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0D9AD" w14:textId="77777777" w:rsidR="004C1BFC" w:rsidRPr="003F7DC9" w:rsidRDefault="00D9217B" w:rsidP="00F93B18">
      <w:pPr>
        <w:pStyle w:val="titolo10"/>
        <w:ind w:right="794"/>
      </w:pPr>
      <w:r w:rsidRPr="003F7DC9">
        <w:t>Allegato 1</w:t>
      </w:r>
    </w:p>
    <w:p w14:paraId="3F2BA8F3" w14:textId="77777777" w:rsidR="004C1BFC" w:rsidRPr="003F7DC9" w:rsidRDefault="00D9217B" w:rsidP="00F93B18">
      <w:pPr>
        <w:tabs>
          <w:tab w:val="left" w:pos="9356"/>
        </w:tabs>
        <w:spacing w:before="78" w:line="321" w:lineRule="auto"/>
        <w:ind w:left="2268" w:right="2495"/>
        <w:jc w:val="center"/>
        <w:rPr>
          <w:b/>
          <w:sz w:val="24"/>
          <w:szCs w:val="24"/>
        </w:rPr>
      </w:pPr>
      <w:r w:rsidRPr="003F7DC9">
        <w:rPr>
          <w:b/>
          <w:color w:val="0B0B0B"/>
          <w:w w:val="105"/>
          <w:sz w:val="24"/>
          <w:szCs w:val="24"/>
        </w:rPr>
        <w:t>Protocollo</w:t>
      </w:r>
      <w:r w:rsidRPr="003F7DC9">
        <w:rPr>
          <w:b/>
          <w:color w:val="0B0B0B"/>
          <w:spacing w:val="-20"/>
          <w:w w:val="105"/>
          <w:sz w:val="24"/>
          <w:szCs w:val="24"/>
        </w:rPr>
        <w:t xml:space="preserve"> </w:t>
      </w:r>
      <w:r w:rsidRPr="003F7DC9">
        <w:rPr>
          <w:b/>
          <w:color w:val="0B0B0B"/>
          <w:w w:val="105"/>
          <w:sz w:val="24"/>
          <w:szCs w:val="24"/>
        </w:rPr>
        <w:t>con</w:t>
      </w:r>
      <w:r w:rsidRPr="003F7DC9">
        <w:rPr>
          <w:b/>
          <w:color w:val="0B0B0B"/>
          <w:spacing w:val="-20"/>
          <w:w w:val="105"/>
          <w:sz w:val="24"/>
          <w:szCs w:val="24"/>
        </w:rPr>
        <w:t xml:space="preserve"> </w:t>
      </w:r>
      <w:r w:rsidRPr="003F7DC9">
        <w:rPr>
          <w:b/>
          <w:color w:val="0B0B0B"/>
          <w:w w:val="105"/>
          <w:sz w:val="24"/>
          <w:szCs w:val="24"/>
        </w:rPr>
        <w:t>la</w:t>
      </w:r>
      <w:r w:rsidRPr="003F7DC9">
        <w:rPr>
          <w:b/>
          <w:color w:val="0B0B0B"/>
          <w:spacing w:val="-20"/>
          <w:w w:val="105"/>
          <w:sz w:val="24"/>
          <w:szCs w:val="24"/>
        </w:rPr>
        <w:t xml:space="preserve"> </w:t>
      </w:r>
      <w:r w:rsidRPr="003F7DC9">
        <w:rPr>
          <w:b/>
          <w:color w:val="0B0B0B"/>
          <w:w w:val="105"/>
          <w:sz w:val="24"/>
          <w:szCs w:val="24"/>
        </w:rPr>
        <w:t>Conferenza</w:t>
      </w:r>
      <w:r w:rsidRPr="003F7DC9">
        <w:rPr>
          <w:b/>
          <w:color w:val="0B0B0B"/>
          <w:spacing w:val="-19"/>
          <w:w w:val="105"/>
          <w:sz w:val="24"/>
          <w:szCs w:val="24"/>
        </w:rPr>
        <w:t xml:space="preserve"> </w:t>
      </w:r>
      <w:r w:rsidRPr="003F7DC9">
        <w:rPr>
          <w:b/>
          <w:color w:val="0B0B0B"/>
          <w:w w:val="105"/>
          <w:sz w:val="24"/>
          <w:szCs w:val="24"/>
        </w:rPr>
        <w:t>Episcopale</w:t>
      </w:r>
      <w:r w:rsidRPr="003F7DC9">
        <w:rPr>
          <w:b/>
          <w:color w:val="0B0B0B"/>
          <w:spacing w:val="-21"/>
          <w:w w:val="105"/>
          <w:sz w:val="24"/>
          <w:szCs w:val="24"/>
        </w:rPr>
        <w:t xml:space="preserve"> </w:t>
      </w:r>
      <w:r w:rsidRPr="003F7DC9">
        <w:rPr>
          <w:b/>
          <w:color w:val="0B0B0B"/>
          <w:w w:val="105"/>
          <w:sz w:val="24"/>
          <w:szCs w:val="24"/>
        </w:rPr>
        <w:t>Italiana circa</w:t>
      </w:r>
      <w:r w:rsidRPr="003F7DC9">
        <w:rPr>
          <w:b/>
          <w:color w:val="0B0B0B"/>
          <w:spacing w:val="-11"/>
          <w:w w:val="105"/>
          <w:sz w:val="24"/>
          <w:szCs w:val="24"/>
        </w:rPr>
        <w:t xml:space="preserve"> </w:t>
      </w:r>
      <w:r w:rsidRPr="003F7DC9">
        <w:rPr>
          <w:b/>
          <w:color w:val="0B0B0B"/>
          <w:w w:val="105"/>
          <w:sz w:val="24"/>
          <w:szCs w:val="24"/>
        </w:rPr>
        <w:t>la</w:t>
      </w:r>
      <w:r w:rsidRPr="003F7DC9">
        <w:rPr>
          <w:b/>
          <w:color w:val="0B0B0B"/>
          <w:spacing w:val="-11"/>
          <w:w w:val="105"/>
          <w:sz w:val="24"/>
          <w:szCs w:val="24"/>
        </w:rPr>
        <w:t xml:space="preserve"> </w:t>
      </w:r>
      <w:r w:rsidRPr="003F7DC9">
        <w:rPr>
          <w:b/>
          <w:color w:val="0B0B0B"/>
          <w:w w:val="105"/>
          <w:sz w:val="24"/>
          <w:szCs w:val="24"/>
        </w:rPr>
        <w:t>ripresa</w:t>
      </w:r>
      <w:r w:rsidRPr="003F7DC9">
        <w:rPr>
          <w:b/>
          <w:color w:val="0B0B0B"/>
          <w:spacing w:val="-11"/>
          <w:w w:val="105"/>
          <w:sz w:val="24"/>
          <w:szCs w:val="24"/>
        </w:rPr>
        <w:t xml:space="preserve"> </w:t>
      </w:r>
      <w:r w:rsidRPr="003F7DC9">
        <w:rPr>
          <w:b/>
          <w:color w:val="0B0B0B"/>
          <w:w w:val="105"/>
          <w:sz w:val="24"/>
          <w:szCs w:val="24"/>
        </w:rPr>
        <w:t>delle</w:t>
      </w:r>
      <w:r w:rsidRPr="003F7DC9">
        <w:rPr>
          <w:b/>
          <w:color w:val="0B0B0B"/>
          <w:spacing w:val="-9"/>
          <w:w w:val="105"/>
          <w:sz w:val="24"/>
          <w:szCs w:val="24"/>
        </w:rPr>
        <w:t xml:space="preserve"> </w:t>
      </w:r>
      <w:r w:rsidRPr="003F7DC9">
        <w:rPr>
          <w:b/>
          <w:color w:val="0B0B0B"/>
          <w:w w:val="105"/>
          <w:sz w:val="24"/>
          <w:szCs w:val="24"/>
        </w:rPr>
        <w:t>celebrazioni</w:t>
      </w:r>
      <w:r w:rsidRPr="003F7DC9">
        <w:rPr>
          <w:b/>
          <w:color w:val="0B0B0B"/>
          <w:spacing w:val="-11"/>
          <w:w w:val="105"/>
          <w:sz w:val="24"/>
          <w:szCs w:val="24"/>
        </w:rPr>
        <w:t xml:space="preserve"> </w:t>
      </w:r>
      <w:r w:rsidRPr="003F7DC9">
        <w:rPr>
          <w:b/>
          <w:color w:val="0B0B0B"/>
          <w:w w:val="105"/>
          <w:sz w:val="24"/>
          <w:szCs w:val="24"/>
        </w:rPr>
        <w:t>con</w:t>
      </w:r>
      <w:r w:rsidRPr="003F7DC9">
        <w:rPr>
          <w:b/>
          <w:color w:val="0B0B0B"/>
          <w:spacing w:val="-11"/>
          <w:w w:val="105"/>
          <w:sz w:val="24"/>
          <w:szCs w:val="24"/>
        </w:rPr>
        <w:t xml:space="preserve"> </w:t>
      </w:r>
      <w:r w:rsidRPr="003F7DC9">
        <w:rPr>
          <w:b/>
          <w:color w:val="0B0B0B"/>
          <w:w w:val="105"/>
          <w:sz w:val="24"/>
          <w:szCs w:val="24"/>
        </w:rPr>
        <w:t>il</w:t>
      </w:r>
      <w:r w:rsidRPr="003F7DC9">
        <w:rPr>
          <w:b/>
          <w:color w:val="0B0B0B"/>
          <w:spacing w:val="-11"/>
          <w:w w:val="105"/>
          <w:sz w:val="24"/>
          <w:szCs w:val="24"/>
        </w:rPr>
        <w:t xml:space="preserve"> </w:t>
      </w:r>
      <w:r w:rsidRPr="003F7DC9">
        <w:rPr>
          <w:b/>
          <w:color w:val="0B0B0B"/>
          <w:w w:val="105"/>
          <w:sz w:val="24"/>
          <w:szCs w:val="24"/>
        </w:rPr>
        <w:t>popolo</w:t>
      </w:r>
    </w:p>
    <w:p w14:paraId="08FD49B9" w14:textId="77777777" w:rsidR="004C1BFC" w:rsidRPr="003F7DC9" w:rsidRDefault="004C1BFC" w:rsidP="00F93B18">
      <w:pPr>
        <w:pStyle w:val="Corpotesto"/>
        <w:spacing w:before="4"/>
        <w:ind w:right="794"/>
        <w:rPr>
          <w:b/>
        </w:rPr>
      </w:pPr>
    </w:p>
    <w:p w14:paraId="7801F0B5" w14:textId="77777777" w:rsidR="004C1BFC" w:rsidRPr="003F7DC9" w:rsidRDefault="00D9217B" w:rsidP="00F93B18">
      <w:pPr>
        <w:pStyle w:val="Corpotesto"/>
        <w:ind w:left="709" w:right="794"/>
        <w:jc w:val="both"/>
      </w:pPr>
      <w:r w:rsidRPr="003F7DC9">
        <w:rPr>
          <w:color w:val="0B0B0B"/>
          <w:w w:val="105"/>
        </w:rPr>
        <w:t>Per</w:t>
      </w:r>
      <w:r w:rsidRPr="003F7DC9">
        <w:rPr>
          <w:color w:val="0B0B0B"/>
          <w:spacing w:val="-20"/>
          <w:w w:val="105"/>
        </w:rPr>
        <w:t xml:space="preserve"> </w:t>
      </w:r>
      <w:r w:rsidRPr="003F7DC9">
        <w:rPr>
          <w:color w:val="0B0B0B"/>
          <w:w w:val="105"/>
        </w:rPr>
        <w:t>la</w:t>
      </w:r>
      <w:r w:rsidRPr="003F7DC9">
        <w:rPr>
          <w:color w:val="0B0B0B"/>
          <w:spacing w:val="-19"/>
          <w:w w:val="105"/>
        </w:rPr>
        <w:t xml:space="preserve"> </w:t>
      </w:r>
      <w:r w:rsidRPr="003F7DC9">
        <w:rPr>
          <w:color w:val="0B0B0B"/>
          <w:w w:val="105"/>
        </w:rPr>
        <w:t>graduale</w:t>
      </w:r>
      <w:r w:rsidRPr="003F7DC9">
        <w:rPr>
          <w:color w:val="0B0B0B"/>
          <w:spacing w:val="-18"/>
          <w:w w:val="105"/>
        </w:rPr>
        <w:t xml:space="preserve"> </w:t>
      </w:r>
      <w:r w:rsidRPr="003F7DC9">
        <w:rPr>
          <w:color w:val="0B0B0B"/>
          <w:w w:val="105"/>
        </w:rPr>
        <w:t>ripresa</w:t>
      </w:r>
      <w:r w:rsidRPr="003F7DC9">
        <w:rPr>
          <w:color w:val="0B0B0B"/>
          <w:spacing w:val="-19"/>
          <w:w w:val="105"/>
        </w:rPr>
        <w:t xml:space="preserve"> </w:t>
      </w:r>
      <w:r w:rsidRPr="003F7DC9">
        <w:rPr>
          <w:color w:val="0B0B0B"/>
          <w:w w:val="105"/>
        </w:rPr>
        <w:t>delle</w:t>
      </w:r>
      <w:r w:rsidRPr="003F7DC9">
        <w:rPr>
          <w:color w:val="0B0B0B"/>
          <w:spacing w:val="-19"/>
          <w:w w:val="105"/>
        </w:rPr>
        <w:t xml:space="preserve"> </w:t>
      </w:r>
      <w:r w:rsidRPr="003F7DC9">
        <w:rPr>
          <w:color w:val="0B0B0B"/>
          <w:w w:val="105"/>
        </w:rPr>
        <w:t>celebrazioni</w:t>
      </w:r>
      <w:r w:rsidRPr="003F7DC9">
        <w:rPr>
          <w:color w:val="0B0B0B"/>
          <w:spacing w:val="-20"/>
          <w:w w:val="105"/>
        </w:rPr>
        <w:t xml:space="preserve"> </w:t>
      </w:r>
      <w:r w:rsidRPr="003F7DC9">
        <w:rPr>
          <w:color w:val="0B0B0B"/>
          <w:w w:val="105"/>
        </w:rPr>
        <w:t>liturgiche</w:t>
      </w:r>
      <w:r w:rsidRPr="003F7DC9">
        <w:rPr>
          <w:color w:val="0B0B0B"/>
          <w:spacing w:val="-18"/>
          <w:w w:val="105"/>
        </w:rPr>
        <w:t xml:space="preserve"> </w:t>
      </w:r>
      <w:r w:rsidRPr="003F7DC9">
        <w:rPr>
          <w:color w:val="0B0B0B"/>
          <w:w w:val="105"/>
        </w:rPr>
        <w:t>con</w:t>
      </w:r>
      <w:r w:rsidRPr="003F7DC9">
        <w:rPr>
          <w:color w:val="0B0B0B"/>
          <w:spacing w:val="-19"/>
          <w:w w:val="105"/>
        </w:rPr>
        <w:t xml:space="preserve"> </w:t>
      </w:r>
      <w:r w:rsidRPr="003F7DC9">
        <w:rPr>
          <w:color w:val="0B0B0B"/>
          <w:w w:val="105"/>
        </w:rPr>
        <w:t>il</w:t>
      </w:r>
      <w:r w:rsidRPr="003F7DC9">
        <w:rPr>
          <w:color w:val="0B0B0B"/>
          <w:spacing w:val="-19"/>
          <w:w w:val="105"/>
        </w:rPr>
        <w:t xml:space="preserve"> </w:t>
      </w:r>
      <w:r w:rsidRPr="003F7DC9">
        <w:rPr>
          <w:color w:val="0B0B0B"/>
          <w:w w:val="105"/>
        </w:rPr>
        <w:t>popolo,</w:t>
      </w:r>
      <w:r w:rsidRPr="003F7DC9">
        <w:rPr>
          <w:color w:val="0B0B0B"/>
          <w:spacing w:val="-19"/>
          <w:w w:val="105"/>
        </w:rPr>
        <w:t xml:space="preserve"> </w:t>
      </w:r>
      <w:r w:rsidRPr="003F7DC9">
        <w:rPr>
          <w:color w:val="0B0B0B"/>
          <w:w w:val="105"/>
        </w:rPr>
        <w:t>il</w:t>
      </w:r>
      <w:r w:rsidRPr="003F7DC9">
        <w:rPr>
          <w:color w:val="0B0B0B"/>
          <w:spacing w:val="-20"/>
          <w:w w:val="105"/>
        </w:rPr>
        <w:t xml:space="preserve"> </w:t>
      </w:r>
      <w:r w:rsidRPr="003F7DC9">
        <w:rPr>
          <w:color w:val="0B0B0B"/>
          <w:w w:val="105"/>
        </w:rPr>
        <w:t>presente</w:t>
      </w:r>
      <w:r w:rsidRPr="003F7DC9">
        <w:rPr>
          <w:color w:val="0B0B0B"/>
          <w:spacing w:val="-19"/>
          <w:w w:val="105"/>
        </w:rPr>
        <w:t xml:space="preserve"> </w:t>
      </w:r>
      <w:r w:rsidRPr="003F7DC9">
        <w:rPr>
          <w:color w:val="0B0B0B"/>
          <w:w w:val="105"/>
        </w:rPr>
        <w:t>Protocollo</w:t>
      </w:r>
      <w:r w:rsidRPr="003F7DC9">
        <w:rPr>
          <w:color w:val="0B0B0B"/>
          <w:spacing w:val="-19"/>
          <w:w w:val="105"/>
        </w:rPr>
        <w:t xml:space="preserve"> </w:t>
      </w:r>
      <w:r w:rsidRPr="003F7DC9">
        <w:rPr>
          <w:color w:val="0B0B0B"/>
          <w:w w:val="105"/>
        </w:rPr>
        <w:t>ha</w:t>
      </w:r>
      <w:r w:rsidRPr="003F7DC9">
        <w:rPr>
          <w:color w:val="0B0B0B"/>
          <w:spacing w:val="-19"/>
          <w:w w:val="105"/>
        </w:rPr>
        <w:t xml:space="preserve"> </w:t>
      </w:r>
      <w:r w:rsidRPr="003F7DC9">
        <w:rPr>
          <w:color w:val="0B0B0B"/>
          <w:w w:val="105"/>
        </w:rPr>
        <w:t>per</w:t>
      </w:r>
      <w:r w:rsidRPr="003F7DC9">
        <w:rPr>
          <w:color w:val="0B0B0B"/>
          <w:spacing w:val="-19"/>
          <w:w w:val="105"/>
        </w:rPr>
        <w:t xml:space="preserve"> </w:t>
      </w:r>
      <w:r w:rsidRPr="003F7DC9">
        <w:rPr>
          <w:color w:val="0B0B0B"/>
          <w:w w:val="105"/>
        </w:rPr>
        <w:t>oggetto le necessarie misure di sicurezza, cui ottemperare con cura, nel rispetto della normativa sanitaria e delle</w:t>
      </w:r>
      <w:r w:rsidRPr="003F7DC9">
        <w:rPr>
          <w:color w:val="0B0B0B"/>
          <w:spacing w:val="-8"/>
          <w:w w:val="105"/>
        </w:rPr>
        <w:t xml:space="preserve"> </w:t>
      </w:r>
      <w:r w:rsidRPr="003F7DC9">
        <w:rPr>
          <w:color w:val="0B0B0B"/>
          <w:w w:val="105"/>
        </w:rPr>
        <w:t>misure</w:t>
      </w:r>
      <w:r w:rsidRPr="003F7DC9">
        <w:rPr>
          <w:color w:val="0B0B0B"/>
          <w:spacing w:val="-9"/>
          <w:w w:val="105"/>
        </w:rPr>
        <w:t xml:space="preserve"> </w:t>
      </w:r>
      <w:r w:rsidRPr="003F7DC9">
        <w:rPr>
          <w:color w:val="0B0B0B"/>
          <w:w w:val="105"/>
        </w:rPr>
        <w:t>di</w:t>
      </w:r>
      <w:r w:rsidRPr="003F7DC9">
        <w:rPr>
          <w:color w:val="0B0B0B"/>
          <w:spacing w:val="-7"/>
          <w:w w:val="105"/>
        </w:rPr>
        <w:t xml:space="preserve"> </w:t>
      </w:r>
      <w:r w:rsidRPr="003F7DC9">
        <w:rPr>
          <w:color w:val="0B0B0B"/>
          <w:w w:val="105"/>
        </w:rPr>
        <w:t>contenimento</w:t>
      </w:r>
      <w:r w:rsidRPr="003F7DC9">
        <w:rPr>
          <w:color w:val="0B0B0B"/>
          <w:spacing w:val="-8"/>
          <w:w w:val="105"/>
        </w:rPr>
        <w:t xml:space="preserve"> </w:t>
      </w:r>
      <w:r w:rsidRPr="003F7DC9">
        <w:rPr>
          <w:color w:val="0B0B0B"/>
          <w:w w:val="105"/>
        </w:rPr>
        <w:t>e</w:t>
      </w:r>
      <w:r w:rsidRPr="003F7DC9">
        <w:rPr>
          <w:color w:val="0B0B0B"/>
          <w:spacing w:val="-7"/>
          <w:w w:val="105"/>
        </w:rPr>
        <w:t xml:space="preserve"> </w:t>
      </w:r>
      <w:r w:rsidRPr="003F7DC9">
        <w:rPr>
          <w:color w:val="0B0B0B"/>
          <w:w w:val="105"/>
        </w:rPr>
        <w:t>gestione</w:t>
      </w:r>
      <w:r w:rsidRPr="003F7DC9">
        <w:rPr>
          <w:color w:val="0B0B0B"/>
          <w:spacing w:val="-8"/>
          <w:w w:val="105"/>
        </w:rPr>
        <w:t xml:space="preserve"> </w:t>
      </w:r>
      <w:r w:rsidRPr="003F7DC9">
        <w:rPr>
          <w:color w:val="0B0B0B"/>
          <w:w w:val="105"/>
        </w:rPr>
        <w:t>dell’emergenza</w:t>
      </w:r>
      <w:r w:rsidRPr="003F7DC9">
        <w:rPr>
          <w:color w:val="0B0B0B"/>
          <w:spacing w:val="-5"/>
          <w:w w:val="105"/>
        </w:rPr>
        <w:t xml:space="preserve"> </w:t>
      </w:r>
      <w:r w:rsidRPr="003F7DC9">
        <w:rPr>
          <w:color w:val="0B0B0B"/>
          <w:w w:val="105"/>
        </w:rPr>
        <w:t>epidemiologica</w:t>
      </w:r>
      <w:r w:rsidRPr="003F7DC9">
        <w:rPr>
          <w:color w:val="0B0B0B"/>
          <w:spacing w:val="-9"/>
          <w:w w:val="105"/>
        </w:rPr>
        <w:t xml:space="preserve"> </w:t>
      </w:r>
      <w:r w:rsidRPr="003F7DC9">
        <w:rPr>
          <w:color w:val="0B0B0B"/>
          <w:w w:val="105"/>
        </w:rPr>
        <w:t>da</w:t>
      </w:r>
      <w:r w:rsidRPr="003F7DC9">
        <w:rPr>
          <w:color w:val="0B0B0B"/>
          <w:spacing w:val="-5"/>
          <w:w w:val="105"/>
        </w:rPr>
        <w:t xml:space="preserve"> </w:t>
      </w:r>
      <w:r w:rsidRPr="003F7DC9">
        <w:rPr>
          <w:i/>
          <w:color w:val="0B0B0B"/>
          <w:w w:val="105"/>
        </w:rPr>
        <w:t>SARS-CoV-2</w:t>
      </w:r>
      <w:r w:rsidRPr="003F7DC9">
        <w:rPr>
          <w:color w:val="0B0B0B"/>
          <w:w w:val="105"/>
        </w:rPr>
        <w:t>.</w:t>
      </w:r>
    </w:p>
    <w:p w14:paraId="7D7C39ED" w14:textId="77777777" w:rsidR="004C1BFC" w:rsidRPr="003F7DC9" w:rsidRDefault="004C1BFC" w:rsidP="00F93B18">
      <w:pPr>
        <w:pStyle w:val="Corpotesto"/>
        <w:ind w:left="709" w:right="794"/>
        <w:rPr>
          <w:sz w:val="24"/>
        </w:rPr>
      </w:pPr>
    </w:p>
    <w:p w14:paraId="21C721C6" w14:textId="77777777" w:rsidR="004C1BFC" w:rsidRPr="003F7DC9" w:rsidRDefault="00D9217B" w:rsidP="00F93B18">
      <w:pPr>
        <w:numPr>
          <w:ilvl w:val="1"/>
          <w:numId w:val="70"/>
        </w:numPr>
        <w:tabs>
          <w:tab w:val="left" w:pos="1503"/>
        </w:tabs>
        <w:ind w:left="1134" w:right="794" w:hanging="425"/>
        <w:rPr>
          <w:b/>
          <w:color w:val="0B0B0B"/>
        </w:rPr>
      </w:pPr>
      <w:r w:rsidRPr="003F7DC9">
        <w:rPr>
          <w:b/>
          <w:color w:val="0B0B0B"/>
          <w:w w:val="105"/>
        </w:rPr>
        <w:t>Accesso ai luoghi di culto in occasione di celebrazioni</w:t>
      </w:r>
      <w:r w:rsidRPr="003F7DC9">
        <w:rPr>
          <w:b/>
          <w:color w:val="0B0B0B"/>
          <w:spacing w:val="-26"/>
          <w:w w:val="105"/>
        </w:rPr>
        <w:t xml:space="preserve"> </w:t>
      </w:r>
      <w:r w:rsidRPr="003F7DC9">
        <w:rPr>
          <w:b/>
          <w:color w:val="0B0B0B"/>
          <w:w w:val="105"/>
        </w:rPr>
        <w:t>liturgiche</w:t>
      </w:r>
    </w:p>
    <w:p w14:paraId="6F677953" w14:textId="77777777" w:rsidR="005F29B6" w:rsidRPr="003F7DC9" w:rsidRDefault="005F29B6" w:rsidP="00F93B18">
      <w:pPr>
        <w:tabs>
          <w:tab w:val="left" w:pos="1503"/>
        </w:tabs>
        <w:ind w:left="1134" w:right="794"/>
        <w:rPr>
          <w:b/>
          <w:color w:val="0B0B0B"/>
        </w:rPr>
      </w:pPr>
    </w:p>
    <w:p w14:paraId="6FA66188"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L’accesso</w:t>
      </w:r>
      <w:r w:rsidRPr="003F7DC9">
        <w:rPr>
          <w:color w:val="0B0B0B"/>
          <w:spacing w:val="-13"/>
          <w:w w:val="105"/>
          <w:sz w:val="20"/>
        </w:rPr>
        <w:t xml:space="preserve"> </w:t>
      </w:r>
      <w:r w:rsidRPr="003F7DC9">
        <w:rPr>
          <w:color w:val="0B0B0B"/>
          <w:w w:val="105"/>
          <w:sz w:val="20"/>
        </w:rPr>
        <w:t>individuale</w:t>
      </w:r>
      <w:r w:rsidRPr="003F7DC9">
        <w:rPr>
          <w:color w:val="0B0B0B"/>
          <w:spacing w:val="-13"/>
          <w:w w:val="105"/>
          <w:sz w:val="20"/>
        </w:rPr>
        <w:t xml:space="preserve"> </w:t>
      </w:r>
      <w:r w:rsidRPr="003F7DC9">
        <w:rPr>
          <w:color w:val="0B0B0B"/>
          <w:w w:val="105"/>
          <w:sz w:val="20"/>
        </w:rPr>
        <w:t>ai</w:t>
      </w:r>
      <w:r w:rsidRPr="003F7DC9">
        <w:rPr>
          <w:color w:val="0B0B0B"/>
          <w:spacing w:val="-13"/>
          <w:w w:val="105"/>
          <w:sz w:val="20"/>
        </w:rPr>
        <w:t xml:space="preserve"> </w:t>
      </w:r>
      <w:r w:rsidRPr="003F7DC9">
        <w:rPr>
          <w:color w:val="0B0B0B"/>
          <w:w w:val="105"/>
          <w:sz w:val="20"/>
        </w:rPr>
        <w:t>luoghi</w:t>
      </w:r>
      <w:r w:rsidRPr="003F7DC9">
        <w:rPr>
          <w:color w:val="0B0B0B"/>
          <w:spacing w:val="-12"/>
          <w:w w:val="105"/>
          <w:sz w:val="20"/>
        </w:rPr>
        <w:t xml:space="preserve"> </w:t>
      </w:r>
      <w:r w:rsidRPr="003F7DC9">
        <w:rPr>
          <w:color w:val="0B0B0B"/>
          <w:w w:val="105"/>
          <w:sz w:val="20"/>
        </w:rPr>
        <w:t>di</w:t>
      </w:r>
      <w:r w:rsidRPr="003F7DC9">
        <w:rPr>
          <w:color w:val="0B0B0B"/>
          <w:spacing w:val="-13"/>
          <w:w w:val="105"/>
          <w:sz w:val="20"/>
        </w:rPr>
        <w:t xml:space="preserve"> </w:t>
      </w:r>
      <w:r w:rsidRPr="003F7DC9">
        <w:rPr>
          <w:color w:val="0B0B0B"/>
          <w:w w:val="105"/>
          <w:sz w:val="20"/>
        </w:rPr>
        <w:t>culto</w:t>
      </w:r>
      <w:r w:rsidRPr="003F7DC9">
        <w:rPr>
          <w:color w:val="0B0B0B"/>
          <w:spacing w:val="-13"/>
          <w:w w:val="105"/>
          <w:sz w:val="20"/>
        </w:rPr>
        <w:t xml:space="preserve"> </w:t>
      </w:r>
      <w:r w:rsidRPr="003F7DC9">
        <w:rPr>
          <w:color w:val="0B0B0B"/>
          <w:w w:val="105"/>
          <w:sz w:val="20"/>
        </w:rPr>
        <w:t>si</w:t>
      </w:r>
      <w:r w:rsidRPr="003F7DC9">
        <w:rPr>
          <w:color w:val="0B0B0B"/>
          <w:spacing w:val="-12"/>
          <w:w w:val="105"/>
          <w:sz w:val="20"/>
        </w:rPr>
        <w:t xml:space="preserve"> </w:t>
      </w:r>
      <w:r w:rsidRPr="003F7DC9">
        <w:rPr>
          <w:color w:val="0B0B0B"/>
          <w:w w:val="105"/>
          <w:sz w:val="20"/>
        </w:rPr>
        <w:t>deve</w:t>
      </w:r>
      <w:r w:rsidRPr="003F7DC9">
        <w:rPr>
          <w:color w:val="0B0B0B"/>
          <w:spacing w:val="-13"/>
          <w:w w:val="105"/>
          <w:sz w:val="20"/>
        </w:rPr>
        <w:t xml:space="preserve"> </w:t>
      </w:r>
      <w:r w:rsidRPr="003F7DC9">
        <w:rPr>
          <w:color w:val="0B0B0B"/>
          <w:w w:val="105"/>
          <w:sz w:val="20"/>
        </w:rPr>
        <w:t>svolgere</w:t>
      </w:r>
      <w:r w:rsidRPr="003F7DC9">
        <w:rPr>
          <w:color w:val="0B0B0B"/>
          <w:spacing w:val="-14"/>
          <w:w w:val="105"/>
          <w:sz w:val="20"/>
        </w:rPr>
        <w:t xml:space="preserve"> </w:t>
      </w:r>
      <w:r w:rsidRPr="003F7DC9">
        <w:rPr>
          <w:color w:val="0B0B0B"/>
          <w:w w:val="105"/>
          <w:sz w:val="20"/>
        </w:rPr>
        <w:t>in</w:t>
      </w:r>
      <w:r w:rsidRPr="003F7DC9">
        <w:rPr>
          <w:color w:val="0B0B0B"/>
          <w:spacing w:val="-13"/>
          <w:w w:val="105"/>
          <w:sz w:val="20"/>
        </w:rPr>
        <w:t xml:space="preserve"> </w:t>
      </w:r>
      <w:r w:rsidRPr="003F7DC9">
        <w:rPr>
          <w:color w:val="0B0B0B"/>
          <w:w w:val="105"/>
          <w:sz w:val="20"/>
        </w:rPr>
        <w:t>modo</w:t>
      </w:r>
      <w:r w:rsidRPr="003F7DC9">
        <w:rPr>
          <w:color w:val="0B0B0B"/>
          <w:spacing w:val="-13"/>
          <w:w w:val="105"/>
          <w:sz w:val="20"/>
        </w:rPr>
        <w:t xml:space="preserve"> </w:t>
      </w:r>
      <w:r w:rsidRPr="003F7DC9">
        <w:rPr>
          <w:color w:val="0B0B0B"/>
          <w:w w:val="105"/>
          <w:sz w:val="20"/>
        </w:rPr>
        <w:t>da</w:t>
      </w:r>
      <w:r w:rsidRPr="003F7DC9">
        <w:rPr>
          <w:color w:val="0B0B0B"/>
          <w:spacing w:val="-12"/>
          <w:w w:val="105"/>
          <w:sz w:val="20"/>
        </w:rPr>
        <w:t xml:space="preserve"> </w:t>
      </w:r>
      <w:r w:rsidRPr="003F7DC9">
        <w:rPr>
          <w:color w:val="0B0B0B"/>
          <w:w w:val="105"/>
          <w:sz w:val="20"/>
        </w:rPr>
        <w:t>evitare</w:t>
      </w:r>
      <w:r w:rsidRPr="003F7DC9">
        <w:rPr>
          <w:color w:val="0B0B0B"/>
          <w:spacing w:val="-15"/>
          <w:w w:val="105"/>
          <w:sz w:val="20"/>
        </w:rPr>
        <w:t xml:space="preserve"> </w:t>
      </w:r>
      <w:r w:rsidRPr="003F7DC9">
        <w:rPr>
          <w:color w:val="0B0B0B"/>
          <w:w w:val="105"/>
          <w:sz w:val="20"/>
        </w:rPr>
        <w:t>ogni</w:t>
      </w:r>
      <w:r w:rsidRPr="003F7DC9">
        <w:rPr>
          <w:color w:val="0B0B0B"/>
          <w:spacing w:val="-12"/>
          <w:w w:val="105"/>
          <w:sz w:val="20"/>
        </w:rPr>
        <w:t xml:space="preserve"> </w:t>
      </w:r>
      <w:r w:rsidRPr="003F7DC9">
        <w:rPr>
          <w:color w:val="0B0B0B"/>
          <w:w w:val="105"/>
          <w:sz w:val="20"/>
        </w:rPr>
        <w:t>assembramento sia</w:t>
      </w:r>
      <w:r w:rsidRPr="003F7DC9">
        <w:rPr>
          <w:color w:val="0B0B0B"/>
          <w:spacing w:val="-5"/>
          <w:w w:val="105"/>
          <w:sz w:val="20"/>
        </w:rPr>
        <w:t xml:space="preserve"> </w:t>
      </w:r>
      <w:r w:rsidRPr="003F7DC9">
        <w:rPr>
          <w:color w:val="0B0B0B"/>
          <w:w w:val="105"/>
          <w:sz w:val="20"/>
        </w:rPr>
        <w:t>nell’edificio</w:t>
      </w:r>
      <w:r w:rsidRPr="003F7DC9">
        <w:rPr>
          <w:color w:val="0B0B0B"/>
          <w:spacing w:val="-5"/>
          <w:w w:val="105"/>
          <w:sz w:val="20"/>
        </w:rPr>
        <w:t xml:space="preserve"> </w:t>
      </w:r>
      <w:r w:rsidRPr="003F7DC9">
        <w:rPr>
          <w:color w:val="0B0B0B"/>
          <w:w w:val="105"/>
          <w:sz w:val="20"/>
        </w:rPr>
        <w:t>sia</w:t>
      </w:r>
      <w:r w:rsidRPr="003F7DC9">
        <w:rPr>
          <w:color w:val="0B0B0B"/>
          <w:spacing w:val="-5"/>
          <w:w w:val="105"/>
          <w:sz w:val="20"/>
        </w:rPr>
        <w:t xml:space="preserve"> </w:t>
      </w:r>
      <w:r w:rsidRPr="003F7DC9">
        <w:rPr>
          <w:color w:val="0B0B0B"/>
          <w:w w:val="105"/>
          <w:sz w:val="20"/>
        </w:rPr>
        <w:t>nei</w:t>
      </w:r>
      <w:r w:rsidRPr="003F7DC9">
        <w:rPr>
          <w:color w:val="0B0B0B"/>
          <w:spacing w:val="-5"/>
          <w:w w:val="105"/>
          <w:sz w:val="20"/>
        </w:rPr>
        <w:t xml:space="preserve"> </w:t>
      </w:r>
      <w:r w:rsidRPr="003F7DC9">
        <w:rPr>
          <w:color w:val="0B0B0B"/>
          <w:w w:val="105"/>
          <w:sz w:val="20"/>
        </w:rPr>
        <w:t>luoghi</w:t>
      </w:r>
      <w:r w:rsidRPr="003F7DC9">
        <w:rPr>
          <w:color w:val="0B0B0B"/>
          <w:spacing w:val="-4"/>
          <w:w w:val="105"/>
          <w:sz w:val="20"/>
        </w:rPr>
        <w:t xml:space="preserve"> </w:t>
      </w:r>
      <w:r w:rsidRPr="003F7DC9">
        <w:rPr>
          <w:color w:val="0B0B0B"/>
          <w:w w:val="105"/>
          <w:sz w:val="20"/>
        </w:rPr>
        <w:t>annessi,</w:t>
      </w:r>
      <w:r w:rsidRPr="003F7DC9">
        <w:rPr>
          <w:color w:val="0B0B0B"/>
          <w:spacing w:val="-5"/>
          <w:w w:val="105"/>
          <w:sz w:val="20"/>
        </w:rPr>
        <w:t xml:space="preserve"> </w:t>
      </w:r>
      <w:r w:rsidRPr="003F7DC9">
        <w:rPr>
          <w:color w:val="0B0B0B"/>
          <w:w w:val="105"/>
          <w:sz w:val="20"/>
        </w:rPr>
        <w:t>come</w:t>
      </w:r>
      <w:r w:rsidRPr="003F7DC9">
        <w:rPr>
          <w:color w:val="0B0B0B"/>
          <w:spacing w:val="-6"/>
          <w:w w:val="105"/>
          <w:sz w:val="20"/>
        </w:rPr>
        <w:t xml:space="preserve"> </w:t>
      </w:r>
      <w:r w:rsidRPr="003F7DC9">
        <w:rPr>
          <w:color w:val="0B0B0B"/>
          <w:w w:val="105"/>
          <w:sz w:val="20"/>
        </w:rPr>
        <w:t>per</w:t>
      </w:r>
      <w:r w:rsidRPr="003F7DC9">
        <w:rPr>
          <w:color w:val="0B0B0B"/>
          <w:spacing w:val="-4"/>
          <w:w w:val="105"/>
          <w:sz w:val="20"/>
        </w:rPr>
        <w:t xml:space="preserve"> </w:t>
      </w:r>
      <w:r w:rsidRPr="003F7DC9">
        <w:rPr>
          <w:color w:val="0B0B0B"/>
          <w:w w:val="105"/>
          <w:sz w:val="20"/>
        </w:rPr>
        <w:t>esempio</w:t>
      </w:r>
      <w:r w:rsidRPr="003F7DC9">
        <w:rPr>
          <w:color w:val="0B0B0B"/>
          <w:spacing w:val="-5"/>
          <w:w w:val="105"/>
          <w:sz w:val="20"/>
        </w:rPr>
        <w:t xml:space="preserve"> </w:t>
      </w:r>
      <w:r w:rsidRPr="003F7DC9">
        <w:rPr>
          <w:color w:val="0B0B0B"/>
          <w:w w:val="105"/>
          <w:sz w:val="20"/>
        </w:rPr>
        <w:t>le</w:t>
      </w:r>
      <w:r w:rsidRPr="003F7DC9">
        <w:rPr>
          <w:color w:val="0B0B0B"/>
          <w:spacing w:val="-4"/>
          <w:w w:val="105"/>
          <w:sz w:val="20"/>
        </w:rPr>
        <w:t xml:space="preserve"> </w:t>
      </w:r>
      <w:r w:rsidRPr="003F7DC9">
        <w:rPr>
          <w:color w:val="0B0B0B"/>
          <w:w w:val="105"/>
          <w:sz w:val="20"/>
        </w:rPr>
        <w:t>sacrestie</w:t>
      </w:r>
      <w:r w:rsidRPr="003F7DC9">
        <w:rPr>
          <w:color w:val="0B0B0B"/>
          <w:spacing w:val="-3"/>
          <w:w w:val="105"/>
          <w:sz w:val="20"/>
        </w:rPr>
        <w:t xml:space="preserve"> </w:t>
      </w:r>
      <w:r w:rsidRPr="003F7DC9">
        <w:rPr>
          <w:color w:val="0B0B0B"/>
          <w:w w:val="105"/>
          <w:sz w:val="20"/>
        </w:rPr>
        <w:t>e</w:t>
      </w:r>
      <w:r w:rsidRPr="003F7DC9">
        <w:rPr>
          <w:color w:val="0B0B0B"/>
          <w:spacing w:val="-5"/>
          <w:w w:val="105"/>
          <w:sz w:val="20"/>
        </w:rPr>
        <w:t xml:space="preserve"> </w:t>
      </w:r>
      <w:r w:rsidRPr="003F7DC9">
        <w:rPr>
          <w:color w:val="0B0B0B"/>
          <w:w w:val="105"/>
          <w:sz w:val="20"/>
        </w:rPr>
        <w:t>il</w:t>
      </w:r>
      <w:r w:rsidRPr="003F7DC9">
        <w:rPr>
          <w:color w:val="0B0B0B"/>
          <w:spacing w:val="-5"/>
          <w:w w:val="105"/>
          <w:sz w:val="20"/>
        </w:rPr>
        <w:t xml:space="preserve"> </w:t>
      </w:r>
      <w:r w:rsidRPr="003F7DC9">
        <w:rPr>
          <w:color w:val="0B0B0B"/>
          <w:w w:val="105"/>
          <w:sz w:val="20"/>
        </w:rPr>
        <w:t>sagrato.</w:t>
      </w:r>
    </w:p>
    <w:p w14:paraId="5CF88C53"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Nel</w:t>
      </w:r>
      <w:r w:rsidRPr="003F7DC9">
        <w:rPr>
          <w:color w:val="0B0B0B"/>
          <w:spacing w:val="-4"/>
          <w:w w:val="105"/>
          <w:sz w:val="20"/>
        </w:rPr>
        <w:t xml:space="preserve"> </w:t>
      </w:r>
      <w:r w:rsidRPr="003F7DC9">
        <w:rPr>
          <w:color w:val="0B0B0B"/>
          <w:w w:val="105"/>
          <w:sz w:val="20"/>
        </w:rPr>
        <w:t>rispetto</w:t>
      </w:r>
      <w:r w:rsidRPr="003F7DC9">
        <w:rPr>
          <w:color w:val="0B0B0B"/>
          <w:spacing w:val="-5"/>
          <w:w w:val="105"/>
          <w:sz w:val="20"/>
        </w:rPr>
        <w:t xml:space="preserve"> </w:t>
      </w:r>
      <w:r w:rsidRPr="003F7DC9">
        <w:rPr>
          <w:color w:val="0B0B0B"/>
          <w:w w:val="105"/>
          <w:sz w:val="20"/>
        </w:rPr>
        <w:t>della</w:t>
      </w:r>
      <w:r w:rsidRPr="003F7DC9">
        <w:rPr>
          <w:color w:val="0B0B0B"/>
          <w:spacing w:val="-5"/>
          <w:w w:val="105"/>
          <w:sz w:val="20"/>
        </w:rPr>
        <w:t xml:space="preserve"> </w:t>
      </w:r>
      <w:r w:rsidRPr="003F7DC9">
        <w:rPr>
          <w:color w:val="0B0B0B"/>
          <w:w w:val="105"/>
          <w:sz w:val="20"/>
        </w:rPr>
        <w:t>normativa</w:t>
      </w:r>
      <w:r w:rsidRPr="003F7DC9">
        <w:rPr>
          <w:color w:val="0B0B0B"/>
          <w:spacing w:val="-5"/>
          <w:w w:val="105"/>
          <w:sz w:val="20"/>
        </w:rPr>
        <w:t xml:space="preserve"> </w:t>
      </w:r>
      <w:r w:rsidRPr="003F7DC9">
        <w:rPr>
          <w:color w:val="0B0B0B"/>
          <w:w w:val="105"/>
          <w:sz w:val="20"/>
        </w:rPr>
        <w:t>sul</w:t>
      </w:r>
      <w:r w:rsidRPr="003F7DC9">
        <w:rPr>
          <w:color w:val="0B0B0B"/>
          <w:spacing w:val="-4"/>
          <w:w w:val="105"/>
          <w:sz w:val="20"/>
        </w:rPr>
        <w:t xml:space="preserve"> </w:t>
      </w:r>
      <w:r w:rsidRPr="003F7DC9">
        <w:rPr>
          <w:color w:val="0B0B0B"/>
          <w:w w:val="105"/>
          <w:sz w:val="20"/>
        </w:rPr>
        <w:t>distanziamento</w:t>
      </w:r>
      <w:r w:rsidRPr="003F7DC9">
        <w:rPr>
          <w:color w:val="0B0B0B"/>
          <w:spacing w:val="-4"/>
          <w:w w:val="105"/>
          <w:sz w:val="20"/>
        </w:rPr>
        <w:t xml:space="preserve"> </w:t>
      </w:r>
      <w:r w:rsidRPr="003F7DC9">
        <w:rPr>
          <w:color w:val="0B0B0B"/>
          <w:w w:val="105"/>
          <w:sz w:val="20"/>
        </w:rPr>
        <w:t>tra</w:t>
      </w:r>
      <w:r w:rsidRPr="003F7DC9">
        <w:rPr>
          <w:color w:val="0B0B0B"/>
          <w:spacing w:val="-5"/>
          <w:w w:val="105"/>
          <w:sz w:val="20"/>
        </w:rPr>
        <w:t xml:space="preserve"> </w:t>
      </w:r>
      <w:r w:rsidRPr="003F7DC9">
        <w:rPr>
          <w:color w:val="0B0B0B"/>
          <w:w w:val="105"/>
          <w:sz w:val="20"/>
        </w:rPr>
        <w:t>le</w:t>
      </w:r>
      <w:r w:rsidRPr="003F7DC9">
        <w:rPr>
          <w:color w:val="0B0B0B"/>
          <w:spacing w:val="-5"/>
          <w:w w:val="105"/>
          <w:sz w:val="20"/>
        </w:rPr>
        <w:t xml:space="preserve"> </w:t>
      </w:r>
      <w:r w:rsidRPr="003F7DC9">
        <w:rPr>
          <w:color w:val="0B0B0B"/>
          <w:w w:val="105"/>
          <w:sz w:val="20"/>
        </w:rPr>
        <w:t>persone,</w:t>
      </w:r>
      <w:r w:rsidRPr="003F7DC9">
        <w:rPr>
          <w:color w:val="0B0B0B"/>
          <w:spacing w:val="-5"/>
          <w:w w:val="105"/>
          <w:sz w:val="20"/>
        </w:rPr>
        <w:t xml:space="preserve"> </w:t>
      </w:r>
      <w:r w:rsidRPr="003F7DC9">
        <w:rPr>
          <w:color w:val="0B0B0B"/>
          <w:w w:val="105"/>
          <w:sz w:val="20"/>
        </w:rPr>
        <w:t>il</w:t>
      </w:r>
      <w:r w:rsidRPr="003F7DC9">
        <w:rPr>
          <w:color w:val="0B0B0B"/>
          <w:spacing w:val="-4"/>
          <w:w w:val="105"/>
          <w:sz w:val="20"/>
        </w:rPr>
        <w:t xml:space="preserve"> </w:t>
      </w:r>
      <w:r w:rsidRPr="003F7DC9">
        <w:rPr>
          <w:color w:val="0B0B0B"/>
          <w:w w:val="105"/>
          <w:sz w:val="20"/>
        </w:rPr>
        <w:t>legale</w:t>
      </w:r>
      <w:r w:rsidRPr="003F7DC9">
        <w:rPr>
          <w:color w:val="0B0B0B"/>
          <w:spacing w:val="-5"/>
          <w:w w:val="105"/>
          <w:sz w:val="20"/>
        </w:rPr>
        <w:t xml:space="preserve"> </w:t>
      </w:r>
      <w:r w:rsidRPr="003F7DC9">
        <w:rPr>
          <w:color w:val="0B0B0B"/>
          <w:w w:val="105"/>
          <w:sz w:val="20"/>
        </w:rPr>
        <w:t>rappresentante</w:t>
      </w:r>
      <w:r w:rsidRPr="003F7DC9">
        <w:rPr>
          <w:color w:val="0B0B0B"/>
          <w:spacing w:val="-5"/>
          <w:w w:val="105"/>
          <w:sz w:val="20"/>
        </w:rPr>
        <w:t xml:space="preserve"> </w:t>
      </w:r>
      <w:r w:rsidRPr="003F7DC9">
        <w:rPr>
          <w:color w:val="0B0B0B"/>
          <w:w w:val="105"/>
          <w:sz w:val="20"/>
        </w:rPr>
        <w:t>dell’ente individua</w:t>
      </w:r>
      <w:r w:rsidRPr="003F7DC9">
        <w:rPr>
          <w:color w:val="0B0B0B"/>
          <w:spacing w:val="-24"/>
          <w:w w:val="105"/>
          <w:sz w:val="20"/>
        </w:rPr>
        <w:t xml:space="preserve"> </w:t>
      </w:r>
      <w:r w:rsidRPr="003F7DC9">
        <w:rPr>
          <w:color w:val="0B0B0B"/>
          <w:w w:val="105"/>
          <w:sz w:val="20"/>
        </w:rPr>
        <w:t>la</w:t>
      </w:r>
      <w:r w:rsidRPr="003F7DC9">
        <w:rPr>
          <w:color w:val="0B0B0B"/>
          <w:spacing w:val="-23"/>
          <w:w w:val="105"/>
          <w:sz w:val="20"/>
        </w:rPr>
        <w:t xml:space="preserve"> </w:t>
      </w:r>
      <w:r w:rsidRPr="003F7DC9">
        <w:rPr>
          <w:color w:val="0B0B0B"/>
          <w:w w:val="105"/>
          <w:sz w:val="20"/>
        </w:rPr>
        <w:t>capienza</w:t>
      </w:r>
      <w:r w:rsidRPr="003F7DC9">
        <w:rPr>
          <w:color w:val="0B0B0B"/>
          <w:spacing w:val="-22"/>
          <w:w w:val="105"/>
          <w:sz w:val="20"/>
        </w:rPr>
        <w:t xml:space="preserve"> </w:t>
      </w:r>
      <w:r w:rsidRPr="003F7DC9">
        <w:rPr>
          <w:color w:val="0B0B0B"/>
          <w:w w:val="105"/>
          <w:sz w:val="20"/>
        </w:rPr>
        <w:t>massima</w:t>
      </w:r>
      <w:r w:rsidRPr="003F7DC9">
        <w:rPr>
          <w:color w:val="0B0B0B"/>
          <w:spacing w:val="-23"/>
          <w:w w:val="105"/>
          <w:sz w:val="20"/>
        </w:rPr>
        <w:t xml:space="preserve"> </w:t>
      </w:r>
      <w:r w:rsidRPr="003F7DC9">
        <w:rPr>
          <w:color w:val="0B0B0B"/>
          <w:w w:val="105"/>
          <w:sz w:val="20"/>
        </w:rPr>
        <w:t>dell’edificio</w:t>
      </w:r>
      <w:r w:rsidRPr="003F7DC9">
        <w:rPr>
          <w:color w:val="0B0B0B"/>
          <w:spacing w:val="-23"/>
          <w:w w:val="105"/>
          <w:sz w:val="20"/>
        </w:rPr>
        <w:t xml:space="preserve"> </w:t>
      </w:r>
      <w:r w:rsidRPr="003F7DC9">
        <w:rPr>
          <w:color w:val="0B0B0B"/>
          <w:w w:val="105"/>
          <w:sz w:val="20"/>
        </w:rPr>
        <w:t>di</w:t>
      </w:r>
      <w:r w:rsidRPr="003F7DC9">
        <w:rPr>
          <w:color w:val="0B0B0B"/>
          <w:spacing w:val="-21"/>
          <w:w w:val="105"/>
          <w:sz w:val="20"/>
        </w:rPr>
        <w:t xml:space="preserve"> </w:t>
      </w:r>
      <w:r w:rsidRPr="003F7DC9">
        <w:rPr>
          <w:color w:val="0B0B0B"/>
          <w:w w:val="105"/>
          <w:sz w:val="20"/>
        </w:rPr>
        <w:t>culto,</w:t>
      </w:r>
      <w:r w:rsidRPr="003F7DC9">
        <w:rPr>
          <w:color w:val="0B0B0B"/>
          <w:spacing w:val="-22"/>
          <w:w w:val="105"/>
          <w:sz w:val="20"/>
        </w:rPr>
        <w:t xml:space="preserve"> </w:t>
      </w:r>
      <w:r w:rsidRPr="003F7DC9">
        <w:rPr>
          <w:color w:val="0B0B0B"/>
          <w:w w:val="105"/>
          <w:sz w:val="20"/>
        </w:rPr>
        <w:t>tenendo</w:t>
      </w:r>
      <w:r w:rsidRPr="003F7DC9">
        <w:rPr>
          <w:color w:val="0B0B0B"/>
          <w:spacing w:val="-21"/>
          <w:w w:val="105"/>
          <w:sz w:val="20"/>
        </w:rPr>
        <w:t xml:space="preserve"> </w:t>
      </w:r>
      <w:r w:rsidRPr="003F7DC9">
        <w:rPr>
          <w:color w:val="0B0B0B"/>
          <w:w w:val="105"/>
          <w:sz w:val="20"/>
        </w:rPr>
        <w:t>conto</w:t>
      </w:r>
      <w:r w:rsidRPr="003F7DC9">
        <w:rPr>
          <w:color w:val="0B0B0B"/>
          <w:spacing w:val="-23"/>
          <w:w w:val="105"/>
          <w:sz w:val="20"/>
        </w:rPr>
        <w:t xml:space="preserve"> </w:t>
      </w:r>
      <w:r w:rsidRPr="003F7DC9">
        <w:rPr>
          <w:color w:val="0B0B0B"/>
          <w:w w:val="105"/>
          <w:sz w:val="20"/>
        </w:rPr>
        <w:t>della</w:t>
      </w:r>
      <w:r w:rsidRPr="003F7DC9">
        <w:rPr>
          <w:color w:val="0B0B0B"/>
          <w:spacing w:val="-22"/>
          <w:w w:val="105"/>
          <w:sz w:val="20"/>
        </w:rPr>
        <w:t xml:space="preserve"> </w:t>
      </w:r>
      <w:r w:rsidRPr="003F7DC9">
        <w:rPr>
          <w:color w:val="0B0B0B"/>
          <w:w w:val="105"/>
          <w:sz w:val="20"/>
        </w:rPr>
        <w:t>distanza</w:t>
      </w:r>
      <w:r w:rsidRPr="003F7DC9">
        <w:rPr>
          <w:color w:val="0B0B0B"/>
          <w:spacing w:val="-23"/>
          <w:w w:val="105"/>
          <w:sz w:val="20"/>
        </w:rPr>
        <w:t xml:space="preserve"> </w:t>
      </w:r>
      <w:r w:rsidRPr="003F7DC9">
        <w:rPr>
          <w:color w:val="0B0B0B"/>
          <w:w w:val="105"/>
          <w:sz w:val="20"/>
        </w:rPr>
        <w:t>minima</w:t>
      </w:r>
      <w:r w:rsidRPr="003F7DC9">
        <w:rPr>
          <w:color w:val="0B0B0B"/>
          <w:spacing w:val="-22"/>
          <w:w w:val="105"/>
          <w:sz w:val="20"/>
        </w:rPr>
        <w:t xml:space="preserve"> </w:t>
      </w:r>
      <w:r w:rsidRPr="003F7DC9">
        <w:rPr>
          <w:color w:val="0B0B0B"/>
          <w:w w:val="105"/>
          <w:sz w:val="20"/>
        </w:rPr>
        <w:t>di</w:t>
      </w:r>
      <w:r w:rsidRPr="003F7DC9">
        <w:rPr>
          <w:color w:val="0B0B0B"/>
          <w:spacing w:val="-23"/>
          <w:w w:val="105"/>
          <w:sz w:val="20"/>
        </w:rPr>
        <w:t xml:space="preserve"> </w:t>
      </w:r>
      <w:r w:rsidRPr="003F7DC9">
        <w:rPr>
          <w:color w:val="0B0B0B"/>
          <w:w w:val="105"/>
          <w:sz w:val="20"/>
        </w:rPr>
        <w:t>sicurezza, che deve essere pari ad almeno un metro laterale e</w:t>
      </w:r>
      <w:r w:rsidRPr="003F7DC9">
        <w:rPr>
          <w:color w:val="0B0B0B"/>
          <w:spacing w:val="-30"/>
          <w:w w:val="105"/>
          <w:sz w:val="20"/>
        </w:rPr>
        <w:t xml:space="preserve"> </w:t>
      </w:r>
      <w:r w:rsidRPr="003F7DC9">
        <w:rPr>
          <w:color w:val="0B0B0B"/>
          <w:w w:val="105"/>
          <w:sz w:val="20"/>
        </w:rPr>
        <w:t>frontale.</w:t>
      </w:r>
    </w:p>
    <w:p w14:paraId="462C37F9"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L’accesso</w:t>
      </w:r>
      <w:r w:rsidRPr="003F7DC9">
        <w:rPr>
          <w:color w:val="0B0B0B"/>
          <w:spacing w:val="-15"/>
          <w:w w:val="105"/>
          <w:sz w:val="20"/>
        </w:rPr>
        <w:t xml:space="preserve"> </w:t>
      </w:r>
      <w:r w:rsidRPr="003F7DC9">
        <w:rPr>
          <w:color w:val="0B0B0B"/>
          <w:w w:val="105"/>
          <w:sz w:val="20"/>
        </w:rPr>
        <w:t>alla</w:t>
      </w:r>
      <w:r w:rsidRPr="003F7DC9">
        <w:rPr>
          <w:color w:val="0B0B0B"/>
          <w:spacing w:val="-15"/>
          <w:w w:val="105"/>
          <w:sz w:val="20"/>
        </w:rPr>
        <w:t xml:space="preserve"> </w:t>
      </w:r>
      <w:r w:rsidRPr="003F7DC9">
        <w:rPr>
          <w:color w:val="0B0B0B"/>
          <w:w w:val="105"/>
          <w:sz w:val="20"/>
        </w:rPr>
        <w:t>chiesa,</w:t>
      </w:r>
      <w:r w:rsidRPr="003F7DC9">
        <w:rPr>
          <w:color w:val="0B0B0B"/>
          <w:spacing w:val="-15"/>
          <w:w w:val="105"/>
          <w:sz w:val="20"/>
        </w:rPr>
        <w:t xml:space="preserve"> </w:t>
      </w:r>
      <w:r w:rsidRPr="003F7DC9">
        <w:rPr>
          <w:color w:val="0B0B0B"/>
          <w:w w:val="105"/>
          <w:sz w:val="20"/>
        </w:rPr>
        <w:t>in</w:t>
      </w:r>
      <w:r w:rsidRPr="003F7DC9">
        <w:rPr>
          <w:color w:val="0B0B0B"/>
          <w:spacing w:val="-15"/>
          <w:w w:val="105"/>
          <w:sz w:val="20"/>
        </w:rPr>
        <w:t xml:space="preserve"> </w:t>
      </w:r>
      <w:r w:rsidRPr="003F7DC9">
        <w:rPr>
          <w:color w:val="0B0B0B"/>
          <w:w w:val="105"/>
          <w:sz w:val="20"/>
        </w:rPr>
        <w:t>questa</w:t>
      </w:r>
      <w:r w:rsidRPr="003F7DC9">
        <w:rPr>
          <w:color w:val="0B0B0B"/>
          <w:spacing w:val="-14"/>
          <w:w w:val="105"/>
          <w:sz w:val="20"/>
        </w:rPr>
        <w:t xml:space="preserve"> </w:t>
      </w:r>
      <w:r w:rsidRPr="003F7DC9">
        <w:rPr>
          <w:color w:val="0B0B0B"/>
          <w:w w:val="105"/>
          <w:sz w:val="20"/>
        </w:rPr>
        <w:t>fase</w:t>
      </w:r>
      <w:r w:rsidRPr="003F7DC9">
        <w:rPr>
          <w:color w:val="0B0B0B"/>
          <w:spacing w:val="-15"/>
          <w:w w:val="105"/>
          <w:sz w:val="20"/>
        </w:rPr>
        <w:t xml:space="preserve"> </w:t>
      </w:r>
      <w:r w:rsidRPr="003F7DC9">
        <w:rPr>
          <w:color w:val="0B0B0B"/>
          <w:w w:val="105"/>
          <w:sz w:val="20"/>
        </w:rPr>
        <w:t>di</w:t>
      </w:r>
      <w:r w:rsidRPr="003F7DC9">
        <w:rPr>
          <w:color w:val="0B0B0B"/>
          <w:spacing w:val="-15"/>
          <w:w w:val="105"/>
          <w:sz w:val="20"/>
        </w:rPr>
        <w:t xml:space="preserve"> </w:t>
      </w:r>
      <w:r w:rsidRPr="003F7DC9">
        <w:rPr>
          <w:color w:val="0B0B0B"/>
          <w:w w:val="105"/>
          <w:sz w:val="20"/>
        </w:rPr>
        <w:t>transizione,</w:t>
      </w:r>
      <w:r w:rsidRPr="003F7DC9">
        <w:rPr>
          <w:color w:val="0B0B0B"/>
          <w:spacing w:val="-15"/>
          <w:w w:val="105"/>
          <w:sz w:val="20"/>
        </w:rPr>
        <w:t xml:space="preserve"> </w:t>
      </w:r>
      <w:r w:rsidRPr="003F7DC9">
        <w:rPr>
          <w:color w:val="0B0B0B"/>
          <w:w w:val="105"/>
          <w:sz w:val="20"/>
        </w:rPr>
        <w:t>resta</w:t>
      </w:r>
      <w:r w:rsidRPr="003F7DC9">
        <w:rPr>
          <w:color w:val="0B0B0B"/>
          <w:spacing w:val="-14"/>
          <w:w w:val="105"/>
          <w:sz w:val="20"/>
        </w:rPr>
        <w:t xml:space="preserve"> </w:t>
      </w:r>
      <w:r w:rsidRPr="003F7DC9">
        <w:rPr>
          <w:color w:val="0B0B0B"/>
          <w:w w:val="105"/>
          <w:sz w:val="20"/>
        </w:rPr>
        <w:t>contingentato</w:t>
      </w:r>
      <w:r w:rsidRPr="003F7DC9">
        <w:rPr>
          <w:color w:val="0B0B0B"/>
          <w:spacing w:val="-15"/>
          <w:w w:val="105"/>
          <w:sz w:val="20"/>
        </w:rPr>
        <w:t xml:space="preserve"> </w:t>
      </w:r>
      <w:r w:rsidRPr="003F7DC9">
        <w:rPr>
          <w:color w:val="0B0B0B"/>
          <w:w w:val="105"/>
          <w:sz w:val="20"/>
        </w:rPr>
        <w:t>e</w:t>
      </w:r>
      <w:r w:rsidRPr="003F7DC9">
        <w:rPr>
          <w:color w:val="0B0B0B"/>
          <w:spacing w:val="-14"/>
          <w:w w:val="105"/>
          <w:sz w:val="20"/>
        </w:rPr>
        <w:t xml:space="preserve"> </w:t>
      </w:r>
      <w:r w:rsidRPr="003F7DC9">
        <w:rPr>
          <w:color w:val="0B0B0B"/>
          <w:w w:val="105"/>
          <w:sz w:val="20"/>
        </w:rPr>
        <w:t>regolato</w:t>
      </w:r>
      <w:r w:rsidRPr="003F7DC9">
        <w:rPr>
          <w:color w:val="0B0B0B"/>
          <w:spacing w:val="-15"/>
          <w:w w:val="105"/>
          <w:sz w:val="20"/>
        </w:rPr>
        <w:t xml:space="preserve"> </w:t>
      </w:r>
      <w:r w:rsidRPr="003F7DC9">
        <w:rPr>
          <w:color w:val="0B0B0B"/>
          <w:w w:val="105"/>
          <w:sz w:val="20"/>
        </w:rPr>
        <w:t>da</w:t>
      </w:r>
      <w:r w:rsidRPr="003F7DC9">
        <w:rPr>
          <w:color w:val="0B0B0B"/>
          <w:spacing w:val="-15"/>
          <w:w w:val="105"/>
          <w:sz w:val="20"/>
        </w:rPr>
        <w:t xml:space="preserve"> </w:t>
      </w:r>
      <w:r w:rsidRPr="003F7DC9">
        <w:rPr>
          <w:color w:val="0B0B0B"/>
          <w:w w:val="105"/>
          <w:sz w:val="20"/>
        </w:rPr>
        <w:t>volontari</w:t>
      </w:r>
      <w:r w:rsidRPr="003F7DC9">
        <w:rPr>
          <w:color w:val="0B0B0B"/>
          <w:spacing w:val="-15"/>
          <w:w w:val="105"/>
          <w:sz w:val="20"/>
        </w:rPr>
        <w:t xml:space="preserve"> </w:t>
      </w:r>
      <w:r w:rsidRPr="003F7DC9">
        <w:rPr>
          <w:color w:val="0B0B0B"/>
          <w:w w:val="105"/>
          <w:sz w:val="20"/>
        </w:rPr>
        <w:t>e/o collaboratori che – indossando adeguati dispositivi di protezione individuale, guanti monouso e un evidente</w:t>
      </w:r>
      <w:r w:rsidRPr="003F7DC9">
        <w:rPr>
          <w:color w:val="0B0B0B"/>
          <w:spacing w:val="-18"/>
          <w:w w:val="105"/>
          <w:sz w:val="20"/>
        </w:rPr>
        <w:t xml:space="preserve"> </w:t>
      </w:r>
      <w:r w:rsidRPr="003F7DC9">
        <w:rPr>
          <w:color w:val="0B0B0B"/>
          <w:w w:val="105"/>
          <w:sz w:val="20"/>
        </w:rPr>
        <w:t>segno</w:t>
      </w:r>
      <w:r w:rsidRPr="003F7DC9">
        <w:rPr>
          <w:color w:val="0B0B0B"/>
          <w:spacing w:val="-16"/>
          <w:w w:val="105"/>
          <w:sz w:val="20"/>
        </w:rPr>
        <w:t xml:space="preserve"> </w:t>
      </w:r>
      <w:r w:rsidRPr="003F7DC9">
        <w:rPr>
          <w:color w:val="0B0B0B"/>
          <w:w w:val="105"/>
          <w:sz w:val="20"/>
        </w:rPr>
        <w:t>di</w:t>
      </w:r>
      <w:r w:rsidRPr="003F7DC9">
        <w:rPr>
          <w:color w:val="0B0B0B"/>
          <w:spacing w:val="-17"/>
          <w:w w:val="105"/>
          <w:sz w:val="20"/>
        </w:rPr>
        <w:t xml:space="preserve"> </w:t>
      </w:r>
      <w:r w:rsidRPr="003F7DC9">
        <w:rPr>
          <w:color w:val="0B0B0B"/>
          <w:w w:val="105"/>
          <w:sz w:val="20"/>
        </w:rPr>
        <w:t>riconoscimento</w:t>
      </w:r>
      <w:r w:rsidRPr="003F7DC9">
        <w:rPr>
          <w:color w:val="0B0B0B"/>
          <w:spacing w:val="-18"/>
          <w:w w:val="105"/>
          <w:sz w:val="20"/>
        </w:rPr>
        <w:t xml:space="preserve"> </w:t>
      </w:r>
      <w:r w:rsidRPr="003F7DC9">
        <w:rPr>
          <w:color w:val="0B0B0B"/>
          <w:w w:val="105"/>
          <w:sz w:val="20"/>
        </w:rPr>
        <w:t>–</w:t>
      </w:r>
      <w:r w:rsidRPr="003F7DC9">
        <w:rPr>
          <w:color w:val="0B0B0B"/>
          <w:spacing w:val="-17"/>
          <w:w w:val="105"/>
          <w:sz w:val="20"/>
        </w:rPr>
        <w:t xml:space="preserve"> </w:t>
      </w:r>
      <w:r w:rsidRPr="003F7DC9">
        <w:rPr>
          <w:color w:val="0B0B0B"/>
          <w:w w:val="105"/>
          <w:sz w:val="20"/>
        </w:rPr>
        <w:t>favoriscono</w:t>
      </w:r>
      <w:r w:rsidRPr="003F7DC9">
        <w:rPr>
          <w:color w:val="0B0B0B"/>
          <w:spacing w:val="-18"/>
          <w:w w:val="105"/>
          <w:sz w:val="20"/>
        </w:rPr>
        <w:t xml:space="preserve"> </w:t>
      </w:r>
      <w:r w:rsidRPr="003F7DC9">
        <w:rPr>
          <w:color w:val="0B0B0B"/>
          <w:w w:val="105"/>
          <w:sz w:val="20"/>
        </w:rPr>
        <w:t>l’accesso</w:t>
      </w:r>
      <w:r w:rsidRPr="003F7DC9">
        <w:rPr>
          <w:color w:val="0B0B0B"/>
          <w:spacing w:val="-16"/>
          <w:w w:val="105"/>
          <w:sz w:val="20"/>
        </w:rPr>
        <w:t xml:space="preserve"> </w:t>
      </w:r>
      <w:r w:rsidRPr="003F7DC9">
        <w:rPr>
          <w:color w:val="0B0B0B"/>
          <w:w w:val="105"/>
          <w:sz w:val="20"/>
        </w:rPr>
        <w:t>e</w:t>
      </w:r>
      <w:r w:rsidRPr="003F7DC9">
        <w:rPr>
          <w:color w:val="0B0B0B"/>
          <w:spacing w:val="-18"/>
          <w:w w:val="105"/>
          <w:sz w:val="20"/>
        </w:rPr>
        <w:t xml:space="preserve"> </w:t>
      </w:r>
      <w:r w:rsidRPr="003F7DC9">
        <w:rPr>
          <w:color w:val="0B0B0B"/>
          <w:w w:val="105"/>
          <w:sz w:val="20"/>
        </w:rPr>
        <w:t>l’uscita</w:t>
      </w:r>
      <w:r w:rsidRPr="003F7DC9">
        <w:rPr>
          <w:color w:val="0B0B0B"/>
          <w:spacing w:val="-17"/>
          <w:w w:val="105"/>
          <w:sz w:val="20"/>
        </w:rPr>
        <w:t xml:space="preserve"> </w:t>
      </w:r>
      <w:r w:rsidRPr="003F7DC9">
        <w:rPr>
          <w:color w:val="0B0B0B"/>
          <w:w w:val="105"/>
          <w:sz w:val="20"/>
        </w:rPr>
        <w:t>e</w:t>
      </w:r>
      <w:r w:rsidRPr="003F7DC9">
        <w:rPr>
          <w:color w:val="0B0B0B"/>
          <w:spacing w:val="-17"/>
          <w:w w:val="105"/>
          <w:sz w:val="20"/>
        </w:rPr>
        <w:t xml:space="preserve"> </w:t>
      </w:r>
      <w:r w:rsidRPr="003F7DC9">
        <w:rPr>
          <w:color w:val="0B0B0B"/>
          <w:w w:val="105"/>
          <w:sz w:val="20"/>
        </w:rPr>
        <w:t>vigilano</w:t>
      </w:r>
      <w:r w:rsidRPr="003F7DC9">
        <w:rPr>
          <w:color w:val="0B0B0B"/>
          <w:spacing w:val="-18"/>
          <w:w w:val="105"/>
          <w:sz w:val="20"/>
        </w:rPr>
        <w:t xml:space="preserve"> </w:t>
      </w:r>
      <w:r w:rsidRPr="003F7DC9">
        <w:rPr>
          <w:color w:val="0B0B0B"/>
          <w:w w:val="105"/>
          <w:sz w:val="20"/>
        </w:rPr>
        <w:t>sul</w:t>
      </w:r>
      <w:r w:rsidRPr="003F7DC9">
        <w:rPr>
          <w:color w:val="0B0B0B"/>
          <w:spacing w:val="-17"/>
          <w:w w:val="105"/>
          <w:sz w:val="20"/>
        </w:rPr>
        <w:t xml:space="preserve"> </w:t>
      </w:r>
      <w:r w:rsidRPr="003F7DC9">
        <w:rPr>
          <w:color w:val="0B0B0B"/>
          <w:w w:val="105"/>
          <w:sz w:val="20"/>
        </w:rPr>
        <w:t>numero</w:t>
      </w:r>
      <w:r w:rsidRPr="003F7DC9">
        <w:rPr>
          <w:color w:val="0B0B0B"/>
          <w:spacing w:val="-18"/>
          <w:w w:val="105"/>
          <w:sz w:val="20"/>
        </w:rPr>
        <w:t xml:space="preserve"> </w:t>
      </w:r>
      <w:r w:rsidRPr="003F7DC9">
        <w:rPr>
          <w:color w:val="0B0B0B"/>
          <w:w w:val="105"/>
          <w:sz w:val="20"/>
        </w:rPr>
        <w:t>massimo</w:t>
      </w:r>
      <w:r w:rsidRPr="003F7DC9">
        <w:rPr>
          <w:color w:val="0B0B0B"/>
          <w:spacing w:val="-17"/>
          <w:w w:val="105"/>
          <w:sz w:val="20"/>
        </w:rPr>
        <w:t xml:space="preserve"> </w:t>
      </w:r>
      <w:r w:rsidRPr="003F7DC9">
        <w:rPr>
          <w:color w:val="0B0B0B"/>
          <w:w w:val="105"/>
          <w:sz w:val="20"/>
        </w:rPr>
        <w:t>di presenze</w:t>
      </w:r>
      <w:r w:rsidRPr="003F7DC9">
        <w:rPr>
          <w:color w:val="0B0B0B"/>
          <w:spacing w:val="-6"/>
          <w:w w:val="105"/>
          <w:sz w:val="20"/>
        </w:rPr>
        <w:t xml:space="preserve"> </w:t>
      </w:r>
      <w:r w:rsidRPr="003F7DC9">
        <w:rPr>
          <w:color w:val="0B0B0B"/>
          <w:w w:val="105"/>
          <w:sz w:val="20"/>
        </w:rPr>
        <w:t>consentite.</w:t>
      </w:r>
      <w:r w:rsidRPr="003F7DC9">
        <w:rPr>
          <w:color w:val="0B0B0B"/>
          <w:spacing w:val="-4"/>
          <w:w w:val="105"/>
          <w:sz w:val="20"/>
        </w:rPr>
        <w:t xml:space="preserve"> </w:t>
      </w:r>
      <w:r w:rsidRPr="003F7DC9">
        <w:rPr>
          <w:color w:val="0B0B0B"/>
          <w:w w:val="105"/>
          <w:sz w:val="20"/>
        </w:rPr>
        <w:t>Laddove</w:t>
      </w:r>
      <w:r w:rsidRPr="003F7DC9">
        <w:rPr>
          <w:color w:val="0B0B0B"/>
          <w:spacing w:val="-5"/>
          <w:w w:val="105"/>
          <w:sz w:val="20"/>
        </w:rPr>
        <w:t xml:space="preserve"> </w:t>
      </w:r>
      <w:r w:rsidRPr="003F7DC9">
        <w:rPr>
          <w:color w:val="0B0B0B"/>
          <w:w w:val="105"/>
          <w:sz w:val="20"/>
        </w:rPr>
        <w:t>la</w:t>
      </w:r>
      <w:r w:rsidRPr="003F7DC9">
        <w:rPr>
          <w:color w:val="0B0B0B"/>
          <w:spacing w:val="-5"/>
          <w:w w:val="105"/>
          <w:sz w:val="20"/>
        </w:rPr>
        <w:t xml:space="preserve"> </w:t>
      </w:r>
      <w:r w:rsidRPr="003F7DC9">
        <w:rPr>
          <w:color w:val="0B0B0B"/>
          <w:w w:val="105"/>
          <w:sz w:val="20"/>
        </w:rPr>
        <w:t>partecipazione</w:t>
      </w:r>
      <w:r w:rsidRPr="003F7DC9">
        <w:rPr>
          <w:color w:val="0B0B0B"/>
          <w:spacing w:val="-4"/>
          <w:w w:val="105"/>
          <w:sz w:val="20"/>
        </w:rPr>
        <w:t xml:space="preserve"> </w:t>
      </w:r>
      <w:r w:rsidRPr="003F7DC9">
        <w:rPr>
          <w:color w:val="0B0B0B"/>
          <w:w w:val="105"/>
          <w:sz w:val="20"/>
        </w:rPr>
        <w:t>attesa</w:t>
      </w:r>
      <w:r w:rsidRPr="003F7DC9">
        <w:rPr>
          <w:color w:val="0B0B0B"/>
          <w:spacing w:val="-6"/>
          <w:w w:val="105"/>
          <w:sz w:val="20"/>
        </w:rPr>
        <w:t xml:space="preserve"> </w:t>
      </w:r>
      <w:r w:rsidRPr="003F7DC9">
        <w:rPr>
          <w:color w:val="0B0B0B"/>
          <w:w w:val="105"/>
          <w:sz w:val="20"/>
        </w:rPr>
        <w:t>dei</w:t>
      </w:r>
      <w:r w:rsidRPr="003F7DC9">
        <w:rPr>
          <w:color w:val="0B0B0B"/>
          <w:spacing w:val="-6"/>
          <w:w w:val="105"/>
          <w:sz w:val="20"/>
        </w:rPr>
        <w:t xml:space="preserve"> </w:t>
      </w:r>
      <w:r w:rsidRPr="003F7DC9">
        <w:rPr>
          <w:color w:val="0B0B0B"/>
          <w:w w:val="105"/>
          <w:sz w:val="20"/>
        </w:rPr>
        <w:t>fedeli</w:t>
      </w:r>
      <w:r w:rsidRPr="003F7DC9">
        <w:rPr>
          <w:color w:val="0B0B0B"/>
          <w:spacing w:val="-5"/>
          <w:w w:val="105"/>
          <w:sz w:val="20"/>
        </w:rPr>
        <w:t xml:space="preserve"> </w:t>
      </w:r>
      <w:r w:rsidRPr="003F7DC9">
        <w:rPr>
          <w:color w:val="0B0B0B"/>
          <w:w w:val="105"/>
          <w:sz w:val="20"/>
        </w:rPr>
        <w:t>superi</w:t>
      </w:r>
      <w:r w:rsidRPr="003F7DC9">
        <w:rPr>
          <w:color w:val="0B0B0B"/>
          <w:spacing w:val="-5"/>
          <w:w w:val="105"/>
          <w:sz w:val="20"/>
        </w:rPr>
        <w:t xml:space="preserve"> </w:t>
      </w:r>
      <w:r w:rsidRPr="003F7DC9">
        <w:rPr>
          <w:color w:val="0B0B0B"/>
          <w:w w:val="105"/>
          <w:sz w:val="20"/>
        </w:rPr>
        <w:t>significativamente</w:t>
      </w:r>
      <w:r w:rsidRPr="003F7DC9">
        <w:rPr>
          <w:color w:val="0B0B0B"/>
          <w:spacing w:val="-6"/>
          <w:w w:val="105"/>
          <w:sz w:val="20"/>
        </w:rPr>
        <w:t xml:space="preserve"> </w:t>
      </w:r>
      <w:r w:rsidRPr="003F7DC9">
        <w:rPr>
          <w:color w:val="0B0B0B"/>
          <w:w w:val="105"/>
          <w:sz w:val="20"/>
        </w:rPr>
        <w:t>il</w:t>
      </w:r>
      <w:r w:rsidRPr="003F7DC9">
        <w:rPr>
          <w:color w:val="0B0B0B"/>
          <w:spacing w:val="-5"/>
          <w:w w:val="105"/>
          <w:sz w:val="20"/>
        </w:rPr>
        <w:t xml:space="preserve"> </w:t>
      </w:r>
      <w:r w:rsidRPr="003F7DC9">
        <w:rPr>
          <w:color w:val="0B0B0B"/>
          <w:w w:val="105"/>
          <w:sz w:val="20"/>
        </w:rPr>
        <w:t>numero massimo di presenze consentite, si consideri l’ipotesi di incrementare il numero delle celebrazioni liturgiche.</w:t>
      </w:r>
    </w:p>
    <w:p w14:paraId="296C33E9"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Per favorire un accesso ordinato, durante il quale andrà rispettata la distanza di sicurezza pari almeno</w:t>
      </w:r>
      <w:r w:rsidRPr="003F7DC9">
        <w:rPr>
          <w:color w:val="0B0B0B"/>
          <w:spacing w:val="-16"/>
          <w:w w:val="105"/>
          <w:sz w:val="20"/>
        </w:rPr>
        <w:t xml:space="preserve"> </w:t>
      </w:r>
      <w:r w:rsidRPr="003F7DC9">
        <w:rPr>
          <w:color w:val="0B0B0B"/>
          <w:w w:val="105"/>
          <w:sz w:val="20"/>
        </w:rPr>
        <w:t>1,5</w:t>
      </w:r>
      <w:r w:rsidRPr="003F7DC9">
        <w:rPr>
          <w:color w:val="0B0B0B"/>
          <w:spacing w:val="-16"/>
          <w:w w:val="105"/>
          <w:sz w:val="20"/>
        </w:rPr>
        <w:t xml:space="preserve"> </w:t>
      </w:r>
      <w:r w:rsidRPr="003F7DC9">
        <w:rPr>
          <w:color w:val="0B0B0B"/>
          <w:w w:val="105"/>
          <w:sz w:val="20"/>
        </w:rPr>
        <w:t>metro,</w:t>
      </w:r>
      <w:r w:rsidRPr="003F7DC9">
        <w:rPr>
          <w:color w:val="0B0B0B"/>
          <w:spacing w:val="-15"/>
          <w:w w:val="105"/>
          <w:sz w:val="20"/>
        </w:rPr>
        <w:t xml:space="preserve"> </w:t>
      </w:r>
      <w:r w:rsidRPr="003F7DC9">
        <w:rPr>
          <w:color w:val="0B0B0B"/>
          <w:w w:val="105"/>
          <w:sz w:val="20"/>
        </w:rPr>
        <w:t>si</w:t>
      </w:r>
      <w:r w:rsidRPr="003F7DC9">
        <w:rPr>
          <w:color w:val="0B0B0B"/>
          <w:spacing w:val="-16"/>
          <w:w w:val="105"/>
          <w:sz w:val="20"/>
        </w:rPr>
        <w:t xml:space="preserve"> </w:t>
      </w:r>
      <w:r w:rsidRPr="003F7DC9">
        <w:rPr>
          <w:color w:val="0B0B0B"/>
          <w:w w:val="105"/>
          <w:sz w:val="20"/>
        </w:rPr>
        <w:t>utilizzino,</w:t>
      </w:r>
      <w:r w:rsidRPr="003F7DC9">
        <w:rPr>
          <w:color w:val="0B0B0B"/>
          <w:spacing w:val="-17"/>
          <w:w w:val="105"/>
          <w:sz w:val="20"/>
        </w:rPr>
        <w:t xml:space="preserve"> </w:t>
      </w:r>
      <w:r w:rsidRPr="003F7DC9">
        <w:rPr>
          <w:color w:val="0B0B0B"/>
          <w:w w:val="105"/>
          <w:sz w:val="20"/>
        </w:rPr>
        <w:t>ove</w:t>
      </w:r>
      <w:r w:rsidRPr="003F7DC9">
        <w:rPr>
          <w:color w:val="0B0B0B"/>
          <w:spacing w:val="-15"/>
          <w:w w:val="105"/>
          <w:sz w:val="20"/>
        </w:rPr>
        <w:t xml:space="preserve"> </w:t>
      </w:r>
      <w:r w:rsidRPr="003F7DC9">
        <w:rPr>
          <w:color w:val="0B0B0B"/>
          <w:w w:val="105"/>
          <w:sz w:val="20"/>
        </w:rPr>
        <w:t>presenti,</w:t>
      </w:r>
      <w:r w:rsidRPr="003F7DC9">
        <w:rPr>
          <w:color w:val="0B0B0B"/>
          <w:spacing w:val="-16"/>
          <w:w w:val="105"/>
          <w:sz w:val="20"/>
        </w:rPr>
        <w:t xml:space="preserve"> </w:t>
      </w:r>
      <w:r w:rsidRPr="003F7DC9">
        <w:rPr>
          <w:color w:val="0B0B0B"/>
          <w:w w:val="105"/>
          <w:sz w:val="20"/>
        </w:rPr>
        <w:t>più</w:t>
      </w:r>
      <w:r w:rsidRPr="003F7DC9">
        <w:rPr>
          <w:color w:val="0B0B0B"/>
          <w:spacing w:val="-16"/>
          <w:w w:val="105"/>
          <w:sz w:val="20"/>
        </w:rPr>
        <w:t xml:space="preserve"> </w:t>
      </w:r>
      <w:r w:rsidRPr="003F7DC9">
        <w:rPr>
          <w:color w:val="0B0B0B"/>
          <w:w w:val="105"/>
          <w:sz w:val="20"/>
        </w:rPr>
        <w:t>ingressi,</w:t>
      </w:r>
      <w:r w:rsidRPr="003F7DC9">
        <w:rPr>
          <w:color w:val="0B0B0B"/>
          <w:spacing w:val="-15"/>
          <w:w w:val="105"/>
          <w:sz w:val="20"/>
        </w:rPr>
        <w:t xml:space="preserve"> </w:t>
      </w:r>
      <w:r w:rsidRPr="003F7DC9">
        <w:rPr>
          <w:color w:val="0B0B0B"/>
          <w:w w:val="105"/>
          <w:sz w:val="20"/>
        </w:rPr>
        <w:t>eventualmente</w:t>
      </w:r>
      <w:r w:rsidRPr="003F7DC9">
        <w:rPr>
          <w:color w:val="0B0B0B"/>
          <w:spacing w:val="-16"/>
          <w:w w:val="105"/>
          <w:sz w:val="20"/>
        </w:rPr>
        <w:t xml:space="preserve"> </w:t>
      </w:r>
      <w:r w:rsidRPr="003F7DC9">
        <w:rPr>
          <w:color w:val="0B0B0B"/>
          <w:w w:val="105"/>
          <w:sz w:val="20"/>
        </w:rPr>
        <w:t>distinguendo</w:t>
      </w:r>
      <w:r w:rsidRPr="003F7DC9">
        <w:rPr>
          <w:color w:val="0B0B0B"/>
          <w:spacing w:val="-15"/>
          <w:w w:val="105"/>
          <w:sz w:val="20"/>
        </w:rPr>
        <w:t xml:space="preserve"> </w:t>
      </w:r>
      <w:r w:rsidRPr="003F7DC9">
        <w:rPr>
          <w:color w:val="0B0B0B"/>
          <w:w w:val="105"/>
          <w:sz w:val="20"/>
        </w:rPr>
        <w:t>quelli</w:t>
      </w:r>
      <w:r w:rsidRPr="003F7DC9">
        <w:rPr>
          <w:color w:val="0B0B0B"/>
          <w:spacing w:val="-16"/>
          <w:w w:val="105"/>
          <w:sz w:val="20"/>
        </w:rPr>
        <w:t xml:space="preserve"> </w:t>
      </w:r>
      <w:r w:rsidRPr="003F7DC9">
        <w:rPr>
          <w:color w:val="0B0B0B"/>
          <w:w w:val="105"/>
          <w:sz w:val="20"/>
        </w:rPr>
        <w:t>riservati all’entrata</w:t>
      </w:r>
      <w:r w:rsidRPr="003F7DC9">
        <w:rPr>
          <w:color w:val="0B0B0B"/>
          <w:spacing w:val="-20"/>
          <w:w w:val="105"/>
          <w:sz w:val="20"/>
        </w:rPr>
        <w:t xml:space="preserve"> </w:t>
      </w:r>
      <w:r w:rsidRPr="003F7DC9">
        <w:rPr>
          <w:color w:val="0B0B0B"/>
          <w:w w:val="105"/>
          <w:sz w:val="20"/>
        </w:rPr>
        <w:t>da</w:t>
      </w:r>
      <w:r w:rsidRPr="003F7DC9">
        <w:rPr>
          <w:color w:val="0B0B0B"/>
          <w:spacing w:val="-20"/>
          <w:w w:val="105"/>
          <w:sz w:val="20"/>
        </w:rPr>
        <w:t xml:space="preserve"> </w:t>
      </w:r>
      <w:r w:rsidRPr="003F7DC9">
        <w:rPr>
          <w:color w:val="0B0B0B"/>
          <w:w w:val="105"/>
          <w:sz w:val="20"/>
        </w:rPr>
        <w:t>quelli</w:t>
      </w:r>
      <w:r w:rsidRPr="003F7DC9">
        <w:rPr>
          <w:color w:val="0B0B0B"/>
          <w:spacing w:val="-19"/>
          <w:w w:val="105"/>
          <w:sz w:val="20"/>
        </w:rPr>
        <w:t xml:space="preserve"> </w:t>
      </w:r>
      <w:r w:rsidRPr="003F7DC9">
        <w:rPr>
          <w:color w:val="0B0B0B"/>
          <w:w w:val="105"/>
          <w:sz w:val="20"/>
        </w:rPr>
        <w:t>riservati</w:t>
      </w:r>
      <w:r w:rsidRPr="003F7DC9">
        <w:rPr>
          <w:color w:val="0B0B0B"/>
          <w:spacing w:val="-19"/>
          <w:w w:val="105"/>
          <w:sz w:val="20"/>
        </w:rPr>
        <w:t xml:space="preserve"> </w:t>
      </w:r>
      <w:r w:rsidRPr="003F7DC9">
        <w:rPr>
          <w:color w:val="0B0B0B"/>
          <w:w w:val="105"/>
          <w:sz w:val="20"/>
        </w:rPr>
        <w:t>all’uscita.</w:t>
      </w:r>
      <w:r w:rsidRPr="003F7DC9">
        <w:rPr>
          <w:color w:val="0B0B0B"/>
          <w:spacing w:val="-18"/>
          <w:w w:val="105"/>
          <w:sz w:val="20"/>
        </w:rPr>
        <w:t xml:space="preserve"> </w:t>
      </w:r>
      <w:r w:rsidRPr="003F7DC9">
        <w:rPr>
          <w:color w:val="0B0B0B"/>
          <w:w w:val="105"/>
          <w:sz w:val="20"/>
        </w:rPr>
        <w:t>Durante</w:t>
      </w:r>
      <w:r w:rsidRPr="003F7DC9">
        <w:rPr>
          <w:color w:val="0B0B0B"/>
          <w:spacing w:val="-20"/>
          <w:w w:val="105"/>
          <w:sz w:val="20"/>
        </w:rPr>
        <w:t xml:space="preserve"> </w:t>
      </w:r>
      <w:r w:rsidRPr="003F7DC9">
        <w:rPr>
          <w:color w:val="0B0B0B"/>
          <w:w w:val="105"/>
          <w:sz w:val="20"/>
        </w:rPr>
        <w:t>l’entrata</w:t>
      </w:r>
      <w:r w:rsidRPr="003F7DC9">
        <w:rPr>
          <w:color w:val="0B0B0B"/>
          <w:spacing w:val="-20"/>
          <w:w w:val="105"/>
          <w:sz w:val="20"/>
        </w:rPr>
        <w:t xml:space="preserve"> </w:t>
      </w:r>
      <w:r w:rsidRPr="003F7DC9">
        <w:rPr>
          <w:color w:val="0B0B0B"/>
          <w:w w:val="105"/>
          <w:sz w:val="20"/>
        </w:rPr>
        <w:t>e</w:t>
      </w:r>
      <w:r w:rsidRPr="003F7DC9">
        <w:rPr>
          <w:color w:val="0B0B0B"/>
          <w:spacing w:val="-22"/>
          <w:w w:val="105"/>
          <w:sz w:val="20"/>
        </w:rPr>
        <w:t xml:space="preserve"> </w:t>
      </w:r>
      <w:r w:rsidRPr="003F7DC9">
        <w:rPr>
          <w:color w:val="0B0B0B"/>
          <w:w w:val="105"/>
          <w:sz w:val="20"/>
        </w:rPr>
        <w:t>l’uscita</w:t>
      </w:r>
      <w:r w:rsidRPr="003F7DC9">
        <w:rPr>
          <w:color w:val="0B0B0B"/>
          <w:spacing w:val="-19"/>
          <w:w w:val="105"/>
          <w:sz w:val="20"/>
        </w:rPr>
        <w:t xml:space="preserve"> </w:t>
      </w:r>
      <w:r w:rsidRPr="003F7DC9">
        <w:rPr>
          <w:color w:val="0B0B0B"/>
          <w:w w:val="105"/>
          <w:sz w:val="20"/>
        </w:rPr>
        <w:t>dei</w:t>
      </w:r>
      <w:r w:rsidRPr="003F7DC9">
        <w:rPr>
          <w:color w:val="0B0B0B"/>
          <w:spacing w:val="-19"/>
          <w:w w:val="105"/>
          <w:sz w:val="20"/>
        </w:rPr>
        <w:t xml:space="preserve"> </w:t>
      </w:r>
      <w:r w:rsidRPr="003F7DC9">
        <w:rPr>
          <w:color w:val="0B0B0B"/>
          <w:w w:val="105"/>
          <w:sz w:val="20"/>
        </w:rPr>
        <w:t>fedeli</w:t>
      </w:r>
      <w:r w:rsidRPr="003F7DC9">
        <w:rPr>
          <w:color w:val="0B0B0B"/>
          <w:spacing w:val="-19"/>
          <w:w w:val="105"/>
          <w:sz w:val="20"/>
        </w:rPr>
        <w:t xml:space="preserve"> </w:t>
      </w:r>
      <w:r w:rsidRPr="003F7DC9">
        <w:rPr>
          <w:color w:val="0B0B0B"/>
          <w:w w:val="105"/>
          <w:sz w:val="20"/>
        </w:rPr>
        <w:t>le</w:t>
      </w:r>
      <w:r w:rsidRPr="003F7DC9">
        <w:rPr>
          <w:color w:val="0B0B0B"/>
          <w:spacing w:val="-20"/>
          <w:w w:val="105"/>
          <w:sz w:val="20"/>
        </w:rPr>
        <w:t xml:space="preserve"> </w:t>
      </w:r>
      <w:r w:rsidRPr="003F7DC9">
        <w:rPr>
          <w:color w:val="0B0B0B"/>
          <w:w w:val="105"/>
          <w:sz w:val="20"/>
        </w:rPr>
        <w:t>porte</w:t>
      </w:r>
      <w:r w:rsidRPr="003F7DC9">
        <w:rPr>
          <w:color w:val="0B0B0B"/>
          <w:spacing w:val="-19"/>
          <w:w w:val="105"/>
          <w:sz w:val="20"/>
        </w:rPr>
        <w:t xml:space="preserve"> </w:t>
      </w:r>
      <w:r w:rsidRPr="003F7DC9">
        <w:rPr>
          <w:color w:val="0B0B0B"/>
          <w:w w:val="105"/>
          <w:sz w:val="20"/>
        </w:rPr>
        <w:t>rimangano</w:t>
      </w:r>
      <w:r w:rsidRPr="003F7DC9">
        <w:rPr>
          <w:color w:val="0B0B0B"/>
          <w:spacing w:val="-18"/>
          <w:w w:val="105"/>
          <w:sz w:val="20"/>
        </w:rPr>
        <w:t xml:space="preserve"> </w:t>
      </w:r>
      <w:r w:rsidRPr="003F7DC9">
        <w:rPr>
          <w:color w:val="0B0B0B"/>
          <w:w w:val="105"/>
          <w:sz w:val="20"/>
        </w:rPr>
        <w:t>aperte per</w:t>
      </w:r>
      <w:r w:rsidRPr="003F7DC9">
        <w:rPr>
          <w:color w:val="0B0B0B"/>
          <w:spacing w:val="-5"/>
          <w:w w:val="105"/>
          <w:sz w:val="20"/>
        </w:rPr>
        <w:t xml:space="preserve"> </w:t>
      </w:r>
      <w:r w:rsidRPr="003F7DC9">
        <w:rPr>
          <w:color w:val="0B0B0B"/>
          <w:w w:val="105"/>
          <w:sz w:val="20"/>
        </w:rPr>
        <w:t>favorire</w:t>
      </w:r>
      <w:r w:rsidRPr="003F7DC9">
        <w:rPr>
          <w:color w:val="0B0B0B"/>
          <w:spacing w:val="-5"/>
          <w:w w:val="105"/>
          <w:sz w:val="20"/>
        </w:rPr>
        <w:t xml:space="preserve"> </w:t>
      </w:r>
      <w:r w:rsidRPr="003F7DC9">
        <w:rPr>
          <w:color w:val="0B0B0B"/>
          <w:w w:val="105"/>
          <w:sz w:val="20"/>
        </w:rPr>
        <w:t>un</w:t>
      </w:r>
      <w:r w:rsidRPr="003F7DC9">
        <w:rPr>
          <w:color w:val="0B0B0B"/>
          <w:spacing w:val="-4"/>
          <w:w w:val="105"/>
          <w:sz w:val="20"/>
        </w:rPr>
        <w:t xml:space="preserve"> </w:t>
      </w:r>
      <w:r w:rsidRPr="003F7DC9">
        <w:rPr>
          <w:color w:val="0B0B0B"/>
          <w:w w:val="105"/>
          <w:sz w:val="20"/>
        </w:rPr>
        <w:t>flusso</w:t>
      </w:r>
      <w:r w:rsidRPr="003F7DC9">
        <w:rPr>
          <w:color w:val="0B0B0B"/>
          <w:spacing w:val="-5"/>
          <w:w w:val="105"/>
          <w:sz w:val="20"/>
        </w:rPr>
        <w:t xml:space="preserve"> </w:t>
      </w:r>
      <w:r w:rsidRPr="003F7DC9">
        <w:rPr>
          <w:color w:val="0B0B0B"/>
          <w:w w:val="105"/>
          <w:sz w:val="20"/>
        </w:rPr>
        <w:t>più</w:t>
      </w:r>
      <w:r w:rsidRPr="003F7DC9">
        <w:rPr>
          <w:color w:val="0B0B0B"/>
          <w:spacing w:val="-3"/>
          <w:w w:val="105"/>
          <w:sz w:val="20"/>
        </w:rPr>
        <w:t xml:space="preserve"> </w:t>
      </w:r>
      <w:r w:rsidRPr="003F7DC9">
        <w:rPr>
          <w:color w:val="0B0B0B"/>
          <w:w w:val="105"/>
          <w:sz w:val="20"/>
        </w:rPr>
        <w:t>sicuro</w:t>
      </w:r>
      <w:r w:rsidRPr="003F7DC9">
        <w:rPr>
          <w:color w:val="0B0B0B"/>
          <w:spacing w:val="-4"/>
          <w:w w:val="105"/>
          <w:sz w:val="20"/>
        </w:rPr>
        <w:t xml:space="preserve"> </w:t>
      </w:r>
      <w:r w:rsidRPr="003F7DC9">
        <w:rPr>
          <w:color w:val="0B0B0B"/>
          <w:w w:val="105"/>
          <w:sz w:val="20"/>
        </w:rPr>
        <w:t>ed</w:t>
      </w:r>
      <w:r w:rsidRPr="003F7DC9">
        <w:rPr>
          <w:color w:val="0B0B0B"/>
          <w:spacing w:val="-5"/>
          <w:w w:val="105"/>
          <w:sz w:val="20"/>
        </w:rPr>
        <w:t xml:space="preserve"> </w:t>
      </w:r>
      <w:r w:rsidRPr="003F7DC9">
        <w:rPr>
          <w:color w:val="0B0B0B"/>
          <w:w w:val="105"/>
          <w:sz w:val="20"/>
        </w:rPr>
        <w:t>evitare</w:t>
      </w:r>
      <w:r w:rsidRPr="003F7DC9">
        <w:rPr>
          <w:color w:val="0B0B0B"/>
          <w:spacing w:val="-4"/>
          <w:w w:val="105"/>
          <w:sz w:val="20"/>
        </w:rPr>
        <w:t xml:space="preserve"> </w:t>
      </w:r>
      <w:r w:rsidRPr="003F7DC9">
        <w:rPr>
          <w:color w:val="0B0B0B"/>
          <w:w w:val="105"/>
          <w:sz w:val="20"/>
        </w:rPr>
        <w:t>che</w:t>
      </w:r>
      <w:r w:rsidRPr="003F7DC9">
        <w:rPr>
          <w:color w:val="0B0B0B"/>
          <w:spacing w:val="-5"/>
          <w:w w:val="105"/>
          <w:sz w:val="20"/>
        </w:rPr>
        <w:t xml:space="preserve"> </w:t>
      </w:r>
      <w:r w:rsidRPr="003F7DC9">
        <w:rPr>
          <w:color w:val="0B0B0B"/>
          <w:w w:val="105"/>
          <w:sz w:val="20"/>
        </w:rPr>
        <w:t>porte</w:t>
      </w:r>
      <w:r w:rsidRPr="003F7DC9">
        <w:rPr>
          <w:color w:val="0B0B0B"/>
          <w:spacing w:val="-5"/>
          <w:w w:val="105"/>
          <w:sz w:val="20"/>
        </w:rPr>
        <w:t xml:space="preserve"> </w:t>
      </w:r>
      <w:r w:rsidRPr="003F7DC9">
        <w:rPr>
          <w:color w:val="0B0B0B"/>
          <w:w w:val="105"/>
          <w:sz w:val="20"/>
        </w:rPr>
        <w:t>e</w:t>
      </w:r>
      <w:r w:rsidRPr="003F7DC9">
        <w:rPr>
          <w:color w:val="0B0B0B"/>
          <w:spacing w:val="-4"/>
          <w:w w:val="105"/>
          <w:sz w:val="20"/>
        </w:rPr>
        <w:t xml:space="preserve"> </w:t>
      </w:r>
      <w:r w:rsidRPr="003F7DC9">
        <w:rPr>
          <w:color w:val="0B0B0B"/>
          <w:w w:val="105"/>
          <w:sz w:val="20"/>
        </w:rPr>
        <w:t>maniglie</w:t>
      </w:r>
      <w:r w:rsidRPr="003F7DC9">
        <w:rPr>
          <w:color w:val="0B0B0B"/>
          <w:spacing w:val="-5"/>
          <w:w w:val="105"/>
          <w:sz w:val="20"/>
        </w:rPr>
        <w:t xml:space="preserve"> </w:t>
      </w:r>
      <w:r w:rsidRPr="003F7DC9">
        <w:rPr>
          <w:color w:val="0B0B0B"/>
          <w:w w:val="105"/>
          <w:sz w:val="20"/>
        </w:rPr>
        <w:t>siano</w:t>
      </w:r>
      <w:r w:rsidRPr="003F7DC9">
        <w:rPr>
          <w:color w:val="0B0B0B"/>
          <w:spacing w:val="-4"/>
          <w:w w:val="105"/>
          <w:sz w:val="20"/>
        </w:rPr>
        <w:t xml:space="preserve"> </w:t>
      </w:r>
      <w:r w:rsidRPr="003F7DC9">
        <w:rPr>
          <w:color w:val="0B0B0B"/>
          <w:w w:val="105"/>
          <w:sz w:val="20"/>
        </w:rPr>
        <w:t>toccate.</w:t>
      </w:r>
    </w:p>
    <w:p w14:paraId="37102D10"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Coloro che accedono ai luoghi di culto per le celebrazioni liturgiche sono tenuti a indossare mascherine.</w:t>
      </w:r>
    </w:p>
    <w:p w14:paraId="029D9A3B"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Venga ricordato ai fedeli che non è consentito accedere al luogo della celebrazione in caso di sintomi</w:t>
      </w:r>
      <w:r w:rsidRPr="003F7DC9">
        <w:rPr>
          <w:color w:val="0B0B0B"/>
          <w:spacing w:val="-11"/>
          <w:w w:val="105"/>
          <w:sz w:val="20"/>
        </w:rPr>
        <w:t xml:space="preserve"> </w:t>
      </w:r>
      <w:r w:rsidRPr="003F7DC9">
        <w:rPr>
          <w:color w:val="0B0B0B"/>
          <w:w w:val="105"/>
          <w:sz w:val="20"/>
        </w:rPr>
        <w:t>influenzali/respiratori</w:t>
      </w:r>
      <w:r w:rsidRPr="003F7DC9">
        <w:rPr>
          <w:color w:val="0B0B0B"/>
          <w:spacing w:val="-10"/>
          <w:w w:val="105"/>
          <w:sz w:val="20"/>
        </w:rPr>
        <w:t xml:space="preserve"> </w:t>
      </w:r>
      <w:r w:rsidRPr="003F7DC9">
        <w:rPr>
          <w:color w:val="0B0B0B"/>
          <w:w w:val="105"/>
          <w:sz w:val="20"/>
        </w:rPr>
        <w:t>o</w:t>
      </w:r>
      <w:r w:rsidRPr="003F7DC9">
        <w:rPr>
          <w:color w:val="0B0B0B"/>
          <w:spacing w:val="-11"/>
          <w:w w:val="105"/>
          <w:sz w:val="20"/>
        </w:rPr>
        <w:t xml:space="preserve"> </w:t>
      </w:r>
      <w:r w:rsidRPr="003F7DC9">
        <w:rPr>
          <w:color w:val="0B0B0B"/>
          <w:w w:val="105"/>
          <w:sz w:val="20"/>
        </w:rPr>
        <w:t>in</w:t>
      </w:r>
      <w:r w:rsidRPr="003F7DC9">
        <w:rPr>
          <w:color w:val="0B0B0B"/>
          <w:spacing w:val="-10"/>
          <w:w w:val="105"/>
          <w:sz w:val="20"/>
        </w:rPr>
        <w:t xml:space="preserve"> </w:t>
      </w:r>
      <w:r w:rsidRPr="003F7DC9">
        <w:rPr>
          <w:color w:val="0B0B0B"/>
          <w:w w:val="105"/>
          <w:sz w:val="20"/>
        </w:rPr>
        <w:t>presenza</w:t>
      </w:r>
      <w:r w:rsidRPr="003F7DC9">
        <w:rPr>
          <w:color w:val="0B0B0B"/>
          <w:spacing w:val="-10"/>
          <w:w w:val="105"/>
          <w:sz w:val="20"/>
        </w:rPr>
        <w:t xml:space="preserve"> </w:t>
      </w:r>
      <w:r w:rsidRPr="003F7DC9">
        <w:rPr>
          <w:color w:val="0B0B0B"/>
          <w:w w:val="105"/>
          <w:sz w:val="20"/>
        </w:rPr>
        <w:t>di</w:t>
      </w:r>
      <w:r w:rsidRPr="003F7DC9">
        <w:rPr>
          <w:color w:val="0B0B0B"/>
          <w:spacing w:val="-12"/>
          <w:w w:val="105"/>
          <w:sz w:val="20"/>
        </w:rPr>
        <w:t xml:space="preserve"> </w:t>
      </w:r>
      <w:r w:rsidRPr="003F7DC9">
        <w:rPr>
          <w:color w:val="0B0B0B"/>
          <w:w w:val="105"/>
          <w:sz w:val="20"/>
        </w:rPr>
        <w:t>temperatura</w:t>
      </w:r>
      <w:r w:rsidRPr="003F7DC9">
        <w:rPr>
          <w:color w:val="0B0B0B"/>
          <w:spacing w:val="-11"/>
          <w:w w:val="105"/>
          <w:sz w:val="20"/>
        </w:rPr>
        <w:t xml:space="preserve"> </w:t>
      </w:r>
      <w:r w:rsidRPr="003F7DC9">
        <w:rPr>
          <w:color w:val="0B0B0B"/>
          <w:w w:val="105"/>
          <w:sz w:val="20"/>
        </w:rPr>
        <w:t>corporea</w:t>
      </w:r>
      <w:r w:rsidRPr="003F7DC9">
        <w:rPr>
          <w:color w:val="0B0B0B"/>
          <w:spacing w:val="-10"/>
          <w:w w:val="105"/>
          <w:sz w:val="20"/>
        </w:rPr>
        <w:t xml:space="preserve"> </w:t>
      </w:r>
      <w:r w:rsidRPr="003F7DC9">
        <w:rPr>
          <w:color w:val="0B0B0B"/>
          <w:w w:val="105"/>
          <w:sz w:val="20"/>
        </w:rPr>
        <w:t>pari</w:t>
      </w:r>
      <w:r w:rsidRPr="003F7DC9">
        <w:rPr>
          <w:color w:val="0B0B0B"/>
          <w:spacing w:val="-11"/>
          <w:w w:val="105"/>
          <w:sz w:val="20"/>
        </w:rPr>
        <w:t xml:space="preserve"> </w:t>
      </w:r>
      <w:r w:rsidRPr="003F7DC9">
        <w:rPr>
          <w:color w:val="0B0B0B"/>
          <w:w w:val="105"/>
          <w:sz w:val="20"/>
        </w:rPr>
        <w:t>o</w:t>
      </w:r>
      <w:r w:rsidRPr="003F7DC9">
        <w:rPr>
          <w:color w:val="0B0B0B"/>
          <w:spacing w:val="-10"/>
          <w:w w:val="105"/>
          <w:sz w:val="20"/>
        </w:rPr>
        <w:t xml:space="preserve"> </w:t>
      </w:r>
      <w:r w:rsidRPr="003F7DC9">
        <w:rPr>
          <w:color w:val="0B0B0B"/>
          <w:w w:val="105"/>
          <w:sz w:val="20"/>
        </w:rPr>
        <w:t>superiore</w:t>
      </w:r>
      <w:r w:rsidRPr="003F7DC9">
        <w:rPr>
          <w:color w:val="0B0B0B"/>
          <w:spacing w:val="-9"/>
          <w:w w:val="105"/>
          <w:sz w:val="20"/>
        </w:rPr>
        <w:t xml:space="preserve"> </w:t>
      </w:r>
      <w:r w:rsidRPr="003F7DC9">
        <w:rPr>
          <w:color w:val="0B0B0B"/>
          <w:w w:val="105"/>
          <w:sz w:val="20"/>
        </w:rPr>
        <w:t>ai</w:t>
      </w:r>
      <w:r w:rsidRPr="003F7DC9">
        <w:rPr>
          <w:color w:val="0B0B0B"/>
          <w:spacing w:val="-10"/>
          <w:w w:val="105"/>
          <w:sz w:val="20"/>
        </w:rPr>
        <w:t xml:space="preserve"> </w:t>
      </w:r>
      <w:r w:rsidRPr="003F7DC9">
        <w:rPr>
          <w:color w:val="0B0B0B"/>
          <w:w w:val="105"/>
          <w:sz w:val="20"/>
        </w:rPr>
        <w:t>37,5°</w:t>
      </w:r>
      <w:r w:rsidRPr="003F7DC9">
        <w:rPr>
          <w:color w:val="0B0B0B"/>
          <w:spacing w:val="-10"/>
          <w:w w:val="105"/>
          <w:sz w:val="20"/>
        </w:rPr>
        <w:t xml:space="preserve"> </w:t>
      </w:r>
      <w:r w:rsidRPr="003F7DC9">
        <w:rPr>
          <w:color w:val="0B0B0B"/>
          <w:w w:val="105"/>
          <w:sz w:val="20"/>
        </w:rPr>
        <w:t>C.</w:t>
      </w:r>
    </w:p>
    <w:p w14:paraId="73326D9F"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Venga</w:t>
      </w:r>
      <w:r w:rsidRPr="003F7DC9">
        <w:rPr>
          <w:color w:val="0B0B0B"/>
          <w:spacing w:val="-15"/>
          <w:w w:val="105"/>
          <w:sz w:val="20"/>
        </w:rPr>
        <w:t xml:space="preserve"> </w:t>
      </w:r>
      <w:r w:rsidRPr="003F7DC9">
        <w:rPr>
          <w:color w:val="0B0B0B"/>
          <w:w w:val="105"/>
          <w:sz w:val="20"/>
        </w:rPr>
        <w:t>altresì</w:t>
      </w:r>
      <w:r w:rsidRPr="003F7DC9">
        <w:rPr>
          <w:color w:val="0B0B0B"/>
          <w:spacing w:val="-14"/>
          <w:w w:val="105"/>
          <w:sz w:val="20"/>
        </w:rPr>
        <w:t xml:space="preserve"> </w:t>
      </w:r>
      <w:r w:rsidRPr="003F7DC9">
        <w:rPr>
          <w:color w:val="0B0B0B"/>
          <w:w w:val="105"/>
          <w:sz w:val="20"/>
        </w:rPr>
        <w:t>ricordato</w:t>
      </w:r>
      <w:r w:rsidRPr="003F7DC9">
        <w:rPr>
          <w:color w:val="0B0B0B"/>
          <w:spacing w:val="-14"/>
          <w:w w:val="105"/>
          <w:sz w:val="20"/>
        </w:rPr>
        <w:t xml:space="preserve"> </w:t>
      </w:r>
      <w:r w:rsidRPr="003F7DC9">
        <w:rPr>
          <w:color w:val="0B0B0B"/>
          <w:w w:val="105"/>
          <w:sz w:val="20"/>
        </w:rPr>
        <w:t>ai</w:t>
      </w:r>
      <w:r w:rsidRPr="003F7DC9">
        <w:rPr>
          <w:color w:val="0B0B0B"/>
          <w:spacing w:val="-14"/>
          <w:w w:val="105"/>
          <w:sz w:val="20"/>
        </w:rPr>
        <w:t xml:space="preserve"> </w:t>
      </w:r>
      <w:r w:rsidRPr="003F7DC9">
        <w:rPr>
          <w:color w:val="0B0B0B"/>
          <w:w w:val="105"/>
          <w:sz w:val="20"/>
        </w:rPr>
        <w:t>fedeli</w:t>
      </w:r>
      <w:r w:rsidRPr="003F7DC9">
        <w:rPr>
          <w:color w:val="0B0B0B"/>
          <w:spacing w:val="-14"/>
          <w:w w:val="105"/>
          <w:sz w:val="20"/>
        </w:rPr>
        <w:t xml:space="preserve"> </w:t>
      </w:r>
      <w:r w:rsidRPr="003F7DC9">
        <w:rPr>
          <w:color w:val="0B0B0B"/>
          <w:w w:val="105"/>
          <w:sz w:val="20"/>
        </w:rPr>
        <w:t>che</w:t>
      </w:r>
      <w:r w:rsidRPr="003F7DC9">
        <w:rPr>
          <w:color w:val="0B0B0B"/>
          <w:spacing w:val="-14"/>
          <w:w w:val="105"/>
          <w:sz w:val="20"/>
        </w:rPr>
        <w:t xml:space="preserve"> </w:t>
      </w:r>
      <w:r w:rsidRPr="003F7DC9">
        <w:rPr>
          <w:color w:val="0B0B0B"/>
          <w:w w:val="105"/>
          <w:sz w:val="20"/>
        </w:rPr>
        <w:t>non</w:t>
      </w:r>
      <w:r w:rsidRPr="003F7DC9">
        <w:rPr>
          <w:color w:val="0B0B0B"/>
          <w:spacing w:val="-14"/>
          <w:w w:val="105"/>
          <w:sz w:val="20"/>
        </w:rPr>
        <w:t xml:space="preserve"> </w:t>
      </w:r>
      <w:r w:rsidRPr="003F7DC9">
        <w:rPr>
          <w:color w:val="0B0B0B"/>
          <w:w w:val="105"/>
          <w:sz w:val="20"/>
        </w:rPr>
        <w:t>è</w:t>
      </w:r>
      <w:r w:rsidRPr="003F7DC9">
        <w:rPr>
          <w:color w:val="0B0B0B"/>
          <w:spacing w:val="-13"/>
          <w:w w:val="105"/>
          <w:sz w:val="20"/>
        </w:rPr>
        <w:t xml:space="preserve"> </w:t>
      </w:r>
      <w:r w:rsidRPr="003F7DC9">
        <w:rPr>
          <w:color w:val="0B0B0B"/>
          <w:w w:val="105"/>
          <w:sz w:val="20"/>
        </w:rPr>
        <w:t>consentito</w:t>
      </w:r>
      <w:r w:rsidRPr="003F7DC9">
        <w:rPr>
          <w:color w:val="0B0B0B"/>
          <w:spacing w:val="-14"/>
          <w:w w:val="105"/>
          <w:sz w:val="20"/>
        </w:rPr>
        <w:t xml:space="preserve"> </w:t>
      </w:r>
      <w:r w:rsidRPr="003F7DC9">
        <w:rPr>
          <w:color w:val="0B0B0B"/>
          <w:w w:val="105"/>
          <w:sz w:val="20"/>
        </w:rPr>
        <w:t>l’accesso</w:t>
      </w:r>
      <w:r w:rsidRPr="003F7DC9">
        <w:rPr>
          <w:color w:val="0B0B0B"/>
          <w:spacing w:val="-14"/>
          <w:w w:val="105"/>
          <w:sz w:val="20"/>
        </w:rPr>
        <w:t xml:space="preserve"> </w:t>
      </w:r>
      <w:r w:rsidRPr="003F7DC9">
        <w:rPr>
          <w:color w:val="0B0B0B"/>
          <w:w w:val="105"/>
          <w:sz w:val="20"/>
        </w:rPr>
        <w:t>al</w:t>
      </w:r>
      <w:r w:rsidRPr="003F7DC9">
        <w:rPr>
          <w:color w:val="0B0B0B"/>
          <w:spacing w:val="-14"/>
          <w:w w:val="105"/>
          <w:sz w:val="20"/>
        </w:rPr>
        <w:t xml:space="preserve"> </w:t>
      </w:r>
      <w:r w:rsidRPr="003F7DC9">
        <w:rPr>
          <w:color w:val="0B0B0B"/>
          <w:w w:val="105"/>
          <w:sz w:val="20"/>
        </w:rPr>
        <w:t>luogo</w:t>
      </w:r>
      <w:r w:rsidRPr="003F7DC9">
        <w:rPr>
          <w:color w:val="0B0B0B"/>
          <w:spacing w:val="-12"/>
          <w:w w:val="105"/>
          <w:sz w:val="20"/>
        </w:rPr>
        <w:t xml:space="preserve"> </w:t>
      </w:r>
      <w:r w:rsidRPr="003F7DC9">
        <w:rPr>
          <w:color w:val="0B0B0B"/>
          <w:w w:val="105"/>
          <w:sz w:val="20"/>
        </w:rPr>
        <w:t>della</w:t>
      </w:r>
      <w:r w:rsidRPr="003F7DC9">
        <w:rPr>
          <w:color w:val="0B0B0B"/>
          <w:spacing w:val="-14"/>
          <w:w w:val="105"/>
          <w:sz w:val="20"/>
        </w:rPr>
        <w:t xml:space="preserve"> </w:t>
      </w:r>
      <w:r w:rsidRPr="003F7DC9">
        <w:rPr>
          <w:color w:val="0B0B0B"/>
          <w:w w:val="105"/>
          <w:sz w:val="20"/>
        </w:rPr>
        <w:t>celebrazione</w:t>
      </w:r>
      <w:r w:rsidRPr="003F7DC9">
        <w:rPr>
          <w:color w:val="0B0B0B"/>
          <w:spacing w:val="-15"/>
          <w:w w:val="105"/>
          <w:sz w:val="20"/>
        </w:rPr>
        <w:t xml:space="preserve"> </w:t>
      </w:r>
      <w:r w:rsidRPr="003F7DC9">
        <w:rPr>
          <w:color w:val="0B0B0B"/>
          <w:w w:val="105"/>
          <w:sz w:val="20"/>
        </w:rPr>
        <w:t>a</w:t>
      </w:r>
      <w:r w:rsidRPr="003F7DC9">
        <w:rPr>
          <w:color w:val="0B0B0B"/>
          <w:spacing w:val="-18"/>
          <w:w w:val="105"/>
          <w:sz w:val="20"/>
        </w:rPr>
        <w:t xml:space="preserve"> </w:t>
      </w:r>
      <w:r w:rsidRPr="003F7DC9">
        <w:rPr>
          <w:color w:val="0B0B0B"/>
          <w:w w:val="105"/>
          <w:sz w:val="20"/>
        </w:rPr>
        <w:t>coloro</w:t>
      </w:r>
    </w:p>
    <w:p w14:paraId="70A462B3" w14:textId="77777777" w:rsidR="004C1BFC" w:rsidRPr="003F7DC9" w:rsidRDefault="00D9217B" w:rsidP="00F93B18">
      <w:pPr>
        <w:pStyle w:val="Corpotesto"/>
        <w:ind w:left="709" w:right="794"/>
      </w:pPr>
      <w:r w:rsidRPr="003F7DC9">
        <w:rPr>
          <w:color w:val="0B0B0B"/>
          <w:w w:val="105"/>
        </w:rPr>
        <w:t xml:space="preserve">che sono stati in contatto con persone positive a </w:t>
      </w:r>
      <w:r w:rsidRPr="003F7DC9">
        <w:rPr>
          <w:i/>
          <w:color w:val="0B0B0B"/>
          <w:w w:val="105"/>
        </w:rPr>
        <w:t xml:space="preserve">SARS-CoV-2 </w:t>
      </w:r>
      <w:r w:rsidRPr="003F7DC9">
        <w:rPr>
          <w:color w:val="0B0B0B"/>
          <w:w w:val="105"/>
        </w:rPr>
        <w:t>nei giorni precedenti.</w:t>
      </w:r>
    </w:p>
    <w:p w14:paraId="6D6B5A32"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Si</w:t>
      </w:r>
      <w:r w:rsidRPr="003F7DC9">
        <w:rPr>
          <w:color w:val="0B0B0B"/>
          <w:spacing w:val="-15"/>
          <w:w w:val="105"/>
          <w:sz w:val="20"/>
        </w:rPr>
        <w:t xml:space="preserve"> </w:t>
      </w:r>
      <w:r w:rsidRPr="003F7DC9">
        <w:rPr>
          <w:color w:val="0B0B0B"/>
          <w:w w:val="105"/>
          <w:sz w:val="20"/>
        </w:rPr>
        <w:t>favorisca,</w:t>
      </w:r>
      <w:r w:rsidRPr="003F7DC9">
        <w:rPr>
          <w:color w:val="0B0B0B"/>
          <w:spacing w:val="-14"/>
          <w:w w:val="105"/>
          <w:sz w:val="20"/>
        </w:rPr>
        <w:t xml:space="preserve"> </w:t>
      </w:r>
      <w:r w:rsidRPr="003F7DC9">
        <w:rPr>
          <w:color w:val="0B0B0B"/>
          <w:w w:val="105"/>
          <w:sz w:val="20"/>
        </w:rPr>
        <w:t>per</w:t>
      </w:r>
      <w:r w:rsidRPr="003F7DC9">
        <w:rPr>
          <w:color w:val="0B0B0B"/>
          <w:spacing w:val="-15"/>
          <w:w w:val="105"/>
          <w:sz w:val="20"/>
        </w:rPr>
        <w:t xml:space="preserve"> </w:t>
      </w:r>
      <w:r w:rsidRPr="003F7DC9">
        <w:rPr>
          <w:color w:val="0B0B0B"/>
          <w:w w:val="105"/>
          <w:sz w:val="20"/>
        </w:rPr>
        <w:t>quanto</w:t>
      </w:r>
      <w:r w:rsidRPr="003F7DC9">
        <w:rPr>
          <w:color w:val="0B0B0B"/>
          <w:spacing w:val="-14"/>
          <w:w w:val="105"/>
          <w:sz w:val="20"/>
        </w:rPr>
        <w:t xml:space="preserve"> </w:t>
      </w:r>
      <w:r w:rsidRPr="003F7DC9">
        <w:rPr>
          <w:color w:val="0B0B0B"/>
          <w:w w:val="105"/>
          <w:sz w:val="20"/>
        </w:rPr>
        <w:t>possibile,</w:t>
      </w:r>
      <w:r w:rsidRPr="003F7DC9">
        <w:rPr>
          <w:color w:val="0B0B0B"/>
          <w:spacing w:val="-14"/>
          <w:w w:val="105"/>
          <w:sz w:val="20"/>
        </w:rPr>
        <w:t xml:space="preserve"> </w:t>
      </w:r>
      <w:r w:rsidRPr="003F7DC9">
        <w:rPr>
          <w:color w:val="0B0B0B"/>
          <w:w w:val="105"/>
          <w:sz w:val="20"/>
        </w:rPr>
        <w:t>l’accesso</w:t>
      </w:r>
      <w:r w:rsidRPr="003F7DC9">
        <w:rPr>
          <w:color w:val="0B0B0B"/>
          <w:spacing w:val="-14"/>
          <w:w w:val="105"/>
          <w:sz w:val="20"/>
        </w:rPr>
        <w:t xml:space="preserve"> </w:t>
      </w:r>
      <w:r w:rsidRPr="003F7DC9">
        <w:rPr>
          <w:color w:val="0B0B0B"/>
          <w:w w:val="105"/>
          <w:sz w:val="20"/>
        </w:rPr>
        <w:t>delle</w:t>
      </w:r>
      <w:r w:rsidRPr="003F7DC9">
        <w:rPr>
          <w:color w:val="0B0B0B"/>
          <w:spacing w:val="-14"/>
          <w:w w:val="105"/>
          <w:sz w:val="20"/>
        </w:rPr>
        <w:t xml:space="preserve"> </w:t>
      </w:r>
      <w:r w:rsidRPr="003F7DC9">
        <w:rPr>
          <w:color w:val="0B0B0B"/>
          <w:w w:val="105"/>
          <w:sz w:val="20"/>
        </w:rPr>
        <w:t>persone</w:t>
      </w:r>
      <w:r w:rsidRPr="003F7DC9">
        <w:rPr>
          <w:color w:val="0B0B0B"/>
          <w:spacing w:val="-14"/>
          <w:w w:val="105"/>
          <w:sz w:val="20"/>
        </w:rPr>
        <w:t xml:space="preserve"> </w:t>
      </w:r>
      <w:r w:rsidRPr="003F7DC9">
        <w:rPr>
          <w:color w:val="0B0B0B"/>
          <w:w w:val="105"/>
          <w:sz w:val="20"/>
        </w:rPr>
        <w:t>diversamente</w:t>
      </w:r>
      <w:r w:rsidRPr="003F7DC9">
        <w:rPr>
          <w:color w:val="0B0B0B"/>
          <w:spacing w:val="-15"/>
          <w:w w:val="105"/>
          <w:sz w:val="20"/>
        </w:rPr>
        <w:t xml:space="preserve"> </w:t>
      </w:r>
      <w:r w:rsidRPr="003F7DC9">
        <w:rPr>
          <w:color w:val="0B0B0B"/>
          <w:w w:val="105"/>
          <w:sz w:val="20"/>
        </w:rPr>
        <w:t>abili,</w:t>
      </w:r>
      <w:r w:rsidRPr="003F7DC9">
        <w:rPr>
          <w:color w:val="0B0B0B"/>
          <w:spacing w:val="-14"/>
          <w:w w:val="105"/>
          <w:sz w:val="20"/>
        </w:rPr>
        <w:t xml:space="preserve"> </w:t>
      </w:r>
      <w:r w:rsidRPr="003F7DC9">
        <w:rPr>
          <w:color w:val="0B0B0B"/>
          <w:w w:val="105"/>
          <w:sz w:val="20"/>
        </w:rPr>
        <w:t>prevedendo</w:t>
      </w:r>
      <w:r w:rsidRPr="003F7DC9">
        <w:rPr>
          <w:color w:val="0B0B0B"/>
          <w:spacing w:val="-14"/>
          <w:w w:val="105"/>
          <w:sz w:val="20"/>
        </w:rPr>
        <w:t xml:space="preserve"> </w:t>
      </w:r>
      <w:r w:rsidRPr="003F7DC9">
        <w:rPr>
          <w:color w:val="0B0B0B"/>
          <w:w w:val="105"/>
          <w:sz w:val="20"/>
        </w:rPr>
        <w:t>luoghi appositi</w:t>
      </w:r>
      <w:r w:rsidRPr="003F7DC9">
        <w:rPr>
          <w:color w:val="0B0B0B"/>
          <w:spacing w:val="-7"/>
          <w:w w:val="105"/>
          <w:sz w:val="20"/>
        </w:rPr>
        <w:t xml:space="preserve"> </w:t>
      </w:r>
      <w:r w:rsidRPr="003F7DC9">
        <w:rPr>
          <w:color w:val="0B0B0B"/>
          <w:w w:val="105"/>
          <w:sz w:val="20"/>
        </w:rPr>
        <w:t>per</w:t>
      </w:r>
      <w:r w:rsidRPr="003F7DC9">
        <w:rPr>
          <w:color w:val="0B0B0B"/>
          <w:spacing w:val="-6"/>
          <w:w w:val="105"/>
          <w:sz w:val="20"/>
        </w:rPr>
        <w:t xml:space="preserve"> </w:t>
      </w:r>
      <w:r w:rsidRPr="003F7DC9">
        <w:rPr>
          <w:color w:val="0B0B0B"/>
          <w:w w:val="105"/>
          <w:sz w:val="20"/>
        </w:rPr>
        <w:t>la</w:t>
      </w:r>
      <w:r w:rsidRPr="003F7DC9">
        <w:rPr>
          <w:color w:val="0B0B0B"/>
          <w:spacing w:val="-7"/>
          <w:w w:val="105"/>
          <w:sz w:val="20"/>
        </w:rPr>
        <w:t xml:space="preserve"> </w:t>
      </w:r>
      <w:r w:rsidRPr="003F7DC9">
        <w:rPr>
          <w:color w:val="0B0B0B"/>
          <w:w w:val="105"/>
          <w:sz w:val="20"/>
        </w:rPr>
        <w:t>loro</w:t>
      </w:r>
      <w:r w:rsidRPr="003F7DC9">
        <w:rPr>
          <w:color w:val="0B0B0B"/>
          <w:spacing w:val="-6"/>
          <w:w w:val="105"/>
          <w:sz w:val="20"/>
        </w:rPr>
        <w:t xml:space="preserve"> </w:t>
      </w:r>
      <w:r w:rsidRPr="003F7DC9">
        <w:rPr>
          <w:color w:val="0B0B0B"/>
          <w:w w:val="105"/>
          <w:sz w:val="20"/>
        </w:rPr>
        <w:t>partecipazione</w:t>
      </w:r>
      <w:r w:rsidRPr="003F7DC9">
        <w:rPr>
          <w:color w:val="0B0B0B"/>
          <w:spacing w:val="-7"/>
          <w:w w:val="105"/>
          <w:sz w:val="20"/>
        </w:rPr>
        <w:t xml:space="preserve"> </w:t>
      </w:r>
      <w:r w:rsidRPr="003F7DC9">
        <w:rPr>
          <w:color w:val="0B0B0B"/>
          <w:w w:val="105"/>
          <w:sz w:val="20"/>
        </w:rPr>
        <w:t>alle</w:t>
      </w:r>
      <w:r w:rsidRPr="003F7DC9">
        <w:rPr>
          <w:color w:val="0B0B0B"/>
          <w:spacing w:val="-6"/>
          <w:w w:val="105"/>
          <w:sz w:val="20"/>
        </w:rPr>
        <w:t xml:space="preserve"> </w:t>
      </w:r>
      <w:r w:rsidRPr="003F7DC9">
        <w:rPr>
          <w:color w:val="0B0B0B"/>
          <w:w w:val="105"/>
          <w:sz w:val="20"/>
        </w:rPr>
        <w:t>celebrazioni</w:t>
      </w:r>
      <w:r w:rsidRPr="003F7DC9">
        <w:rPr>
          <w:color w:val="0B0B0B"/>
          <w:spacing w:val="-7"/>
          <w:w w:val="105"/>
          <w:sz w:val="20"/>
        </w:rPr>
        <w:t xml:space="preserve"> </w:t>
      </w:r>
      <w:r w:rsidRPr="003F7DC9">
        <w:rPr>
          <w:color w:val="0B0B0B"/>
          <w:w w:val="105"/>
          <w:sz w:val="20"/>
        </w:rPr>
        <w:t>nel</w:t>
      </w:r>
      <w:r w:rsidRPr="003F7DC9">
        <w:rPr>
          <w:color w:val="0B0B0B"/>
          <w:spacing w:val="-6"/>
          <w:w w:val="105"/>
          <w:sz w:val="20"/>
        </w:rPr>
        <w:t xml:space="preserve"> </w:t>
      </w:r>
      <w:r w:rsidRPr="003F7DC9">
        <w:rPr>
          <w:color w:val="0B0B0B"/>
          <w:w w:val="105"/>
          <w:sz w:val="20"/>
        </w:rPr>
        <w:t>rispetto</w:t>
      </w:r>
      <w:r w:rsidRPr="003F7DC9">
        <w:rPr>
          <w:color w:val="0B0B0B"/>
          <w:spacing w:val="-6"/>
          <w:w w:val="105"/>
          <w:sz w:val="20"/>
        </w:rPr>
        <w:t xml:space="preserve"> </w:t>
      </w:r>
      <w:r w:rsidRPr="003F7DC9">
        <w:rPr>
          <w:color w:val="0B0B0B"/>
          <w:w w:val="105"/>
          <w:sz w:val="20"/>
        </w:rPr>
        <w:t>della</w:t>
      </w:r>
      <w:r w:rsidRPr="003F7DC9">
        <w:rPr>
          <w:color w:val="0B0B0B"/>
          <w:spacing w:val="-7"/>
          <w:w w:val="105"/>
          <w:sz w:val="20"/>
        </w:rPr>
        <w:t xml:space="preserve"> </w:t>
      </w:r>
      <w:r w:rsidRPr="003F7DC9">
        <w:rPr>
          <w:color w:val="0B0B0B"/>
          <w:w w:val="105"/>
          <w:sz w:val="20"/>
        </w:rPr>
        <w:t>normativa</w:t>
      </w:r>
      <w:r w:rsidRPr="003F7DC9">
        <w:rPr>
          <w:color w:val="0B0B0B"/>
          <w:spacing w:val="-6"/>
          <w:w w:val="105"/>
          <w:sz w:val="20"/>
        </w:rPr>
        <w:t xml:space="preserve"> </w:t>
      </w:r>
      <w:r w:rsidRPr="003F7DC9">
        <w:rPr>
          <w:color w:val="0B0B0B"/>
          <w:w w:val="105"/>
          <w:sz w:val="20"/>
        </w:rPr>
        <w:t>vigente.</w:t>
      </w:r>
    </w:p>
    <w:p w14:paraId="4A702307"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Agli</w:t>
      </w:r>
      <w:r w:rsidRPr="003F7DC9">
        <w:rPr>
          <w:color w:val="0B0B0B"/>
          <w:spacing w:val="-15"/>
          <w:w w:val="105"/>
          <w:sz w:val="20"/>
        </w:rPr>
        <w:t xml:space="preserve"> </w:t>
      </w:r>
      <w:r w:rsidRPr="003F7DC9">
        <w:rPr>
          <w:color w:val="0B0B0B"/>
          <w:w w:val="105"/>
          <w:sz w:val="20"/>
        </w:rPr>
        <w:t>ingressi</w:t>
      </w:r>
      <w:r w:rsidRPr="003F7DC9">
        <w:rPr>
          <w:color w:val="0B0B0B"/>
          <w:spacing w:val="-15"/>
          <w:w w:val="105"/>
          <w:sz w:val="20"/>
        </w:rPr>
        <w:t xml:space="preserve"> </w:t>
      </w:r>
      <w:r w:rsidRPr="003F7DC9">
        <w:rPr>
          <w:color w:val="0B0B0B"/>
          <w:w w:val="105"/>
          <w:sz w:val="20"/>
        </w:rPr>
        <w:t>dei</w:t>
      </w:r>
      <w:r w:rsidRPr="003F7DC9">
        <w:rPr>
          <w:color w:val="0B0B0B"/>
          <w:spacing w:val="-14"/>
          <w:w w:val="105"/>
          <w:sz w:val="20"/>
        </w:rPr>
        <w:t xml:space="preserve"> </w:t>
      </w:r>
      <w:r w:rsidRPr="003F7DC9">
        <w:rPr>
          <w:color w:val="0B0B0B"/>
          <w:w w:val="105"/>
          <w:sz w:val="20"/>
        </w:rPr>
        <w:t>luoghi</w:t>
      </w:r>
      <w:r w:rsidRPr="003F7DC9">
        <w:rPr>
          <w:color w:val="0B0B0B"/>
          <w:spacing w:val="-15"/>
          <w:w w:val="105"/>
          <w:sz w:val="20"/>
        </w:rPr>
        <w:t xml:space="preserve"> </w:t>
      </w:r>
      <w:r w:rsidRPr="003F7DC9">
        <w:rPr>
          <w:color w:val="0B0B0B"/>
          <w:w w:val="105"/>
          <w:sz w:val="20"/>
        </w:rPr>
        <w:t>di</w:t>
      </w:r>
      <w:r w:rsidRPr="003F7DC9">
        <w:rPr>
          <w:color w:val="0B0B0B"/>
          <w:spacing w:val="-14"/>
          <w:w w:val="105"/>
          <w:sz w:val="20"/>
        </w:rPr>
        <w:t xml:space="preserve"> </w:t>
      </w:r>
      <w:r w:rsidRPr="003F7DC9">
        <w:rPr>
          <w:color w:val="0B0B0B"/>
          <w:w w:val="105"/>
          <w:sz w:val="20"/>
        </w:rPr>
        <w:t>culto</w:t>
      </w:r>
      <w:r w:rsidRPr="003F7DC9">
        <w:rPr>
          <w:color w:val="0B0B0B"/>
          <w:spacing w:val="-15"/>
          <w:w w:val="105"/>
          <w:sz w:val="20"/>
        </w:rPr>
        <w:t xml:space="preserve"> </w:t>
      </w:r>
      <w:r w:rsidRPr="003F7DC9">
        <w:rPr>
          <w:color w:val="0B0B0B"/>
          <w:w w:val="105"/>
          <w:sz w:val="20"/>
        </w:rPr>
        <w:t>siano</w:t>
      </w:r>
      <w:r w:rsidRPr="003F7DC9">
        <w:rPr>
          <w:color w:val="0B0B0B"/>
          <w:spacing w:val="-15"/>
          <w:w w:val="105"/>
          <w:sz w:val="20"/>
        </w:rPr>
        <w:t xml:space="preserve"> </w:t>
      </w:r>
      <w:r w:rsidRPr="003F7DC9">
        <w:rPr>
          <w:color w:val="0B0B0B"/>
          <w:w w:val="105"/>
          <w:sz w:val="20"/>
        </w:rPr>
        <w:t>resi</w:t>
      </w:r>
      <w:r w:rsidRPr="003F7DC9">
        <w:rPr>
          <w:color w:val="0B0B0B"/>
          <w:spacing w:val="-14"/>
          <w:w w:val="105"/>
          <w:sz w:val="20"/>
        </w:rPr>
        <w:t xml:space="preserve"> </w:t>
      </w:r>
      <w:r w:rsidRPr="003F7DC9">
        <w:rPr>
          <w:color w:val="0B0B0B"/>
          <w:w w:val="105"/>
          <w:sz w:val="20"/>
        </w:rPr>
        <w:t>disponibili</w:t>
      </w:r>
      <w:r w:rsidRPr="003F7DC9">
        <w:rPr>
          <w:color w:val="0B0B0B"/>
          <w:spacing w:val="-15"/>
          <w:w w:val="105"/>
          <w:sz w:val="20"/>
        </w:rPr>
        <w:t xml:space="preserve"> </w:t>
      </w:r>
      <w:r w:rsidRPr="003F7DC9">
        <w:rPr>
          <w:color w:val="0B0B0B"/>
          <w:w w:val="105"/>
          <w:sz w:val="20"/>
        </w:rPr>
        <w:t>liquidi</w:t>
      </w:r>
      <w:r w:rsidRPr="003F7DC9">
        <w:rPr>
          <w:color w:val="0B0B0B"/>
          <w:spacing w:val="-15"/>
          <w:w w:val="105"/>
          <w:sz w:val="20"/>
        </w:rPr>
        <w:t xml:space="preserve"> </w:t>
      </w:r>
      <w:r w:rsidRPr="003F7DC9">
        <w:rPr>
          <w:color w:val="0B0B0B"/>
          <w:w w:val="105"/>
          <w:sz w:val="20"/>
        </w:rPr>
        <w:t>igienizzanti.</w:t>
      </w:r>
    </w:p>
    <w:p w14:paraId="4AFCAEEA" w14:textId="77777777" w:rsidR="004C1BFC" w:rsidRPr="003F7DC9" w:rsidRDefault="004C1BFC" w:rsidP="00F93B18">
      <w:pPr>
        <w:pStyle w:val="Corpotesto"/>
        <w:ind w:left="709" w:right="794"/>
        <w:rPr>
          <w:sz w:val="22"/>
        </w:rPr>
      </w:pPr>
    </w:p>
    <w:p w14:paraId="5ACF2C03" w14:textId="77777777" w:rsidR="004C1BFC" w:rsidRPr="003F7DC9" w:rsidRDefault="004C1BFC" w:rsidP="00F93B18">
      <w:pPr>
        <w:pStyle w:val="Corpotesto"/>
        <w:ind w:left="709" w:right="794"/>
        <w:rPr>
          <w:sz w:val="22"/>
        </w:rPr>
      </w:pPr>
    </w:p>
    <w:p w14:paraId="58D8433C" w14:textId="77777777" w:rsidR="004C1BFC" w:rsidRPr="003F7DC9" w:rsidRDefault="00D9217B" w:rsidP="00F93B18">
      <w:pPr>
        <w:pStyle w:val="Paragrafoelenco"/>
        <w:numPr>
          <w:ilvl w:val="0"/>
          <w:numId w:val="112"/>
        </w:numPr>
        <w:tabs>
          <w:tab w:val="left" w:pos="1418"/>
        </w:tabs>
        <w:ind w:left="709" w:right="794" w:firstLine="0"/>
        <w:rPr>
          <w:b/>
          <w:color w:val="0B0B0B"/>
        </w:rPr>
      </w:pPr>
      <w:r w:rsidRPr="003F7DC9">
        <w:rPr>
          <w:b/>
          <w:color w:val="0B0B0B"/>
          <w:w w:val="105"/>
        </w:rPr>
        <w:t>Igienizzazione dei luoghi e degli</w:t>
      </w:r>
      <w:r w:rsidRPr="003F7DC9">
        <w:rPr>
          <w:b/>
          <w:color w:val="0B0B0B"/>
          <w:spacing w:val="-11"/>
          <w:w w:val="105"/>
        </w:rPr>
        <w:t xml:space="preserve"> </w:t>
      </w:r>
      <w:r w:rsidRPr="003F7DC9">
        <w:rPr>
          <w:b/>
          <w:color w:val="0B0B0B"/>
          <w:w w:val="105"/>
        </w:rPr>
        <w:t>oggetti</w:t>
      </w:r>
    </w:p>
    <w:p w14:paraId="7B982DF5" w14:textId="77777777" w:rsidR="005F29B6" w:rsidRPr="003F7DC9" w:rsidRDefault="005F29B6" w:rsidP="00F93B18">
      <w:pPr>
        <w:pStyle w:val="Paragrafoelenco"/>
        <w:tabs>
          <w:tab w:val="left" w:pos="1503"/>
        </w:tabs>
        <w:ind w:left="709" w:right="794" w:firstLine="0"/>
        <w:rPr>
          <w:b/>
          <w:color w:val="0B0B0B"/>
        </w:rPr>
      </w:pPr>
    </w:p>
    <w:p w14:paraId="1828160E"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I luoghi di culto, ivi comprese le sagrestie, siano igienizzati regolarmente al termine di ogni celebrazione, mediante pulizia delle superfici con idonei detergenti ad azione antisettica. Si abbia, inoltre, cura di favorire il ricambio</w:t>
      </w:r>
      <w:r w:rsidRPr="003F7DC9">
        <w:rPr>
          <w:color w:val="0B0B0B"/>
          <w:spacing w:val="-15"/>
          <w:w w:val="105"/>
          <w:sz w:val="20"/>
        </w:rPr>
        <w:t xml:space="preserve"> </w:t>
      </w:r>
      <w:r w:rsidRPr="003F7DC9">
        <w:rPr>
          <w:color w:val="0B0B0B"/>
          <w:w w:val="105"/>
          <w:sz w:val="20"/>
        </w:rPr>
        <w:t>dell’aria.</w:t>
      </w:r>
    </w:p>
    <w:p w14:paraId="54E2C8EA"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Al termine di ogni celebrazione, i vasi sacri, le ampolline e altri oggetti utilizzati, così come gli stessi microfoni, vengano accuratamente</w:t>
      </w:r>
      <w:r w:rsidRPr="003F7DC9">
        <w:rPr>
          <w:color w:val="0B0B0B"/>
          <w:spacing w:val="1"/>
          <w:sz w:val="20"/>
        </w:rPr>
        <w:t xml:space="preserve"> </w:t>
      </w:r>
      <w:r w:rsidRPr="003F7DC9">
        <w:rPr>
          <w:color w:val="0B0B0B"/>
          <w:sz w:val="20"/>
        </w:rPr>
        <w:t>disinfettati.</w:t>
      </w:r>
    </w:p>
    <w:p w14:paraId="1B428AD5"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Si continui a mantenere vuote le acquasantiere della</w:t>
      </w:r>
      <w:r w:rsidRPr="003F7DC9">
        <w:rPr>
          <w:color w:val="0B0B0B"/>
          <w:spacing w:val="3"/>
          <w:sz w:val="20"/>
        </w:rPr>
        <w:t xml:space="preserve"> </w:t>
      </w:r>
      <w:r w:rsidRPr="003F7DC9">
        <w:rPr>
          <w:color w:val="0B0B0B"/>
          <w:sz w:val="20"/>
        </w:rPr>
        <w:t>chiesa.</w:t>
      </w:r>
    </w:p>
    <w:p w14:paraId="62D4CE57" w14:textId="77777777" w:rsidR="004C1BFC" w:rsidRPr="003F7DC9" w:rsidRDefault="004C1BFC" w:rsidP="00F93B18">
      <w:pPr>
        <w:pStyle w:val="Corpotesto"/>
        <w:spacing w:before="3"/>
        <w:ind w:left="709" w:right="794"/>
        <w:rPr>
          <w:sz w:val="18"/>
        </w:rPr>
      </w:pPr>
    </w:p>
    <w:p w14:paraId="18FCCBF4" w14:textId="77777777" w:rsidR="005F29B6" w:rsidRPr="003F7DC9" w:rsidRDefault="005F29B6" w:rsidP="00F93B18">
      <w:pPr>
        <w:pStyle w:val="Corpotesto"/>
        <w:spacing w:before="3"/>
        <w:ind w:left="709" w:right="794"/>
        <w:rPr>
          <w:sz w:val="18"/>
        </w:rPr>
      </w:pPr>
    </w:p>
    <w:p w14:paraId="35291C25" w14:textId="77777777" w:rsidR="004C1BFC" w:rsidRPr="003F7DC9" w:rsidRDefault="00596320" w:rsidP="00F93B18">
      <w:pPr>
        <w:pStyle w:val="Paragrafoelenco"/>
        <w:numPr>
          <w:ilvl w:val="0"/>
          <w:numId w:val="112"/>
        </w:numPr>
        <w:tabs>
          <w:tab w:val="left" w:pos="1418"/>
        </w:tabs>
        <w:ind w:left="709" w:right="794" w:firstLine="0"/>
        <w:rPr>
          <w:b/>
          <w:color w:val="0B0B0B"/>
        </w:rPr>
      </w:pPr>
      <w:r w:rsidRPr="003F7DC9">
        <w:rPr>
          <w:b/>
          <w:color w:val="0B0B0B"/>
        </w:rPr>
        <w:t>Attenzioni da osservare durante le celebrazioni liturgiche</w:t>
      </w:r>
    </w:p>
    <w:p w14:paraId="05297C61" w14:textId="77777777" w:rsidR="004C1BFC" w:rsidRPr="003F7DC9" w:rsidRDefault="004C1BFC" w:rsidP="00F93B18">
      <w:pPr>
        <w:pStyle w:val="Corpotesto"/>
        <w:spacing w:before="11"/>
        <w:ind w:left="709" w:right="794"/>
      </w:pPr>
    </w:p>
    <w:p w14:paraId="23954CE9"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Per favorire il rispetto delle norme di distanziamento è necessario ridurre al minimo la presenza di concelebranti e ministri, che sono comunque tenuti al rispetto della distanza prevista anche in presbiterio.</w:t>
      </w:r>
    </w:p>
    <w:p w14:paraId="31B45EE9"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Può essere prevista la presenza di un organista, ma in questa fase si ometta il</w:t>
      </w:r>
      <w:r w:rsidRPr="003F7DC9">
        <w:rPr>
          <w:color w:val="0B0B0B"/>
          <w:spacing w:val="16"/>
          <w:sz w:val="20"/>
        </w:rPr>
        <w:t xml:space="preserve"> </w:t>
      </w:r>
      <w:r w:rsidRPr="003F7DC9">
        <w:rPr>
          <w:color w:val="0B0B0B"/>
          <w:sz w:val="20"/>
        </w:rPr>
        <w:t>coro.</w:t>
      </w:r>
    </w:p>
    <w:p w14:paraId="6FA9E96F"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Tra i riti preparatori alla Comunione si continui a omettere lo scambio del segno della</w:t>
      </w:r>
      <w:r w:rsidRPr="003F7DC9">
        <w:rPr>
          <w:color w:val="0B0B0B"/>
          <w:spacing w:val="22"/>
          <w:sz w:val="20"/>
        </w:rPr>
        <w:t xml:space="preserve"> </w:t>
      </w:r>
      <w:r w:rsidRPr="003F7DC9">
        <w:rPr>
          <w:color w:val="0B0B0B"/>
          <w:sz w:val="20"/>
        </w:rPr>
        <w:t>pace.</w:t>
      </w:r>
    </w:p>
    <w:p w14:paraId="646D2A87" w14:textId="77777777" w:rsidR="004C1BFC" w:rsidRPr="003F7DC9" w:rsidRDefault="00D9217B" w:rsidP="00F93B18">
      <w:pPr>
        <w:pStyle w:val="Paragrafoelenco"/>
        <w:numPr>
          <w:ilvl w:val="1"/>
          <w:numId w:val="112"/>
        </w:numPr>
        <w:tabs>
          <w:tab w:val="left" w:pos="1418"/>
          <w:tab w:val="left" w:pos="1856"/>
        </w:tabs>
        <w:ind w:left="709" w:right="794" w:firstLine="0"/>
        <w:rPr>
          <w:color w:val="0B0B0B"/>
          <w:sz w:val="20"/>
        </w:rPr>
      </w:pPr>
      <w:r w:rsidRPr="003F7DC9">
        <w:rPr>
          <w:color w:val="0B0B0B"/>
          <w:sz w:val="20"/>
        </w:rPr>
        <w:t>La distribuzione della Comunione avvenga dopo che il celebrante e l’eventuale ministro straordinario avranno curato l’igiene delle loro mani e indossato guanti monouso; gli stessi – indossando la mascherina, avendo massima attenzione a coprirsi naso e bocca e mantenendo un’adeguata distanza di sicurezza – abbiano cura di offrire l’ostia senza venire a contatto con le mani dei fedeli.</w:t>
      </w:r>
    </w:p>
    <w:p w14:paraId="4B0569C3"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I fedeli assicurino il rispetto della distanza</w:t>
      </w:r>
      <w:r w:rsidRPr="003F7DC9">
        <w:rPr>
          <w:color w:val="0B0B0B"/>
          <w:spacing w:val="-1"/>
          <w:sz w:val="20"/>
        </w:rPr>
        <w:t xml:space="preserve"> </w:t>
      </w:r>
      <w:r w:rsidRPr="003F7DC9">
        <w:rPr>
          <w:color w:val="0B0B0B"/>
          <w:sz w:val="20"/>
        </w:rPr>
        <w:t>sanitaria.</w:t>
      </w:r>
    </w:p>
    <w:p w14:paraId="29B74D2F" w14:textId="77777777" w:rsidR="004C1BFC" w:rsidRPr="003F7DC9" w:rsidRDefault="00D9217B" w:rsidP="00F93B18">
      <w:pPr>
        <w:pStyle w:val="Paragrafoelenco"/>
        <w:numPr>
          <w:ilvl w:val="1"/>
          <w:numId w:val="112"/>
        </w:numPr>
        <w:tabs>
          <w:tab w:val="left" w:pos="1418"/>
          <w:tab w:val="left" w:pos="1813"/>
        </w:tabs>
        <w:ind w:left="709" w:right="794" w:firstLine="0"/>
        <w:rPr>
          <w:color w:val="0B0B0B"/>
          <w:sz w:val="20"/>
        </w:rPr>
      </w:pPr>
      <w:r w:rsidRPr="003F7DC9">
        <w:rPr>
          <w:color w:val="0B0B0B"/>
          <w:sz w:val="20"/>
        </w:rPr>
        <w:t>Per ragioni igienico-sanitarie, non è opportuno che nei luoghi destinati ai fedeli siano presenti sussidi per i canti o di altro</w:t>
      </w:r>
      <w:r w:rsidRPr="003F7DC9">
        <w:rPr>
          <w:color w:val="0B0B0B"/>
          <w:spacing w:val="1"/>
          <w:sz w:val="20"/>
        </w:rPr>
        <w:t xml:space="preserve"> </w:t>
      </w:r>
      <w:r w:rsidRPr="003F7DC9">
        <w:rPr>
          <w:color w:val="0B0B0B"/>
          <w:sz w:val="20"/>
        </w:rPr>
        <w:t>tipo.</w:t>
      </w:r>
    </w:p>
    <w:p w14:paraId="7818DAC3" w14:textId="77777777" w:rsidR="004C1BFC" w:rsidRPr="003F7DC9" w:rsidRDefault="00D9217B" w:rsidP="00F93B18">
      <w:pPr>
        <w:pStyle w:val="Paragrafoelenco"/>
        <w:numPr>
          <w:ilvl w:val="1"/>
          <w:numId w:val="112"/>
        </w:numPr>
        <w:tabs>
          <w:tab w:val="left" w:pos="1418"/>
          <w:tab w:val="left" w:pos="1791"/>
        </w:tabs>
        <w:ind w:left="709" w:right="794" w:firstLine="0"/>
        <w:rPr>
          <w:color w:val="0B0B0B"/>
          <w:sz w:val="20"/>
        </w:rPr>
      </w:pPr>
      <w:r w:rsidRPr="003F7DC9">
        <w:rPr>
          <w:color w:val="0B0B0B"/>
          <w:sz w:val="20"/>
        </w:rPr>
        <w:t>Le eventuali offerte non siano raccolte durante la celebrazione, ma attraverso appositi contenitori, che possono essere collocati agli ingressi o in altro luogo ritenuto</w:t>
      </w:r>
      <w:r w:rsidRPr="003F7DC9">
        <w:rPr>
          <w:color w:val="0B0B0B"/>
          <w:spacing w:val="11"/>
          <w:sz w:val="20"/>
        </w:rPr>
        <w:t xml:space="preserve"> </w:t>
      </w:r>
      <w:r w:rsidRPr="003F7DC9">
        <w:rPr>
          <w:color w:val="0B0B0B"/>
          <w:sz w:val="20"/>
        </w:rPr>
        <w:t>idoneo.</w:t>
      </w:r>
    </w:p>
    <w:p w14:paraId="6C8D711C" w14:textId="77777777" w:rsidR="004C1BFC" w:rsidRPr="003F7DC9" w:rsidRDefault="00D9217B" w:rsidP="00F93B18">
      <w:pPr>
        <w:pStyle w:val="Paragrafoelenco"/>
        <w:numPr>
          <w:ilvl w:val="1"/>
          <w:numId w:val="112"/>
        </w:numPr>
        <w:tabs>
          <w:tab w:val="left" w:pos="1418"/>
          <w:tab w:val="left" w:pos="1801"/>
        </w:tabs>
        <w:ind w:left="709" w:right="794" w:firstLine="0"/>
        <w:rPr>
          <w:color w:val="0B0B0B"/>
          <w:sz w:val="20"/>
        </w:rPr>
      </w:pPr>
      <w:r w:rsidRPr="003F7DC9">
        <w:rPr>
          <w:color w:val="0B0B0B"/>
          <w:sz w:val="20"/>
        </w:rPr>
        <w:t xml:space="preserve">Il richiamo al pieno rispetto delle disposizioni sopraindicate, relative al distanziamento e all’uso di idonei </w:t>
      </w:r>
      <w:r w:rsidRPr="003F7DC9">
        <w:rPr>
          <w:color w:val="0B0B0B"/>
          <w:sz w:val="20"/>
        </w:rPr>
        <w:lastRenderedPageBreak/>
        <w:t>dispositivi di protezione personale si applica anche nelle celebrazioni diverse da quella eucaristica o inserite in essa: Battesimo, Matrimonio, Unzione degli infermi ed Esequie.</w:t>
      </w:r>
      <w:r w:rsidRPr="003F7DC9">
        <w:rPr>
          <w:color w:val="0B0B0B"/>
          <w:spacing w:val="15"/>
          <w:sz w:val="20"/>
        </w:rPr>
        <w:t xml:space="preserve"> </w:t>
      </w:r>
      <w:r w:rsidRPr="003F7DC9">
        <w:rPr>
          <w:color w:val="0B0B0B"/>
          <w:position w:val="8"/>
          <w:sz w:val="13"/>
        </w:rPr>
        <w:t>1</w:t>
      </w:r>
    </w:p>
    <w:p w14:paraId="09392C32" w14:textId="77777777" w:rsidR="004C1BFC" w:rsidRPr="003F7DC9" w:rsidRDefault="00D9217B" w:rsidP="00F93B18">
      <w:pPr>
        <w:pStyle w:val="Paragrafoelenco"/>
        <w:numPr>
          <w:ilvl w:val="1"/>
          <w:numId w:val="112"/>
        </w:numPr>
        <w:tabs>
          <w:tab w:val="left" w:pos="1418"/>
          <w:tab w:val="left" w:pos="1789"/>
        </w:tabs>
        <w:ind w:left="709" w:right="794" w:firstLine="0"/>
        <w:rPr>
          <w:color w:val="0B0B0B"/>
          <w:sz w:val="20"/>
        </w:rPr>
      </w:pPr>
      <w:r w:rsidRPr="003F7DC9">
        <w:rPr>
          <w:color w:val="0B0B0B"/>
          <w:spacing w:val="-3"/>
          <w:sz w:val="20"/>
        </w:rPr>
        <w:t xml:space="preserve">Il </w:t>
      </w:r>
      <w:r w:rsidRPr="003F7DC9">
        <w:rPr>
          <w:color w:val="0B0B0B"/>
          <w:sz w:val="20"/>
        </w:rPr>
        <w:t>sacramento della Penitenza sia amministrato in luoghi ampi e areati, che consentano a loro volta il pieno rispetto delle misure di distanziamento e la riservatezza richiesta dal sacramento stesso. Sacerdote e fedeli indossino sempre la</w:t>
      </w:r>
      <w:r w:rsidRPr="003F7DC9">
        <w:rPr>
          <w:color w:val="0B0B0B"/>
          <w:spacing w:val="3"/>
          <w:sz w:val="20"/>
        </w:rPr>
        <w:t xml:space="preserve"> </w:t>
      </w:r>
      <w:r w:rsidRPr="003F7DC9">
        <w:rPr>
          <w:color w:val="0B0B0B"/>
          <w:sz w:val="20"/>
        </w:rPr>
        <w:t>mascherina.</w:t>
      </w:r>
    </w:p>
    <w:p w14:paraId="716138BA" w14:textId="77777777" w:rsidR="004C1BFC" w:rsidRPr="003F7DC9" w:rsidRDefault="00D9217B" w:rsidP="00F93B18">
      <w:pPr>
        <w:pStyle w:val="Paragrafoelenco"/>
        <w:numPr>
          <w:ilvl w:val="1"/>
          <w:numId w:val="112"/>
        </w:numPr>
        <w:tabs>
          <w:tab w:val="left" w:pos="1418"/>
          <w:tab w:val="left" w:pos="1896"/>
        </w:tabs>
        <w:ind w:left="709" w:right="794" w:firstLine="0"/>
        <w:rPr>
          <w:color w:val="0B0B0B"/>
          <w:sz w:val="20"/>
        </w:rPr>
      </w:pPr>
      <w:r w:rsidRPr="003F7DC9">
        <w:rPr>
          <w:color w:val="0B0B0B"/>
          <w:spacing w:val="-3"/>
          <w:sz w:val="20"/>
        </w:rPr>
        <w:t xml:space="preserve">La </w:t>
      </w:r>
      <w:r w:rsidRPr="003F7DC9">
        <w:rPr>
          <w:color w:val="0B0B0B"/>
          <w:sz w:val="20"/>
        </w:rPr>
        <w:t>celebrazione del sacramento della Confermazione è</w:t>
      </w:r>
      <w:r w:rsidRPr="003F7DC9">
        <w:rPr>
          <w:color w:val="0B0B0B"/>
          <w:spacing w:val="9"/>
          <w:sz w:val="20"/>
        </w:rPr>
        <w:t xml:space="preserve"> </w:t>
      </w:r>
      <w:r w:rsidRPr="003F7DC9">
        <w:rPr>
          <w:color w:val="0B0B0B"/>
          <w:sz w:val="20"/>
        </w:rPr>
        <w:t>rinviata.</w:t>
      </w:r>
    </w:p>
    <w:p w14:paraId="39CA2B1C" w14:textId="77777777" w:rsidR="004C1BFC" w:rsidRPr="003F7DC9" w:rsidRDefault="004C1BFC" w:rsidP="00F93B18">
      <w:pPr>
        <w:pStyle w:val="Corpotesto"/>
        <w:tabs>
          <w:tab w:val="left" w:pos="1418"/>
        </w:tabs>
        <w:ind w:left="709" w:right="794"/>
        <w:rPr>
          <w:sz w:val="22"/>
        </w:rPr>
      </w:pPr>
    </w:p>
    <w:p w14:paraId="1BE4AE9C" w14:textId="77777777" w:rsidR="004C1BFC" w:rsidRPr="003F7DC9" w:rsidRDefault="004C1BFC" w:rsidP="00F93B18">
      <w:pPr>
        <w:pStyle w:val="Corpotesto"/>
        <w:ind w:left="709" w:right="794"/>
        <w:rPr>
          <w:sz w:val="22"/>
        </w:rPr>
      </w:pPr>
    </w:p>
    <w:p w14:paraId="2F0B5D8E" w14:textId="77777777" w:rsidR="004C1BFC" w:rsidRPr="003F7DC9" w:rsidRDefault="00D9217B" w:rsidP="00F93B18">
      <w:pPr>
        <w:pStyle w:val="Paragrafoelenco"/>
        <w:numPr>
          <w:ilvl w:val="0"/>
          <w:numId w:val="112"/>
        </w:numPr>
        <w:tabs>
          <w:tab w:val="left" w:pos="1418"/>
        </w:tabs>
        <w:ind w:left="709" w:right="794" w:firstLine="0"/>
        <w:rPr>
          <w:b/>
          <w:color w:val="0B0B0B"/>
        </w:rPr>
      </w:pPr>
      <w:r w:rsidRPr="003F7DC9">
        <w:rPr>
          <w:b/>
          <w:color w:val="0B0B0B"/>
        </w:rPr>
        <w:t>Adeguata</w:t>
      </w:r>
      <w:r w:rsidRPr="003F7DC9">
        <w:rPr>
          <w:b/>
          <w:color w:val="0B0B0B"/>
          <w:spacing w:val="29"/>
        </w:rPr>
        <w:t xml:space="preserve"> </w:t>
      </w:r>
      <w:r w:rsidRPr="003F7DC9">
        <w:rPr>
          <w:b/>
          <w:color w:val="0B0B0B"/>
        </w:rPr>
        <w:t>comunicazione</w:t>
      </w:r>
    </w:p>
    <w:p w14:paraId="6210E3FB" w14:textId="77777777" w:rsidR="005F29B6" w:rsidRPr="003F7DC9" w:rsidRDefault="005F29B6" w:rsidP="00F93B18">
      <w:pPr>
        <w:pStyle w:val="Paragrafoelenco"/>
        <w:tabs>
          <w:tab w:val="left" w:pos="1545"/>
        </w:tabs>
        <w:ind w:left="709" w:right="794" w:firstLine="0"/>
        <w:rPr>
          <w:b/>
          <w:color w:val="0B0B0B"/>
        </w:rPr>
      </w:pPr>
    </w:p>
    <w:p w14:paraId="3D06F464" w14:textId="77777777" w:rsidR="004A05D3" w:rsidRPr="003F7DC9" w:rsidRDefault="00D9217B" w:rsidP="00F93B18">
      <w:pPr>
        <w:pStyle w:val="Paragrafoelenco"/>
        <w:numPr>
          <w:ilvl w:val="1"/>
          <w:numId w:val="112"/>
        </w:numPr>
        <w:tabs>
          <w:tab w:val="left" w:pos="1418"/>
        </w:tabs>
        <w:ind w:left="709" w:right="794" w:firstLine="0"/>
      </w:pPr>
      <w:r w:rsidRPr="003F7DC9">
        <w:rPr>
          <w:color w:val="0B0B0B"/>
          <w:sz w:val="20"/>
        </w:rPr>
        <w:t>Sarà cura di ogni Ordinario rendere noto i contenuti del presente Protocollo attraverso le modalità che assicurino la migliore diffusione.</w:t>
      </w:r>
    </w:p>
    <w:p w14:paraId="4EDA82DC" w14:textId="77777777" w:rsidR="001424E3" w:rsidRPr="003F7DC9" w:rsidRDefault="001424E3" w:rsidP="00F93B18">
      <w:pPr>
        <w:pStyle w:val="Paragrafoelenco"/>
        <w:numPr>
          <w:ilvl w:val="1"/>
          <w:numId w:val="112"/>
        </w:numPr>
        <w:ind w:left="709" w:right="794" w:firstLine="0"/>
        <w:rPr>
          <w:color w:val="0B0B0B"/>
          <w:sz w:val="20"/>
        </w:rPr>
      </w:pPr>
      <w:r w:rsidRPr="003F7DC9">
        <w:rPr>
          <w:color w:val="0B0B0B"/>
          <w:sz w:val="20"/>
        </w:rPr>
        <w:t>All’ingresso di ogni chiesa sarà affisso un manifesto con le indicazioni essenziali, tra le quali non dovranno</w:t>
      </w:r>
      <w:r w:rsidRPr="003F7DC9">
        <w:rPr>
          <w:color w:val="0B0B0B"/>
          <w:spacing w:val="1"/>
          <w:sz w:val="20"/>
        </w:rPr>
        <w:t xml:space="preserve"> </w:t>
      </w:r>
      <w:r w:rsidRPr="003F7DC9">
        <w:rPr>
          <w:color w:val="0B0B0B"/>
          <w:sz w:val="20"/>
        </w:rPr>
        <w:t>mancare:</w:t>
      </w:r>
    </w:p>
    <w:p w14:paraId="2FDB064B" w14:textId="77777777" w:rsidR="001424E3" w:rsidRPr="003F7DC9" w:rsidRDefault="001424E3" w:rsidP="00F93B18">
      <w:pPr>
        <w:pStyle w:val="Paragrafoelenco"/>
        <w:numPr>
          <w:ilvl w:val="2"/>
          <w:numId w:val="113"/>
        </w:numPr>
        <w:tabs>
          <w:tab w:val="left" w:pos="1418"/>
        </w:tabs>
        <w:ind w:left="709" w:right="794" w:firstLine="0"/>
        <w:rPr>
          <w:sz w:val="20"/>
        </w:rPr>
      </w:pPr>
      <w:r w:rsidRPr="003F7DC9">
        <w:rPr>
          <w:color w:val="0B0B0B"/>
          <w:sz w:val="20"/>
        </w:rPr>
        <w:t>il numero massimo di partecipanti consentito in relazione alla capienza</w:t>
      </w:r>
      <w:r w:rsidRPr="003F7DC9">
        <w:rPr>
          <w:color w:val="0B0B0B"/>
          <w:spacing w:val="31"/>
          <w:sz w:val="20"/>
        </w:rPr>
        <w:t xml:space="preserve"> </w:t>
      </w:r>
      <w:r w:rsidRPr="003F7DC9">
        <w:rPr>
          <w:color w:val="0B0B0B"/>
          <w:sz w:val="20"/>
        </w:rPr>
        <w:t>dell’edificio;</w:t>
      </w:r>
    </w:p>
    <w:p w14:paraId="008D32F5" w14:textId="77777777" w:rsidR="001424E3" w:rsidRPr="003F7DC9" w:rsidRDefault="001424E3" w:rsidP="00F93B18">
      <w:pPr>
        <w:pStyle w:val="Paragrafoelenco"/>
        <w:numPr>
          <w:ilvl w:val="2"/>
          <w:numId w:val="113"/>
        </w:numPr>
        <w:tabs>
          <w:tab w:val="left" w:pos="1418"/>
        </w:tabs>
        <w:ind w:left="709" w:right="794" w:firstLine="0"/>
        <w:rPr>
          <w:sz w:val="20"/>
        </w:rPr>
      </w:pPr>
      <w:r w:rsidRPr="003F7DC9">
        <w:rPr>
          <w:color w:val="0B0B0B"/>
          <w:sz w:val="20"/>
        </w:rPr>
        <w:t>il divieto di ingresso per chi presenta sintomi influenzali/respiratori, temperatura corporea uguale o superiore</w:t>
      </w:r>
      <w:r w:rsidRPr="003F7DC9">
        <w:rPr>
          <w:color w:val="0B0B0B"/>
          <w:spacing w:val="6"/>
          <w:sz w:val="20"/>
        </w:rPr>
        <w:t xml:space="preserve"> </w:t>
      </w:r>
      <w:r w:rsidRPr="003F7DC9">
        <w:rPr>
          <w:color w:val="0B0B0B"/>
          <w:sz w:val="20"/>
        </w:rPr>
        <w:t>ai</w:t>
      </w:r>
      <w:r w:rsidRPr="003F7DC9">
        <w:rPr>
          <w:color w:val="0B0B0B"/>
          <w:spacing w:val="7"/>
          <w:sz w:val="20"/>
        </w:rPr>
        <w:t xml:space="preserve"> </w:t>
      </w:r>
      <w:r w:rsidRPr="003F7DC9">
        <w:rPr>
          <w:color w:val="0B0B0B"/>
          <w:sz w:val="20"/>
        </w:rPr>
        <w:t>37,5°</w:t>
      </w:r>
      <w:r w:rsidRPr="003F7DC9">
        <w:rPr>
          <w:color w:val="0B0B0B"/>
          <w:spacing w:val="6"/>
          <w:sz w:val="20"/>
        </w:rPr>
        <w:t xml:space="preserve"> </w:t>
      </w:r>
      <w:r w:rsidRPr="003F7DC9">
        <w:rPr>
          <w:color w:val="0B0B0B"/>
          <w:sz w:val="20"/>
        </w:rPr>
        <w:t>C</w:t>
      </w:r>
      <w:r w:rsidRPr="003F7DC9">
        <w:rPr>
          <w:color w:val="0B0B0B"/>
          <w:spacing w:val="7"/>
          <w:sz w:val="20"/>
        </w:rPr>
        <w:t xml:space="preserve"> </w:t>
      </w:r>
      <w:r w:rsidRPr="003F7DC9">
        <w:rPr>
          <w:color w:val="0B0B0B"/>
          <w:sz w:val="20"/>
        </w:rPr>
        <w:t>o</w:t>
      </w:r>
      <w:r w:rsidRPr="003F7DC9">
        <w:rPr>
          <w:color w:val="0B0B0B"/>
          <w:spacing w:val="6"/>
          <w:sz w:val="20"/>
        </w:rPr>
        <w:t xml:space="preserve"> </w:t>
      </w:r>
      <w:r w:rsidRPr="003F7DC9">
        <w:rPr>
          <w:color w:val="0B0B0B"/>
          <w:sz w:val="20"/>
        </w:rPr>
        <w:t>è</w:t>
      </w:r>
      <w:r w:rsidRPr="003F7DC9">
        <w:rPr>
          <w:color w:val="0B0B0B"/>
          <w:spacing w:val="7"/>
          <w:sz w:val="20"/>
        </w:rPr>
        <w:t xml:space="preserve"> </w:t>
      </w:r>
      <w:r w:rsidRPr="003F7DC9">
        <w:rPr>
          <w:color w:val="0B0B0B"/>
          <w:sz w:val="20"/>
        </w:rPr>
        <w:t>stato</w:t>
      </w:r>
      <w:r w:rsidRPr="003F7DC9">
        <w:rPr>
          <w:color w:val="0B0B0B"/>
          <w:spacing w:val="6"/>
          <w:sz w:val="20"/>
        </w:rPr>
        <w:t xml:space="preserve"> </w:t>
      </w:r>
      <w:r w:rsidRPr="003F7DC9">
        <w:rPr>
          <w:color w:val="0B0B0B"/>
          <w:sz w:val="20"/>
        </w:rPr>
        <w:t>in</w:t>
      </w:r>
      <w:r w:rsidRPr="003F7DC9">
        <w:rPr>
          <w:color w:val="0B0B0B"/>
          <w:spacing w:val="7"/>
          <w:sz w:val="20"/>
        </w:rPr>
        <w:t xml:space="preserve"> </w:t>
      </w:r>
      <w:r w:rsidRPr="003F7DC9">
        <w:rPr>
          <w:color w:val="0B0B0B"/>
          <w:sz w:val="20"/>
        </w:rPr>
        <w:t>contatto</w:t>
      </w:r>
      <w:r w:rsidRPr="003F7DC9">
        <w:rPr>
          <w:color w:val="0B0B0B"/>
          <w:spacing w:val="7"/>
          <w:sz w:val="20"/>
        </w:rPr>
        <w:t xml:space="preserve"> </w:t>
      </w:r>
      <w:r w:rsidRPr="003F7DC9">
        <w:rPr>
          <w:color w:val="0B0B0B"/>
          <w:sz w:val="20"/>
        </w:rPr>
        <w:t>con</w:t>
      </w:r>
      <w:r w:rsidRPr="003F7DC9">
        <w:rPr>
          <w:color w:val="0B0B0B"/>
          <w:spacing w:val="6"/>
          <w:sz w:val="20"/>
        </w:rPr>
        <w:t xml:space="preserve"> </w:t>
      </w:r>
      <w:r w:rsidRPr="003F7DC9">
        <w:rPr>
          <w:color w:val="0B0B0B"/>
          <w:sz w:val="20"/>
        </w:rPr>
        <w:t>persone</w:t>
      </w:r>
      <w:r w:rsidRPr="003F7DC9">
        <w:rPr>
          <w:color w:val="0B0B0B"/>
          <w:spacing w:val="7"/>
          <w:sz w:val="20"/>
        </w:rPr>
        <w:t xml:space="preserve"> </w:t>
      </w:r>
      <w:r w:rsidRPr="003F7DC9">
        <w:rPr>
          <w:color w:val="0B0B0B"/>
          <w:sz w:val="20"/>
        </w:rPr>
        <w:t>positive</w:t>
      </w:r>
      <w:r w:rsidRPr="003F7DC9">
        <w:rPr>
          <w:color w:val="0B0B0B"/>
          <w:spacing w:val="6"/>
          <w:sz w:val="20"/>
        </w:rPr>
        <w:t xml:space="preserve"> </w:t>
      </w:r>
      <w:r w:rsidRPr="003F7DC9">
        <w:rPr>
          <w:color w:val="0B0B0B"/>
          <w:sz w:val="20"/>
        </w:rPr>
        <w:t>a</w:t>
      </w:r>
      <w:r w:rsidRPr="003F7DC9">
        <w:rPr>
          <w:color w:val="0B0B0B"/>
          <w:spacing w:val="8"/>
          <w:sz w:val="20"/>
        </w:rPr>
        <w:t xml:space="preserve"> </w:t>
      </w:r>
      <w:r w:rsidRPr="003F7DC9">
        <w:rPr>
          <w:i/>
          <w:color w:val="0B0B0B"/>
          <w:sz w:val="20"/>
        </w:rPr>
        <w:t>SARS-CoV-2</w:t>
      </w:r>
      <w:r w:rsidRPr="003F7DC9">
        <w:rPr>
          <w:i/>
          <w:color w:val="0B0B0B"/>
          <w:spacing w:val="6"/>
          <w:sz w:val="20"/>
        </w:rPr>
        <w:t xml:space="preserve"> </w:t>
      </w:r>
      <w:r w:rsidRPr="003F7DC9">
        <w:rPr>
          <w:color w:val="0B0B0B"/>
          <w:sz w:val="20"/>
        </w:rPr>
        <w:t>nei</w:t>
      </w:r>
      <w:r w:rsidRPr="003F7DC9">
        <w:rPr>
          <w:color w:val="0B0B0B"/>
          <w:spacing w:val="7"/>
          <w:sz w:val="20"/>
        </w:rPr>
        <w:t xml:space="preserve"> </w:t>
      </w:r>
      <w:r w:rsidRPr="003F7DC9">
        <w:rPr>
          <w:color w:val="0B0B0B"/>
          <w:sz w:val="20"/>
        </w:rPr>
        <w:t>giorni</w:t>
      </w:r>
      <w:r w:rsidRPr="003F7DC9">
        <w:rPr>
          <w:color w:val="0B0B0B"/>
          <w:spacing w:val="7"/>
          <w:sz w:val="20"/>
        </w:rPr>
        <w:t xml:space="preserve"> </w:t>
      </w:r>
      <w:r w:rsidRPr="003F7DC9">
        <w:rPr>
          <w:color w:val="0B0B0B"/>
          <w:sz w:val="20"/>
        </w:rPr>
        <w:t>precedenti;</w:t>
      </w:r>
    </w:p>
    <w:p w14:paraId="43E88DF6" w14:textId="77777777" w:rsidR="001424E3" w:rsidRPr="003F7DC9" w:rsidRDefault="001424E3" w:rsidP="00F93B18">
      <w:pPr>
        <w:pStyle w:val="Paragrafoelenco"/>
        <w:numPr>
          <w:ilvl w:val="2"/>
          <w:numId w:val="113"/>
        </w:numPr>
        <w:tabs>
          <w:tab w:val="left" w:pos="1418"/>
        </w:tabs>
        <w:ind w:left="709" w:right="794" w:firstLine="0"/>
        <w:rPr>
          <w:sz w:val="20"/>
        </w:rPr>
      </w:pPr>
      <w:r w:rsidRPr="003F7DC9">
        <w:rPr>
          <w:color w:val="0B0B0B"/>
          <w:sz w:val="20"/>
        </w:rPr>
        <w:t>l’obbligo di rispettare sempre nell’accedere alla chiesa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4B9AEF9C" w14:textId="77777777" w:rsidR="005F29B6" w:rsidRPr="003F7DC9" w:rsidRDefault="005F29B6" w:rsidP="00F93B18">
      <w:pPr>
        <w:pStyle w:val="Paragrafoelenco"/>
        <w:tabs>
          <w:tab w:val="left" w:pos="1418"/>
        </w:tabs>
        <w:ind w:left="2319" w:right="794" w:firstLine="0"/>
        <w:rPr>
          <w:sz w:val="20"/>
        </w:rPr>
      </w:pPr>
    </w:p>
    <w:p w14:paraId="11E6FF6D" w14:textId="77777777" w:rsidR="005F29B6" w:rsidRPr="003F7DC9" w:rsidRDefault="005F29B6" w:rsidP="00F93B18">
      <w:pPr>
        <w:pStyle w:val="Paragrafoelenco"/>
        <w:tabs>
          <w:tab w:val="left" w:pos="1418"/>
        </w:tabs>
        <w:ind w:left="2319" w:right="794" w:firstLine="0"/>
        <w:rPr>
          <w:sz w:val="20"/>
        </w:rPr>
      </w:pPr>
    </w:p>
    <w:p w14:paraId="65E1C493" w14:textId="77777777" w:rsidR="005F29B6" w:rsidRPr="003F7DC9" w:rsidRDefault="005F29B6" w:rsidP="00F93B18">
      <w:pPr>
        <w:pStyle w:val="Paragrafoelenco"/>
        <w:numPr>
          <w:ilvl w:val="0"/>
          <w:numId w:val="113"/>
        </w:numPr>
        <w:tabs>
          <w:tab w:val="left" w:pos="1418"/>
        </w:tabs>
        <w:ind w:left="709" w:right="794" w:firstLine="0"/>
        <w:rPr>
          <w:b/>
          <w:color w:val="0B0B0B"/>
        </w:rPr>
      </w:pPr>
      <w:r w:rsidRPr="003F7DC9">
        <w:rPr>
          <w:b/>
          <w:color w:val="0B0B0B"/>
        </w:rPr>
        <w:t>Altri suggerimenti</w:t>
      </w:r>
    </w:p>
    <w:p w14:paraId="213F1C49" w14:textId="77777777" w:rsidR="00F63745" w:rsidRPr="003F7DC9" w:rsidRDefault="00F63745" w:rsidP="00F63745">
      <w:pPr>
        <w:pStyle w:val="Paragrafoelenco"/>
        <w:tabs>
          <w:tab w:val="left" w:pos="1418"/>
        </w:tabs>
        <w:ind w:left="709" w:right="794" w:firstLine="0"/>
        <w:rPr>
          <w:b/>
          <w:color w:val="0B0B0B"/>
        </w:rPr>
      </w:pPr>
    </w:p>
    <w:p w14:paraId="0D2CF10B" w14:textId="7DE33AE2" w:rsidR="005F29B6" w:rsidRPr="003F7DC9" w:rsidRDefault="005F29B6" w:rsidP="00F93B18">
      <w:pPr>
        <w:pStyle w:val="Paragrafoelenco"/>
        <w:numPr>
          <w:ilvl w:val="1"/>
          <w:numId w:val="113"/>
        </w:numPr>
        <w:tabs>
          <w:tab w:val="left" w:pos="1418"/>
        </w:tabs>
        <w:ind w:left="709" w:right="794" w:firstLine="0"/>
        <w:rPr>
          <w:color w:val="0B0B0B"/>
          <w:sz w:val="20"/>
        </w:rPr>
      </w:pPr>
      <w:r w:rsidRPr="003F7DC9">
        <w:rPr>
          <w:color w:val="0B0B0B"/>
          <w:sz w:val="20"/>
        </w:rPr>
        <w:t xml:space="preserve">Ove il luogo di culto non </w:t>
      </w:r>
      <w:r w:rsidR="00164267">
        <w:rPr>
          <w:color w:val="0B0B0B"/>
          <w:sz w:val="20"/>
        </w:rPr>
        <w:t>è</w:t>
      </w:r>
      <w:r w:rsidR="00E13FC8">
        <w:rPr>
          <w:color w:val="0B0B0B"/>
          <w:sz w:val="20"/>
        </w:rPr>
        <w:t xml:space="preserve"> </w:t>
      </w:r>
      <w:r w:rsidRPr="003F7DC9">
        <w:rPr>
          <w:color w:val="0B0B0B"/>
          <w:sz w:val="20"/>
        </w:rPr>
        <w:t>idoneo al rispetto delle indicazioni del presente Protocollo, l’Ordinario del luogo può valutare la possibilità di celebrazioni all’aperto, assicurandone la dignità e il rispetto della normativa</w:t>
      </w:r>
      <w:r w:rsidRPr="003F7DC9">
        <w:rPr>
          <w:color w:val="0B0B0B"/>
          <w:spacing w:val="2"/>
          <w:sz w:val="20"/>
        </w:rPr>
        <w:t xml:space="preserve"> </w:t>
      </w:r>
      <w:r w:rsidRPr="003F7DC9">
        <w:rPr>
          <w:color w:val="0B0B0B"/>
          <w:sz w:val="20"/>
        </w:rPr>
        <w:t>sanitaria.</w:t>
      </w:r>
    </w:p>
    <w:p w14:paraId="1027E247" w14:textId="77777777" w:rsidR="005F29B6" w:rsidRPr="003F7DC9" w:rsidRDefault="005F29B6" w:rsidP="00F93B18">
      <w:pPr>
        <w:pStyle w:val="Paragrafoelenco"/>
        <w:numPr>
          <w:ilvl w:val="1"/>
          <w:numId w:val="113"/>
        </w:numPr>
        <w:tabs>
          <w:tab w:val="left" w:pos="1418"/>
        </w:tabs>
        <w:ind w:left="709" w:right="794" w:firstLine="0"/>
        <w:rPr>
          <w:color w:val="0B0B0B"/>
          <w:sz w:val="20"/>
        </w:rPr>
      </w:pPr>
      <w:r w:rsidRPr="003F7DC9">
        <w:rPr>
          <w:color w:val="0B0B0B"/>
          <w:sz w:val="20"/>
        </w:rPr>
        <w:t>Si ricorda la dispensa dal precetto festivo per motivi di età e di</w:t>
      </w:r>
      <w:r w:rsidRPr="003F7DC9">
        <w:rPr>
          <w:color w:val="0B0B0B"/>
          <w:spacing w:val="28"/>
          <w:sz w:val="20"/>
        </w:rPr>
        <w:t xml:space="preserve"> </w:t>
      </w:r>
      <w:r w:rsidRPr="003F7DC9">
        <w:rPr>
          <w:color w:val="0B0B0B"/>
          <w:sz w:val="20"/>
        </w:rPr>
        <w:t>salute.</w:t>
      </w:r>
    </w:p>
    <w:p w14:paraId="652088DF" w14:textId="77777777" w:rsidR="005F29B6" w:rsidRPr="003F7DC9" w:rsidRDefault="005F29B6" w:rsidP="00F93B18">
      <w:pPr>
        <w:pStyle w:val="Paragrafoelenco"/>
        <w:numPr>
          <w:ilvl w:val="1"/>
          <w:numId w:val="113"/>
        </w:numPr>
        <w:tabs>
          <w:tab w:val="left" w:pos="1418"/>
        </w:tabs>
        <w:ind w:left="709" w:right="794" w:firstLine="0"/>
        <w:rPr>
          <w:color w:val="0B0B0B"/>
          <w:sz w:val="20"/>
        </w:rPr>
      </w:pPr>
      <w:r w:rsidRPr="003F7DC9">
        <w:rPr>
          <w:color w:val="0B0B0B"/>
          <w:sz w:val="20"/>
        </w:rPr>
        <w:t xml:space="preserve">Si favoriscano le trasmissioni delle celebrazioni in modalità </w:t>
      </w:r>
      <w:r w:rsidRPr="003F7DC9">
        <w:rPr>
          <w:i/>
          <w:color w:val="0B0B0B"/>
          <w:sz w:val="20"/>
        </w:rPr>
        <w:t xml:space="preserve">streaming </w:t>
      </w:r>
      <w:r w:rsidRPr="003F7DC9">
        <w:rPr>
          <w:color w:val="0B0B0B"/>
          <w:sz w:val="20"/>
        </w:rPr>
        <w:t>per la fruizione di chi non può partecipare alla celebrazione</w:t>
      </w:r>
      <w:r w:rsidRPr="003F7DC9">
        <w:rPr>
          <w:color w:val="0B0B0B"/>
          <w:spacing w:val="6"/>
          <w:sz w:val="20"/>
        </w:rPr>
        <w:t xml:space="preserve"> </w:t>
      </w:r>
      <w:r w:rsidRPr="003F7DC9">
        <w:rPr>
          <w:color w:val="0B0B0B"/>
          <w:sz w:val="20"/>
        </w:rPr>
        <w:t>eucaristica.</w:t>
      </w:r>
    </w:p>
    <w:p w14:paraId="2C2FAD01" w14:textId="77777777" w:rsidR="005F29B6" w:rsidRPr="003F7DC9" w:rsidRDefault="005F29B6" w:rsidP="00F93B18">
      <w:pPr>
        <w:pStyle w:val="Corpotesto"/>
        <w:ind w:left="709" w:right="794"/>
        <w:rPr>
          <w:sz w:val="22"/>
        </w:rPr>
      </w:pPr>
    </w:p>
    <w:p w14:paraId="3C0CB89C" w14:textId="77777777" w:rsidR="005F29B6" w:rsidRPr="003F7DC9" w:rsidRDefault="005F29B6" w:rsidP="00F93B18">
      <w:pPr>
        <w:pStyle w:val="Corpotesto"/>
        <w:spacing w:before="5"/>
        <w:ind w:left="709" w:right="794"/>
        <w:rPr>
          <w:sz w:val="24"/>
        </w:rPr>
      </w:pPr>
    </w:p>
    <w:p w14:paraId="4F1309D2" w14:textId="77777777" w:rsidR="005F29B6" w:rsidRPr="003F7DC9" w:rsidRDefault="005F29B6" w:rsidP="00F93B18">
      <w:pPr>
        <w:pStyle w:val="Corpotesto"/>
        <w:spacing w:before="5"/>
        <w:ind w:left="709" w:right="794"/>
        <w:rPr>
          <w:sz w:val="24"/>
        </w:rPr>
      </w:pPr>
    </w:p>
    <w:p w14:paraId="286C8C44" w14:textId="77777777" w:rsidR="005F29B6" w:rsidRPr="003F7DC9" w:rsidRDefault="005F29B6" w:rsidP="00F93B18">
      <w:pPr>
        <w:pStyle w:val="Corpotesto"/>
        <w:spacing w:before="5"/>
        <w:ind w:left="709" w:right="794"/>
        <w:rPr>
          <w:sz w:val="24"/>
        </w:rPr>
      </w:pPr>
    </w:p>
    <w:p w14:paraId="674DD169" w14:textId="77777777" w:rsidR="005F29B6" w:rsidRPr="003F7DC9" w:rsidRDefault="005F29B6" w:rsidP="00F93B18">
      <w:pPr>
        <w:pStyle w:val="Corpotesto"/>
        <w:spacing w:before="5"/>
        <w:ind w:left="709" w:right="794"/>
        <w:rPr>
          <w:sz w:val="24"/>
        </w:rPr>
      </w:pPr>
    </w:p>
    <w:p w14:paraId="2F6798A4" w14:textId="77777777" w:rsidR="005F29B6" w:rsidRPr="003F7DC9" w:rsidRDefault="005F29B6" w:rsidP="00F93B18">
      <w:pPr>
        <w:pStyle w:val="Corpotesto"/>
        <w:spacing w:before="5"/>
        <w:ind w:left="709" w:right="794"/>
        <w:rPr>
          <w:sz w:val="24"/>
        </w:rPr>
      </w:pPr>
    </w:p>
    <w:p w14:paraId="345789D8" w14:textId="77777777" w:rsidR="005F29B6" w:rsidRPr="003F7DC9" w:rsidRDefault="005F29B6" w:rsidP="00F93B18">
      <w:pPr>
        <w:spacing w:before="1" w:line="321" w:lineRule="auto"/>
        <w:ind w:left="709" w:right="794"/>
        <w:jc w:val="both"/>
        <w:rPr>
          <w:i/>
          <w:color w:val="0B0B0B"/>
          <w:sz w:val="20"/>
        </w:rPr>
      </w:pPr>
      <w:r w:rsidRPr="003F7DC9">
        <w:rPr>
          <w:i/>
          <w:color w:val="0B0B0B"/>
          <w:sz w:val="20"/>
        </w:rPr>
        <w:t>Il Comitato Tecnico-Scientifico, nella seduta del 6 maggio 2020, ha esaminato e approvato il presente “Protocollo circa la ripresa delle celebrazioni con il popolo”, predisposto dalla Conferenza Episcopale</w:t>
      </w:r>
      <w:r w:rsidRPr="003F7DC9">
        <w:rPr>
          <w:i/>
          <w:color w:val="0B0B0B"/>
          <w:spacing w:val="1"/>
          <w:sz w:val="20"/>
        </w:rPr>
        <w:t xml:space="preserve"> </w:t>
      </w:r>
      <w:r w:rsidRPr="003F7DC9">
        <w:rPr>
          <w:i/>
          <w:color w:val="0B0B0B"/>
          <w:sz w:val="20"/>
        </w:rPr>
        <w:t>Italiana.</w:t>
      </w:r>
    </w:p>
    <w:p w14:paraId="1D4FFB23" w14:textId="77777777" w:rsidR="005F29B6" w:rsidRPr="003F7DC9" w:rsidRDefault="005F29B6" w:rsidP="00F93B18">
      <w:pPr>
        <w:ind w:left="709" w:right="794"/>
        <w:jc w:val="both"/>
        <w:rPr>
          <w:i/>
          <w:sz w:val="20"/>
        </w:rPr>
      </w:pPr>
      <w:r w:rsidRPr="003F7DC9">
        <w:rPr>
          <w:i/>
          <w:color w:val="0B0B0B"/>
          <w:sz w:val="20"/>
        </w:rPr>
        <w:t>Il presente Protocollo entrerà in vigore a far data dal giorno lunedì 18 maggio 2020.</w:t>
      </w:r>
    </w:p>
    <w:p w14:paraId="20623520" w14:textId="77777777" w:rsidR="005F29B6" w:rsidRPr="003F7DC9" w:rsidRDefault="005F29B6" w:rsidP="00F93B18">
      <w:pPr>
        <w:pStyle w:val="Corpotesto"/>
        <w:ind w:left="709" w:right="794"/>
        <w:rPr>
          <w:i/>
        </w:rPr>
      </w:pPr>
    </w:p>
    <w:p w14:paraId="729CC412" w14:textId="77777777" w:rsidR="005F29B6" w:rsidRPr="003F7DC9" w:rsidRDefault="005F29B6" w:rsidP="00F93B18">
      <w:pPr>
        <w:pStyle w:val="Corpotesto"/>
        <w:ind w:left="709" w:right="794"/>
        <w:rPr>
          <w:i/>
        </w:rPr>
      </w:pPr>
    </w:p>
    <w:p w14:paraId="031AD044" w14:textId="77777777" w:rsidR="005F29B6" w:rsidRPr="003F7DC9" w:rsidRDefault="005F29B6" w:rsidP="00F93B18">
      <w:pPr>
        <w:spacing w:before="1" w:line="321" w:lineRule="auto"/>
        <w:ind w:left="709" w:right="794"/>
        <w:jc w:val="both"/>
        <w:rPr>
          <w:i/>
          <w:color w:val="0B0B0B"/>
          <w:sz w:val="20"/>
        </w:rPr>
      </w:pPr>
    </w:p>
    <w:p w14:paraId="36B47F92" w14:textId="77777777" w:rsidR="005F29B6" w:rsidRPr="003F7DC9" w:rsidRDefault="005F29B6" w:rsidP="00F93B18">
      <w:pPr>
        <w:spacing w:before="1" w:line="321" w:lineRule="auto"/>
        <w:ind w:left="709" w:right="794"/>
        <w:jc w:val="both"/>
        <w:rPr>
          <w:i/>
          <w:sz w:val="20"/>
        </w:rPr>
      </w:pPr>
    </w:p>
    <w:tbl>
      <w:tblPr>
        <w:tblStyle w:val="TableNormal"/>
        <w:tblW w:w="0" w:type="auto"/>
        <w:tblInd w:w="709" w:type="dxa"/>
        <w:tblLayout w:type="fixed"/>
        <w:tblLook w:val="01E0" w:firstRow="1" w:lastRow="1" w:firstColumn="1" w:lastColumn="1" w:noHBand="0" w:noVBand="0"/>
      </w:tblPr>
      <w:tblGrid>
        <w:gridCol w:w="2301"/>
        <w:gridCol w:w="2825"/>
        <w:gridCol w:w="3472"/>
      </w:tblGrid>
      <w:tr w:rsidR="005F29B6" w:rsidRPr="003F7DC9" w14:paraId="7F1686C5" w14:textId="77777777" w:rsidTr="001706F9">
        <w:trPr>
          <w:trHeight w:val="267"/>
        </w:trPr>
        <w:tc>
          <w:tcPr>
            <w:tcW w:w="2301" w:type="dxa"/>
          </w:tcPr>
          <w:p w14:paraId="458EC6BA" w14:textId="77777777" w:rsidR="005F29B6" w:rsidRPr="003F7DC9" w:rsidRDefault="005F29B6" w:rsidP="001706F9">
            <w:pPr>
              <w:pStyle w:val="TableParagraph"/>
              <w:spacing w:line="226" w:lineRule="exact"/>
              <w:ind w:left="286" w:right="316" w:hanging="283"/>
              <w:rPr>
                <w:rFonts w:ascii="Times New Roman" w:hAnsi="Times New Roman" w:cs="Times New Roman"/>
                <w:sz w:val="20"/>
              </w:rPr>
            </w:pPr>
            <w:r w:rsidRPr="003F7DC9">
              <w:rPr>
                <w:rFonts w:ascii="Times New Roman" w:hAnsi="Times New Roman" w:cs="Times New Roman"/>
                <w:color w:val="0B0B0B"/>
                <w:sz w:val="20"/>
              </w:rPr>
              <w:t>Card. Gualtiero Bassetti</w:t>
            </w:r>
          </w:p>
        </w:tc>
        <w:tc>
          <w:tcPr>
            <w:tcW w:w="2825" w:type="dxa"/>
          </w:tcPr>
          <w:p w14:paraId="116AB161" w14:textId="77777777" w:rsidR="005F29B6" w:rsidRPr="003F7DC9" w:rsidRDefault="005F29B6" w:rsidP="001706F9">
            <w:pPr>
              <w:pStyle w:val="TableParagraph"/>
              <w:spacing w:line="226" w:lineRule="exact"/>
              <w:ind w:left="709" w:right="354" w:hanging="505"/>
              <w:jc w:val="center"/>
              <w:rPr>
                <w:rFonts w:ascii="Times New Roman" w:hAnsi="Times New Roman" w:cs="Times New Roman"/>
                <w:sz w:val="20"/>
              </w:rPr>
            </w:pPr>
            <w:r w:rsidRPr="003F7DC9">
              <w:rPr>
                <w:rFonts w:ascii="Times New Roman" w:hAnsi="Times New Roman" w:cs="Times New Roman"/>
                <w:color w:val="0B0B0B"/>
                <w:sz w:val="20"/>
              </w:rPr>
              <w:t>Prof. Avv. Giuseppe Conte</w:t>
            </w:r>
          </w:p>
        </w:tc>
        <w:tc>
          <w:tcPr>
            <w:tcW w:w="3472" w:type="dxa"/>
          </w:tcPr>
          <w:p w14:paraId="4523879E" w14:textId="77777777" w:rsidR="005F29B6" w:rsidRPr="003F7DC9" w:rsidRDefault="005F29B6" w:rsidP="00732E61">
            <w:pPr>
              <w:pStyle w:val="TableParagraph"/>
              <w:spacing w:line="226" w:lineRule="exact"/>
              <w:ind w:left="709" w:right="663" w:hanging="492"/>
              <w:jc w:val="center"/>
              <w:rPr>
                <w:rFonts w:ascii="Times New Roman" w:hAnsi="Times New Roman" w:cs="Times New Roman"/>
                <w:sz w:val="20"/>
              </w:rPr>
            </w:pPr>
            <w:r w:rsidRPr="003F7DC9">
              <w:rPr>
                <w:rFonts w:ascii="Times New Roman" w:hAnsi="Times New Roman" w:cs="Times New Roman"/>
                <w:color w:val="0B0B0B"/>
                <w:sz w:val="20"/>
              </w:rPr>
              <w:t>Cons. Pref. Luciana Lamorgese</w:t>
            </w:r>
          </w:p>
        </w:tc>
      </w:tr>
      <w:tr w:rsidR="005F29B6" w:rsidRPr="003F7DC9" w14:paraId="0CDDEFF0" w14:textId="77777777" w:rsidTr="001706F9">
        <w:trPr>
          <w:trHeight w:val="267"/>
        </w:trPr>
        <w:tc>
          <w:tcPr>
            <w:tcW w:w="2301" w:type="dxa"/>
          </w:tcPr>
          <w:p w14:paraId="1E3D339F" w14:textId="77777777" w:rsidR="005F29B6" w:rsidRPr="003F7DC9" w:rsidRDefault="005F29B6" w:rsidP="001706F9">
            <w:pPr>
              <w:pStyle w:val="TableParagraph"/>
              <w:spacing w:before="36" w:line="211" w:lineRule="exact"/>
              <w:ind w:right="596"/>
              <w:rPr>
                <w:rFonts w:ascii="Times New Roman" w:hAnsi="Times New Roman" w:cs="Times New Roman"/>
                <w:i/>
                <w:sz w:val="20"/>
              </w:rPr>
            </w:pPr>
            <w:r w:rsidRPr="003F7DC9">
              <w:rPr>
                <w:rFonts w:ascii="Times New Roman" w:hAnsi="Times New Roman" w:cs="Times New Roman"/>
                <w:i/>
                <w:color w:val="0B0B0B"/>
                <w:sz w:val="20"/>
              </w:rPr>
              <w:t>Presidente della CEI</w:t>
            </w:r>
          </w:p>
        </w:tc>
        <w:tc>
          <w:tcPr>
            <w:tcW w:w="2825" w:type="dxa"/>
          </w:tcPr>
          <w:p w14:paraId="2CF21E93" w14:textId="77777777" w:rsidR="005F29B6" w:rsidRPr="003F7DC9" w:rsidRDefault="005F29B6" w:rsidP="001706F9">
            <w:pPr>
              <w:pStyle w:val="TableParagraph"/>
              <w:spacing w:before="36" w:line="211" w:lineRule="exact"/>
              <w:ind w:left="339" w:right="213"/>
              <w:jc w:val="center"/>
              <w:rPr>
                <w:rFonts w:ascii="Times New Roman" w:hAnsi="Times New Roman" w:cs="Times New Roman"/>
                <w:i/>
                <w:sz w:val="20"/>
              </w:rPr>
            </w:pPr>
            <w:r w:rsidRPr="003F7DC9">
              <w:rPr>
                <w:rFonts w:ascii="Times New Roman" w:hAnsi="Times New Roman" w:cs="Times New Roman"/>
                <w:i/>
                <w:color w:val="0B0B0B"/>
                <w:w w:val="105"/>
                <w:sz w:val="20"/>
              </w:rPr>
              <w:t>Presidente del Consiglio</w:t>
            </w:r>
          </w:p>
        </w:tc>
        <w:tc>
          <w:tcPr>
            <w:tcW w:w="3472" w:type="dxa"/>
          </w:tcPr>
          <w:p w14:paraId="5F8BAFA3" w14:textId="77777777" w:rsidR="005F29B6" w:rsidRPr="003F7DC9" w:rsidRDefault="005F29B6" w:rsidP="00F93B18">
            <w:pPr>
              <w:pStyle w:val="TableParagraph"/>
              <w:spacing w:before="36" w:line="211" w:lineRule="exact"/>
              <w:ind w:left="709" w:right="794"/>
              <w:jc w:val="center"/>
              <w:rPr>
                <w:rFonts w:ascii="Times New Roman" w:hAnsi="Times New Roman" w:cs="Times New Roman"/>
                <w:i/>
                <w:sz w:val="20"/>
              </w:rPr>
            </w:pPr>
            <w:r w:rsidRPr="003F7DC9">
              <w:rPr>
                <w:rFonts w:ascii="Times New Roman" w:hAnsi="Times New Roman" w:cs="Times New Roman"/>
                <w:i/>
                <w:color w:val="0B0B0B"/>
                <w:sz w:val="20"/>
              </w:rPr>
              <w:t>Ministro dell’Interno</w:t>
            </w:r>
          </w:p>
        </w:tc>
      </w:tr>
    </w:tbl>
    <w:p w14:paraId="394A76FF" w14:textId="77777777" w:rsidR="005F29B6" w:rsidRPr="003F7DC9" w:rsidRDefault="005F29B6" w:rsidP="00F93B18">
      <w:pPr>
        <w:pStyle w:val="Corpotesto"/>
        <w:ind w:left="709" w:right="794"/>
        <w:rPr>
          <w:i/>
        </w:rPr>
      </w:pPr>
    </w:p>
    <w:p w14:paraId="78C3DFF0" w14:textId="77777777" w:rsidR="005F29B6" w:rsidRPr="003F7DC9" w:rsidRDefault="005F29B6" w:rsidP="00F93B18">
      <w:pPr>
        <w:pStyle w:val="Corpotesto"/>
        <w:ind w:left="709" w:right="794"/>
        <w:rPr>
          <w:i/>
        </w:rPr>
      </w:pPr>
    </w:p>
    <w:p w14:paraId="0D72E916" w14:textId="77777777" w:rsidR="005F29B6" w:rsidRPr="003F7DC9" w:rsidRDefault="005F29B6" w:rsidP="00F93B18">
      <w:pPr>
        <w:pStyle w:val="Corpotesto"/>
        <w:ind w:left="709" w:right="794"/>
        <w:rPr>
          <w:i/>
        </w:rPr>
      </w:pPr>
    </w:p>
    <w:p w14:paraId="0C649DE1" w14:textId="77777777" w:rsidR="005F29B6" w:rsidRPr="003F7DC9" w:rsidRDefault="005F29B6" w:rsidP="00F93B18">
      <w:pPr>
        <w:pStyle w:val="Corpotesto"/>
        <w:spacing w:before="3"/>
        <w:ind w:left="709" w:right="794"/>
        <w:rPr>
          <w:i/>
          <w:sz w:val="25"/>
        </w:rPr>
      </w:pPr>
    </w:p>
    <w:p w14:paraId="0B096CA6" w14:textId="77777777" w:rsidR="005F29B6" w:rsidRPr="003F7DC9" w:rsidRDefault="005F29B6" w:rsidP="00F93B18">
      <w:pPr>
        <w:pStyle w:val="Corpotesto"/>
        <w:spacing w:before="96"/>
        <w:ind w:left="709" w:right="794"/>
      </w:pPr>
      <w:r w:rsidRPr="003F7DC9">
        <w:rPr>
          <w:color w:val="0B0B0B"/>
        </w:rPr>
        <w:t>Roma, 7 maggio 2020</w:t>
      </w:r>
    </w:p>
    <w:p w14:paraId="0399E0B8" w14:textId="77777777" w:rsidR="005F29B6" w:rsidRPr="003F7DC9" w:rsidRDefault="005F29B6" w:rsidP="00F93B18">
      <w:pPr>
        <w:spacing w:before="1" w:line="321" w:lineRule="auto"/>
        <w:ind w:left="709" w:right="794"/>
        <w:jc w:val="both"/>
        <w:rPr>
          <w:i/>
          <w:sz w:val="20"/>
        </w:rPr>
      </w:pPr>
    </w:p>
    <w:p w14:paraId="414EA01A" w14:textId="77777777" w:rsidR="005F29B6" w:rsidRPr="003F7DC9" w:rsidRDefault="005F29B6" w:rsidP="00F93B18">
      <w:pPr>
        <w:pStyle w:val="Corpotesto"/>
        <w:ind w:right="794"/>
      </w:pPr>
    </w:p>
    <w:p w14:paraId="0060D433" w14:textId="77777777" w:rsidR="005F29B6" w:rsidRPr="003F7DC9" w:rsidRDefault="005F29B6" w:rsidP="00F93B18">
      <w:pPr>
        <w:pStyle w:val="Corpotesto"/>
        <w:ind w:right="794"/>
      </w:pPr>
    </w:p>
    <w:p w14:paraId="1DB95856" w14:textId="77777777" w:rsidR="005F29B6" w:rsidRPr="003F7DC9" w:rsidRDefault="005F29B6" w:rsidP="00F93B18">
      <w:pPr>
        <w:pStyle w:val="Corpotesto"/>
        <w:ind w:right="794"/>
      </w:pPr>
    </w:p>
    <w:p w14:paraId="6A7E8A5F" w14:textId="77777777" w:rsidR="005F29B6" w:rsidRPr="003F7DC9" w:rsidRDefault="005F29B6" w:rsidP="00F93B18">
      <w:pPr>
        <w:pStyle w:val="Corpotesto"/>
        <w:ind w:right="794"/>
      </w:pPr>
    </w:p>
    <w:p w14:paraId="138F5068" w14:textId="77777777" w:rsidR="005F29B6" w:rsidRPr="003F7DC9" w:rsidRDefault="005F29B6" w:rsidP="00F93B18">
      <w:pPr>
        <w:pStyle w:val="Corpotesto"/>
        <w:ind w:right="794"/>
      </w:pPr>
    </w:p>
    <w:p w14:paraId="7C0C5CDA" w14:textId="77777777" w:rsidR="005F29B6" w:rsidRPr="003F7DC9" w:rsidRDefault="005F29B6" w:rsidP="00F93B18">
      <w:pPr>
        <w:pStyle w:val="Corpotesto"/>
        <w:ind w:right="794"/>
      </w:pPr>
    </w:p>
    <w:p w14:paraId="01530472" w14:textId="77777777" w:rsidR="0020262D" w:rsidRPr="003F7DC9" w:rsidRDefault="0020262D" w:rsidP="00F93B18">
      <w:pPr>
        <w:spacing w:before="67"/>
        <w:ind w:left="709" w:right="794"/>
        <w:rPr>
          <w:sz w:val="17"/>
        </w:rPr>
      </w:pPr>
      <w:r w:rsidRPr="003F7DC9">
        <w:rPr>
          <w:color w:val="0B0B0B"/>
          <w:position w:val="4"/>
          <w:sz w:val="11"/>
        </w:rPr>
        <w:t xml:space="preserve">1 </w:t>
      </w:r>
      <w:r w:rsidRPr="003F7DC9">
        <w:rPr>
          <w:color w:val="0B0B0B"/>
          <w:sz w:val="17"/>
        </w:rPr>
        <w:t>Nelle unzioni previste nell’amministrazione dei sacramenti del Battesimo e dell’Unzione degli infermi, il ministro indossi, oltre alla mascherina, guanti monouso.</w:t>
      </w:r>
    </w:p>
    <w:p w14:paraId="68DE3698" w14:textId="77777777" w:rsidR="004A05D3" w:rsidRPr="003F7DC9" w:rsidRDefault="004A05D3" w:rsidP="00F93B18">
      <w:pPr>
        <w:ind w:right="794"/>
        <w:rPr>
          <w:sz w:val="17"/>
        </w:rPr>
        <w:sectPr w:rsidR="004A05D3" w:rsidRPr="003F7DC9">
          <w:pgSz w:w="11900" w:h="16840"/>
          <w:pgMar w:top="1600" w:right="440" w:bottom="280" w:left="460" w:header="720" w:footer="720" w:gutter="0"/>
          <w:cols w:space="720"/>
        </w:sectPr>
      </w:pPr>
    </w:p>
    <w:p w14:paraId="2FE1535E" w14:textId="77777777" w:rsidR="004C1BFC" w:rsidRPr="003F7DC9" w:rsidRDefault="00D9217B" w:rsidP="00F93B18">
      <w:pPr>
        <w:pStyle w:val="titolo10"/>
        <w:ind w:right="794"/>
      </w:pPr>
      <w:r w:rsidRPr="003F7DC9">
        <w:lastRenderedPageBreak/>
        <w:t>Allegato 2</w:t>
      </w:r>
    </w:p>
    <w:p w14:paraId="7247FC89" w14:textId="77777777" w:rsidR="004C1BFC" w:rsidRPr="003F7DC9" w:rsidRDefault="00D9217B" w:rsidP="00F93B18">
      <w:pPr>
        <w:spacing w:before="73"/>
        <w:ind w:left="803" w:right="794"/>
        <w:jc w:val="center"/>
        <w:rPr>
          <w:b/>
          <w:sz w:val="24"/>
          <w:szCs w:val="24"/>
        </w:rPr>
      </w:pPr>
      <w:r w:rsidRPr="003F7DC9">
        <w:rPr>
          <w:b/>
          <w:color w:val="0B0B0B"/>
          <w:sz w:val="24"/>
          <w:szCs w:val="24"/>
        </w:rPr>
        <w:t>Protocollo con le Comunità ebraiche italiane</w:t>
      </w:r>
    </w:p>
    <w:p w14:paraId="4EB0073C" w14:textId="77777777" w:rsidR="004C1BFC" w:rsidRPr="003F7DC9" w:rsidRDefault="004C1BFC" w:rsidP="00F93B18">
      <w:pPr>
        <w:pStyle w:val="Corpotesto"/>
        <w:ind w:right="794"/>
        <w:rPr>
          <w:b/>
          <w:sz w:val="22"/>
        </w:rPr>
      </w:pPr>
    </w:p>
    <w:p w14:paraId="52125F30" w14:textId="77777777" w:rsidR="004C1BFC" w:rsidRPr="003F7DC9" w:rsidRDefault="00D9217B" w:rsidP="00F93B18">
      <w:pPr>
        <w:pStyle w:val="Titolo9"/>
        <w:spacing w:before="0"/>
        <w:ind w:left="709" w:right="794" w:firstLine="0"/>
        <w:jc w:val="left"/>
        <w:rPr>
          <w:rFonts w:ascii="Times New Roman" w:hAnsi="Times New Roman" w:cs="Times New Roman"/>
          <w:sz w:val="20"/>
          <w:szCs w:val="20"/>
        </w:rPr>
      </w:pPr>
      <w:r w:rsidRPr="003F7DC9">
        <w:rPr>
          <w:rFonts w:ascii="Times New Roman" w:hAnsi="Times New Roman" w:cs="Times New Roman"/>
          <w:color w:val="0B0B0B"/>
          <w:sz w:val="20"/>
          <w:szCs w:val="20"/>
        </w:rPr>
        <w:t>L’esigenza di adottare misure di contenimento dell’emergenza epidemiologica da SARS-CoV-2 rende necessario la redazione di un Protocollo con le confessioni religiose.</w:t>
      </w:r>
    </w:p>
    <w:p w14:paraId="25DA9ED6" w14:textId="77777777" w:rsidR="004C1BFC" w:rsidRPr="003F7DC9" w:rsidRDefault="00D9217B" w:rsidP="00F93B18">
      <w:pPr>
        <w:ind w:left="709" w:right="794"/>
        <w:rPr>
          <w:sz w:val="20"/>
          <w:szCs w:val="20"/>
        </w:rPr>
      </w:pPr>
      <w:r w:rsidRPr="003F7DC9">
        <w:rPr>
          <w:color w:val="0B0B0B"/>
          <w:sz w:val="20"/>
          <w:szCs w:val="20"/>
        </w:rPr>
        <w:t>Il Protocollo, nel rispetto del diritto alla libertà di culto, prescinde dall’esistenza di accordi bilaterali, contemperando l’esercizio della libertà religiosa con le esigenze di contenere l’epidemia in atto.</w:t>
      </w:r>
    </w:p>
    <w:p w14:paraId="4F0C4EE2" w14:textId="77777777" w:rsidR="004C1BFC" w:rsidRPr="003F7DC9" w:rsidRDefault="00D9217B" w:rsidP="00F93B18">
      <w:pPr>
        <w:ind w:left="709" w:right="794"/>
        <w:rPr>
          <w:color w:val="0B0B0B"/>
          <w:sz w:val="20"/>
          <w:szCs w:val="20"/>
        </w:rPr>
      </w:pPr>
      <w:r w:rsidRPr="003F7DC9">
        <w:rPr>
          <w:color w:val="0B0B0B"/>
          <w:sz w:val="20"/>
          <w:szCs w:val="20"/>
        </w:rPr>
        <w:t>Al fine di agevolare l’esercizio delle manifestazioni del culto, sono predisposte le seguenti misure.</w:t>
      </w:r>
    </w:p>
    <w:p w14:paraId="263B1775" w14:textId="77777777" w:rsidR="008B5044" w:rsidRPr="003F7DC9" w:rsidRDefault="008B5044" w:rsidP="00F93B18">
      <w:pPr>
        <w:ind w:left="709" w:right="794"/>
        <w:rPr>
          <w:sz w:val="20"/>
          <w:szCs w:val="20"/>
        </w:rPr>
      </w:pPr>
    </w:p>
    <w:p w14:paraId="43FFB7CC" w14:textId="77777777" w:rsidR="004C1BFC" w:rsidRPr="003F7DC9" w:rsidRDefault="00D9217B" w:rsidP="00F93B18">
      <w:pPr>
        <w:pStyle w:val="Paragrafoelenco"/>
        <w:numPr>
          <w:ilvl w:val="0"/>
          <w:numId w:val="107"/>
        </w:numPr>
        <w:spacing w:before="4"/>
        <w:ind w:left="709" w:right="794" w:firstLine="0"/>
        <w:rPr>
          <w:b/>
          <w:sz w:val="20"/>
          <w:szCs w:val="20"/>
        </w:rPr>
      </w:pPr>
      <w:r w:rsidRPr="003F7DC9">
        <w:rPr>
          <w:b/>
          <w:color w:val="0B0B0B"/>
          <w:sz w:val="20"/>
          <w:szCs w:val="20"/>
        </w:rPr>
        <w:t>Accesso ai luoghi di culto in occasione di celebrazioni religiose</w:t>
      </w:r>
    </w:p>
    <w:p w14:paraId="443AF436" w14:textId="77777777" w:rsidR="008B5044" w:rsidRPr="003F7DC9" w:rsidRDefault="008B5044" w:rsidP="00F93B18">
      <w:pPr>
        <w:pStyle w:val="Paragrafoelenco"/>
        <w:spacing w:before="4"/>
        <w:ind w:left="709" w:right="794" w:firstLine="0"/>
        <w:rPr>
          <w:b/>
          <w:sz w:val="20"/>
          <w:szCs w:val="20"/>
        </w:rPr>
      </w:pPr>
    </w:p>
    <w:p w14:paraId="24B7930F" w14:textId="77777777" w:rsidR="008B5044"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È consentita ogni celebrazione e ogni incontro di natura religiosa nel rispetto di tutte le 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22"/>
          <w:sz w:val="20"/>
          <w:szCs w:val="20"/>
        </w:rPr>
        <w:t xml:space="preserve"> </w:t>
      </w:r>
      <w:r w:rsidRPr="003F7DC9">
        <w:rPr>
          <w:color w:val="0B0B0B"/>
          <w:sz w:val="20"/>
          <w:szCs w:val="20"/>
        </w:rPr>
        <w:t>metro.</w:t>
      </w:r>
    </w:p>
    <w:p w14:paraId="31917F51"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Nel rispetto della normativa sul distanziamento tra le persone, il legale rappresentante dell’Ente individua il responsabile del luogo di culto al fine di stabilire la capienza massima dell’edificio di</w:t>
      </w:r>
      <w:r w:rsidRPr="003F7DC9">
        <w:rPr>
          <w:color w:val="0B0B0B"/>
          <w:spacing w:val="-6"/>
          <w:sz w:val="20"/>
          <w:szCs w:val="20"/>
        </w:rPr>
        <w:t xml:space="preserve"> </w:t>
      </w:r>
      <w:r w:rsidRPr="003F7DC9">
        <w:rPr>
          <w:color w:val="0B0B0B"/>
          <w:sz w:val="20"/>
          <w:szCs w:val="20"/>
        </w:rPr>
        <w:t>culto,</w:t>
      </w:r>
      <w:r w:rsidRPr="003F7DC9">
        <w:rPr>
          <w:color w:val="0B0B0B"/>
          <w:spacing w:val="-6"/>
          <w:sz w:val="20"/>
          <w:szCs w:val="20"/>
        </w:rPr>
        <w:t xml:space="preserve"> </w:t>
      </w:r>
      <w:r w:rsidRPr="003F7DC9">
        <w:rPr>
          <w:color w:val="0B0B0B"/>
          <w:sz w:val="20"/>
          <w:szCs w:val="20"/>
        </w:rPr>
        <w:t>tenendo</w:t>
      </w:r>
      <w:r w:rsidRPr="003F7DC9">
        <w:rPr>
          <w:color w:val="0B0B0B"/>
          <w:spacing w:val="-6"/>
          <w:sz w:val="20"/>
          <w:szCs w:val="20"/>
        </w:rPr>
        <w:t xml:space="preserve"> </w:t>
      </w:r>
      <w:r w:rsidRPr="003F7DC9">
        <w:rPr>
          <w:color w:val="0B0B0B"/>
          <w:sz w:val="20"/>
          <w:szCs w:val="20"/>
        </w:rPr>
        <w:t>conto</w:t>
      </w:r>
      <w:r w:rsidRPr="003F7DC9">
        <w:rPr>
          <w:color w:val="0B0B0B"/>
          <w:spacing w:val="-6"/>
          <w:sz w:val="20"/>
          <w:szCs w:val="20"/>
        </w:rPr>
        <w:t xml:space="preserve"> </w:t>
      </w:r>
      <w:r w:rsidRPr="003F7DC9">
        <w:rPr>
          <w:color w:val="0B0B0B"/>
          <w:sz w:val="20"/>
          <w:szCs w:val="20"/>
        </w:rPr>
        <w:t>degli</w:t>
      </w:r>
      <w:r w:rsidRPr="003F7DC9">
        <w:rPr>
          <w:color w:val="0B0B0B"/>
          <w:spacing w:val="-6"/>
          <w:sz w:val="20"/>
          <w:szCs w:val="20"/>
        </w:rPr>
        <w:t xml:space="preserve"> </w:t>
      </w:r>
      <w:r w:rsidRPr="003F7DC9">
        <w:rPr>
          <w:color w:val="0B0B0B"/>
          <w:sz w:val="20"/>
          <w:szCs w:val="20"/>
        </w:rPr>
        <w:t>eventuali</w:t>
      </w:r>
      <w:r w:rsidRPr="003F7DC9">
        <w:rPr>
          <w:color w:val="0B0B0B"/>
          <w:spacing w:val="-6"/>
          <w:sz w:val="20"/>
          <w:szCs w:val="20"/>
        </w:rPr>
        <w:t xml:space="preserve"> </w:t>
      </w:r>
      <w:r w:rsidRPr="003F7DC9">
        <w:rPr>
          <w:color w:val="0B0B0B"/>
          <w:sz w:val="20"/>
          <w:szCs w:val="20"/>
        </w:rPr>
        <w:t>sistemi</w:t>
      </w:r>
      <w:r w:rsidRPr="003F7DC9">
        <w:rPr>
          <w:color w:val="0B0B0B"/>
          <w:spacing w:val="-6"/>
          <w:sz w:val="20"/>
          <w:szCs w:val="20"/>
        </w:rPr>
        <w:t xml:space="preserve"> </w:t>
      </w:r>
      <w:r w:rsidRPr="003F7DC9">
        <w:rPr>
          <w:color w:val="0B0B0B"/>
          <w:sz w:val="20"/>
          <w:szCs w:val="20"/>
        </w:rPr>
        <w:t>di</w:t>
      </w:r>
      <w:r w:rsidRPr="003F7DC9">
        <w:rPr>
          <w:color w:val="0B0B0B"/>
          <w:spacing w:val="-6"/>
          <w:sz w:val="20"/>
          <w:szCs w:val="20"/>
        </w:rPr>
        <w:t xml:space="preserve"> </w:t>
      </w:r>
      <w:r w:rsidRPr="003F7DC9">
        <w:rPr>
          <w:color w:val="0B0B0B"/>
          <w:sz w:val="20"/>
          <w:szCs w:val="20"/>
        </w:rPr>
        <w:t>aerazione</w:t>
      </w:r>
      <w:r w:rsidRPr="003F7DC9">
        <w:rPr>
          <w:color w:val="0B0B0B"/>
          <w:spacing w:val="-6"/>
          <w:sz w:val="20"/>
          <w:szCs w:val="20"/>
        </w:rPr>
        <w:t xml:space="preserve"> </w:t>
      </w:r>
      <w:r w:rsidRPr="003F7DC9">
        <w:rPr>
          <w:color w:val="0B0B0B"/>
          <w:sz w:val="20"/>
          <w:szCs w:val="20"/>
        </w:rPr>
        <w:t>disponibili</w:t>
      </w:r>
      <w:r w:rsidRPr="003F7DC9">
        <w:rPr>
          <w:color w:val="0B0B0B"/>
          <w:spacing w:val="-6"/>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della</w:t>
      </w:r>
      <w:r w:rsidRPr="003F7DC9">
        <w:rPr>
          <w:color w:val="0B0B0B"/>
          <w:spacing w:val="-6"/>
          <w:sz w:val="20"/>
          <w:szCs w:val="20"/>
        </w:rPr>
        <w:t xml:space="preserve"> </w:t>
      </w:r>
      <w:r w:rsidRPr="003F7DC9">
        <w:rPr>
          <w:color w:val="0B0B0B"/>
          <w:sz w:val="20"/>
          <w:szCs w:val="20"/>
        </w:rPr>
        <w:t>distanza</w:t>
      </w:r>
      <w:r w:rsidRPr="003F7DC9">
        <w:rPr>
          <w:color w:val="0B0B0B"/>
          <w:spacing w:val="-6"/>
          <w:sz w:val="20"/>
          <w:szCs w:val="20"/>
        </w:rPr>
        <w:t xml:space="preserve"> </w:t>
      </w:r>
      <w:r w:rsidRPr="003F7DC9">
        <w:rPr>
          <w:color w:val="0B0B0B"/>
          <w:sz w:val="20"/>
          <w:szCs w:val="20"/>
        </w:rPr>
        <w:t>minima</w:t>
      </w:r>
      <w:r w:rsidRPr="003F7DC9">
        <w:rPr>
          <w:color w:val="0B0B0B"/>
          <w:spacing w:val="-6"/>
          <w:sz w:val="20"/>
          <w:szCs w:val="20"/>
        </w:rPr>
        <w:t xml:space="preserve"> </w:t>
      </w:r>
      <w:r w:rsidRPr="003F7DC9">
        <w:rPr>
          <w:color w:val="0B0B0B"/>
          <w:sz w:val="20"/>
          <w:szCs w:val="20"/>
        </w:rPr>
        <w:t>di sicurezza,</w:t>
      </w:r>
      <w:r w:rsidRPr="003F7DC9">
        <w:rPr>
          <w:color w:val="0B0B0B"/>
          <w:spacing w:val="-14"/>
          <w:sz w:val="20"/>
          <w:szCs w:val="20"/>
        </w:rPr>
        <w:t xml:space="preserve"> </w:t>
      </w:r>
      <w:r w:rsidRPr="003F7DC9">
        <w:rPr>
          <w:color w:val="0B0B0B"/>
          <w:sz w:val="20"/>
          <w:szCs w:val="20"/>
        </w:rPr>
        <w:t>che</w:t>
      </w:r>
      <w:r w:rsidRPr="003F7DC9">
        <w:rPr>
          <w:color w:val="0B0B0B"/>
          <w:spacing w:val="-13"/>
          <w:sz w:val="20"/>
          <w:szCs w:val="20"/>
        </w:rPr>
        <w:t xml:space="preserve"> </w:t>
      </w:r>
      <w:r w:rsidRPr="003F7DC9">
        <w:rPr>
          <w:color w:val="0B0B0B"/>
          <w:sz w:val="20"/>
          <w:szCs w:val="20"/>
        </w:rPr>
        <w:t>deve</w:t>
      </w:r>
      <w:r w:rsidRPr="003F7DC9">
        <w:rPr>
          <w:color w:val="0B0B0B"/>
          <w:spacing w:val="-14"/>
          <w:sz w:val="20"/>
          <w:szCs w:val="20"/>
        </w:rPr>
        <w:t xml:space="preserve"> </w:t>
      </w:r>
      <w:r w:rsidRPr="003F7DC9">
        <w:rPr>
          <w:color w:val="0B0B0B"/>
          <w:sz w:val="20"/>
          <w:szCs w:val="20"/>
        </w:rPr>
        <w:t>essere</w:t>
      </w:r>
      <w:r w:rsidRPr="003F7DC9">
        <w:rPr>
          <w:color w:val="0B0B0B"/>
          <w:spacing w:val="-13"/>
          <w:sz w:val="20"/>
          <w:szCs w:val="20"/>
        </w:rPr>
        <w:t xml:space="preserve"> </w:t>
      </w:r>
      <w:r w:rsidRPr="003F7DC9">
        <w:rPr>
          <w:color w:val="0B0B0B"/>
          <w:sz w:val="20"/>
          <w:szCs w:val="20"/>
        </w:rPr>
        <w:t>pari</w:t>
      </w:r>
      <w:r w:rsidRPr="003F7DC9">
        <w:rPr>
          <w:color w:val="0B0B0B"/>
          <w:spacing w:val="-12"/>
          <w:sz w:val="20"/>
          <w:szCs w:val="20"/>
        </w:rPr>
        <w:t xml:space="preserve"> </w:t>
      </w:r>
      <w:r w:rsidRPr="003F7DC9">
        <w:rPr>
          <w:color w:val="0B0B0B"/>
          <w:sz w:val="20"/>
          <w:szCs w:val="20"/>
        </w:rPr>
        <w:t>ad</w:t>
      </w:r>
      <w:r w:rsidRPr="003F7DC9">
        <w:rPr>
          <w:color w:val="0B0B0B"/>
          <w:spacing w:val="-13"/>
          <w:sz w:val="20"/>
          <w:szCs w:val="20"/>
        </w:rPr>
        <w:t xml:space="preserve"> </w:t>
      </w:r>
      <w:r w:rsidRPr="003F7DC9">
        <w:rPr>
          <w:color w:val="0B0B0B"/>
          <w:sz w:val="20"/>
          <w:szCs w:val="20"/>
        </w:rPr>
        <w:t>almeno</w:t>
      </w:r>
      <w:r w:rsidRPr="003F7DC9">
        <w:rPr>
          <w:color w:val="0B0B0B"/>
          <w:spacing w:val="-13"/>
          <w:sz w:val="20"/>
          <w:szCs w:val="20"/>
        </w:rPr>
        <w:t xml:space="preserve"> </w:t>
      </w:r>
      <w:r w:rsidRPr="003F7DC9">
        <w:rPr>
          <w:color w:val="0B0B0B"/>
          <w:sz w:val="20"/>
          <w:szCs w:val="20"/>
        </w:rPr>
        <w:t>un</w:t>
      </w:r>
      <w:r w:rsidRPr="003F7DC9">
        <w:rPr>
          <w:color w:val="0B0B0B"/>
          <w:spacing w:val="-13"/>
          <w:sz w:val="20"/>
          <w:szCs w:val="20"/>
        </w:rPr>
        <w:t xml:space="preserve"> </w:t>
      </w:r>
      <w:r w:rsidRPr="003F7DC9">
        <w:rPr>
          <w:color w:val="0B0B0B"/>
          <w:sz w:val="20"/>
          <w:szCs w:val="20"/>
        </w:rPr>
        <w:t>metro</w:t>
      </w:r>
      <w:r w:rsidRPr="003F7DC9">
        <w:rPr>
          <w:color w:val="0B0B0B"/>
          <w:spacing w:val="-13"/>
          <w:sz w:val="20"/>
          <w:szCs w:val="20"/>
        </w:rPr>
        <w:t xml:space="preserve"> </w:t>
      </w:r>
      <w:r w:rsidRPr="003F7DC9">
        <w:rPr>
          <w:color w:val="0B0B0B"/>
          <w:sz w:val="20"/>
          <w:szCs w:val="20"/>
        </w:rPr>
        <w:t>laterale</w:t>
      </w:r>
      <w:r w:rsidRPr="003F7DC9">
        <w:rPr>
          <w:color w:val="0B0B0B"/>
          <w:spacing w:val="-11"/>
          <w:sz w:val="20"/>
          <w:szCs w:val="20"/>
        </w:rPr>
        <w:t xml:space="preserve"> </w:t>
      </w:r>
      <w:r w:rsidRPr="003F7DC9">
        <w:rPr>
          <w:color w:val="0B0B0B"/>
          <w:sz w:val="20"/>
          <w:szCs w:val="20"/>
        </w:rPr>
        <w:t>e</w:t>
      </w:r>
      <w:r w:rsidRPr="003F7DC9">
        <w:rPr>
          <w:color w:val="0B0B0B"/>
          <w:spacing w:val="-13"/>
          <w:sz w:val="20"/>
          <w:szCs w:val="20"/>
        </w:rPr>
        <w:t xml:space="preserve"> </w:t>
      </w:r>
      <w:r w:rsidRPr="003F7DC9">
        <w:rPr>
          <w:color w:val="0B0B0B"/>
          <w:sz w:val="20"/>
          <w:szCs w:val="20"/>
        </w:rPr>
        <w:t>frontale</w:t>
      </w:r>
      <w:r w:rsidRPr="003F7DC9">
        <w:rPr>
          <w:color w:val="0B0B0B"/>
          <w:spacing w:val="-13"/>
          <w:sz w:val="20"/>
          <w:szCs w:val="20"/>
        </w:rPr>
        <w:t xml:space="preserve"> </w:t>
      </w:r>
      <w:r w:rsidRPr="003F7DC9">
        <w:rPr>
          <w:color w:val="0B0B0B"/>
          <w:sz w:val="20"/>
          <w:szCs w:val="20"/>
        </w:rPr>
        <w:t>e,</w:t>
      </w:r>
      <w:r w:rsidRPr="003F7DC9">
        <w:rPr>
          <w:color w:val="0B0B0B"/>
          <w:spacing w:val="-11"/>
          <w:sz w:val="20"/>
          <w:szCs w:val="20"/>
        </w:rPr>
        <w:t xml:space="preserve"> </w:t>
      </w:r>
      <w:r w:rsidRPr="003F7DC9">
        <w:rPr>
          <w:color w:val="0B0B0B"/>
          <w:sz w:val="20"/>
          <w:szCs w:val="20"/>
        </w:rPr>
        <w:t>comunque</w:t>
      </w:r>
      <w:r w:rsidRPr="003F7DC9">
        <w:rPr>
          <w:color w:val="0B0B0B"/>
          <w:spacing w:val="-14"/>
          <w:sz w:val="20"/>
          <w:szCs w:val="20"/>
        </w:rPr>
        <w:t xml:space="preserve"> </w:t>
      </w:r>
      <w:r w:rsidRPr="003F7DC9">
        <w:rPr>
          <w:color w:val="0B0B0B"/>
          <w:sz w:val="20"/>
          <w:szCs w:val="20"/>
        </w:rPr>
        <w:t>non</w:t>
      </w:r>
      <w:r w:rsidRPr="003F7DC9">
        <w:rPr>
          <w:color w:val="0B0B0B"/>
          <w:spacing w:val="-13"/>
          <w:sz w:val="20"/>
          <w:szCs w:val="20"/>
        </w:rPr>
        <w:t xml:space="preserve"> </w:t>
      </w:r>
      <w:r w:rsidRPr="003F7DC9">
        <w:rPr>
          <w:color w:val="0B0B0B"/>
          <w:sz w:val="20"/>
          <w:szCs w:val="20"/>
        </w:rPr>
        <w:t>superando le 200</w:t>
      </w:r>
      <w:r w:rsidRPr="003F7DC9">
        <w:rPr>
          <w:color w:val="0B0B0B"/>
          <w:spacing w:val="-3"/>
          <w:sz w:val="20"/>
          <w:szCs w:val="20"/>
        </w:rPr>
        <w:t xml:space="preserve"> </w:t>
      </w:r>
      <w:r w:rsidRPr="003F7DC9">
        <w:rPr>
          <w:color w:val="0B0B0B"/>
          <w:sz w:val="20"/>
          <w:szCs w:val="20"/>
        </w:rPr>
        <w:t>unità.</w:t>
      </w:r>
    </w:p>
    <w:p w14:paraId="35CE0A3D"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Coloro che accedono ai luoghi di culto per le funzioni religiose sono tenuti a indossare mascherine.</w:t>
      </w:r>
    </w:p>
    <w:p w14:paraId="3C6B8866"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L’accesso</w:t>
      </w:r>
      <w:r w:rsidRPr="003F7DC9">
        <w:rPr>
          <w:color w:val="0B0B0B"/>
          <w:spacing w:val="-7"/>
          <w:sz w:val="20"/>
          <w:szCs w:val="20"/>
        </w:rPr>
        <w:t xml:space="preserve"> </w:t>
      </w:r>
      <w:r w:rsidRPr="003F7DC9">
        <w:rPr>
          <w:color w:val="0B0B0B"/>
          <w:sz w:val="20"/>
          <w:szCs w:val="20"/>
        </w:rPr>
        <w:t>individuale</w:t>
      </w:r>
      <w:r w:rsidRPr="003F7DC9">
        <w:rPr>
          <w:color w:val="0B0B0B"/>
          <w:spacing w:val="-7"/>
          <w:sz w:val="20"/>
          <w:szCs w:val="20"/>
        </w:rPr>
        <w:t xml:space="preserve"> </w:t>
      </w:r>
      <w:r w:rsidRPr="003F7DC9">
        <w:rPr>
          <w:color w:val="0B0B0B"/>
          <w:sz w:val="20"/>
          <w:szCs w:val="20"/>
        </w:rPr>
        <w:t>ai</w:t>
      </w:r>
      <w:r w:rsidRPr="003F7DC9">
        <w:rPr>
          <w:color w:val="0B0B0B"/>
          <w:spacing w:val="-6"/>
          <w:sz w:val="20"/>
          <w:szCs w:val="20"/>
        </w:rPr>
        <w:t xml:space="preserve"> </w:t>
      </w:r>
      <w:r w:rsidRPr="003F7DC9">
        <w:rPr>
          <w:color w:val="0B0B0B"/>
          <w:sz w:val="20"/>
          <w:szCs w:val="20"/>
        </w:rPr>
        <w:t>luoghi</w:t>
      </w:r>
      <w:r w:rsidRPr="003F7DC9">
        <w:rPr>
          <w:color w:val="0B0B0B"/>
          <w:spacing w:val="-6"/>
          <w:sz w:val="20"/>
          <w:szCs w:val="20"/>
        </w:rPr>
        <w:t xml:space="preserve"> </w:t>
      </w:r>
      <w:r w:rsidRPr="003F7DC9">
        <w:rPr>
          <w:color w:val="0B0B0B"/>
          <w:sz w:val="20"/>
          <w:szCs w:val="20"/>
        </w:rPr>
        <w:t>di</w:t>
      </w:r>
      <w:r w:rsidRPr="003F7DC9">
        <w:rPr>
          <w:color w:val="0B0B0B"/>
          <w:spacing w:val="-6"/>
          <w:sz w:val="20"/>
          <w:szCs w:val="20"/>
        </w:rPr>
        <w:t xml:space="preserve"> </w:t>
      </w:r>
      <w:r w:rsidRPr="003F7DC9">
        <w:rPr>
          <w:color w:val="0B0B0B"/>
          <w:sz w:val="20"/>
          <w:szCs w:val="20"/>
        </w:rPr>
        <w:t>culto</w:t>
      </w:r>
      <w:r w:rsidRPr="003F7DC9">
        <w:rPr>
          <w:color w:val="0B0B0B"/>
          <w:spacing w:val="-7"/>
          <w:sz w:val="20"/>
          <w:szCs w:val="20"/>
        </w:rPr>
        <w:t xml:space="preserve"> </w:t>
      </w:r>
      <w:r w:rsidRPr="003F7DC9">
        <w:rPr>
          <w:color w:val="0B0B0B"/>
          <w:sz w:val="20"/>
          <w:szCs w:val="20"/>
        </w:rPr>
        <w:t>si</w:t>
      </w:r>
      <w:r w:rsidRPr="003F7DC9">
        <w:rPr>
          <w:color w:val="0B0B0B"/>
          <w:spacing w:val="-6"/>
          <w:sz w:val="20"/>
          <w:szCs w:val="20"/>
        </w:rPr>
        <w:t xml:space="preserve"> </w:t>
      </w:r>
      <w:r w:rsidRPr="003F7DC9">
        <w:rPr>
          <w:color w:val="0B0B0B"/>
          <w:sz w:val="20"/>
          <w:szCs w:val="20"/>
        </w:rPr>
        <w:t>deve</w:t>
      </w:r>
      <w:r w:rsidRPr="003F7DC9">
        <w:rPr>
          <w:color w:val="0B0B0B"/>
          <w:spacing w:val="-7"/>
          <w:sz w:val="20"/>
          <w:szCs w:val="20"/>
        </w:rPr>
        <w:t xml:space="preserve"> </w:t>
      </w:r>
      <w:r w:rsidRPr="003F7DC9">
        <w:rPr>
          <w:color w:val="0B0B0B"/>
          <w:sz w:val="20"/>
          <w:szCs w:val="20"/>
        </w:rPr>
        <w:t>svolgere</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modo</w:t>
      </w:r>
      <w:r w:rsidRPr="003F7DC9">
        <w:rPr>
          <w:color w:val="0B0B0B"/>
          <w:spacing w:val="-6"/>
          <w:sz w:val="20"/>
          <w:szCs w:val="20"/>
        </w:rPr>
        <w:t xml:space="preserve"> </w:t>
      </w:r>
      <w:r w:rsidRPr="003F7DC9">
        <w:rPr>
          <w:color w:val="0B0B0B"/>
          <w:sz w:val="20"/>
          <w:szCs w:val="20"/>
        </w:rPr>
        <w:t>da</w:t>
      </w:r>
      <w:r w:rsidRPr="003F7DC9">
        <w:rPr>
          <w:color w:val="0B0B0B"/>
          <w:spacing w:val="-6"/>
          <w:sz w:val="20"/>
          <w:szCs w:val="20"/>
        </w:rPr>
        <w:t xml:space="preserve"> </w:t>
      </w:r>
      <w:r w:rsidRPr="003F7DC9">
        <w:rPr>
          <w:color w:val="0B0B0B"/>
          <w:sz w:val="20"/>
          <w:szCs w:val="20"/>
        </w:rPr>
        <w:t>evitare</w:t>
      </w:r>
      <w:r w:rsidRPr="003F7DC9">
        <w:rPr>
          <w:color w:val="0B0B0B"/>
          <w:spacing w:val="-5"/>
          <w:sz w:val="20"/>
          <w:szCs w:val="20"/>
        </w:rPr>
        <w:t xml:space="preserve"> </w:t>
      </w:r>
      <w:r w:rsidRPr="003F7DC9">
        <w:rPr>
          <w:color w:val="0B0B0B"/>
          <w:sz w:val="20"/>
          <w:szCs w:val="20"/>
        </w:rPr>
        <w:t>ogni</w:t>
      </w:r>
      <w:r w:rsidRPr="003F7DC9">
        <w:rPr>
          <w:color w:val="0B0B0B"/>
          <w:spacing w:val="-6"/>
          <w:sz w:val="20"/>
          <w:szCs w:val="20"/>
        </w:rPr>
        <w:t xml:space="preserve"> </w:t>
      </w:r>
      <w:r w:rsidRPr="003F7DC9">
        <w:rPr>
          <w:color w:val="0B0B0B"/>
          <w:sz w:val="20"/>
          <w:szCs w:val="20"/>
        </w:rPr>
        <w:t>assembramento sia nell’edificio sia nei luoghi annessi; ogni celebrazione dovrà svolgersi in tempi</w:t>
      </w:r>
      <w:r w:rsidRPr="003F7DC9">
        <w:rPr>
          <w:color w:val="0B0B0B"/>
          <w:spacing w:val="-31"/>
          <w:sz w:val="20"/>
          <w:szCs w:val="20"/>
        </w:rPr>
        <w:t xml:space="preserve"> </w:t>
      </w:r>
      <w:r w:rsidRPr="003F7DC9">
        <w:rPr>
          <w:color w:val="0B0B0B"/>
          <w:sz w:val="20"/>
          <w:szCs w:val="20"/>
        </w:rPr>
        <w:t>contenuti.</w:t>
      </w:r>
    </w:p>
    <w:p w14:paraId="045C7A6A"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Alle</w:t>
      </w:r>
      <w:r w:rsidRPr="003F7DC9">
        <w:rPr>
          <w:color w:val="0B0B0B"/>
          <w:spacing w:val="-8"/>
          <w:sz w:val="20"/>
          <w:szCs w:val="20"/>
        </w:rPr>
        <w:t xml:space="preserve"> </w:t>
      </w:r>
      <w:r w:rsidRPr="003F7DC9">
        <w:rPr>
          <w:color w:val="0B0B0B"/>
          <w:sz w:val="20"/>
          <w:szCs w:val="20"/>
        </w:rPr>
        <w:t>autorità</w:t>
      </w:r>
      <w:r w:rsidRPr="003F7DC9">
        <w:rPr>
          <w:color w:val="0B0B0B"/>
          <w:spacing w:val="-5"/>
          <w:sz w:val="20"/>
          <w:szCs w:val="20"/>
        </w:rPr>
        <w:t xml:space="preserve"> </w:t>
      </w:r>
      <w:r w:rsidRPr="003F7DC9">
        <w:rPr>
          <w:color w:val="0B0B0B"/>
          <w:sz w:val="20"/>
          <w:szCs w:val="20"/>
        </w:rPr>
        <w:t>religiose</w:t>
      </w:r>
      <w:r w:rsidRPr="003F7DC9">
        <w:rPr>
          <w:color w:val="0B0B0B"/>
          <w:spacing w:val="-7"/>
          <w:sz w:val="20"/>
          <w:szCs w:val="20"/>
        </w:rPr>
        <w:t xml:space="preserve"> </w:t>
      </w:r>
      <w:r w:rsidRPr="003F7DC9">
        <w:rPr>
          <w:color w:val="0B0B0B"/>
          <w:sz w:val="20"/>
          <w:szCs w:val="20"/>
        </w:rPr>
        <w:t>è</w:t>
      </w:r>
      <w:r w:rsidRPr="003F7DC9">
        <w:rPr>
          <w:color w:val="0B0B0B"/>
          <w:spacing w:val="-6"/>
          <w:sz w:val="20"/>
          <w:szCs w:val="20"/>
        </w:rPr>
        <w:t xml:space="preserve"> </w:t>
      </w:r>
      <w:r w:rsidRPr="003F7DC9">
        <w:rPr>
          <w:color w:val="0B0B0B"/>
          <w:sz w:val="20"/>
          <w:szCs w:val="20"/>
        </w:rPr>
        <w:t>affidata</w:t>
      </w:r>
      <w:r w:rsidRPr="003F7DC9">
        <w:rPr>
          <w:color w:val="0B0B0B"/>
          <w:spacing w:val="-8"/>
          <w:sz w:val="20"/>
          <w:szCs w:val="20"/>
        </w:rPr>
        <w:t xml:space="preserve"> </w:t>
      </w:r>
      <w:r w:rsidRPr="003F7DC9">
        <w:rPr>
          <w:color w:val="0B0B0B"/>
          <w:sz w:val="20"/>
          <w:szCs w:val="20"/>
        </w:rPr>
        <w:t>la</w:t>
      </w:r>
      <w:r w:rsidRPr="003F7DC9">
        <w:rPr>
          <w:color w:val="0B0B0B"/>
          <w:spacing w:val="-5"/>
          <w:sz w:val="20"/>
          <w:szCs w:val="20"/>
        </w:rPr>
        <w:t xml:space="preserve"> </w:t>
      </w:r>
      <w:r w:rsidRPr="003F7DC9">
        <w:rPr>
          <w:color w:val="0B0B0B"/>
          <w:sz w:val="20"/>
          <w:szCs w:val="20"/>
        </w:rPr>
        <w:t>responsabilità</w:t>
      </w:r>
      <w:r w:rsidRPr="003F7DC9">
        <w:rPr>
          <w:color w:val="0B0B0B"/>
          <w:spacing w:val="-7"/>
          <w:sz w:val="20"/>
          <w:szCs w:val="20"/>
        </w:rPr>
        <w:t xml:space="preserve"> </w:t>
      </w:r>
      <w:r w:rsidRPr="003F7DC9">
        <w:rPr>
          <w:color w:val="0B0B0B"/>
          <w:sz w:val="20"/>
          <w:szCs w:val="20"/>
        </w:rPr>
        <w:t>di</w:t>
      </w:r>
      <w:r w:rsidRPr="003F7DC9">
        <w:rPr>
          <w:color w:val="0B0B0B"/>
          <w:spacing w:val="-7"/>
          <w:sz w:val="20"/>
          <w:szCs w:val="20"/>
        </w:rPr>
        <w:t xml:space="preserve"> </w:t>
      </w:r>
      <w:r w:rsidRPr="003F7DC9">
        <w:rPr>
          <w:color w:val="0B0B0B"/>
          <w:sz w:val="20"/>
          <w:szCs w:val="20"/>
        </w:rPr>
        <w:t>individuare</w:t>
      </w:r>
      <w:r w:rsidRPr="003F7DC9">
        <w:rPr>
          <w:color w:val="0B0B0B"/>
          <w:spacing w:val="-7"/>
          <w:sz w:val="20"/>
          <w:szCs w:val="20"/>
        </w:rPr>
        <w:t xml:space="preserve"> </w:t>
      </w:r>
      <w:r w:rsidRPr="003F7DC9">
        <w:rPr>
          <w:color w:val="0B0B0B"/>
          <w:sz w:val="20"/>
          <w:szCs w:val="20"/>
        </w:rPr>
        <w:t>forme</w:t>
      </w:r>
      <w:r w:rsidRPr="003F7DC9">
        <w:rPr>
          <w:color w:val="0B0B0B"/>
          <w:spacing w:val="-8"/>
          <w:sz w:val="20"/>
          <w:szCs w:val="20"/>
        </w:rPr>
        <w:t xml:space="preserve"> </w:t>
      </w:r>
      <w:r w:rsidRPr="003F7DC9">
        <w:rPr>
          <w:color w:val="0B0B0B"/>
          <w:sz w:val="20"/>
          <w:szCs w:val="20"/>
        </w:rPr>
        <w:t>idonee</w:t>
      </w:r>
      <w:r w:rsidRPr="003F7DC9">
        <w:rPr>
          <w:color w:val="0B0B0B"/>
          <w:spacing w:val="-7"/>
          <w:sz w:val="20"/>
          <w:szCs w:val="20"/>
        </w:rPr>
        <w:t xml:space="preserve"> </w:t>
      </w:r>
      <w:r w:rsidRPr="003F7DC9">
        <w:rPr>
          <w:color w:val="0B0B0B"/>
          <w:sz w:val="20"/>
          <w:szCs w:val="20"/>
        </w:rPr>
        <w:t>di</w:t>
      </w:r>
      <w:r w:rsidRPr="003F7DC9">
        <w:rPr>
          <w:color w:val="0B0B0B"/>
          <w:spacing w:val="-7"/>
          <w:sz w:val="20"/>
          <w:szCs w:val="20"/>
        </w:rPr>
        <w:t xml:space="preserve"> </w:t>
      </w:r>
      <w:r w:rsidRPr="003F7DC9">
        <w:rPr>
          <w:color w:val="0B0B0B"/>
          <w:sz w:val="20"/>
          <w:szCs w:val="20"/>
        </w:rPr>
        <w:t>celebrazione</w:t>
      </w:r>
      <w:r w:rsidRPr="003F7DC9">
        <w:rPr>
          <w:color w:val="0B0B0B"/>
          <w:spacing w:val="-7"/>
          <w:sz w:val="20"/>
          <w:szCs w:val="20"/>
        </w:rPr>
        <w:t xml:space="preserve"> </w:t>
      </w:r>
      <w:r w:rsidRPr="003F7DC9">
        <w:rPr>
          <w:color w:val="0B0B0B"/>
          <w:sz w:val="20"/>
          <w:szCs w:val="20"/>
        </w:rPr>
        <w:t>dei riti</w:t>
      </w:r>
      <w:r w:rsidRPr="003F7DC9">
        <w:rPr>
          <w:color w:val="0B0B0B"/>
          <w:spacing w:val="-10"/>
          <w:sz w:val="20"/>
          <w:szCs w:val="20"/>
        </w:rPr>
        <w:t xml:space="preserve"> </w:t>
      </w:r>
      <w:r w:rsidRPr="003F7DC9">
        <w:rPr>
          <w:color w:val="0B0B0B"/>
          <w:sz w:val="20"/>
          <w:szCs w:val="20"/>
        </w:rPr>
        <w:t>allo</w:t>
      </w:r>
      <w:r w:rsidRPr="003F7DC9">
        <w:rPr>
          <w:color w:val="0B0B0B"/>
          <w:spacing w:val="-10"/>
          <w:sz w:val="20"/>
          <w:szCs w:val="20"/>
        </w:rPr>
        <w:t xml:space="preserve"> </w:t>
      </w:r>
      <w:r w:rsidRPr="003F7DC9">
        <w:rPr>
          <w:color w:val="0B0B0B"/>
          <w:sz w:val="20"/>
          <w:szCs w:val="20"/>
        </w:rPr>
        <w:t>scopo</w:t>
      </w:r>
      <w:r w:rsidRPr="003F7DC9">
        <w:rPr>
          <w:color w:val="0B0B0B"/>
          <w:spacing w:val="-9"/>
          <w:sz w:val="20"/>
          <w:szCs w:val="20"/>
        </w:rPr>
        <w:t xml:space="preserve"> </w:t>
      </w:r>
      <w:r w:rsidRPr="003F7DC9">
        <w:rPr>
          <w:color w:val="0B0B0B"/>
          <w:sz w:val="20"/>
          <w:szCs w:val="20"/>
        </w:rPr>
        <w:t>di</w:t>
      </w:r>
      <w:r w:rsidRPr="003F7DC9">
        <w:rPr>
          <w:color w:val="0B0B0B"/>
          <w:spacing w:val="-10"/>
          <w:sz w:val="20"/>
          <w:szCs w:val="20"/>
        </w:rPr>
        <w:t xml:space="preserve"> </w:t>
      </w:r>
      <w:r w:rsidRPr="003F7DC9">
        <w:rPr>
          <w:color w:val="0B0B0B"/>
          <w:sz w:val="20"/>
          <w:szCs w:val="20"/>
        </w:rPr>
        <w:t>garantire</w:t>
      </w:r>
      <w:r w:rsidRPr="003F7DC9">
        <w:rPr>
          <w:color w:val="0B0B0B"/>
          <w:spacing w:val="-10"/>
          <w:sz w:val="20"/>
          <w:szCs w:val="20"/>
        </w:rPr>
        <w:t xml:space="preserve"> </w:t>
      </w:r>
      <w:r w:rsidRPr="003F7DC9">
        <w:rPr>
          <w:color w:val="0B0B0B"/>
          <w:sz w:val="20"/>
          <w:szCs w:val="20"/>
        </w:rPr>
        <w:t>il</w:t>
      </w:r>
      <w:r w:rsidRPr="003F7DC9">
        <w:rPr>
          <w:color w:val="0B0B0B"/>
          <w:spacing w:val="-9"/>
          <w:sz w:val="20"/>
          <w:szCs w:val="20"/>
        </w:rPr>
        <w:t xml:space="preserve"> </w:t>
      </w:r>
      <w:r w:rsidRPr="003F7DC9">
        <w:rPr>
          <w:color w:val="0B0B0B"/>
          <w:sz w:val="20"/>
          <w:szCs w:val="20"/>
        </w:rPr>
        <w:t>distanziamento</w:t>
      </w:r>
      <w:r w:rsidRPr="003F7DC9">
        <w:rPr>
          <w:color w:val="0B0B0B"/>
          <w:spacing w:val="-10"/>
          <w:sz w:val="20"/>
          <w:szCs w:val="20"/>
        </w:rPr>
        <w:t xml:space="preserve"> </w:t>
      </w:r>
      <w:r w:rsidRPr="003F7DC9">
        <w:rPr>
          <w:color w:val="0B0B0B"/>
          <w:sz w:val="20"/>
          <w:szCs w:val="20"/>
        </w:rPr>
        <w:t>interpersonale,</w:t>
      </w:r>
      <w:r w:rsidRPr="003F7DC9">
        <w:rPr>
          <w:color w:val="0B0B0B"/>
          <w:spacing w:val="-10"/>
          <w:sz w:val="20"/>
          <w:szCs w:val="20"/>
        </w:rPr>
        <w:t xml:space="preserve"> </w:t>
      </w:r>
      <w:r w:rsidRPr="003F7DC9">
        <w:rPr>
          <w:color w:val="0B0B0B"/>
          <w:sz w:val="20"/>
          <w:szCs w:val="20"/>
        </w:rPr>
        <w:t>facendo</w:t>
      </w:r>
      <w:r w:rsidRPr="003F7DC9">
        <w:rPr>
          <w:color w:val="0B0B0B"/>
          <w:spacing w:val="-7"/>
          <w:sz w:val="20"/>
          <w:szCs w:val="20"/>
        </w:rPr>
        <w:t xml:space="preserve"> </w:t>
      </w:r>
      <w:r w:rsidRPr="003F7DC9">
        <w:rPr>
          <w:color w:val="0B0B0B"/>
          <w:sz w:val="20"/>
          <w:szCs w:val="20"/>
        </w:rPr>
        <w:t>rispettare</w:t>
      </w:r>
      <w:r w:rsidRPr="003F7DC9">
        <w:rPr>
          <w:color w:val="0B0B0B"/>
          <w:spacing w:val="-10"/>
          <w:sz w:val="20"/>
          <w:szCs w:val="20"/>
        </w:rPr>
        <w:t xml:space="preserve"> </w:t>
      </w:r>
      <w:r w:rsidRPr="003F7DC9">
        <w:rPr>
          <w:color w:val="0B0B0B"/>
          <w:sz w:val="20"/>
          <w:szCs w:val="20"/>
        </w:rPr>
        <w:t>tutte</w:t>
      </w:r>
      <w:r w:rsidRPr="003F7DC9">
        <w:rPr>
          <w:color w:val="0B0B0B"/>
          <w:spacing w:val="-10"/>
          <w:sz w:val="20"/>
          <w:szCs w:val="20"/>
        </w:rPr>
        <w:t xml:space="preserve"> </w:t>
      </w:r>
      <w:r w:rsidRPr="003F7DC9">
        <w:rPr>
          <w:color w:val="0B0B0B"/>
          <w:sz w:val="20"/>
          <w:szCs w:val="20"/>
        </w:rPr>
        <w:t>le</w:t>
      </w:r>
      <w:r w:rsidRPr="003F7DC9">
        <w:rPr>
          <w:color w:val="0B0B0B"/>
          <w:spacing w:val="-9"/>
          <w:sz w:val="20"/>
          <w:szCs w:val="20"/>
        </w:rPr>
        <w:t xml:space="preserve"> </w:t>
      </w:r>
      <w:r w:rsidRPr="003F7DC9">
        <w:rPr>
          <w:color w:val="0B0B0B"/>
          <w:sz w:val="20"/>
          <w:szCs w:val="20"/>
        </w:rPr>
        <w:t>prescrizioni di</w:t>
      </w:r>
      <w:r w:rsidRPr="003F7DC9">
        <w:rPr>
          <w:color w:val="0B0B0B"/>
          <w:spacing w:val="-1"/>
          <w:sz w:val="20"/>
          <w:szCs w:val="20"/>
        </w:rPr>
        <w:t xml:space="preserve"> </w:t>
      </w:r>
      <w:r w:rsidRPr="003F7DC9">
        <w:rPr>
          <w:color w:val="0B0B0B"/>
          <w:sz w:val="20"/>
          <w:szCs w:val="20"/>
        </w:rPr>
        <w:t>sicurezza.</w:t>
      </w:r>
    </w:p>
    <w:p w14:paraId="6AD0E150"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L’accesso al luogo di culto, in questa fase di transizione, resta contingentato e regolato da volontari</w:t>
      </w:r>
      <w:r w:rsidRPr="003F7DC9">
        <w:rPr>
          <w:color w:val="0B0B0B"/>
          <w:spacing w:val="-11"/>
          <w:sz w:val="20"/>
          <w:szCs w:val="20"/>
        </w:rPr>
        <w:t xml:space="preserve"> </w:t>
      </w:r>
      <w:r w:rsidRPr="003F7DC9">
        <w:rPr>
          <w:color w:val="0B0B0B"/>
          <w:sz w:val="20"/>
          <w:szCs w:val="20"/>
        </w:rPr>
        <w:t>e/o</w:t>
      </w:r>
      <w:r w:rsidRPr="003F7DC9">
        <w:rPr>
          <w:color w:val="0B0B0B"/>
          <w:spacing w:val="-11"/>
          <w:sz w:val="20"/>
          <w:szCs w:val="20"/>
        </w:rPr>
        <w:t xml:space="preserve"> </w:t>
      </w:r>
      <w:r w:rsidRPr="003F7DC9">
        <w:rPr>
          <w:color w:val="0B0B0B"/>
          <w:sz w:val="20"/>
          <w:szCs w:val="20"/>
        </w:rPr>
        <w:t>collaboratori</w:t>
      </w:r>
      <w:r w:rsidRPr="003F7DC9">
        <w:rPr>
          <w:color w:val="0B0B0B"/>
          <w:spacing w:val="-10"/>
          <w:sz w:val="20"/>
          <w:szCs w:val="20"/>
        </w:rPr>
        <w:t xml:space="preserve"> </w:t>
      </w:r>
      <w:r w:rsidRPr="003F7DC9">
        <w:rPr>
          <w:color w:val="0B0B0B"/>
          <w:sz w:val="20"/>
          <w:szCs w:val="20"/>
        </w:rPr>
        <w:t>che</w:t>
      </w:r>
      <w:r w:rsidRPr="003F7DC9">
        <w:rPr>
          <w:color w:val="0B0B0B"/>
          <w:spacing w:val="-12"/>
          <w:sz w:val="20"/>
          <w:szCs w:val="20"/>
        </w:rPr>
        <w:t xml:space="preserve"> </w:t>
      </w:r>
      <w:r w:rsidRPr="003F7DC9">
        <w:rPr>
          <w:color w:val="0B0B0B"/>
          <w:sz w:val="20"/>
          <w:szCs w:val="20"/>
        </w:rPr>
        <w:t>–</w:t>
      </w:r>
      <w:r w:rsidRPr="003F7DC9">
        <w:rPr>
          <w:color w:val="0B0B0B"/>
          <w:spacing w:val="-9"/>
          <w:sz w:val="20"/>
          <w:szCs w:val="20"/>
        </w:rPr>
        <w:t xml:space="preserve"> </w:t>
      </w:r>
      <w:r w:rsidRPr="003F7DC9">
        <w:rPr>
          <w:color w:val="0B0B0B"/>
          <w:sz w:val="20"/>
          <w:szCs w:val="20"/>
        </w:rPr>
        <w:t>indossando</w:t>
      </w:r>
      <w:r w:rsidRPr="003F7DC9">
        <w:rPr>
          <w:color w:val="0B0B0B"/>
          <w:spacing w:val="-8"/>
          <w:sz w:val="20"/>
          <w:szCs w:val="20"/>
        </w:rPr>
        <w:t xml:space="preserve"> </w:t>
      </w:r>
      <w:r w:rsidRPr="003F7DC9">
        <w:rPr>
          <w:color w:val="0B0B0B"/>
          <w:sz w:val="20"/>
          <w:szCs w:val="20"/>
        </w:rPr>
        <w:t>adeguati</w:t>
      </w:r>
      <w:r w:rsidRPr="003F7DC9">
        <w:rPr>
          <w:color w:val="0B0B0B"/>
          <w:spacing w:val="-11"/>
          <w:sz w:val="20"/>
          <w:szCs w:val="20"/>
        </w:rPr>
        <w:t xml:space="preserve"> </w:t>
      </w:r>
      <w:r w:rsidRPr="003F7DC9">
        <w:rPr>
          <w:color w:val="0B0B0B"/>
          <w:sz w:val="20"/>
          <w:szCs w:val="20"/>
        </w:rPr>
        <w:t>dispositivi</w:t>
      </w:r>
      <w:r w:rsidRPr="003F7DC9">
        <w:rPr>
          <w:color w:val="0B0B0B"/>
          <w:spacing w:val="-11"/>
          <w:sz w:val="20"/>
          <w:szCs w:val="20"/>
        </w:rPr>
        <w:t xml:space="preserve"> </w:t>
      </w:r>
      <w:r w:rsidRPr="003F7DC9">
        <w:rPr>
          <w:color w:val="0B0B0B"/>
          <w:sz w:val="20"/>
          <w:szCs w:val="20"/>
        </w:rPr>
        <w:t>di</w:t>
      </w:r>
      <w:r w:rsidRPr="003F7DC9">
        <w:rPr>
          <w:color w:val="0B0B0B"/>
          <w:spacing w:val="-10"/>
          <w:sz w:val="20"/>
          <w:szCs w:val="20"/>
        </w:rPr>
        <w:t xml:space="preserve"> </w:t>
      </w:r>
      <w:r w:rsidRPr="003F7DC9">
        <w:rPr>
          <w:color w:val="0B0B0B"/>
          <w:sz w:val="20"/>
          <w:szCs w:val="20"/>
        </w:rPr>
        <w:t>protezione</w:t>
      </w:r>
      <w:r w:rsidRPr="003F7DC9">
        <w:rPr>
          <w:color w:val="0B0B0B"/>
          <w:spacing w:val="-11"/>
          <w:sz w:val="20"/>
          <w:szCs w:val="20"/>
        </w:rPr>
        <w:t xml:space="preserve"> </w:t>
      </w:r>
      <w:r w:rsidRPr="003F7DC9">
        <w:rPr>
          <w:color w:val="0B0B0B"/>
          <w:sz w:val="20"/>
          <w:szCs w:val="20"/>
        </w:rPr>
        <w:t>individuale,</w:t>
      </w:r>
      <w:r w:rsidRPr="003F7DC9">
        <w:rPr>
          <w:color w:val="0B0B0B"/>
          <w:spacing w:val="-9"/>
          <w:sz w:val="20"/>
          <w:szCs w:val="20"/>
        </w:rPr>
        <w:t xml:space="preserve"> </w:t>
      </w:r>
      <w:r w:rsidRPr="003F7DC9">
        <w:rPr>
          <w:color w:val="0B0B0B"/>
          <w:sz w:val="20"/>
          <w:szCs w:val="20"/>
        </w:rPr>
        <w:t>guanti monouso e un evidente segno di riconoscimento – favoriscono l’accesso e l’uscita e vigilano sul numero massimo di presenze consentite. Laddove la partecipazione attesa superi significativamente il numero massimo di presenze consentite, si consideri l’ipotesi di incrementare il numero delle</w:t>
      </w:r>
      <w:r w:rsidRPr="003F7DC9">
        <w:rPr>
          <w:color w:val="0B0B0B"/>
          <w:spacing w:val="-6"/>
          <w:sz w:val="20"/>
          <w:szCs w:val="20"/>
        </w:rPr>
        <w:t xml:space="preserve"> </w:t>
      </w:r>
      <w:r w:rsidRPr="003F7DC9">
        <w:rPr>
          <w:color w:val="0B0B0B"/>
          <w:sz w:val="20"/>
          <w:szCs w:val="20"/>
        </w:rPr>
        <w:t>funzioni.</w:t>
      </w:r>
    </w:p>
    <w:p w14:paraId="6A60ABBA"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Per favorire un accesso ordinato, si utilizzino, ove presenti, più ingressi, eventualmente distinguendo</w:t>
      </w:r>
      <w:r w:rsidRPr="003F7DC9">
        <w:rPr>
          <w:color w:val="0B0B0B"/>
          <w:spacing w:val="-11"/>
          <w:sz w:val="20"/>
          <w:szCs w:val="20"/>
        </w:rPr>
        <w:t xml:space="preserve"> </w:t>
      </w:r>
      <w:r w:rsidRPr="003F7DC9">
        <w:rPr>
          <w:color w:val="0B0B0B"/>
          <w:sz w:val="20"/>
          <w:szCs w:val="20"/>
        </w:rPr>
        <w:t>quelli</w:t>
      </w:r>
      <w:r w:rsidRPr="003F7DC9">
        <w:rPr>
          <w:color w:val="0B0B0B"/>
          <w:spacing w:val="-10"/>
          <w:sz w:val="20"/>
          <w:szCs w:val="20"/>
        </w:rPr>
        <w:t xml:space="preserve"> </w:t>
      </w:r>
      <w:r w:rsidRPr="003F7DC9">
        <w:rPr>
          <w:color w:val="0B0B0B"/>
          <w:sz w:val="20"/>
          <w:szCs w:val="20"/>
        </w:rPr>
        <w:t>riservati</w:t>
      </w:r>
      <w:r w:rsidRPr="003F7DC9">
        <w:rPr>
          <w:color w:val="0B0B0B"/>
          <w:spacing w:val="-10"/>
          <w:sz w:val="20"/>
          <w:szCs w:val="20"/>
        </w:rPr>
        <w:t xml:space="preserve"> </w:t>
      </w:r>
      <w:r w:rsidRPr="003F7DC9">
        <w:rPr>
          <w:color w:val="0B0B0B"/>
          <w:sz w:val="20"/>
          <w:szCs w:val="20"/>
        </w:rPr>
        <w:t>all’entrata</w:t>
      </w:r>
      <w:r w:rsidRPr="003F7DC9">
        <w:rPr>
          <w:color w:val="0B0B0B"/>
          <w:spacing w:val="-11"/>
          <w:sz w:val="20"/>
          <w:szCs w:val="20"/>
        </w:rPr>
        <w:t xml:space="preserve"> </w:t>
      </w:r>
      <w:r w:rsidRPr="003F7DC9">
        <w:rPr>
          <w:color w:val="0B0B0B"/>
          <w:sz w:val="20"/>
          <w:szCs w:val="20"/>
        </w:rPr>
        <w:t>da</w:t>
      </w:r>
      <w:r w:rsidRPr="003F7DC9">
        <w:rPr>
          <w:color w:val="0B0B0B"/>
          <w:spacing w:val="-11"/>
          <w:sz w:val="20"/>
          <w:szCs w:val="20"/>
        </w:rPr>
        <w:t xml:space="preserve"> </w:t>
      </w:r>
      <w:r w:rsidRPr="003F7DC9">
        <w:rPr>
          <w:color w:val="0B0B0B"/>
          <w:sz w:val="20"/>
          <w:szCs w:val="20"/>
        </w:rPr>
        <w:t>quelli</w:t>
      </w:r>
      <w:r w:rsidRPr="003F7DC9">
        <w:rPr>
          <w:color w:val="0B0B0B"/>
          <w:spacing w:val="-9"/>
          <w:sz w:val="20"/>
          <w:szCs w:val="20"/>
        </w:rPr>
        <w:t xml:space="preserve"> </w:t>
      </w:r>
      <w:r w:rsidRPr="003F7DC9">
        <w:rPr>
          <w:color w:val="0B0B0B"/>
          <w:sz w:val="20"/>
          <w:szCs w:val="20"/>
        </w:rPr>
        <w:t>riservati</w:t>
      </w:r>
      <w:r w:rsidRPr="003F7DC9">
        <w:rPr>
          <w:color w:val="0B0B0B"/>
          <w:spacing w:val="-11"/>
          <w:sz w:val="20"/>
          <w:szCs w:val="20"/>
        </w:rPr>
        <w:t xml:space="preserve"> </w:t>
      </w:r>
      <w:r w:rsidRPr="003F7DC9">
        <w:rPr>
          <w:color w:val="0B0B0B"/>
          <w:sz w:val="20"/>
          <w:szCs w:val="20"/>
        </w:rPr>
        <w:t>all’uscita.</w:t>
      </w:r>
      <w:r w:rsidRPr="003F7DC9">
        <w:rPr>
          <w:color w:val="0B0B0B"/>
          <w:spacing w:val="-11"/>
          <w:sz w:val="20"/>
          <w:szCs w:val="20"/>
        </w:rPr>
        <w:t xml:space="preserve"> </w:t>
      </w:r>
      <w:r w:rsidRPr="003F7DC9">
        <w:rPr>
          <w:color w:val="0B0B0B"/>
          <w:sz w:val="20"/>
          <w:szCs w:val="20"/>
        </w:rPr>
        <w:t>Durante</w:t>
      </w:r>
      <w:r w:rsidRPr="003F7DC9">
        <w:rPr>
          <w:color w:val="0B0B0B"/>
          <w:spacing w:val="-9"/>
          <w:sz w:val="20"/>
          <w:szCs w:val="20"/>
        </w:rPr>
        <w:t xml:space="preserve"> </w:t>
      </w:r>
      <w:r w:rsidRPr="003F7DC9">
        <w:rPr>
          <w:color w:val="0B0B0B"/>
          <w:sz w:val="20"/>
          <w:szCs w:val="20"/>
        </w:rPr>
        <w:t>l’entrata</w:t>
      </w:r>
      <w:r w:rsidRPr="003F7DC9">
        <w:rPr>
          <w:color w:val="0B0B0B"/>
          <w:spacing w:val="-10"/>
          <w:sz w:val="20"/>
          <w:szCs w:val="20"/>
        </w:rPr>
        <w:t xml:space="preserve"> </w:t>
      </w:r>
      <w:r w:rsidRPr="003F7DC9">
        <w:rPr>
          <w:color w:val="0B0B0B"/>
          <w:sz w:val="20"/>
          <w:szCs w:val="20"/>
        </w:rPr>
        <w:t>e</w:t>
      </w:r>
      <w:r w:rsidRPr="003F7DC9">
        <w:rPr>
          <w:color w:val="0B0B0B"/>
          <w:spacing w:val="-11"/>
          <w:sz w:val="20"/>
          <w:szCs w:val="20"/>
        </w:rPr>
        <w:t xml:space="preserve"> </w:t>
      </w:r>
      <w:r w:rsidRPr="003F7DC9">
        <w:rPr>
          <w:color w:val="0B0B0B"/>
          <w:sz w:val="20"/>
          <w:szCs w:val="20"/>
        </w:rPr>
        <w:t>l’uscita</w:t>
      </w:r>
      <w:r w:rsidRPr="003F7DC9">
        <w:rPr>
          <w:color w:val="0B0B0B"/>
          <w:spacing w:val="-10"/>
          <w:sz w:val="20"/>
          <w:szCs w:val="20"/>
        </w:rPr>
        <w:t xml:space="preserve"> </w:t>
      </w:r>
      <w:r w:rsidRPr="003F7DC9">
        <w:rPr>
          <w:color w:val="0B0B0B"/>
          <w:sz w:val="20"/>
          <w:szCs w:val="20"/>
        </w:rPr>
        <w:t>le porte rimangano aperte per favorire un flusso più sicuro ed evitare che porte e maniglie siano toccate.</w:t>
      </w:r>
    </w:p>
    <w:p w14:paraId="19A8ED8B"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Non è consentito accedere al luogo della celebrazione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2"/>
          <w:sz w:val="20"/>
          <w:szCs w:val="20"/>
        </w:rPr>
        <w:t xml:space="preserve"> </w:t>
      </w:r>
      <w:r w:rsidRPr="003F7DC9">
        <w:rPr>
          <w:color w:val="0B0B0B"/>
          <w:sz w:val="20"/>
          <w:szCs w:val="20"/>
        </w:rPr>
        <w:t>C.</w:t>
      </w:r>
    </w:p>
    <w:p w14:paraId="00ADA15A" w14:textId="77777777" w:rsidR="008B5044" w:rsidRPr="003F7DC9" w:rsidRDefault="008B5044"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Si</w:t>
      </w:r>
      <w:r w:rsidR="00D9217B" w:rsidRPr="003F7DC9">
        <w:rPr>
          <w:color w:val="0B0B0B"/>
          <w:spacing w:val="-9"/>
          <w:sz w:val="20"/>
          <w:szCs w:val="20"/>
        </w:rPr>
        <w:t xml:space="preserve"> </w:t>
      </w:r>
      <w:r w:rsidR="00D9217B" w:rsidRPr="003F7DC9">
        <w:rPr>
          <w:color w:val="0B0B0B"/>
          <w:sz w:val="20"/>
          <w:szCs w:val="20"/>
        </w:rPr>
        <w:t>dà</w:t>
      </w:r>
      <w:r w:rsidR="00D9217B" w:rsidRPr="003F7DC9">
        <w:rPr>
          <w:color w:val="0B0B0B"/>
          <w:spacing w:val="-9"/>
          <w:sz w:val="20"/>
          <w:szCs w:val="20"/>
        </w:rPr>
        <w:t xml:space="preserve"> </w:t>
      </w:r>
      <w:r w:rsidR="00D9217B" w:rsidRPr="003F7DC9">
        <w:rPr>
          <w:color w:val="0B0B0B"/>
          <w:sz w:val="20"/>
          <w:szCs w:val="20"/>
        </w:rPr>
        <w:t>indicazione,</w:t>
      </w:r>
      <w:r w:rsidR="00D9217B" w:rsidRPr="003F7DC9">
        <w:rPr>
          <w:color w:val="0B0B0B"/>
          <w:spacing w:val="-9"/>
          <w:sz w:val="20"/>
          <w:szCs w:val="20"/>
        </w:rPr>
        <w:t xml:space="preserve"> </w:t>
      </w:r>
      <w:r w:rsidR="00D9217B" w:rsidRPr="003F7DC9">
        <w:rPr>
          <w:color w:val="0B0B0B"/>
          <w:sz w:val="20"/>
          <w:szCs w:val="20"/>
        </w:rPr>
        <w:t>ove</w:t>
      </w:r>
      <w:r w:rsidR="00D9217B" w:rsidRPr="003F7DC9">
        <w:rPr>
          <w:color w:val="0B0B0B"/>
          <w:spacing w:val="-9"/>
          <w:sz w:val="20"/>
          <w:szCs w:val="20"/>
        </w:rPr>
        <w:t xml:space="preserve"> </w:t>
      </w:r>
      <w:r w:rsidR="00D9217B" w:rsidRPr="003F7DC9">
        <w:rPr>
          <w:color w:val="0B0B0B"/>
          <w:sz w:val="20"/>
          <w:szCs w:val="20"/>
        </w:rPr>
        <w:t>possibile</w:t>
      </w:r>
      <w:r w:rsidR="00D9217B" w:rsidRPr="003F7DC9">
        <w:rPr>
          <w:color w:val="0B0B0B"/>
          <w:spacing w:val="-9"/>
          <w:sz w:val="20"/>
          <w:szCs w:val="20"/>
        </w:rPr>
        <w:t xml:space="preserve"> </w:t>
      </w:r>
      <w:r w:rsidR="00D9217B" w:rsidRPr="003F7DC9">
        <w:rPr>
          <w:color w:val="0B0B0B"/>
          <w:sz w:val="20"/>
          <w:szCs w:val="20"/>
        </w:rPr>
        <w:t>e</w:t>
      </w:r>
      <w:r w:rsidR="00D9217B" w:rsidRPr="003F7DC9">
        <w:rPr>
          <w:color w:val="0B0B0B"/>
          <w:spacing w:val="-9"/>
          <w:sz w:val="20"/>
          <w:szCs w:val="20"/>
        </w:rPr>
        <w:t xml:space="preserve"> </w:t>
      </w:r>
      <w:r w:rsidR="00D9217B" w:rsidRPr="003F7DC9">
        <w:rPr>
          <w:color w:val="0B0B0B"/>
          <w:sz w:val="20"/>
          <w:szCs w:val="20"/>
        </w:rPr>
        <w:t>consentito,</w:t>
      </w:r>
      <w:r w:rsidR="00D9217B" w:rsidRPr="003F7DC9">
        <w:rPr>
          <w:color w:val="0B0B0B"/>
          <w:spacing w:val="-9"/>
          <w:sz w:val="20"/>
          <w:szCs w:val="20"/>
        </w:rPr>
        <w:t xml:space="preserve"> </w:t>
      </w:r>
      <w:r w:rsidR="00D9217B" w:rsidRPr="003F7DC9">
        <w:rPr>
          <w:color w:val="0B0B0B"/>
          <w:sz w:val="20"/>
          <w:szCs w:val="20"/>
        </w:rPr>
        <w:t>di</w:t>
      </w:r>
      <w:r w:rsidR="00D9217B" w:rsidRPr="003F7DC9">
        <w:rPr>
          <w:color w:val="0B0B0B"/>
          <w:spacing w:val="-9"/>
          <w:sz w:val="20"/>
          <w:szCs w:val="20"/>
        </w:rPr>
        <w:t xml:space="preserve"> </w:t>
      </w:r>
      <w:r w:rsidR="00D9217B" w:rsidRPr="003F7DC9">
        <w:rPr>
          <w:color w:val="0B0B0B"/>
          <w:sz w:val="20"/>
          <w:szCs w:val="20"/>
        </w:rPr>
        <w:t>svolgere</w:t>
      </w:r>
      <w:r w:rsidR="00D9217B" w:rsidRPr="003F7DC9">
        <w:rPr>
          <w:color w:val="0B0B0B"/>
          <w:spacing w:val="-9"/>
          <w:sz w:val="20"/>
          <w:szCs w:val="20"/>
        </w:rPr>
        <w:t xml:space="preserve"> </w:t>
      </w:r>
      <w:r w:rsidR="00D9217B" w:rsidRPr="003F7DC9">
        <w:rPr>
          <w:color w:val="0B0B0B"/>
          <w:sz w:val="20"/>
          <w:szCs w:val="20"/>
        </w:rPr>
        <w:t>le</w:t>
      </w:r>
      <w:r w:rsidR="00D9217B" w:rsidRPr="003F7DC9">
        <w:rPr>
          <w:color w:val="0B0B0B"/>
          <w:spacing w:val="-9"/>
          <w:sz w:val="20"/>
          <w:szCs w:val="20"/>
        </w:rPr>
        <w:t xml:space="preserve"> </w:t>
      </w:r>
      <w:r w:rsidR="00D9217B" w:rsidRPr="003F7DC9">
        <w:rPr>
          <w:color w:val="0B0B0B"/>
          <w:sz w:val="20"/>
          <w:szCs w:val="20"/>
        </w:rPr>
        <w:t>funzioni</w:t>
      </w:r>
      <w:r w:rsidR="00D9217B" w:rsidRPr="003F7DC9">
        <w:rPr>
          <w:color w:val="0B0B0B"/>
          <w:spacing w:val="-9"/>
          <w:sz w:val="20"/>
          <w:szCs w:val="20"/>
        </w:rPr>
        <w:t xml:space="preserve"> </w:t>
      </w:r>
      <w:r w:rsidR="00D9217B" w:rsidRPr="003F7DC9">
        <w:rPr>
          <w:color w:val="0B0B0B"/>
          <w:sz w:val="20"/>
          <w:szCs w:val="20"/>
        </w:rPr>
        <w:t>negli</w:t>
      </w:r>
      <w:r w:rsidR="00D9217B" w:rsidRPr="003F7DC9">
        <w:rPr>
          <w:color w:val="0B0B0B"/>
          <w:spacing w:val="-9"/>
          <w:sz w:val="20"/>
          <w:szCs w:val="20"/>
        </w:rPr>
        <w:t xml:space="preserve"> </w:t>
      </w:r>
      <w:r w:rsidR="00D9217B" w:rsidRPr="003F7DC9">
        <w:rPr>
          <w:color w:val="0B0B0B"/>
          <w:sz w:val="20"/>
          <w:szCs w:val="20"/>
        </w:rPr>
        <w:t>spazi</w:t>
      </w:r>
      <w:r w:rsidR="00D9217B" w:rsidRPr="003F7DC9">
        <w:rPr>
          <w:color w:val="0B0B0B"/>
          <w:spacing w:val="-9"/>
          <w:sz w:val="20"/>
          <w:szCs w:val="20"/>
        </w:rPr>
        <w:t xml:space="preserve"> </w:t>
      </w:r>
      <w:r w:rsidR="00D9217B" w:rsidRPr="003F7DC9">
        <w:rPr>
          <w:color w:val="0B0B0B"/>
          <w:sz w:val="20"/>
          <w:szCs w:val="20"/>
        </w:rPr>
        <w:t>esterni</w:t>
      </w:r>
      <w:r w:rsidR="00D9217B" w:rsidRPr="003F7DC9">
        <w:rPr>
          <w:color w:val="0B0B0B"/>
          <w:spacing w:val="-9"/>
          <w:sz w:val="20"/>
          <w:szCs w:val="20"/>
        </w:rPr>
        <w:t xml:space="preserve"> </w:t>
      </w:r>
      <w:r w:rsidR="00D9217B" w:rsidRPr="003F7DC9">
        <w:rPr>
          <w:color w:val="0B0B0B"/>
          <w:sz w:val="20"/>
          <w:szCs w:val="20"/>
        </w:rPr>
        <w:t>dei</w:t>
      </w:r>
      <w:r w:rsidR="00D9217B" w:rsidRPr="003F7DC9">
        <w:rPr>
          <w:color w:val="0B0B0B"/>
          <w:spacing w:val="-9"/>
          <w:sz w:val="20"/>
          <w:szCs w:val="20"/>
        </w:rPr>
        <w:t xml:space="preserve"> </w:t>
      </w:r>
      <w:r w:rsidR="00D9217B" w:rsidRPr="003F7DC9">
        <w:rPr>
          <w:color w:val="0B0B0B"/>
          <w:sz w:val="20"/>
          <w:szCs w:val="20"/>
        </w:rPr>
        <w:t>luoghi di culto, avendo cura che, alla conclusione, i partecipanti si allontanino rapidamente dall’area dell’incontro.</w:t>
      </w:r>
    </w:p>
    <w:p w14:paraId="2013A17C" w14:textId="43F02AE5" w:rsidR="004A05D3" w:rsidRPr="003F7DC9" w:rsidRDefault="008B5044"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In</w:t>
      </w:r>
      <w:r w:rsidR="00D9217B" w:rsidRPr="003F7DC9">
        <w:rPr>
          <w:color w:val="0B0B0B"/>
          <w:spacing w:val="-6"/>
          <w:sz w:val="20"/>
          <w:szCs w:val="20"/>
        </w:rPr>
        <w:t xml:space="preserve"> </w:t>
      </w:r>
      <w:r w:rsidR="00D9217B" w:rsidRPr="003F7DC9">
        <w:rPr>
          <w:color w:val="0B0B0B"/>
          <w:sz w:val="20"/>
          <w:szCs w:val="20"/>
        </w:rPr>
        <w:t>relazione</w:t>
      </w:r>
      <w:r w:rsidR="00D9217B" w:rsidRPr="003F7DC9">
        <w:rPr>
          <w:color w:val="0B0B0B"/>
          <w:spacing w:val="-5"/>
          <w:sz w:val="20"/>
          <w:szCs w:val="20"/>
        </w:rPr>
        <w:t xml:space="preserve"> </w:t>
      </w:r>
      <w:r w:rsidR="00D9217B" w:rsidRPr="003F7DC9">
        <w:rPr>
          <w:color w:val="0B0B0B"/>
          <w:sz w:val="20"/>
          <w:szCs w:val="20"/>
        </w:rPr>
        <w:t>a</w:t>
      </w:r>
      <w:r w:rsidR="00D9217B" w:rsidRPr="003F7DC9">
        <w:rPr>
          <w:color w:val="0B0B0B"/>
          <w:spacing w:val="-6"/>
          <w:sz w:val="20"/>
          <w:szCs w:val="20"/>
        </w:rPr>
        <w:t xml:space="preserve"> </w:t>
      </w:r>
      <w:r w:rsidR="00D9217B" w:rsidRPr="003F7DC9">
        <w:rPr>
          <w:color w:val="0B0B0B"/>
          <w:sz w:val="20"/>
          <w:szCs w:val="20"/>
        </w:rPr>
        <w:t>particolari</w:t>
      </w:r>
      <w:r w:rsidR="00D9217B" w:rsidRPr="003F7DC9">
        <w:rPr>
          <w:color w:val="0B0B0B"/>
          <w:spacing w:val="-6"/>
          <w:sz w:val="20"/>
          <w:szCs w:val="20"/>
        </w:rPr>
        <w:t xml:space="preserve"> </w:t>
      </w:r>
      <w:r w:rsidR="00D9217B" w:rsidRPr="003F7DC9">
        <w:rPr>
          <w:color w:val="0B0B0B"/>
          <w:sz w:val="20"/>
          <w:szCs w:val="20"/>
        </w:rPr>
        <w:t>aspetti</w:t>
      </w:r>
      <w:r w:rsidR="00D9217B" w:rsidRPr="003F7DC9">
        <w:rPr>
          <w:color w:val="0B0B0B"/>
          <w:spacing w:val="-5"/>
          <w:sz w:val="20"/>
          <w:szCs w:val="20"/>
        </w:rPr>
        <w:t xml:space="preserve"> </w:t>
      </w:r>
      <w:r w:rsidR="00D9217B" w:rsidRPr="003F7DC9">
        <w:rPr>
          <w:color w:val="0B0B0B"/>
          <w:sz w:val="20"/>
          <w:szCs w:val="20"/>
        </w:rPr>
        <w:t>del</w:t>
      </w:r>
      <w:r w:rsidR="00D9217B" w:rsidRPr="003F7DC9">
        <w:rPr>
          <w:color w:val="0B0B0B"/>
          <w:spacing w:val="-5"/>
          <w:sz w:val="20"/>
          <w:szCs w:val="20"/>
        </w:rPr>
        <w:t xml:space="preserve"> </w:t>
      </w:r>
      <w:r w:rsidR="00D9217B" w:rsidRPr="003F7DC9">
        <w:rPr>
          <w:color w:val="0B0B0B"/>
          <w:sz w:val="20"/>
          <w:szCs w:val="20"/>
        </w:rPr>
        <w:t>culto</w:t>
      </w:r>
      <w:r w:rsidR="00D9217B" w:rsidRPr="003F7DC9">
        <w:rPr>
          <w:color w:val="0B0B0B"/>
          <w:spacing w:val="-6"/>
          <w:sz w:val="20"/>
          <w:szCs w:val="20"/>
        </w:rPr>
        <w:t xml:space="preserve"> </w:t>
      </w:r>
      <w:r w:rsidR="00D9217B" w:rsidRPr="003F7DC9">
        <w:rPr>
          <w:color w:val="0B0B0B"/>
          <w:sz w:val="20"/>
          <w:szCs w:val="20"/>
        </w:rPr>
        <w:t>che</w:t>
      </w:r>
      <w:r w:rsidR="00D9217B" w:rsidRPr="003F7DC9">
        <w:rPr>
          <w:color w:val="0B0B0B"/>
          <w:spacing w:val="-5"/>
          <w:sz w:val="20"/>
          <w:szCs w:val="20"/>
        </w:rPr>
        <w:t xml:space="preserve"> </w:t>
      </w:r>
      <w:r w:rsidR="00D9217B" w:rsidRPr="003F7DC9">
        <w:rPr>
          <w:color w:val="0B0B0B"/>
          <w:sz w:val="20"/>
          <w:szCs w:val="20"/>
        </w:rPr>
        <w:t>potrebbero</w:t>
      </w:r>
      <w:r w:rsidR="00D9217B" w:rsidRPr="003F7DC9">
        <w:rPr>
          <w:color w:val="0B0B0B"/>
          <w:spacing w:val="-5"/>
          <w:sz w:val="20"/>
          <w:szCs w:val="20"/>
        </w:rPr>
        <w:t xml:space="preserve"> </w:t>
      </w:r>
      <w:r w:rsidR="00D9217B" w:rsidRPr="003F7DC9">
        <w:rPr>
          <w:color w:val="0B0B0B"/>
          <w:sz w:val="20"/>
          <w:szCs w:val="20"/>
        </w:rPr>
        <w:t>implicare</w:t>
      </w:r>
      <w:r w:rsidR="00D9217B" w:rsidRPr="003F7DC9">
        <w:rPr>
          <w:color w:val="0B0B0B"/>
          <w:spacing w:val="-6"/>
          <w:sz w:val="20"/>
          <w:szCs w:val="20"/>
        </w:rPr>
        <w:t xml:space="preserve"> </w:t>
      </w:r>
      <w:r w:rsidR="00D9217B" w:rsidRPr="003F7DC9">
        <w:rPr>
          <w:color w:val="0B0B0B"/>
          <w:sz w:val="20"/>
          <w:szCs w:val="20"/>
        </w:rPr>
        <w:t>contatti</w:t>
      </w:r>
      <w:r w:rsidR="00D9217B" w:rsidRPr="003F7DC9">
        <w:rPr>
          <w:color w:val="0B0B0B"/>
          <w:spacing w:val="-6"/>
          <w:sz w:val="20"/>
          <w:szCs w:val="20"/>
        </w:rPr>
        <w:t xml:space="preserve"> </w:t>
      </w:r>
      <w:r w:rsidR="00D9217B" w:rsidRPr="003F7DC9">
        <w:rPr>
          <w:color w:val="0B0B0B"/>
          <w:sz w:val="20"/>
          <w:szCs w:val="20"/>
        </w:rPr>
        <w:t>ravvicinati,</w:t>
      </w:r>
      <w:r w:rsidR="00D9217B" w:rsidRPr="003F7DC9">
        <w:rPr>
          <w:color w:val="0B0B0B"/>
          <w:spacing w:val="-5"/>
          <w:sz w:val="20"/>
          <w:szCs w:val="20"/>
        </w:rPr>
        <w:t xml:space="preserve"> </w:t>
      </w:r>
      <w:r w:rsidR="00D9217B" w:rsidRPr="003F7DC9">
        <w:rPr>
          <w:color w:val="0B0B0B"/>
          <w:sz w:val="20"/>
          <w:szCs w:val="20"/>
        </w:rPr>
        <w:t>è</w:t>
      </w:r>
      <w:r w:rsidR="00D9217B" w:rsidRPr="003F7DC9">
        <w:rPr>
          <w:color w:val="0B0B0B"/>
          <w:spacing w:val="-5"/>
          <w:sz w:val="20"/>
          <w:szCs w:val="20"/>
        </w:rPr>
        <w:t xml:space="preserve"> </w:t>
      </w:r>
      <w:r w:rsidR="00D9217B" w:rsidRPr="003F7DC9">
        <w:rPr>
          <w:color w:val="0B0B0B"/>
          <w:sz w:val="20"/>
          <w:szCs w:val="20"/>
        </w:rPr>
        <w:t>affidata alle</w:t>
      </w:r>
      <w:r w:rsidR="00D9217B" w:rsidRPr="003F7DC9">
        <w:rPr>
          <w:color w:val="0B0B0B"/>
          <w:spacing w:val="-9"/>
          <w:sz w:val="20"/>
          <w:szCs w:val="20"/>
        </w:rPr>
        <w:t xml:space="preserve"> </w:t>
      </w:r>
      <w:r w:rsidR="00D9217B" w:rsidRPr="003F7DC9">
        <w:rPr>
          <w:color w:val="0B0B0B"/>
          <w:sz w:val="20"/>
          <w:szCs w:val="20"/>
        </w:rPr>
        <w:t>autorità</w:t>
      </w:r>
      <w:r w:rsidR="00D9217B" w:rsidRPr="003F7DC9">
        <w:rPr>
          <w:color w:val="0B0B0B"/>
          <w:spacing w:val="-9"/>
          <w:sz w:val="20"/>
          <w:szCs w:val="20"/>
        </w:rPr>
        <w:t xml:space="preserve"> </w:t>
      </w:r>
      <w:r w:rsidR="00D9217B" w:rsidRPr="003F7DC9">
        <w:rPr>
          <w:color w:val="0B0B0B"/>
          <w:sz w:val="20"/>
          <w:szCs w:val="20"/>
        </w:rPr>
        <w:t>religiose</w:t>
      </w:r>
      <w:r w:rsidR="00D9217B" w:rsidRPr="003F7DC9">
        <w:rPr>
          <w:color w:val="0B0B0B"/>
          <w:spacing w:val="-9"/>
          <w:sz w:val="20"/>
          <w:szCs w:val="20"/>
        </w:rPr>
        <w:t xml:space="preserve"> </w:t>
      </w:r>
      <w:r w:rsidR="00D9217B" w:rsidRPr="003F7DC9">
        <w:rPr>
          <w:color w:val="0B0B0B"/>
          <w:sz w:val="20"/>
          <w:szCs w:val="20"/>
        </w:rPr>
        <w:t>competenti</w:t>
      </w:r>
      <w:r w:rsidR="00D9217B" w:rsidRPr="003F7DC9">
        <w:rPr>
          <w:color w:val="0B0B0B"/>
          <w:spacing w:val="-8"/>
          <w:sz w:val="20"/>
          <w:szCs w:val="20"/>
        </w:rPr>
        <w:t xml:space="preserve"> </w:t>
      </w:r>
      <w:r w:rsidR="00D9217B" w:rsidRPr="003F7DC9">
        <w:rPr>
          <w:color w:val="0B0B0B"/>
          <w:sz w:val="20"/>
          <w:szCs w:val="20"/>
        </w:rPr>
        <w:t>la</w:t>
      </w:r>
      <w:r w:rsidR="00D9217B" w:rsidRPr="003F7DC9">
        <w:rPr>
          <w:color w:val="0B0B0B"/>
          <w:spacing w:val="-9"/>
          <w:sz w:val="20"/>
          <w:szCs w:val="20"/>
        </w:rPr>
        <w:t xml:space="preserve"> </w:t>
      </w:r>
      <w:r w:rsidR="00D9217B" w:rsidRPr="003F7DC9">
        <w:rPr>
          <w:color w:val="0B0B0B"/>
          <w:sz w:val="20"/>
          <w:szCs w:val="20"/>
        </w:rPr>
        <w:t>responsabilità</w:t>
      </w:r>
      <w:r w:rsidR="00D9217B" w:rsidRPr="003F7DC9">
        <w:rPr>
          <w:color w:val="0B0B0B"/>
          <w:spacing w:val="-9"/>
          <w:sz w:val="20"/>
          <w:szCs w:val="20"/>
        </w:rPr>
        <w:t xml:space="preserve"> </w:t>
      </w:r>
      <w:r w:rsidR="00D9217B" w:rsidRPr="003F7DC9">
        <w:rPr>
          <w:color w:val="0B0B0B"/>
          <w:sz w:val="20"/>
          <w:szCs w:val="20"/>
        </w:rPr>
        <w:t>di</w:t>
      </w:r>
      <w:r w:rsidR="00D9217B" w:rsidRPr="003F7DC9">
        <w:rPr>
          <w:color w:val="0B0B0B"/>
          <w:spacing w:val="-8"/>
          <w:sz w:val="20"/>
          <w:szCs w:val="20"/>
        </w:rPr>
        <w:t xml:space="preserve"> </w:t>
      </w:r>
      <w:r w:rsidR="00D9217B" w:rsidRPr="003F7DC9">
        <w:rPr>
          <w:color w:val="0B0B0B"/>
          <w:sz w:val="20"/>
          <w:szCs w:val="20"/>
        </w:rPr>
        <w:t>individuare</w:t>
      </w:r>
      <w:r w:rsidR="00D9217B" w:rsidRPr="003F7DC9">
        <w:rPr>
          <w:color w:val="0B0B0B"/>
          <w:spacing w:val="-9"/>
          <w:sz w:val="20"/>
          <w:szCs w:val="20"/>
        </w:rPr>
        <w:t xml:space="preserve"> </w:t>
      </w:r>
      <w:r w:rsidR="00D9217B" w:rsidRPr="003F7DC9">
        <w:rPr>
          <w:color w:val="0B0B0B"/>
          <w:sz w:val="20"/>
          <w:szCs w:val="20"/>
        </w:rPr>
        <w:t>le</w:t>
      </w:r>
      <w:r w:rsidR="00D9217B" w:rsidRPr="003F7DC9">
        <w:rPr>
          <w:color w:val="0B0B0B"/>
          <w:spacing w:val="-9"/>
          <w:sz w:val="20"/>
          <w:szCs w:val="20"/>
        </w:rPr>
        <w:t xml:space="preserve"> </w:t>
      </w:r>
      <w:r w:rsidR="00D9217B" w:rsidRPr="003F7DC9">
        <w:rPr>
          <w:color w:val="0B0B0B"/>
          <w:sz w:val="20"/>
          <w:szCs w:val="20"/>
        </w:rPr>
        <w:t>forme</w:t>
      </w:r>
      <w:r w:rsidR="00D9217B" w:rsidRPr="003F7DC9">
        <w:rPr>
          <w:color w:val="0B0B0B"/>
          <w:spacing w:val="-8"/>
          <w:sz w:val="20"/>
          <w:szCs w:val="20"/>
        </w:rPr>
        <w:t xml:space="preserve"> </w:t>
      </w:r>
      <w:r w:rsidR="00D9217B" w:rsidRPr="003F7DC9">
        <w:rPr>
          <w:color w:val="0B0B0B"/>
          <w:sz w:val="20"/>
          <w:szCs w:val="20"/>
        </w:rPr>
        <w:t>più</w:t>
      </w:r>
      <w:r w:rsidR="00D9217B" w:rsidRPr="003F7DC9">
        <w:rPr>
          <w:color w:val="0B0B0B"/>
          <w:spacing w:val="-9"/>
          <w:sz w:val="20"/>
          <w:szCs w:val="20"/>
        </w:rPr>
        <w:t xml:space="preserve"> </w:t>
      </w:r>
      <w:r w:rsidR="00D9217B" w:rsidRPr="003F7DC9">
        <w:rPr>
          <w:color w:val="0B0B0B"/>
          <w:sz w:val="20"/>
          <w:szCs w:val="20"/>
        </w:rPr>
        <w:t>idonee</w:t>
      </w:r>
      <w:r w:rsidR="00D9217B" w:rsidRPr="003F7DC9">
        <w:rPr>
          <w:color w:val="0B0B0B"/>
          <w:spacing w:val="-10"/>
          <w:sz w:val="20"/>
          <w:szCs w:val="20"/>
        </w:rPr>
        <w:t xml:space="preserve"> </w:t>
      </w:r>
      <w:r w:rsidR="00D9217B" w:rsidRPr="003F7DC9">
        <w:rPr>
          <w:color w:val="0B0B0B"/>
          <w:sz w:val="20"/>
          <w:szCs w:val="20"/>
        </w:rPr>
        <w:t>a</w:t>
      </w:r>
      <w:r w:rsidR="00D9217B" w:rsidRPr="003F7DC9">
        <w:rPr>
          <w:color w:val="0B0B0B"/>
          <w:spacing w:val="-9"/>
          <w:sz w:val="20"/>
          <w:szCs w:val="20"/>
        </w:rPr>
        <w:t xml:space="preserve"> </w:t>
      </w:r>
      <w:r w:rsidR="00D9217B" w:rsidRPr="003F7DC9">
        <w:rPr>
          <w:color w:val="0B0B0B"/>
          <w:sz w:val="20"/>
          <w:szCs w:val="20"/>
        </w:rPr>
        <w:t>mantenere le cautele necessarie ad escludere ogni rischio di contagio e di trasmissione del</w:t>
      </w:r>
      <w:r w:rsidR="00D9217B" w:rsidRPr="003F7DC9">
        <w:rPr>
          <w:color w:val="0B0B0B"/>
          <w:spacing w:val="-32"/>
          <w:sz w:val="20"/>
          <w:szCs w:val="20"/>
        </w:rPr>
        <w:t xml:space="preserve"> </w:t>
      </w:r>
      <w:r w:rsidRPr="003F7DC9">
        <w:rPr>
          <w:color w:val="0B0B0B"/>
          <w:sz w:val="20"/>
          <w:szCs w:val="20"/>
        </w:rPr>
        <w:t>virus</w:t>
      </w:r>
      <w:r w:rsidR="00E13FC8">
        <w:rPr>
          <w:color w:val="0B0B0B"/>
          <w:sz w:val="20"/>
          <w:szCs w:val="20"/>
        </w:rPr>
        <w:t>.</w:t>
      </w:r>
    </w:p>
    <w:p w14:paraId="2C26D6D5" w14:textId="77777777" w:rsidR="004A05D3" w:rsidRPr="003F7DC9" w:rsidRDefault="004A05D3" w:rsidP="00F93B18">
      <w:pPr>
        <w:pStyle w:val="Paragrafoelenco"/>
        <w:numPr>
          <w:ilvl w:val="1"/>
          <w:numId w:val="107"/>
        </w:numPr>
        <w:tabs>
          <w:tab w:val="left" w:pos="1418"/>
        </w:tabs>
        <w:ind w:left="709" w:right="794" w:firstLine="0"/>
        <w:rPr>
          <w:color w:val="0B0B0B"/>
          <w:sz w:val="20"/>
          <w:szCs w:val="20"/>
        </w:rPr>
      </w:pPr>
      <w:r w:rsidRPr="003F7DC9">
        <w:rPr>
          <w:color w:val="0B0B0B"/>
          <w:w w:val="105"/>
          <w:sz w:val="20"/>
          <w:szCs w:val="20"/>
        </w:rPr>
        <w:t>I ministri di culto possono svolgere attività di culto ed eccezionalmente spostarsi anche oltre i confini</w:t>
      </w:r>
      <w:r w:rsidRPr="003F7DC9">
        <w:rPr>
          <w:color w:val="0B0B0B"/>
          <w:spacing w:val="-18"/>
          <w:w w:val="105"/>
          <w:sz w:val="20"/>
          <w:szCs w:val="20"/>
        </w:rPr>
        <w:t xml:space="preserve"> </w:t>
      </w:r>
      <w:r w:rsidRPr="003F7DC9">
        <w:rPr>
          <w:color w:val="0B0B0B"/>
          <w:w w:val="105"/>
          <w:sz w:val="20"/>
          <w:szCs w:val="20"/>
        </w:rPr>
        <w:t>della</w:t>
      </w:r>
      <w:r w:rsidRPr="003F7DC9">
        <w:rPr>
          <w:color w:val="0B0B0B"/>
          <w:spacing w:val="-18"/>
          <w:w w:val="105"/>
          <w:sz w:val="20"/>
          <w:szCs w:val="20"/>
        </w:rPr>
        <w:t xml:space="preserve"> </w:t>
      </w:r>
      <w:r w:rsidRPr="003F7DC9">
        <w:rPr>
          <w:color w:val="0B0B0B"/>
          <w:w w:val="105"/>
          <w:sz w:val="20"/>
          <w:szCs w:val="20"/>
        </w:rPr>
        <w:t>Regione,</w:t>
      </w:r>
      <w:r w:rsidRPr="003F7DC9">
        <w:rPr>
          <w:color w:val="0B0B0B"/>
          <w:spacing w:val="-17"/>
          <w:w w:val="105"/>
          <w:sz w:val="20"/>
          <w:szCs w:val="20"/>
        </w:rPr>
        <w:t xml:space="preserve"> </w:t>
      </w:r>
      <w:r w:rsidRPr="003F7DC9">
        <w:rPr>
          <w:color w:val="0B0B0B"/>
          <w:w w:val="105"/>
          <w:sz w:val="20"/>
          <w:szCs w:val="20"/>
        </w:rPr>
        <w:t>sempre</w:t>
      </w:r>
      <w:r w:rsidRPr="003F7DC9">
        <w:rPr>
          <w:color w:val="0B0B0B"/>
          <w:spacing w:val="-18"/>
          <w:w w:val="105"/>
          <w:sz w:val="20"/>
          <w:szCs w:val="20"/>
        </w:rPr>
        <w:t xml:space="preserve"> </w:t>
      </w:r>
      <w:r w:rsidRPr="003F7DC9">
        <w:rPr>
          <w:color w:val="0B0B0B"/>
          <w:w w:val="105"/>
          <w:sz w:val="20"/>
          <w:szCs w:val="20"/>
        </w:rPr>
        <w:t>che</w:t>
      </w:r>
      <w:r w:rsidRPr="003F7DC9">
        <w:rPr>
          <w:color w:val="0B0B0B"/>
          <w:spacing w:val="-18"/>
          <w:w w:val="105"/>
          <w:sz w:val="20"/>
          <w:szCs w:val="20"/>
        </w:rPr>
        <w:t xml:space="preserve"> </w:t>
      </w:r>
      <w:r w:rsidRPr="003F7DC9">
        <w:rPr>
          <w:color w:val="0B0B0B"/>
          <w:w w:val="105"/>
          <w:sz w:val="20"/>
          <w:szCs w:val="20"/>
        </w:rPr>
        <w:t>ricorrano</w:t>
      </w:r>
      <w:r w:rsidRPr="003F7DC9">
        <w:rPr>
          <w:color w:val="0B0B0B"/>
          <w:spacing w:val="-16"/>
          <w:w w:val="105"/>
          <w:sz w:val="20"/>
          <w:szCs w:val="20"/>
        </w:rPr>
        <w:t xml:space="preserve"> </w:t>
      </w:r>
      <w:r w:rsidRPr="003F7DC9">
        <w:rPr>
          <w:color w:val="0B0B0B"/>
          <w:w w:val="105"/>
          <w:sz w:val="20"/>
          <w:szCs w:val="20"/>
        </w:rPr>
        <w:t>le</w:t>
      </w:r>
      <w:r w:rsidRPr="003F7DC9">
        <w:rPr>
          <w:color w:val="0B0B0B"/>
          <w:spacing w:val="-18"/>
          <w:w w:val="105"/>
          <w:sz w:val="20"/>
          <w:szCs w:val="20"/>
        </w:rPr>
        <w:t xml:space="preserve"> </w:t>
      </w:r>
      <w:r w:rsidRPr="003F7DC9">
        <w:rPr>
          <w:color w:val="0B0B0B"/>
          <w:w w:val="105"/>
          <w:sz w:val="20"/>
          <w:szCs w:val="20"/>
        </w:rPr>
        <w:t>motivazioni</w:t>
      </w:r>
      <w:r w:rsidRPr="003F7DC9">
        <w:rPr>
          <w:color w:val="0B0B0B"/>
          <w:spacing w:val="-18"/>
          <w:w w:val="105"/>
          <w:sz w:val="20"/>
          <w:szCs w:val="20"/>
        </w:rPr>
        <w:t xml:space="preserve"> </w:t>
      </w:r>
      <w:r w:rsidRPr="003F7DC9">
        <w:rPr>
          <w:color w:val="0B0B0B"/>
          <w:w w:val="105"/>
          <w:sz w:val="20"/>
          <w:szCs w:val="20"/>
        </w:rPr>
        <w:t>previste</w:t>
      </w:r>
      <w:r w:rsidRPr="003F7DC9">
        <w:rPr>
          <w:color w:val="0B0B0B"/>
          <w:spacing w:val="-18"/>
          <w:w w:val="105"/>
          <w:sz w:val="20"/>
          <w:szCs w:val="20"/>
        </w:rPr>
        <w:t xml:space="preserve"> </w:t>
      </w:r>
      <w:r w:rsidRPr="003F7DC9">
        <w:rPr>
          <w:color w:val="0B0B0B"/>
          <w:w w:val="105"/>
          <w:sz w:val="20"/>
          <w:szCs w:val="20"/>
        </w:rPr>
        <w:t>dalla</w:t>
      </w:r>
      <w:r w:rsidRPr="003F7DC9">
        <w:rPr>
          <w:color w:val="0B0B0B"/>
          <w:spacing w:val="-18"/>
          <w:w w:val="105"/>
          <w:sz w:val="20"/>
          <w:szCs w:val="20"/>
        </w:rPr>
        <w:t xml:space="preserve"> </w:t>
      </w:r>
      <w:r w:rsidRPr="003F7DC9">
        <w:rPr>
          <w:color w:val="0B0B0B"/>
          <w:w w:val="105"/>
          <w:sz w:val="20"/>
          <w:szCs w:val="20"/>
        </w:rPr>
        <w:t>normativa</w:t>
      </w:r>
      <w:r w:rsidRPr="003F7DC9">
        <w:rPr>
          <w:color w:val="0B0B0B"/>
          <w:spacing w:val="-18"/>
          <w:w w:val="105"/>
          <w:sz w:val="20"/>
          <w:szCs w:val="20"/>
        </w:rPr>
        <w:t xml:space="preserve"> </w:t>
      </w:r>
      <w:r w:rsidRPr="003F7DC9">
        <w:rPr>
          <w:color w:val="0B0B0B"/>
          <w:w w:val="105"/>
          <w:sz w:val="20"/>
          <w:szCs w:val="20"/>
        </w:rPr>
        <w:t>vigente</w:t>
      </w:r>
      <w:r w:rsidRPr="003F7DC9">
        <w:rPr>
          <w:color w:val="0B0B0B"/>
          <w:spacing w:val="-17"/>
          <w:w w:val="105"/>
          <w:sz w:val="20"/>
          <w:szCs w:val="20"/>
        </w:rPr>
        <w:t xml:space="preserve"> </w:t>
      </w:r>
      <w:r w:rsidRPr="003F7DC9">
        <w:rPr>
          <w:color w:val="0B0B0B"/>
          <w:w w:val="105"/>
          <w:sz w:val="20"/>
          <w:szCs w:val="20"/>
        </w:rPr>
        <w:t>e</w:t>
      </w:r>
      <w:r w:rsidRPr="003F7DC9">
        <w:rPr>
          <w:color w:val="0B0B0B"/>
          <w:spacing w:val="-18"/>
          <w:w w:val="105"/>
          <w:sz w:val="20"/>
          <w:szCs w:val="20"/>
        </w:rPr>
        <w:t xml:space="preserve"> </w:t>
      </w:r>
      <w:r w:rsidRPr="003F7DC9">
        <w:rPr>
          <w:color w:val="0B0B0B"/>
          <w:w w:val="105"/>
          <w:sz w:val="20"/>
          <w:szCs w:val="20"/>
        </w:rPr>
        <w:t>nel rispetto di quanto previsto in tema di autocertificazione, corredata altresì dalla certificazione dell’ente di</w:t>
      </w:r>
      <w:r w:rsidRPr="003F7DC9">
        <w:rPr>
          <w:color w:val="0B0B0B"/>
          <w:spacing w:val="-4"/>
          <w:w w:val="105"/>
          <w:sz w:val="20"/>
          <w:szCs w:val="20"/>
        </w:rPr>
        <w:t xml:space="preserve"> </w:t>
      </w:r>
      <w:r w:rsidRPr="003F7DC9">
        <w:rPr>
          <w:color w:val="0B0B0B"/>
          <w:w w:val="105"/>
          <w:sz w:val="20"/>
          <w:szCs w:val="20"/>
        </w:rPr>
        <w:t>culto.</w:t>
      </w:r>
    </w:p>
    <w:p w14:paraId="690C84FA" w14:textId="77777777" w:rsidR="004273D3" w:rsidRPr="003F7DC9" w:rsidRDefault="004273D3" w:rsidP="00F93B18">
      <w:pPr>
        <w:pStyle w:val="Paragrafoelenco"/>
        <w:tabs>
          <w:tab w:val="left" w:pos="1418"/>
        </w:tabs>
        <w:ind w:left="709" w:right="794" w:firstLine="0"/>
        <w:rPr>
          <w:color w:val="0B0B0B"/>
          <w:sz w:val="20"/>
          <w:szCs w:val="20"/>
        </w:rPr>
      </w:pPr>
    </w:p>
    <w:p w14:paraId="205659FB" w14:textId="77777777" w:rsidR="004273D3" w:rsidRPr="003F7DC9" w:rsidRDefault="004273D3" w:rsidP="00F93B18">
      <w:pPr>
        <w:pStyle w:val="Paragrafoelenco"/>
        <w:numPr>
          <w:ilvl w:val="0"/>
          <w:numId w:val="107"/>
        </w:numPr>
        <w:spacing w:before="97" w:line="266" w:lineRule="auto"/>
        <w:ind w:left="709" w:right="794" w:hanging="142"/>
        <w:rPr>
          <w:b/>
          <w:sz w:val="20"/>
          <w:szCs w:val="20"/>
        </w:rPr>
      </w:pPr>
      <w:r w:rsidRPr="003F7DC9">
        <w:rPr>
          <w:b/>
          <w:color w:val="0B0B0B"/>
          <w:w w:val="105"/>
          <w:sz w:val="20"/>
          <w:szCs w:val="20"/>
        </w:rPr>
        <w:t>Attenzioni da osservare nelle celebrazioni religiose</w:t>
      </w:r>
    </w:p>
    <w:p w14:paraId="2BC6A43D" w14:textId="77777777" w:rsidR="009E7AF3" w:rsidRPr="003F7DC9" w:rsidRDefault="009E7AF3" w:rsidP="00F93B18">
      <w:pPr>
        <w:pStyle w:val="Paragrafoelenco"/>
        <w:spacing w:before="97" w:line="266" w:lineRule="auto"/>
        <w:ind w:left="709" w:right="794" w:firstLine="0"/>
        <w:rPr>
          <w:b/>
          <w:sz w:val="20"/>
          <w:szCs w:val="20"/>
        </w:rPr>
      </w:pPr>
    </w:p>
    <w:p w14:paraId="7E977885" w14:textId="77777777" w:rsidR="004273D3" w:rsidRPr="003F7DC9" w:rsidRDefault="004273D3" w:rsidP="00F93B18">
      <w:pPr>
        <w:pStyle w:val="Paragrafoelenco"/>
        <w:numPr>
          <w:ilvl w:val="1"/>
          <w:numId w:val="114"/>
        </w:numPr>
        <w:tabs>
          <w:tab w:val="left" w:pos="1418"/>
        </w:tabs>
        <w:ind w:left="709" w:right="794" w:firstLine="0"/>
        <w:rPr>
          <w:sz w:val="20"/>
          <w:szCs w:val="20"/>
        </w:rPr>
      </w:pPr>
      <w:r w:rsidRPr="003F7DC9">
        <w:rPr>
          <w:color w:val="0B0B0B"/>
          <w:w w:val="105"/>
          <w:sz w:val="20"/>
          <w:szCs w:val="20"/>
        </w:rPr>
        <w:t>Per</w:t>
      </w:r>
      <w:r w:rsidRPr="003F7DC9">
        <w:rPr>
          <w:color w:val="0B0B0B"/>
          <w:spacing w:val="-12"/>
          <w:w w:val="105"/>
          <w:sz w:val="20"/>
          <w:szCs w:val="20"/>
        </w:rPr>
        <w:t xml:space="preserve"> </w:t>
      </w:r>
      <w:r w:rsidRPr="003F7DC9">
        <w:rPr>
          <w:color w:val="0B0B0B"/>
          <w:w w:val="105"/>
          <w:sz w:val="20"/>
          <w:szCs w:val="20"/>
        </w:rPr>
        <w:t>favorire</w:t>
      </w:r>
      <w:r w:rsidRPr="003F7DC9">
        <w:rPr>
          <w:color w:val="0B0B0B"/>
          <w:spacing w:val="-12"/>
          <w:w w:val="105"/>
          <w:sz w:val="20"/>
          <w:szCs w:val="20"/>
        </w:rPr>
        <w:t xml:space="preserve"> </w:t>
      </w:r>
      <w:r w:rsidRPr="003F7DC9">
        <w:rPr>
          <w:color w:val="0B0B0B"/>
          <w:w w:val="105"/>
          <w:sz w:val="20"/>
          <w:szCs w:val="20"/>
        </w:rPr>
        <w:t>il</w:t>
      </w:r>
      <w:r w:rsidRPr="003F7DC9">
        <w:rPr>
          <w:color w:val="0B0B0B"/>
          <w:spacing w:val="-11"/>
          <w:w w:val="105"/>
          <w:sz w:val="20"/>
          <w:szCs w:val="20"/>
        </w:rPr>
        <w:t xml:space="preserve"> </w:t>
      </w:r>
      <w:r w:rsidRPr="003F7DC9">
        <w:rPr>
          <w:color w:val="0B0B0B"/>
          <w:w w:val="105"/>
          <w:sz w:val="20"/>
          <w:szCs w:val="20"/>
        </w:rPr>
        <w:t>rispetto</w:t>
      </w:r>
      <w:r w:rsidRPr="003F7DC9">
        <w:rPr>
          <w:color w:val="0B0B0B"/>
          <w:spacing w:val="-12"/>
          <w:w w:val="105"/>
          <w:sz w:val="20"/>
          <w:szCs w:val="20"/>
        </w:rPr>
        <w:t xml:space="preserve"> </w:t>
      </w:r>
      <w:r w:rsidRPr="003F7DC9">
        <w:rPr>
          <w:color w:val="0B0B0B"/>
          <w:w w:val="105"/>
          <w:sz w:val="20"/>
          <w:szCs w:val="20"/>
        </w:rPr>
        <w:t>delle</w:t>
      </w:r>
      <w:r w:rsidRPr="003F7DC9">
        <w:rPr>
          <w:color w:val="0B0B0B"/>
          <w:spacing w:val="-12"/>
          <w:w w:val="105"/>
          <w:sz w:val="20"/>
          <w:szCs w:val="20"/>
        </w:rPr>
        <w:t xml:space="preserve"> </w:t>
      </w:r>
      <w:r w:rsidRPr="003F7DC9">
        <w:rPr>
          <w:color w:val="0B0B0B"/>
          <w:w w:val="105"/>
          <w:sz w:val="20"/>
          <w:szCs w:val="20"/>
        </w:rPr>
        <w:t>norme</w:t>
      </w:r>
      <w:r w:rsidRPr="003F7DC9">
        <w:rPr>
          <w:color w:val="0B0B0B"/>
          <w:spacing w:val="-11"/>
          <w:w w:val="105"/>
          <w:sz w:val="20"/>
          <w:szCs w:val="20"/>
        </w:rPr>
        <w:t xml:space="preserve"> </w:t>
      </w:r>
      <w:r w:rsidRPr="003F7DC9">
        <w:rPr>
          <w:color w:val="0B0B0B"/>
          <w:w w:val="105"/>
          <w:sz w:val="20"/>
          <w:szCs w:val="20"/>
        </w:rPr>
        <w:t>di</w:t>
      </w:r>
      <w:r w:rsidRPr="003F7DC9">
        <w:rPr>
          <w:color w:val="0B0B0B"/>
          <w:spacing w:val="-12"/>
          <w:w w:val="105"/>
          <w:sz w:val="20"/>
          <w:szCs w:val="20"/>
        </w:rPr>
        <w:t xml:space="preserve"> </w:t>
      </w:r>
      <w:r w:rsidRPr="003F7DC9">
        <w:rPr>
          <w:color w:val="0B0B0B"/>
          <w:w w:val="105"/>
          <w:sz w:val="20"/>
          <w:szCs w:val="20"/>
        </w:rPr>
        <w:t>distanziamento,</w:t>
      </w:r>
      <w:r w:rsidRPr="003F7DC9">
        <w:rPr>
          <w:color w:val="0B0B0B"/>
          <w:spacing w:val="-11"/>
          <w:w w:val="105"/>
          <w:sz w:val="20"/>
          <w:szCs w:val="20"/>
        </w:rPr>
        <w:t xml:space="preserve"> </w:t>
      </w:r>
      <w:r w:rsidRPr="003F7DC9">
        <w:rPr>
          <w:color w:val="0B0B0B"/>
          <w:w w:val="105"/>
          <w:sz w:val="20"/>
          <w:szCs w:val="20"/>
        </w:rPr>
        <w:t>è</w:t>
      </w:r>
      <w:r w:rsidRPr="003F7DC9">
        <w:rPr>
          <w:color w:val="0B0B0B"/>
          <w:spacing w:val="-12"/>
          <w:w w:val="105"/>
          <w:sz w:val="20"/>
          <w:szCs w:val="20"/>
        </w:rPr>
        <w:t xml:space="preserve"> </w:t>
      </w:r>
      <w:r w:rsidRPr="003F7DC9">
        <w:rPr>
          <w:color w:val="0B0B0B"/>
          <w:w w:val="105"/>
          <w:sz w:val="20"/>
          <w:szCs w:val="20"/>
        </w:rPr>
        <w:t>necessario</w:t>
      </w:r>
      <w:r w:rsidRPr="003F7DC9">
        <w:rPr>
          <w:color w:val="0B0B0B"/>
          <w:spacing w:val="-12"/>
          <w:w w:val="105"/>
          <w:sz w:val="20"/>
          <w:szCs w:val="20"/>
        </w:rPr>
        <w:t xml:space="preserve"> </w:t>
      </w:r>
      <w:r w:rsidRPr="003F7DC9">
        <w:rPr>
          <w:color w:val="0B0B0B"/>
          <w:w w:val="105"/>
          <w:sz w:val="20"/>
          <w:szCs w:val="20"/>
        </w:rPr>
        <w:t>ridurre</w:t>
      </w:r>
      <w:r w:rsidRPr="003F7DC9">
        <w:rPr>
          <w:color w:val="0B0B0B"/>
          <w:spacing w:val="-11"/>
          <w:w w:val="105"/>
          <w:sz w:val="20"/>
          <w:szCs w:val="20"/>
        </w:rPr>
        <w:t xml:space="preserve"> </w:t>
      </w:r>
      <w:r w:rsidRPr="003F7DC9">
        <w:rPr>
          <w:color w:val="0B0B0B"/>
          <w:w w:val="105"/>
          <w:sz w:val="20"/>
          <w:szCs w:val="20"/>
        </w:rPr>
        <w:t>al</w:t>
      </w:r>
      <w:r w:rsidRPr="003F7DC9">
        <w:rPr>
          <w:color w:val="0B0B0B"/>
          <w:spacing w:val="-8"/>
          <w:w w:val="105"/>
          <w:sz w:val="20"/>
          <w:szCs w:val="20"/>
        </w:rPr>
        <w:t xml:space="preserve"> </w:t>
      </w:r>
      <w:r w:rsidRPr="003F7DC9">
        <w:rPr>
          <w:color w:val="0B0B0B"/>
          <w:w w:val="105"/>
          <w:sz w:val="20"/>
          <w:szCs w:val="20"/>
        </w:rPr>
        <w:t>minimo</w:t>
      </w:r>
      <w:r w:rsidRPr="003F7DC9">
        <w:rPr>
          <w:color w:val="0B0B0B"/>
          <w:spacing w:val="-12"/>
          <w:w w:val="105"/>
          <w:sz w:val="20"/>
          <w:szCs w:val="20"/>
        </w:rPr>
        <w:t xml:space="preserve"> </w:t>
      </w:r>
      <w:r w:rsidRPr="003F7DC9">
        <w:rPr>
          <w:color w:val="0B0B0B"/>
          <w:w w:val="105"/>
          <w:sz w:val="20"/>
          <w:szCs w:val="20"/>
        </w:rPr>
        <w:t>la</w:t>
      </w:r>
      <w:r w:rsidRPr="003F7DC9">
        <w:rPr>
          <w:color w:val="0B0B0B"/>
          <w:spacing w:val="-11"/>
          <w:w w:val="105"/>
          <w:sz w:val="20"/>
          <w:szCs w:val="20"/>
        </w:rPr>
        <w:t xml:space="preserve"> </w:t>
      </w:r>
      <w:r w:rsidRPr="003F7DC9">
        <w:rPr>
          <w:color w:val="0B0B0B"/>
          <w:w w:val="105"/>
          <w:sz w:val="20"/>
          <w:szCs w:val="20"/>
        </w:rPr>
        <w:t>presenza di</w:t>
      </w:r>
      <w:r w:rsidRPr="003F7DC9">
        <w:rPr>
          <w:color w:val="0B0B0B"/>
          <w:spacing w:val="-7"/>
          <w:w w:val="105"/>
          <w:sz w:val="20"/>
          <w:szCs w:val="20"/>
        </w:rPr>
        <w:t xml:space="preserve"> </w:t>
      </w:r>
      <w:r w:rsidRPr="003F7DC9">
        <w:rPr>
          <w:color w:val="0B0B0B"/>
          <w:w w:val="105"/>
          <w:sz w:val="20"/>
          <w:szCs w:val="20"/>
        </w:rPr>
        <w:t>ministri</w:t>
      </w:r>
      <w:r w:rsidRPr="003F7DC9">
        <w:rPr>
          <w:color w:val="0B0B0B"/>
          <w:spacing w:val="-7"/>
          <w:w w:val="105"/>
          <w:sz w:val="20"/>
          <w:szCs w:val="20"/>
        </w:rPr>
        <w:t xml:space="preserve"> </w:t>
      </w:r>
      <w:r w:rsidRPr="003F7DC9">
        <w:rPr>
          <w:color w:val="0B0B0B"/>
          <w:w w:val="105"/>
          <w:sz w:val="20"/>
          <w:szCs w:val="20"/>
        </w:rPr>
        <w:t>officianti,</w:t>
      </w:r>
      <w:r w:rsidRPr="003F7DC9">
        <w:rPr>
          <w:color w:val="0B0B0B"/>
          <w:spacing w:val="-7"/>
          <w:w w:val="105"/>
          <w:sz w:val="20"/>
          <w:szCs w:val="20"/>
        </w:rPr>
        <w:t xml:space="preserve"> </w:t>
      </w:r>
      <w:r w:rsidRPr="003F7DC9">
        <w:rPr>
          <w:color w:val="0B0B0B"/>
          <w:w w:val="105"/>
          <w:sz w:val="20"/>
          <w:szCs w:val="20"/>
        </w:rPr>
        <w:t>che</w:t>
      </w:r>
      <w:r w:rsidRPr="003F7DC9">
        <w:rPr>
          <w:color w:val="0B0B0B"/>
          <w:spacing w:val="-6"/>
          <w:w w:val="105"/>
          <w:sz w:val="20"/>
          <w:szCs w:val="20"/>
        </w:rPr>
        <w:t xml:space="preserve"> </w:t>
      </w:r>
      <w:r w:rsidRPr="003F7DC9">
        <w:rPr>
          <w:color w:val="0B0B0B"/>
          <w:w w:val="105"/>
          <w:sz w:val="20"/>
          <w:szCs w:val="20"/>
        </w:rPr>
        <w:t>sono,</w:t>
      </w:r>
      <w:r w:rsidRPr="003F7DC9">
        <w:rPr>
          <w:color w:val="0B0B0B"/>
          <w:spacing w:val="-7"/>
          <w:w w:val="105"/>
          <w:sz w:val="20"/>
          <w:szCs w:val="20"/>
        </w:rPr>
        <w:t xml:space="preserve"> </w:t>
      </w:r>
      <w:r w:rsidRPr="003F7DC9">
        <w:rPr>
          <w:color w:val="0B0B0B"/>
          <w:w w:val="105"/>
          <w:sz w:val="20"/>
          <w:szCs w:val="20"/>
        </w:rPr>
        <w:t>comunque,</w:t>
      </w:r>
      <w:r w:rsidRPr="003F7DC9">
        <w:rPr>
          <w:color w:val="0B0B0B"/>
          <w:spacing w:val="-7"/>
          <w:w w:val="105"/>
          <w:sz w:val="20"/>
          <w:szCs w:val="20"/>
        </w:rPr>
        <w:t xml:space="preserve"> </w:t>
      </w:r>
      <w:r w:rsidRPr="003F7DC9">
        <w:rPr>
          <w:color w:val="0B0B0B"/>
          <w:w w:val="105"/>
          <w:sz w:val="20"/>
          <w:szCs w:val="20"/>
        </w:rPr>
        <w:t>sempre</w:t>
      </w:r>
      <w:r w:rsidRPr="003F7DC9">
        <w:rPr>
          <w:color w:val="0B0B0B"/>
          <w:spacing w:val="-5"/>
          <w:w w:val="105"/>
          <w:sz w:val="20"/>
          <w:szCs w:val="20"/>
        </w:rPr>
        <w:t xml:space="preserve"> </w:t>
      </w:r>
      <w:r w:rsidRPr="003F7DC9">
        <w:rPr>
          <w:color w:val="0B0B0B"/>
          <w:w w:val="105"/>
          <w:sz w:val="20"/>
          <w:szCs w:val="20"/>
        </w:rPr>
        <w:t>tenuti</w:t>
      </w:r>
      <w:r w:rsidRPr="003F7DC9">
        <w:rPr>
          <w:color w:val="0B0B0B"/>
          <w:spacing w:val="-7"/>
          <w:w w:val="105"/>
          <w:sz w:val="20"/>
          <w:szCs w:val="20"/>
        </w:rPr>
        <w:t xml:space="preserve"> </w:t>
      </w:r>
      <w:r w:rsidRPr="003F7DC9">
        <w:rPr>
          <w:color w:val="0B0B0B"/>
          <w:w w:val="105"/>
          <w:sz w:val="20"/>
          <w:szCs w:val="20"/>
        </w:rPr>
        <w:t>al</w:t>
      </w:r>
      <w:r w:rsidRPr="003F7DC9">
        <w:rPr>
          <w:color w:val="0B0B0B"/>
          <w:spacing w:val="-6"/>
          <w:w w:val="105"/>
          <w:sz w:val="20"/>
          <w:szCs w:val="20"/>
        </w:rPr>
        <w:t xml:space="preserve"> </w:t>
      </w:r>
      <w:r w:rsidRPr="003F7DC9">
        <w:rPr>
          <w:color w:val="0B0B0B"/>
          <w:w w:val="105"/>
          <w:sz w:val="20"/>
          <w:szCs w:val="20"/>
        </w:rPr>
        <w:t>rispetto</w:t>
      </w:r>
      <w:r w:rsidRPr="003F7DC9">
        <w:rPr>
          <w:color w:val="0B0B0B"/>
          <w:spacing w:val="-7"/>
          <w:w w:val="105"/>
          <w:sz w:val="20"/>
          <w:szCs w:val="20"/>
        </w:rPr>
        <w:t xml:space="preserve"> </w:t>
      </w:r>
      <w:r w:rsidRPr="003F7DC9">
        <w:rPr>
          <w:color w:val="0B0B0B"/>
          <w:w w:val="105"/>
          <w:sz w:val="20"/>
          <w:szCs w:val="20"/>
        </w:rPr>
        <w:t>della</w:t>
      </w:r>
      <w:r w:rsidRPr="003F7DC9">
        <w:rPr>
          <w:color w:val="0B0B0B"/>
          <w:spacing w:val="-7"/>
          <w:w w:val="105"/>
          <w:sz w:val="20"/>
          <w:szCs w:val="20"/>
        </w:rPr>
        <w:t xml:space="preserve"> </w:t>
      </w:r>
      <w:r w:rsidRPr="003F7DC9">
        <w:rPr>
          <w:color w:val="0B0B0B"/>
          <w:w w:val="105"/>
          <w:sz w:val="20"/>
          <w:szCs w:val="20"/>
        </w:rPr>
        <w:t>distanza</w:t>
      </w:r>
      <w:r w:rsidRPr="003F7DC9">
        <w:rPr>
          <w:color w:val="0B0B0B"/>
          <w:spacing w:val="-8"/>
          <w:w w:val="105"/>
          <w:sz w:val="20"/>
          <w:szCs w:val="20"/>
        </w:rPr>
        <w:t xml:space="preserve"> </w:t>
      </w:r>
      <w:r w:rsidRPr="003F7DC9">
        <w:rPr>
          <w:color w:val="0B0B0B"/>
          <w:w w:val="105"/>
          <w:sz w:val="20"/>
          <w:szCs w:val="20"/>
        </w:rPr>
        <w:t>minima.</w:t>
      </w:r>
    </w:p>
    <w:p w14:paraId="13F787A5" w14:textId="77777777" w:rsidR="004273D3" w:rsidRPr="003F7DC9" w:rsidRDefault="004273D3" w:rsidP="00F93B18">
      <w:pPr>
        <w:pStyle w:val="Paragrafoelenco"/>
        <w:numPr>
          <w:ilvl w:val="1"/>
          <w:numId w:val="114"/>
        </w:numPr>
        <w:tabs>
          <w:tab w:val="left" w:pos="1418"/>
        </w:tabs>
        <w:ind w:left="709" w:right="794" w:firstLine="0"/>
        <w:rPr>
          <w:sz w:val="20"/>
          <w:szCs w:val="20"/>
        </w:rPr>
      </w:pPr>
      <w:r w:rsidRPr="003F7DC9">
        <w:rPr>
          <w:color w:val="0B0B0B"/>
          <w:w w:val="105"/>
          <w:sz w:val="20"/>
          <w:szCs w:val="20"/>
        </w:rPr>
        <w:t>È consentita la presenza di un solo</w:t>
      </w:r>
      <w:r w:rsidRPr="003F7DC9">
        <w:rPr>
          <w:color w:val="0B0B0B"/>
          <w:spacing w:val="-15"/>
          <w:w w:val="105"/>
          <w:sz w:val="20"/>
          <w:szCs w:val="20"/>
        </w:rPr>
        <w:t xml:space="preserve"> </w:t>
      </w:r>
      <w:r w:rsidRPr="003F7DC9">
        <w:rPr>
          <w:color w:val="0B0B0B"/>
          <w:w w:val="105"/>
          <w:sz w:val="20"/>
          <w:szCs w:val="20"/>
        </w:rPr>
        <w:t>cantore.</w:t>
      </w:r>
    </w:p>
    <w:p w14:paraId="1A1B8C33" w14:textId="77777777" w:rsidR="004273D3" w:rsidRPr="003F7DC9" w:rsidRDefault="004273D3" w:rsidP="00F93B18">
      <w:pPr>
        <w:pStyle w:val="Paragrafoelenco"/>
        <w:numPr>
          <w:ilvl w:val="1"/>
          <w:numId w:val="114"/>
        </w:numPr>
        <w:tabs>
          <w:tab w:val="left" w:pos="1418"/>
        </w:tabs>
        <w:ind w:left="709" w:right="794" w:firstLine="0"/>
        <w:rPr>
          <w:sz w:val="20"/>
          <w:szCs w:val="20"/>
        </w:rPr>
      </w:pPr>
      <w:r w:rsidRPr="003F7DC9">
        <w:rPr>
          <w:color w:val="0B0B0B"/>
          <w:w w:val="105"/>
          <w:sz w:val="20"/>
          <w:szCs w:val="20"/>
        </w:rPr>
        <w:t>Gli</w:t>
      </w:r>
      <w:r w:rsidRPr="003F7DC9">
        <w:rPr>
          <w:color w:val="0B0B0B"/>
          <w:spacing w:val="-8"/>
          <w:w w:val="105"/>
          <w:sz w:val="20"/>
          <w:szCs w:val="20"/>
        </w:rPr>
        <w:t xml:space="preserve"> </w:t>
      </w:r>
      <w:r w:rsidRPr="003F7DC9">
        <w:rPr>
          <w:color w:val="0B0B0B"/>
          <w:w w:val="105"/>
          <w:sz w:val="20"/>
          <w:szCs w:val="20"/>
        </w:rPr>
        <w:t>aderenti</w:t>
      </w:r>
      <w:r w:rsidRPr="003F7DC9">
        <w:rPr>
          <w:color w:val="0B0B0B"/>
          <w:spacing w:val="-7"/>
          <w:w w:val="105"/>
          <w:sz w:val="20"/>
          <w:szCs w:val="20"/>
        </w:rPr>
        <w:t xml:space="preserve"> </w:t>
      </w:r>
      <w:r w:rsidRPr="003F7DC9">
        <w:rPr>
          <w:color w:val="0B0B0B"/>
          <w:w w:val="105"/>
          <w:sz w:val="20"/>
          <w:szCs w:val="20"/>
        </w:rPr>
        <w:t>alle</w:t>
      </w:r>
      <w:r w:rsidRPr="003F7DC9">
        <w:rPr>
          <w:color w:val="0B0B0B"/>
          <w:spacing w:val="-7"/>
          <w:w w:val="105"/>
          <w:sz w:val="20"/>
          <w:szCs w:val="20"/>
        </w:rPr>
        <w:t xml:space="preserve"> </w:t>
      </w:r>
      <w:r w:rsidRPr="003F7DC9">
        <w:rPr>
          <w:color w:val="0B0B0B"/>
          <w:w w:val="105"/>
          <w:sz w:val="20"/>
          <w:szCs w:val="20"/>
        </w:rPr>
        <w:t>rispettive</w:t>
      </w:r>
      <w:r w:rsidRPr="003F7DC9">
        <w:rPr>
          <w:color w:val="0B0B0B"/>
          <w:spacing w:val="-7"/>
          <w:w w:val="105"/>
          <w:sz w:val="20"/>
          <w:szCs w:val="20"/>
        </w:rPr>
        <w:t xml:space="preserve"> </w:t>
      </w:r>
      <w:r w:rsidRPr="003F7DC9">
        <w:rPr>
          <w:color w:val="0B0B0B"/>
          <w:w w:val="105"/>
          <w:sz w:val="20"/>
          <w:szCs w:val="20"/>
        </w:rPr>
        <w:t>comunità</w:t>
      </w:r>
      <w:r w:rsidRPr="003F7DC9">
        <w:rPr>
          <w:color w:val="0B0B0B"/>
          <w:spacing w:val="-7"/>
          <w:w w:val="105"/>
          <w:sz w:val="20"/>
          <w:szCs w:val="20"/>
        </w:rPr>
        <w:t xml:space="preserve"> </w:t>
      </w:r>
      <w:r w:rsidRPr="003F7DC9">
        <w:rPr>
          <w:color w:val="0B0B0B"/>
          <w:w w:val="105"/>
          <w:sz w:val="20"/>
          <w:szCs w:val="20"/>
        </w:rPr>
        <w:t>assicurino</w:t>
      </w:r>
      <w:r w:rsidRPr="003F7DC9">
        <w:rPr>
          <w:color w:val="0B0B0B"/>
          <w:spacing w:val="-7"/>
          <w:w w:val="105"/>
          <w:sz w:val="20"/>
          <w:szCs w:val="20"/>
        </w:rPr>
        <w:t xml:space="preserve"> </w:t>
      </w:r>
      <w:r w:rsidRPr="003F7DC9">
        <w:rPr>
          <w:color w:val="0B0B0B"/>
          <w:w w:val="105"/>
          <w:sz w:val="20"/>
          <w:szCs w:val="20"/>
        </w:rPr>
        <w:t>il</w:t>
      </w:r>
      <w:r w:rsidRPr="003F7DC9">
        <w:rPr>
          <w:color w:val="0B0B0B"/>
          <w:spacing w:val="-7"/>
          <w:w w:val="105"/>
          <w:sz w:val="20"/>
          <w:szCs w:val="20"/>
        </w:rPr>
        <w:t xml:space="preserve"> </w:t>
      </w:r>
      <w:r w:rsidRPr="003F7DC9">
        <w:rPr>
          <w:color w:val="0B0B0B"/>
          <w:w w:val="105"/>
          <w:sz w:val="20"/>
          <w:szCs w:val="20"/>
        </w:rPr>
        <w:t>rispetto</w:t>
      </w:r>
      <w:r w:rsidRPr="003F7DC9">
        <w:rPr>
          <w:color w:val="0B0B0B"/>
          <w:spacing w:val="-7"/>
          <w:w w:val="105"/>
          <w:sz w:val="20"/>
          <w:szCs w:val="20"/>
        </w:rPr>
        <w:t xml:space="preserve"> </w:t>
      </w:r>
      <w:r w:rsidRPr="003F7DC9">
        <w:rPr>
          <w:color w:val="0B0B0B"/>
          <w:w w:val="105"/>
          <w:sz w:val="20"/>
          <w:szCs w:val="20"/>
        </w:rPr>
        <w:t>della</w:t>
      </w:r>
      <w:r w:rsidRPr="003F7DC9">
        <w:rPr>
          <w:color w:val="0B0B0B"/>
          <w:spacing w:val="-8"/>
          <w:w w:val="105"/>
          <w:sz w:val="20"/>
          <w:szCs w:val="20"/>
        </w:rPr>
        <w:t xml:space="preserve"> </w:t>
      </w:r>
      <w:r w:rsidRPr="003F7DC9">
        <w:rPr>
          <w:color w:val="0B0B0B"/>
          <w:w w:val="105"/>
          <w:sz w:val="20"/>
          <w:szCs w:val="20"/>
        </w:rPr>
        <w:t>distanza</w:t>
      </w:r>
      <w:r w:rsidRPr="003F7DC9">
        <w:rPr>
          <w:color w:val="0B0B0B"/>
          <w:spacing w:val="-7"/>
          <w:w w:val="105"/>
          <w:sz w:val="20"/>
          <w:szCs w:val="20"/>
        </w:rPr>
        <w:t xml:space="preserve"> </w:t>
      </w:r>
      <w:r w:rsidRPr="003F7DC9">
        <w:rPr>
          <w:color w:val="0B0B0B"/>
          <w:w w:val="105"/>
          <w:sz w:val="20"/>
          <w:szCs w:val="20"/>
        </w:rPr>
        <w:t>di</w:t>
      </w:r>
      <w:r w:rsidRPr="003F7DC9">
        <w:rPr>
          <w:color w:val="0B0B0B"/>
          <w:spacing w:val="-8"/>
          <w:w w:val="105"/>
          <w:sz w:val="20"/>
          <w:szCs w:val="20"/>
        </w:rPr>
        <w:t xml:space="preserve"> </w:t>
      </w:r>
      <w:r w:rsidRPr="003F7DC9">
        <w:rPr>
          <w:color w:val="0B0B0B"/>
          <w:w w:val="105"/>
          <w:sz w:val="20"/>
          <w:szCs w:val="20"/>
        </w:rPr>
        <w:t>sicurezza</w:t>
      </w:r>
      <w:r w:rsidRPr="003F7DC9">
        <w:rPr>
          <w:color w:val="0B0B0B"/>
          <w:spacing w:val="-7"/>
          <w:w w:val="105"/>
          <w:sz w:val="20"/>
          <w:szCs w:val="20"/>
        </w:rPr>
        <w:t xml:space="preserve"> </w:t>
      </w:r>
      <w:r w:rsidRPr="003F7DC9">
        <w:rPr>
          <w:color w:val="0B0B0B"/>
          <w:w w:val="105"/>
          <w:sz w:val="20"/>
          <w:szCs w:val="20"/>
        </w:rPr>
        <w:t>per</w:t>
      </w:r>
      <w:r w:rsidRPr="003F7DC9">
        <w:rPr>
          <w:color w:val="0B0B0B"/>
          <w:spacing w:val="-7"/>
          <w:w w:val="105"/>
          <w:sz w:val="20"/>
          <w:szCs w:val="20"/>
        </w:rPr>
        <w:t xml:space="preserve"> </w:t>
      </w:r>
      <w:r w:rsidRPr="003F7DC9">
        <w:rPr>
          <w:color w:val="0B0B0B"/>
          <w:w w:val="105"/>
          <w:sz w:val="20"/>
          <w:szCs w:val="20"/>
        </w:rPr>
        <w:t>almeno un</w:t>
      </w:r>
      <w:r w:rsidRPr="003F7DC9">
        <w:rPr>
          <w:color w:val="0B0B0B"/>
          <w:spacing w:val="-2"/>
          <w:w w:val="105"/>
          <w:sz w:val="20"/>
          <w:szCs w:val="20"/>
        </w:rPr>
        <w:t xml:space="preserve"> </w:t>
      </w:r>
      <w:r w:rsidRPr="003F7DC9">
        <w:rPr>
          <w:color w:val="0B0B0B"/>
          <w:w w:val="105"/>
          <w:sz w:val="20"/>
          <w:szCs w:val="20"/>
        </w:rPr>
        <w:t>metro.</w:t>
      </w:r>
    </w:p>
    <w:p w14:paraId="2DDE5067" w14:textId="77777777" w:rsidR="004273D3" w:rsidRPr="003F7DC9" w:rsidRDefault="004273D3" w:rsidP="00F93B18">
      <w:pPr>
        <w:pStyle w:val="Paragrafoelenco"/>
        <w:tabs>
          <w:tab w:val="left" w:pos="1418"/>
        </w:tabs>
        <w:ind w:left="786" w:right="794" w:firstLine="0"/>
        <w:rPr>
          <w:color w:val="0B0B0B"/>
          <w:sz w:val="20"/>
          <w:szCs w:val="20"/>
        </w:rPr>
      </w:pPr>
    </w:p>
    <w:p w14:paraId="44BF4B05" w14:textId="77777777" w:rsidR="004A05D3" w:rsidRPr="003F7DC9" w:rsidRDefault="004A05D3" w:rsidP="00F93B18">
      <w:pPr>
        <w:pStyle w:val="Paragrafoelenco"/>
        <w:ind w:left="567" w:right="794" w:firstLine="0"/>
        <w:rPr>
          <w:color w:val="0B0B0B"/>
          <w:sz w:val="20"/>
          <w:szCs w:val="20"/>
        </w:rPr>
      </w:pPr>
    </w:p>
    <w:p w14:paraId="79ADE338" w14:textId="77777777" w:rsidR="008B5044" w:rsidRPr="003F7DC9" w:rsidRDefault="008B5044" w:rsidP="00F93B18">
      <w:pPr>
        <w:ind w:left="567" w:right="794"/>
        <w:rPr>
          <w:color w:val="0B0B0B"/>
          <w:sz w:val="20"/>
          <w:szCs w:val="20"/>
        </w:rPr>
      </w:pPr>
    </w:p>
    <w:p w14:paraId="1EF2C478" w14:textId="77777777" w:rsidR="004A05D3" w:rsidRPr="003F7DC9" w:rsidRDefault="004A05D3" w:rsidP="00F93B18">
      <w:pPr>
        <w:ind w:left="567" w:right="794"/>
        <w:rPr>
          <w:color w:val="0B0B0B"/>
          <w:sz w:val="20"/>
          <w:szCs w:val="20"/>
        </w:rPr>
      </w:pPr>
    </w:p>
    <w:p w14:paraId="62680370" w14:textId="77777777" w:rsidR="004A05D3" w:rsidRPr="003F7DC9" w:rsidRDefault="004A05D3" w:rsidP="00F93B18">
      <w:pPr>
        <w:ind w:left="567" w:right="794"/>
        <w:rPr>
          <w:color w:val="0B0B0B"/>
          <w:sz w:val="20"/>
          <w:szCs w:val="20"/>
        </w:rPr>
      </w:pPr>
    </w:p>
    <w:p w14:paraId="4B58C357" w14:textId="77777777" w:rsidR="004A05D3" w:rsidRPr="003F7DC9" w:rsidRDefault="004A05D3" w:rsidP="00F93B18">
      <w:pPr>
        <w:ind w:left="567" w:right="794"/>
        <w:rPr>
          <w:color w:val="0B0B0B"/>
          <w:sz w:val="20"/>
          <w:szCs w:val="20"/>
        </w:rPr>
      </w:pPr>
    </w:p>
    <w:p w14:paraId="274AD0C6" w14:textId="77777777" w:rsidR="004A05D3" w:rsidRPr="003F7DC9" w:rsidRDefault="004A05D3" w:rsidP="00F93B18">
      <w:pPr>
        <w:ind w:left="567" w:right="794"/>
        <w:rPr>
          <w:color w:val="0B0B0B"/>
          <w:sz w:val="20"/>
          <w:szCs w:val="20"/>
        </w:rPr>
      </w:pPr>
    </w:p>
    <w:p w14:paraId="7C38128B" w14:textId="77777777" w:rsidR="008B5044" w:rsidRPr="003F7DC9" w:rsidRDefault="008B5044" w:rsidP="00F93B18">
      <w:pPr>
        <w:ind w:left="567" w:right="794"/>
        <w:rPr>
          <w:color w:val="0B0B0B"/>
          <w:sz w:val="20"/>
          <w:szCs w:val="20"/>
        </w:rPr>
        <w:sectPr w:rsidR="008B5044" w:rsidRPr="003F7DC9">
          <w:pgSz w:w="11900" w:h="16840"/>
          <w:pgMar w:top="1600" w:right="440" w:bottom="280" w:left="460" w:header="720" w:footer="720" w:gutter="0"/>
          <w:cols w:space="720"/>
        </w:sectPr>
      </w:pPr>
    </w:p>
    <w:p w14:paraId="0E2C5DCD" w14:textId="77777777" w:rsidR="004C1BFC" w:rsidRPr="003F7DC9" w:rsidRDefault="00D9217B" w:rsidP="00F93B18">
      <w:pPr>
        <w:pStyle w:val="Paragrafoelenco"/>
        <w:numPr>
          <w:ilvl w:val="0"/>
          <w:numId w:val="114"/>
        </w:numPr>
        <w:spacing w:before="109"/>
        <w:ind w:left="567" w:right="794" w:firstLine="0"/>
        <w:rPr>
          <w:b/>
          <w:sz w:val="20"/>
          <w:szCs w:val="20"/>
        </w:rPr>
      </w:pPr>
      <w:r w:rsidRPr="003F7DC9">
        <w:rPr>
          <w:b/>
          <w:color w:val="0B0B0B"/>
          <w:w w:val="105"/>
          <w:sz w:val="20"/>
          <w:szCs w:val="20"/>
        </w:rPr>
        <w:lastRenderedPageBreak/>
        <w:t>Igienizzazione dei luoghi e degli oggetti</w:t>
      </w:r>
    </w:p>
    <w:p w14:paraId="57174C53" w14:textId="77777777" w:rsidR="004C1BFC" w:rsidRPr="003F7DC9" w:rsidRDefault="00D9217B" w:rsidP="00F93B18">
      <w:pPr>
        <w:pStyle w:val="Paragrafoelenco"/>
        <w:numPr>
          <w:ilvl w:val="1"/>
          <w:numId w:val="114"/>
        </w:numPr>
        <w:tabs>
          <w:tab w:val="left" w:pos="1418"/>
        </w:tabs>
        <w:spacing w:before="125" w:line="266" w:lineRule="auto"/>
        <w:ind w:left="567" w:right="794" w:firstLine="0"/>
        <w:rPr>
          <w:sz w:val="20"/>
          <w:szCs w:val="20"/>
        </w:rPr>
      </w:pPr>
      <w:r w:rsidRPr="003F7DC9">
        <w:rPr>
          <w:color w:val="0B0B0B"/>
          <w:w w:val="105"/>
          <w:sz w:val="20"/>
          <w:szCs w:val="20"/>
        </w:rPr>
        <w:t>I luoghi di culto devono essere adeguatamente igienizzati prima e dopo ogni celebrazione o incontro.</w:t>
      </w:r>
    </w:p>
    <w:p w14:paraId="33D7F79A" w14:textId="77777777" w:rsidR="004C1BFC" w:rsidRPr="003F7DC9" w:rsidRDefault="00D9217B" w:rsidP="00F93B18">
      <w:pPr>
        <w:pStyle w:val="Paragrafoelenco"/>
        <w:numPr>
          <w:ilvl w:val="1"/>
          <w:numId w:val="114"/>
        </w:numPr>
        <w:tabs>
          <w:tab w:val="left" w:pos="1418"/>
        </w:tabs>
        <w:spacing w:before="2" w:line="268" w:lineRule="auto"/>
        <w:ind w:left="567" w:right="794" w:firstLine="0"/>
        <w:rPr>
          <w:sz w:val="20"/>
          <w:szCs w:val="20"/>
        </w:rPr>
      </w:pPr>
      <w:r w:rsidRPr="003F7DC9">
        <w:rPr>
          <w:color w:val="0B0B0B"/>
          <w:w w:val="105"/>
          <w:sz w:val="20"/>
          <w:szCs w:val="20"/>
        </w:rPr>
        <w:t>All’ingresso</w:t>
      </w:r>
      <w:r w:rsidRPr="003F7DC9">
        <w:rPr>
          <w:color w:val="0B0B0B"/>
          <w:spacing w:val="-12"/>
          <w:w w:val="105"/>
          <w:sz w:val="20"/>
          <w:szCs w:val="20"/>
        </w:rPr>
        <w:t xml:space="preserve"> </w:t>
      </w:r>
      <w:r w:rsidRPr="003F7DC9">
        <w:rPr>
          <w:color w:val="0B0B0B"/>
          <w:w w:val="105"/>
          <w:sz w:val="20"/>
          <w:szCs w:val="20"/>
        </w:rPr>
        <w:t>del</w:t>
      </w:r>
      <w:r w:rsidRPr="003F7DC9">
        <w:rPr>
          <w:color w:val="0B0B0B"/>
          <w:spacing w:val="-12"/>
          <w:w w:val="105"/>
          <w:sz w:val="20"/>
          <w:szCs w:val="20"/>
        </w:rPr>
        <w:t xml:space="preserve"> </w:t>
      </w:r>
      <w:r w:rsidRPr="003F7DC9">
        <w:rPr>
          <w:color w:val="0B0B0B"/>
          <w:w w:val="105"/>
          <w:sz w:val="20"/>
          <w:szCs w:val="20"/>
        </w:rPr>
        <w:t>luogo</w:t>
      </w:r>
      <w:r w:rsidRPr="003F7DC9">
        <w:rPr>
          <w:color w:val="0B0B0B"/>
          <w:spacing w:val="-11"/>
          <w:w w:val="105"/>
          <w:sz w:val="20"/>
          <w:szCs w:val="20"/>
        </w:rPr>
        <w:t xml:space="preserve"> </w:t>
      </w:r>
      <w:r w:rsidRPr="003F7DC9">
        <w:rPr>
          <w:color w:val="0B0B0B"/>
          <w:w w:val="105"/>
          <w:sz w:val="20"/>
          <w:szCs w:val="20"/>
        </w:rPr>
        <w:t>di</w:t>
      </w:r>
      <w:r w:rsidRPr="003F7DC9">
        <w:rPr>
          <w:color w:val="0B0B0B"/>
          <w:spacing w:val="-10"/>
          <w:w w:val="105"/>
          <w:sz w:val="20"/>
          <w:szCs w:val="20"/>
        </w:rPr>
        <w:t xml:space="preserve"> </w:t>
      </w:r>
      <w:r w:rsidRPr="003F7DC9">
        <w:rPr>
          <w:color w:val="0B0B0B"/>
          <w:w w:val="105"/>
          <w:sz w:val="20"/>
          <w:szCs w:val="20"/>
        </w:rPr>
        <w:t>culto</w:t>
      </w:r>
      <w:r w:rsidRPr="003F7DC9">
        <w:rPr>
          <w:color w:val="0B0B0B"/>
          <w:spacing w:val="-12"/>
          <w:w w:val="105"/>
          <w:sz w:val="20"/>
          <w:szCs w:val="20"/>
        </w:rPr>
        <w:t xml:space="preserve"> </w:t>
      </w:r>
      <w:r w:rsidRPr="003F7DC9">
        <w:rPr>
          <w:color w:val="0B0B0B"/>
          <w:w w:val="105"/>
          <w:sz w:val="20"/>
          <w:szCs w:val="20"/>
        </w:rPr>
        <w:t>dovranno</w:t>
      </w:r>
      <w:r w:rsidRPr="003F7DC9">
        <w:rPr>
          <w:color w:val="0B0B0B"/>
          <w:spacing w:val="-11"/>
          <w:w w:val="105"/>
          <w:sz w:val="20"/>
          <w:szCs w:val="20"/>
        </w:rPr>
        <w:t xml:space="preserve"> </w:t>
      </w:r>
      <w:r w:rsidRPr="003F7DC9">
        <w:rPr>
          <w:color w:val="0B0B0B"/>
          <w:w w:val="105"/>
          <w:sz w:val="20"/>
          <w:szCs w:val="20"/>
        </w:rPr>
        <w:t>essere</w:t>
      </w:r>
      <w:r w:rsidRPr="003F7DC9">
        <w:rPr>
          <w:color w:val="0B0B0B"/>
          <w:spacing w:val="-13"/>
          <w:w w:val="105"/>
          <w:sz w:val="20"/>
          <w:szCs w:val="20"/>
        </w:rPr>
        <w:t xml:space="preserve"> </w:t>
      </w:r>
      <w:r w:rsidRPr="003F7DC9">
        <w:rPr>
          <w:color w:val="0B0B0B"/>
          <w:w w:val="105"/>
          <w:sz w:val="20"/>
          <w:szCs w:val="20"/>
        </w:rPr>
        <w:t>disponibili,</w:t>
      </w:r>
      <w:r w:rsidRPr="003F7DC9">
        <w:rPr>
          <w:color w:val="0B0B0B"/>
          <w:spacing w:val="-11"/>
          <w:w w:val="105"/>
          <w:sz w:val="20"/>
          <w:szCs w:val="20"/>
        </w:rPr>
        <w:t xml:space="preserve"> </w:t>
      </w:r>
      <w:r w:rsidRPr="003F7DC9">
        <w:rPr>
          <w:color w:val="0B0B0B"/>
          <w:w w:val="105"/>
          <w:sz w:val="20"/>
          <w:szCs w:val="20"/>
        </w:rPr>
        <w:t>per</w:t>
      </w:r>
      <w:r w:rsidRPr="003F7DC9">
        <w:rPr>
          <w:color w:val="0B0B0B"/>
          <w:spacing w:val="-12"/>
          <w:w w:val="105"/>
          <w:sz w:val="20"/>
          <w:szCs w:val="20"/>
        </w:rPr>
        <w:t xml:space="preserve"> </w:t>
      </w:r>
      <w:r w:rsidRPr="003F7DC9">
        <w:rPr>
          <w:color w:val="0B0B0B"/>
          <w:w w:val="105"/>
          <w:sz w:val="20"/>
          <w:szCs w:val="20"/>
        </w:rPr>
        <w:t>coloro</w:t>
      </w:r>
      <w:r w:rsidRPr="003F7DC9">
        <w:rPr>
          <w:color w:val="0B0B0B"/>
          <w:spacing w:val="-12"/>
          <w:w w:val="105"/>
          <w:sz w:val="20"/>
          <w:szCs w:val="20"/>
        </w:rPr>
        <w:t xml:space="preserve"> </w:t>
      </w:r>
      <w:r w:rsidRPr="003F7DC9">
        <w:rPr>
          <w:color w:val="0B0B0B"/>
          <w:w w:val="105"/>
          <w:sz w:val="20"/>
          <w:szCs w:val="20"/>
        </w:rPr>
        <w:t>che</w:t>
      </w:r>
      <w:r w:rsidRPr="003F7DC9">
        <w:rPr>
          <w:color w:val="0B0B0B"/>
          <w:spacing w:val="-10"/>
          <w:w w:val="105"/>
          <w:sz w:val="20"/>
          <w:szCs w:val="20"/>
        </w:rPr>
        <w:t xml:space="preserve"> </w:t>
      </w:r>
      <w:r w:rsidRPr="003F7DC9">
        <w:rPr>
          <w:color w:val="0B0B0B"/>
          <w:w w:val="105"/>
          <w:sz w:val="20"/>
          <w:szCs w:val="20"/>
        </w:rPr>
        <w:t>ne</w:t>
      </w:r>
      <w:r w:rsidRPr="003F7DC9">
        <w:rPr>
          <w:color w:val="0B0B0B"/>
          <w:spacing w:val="-12"/>
          <w:w w:val="105"/>
          <w:sz w:val="20"/>
          <w:szCs w:val="20"/>
        </w:rPr>
        <w:t xml:space="preserve"> </w:t>
      </w:r>
      <w:r w:rsidRPr="003F7DC9">
        <w:rPr>
          <w:color w:val="0B0B0B"/>
          <w:w w:val="105"/>
          <w:sz w:val="20"/>
          <w:szCs w:val="20"/>
        </w:rPr>
        <w:t>fossero</w:t>
      </w:r>
      <w:r w:rsidRPr="003F7DC9">
        <w:rPr>
          <w:color w:val="0B0B0B"/>
          <w:spacing w:val="-8"/>
          <w:w w:val="105"/>
          <w:sz w:val="20"/>
          <w:szCs w:val="20"/>
        </w:rPr>
        <w:t xml:space="preserve"> </w:t>
      </w:r>
      <w:r w:rsidRPr="003F7DC9">
        <w:rPr>
          <w:color w:val="0B0B0B"/>
          <w:w w:val="105"/>
          <w:sz w:val="20"/>
          <w:szCs w:val="20"/>
        </w:rPr>
        <w:t>sprovvisti, mascherine</w:t>
      </w:r>
      <w:r w:rsidRPr="003F7DC9">
        <w:rPr>
          <w:color w:val="0B0B0B"/>
          <w:spacing w:val="-11"/>
          <w:w w:val="105"/>
          <w:sz w:val="20"/>
          <w:szCs w:val="20"/>
        </w:rPr>
        <w:t xml:space="preserve"> </w:t>
      </w:r>
      <w:r w:rsidRPr="003F7DC9">
        <w:rPr>
          <w:color w:val="0B0B0B"/>
          <w:w w:val="105"/>
          <w:sz w:val="20"/>
          <w:szCs w:val="20"/>
        </w:rPr>
        <w:t>e</w:t>
      </w:r>
      <w:r w:rsidRPr="003F7DC9">
        <w:rPr>
          <w:color w:val="0B0B0B"/>
          <w:spacing w:val="-10"/>
          <w:w w:val="105"/>
          <w:sz w:val="20"/>
          <w:szCs w:val="20"/>
        </w:rPr>
        <w:t xml:space="preserve"> </w:t>
      </w:r>
      <w:r w:rsidRPr="003F7DC9">
        <w:rPr>
          <w:color w:val="0B0B0B"/>
          <w:w w:val="105"/>
          <w:sz w:val="20"/>
          <w:szCs w:val="20"/>
        </w:rPr>
        <w:t>liquidi</w:t>
      </w:r>
      <w:r w:rsidRPr="003F7DC9">
        <w:rPr>
          <w:color w:val="0B0B0B"/>
          <w:spacing w:val="-10"/>
          <w:w w:val="105"/>
          <w:sz w:val="20"/>
          <w:szCs w:val="20"/>
        </w:rPr>
        <w:t xml:space="preserve"> </w:t>
      </w:r>
      <w:r w:rsidRPr="003F7DC9">
        <w:rPr>
          <w:color w:val="0B0B0B"/>
          <w:w w:val="105"/>
          <w:sz w:val="20"/>
          <w:szCs w:val="20"/>
        </w:rPr>
        <w:t>igienizzanti</w:t>
      </w:r>
      <w:r w:rsidRPr="003F7DC9">
        <w:rPr>
          <w:color w:val="0B0B0B"/>
          <w:spacing w:val="-10"/>
          <w:w w:val="105"/>
          <w:sz w:val="20"/>
          <w:szCs w:val="20"/>
        </w:rPr>
        <w:t xml:space="preserve"> </w:t>
      </w:r>
      <w:r w:rsidRPr="003F7DC9">
        <w:rPr>
          <w:color w:val="0B0B0B"/>
          <w:w w:val="105"/>
          <w:sz w:val="20"/>
          <w:szCs w:val="20"/>
        </w:rPr>
        <w:t>e</w:t>
      </w:r>
      <w:r w:rsidRPr="003F7DC9">
        <w:rPr>
          <w:color w:val="0B0B0B"/>
          <w:spacing w:val="-10"/>
          <w:w w:val="105"/>
          <w:sz w:val="20"/>
          <w:szCs w:val="20"/>
        </w:rPr>
        <w:t xml:space="preserve"> </w:t>
      </w:r>
      <w:r w:rsidRPr="003F7DC9">
        <w:rPr>
          <w:color w:val="0B0B0B"/>
          <w:w w:val="105"/>
          <w:sz w:val="20"/>
          <w:szCs w:val="20"/>
        </w:rPr>
        <w:t>un</w:t>
      </w:r>
      <w:r w:rsidRPr="003F7DC9">
        <w:rPr>
          <w:color w:val="0B0B0B"/>
          <w:spacing w:val="-10"/>
          <w:w w:val="105"/>
          <w:sz w:val="20"/>
          <w:szCs w:val="20"/>
        </w:rPr>
        <w:t xml:space="preserve"> </w:t>
      </w:r>
      <w:r w:rsidRPr="003F7DC9">
        <w:rPr>
          <w:color w:val="0B0B0B"/>
          <w:w w:val="105"/>
          <w:sz w:val="20"/>
          <w:szCs w:val="20"/>
        </w:rPr>
        <w:t>incaricato</w:t>
      </w:r>
      <w:r w:rsidRPr="003F7DC9">
        <w:rPr>
          <w:color w:val="0B0B0B"/>
          <w:spacing w:val="-10"/>
          <w:w w:val="105"/>
          <w:sz w:val="20"/>
          <w:szCs w:val="20"/>
        </w:rPr>
        <w:t xml:space="preserve"> </w:t>
      </w:r>
      <w:r w:rsidRPr="003F7DC9">
        <w:rPr>
          <w:color w:val="0B0B0B"/>
          <w:w w:val="105"/>
          <w:sz w:val="20"/>
          <w:szCs w:val="20"/>
        </w:rPr>
        <w:t>della</w:t>
      </w:r>
      <w:r w:rsidRPr="003F7DC9">
        <w:rPr>
          <w:color w:val="0B0B0B"/>
          <w:spacing w:val="-11"/>
          <w:w w:val="105"/>
          <w:sz w:val="20"/>
          <w:szCs w:val="20"/>
        </w:rPr>
        <w:t xml:space="preserve"> </w:t>
      </w:r>
      <w:r w:rsidRPr="003F7DC9">
        <w:rPr>
          <w:color w:val="0B0B0B"/>
          <w:w w:val="105"/>
          <w:sz w:val="20"/>
          <w:szCs w:val="20"/>
        </w:rPr>
        <w:t>sicurezza</w:t>
      </w:r>
      <w:r w:rsidRPr="003F7DC9">
        <w:rPr>
          <w:color w:val="0B0B0B"/>
          <w:spacing w:val="-10"/>
          <w:w w:val="105"/>
          <w:sz w:val="20"/>
          <w:szCs w:val="20"/>
        </w:rPr>
        <w:t xml:space="preserve"> </w:t>
      </w:r>
      <w:r w:rsidRPr="003F7DC9">
        <w:rPr>
          <w:color w:val="0B0B0B"/>
          <w:w w:val="105"/>
          <w:sz w:val="20"/>
          <w:szCs w:val="20"/>
        </w:rPr>
        <w:t>esterna,</w:t>
      </w:r>
      <w:r w:rsidRPr="003F7DC9">
        <w:rPr>
          <w:color w:val="0B0B0B"/>
          <w:spacing w:val="-10"/>
          <w:w w:val="105"/>
          <w:sz w:val="20"/>
          <w:szCs w:val="20"/>
        </w:rPr>
        <w:t xml:space="preserve"> </w:t>
      </w:r>
      <w:r w:rsidRPr="003F7DC9">
        <w:rPr>
          <w:color w:val="0B0B0B"/>
          <w:w w:val="105"/>
          <w:sz w:val="20"/>
          <w:szCs w:val="20"/>
        </w:rPr>
        <w:t>individuato</w:t>
      </w:r>
      <w:r w:rsidRPr="003F7DC9">
        <w:rPr>
          <w:color w:val="0B0B0B"/>
          <w:spacing w:val="-10"/>
          <w:w w:val="105"/>
          <w:sz w:val="20"/>
          <w:szCs w:val="20"/>
        </w:rPr>
        <w:t xml:space="preserve"> </w:t>
      </w:r>
      <w:r w:rsidRPr="003F7DC9">
        <w:rPr>
          <w:color w:val="0B0B0B"/>
          <w:w w:val="105"/>
          <w:sz w:val="20"/>
          <w:szCs w:val="20"/>
        </w:rPr>
        <w:t>a</w:t>
      </w:r>
      <w:r w:rsidRPr="003F7DC9">
        <w:rPr>
          <w:color w:val="0B0B0B"/>
          <w:spacing w:val="-10"/>
          <w:w w:val="105"/>
          <w:sz w:val="20"/>
          <w:szCs w:val="20"/>
        </w:rPr>
        <w:t xml:space="preserve"> </w:t>
      </w:r>
      <w:r w:rsidRPr="003F7DC9">
        <w:rPr>
          <w:color w:val="0B0B0B"/>
          <w:w w:val="105"/>
          <w:sz w:val="20"/>
          <w:szCs w:val="20"/>
        </w:rPr>
        <w:t>cura</w:t>
      </w:r>
      <w:r w:rsidRPr="003F7DC9">
        <w:rPr>
          <w:color w:val="0B0B0B"/>
          <w:spacing w:val="-11"/>
          <w:w w:val="105"/>
          <w:sz w:val="20"/>
          <w:szCs w:val="20"/>
        </w:rPr>
        <w:t xml:space="preserve"> </w:t>
      </w:r>
      <w:r w:rsidRPr="003F7DC9">
        <w:rPr>
          <w:color w:val="0B0B0B"/>
          <w:w w:val="105"/>
          <w:sz w:val="20"/>
          <w:szCs w:val="20"/>
        </w:rPr>
        <w:t>della autorità religiosa e munito di un distintivo, vigilerà sul rispetto del distanziamento sociale e limiterà l’accesso fino all’esaurimento della capienza</w:t>
      </w:r>
      <w:r w:rsidRPr="003F7DC9">
        <w:rPr>
          <w:color w:val="0B0B0B"/>
          <w:spacing w:val="-19"/>
          <w:w w:val="105"/>
          <w:sz w:val="20"/>
          <w:szCs w:val="20"/>
        </w:rPr>
        <w:t xml:space="preserve"> </w:t>
      </w:r>
      <w:r w:rsidRPr="003F7DC9">
        <w:rPr>
          <w:color w:val="0B0B0B"/>
          <w:w w:val="105"/>
          <w:sz w:val="20"/>
          <w:szCs w:val="20"/>
        </w:rPr>
        <w:t>stabilita.</w:t>
      </w:r>
    </w:p>
    <w:p w14:paraId="7F42948D" w14:textId="77777777" w:rsidR="00FA696C" w:rsidRPr="003F7DC9" w:rsidRDefault="00FA696C" w:rsidP="00F93B18">
      <w:pPr>
        <w:pStyle w:val="Paragrafoelenco"/>
        <w:tabs>
          <w:tab w:val="left" w:pos="1858"/>
        </w:tabs>
        <w:spacing w:before="2" w:line="268" w:lineRule="auto"/>
        <w:ind w:left="567" w:right="794" w:firstLine="0"/>
        <w:rPr>
          <w:sz w:val="20"/>
          <w:szCs w:val="20"/>
        </w:rPr>
      </w:pPr>
    </w:p>
    <w:p w14:paraId="3849DB9C" w14:textId="77777777" w:rsidR="004C1BFC" w:rsidRPr="003F7DC9" w:rsidRDefault="00D9217B" w:rsidP="00F93B18">
      <w:pPr>
        <w:pStyle w:val="Paragrafoelenco"/>
        <w:numPr>
          <w:ilvl w:val="0"/>
          <w:numId w:val="114"/>
        </w:numPr>
        <w:spacing w:before="145"/>
        <w:ind w:left="567" w:right="794" w:firstLine="0"/>
        <w:rPr>
          <w:b/>
          <w:sz w:val="20"/>
          <w:szCs w:val="20"/>
        </w:rPr>
      </w:pPr>
      <w:r w:rsidRPr="003F7DC9">
        <w:rPr>
          <w:b/>
          <w:color w:val="0B0B0B"/>
          <w:w w:val="105"/>
          <w:sz w:val="20"/>
          <w:szCs w:val="20"/>
        </w:rPr>
        <w:t>Comunicazione</w:t>
      </w:r>
    </w:p>
    <w:p w14:paraId="047AC937" w14:textId="77777777" w:rsidR="009E7AF3" w:rsidRPr="003F7DC9" w:rsidRDefault="009E7AF3" w:rsidP="00F93B18">
      <w:pPr>
        <w:pStyle w:val="Paragrafoelenco"/>
        <w:spacing w:before="145"/>
        <w:ind w:left="567" w:right="794" w:firstLine="0"/>
        <w:rPr>
          <w:b/>
          <w:sz w:val="20"/>
          <w:szCs w:val="20"/>
        </w:rPr>
      </w:pPr>
    </w:p>
    <w:p w14:paraId="7585F8C7" w14:textId="77777777" w:rsidR="004C1BFC" w:rsidRPr="003F7DC9" w:rsidRDefault="00D9217B" w:rsidP="00F93B18">
      <w:pPr>
        <w:pStyle w:val="Paragrafoelenco"/>
        <w:numPr>
          <w:ilvl w:val="1"/>
          <w:numId w:val="114"/>
        </w:numPr>
        <w:tabs>
          <w:tab w:val="left" w:pos="1418"/>
        </w:tabs>
        <w:ind w:left="567" w:right="794" w:firstLine="0"/>
        <w:rPr>
          <w:sz w:val="20"/>
          <w:szCs w:val="20"/>
        </w:rPr>
      </w:pPr>
      <w:r w:rsidRPr="003F7DC9">
        <w:rPr>
          <w:color w:val="0B0B0B"/>
          <w:w w:val="105"/>
          <w:sz w:val="20"/>
          <w:szCs w:val="20"/>
        </w:rPr>
        <w:t>Sarà cura del responsabile del luogo di culto rendere noto i contenuti del presente Protocollo attraverso le modalità che assicurino la migliore</w:t>
      </w:r>
      <w:r w:rsidRPr="003F7DC9">
        <w:rPr>
          <w:color w:val="0B0B0B"/>
          <w:spacing w:val="-21"/>
          <w:w w:val="105"/>
          <w:sz w:val="20"/>
          <w:szCs w:val="20"/>
        </w:rPr>
        <w:t xml:space="preserve"> </w:t>
      </w:r>
      <w:r w:rsidRPr="003F7DC9">
        <w:rPr>
          <w:color w:val="0B0B0B"/>
          <w:w w:val="105"/>
          <w:sz w:val="20"/>
          <w:szCs w:val="20"/>
        </w:rPr>
        <w:t>diffusione.</w:t>
      </w:r>
    </w:p>
    <w:p w14:paraId="2FA5D42B" w14:textId="77777777" w:rsidR="008B5044" w:rsidRPr="003F7DC9" w:rsidRDefault="00D9217B" w:rsidP="00F93B18">
      <w:pPr>
        <w:pStyle w:val="Paragrafoelenco"/>
        <w:numPr>
          <w:ilvl w:val="1"/>
          <w:numId w:val="114"/>
        </w:numPr>
        <w:tabs>
          <w:tab w:val="left" w:pos="1418"/>
          <w:tab w:val="left" w:pos="1802"/>
        </w:tabs>
        <w:ind w:left="567" w:right="794" w:firstLine="0"/>
        <w:rPr>
          <w:sz w:val="20"/>
          <w:szCs w:val="20"/>
        </w:rPr>
      </w:pPr>
      <w:r w:rsidRPr="003F7DC9">
        <w:rPr>
          <w:color w:val="0B0B0B"/>
          <w:w w:val="105"/>
          <w:sz w:val="20"/>
          <w:szCs w:val="20"/>
        </w:rPr>
        <w:t>All’ingresso</w:t>
      </w:r>
      <w:r w:rsidRPr="003F7DC9">
        <w:rPr>
          <w:color w:val="0B0B0B"/>
          <w:spacing w:val="-11"/>
          <w:w w:val="105"/>
          <w:sz w:val="20"/>
          <w:szCs w:val="20"/>
        </w:rPr>
        <w:t xml:space="preserve"> </w:t>
      </w:r>
      <w:r w:rsidRPr="003F7DC9">
        <w:rPr>
          <w:color w:val="0B0B0B"/>
          <w:w w:val="105"/>
          <w:sz w:val="20"/>
          <w:szCs w:val="20"/>
        </w:rPr>
        <w:t>del</w:t>
      </w:r>
      <w:r w:rsidRPr="003F7DC9">
        <w:rPr>
          <w:color w:val="0B0B0B"/>
          <w:spacing w:val="-11"/>
          <w:w w:val="105"/>
          <w:sz w:val="20"/>
          <w:szCs w:val="20"/>
        </w:rPr>
        <w:t xml:space="preserve"> </w:t>
      </w:r>
      <w:r w:rsidRPr="003F7DC9">
        <w:rPr>
          <w:color w:val="0B0B0B"/>
          <w:w w:val="105"/>
          <w:sz w:val="20"/>
          <w:szCs w:val="20"/>
        </w:rPr>
        <w:t>luogo</w:t>
      </w:r>
      <w:r w:rsidRPr="003F7DC9">
        <w:rPr>
          <w:color w:val="0B0B0B"/>
          <w:spacing w:val="-10"/>
          <w:w w:val="105"/>
          <w:sz w:val="20"/>
          <w:szCs w:val="20"/>
        </w:rPr>
        <w:t xml:space="preserve"> </w:t>
      </w:r>
      <w:r w:rsidRPr="003F7DC9">
        <w:rPr>
          <w:color w:val="0B0B0B"/>
          <w:w w:val="105"/>
          <w:sz w:val="20"/>
          <w:szCs w:val="20"/>
        </w:rPr>
        <w:t>di</w:t>
      </w:r>
      <w:r w:rsidRPr="003F7DC9">
        <w:rPr>
          <w:color w:val="0B0B0B"/>
          <w:spacing w:val="-11"/>
          <w:w w:val="105"/>
          <w:sz w:val="20"/>
          <w:szCs w:val="20"/>
        </w:rPr>
        <w:t xml:space="preserve"> </w:t>
      </w:r>
      <w:r w:rsidRPr="003F7DC9">
        <w:rPr>
          <w:color w:val="0B0B0B"/>
          <w:w w:val="105"/>
          <w:sz w:val="20"/>
          <w:szCs w:val="20"/>
        </w:rPr>
        <w:t>culto</w:t>
      </w:r>
      <w:r w:rsidRPr="003F7DC9">
        <w:rPr>
          <w:color w:val="0B0B0B"/>
          <w:spacing w:val="-10"/>
          <w:w w:val="105"/>
          <w:sz w:val="20"/>
          <w:szCs w:val="20"/>
        </w:rPr>
        <w:t xml:space="preserve"> </w:t>
      </w:r>
      <w:r w:rsidRPr="003F7DC9">
        <w:rPr>
          <w:color w:val="0B0B0B"/>
          <w:w w:val="105"/>
          <w:sz w:val="20"/>
          <w:szCs w:val="20"/>
        </w:rPr>
        <w:t>dovrà</w:t>
      </w:r>
      <w:r w:rsidRPr="003F7DC9">
        <w:rPr>
          <w:color w:val="0B0B0B"/>
          <w:spacing w:val="-11"/>
          <w:w w:val="105"/>
          <w:sz w:val="20"/>
          <w:szCs w:val="20"/>
        </w:rPr>
        <w:t xml:space="preserve"> </w:t>
      </w:r>
      <w:r w:rsidRPr="003F7DC9">
        <w:rPr>
          <w:color w:val="0B0B0B"/>
          <w:w w:val="105"/>
          <w:sz w:val="20"/>
          <w:szCs w:val="20"/>
        </w:rPr>
        <w:t>essere</w:t>
      </w:r>
      <w:r w:rsidRPr="003F7DC9">
        <w:rPr>
          <w:color w:val="0B0B0B"/>
          <w:spacing w:val="-11"/>
          <w:w w:val="105"/>
          <w:sz w:val="20"/>
          <w:szCs w:val="20"/>
        </w:rPr>
        <w:t xml:space="preserve"> </w:t>
      </w:r>
      <w:r w:rsidRPr="003F7DC9">
        <w:rPr>
          <w:color w:val="0B0B0B"/>
          <w:w w:val="105"/>
          <w:sz w:val="20"/>
          <w:szCs w:val="20"/>
        </w:rPr>
        <w:t>affisso</w:t>
      </w:r>
      <w:r w:rsidRPr="003F7DC9">
        <w:rPr>
          <w:color w:val="0B0B0B"/>
          <w:spacing w:val="-10"/>
          <w:w w:val="105"/>
          <w:sz w:val="20"/>
          <w:szCs w:val="20"/>
        </w:rPr>
        <w:t xml:space="preserve"> </w:t>
      </w:r>
      <w:r w:rsidRPr="003F7DC9">
        <w:rPr>
          <w:color w:val="0B0B0B"/>
          <w:w w:val="105"/>
          <w:sz w:val="20"/>
          <w:szCs w:val="20"/>
        </w:rPr>
        <w:t>un</w:t>
      </w:r>
      <w:r w:rsidRPr="003F7DC9">
        <w:rPr>
          <w:color w:val="0B0B0B"/>
          <w:spacing w:val="-11"/>
          <w:w w:val="105"/>
          <w:sz w:val="20"/>
          <w:szCs w:val="20"/>
        </w:rPr>
        <w:t xml:space="preserve"> </w:t>
      </w:r>
      <w:r w:rsidRPr="003F7DC9">
        <w:rPr>
          <w:color w:val="0B0B0B"/>
          <w:w w:val="105"/>
          <w:sz w:val="20"/>
          <w:szCs w:val="20"/>
        </w:rPr>
        <w:t>cartello</w:t>
      </w:r>
      <w:r w:rsidRPr="003F7DC9">
        <w:rPr>
          <w:color w:val="0B0B0B"/>
          <w:spacing w:val="-10"/>
          <w:w w:val="105"/>
          <w:sz w:val="20"/>
          <w:szCs w:val="20"/>
        </w:rPr>
        <w:t xml:space="preserve"> </w:t>
      </w:r>
      <w:r w:rsidRPr="003F7DC9">
        <w:rPr>
          <w:color w:val="0B0B0B"/>
          <w:w w:val="105"/>
          <w:sz w:val="20"/>
          <w:szCs w:val="20"/>
        </w:rPr>
        <w:t>con</w:t>
      </w:r>
      <w:r w:rsidRPr="003F7DC9">
        <w:rPr>
          <w:color w:val="0B0B0B"/>
          <w:spacing w:val="-11"/>
          <w:w w:val="105"/>
          <w:sz w:val="20"/>
          <w:szCs w:val="20"/>
        </w:rPr>
        <w:t xml:space="preserve"> </w:t>
      </w:r>
      <w:r w:rsidRPr="003F7DC9">
        <w:rPr>
          <w:color w:val="0B0B0B"/>
          <w:w w:val="105"/>
          <w:sz w:val="20"/>
          <w:szCs w:val="20"/>
        </w:rPr>
        <w:t>le</w:t>
      </w:r>
      <w:r w:rsidRPr="003F7DC9">
        <w:rPr>
          <w:color w:val="0B0B0B"/>
          <w:spacing w:val="-10"/>
          <w:w w:val="105"/>
          <w:sz w:val="20"/>
          <w:szCs w:val="20"/>
        </w:rPr>
        <w:t xml:space="preserve"> </w:t>
      </w:r>
      <w:r w:rsidRPr="003F7DC9">
        <w:rPr>
          <w:color w:val="0B0B0B"/>
          <w:w w:val="105"/>
          <w:sz w:val="20"/>
          <w:szCs w:val="20"/>
        </w:rPr>
        <w:t>indicazioni</w:t>
      </w:r>
      <w:r w:rsidRPr="003F7DC9">
        <w:rPr>
          <w:color w:val="0B0B0B"/>
          <w:spacing w:val="-11"/>
          <w:w w:val="105"/>
          <w:sz w:val="20"/>
          <w:szCs w:val="20"/>
        </w:rPr>
        <w:t xml:space="preserve"> </w:t>
      </w:r>
      <w:r w:rsidRPr="003F7DC9">
        <w:rPr>
          <w:color w:val="0B0B0B"/>
          <w:w w:val="105"/>
          <w:sz w:val="20"/>
          <w:szCs w:val="20"/>
        </w:rPr>
        <w:t>essenziali,</w:t>
      </w:r>
      <w:r w:rsidRPr="003F7DC9">
        <w:rPr>
          <w:color w:val="0B0B0B"/>
          <w:spacing w:val="-11"/>
          <w:w w:val="105"/>
          <w:sz w:val="20"/>
          <w:szCs w:val="20"/>
        </w:rPr>
        <w:t xml:space="preserve"> </w:t>
      </w:r>
      <w:r w:rsidRPr="003F7DC9">
        <w:rPr>
          <w:color w:val="0B0B0B"/>
          <w:w w:val="105"/>
          <w:sz w:val="20"/>
          <w:szCs w:val="20"/>
        </w:rPr>
        <w:t>tra</w:t>
      </w:r>
      <w:r w:rsidRPr="003F7DC9">
        <w:rPr>
          <w:color w:val="0B0B0B"/>
          <w:spacing w:val="-11"/>
          <w:w w:val="105"/>
          <w:sz w:val="20"/>
          <w:szCs w:val="20"/>
        </w:rPr>
        <w:t xml:space="preserve"> </w:t>
      </w:r>
      <w:r w:rsidRPr="003F7DC9">
        <w:rPr>
          <w:color w:val="0B0B0B"/>
          <w:w w:val="105"/>
          <w:sz w:val="20"/>
          <w:szCs w:val="20"/>
        </w:rPr>
        <w:t>le quali non dovranno</w:t>
      </w:r>
      <w:r w:rsidRPr="003F7DC9">
        <w:rPr>
          <w:color w:val="0B0B0B"/>
          <w:spacing w:val="-6"/>
          <w:w w:val="105"/>
          <w:sz w:val="20"/>
          <w:szCs w:val="20"/>
        </w:rPr>
        <w:t xml:space="preserve"> </w:t>
      </w:r>
      <w:r w:rsidRPr="003F7DC9">
        <w:rPr>
          <w:color w:val="0B0B0B"/>
          <w:w w:val="105"/>
          <w:sz w:val="20"/>
          <w:szCs w:val="20"/>
        </w:rPr>
        <w:t>mancare:</w:t>
      </w:r>
    </w:p>
    <w:p w14:paraId="07C9426D" w14:textId="77777777" w:rsidR="004C1BFC" w:rsidRPr="003F7DC9" w:rsidRDefault="00D9217B" w:rsidP="00F93B18">
      <w:pPr>
        <w:pStyle w:val="Paragrafoelenco"/>
        <w:numPr>
          <w:ilvl w:val="2"/>
          <w:numId w:val="114"/>
        </w:numPr>
        <w:tabs>
          <w:tab w:val="left" w:pos="1418"/>
          <w:tab w:val="left" w:pos="1802"/>
        </w:tabs>
        <w:ind w:left="567" w:right="794" w:firstLine="0"/>
        <w:rPr>
          <w:sz w:val="20"/>
          <w:szCs w:val="20"/>
        </w:rPr>
      </w:pPr>
      <w:r w:rsidRPr="003F7DC9">
        <w:rPr>
          <w:color w:val="0B0B0B"/>
          <w:w w:val="105"/>
          <w:sz w:val="20"/>
          <w:szCs w:val="20"/>
        </w:rPr>
        <w:t>il</w:t>
      </w:r>
      <w:r w:rsidRPr="003F7DC9">
        <w:rPr>
          <w:color w:val="0B0B0B"/>
          <w:spacing w:val="-5"/>
          <w:w w:val="105"/>
          <w:sz w:val="20"/>
          <w:szCs w:val="20"/>
        </w:rPr>
        <w:t xml:space="preserve"> </w:t>
      </w:r>
      <w:r w:rsidRPr="003F7DC9">
        <w:rPr>
          <w:color w:val="0B0B0B"/>
          <w:w w:val="105"/>
          <w:sz w:val="20"/>
          <w:szCs w:val="20"/>
        </w:rPr>
        <w:t>numero</w:t>
      </w:r>
      <w:r w:rsidRPr="003F7DC9">
        <w:rPr>
          <w:color w:val="0B0B0B"/>
          <w:spacing w:val="-4"/>
          <w:w w:val="105"/>
          <w:sz w:val="20"/>
          <w:szCs w:val="20"/>
        </w:rPr>
        <w:t xml:space="preserve"> </w:t>
      </w:r>
      <w:r w:rsidRPr="003F7DC9">
        <w:rPr>
          <w:color w:val="0B0B0B"/>
          <w:w w:val="105"/>
          <w:sz w:val="20"/>
          <w:szCs w:val="20"/>
        </w:rPr>
        <w:t>massimo</w:t>
      </w:r>
      <w:r w:rsidRPr="003F7DC9">
        <w:rPr>
          <w:color w:val="0B0B0B"/>
          <w:spacing w:val="-4"/>
          <w:w w:val="105"/>
          <w:sz w:val="20"/>
          <w:szCs w:val="20"/>
        </w:rPr>
        <w:t xml:space="preserve"> </w:t>
      </w:r>
      <w:r w:rsidRPr="003F7DC9">
        <w:rPr>
          <w:color w:val="0B0B0B"/>
          <w:w w:val="105"/>
          <w:sz w:val="20"/>
          <w:szCs w:val="20"/>
        </w:rPr>
        <w:t>dei</w:t>
      </w:r>
      <w:r w:rsidRPr="003F7DC9">
        <w:rPr>
          <w:color w:val="0B0B0B"/>
          <w:spacing w:val="-4"/>
          <w:w w:val="105"/>
          <w:sz w:val="20"/>
          <w:szCs w:val="20"/>
        </w:rPr>
        <w:t xml:space="preserve"> </w:t>
      </w:r>
      <w:r w:rsidRPr="003F7DC9">
        <w:rPr>
          <w:color w:val="0B0B0B"/>
          <w:w w:val="105"/>
          <w:sz w:val="20"/>
          <w:szCs w:val="20"/>
        </w:rPr>
        <w:t>partecipanti</w:t>
      </w:r>
      <w:r w:rsidRPr="003F7DC9">
        <w:rPr>
          <w:color w:val="0B0B0B"/>
          <w:spacing w:val="-4"/>
          <w:w w:val="105"/>
          <w:sz w:val="20"/>
          <w:szCs w:val="20"/>
        </w:rPr>
        <w:t xml:space="preserve"> </w:t>
      </w:r>
      <w:r w:rsidRPr="003F7DC9">
        <w:rPr>
          <w:color w:val="0B0B0B"/>
          <w:w w:val="105"/>
          <w:sz w:val="20"/>
          <w:szCs w:val="20"/>
        </w:rPr>
        <w:t>ammessi,</w:t>
      </w:r>
      <w:r w:rsidRPr="003F7DC9">
        <w:rPr>
          <w:color w:val="0B0B0B"/>
          <w:spacing w:val="-4"/>
          <w:w w:val="105"/>
          <w:sz w:val="20"/>
          <w:szCs w:val="20"/>
        </w:rPr>
        <w:t xml:space="preserve"> </w:t>
      </w:r>
      <w:r w:rsidRPr="003F7DC9">
        <w:rPr>
          <w:color w:val="0B0B0B"/>
          <w:w w:val="105"/>
          <w:sz w:val="20"/>
          <w:szCs w:val="20"/>
        </w:rPr>
        <w:t>in</w:t>
      </w:r>
      <w:r w:rsidRPr="003F7DC9">
        <w:rPr>
          <w:color w:val="0B0B0B"/>
          <w:spacing w:val="-2"/>
          <w:w w:val="105"/>
          <w:sz w:val="20"/>
          <w:szCs w:val="20"/>
        </w:rPr>
        <w:t xml:space="preserve"> </w:t>
      </w:r>
      <w:r w:rsidRPr="003F7DC9">
        <w:rPr>
          <w:color w:val="0B0B0B"/>
          <w:w w:val="105"/>
          <w:sz w:val="20"/>
          <w:szCs w:val="20"/>
        </w:rPr>
        <w:t>relazione</w:t>
      </w:r>
      <w:r w:rsidRPr="003F7DC9">
        <w:rPr>
          <w:color w:val="0B0B0B"/>
          <w:spacing w:val="-4"/>
          <w:w w:val="105"/>
          <w:sz w:val="20"/>
          <w:szCs w:val="20"/>
        </w:rPr>
        <w:t xml:space="preserve"> </w:t>
      </w:r>
      <w:r w:rsidRPr="003F7DC9">
        <w:rPr>
          <w:color w:val="0B0B0B"/>
          <w:w w:val="105"/>
          <w:sz w:val="20"/>
          <w:szCs w:val="20"/>
        </w:rPr>
        <w:t>alla</w:t>
      </w:r>
      <w:r w:rsidRPr="003F7DC9">
        <w:rPr>
          <w:color w:val="0B0B0B"/>
          <w:spacing w:val="-5"/>
          <w:w w:val="105"/>
          <w:sz w:val="20"/>
          <w:szCs w:val="20"/>
        </w:rPr>
        <w:t xml:space="preserve"> </w:t>
      </w:r>
      <w:r w:rsidRPr="003F7DC9">
        <w:rPr>
          <w:color w:val="0B0B0B"/>
          <w:w w:val="105"/>
          <w:sz w:val="20"/>
          <w:szCs w:val="20"/>
        </w:rPr>
        <w:t>capienza</w:t>
      </w:r>
      <w:r w:rsidRPr="003F7DC9">
        <w:rPr>
          <w:color w:val="0B0B0B"/>
          <w:spacing w:val="-4"/>
          <w:w w:val="105"/>
          <w:sz w:val="20"/>
          <w:szCs w:val="20"/>
        </w:rPr>
        <w:t xml:space="preserve"> </w:t>
      </w:r>
      <w:r w:rsidRPr="003F7DC9">
        <w:rPr>
          <w:color w:val="0B0B0B"/>
          <w:w w:val="105"/>
          <w:sz w:val="20"/>
          <w:szCs w:val="20"/>
        </w:rPr>
        <w:t>dell’edificio;</w:t>
      </w:r>
    </w:p>
    <w:p w14:paraId="4F060A0B" w14:textId="77777777" w:rsidR="004C1BFC" w:rsidRPr="003F7DC9" w:rsidRDefault="00F503DA" w:rsidP="00F93B18">
      <w:pPr>
        <w:pStyle w:val="Paragrafoelenco"/>
        <w:numPr>
          <w:ilvl w:val="2"/>
          <w:numId w:val="114"/>
        </w:numPr>
        <w:tabs>
          <w:tab w:val="left" w:pos="1418"/>
          <w:tab w:val="left" w:pos="1982"/>
        </w:tabs>
        <w:ind w:left="567" w:right="794" w:firstLine="0"/>
        <w:rPr>
          <w:sz w:val="20"/>
          <w:szCs w:val="20"/>
        </w:rPr>
      </w:pPr>
      <w:r w:rsidRPr="003F7DC9">
        <w:rPr>
          <w:color w:val="0B0B0B"/>
          <w:w w:val="105"/>
          <w:sz w:val="20"/>
          <w:szCs w:val="20"/>
        </w:rPr>
        <w:t xml:space="preserve">  </w:t>
      </w:r>
      <w:r w:rsidR="00D9217B" w:rsidRPr="003F7DC9">
        <w:rPr>
          <w:color w:val="0B0B0B"/>
          <w:w w:val="105"/>
          <w:sz w:val="20"/>
          <w:szCs w:val="20"/>
        </w:rPr>
        <w:t>il</w:t>
      </w:r>
      <w:r w:rsidR="00D9217B" w:rsidRPr="003F7DC9">
        <w:rPr>
          <w:color w:val="0B0B0B"/>
          <w:spacing w:val="-12"/>
          <w:w w:val="105"/>
          <w:sz w:val="20"/>
          <w:szCs w:val="20"/>
        </w:rPr>
        <w:t xml:space="preserve"> </w:t>
      </w:r>
      <w:r w:rsidR="00D9217B" w:rsidRPr="003F7DC9">
        <w:rPr>
          <w:color w:val="0B0B0B"/>
          <w:w w:val="105"/>
          <w:sz w:val="20"/>
          <w:szCs w:val="20"/>
        </w:rPr>
        <w:t>divieto</w:t>
      </w:r>
      <w:r w:rsidR="00D9217B" w:rsidRPr="003F7DC9">
        <w:rPr>
          <w:color w:val="0B0B0B"/>
          <w:spacing w:val="-11"/>
          <w:w w:val="105"/>
          <w:sz w:val="20"/>
          <w:szCs w:val="20"/>
        </w:rPr>
        <w:t xml:space="preserve"> </w:t>
      </w:r>
      <w:r w:rsidR="00D9217B" w:rsidRPr="003F7DC9">
        <w:rPr>
          <w:color w:val="0B0B0B"/>
          <w:w w:val="105"/>
          <w:sz w:val="20"/>
          <w:szCs w:val="20"/>
        </w:rPr>
        <w:t>di</w:t>
      </w:r>
      <w:r w:rsidR="00D9217B" w:rsidRPr="003F7DC9">
        <w:rPr>
          <w:color w:val="0B0B0B"/>
          <w:spacing w:val="-11"/>
          <w:w w:val="105"/>
          <w:sz w:val="20"/>
          <w:szCs w:val="20"/>
        </w:rPr>
        <w:t xml:space="preserve"> </w:t>
      </w:r>
      <w:r w:rsidR="00D9217B" w:rsidRPr="003F7DC9">
        <w:rPr>
          <w:color w:val="0B0B0B"/>
          <w:w w:val="105"/>
          <w:sz w:val="20"/>
          <w:szCs w:val="20"/>
        </w:rPr>
        <w:t>ingresso</w:t>
      </w:r>
      <w:r w:rsidR="00D9217B" w:rsidRPr="003F7DC9">
        <w:rPr>
          <w:color w:val="0B0B0B"/>
          <w:spacing w:val="-11"/>
          <w:w w:val="105"/>
          <w:sz w:val="20"/>
          <w:szCs w:val="20"/>
        </w:rPr>
        <w:t xml:space="preserve"> </w:t>
      </w:r>
      <w:r w:rsidR="00D9217B" w:rsidRPr="003F7DC9">
        <w:rPr>
          <w:color w:val="0B0B0B"/>
          <w:w w:val="105"/>
          <w:sz w:val="20"/>
          <w:szCs w:val="20"/>
        </w:rPr>
        <w:t>per</w:t>
      </w:r>
      <w:r w:rsidR="00D9217B" w:rsidRPr="003F7DC9">
        <w:rPr>
          <w:color w:val="0B0B0B"/>
          <w:spacing w:val="-11"/>
          <w:w w:val="105"/>
          <w:sz w:val="20"/>
          <w:szCs w:val="20"/>
        </w:rPr>
        <w:t xml:space="preserve"> </w:t>
      </w:r>
      <w:r w:rsidR="00D9217B" w:rsidRPr="003F7DC9">
        <w:rPr>
          <w:color w:val="0B0B0B"/>
          <w:w w:val="105"/>
          <w:sz w:val="20"/>
          <w:szCs w:val="20"/>
        </w:rPr>
        <w:t>chi</w:t>
      </w:r>
      <w:r w:rsidR="00D9217B" w:rsidRPr="003F7DC9">
        <w:rPr>
          <w:color w:val="0B0B0B"/>
          <w:spacing w:val="-12"/>
          <w:w w:val="105"/>
          <w:sz w:val="20"/>
          <w:szCs w:val="20"/>
        </w:rPr>
        <w:t xml:space="preserve"> </w:t>
      </w:r>
      <w:r w:rsidR="00D9217B" w:rsidRPr="003F7DC9">
        <w:rPr>
          <w:color w:val="0B0B0B"/>
          <w:w w:val="105"/>
          <w:sz w:val="20"/>
          <w:szCs w:val="20"/>
        </w:rPr>
        <w:t>presenta</w:t>
      </w:r>
      <w:r w:rsidR="00D9217B" w:rsidRPr="003F7DC9">
        <w:rPr>
          <w:color w:val="0B0B0B"/>
          <w:spacing w:val="-11"/>
          <w:w w:val="105"/>
          <w:sz w:val="20"/>
          <w:szCs w:val="20"/>
        </w:rPr>
        <w:t xml:space="preserve"> </w:t>
      </w:r>
      <w:r w:rsidR="00D9217B" w:rsidRPr="003F7DC9">
        <w:rPr>
          <w:color w:val="0B0B0B"/>
          <w:w w:val="105"/>
          <w:sz w:val="20"/>
          <w:szCs w:val="20"/>
        </w:rPr>
        <w:t>sintomi</w:t>
      </w:r>
      <w:r w:rsidR="00D9217B" w:rsidRPr="003F7DC9">
        <w:rPr>
          <w:color w:val="0B0B0B"/>
          <w:spacing w:val="-11"/>
          <w:w w:val="105"/>
          <w:sz w:val="20"/>
          <w:szCs w:val="20"/>
        </w:rPr>
        <w:t xml:space="preserve"> </w:t>
      </w:r>
      <w:r w:rsidR="00D9217B" w:rsidRPr="003F7DC9">
        <w:rPr>
          <w:color w:val="0B0B0B"/>
          <w:w w:val="105"/>
          <w:sz w:val="20"/>
          <w:szCs w:val="20"/>
        </w:rPr>
        <w:t>influenzali/respiratori,</w:t>
      </w:r>
      <w:r w:rsidR="00D9217B" w:rsidRPr="003F7DC9">
        <w:rPr>
          <w:color w:val="0B0B0B"/>
          <w:spacing w:val="-11"/>
          <w:w w:val="105"/>
          <w:sz w:val="20"/>
          <w:szCs w:val="20"/>
        </w:rPr>
        <w:t xml:space="preserve"> </w:t>
      </w:r>
      <w:r w:rsidR="00D9217B" w:rsidRPr="003F7DC9">
        <w:rPr>
          <w:color w:val="0B0B0B"/>
          <w:w w:val="105"/>
          <w:sz w:val="20"/>
          <w:szCs w:val="20"/>
        </w:rPr>
        <w:t>temperatura</w:t>
      </w:r>
      <w:r w:rsidR="00D9217B" w:rsidRPr="003F7DC9">
        <w:rPr>
          <w:color w:val="0B0B0B"/>
          <w:spacing w:val="-11"/>
          <w:w w:val="105"/>
          <w:sz w:val="20"/>
          <w:szCs w:val="20"/>
        </w:rPr>
        <w:t xml:space="preserve"> </w:t>
      </w:r>
      <w:r w:rsidR="00D9217B" w:rsidRPr="003F7DC9">
        <w:rPr>
          <w:color w:val="0B0B0B"/>
          <w:w w:val="105"/>
          <w:sz w:val="20"/>
          <w:szCs w:val="20"/>
        </w:rPr>
        <w:t>corporea</w:t>
      </w:r>
      <w:r w:rsidR="00D9217B" w:rsidRPr="003F7DC9">
        <w:rPr>
          <w:color w:val="0B0B0B"/>
          <w:spacing w:val="-11"/>
          <w:w w:val="105"/>
          <w:sz w:val="20"/>
          <w:szCs w:val="20"/>
        </w:rPr>
        <w:t xml:space="preserve"> </w:t>
      </w:r>
      <w:r w:rsidR="00D9217B" w:rsidRPr="003F7DC9">
        <w:rPr>
          <w:color w:val="0B0B0B"/>
          <w:w w:val="105"/>
          <w:sz w:val="20"/>
          <w:szCs w:val="20"/>
        </w:rPr>
        <w:t>pari o superiore ai 37,5° C o è stato in contatto con persone positive a SARS-CoV-2 nei giorni precedenti;</w:t>
      </w:r>
    </w:p>
    <w:p w14:paraId="35BC158C" w14:textId="77777777" w:rsidR="004C1BFC" w:rsidRPr="003F7DC9" w:rsidRDefault="00D9217B" w:rsidP="00F93B18">
      <w:pPr>
        <w:pStyle w:val="Paragrafoelenco"/>
        <w:numPr>
          <w:ilvl w:val="2"/>
          <w:numId w:val="114"/>
        </w:numPr>
        <w:tabs>
          <w:tab w:val="left" w:pos="1418"/>
          <w:tab w:val="left" w:pos="1969"/>
        </w:tabs>
        <w:ind w:left="567" w:right="794" w:firstLine="0"/>
        <w:rPr>
          <w:sz w:val="20"/>
          <w:szCs w:val="20"/>
        </w:rPr>
      </w:pPr>
      <w:r w:rsidRPr="003F7DC9">
        <w:rPr>
          <w:color w:val="0B0B0B"/>
          <w:w w:val="105"/>
          <w:sz w:val="20"/>
          <w:szCs w:val="20"/>
        </w:rPr>
        <w:t>l’obbligo</w:t>
      </w:r>
      <w:r w:rsidRPr="003F7DC9">
        <w:rPr>
          <w:color w:val="0B0B0B"/>
          <w:spacing w:val="-23"/>
          <w:w w:val="105"/>
          <w:sz w:val="20"/>
          <w:szCs w:val="20"/>
        </w:rPr>
        <w:t xml:space="preserve"> </w:t>
      </w:r>
      <w:r w:rsidRPr="003F7DC9">
        <w:rPr>
          <w:color w:val="0B0B0B"/>
          <w:w w:val="105"/>
          <w:sz w:val="20"/>
          <w:szCs w:val="20"/>
        </w:rPr>
        <w:t>di</w:t>
      </w:r>
      <w:r w:rsidRPr="003F7DC9">
        <w:rPr>
          <w:color w:val="0B0B0B"/>
          <w:spacing w:val="-23"/>
          <w:w w:val="105"/>
          <w:sz w:val="20"/>
          <w:szCs w:val="20"/>
        </w:rPr>
        <w:t xml:space="preserve"> </w:t>
      </w:r>
      <w:r w:rsidRPr="003F7DC9">
        <w:rPr>
          <w:color w:val="0B0B0B"/>
          <w:w w:val="105"/>
          <w:sz w:val="20"/>
          <w:szCs w:val="20"/>
        </w:rPr>
        <w:t>rispettare</w:t>
      </w:r>
      <w:r w:rsidRPr="003F7DC9">
        <w:rPr>
          <w:color w:val="0B0B0B"/>
          <w:spacing w:val="-24"/>
          <w:w w:val="105"/>
          <w:sz w:val="20"/>
          <w:szCs w:val="20"/>
        </w:rPr>
        <w:t xml:space="preserve"> </w:t>
      </w:r>
      <w:r w:rsidRPr="003F7DC9">
        <w:rPr>
          <w:color w:val="0B0B0B"/>
          <w:w w:val="105"/>
          <w:sz w:val="20"/>
          <w:szCs w:val="20"/>
        </w:rPr>
        <w:t>sempre</w:t>
      </w:r>
      <w:r w:rsidRPr="003F7DC9">
        <w:rPr>
          <w:color w:val="0B0B0B"/>
          <w:spacing w:val="-22"/>
          <w:w w:val="105"/>
          <w:sz w:val="20"/>
          <w:szCs w:val="20"/>
        </w:rPr>
        <w:t xml:space="preserve"> </w:t>
      </w:r>
      <w:r w:rsidRPr="003F7DC9">
        <w:rPr>
          <w:color w:val="0B0B0B"/>
          <w:w w:val="105"/>
          <w:sz w:val="20"/>
          <w:szCs w:val="20"/>
        </w:rPr>
        <w:t>il</w:t>
      </w:r>
      <w:r w:rsidRPr="003F7DC9">
        <w:rPr>
          <w:color w:val="0B0B0B"/>
          <w:spacing w:val="-23"/>
          <w:w w:val="105"/>
          <w:sz w:val="20"/>
          <w:szCs w:val="20"/>
        </w:rPr>
        <w:t xml:space="preserve"> </w:t>
      </w:r>
      <w:r w:rsidRPr="003F7DC9">
        <w:rPr>
          <w:color w:val="0B0B0B"/>
          <w:w w:val="105"/>
          <w:sz w:val="20"/>
          <w:szCs w:val="20"/>
        </w:rPr>
        <w:t>mantenimento</w:t>
      </w:r>
      <w:r w:rsidRPr="003F7DC9">
        <w:rPr>
          <w:color w:val="0B0B0B"/>
          <w:spacing w:val="-22"/>
          <w:w w:val="105"/>
          <w:sz w:val="20"/>
          <w:szCs w:val="20"/>
        </w:rPr>
        <w:t xml:space="preserve"> </w:t>
      </w:r>
      <w:r w:rsidRPr="003F7DC9">
        <w:rPr>
          <w:color w:val="0B0B0B"/>
          <w:w w:val="105"/>
          <w:sz w:val="20"/>
          <w:szCs w:val="20"/>
        </w:rPr>
        <w:t>della</w:t>
      </w:r>
      <w:r w:rsidRPr="003F7DC9">
        <w:rPr>
          <w:color w:val="0B0B0B"/>
          <w:spacing w:val="-23"/>
          <w:w w:val="105"/>
          <w:sz w:val="20"/>
          <w:szCs w:val="20"/>
        </w:rPr>
        <w:t xml:space="preserve"> </w:t>
      </w:r>
      <w:r w:rsidRPr="003F7DC9">
        <w:rPr>
          <w:color w:val="0B0B0B"/>
          <w:w w:val="105"/>
          <w:sz w:val="20"/>
          <w:szCs w:val="20"/>
        </w:rPr>
        <w:t>distanza</w:t>
      </w:r>
      <w:r w:rsidRPr="003F7DC9">
        <w:rPr>
          <w:color w:val="0B0B0B"/>
          <w:spacing w:val="-23"/>
          <w:w w:val="105"/>
          <w:sz w:val="20"/>
          <w:szCs w:val="20"/>
        </w:rPr>
        <w:t xml:space="preserve"> </w:t>
      </w:r>
      <w:r w:rsidRPr="003F7DC9">
        <w:rPr>
          <w:color w:val="0B0B0B"/>
          <w:w w:val="105"/>
          <w:sz w:val="20"/>
          <w:szCs w:val="20"/>
        </w:rPr>
        <w:t>di</w:t>
      </w:r>
      <w:r w:rsidRPr="003F7DC9">
        <w:rPr>
          <w:color w:val="0B0B0B"/>
          <w:spacing w:val="-23"/>
          <w:w w:val="105"/>
          <w:sz w:val="20"/>
          <w:szCs w:val="20"/>
        </w:rPr>
        <w:t xml:space="preserve"> </w:t>
      </w:r>
      <w:r w:rsidRPr="003F7DC9">
        <w:rPr>
          <w:color w:val="0B0B0B"/>
          <w:w w:val="105"/>
          <w:sz w:val="20"/>
          <w:szCs w:val="20"/>
        </w:rPr>
        <w:t>sicurezza,</w:t>
      </w:r>
      <w:r w:rsidRPr="003F7DC9">
        <w:rPr>
          <w:color w:val="0B0B0B"/>
          <w:spacing w:val="-23"/>
          <w:w w:val="105"/>
          <w:sz w:val="20"/>
          <w:szCs w:val="20"/>
        </w:rPr>
        <w:t xml:space="preserve"> </w:t>
      </w:r>
      <w:r w:rsidRPr="003F7DC9">
        <w:rPr>
          <w:color w:val="0B0B0B"/>
          <w:w w:val="105"/>
          <w:sz w:val="20"/>
          <w:szCs w:val="20"/>
        </w:rPr>
        <w:t>l’osservanza</w:t>
      </w:r>
      <w:r w:rsidRPr="003F7DC9">
        <w:rPr>
          <w:color w:val="0B0B0B"/>
          <w:spacing w:val="-22"/>
          <w:w w:val="105"/>
          <w:sz w:val="20"/>
          <w:szCs w:val="20"/>
        </w:rPr>
        <w:t xml:space="preserve"> </w:t>
      </w:r>
      <w:r w:rsidRPr="003F7DC9">
        <w:rPr>
          <w:color w:val="0B0B0B"/>
          <w:w w:val="105"/>
          <w:sz w:val="20"/>
          <w:szCs w:val="20"/>
        </w:rPr>
        <w:t>di</w:t>
      </w:r>
      <w:r w:rsidRPr="003F7DC9">
        <w:rPr>
          <w:color w:val="0B0B0B"/>
          <w:spacing w:val="-23"/>
          <w:w w:val="105"/>
          <w:sz w:val="20"/>
          <w:szCs w:val="20"/>
        </w:rPr>
        <w:t xml:space="preserve"> </w:t>
      </w:r>
      <w:r w:rsidRPr="003F7DC9">
        <w:rPr>
          <w:color w:val="0B0B0B"/>
          <w:w w:val="105"/>
          <w:sz w:val="20"/>
          <w:szCs w:val="20"/>
        </w:rPr>
        <w:t>regole di igiene delle mani, l’uso di idonei dispositivi di protezione personale, a partire da una mascherina che copra naso e</w:t>
      </w:r>
      <w:r w:rsidRPr="003F7DC9">
        <w:rPr>
          <w:color w:val="0B0B0B"/>
          <w:spacing w:val="-7"/>
          <w:w w:val="105"/>
          <w:sz w:val="20"/>
          <w:szCs w:val="20"/>
        </w:rPr>
        <w:t xml:space="preserve"> </w:t>
      </w:r>
      <w:r w:rsidRPr="003F7DC9">
        <w:rPr>
          <w:color w:val="0B0B0B"/>
          <w:w w:val="105"/>
          <w:sz w:val="20"/>
          <w:szCs w:val="20"/>
        </w:rPr>
        <w:t>bocca.</w:t>
      </w:r>
    </w:p>
    <w:p w14:paraId="0B9375A1" w14:textId="77777777" w:rsidR="00FA696C" w:rsidRPr="003F7DC9" w:rsidRDefault="00FA696C" w:rsidP="00F93B18">
      <w:pPr>
        <w:pStyle w:val="Paragrafoelenco"/>
        <w:tabs>
          <w:tab w:val="left" w:pos="1969"/>
        </w:tabs>
        <w:spacing w:line="324" w:lineRule="auto"/>
        <w:ind w:left="567" w:right="794" w:firstLine="0"/>
        <w:rPr>
          <w:sz w:val="20"/>
          <w:szCs w:val="20"/>
        </w:rPr>
      </w:pPr>
    </w:p>
    <w:p w14:paraId="331445D4" w14:textId="77777777" w:rsidR="004C1BFC" w:rsidRPr="003F7DC9" w:rsidRDefault="00D9217B" w:rsidP="00F93B18">
      <w:pPr>
        <w:pStyle w:val="Paragrafoelenco"/>
        <w:numPr>
          <w:ilvl w:val="0"/>
          <w:numId w:val="114"/>
        </w:numPr>
        <w:spacing w:before="33"/>
        <w:ind w:left="567" w:right="794" w:firstLine="0"/>
        <w:rPr>
          <w:b/>
          <w:sz w:val="20"/>
          <w:szCs w:val="20"/>
        </w:rPr>
      </w:pPr>
      <w:r w:rsidRPr="003F7DC9">
        <w:rPr>
          <w:b/>
          <w:color w:val="0B0B0B"/>
          <w:w w:val="105"/>
          <w:sz w:val="20"/>
          <w:szCs w:val="20"/>
        </w:rPr>
        <w:t>Altri suggerimenti</w:t>
      </w:r>
    </w:p>
    <w:p w14:paraId="2BC7B387" w14:textId="77777777" w:rsidR="004C1BFC" w:rsidRPr="003F7DC9" w:rsidRDefault="00D9217B" w:rsidP="00F93B18">
      <w:pPr>
        <w:pStyle w:val="Corpotesto"/>
        <w:numPr>
          <w:ilvl w:val="1"/>
          <w:numId w:val="114"/>
        </w:numPr>
        <w:tabs>
          <w:tab w:val="left" w:pos="1418"/>
        </w:tabs>
        <w:spacing w:before="198" w:line="324" w:lineRule="auto"/>
        <w:ind w:left="567" w:right="794" w:firstLine="0"/>
        <w:jc w:val="both"/>
      </w:pPr>
      <w:r w:rsidRPr="003F7DC9">
        <w:rPr>
          <w:color w:val="0B0B0B"/>
          <w:spacing w:val="-10"/>
          <w:w w:val="105"/>
        </w:rPr>
        <w:t xml:space="preserve"> </w:t>
      </w:r>
      <w:r w:rsidRPr="003F7DC9">
        <w:rPr>
          <w:color w:val="0B0B0B"/>
          <w:w w:val="105"/>
        </w:rPr>
        <w:t>Ove</w:t>
      </w:r>
      <w:r w:rsidRPr="003F7DC9">
        <w:rPr>
          <w:color w:val="0B0B0B"/>
          <w:spacing w:val="-9"/>
          <w:w w:val="105"/>
        </w:rPr>
        <w:t xml:space="preserve"> </w:t>
      </w:r>
      <w:r w:rsidRPr="003F7DC9">
        <w:rPr>
          <w:color w:val="0B0B0B"/>
          <w:w w:val="105"/>
        </w:rPr>
        <w:t>il</w:t>
      </w:r>
      <w:r w:rsidRPr="003F7DC9">
        <w:rPr>
          <w:color w:val="0B0B0B"/>
          <w:spacing w:val="-9"/>
          <w:w w:val="105"/>
        </w:rPr>
        <w:t xml:space="preserve"> </w:t>
      </w:r>
      <w:r w:rsidRPr="003F7DC9">
        <w:rPr>
          <w:color w:val="0B0B0B"/>
          <w:w w:val="105"/>
        </w:rPr>
        <w:t>luogo</w:t>
      </w:r>
      <w:r w:rsidRPr="003F7DC9">
        <w:rPr>
          <w:color w:val="0B0B0B"/>
          <w:spacing w:val="-9"/>
          <w:w w:val="105"/>
        </w:rPr>
        <w:t xml:space="preserve"> </w:t>
      </w:r>
      <w:r w:rsidRPr="003F7DC9">
        <w:rPr>
          <w:color w:val="0B0B0B"/>
          <w:w w:val="105"/>
        </w:rPr>
        <w:t>di</w:t>
      </w:r>
      <w:r w:rsidRPr="003F7DC9">
        <w:rPr>
          <w:color w:val="0B0B0B"/>
          <w:spacing w:val="-9"/>
          <w:w w:val="105"/>
        </w:rPr>
        <w:t xml:space="preserve"> </w:t>
      </w:r>
      <w:r w:rsidRPr="003F7DC9">
        <w:rPr>
          <w:color w:val="0B0B0B"/>
          <w:w w:val="105"/>
        </w:rPr>
        <w:t>culto</w:t>
      </w:r>
      <w:r w:rsidRPr="003F7DC9">
        <w:rPr>
          <w:color w:val="0B0B0B"/>
          <w:spacing w:val="-8"/>
          <w:w w:val="105"/>
        </w:rPr>
        <w:t xml:space="preserve"> </w:t>
      </w:r>
      <w:r w:rsidRPr="003F7DC9">
        <w:rPr>
          <w:color w:val="0B0B0B"/>
          <w:w w:val="105"/>
        </w:rPr>
        <w:t>non</w:t>
      </w:r>
      <w:r w:rsidRPr="003F7DC9">
        <w:rPr>
          <w:color w:val="0B0B0B"/>
          <w:spacing w:val="-9"/>
          <w:w w:val="105"/>
        </w:rPr>
        <w:t xml:space="preserve"> </w:t>
      </w:r>
      <w:r w:rsidRPr="003F7DC9">
        <w:rPr>
          <w:color w:val="0B0B0B"/>
          <w:w w:val="105"/>
        </w:rPr>
        <w:t>sia</w:t>
      </w:r>
      <w:r w:rsidRPr="003F7DC9">
        <w:rPr>
          <w:color w:val="0B0B0B"/>
          <w:spacing w:val="-9"/>
          <w:w w:val="105"/>
        </w:rPr>
        <w:t xml:space="preserve"> </w:t>
      </w:r>
      <w:r w:rsidRPr="003F7DC9">
        <w:rPr>
          <w:color w:val="0B0B0B"/>
          <w:w w:val="105"/>
        </w:rPr>
        <w:t>idoneo</w:t>
      </w:r>
      <w:r w:rsidRPr="003F7DC9">
        <w:rPr>
          <w:color w:val="0B0B0B"/>
          <w:spacing w:val="-9"/>
          <w:w w:val="105"/>
        </w:rPr>
        <w:t xml:space="preserve"> </w:t>
      </w:r>
      <w:r w:rsidRPr="003F7DC9">
        <w:rPr>
          <w:color w:val="0B0B0B"/>
          <w:w w:val="105"/>
        </w:rPr>
        <w:t>al</w:t>
      </w:r>
      <w:r w:rsidRPr="003F7DC9">
        <w:rPr>
          <w:color w:val="0B0B0B"/>
          <w:spacing w:val="-9"/>
          <w:w w:val="105"/>
        </w:rPr>
        <w:t xml:space="preserve"> </w:t>
      </w:r>
      <w:r w:rsidRPr="003F7DC9">
        <w:rPr>
          <w:color w:val="0B0B0B"/>
          <w:w w:val="105"/>
        </w:rPr>
        <w:t>rispetto</w:t>
      </w:r>
      <w:r w:rsidRPr="003F7DC9">
        <w:rPr>
          <w:color w:val="0B0B0B"/>
          <w:spacing w:val="-7"/>
          <w:w w:val="105"/>
        </w:rPr>
        <w:t xml:space="preserve"> </w:t>
      </w:r>
      <w:r w:rsidRPr="003F7DC9">
        <w:rPr>
          <w:color w:val="0B0B0B"/>
          <w:w w:val="105"/>
        </w:rPr>
        <w:t>delle</w:t>
      </w:r>
      <w:r w:rsidRPr="003F7DC9">
        <w:rPr>
          <w:color w:val="0B0B0B"/>
          <w:spacing w:val="-9"/>
          <w:w w:val="105"/>
        </w:rPr>
        <w:t xml:space="preserve"> </w:t>
      </w:r>
      <w:r w:rsidRPr="003F7DC9">
        <w:rPr>
          <w:color w:val="0B0B0B"/>
          <w:w w:val="105"/>
        </w:rPr>
        <w:t>indicazioni</w:t>
      </w:r>
      <w:r w:rsidRPr="003F7DC9">
        <w:rPr>
          <w:color w:val="0B0B0B"/>
          <w:spacing w:val="-9"/>
          <w:w w:val="105"/>
        </w:rPr>
        <w:t xml:space="preserve"> </w:t>
      </w:r>
      <w:r w:rsidRPr="003F7DC9">
        <w:rPr>
          <w:color w:val="0B0B0B"/>
          <w:w w:val="105"/>
        </w:rPr>
        <w:t>del</w:t>
      </w:r>
      <w:r w:rsidRPr="003F7DC9">
        <w:rPr>
          <w:color w:val="0B0B0B"/>
          <w:spacing w:val="-10"/>
          <w:w w:val="105"/>
        </w:rPr>
        <w:t xml:space="preserve"> </w:t>
      </w:r>
      <w:r w:rsidRPr="003F7DC9">
        <w:rPr>
          <w:color w:val="0B0B0B"/>
          <w:w w:val="105"/>
        </w:rPr>
        <w:t>presente</w:t>
      </w:r>
      <w:r w:rsidRPr="003F7DC9">
        <w:rPr>
          <w:color w:val="0B0B0B"/>
          <w:spacing w:val="-9"/>
          <w:w w:val="105"/>
        </w:rPr>
        <w:t xml:space="preserve"> </w:t>
      </w:r>
      <w:r w:rsidRPr="003F7DC9">
        <w:rPr>
          <w:color w:val="0B0B0B"/>
          <w:w w:val="105"/>
        </w:rPr>
        <w:t>Protocollo,</w:t>
      </w:r>
      <w:r w:rsidRPr="003F7DC9">
        <w:rPr>
          <w:color w:val="0B0B0B"/>
          <w:spacing w:val="-9"/>
          <w:w w:val="105"/>
        </w:rPr>
        <w:t xml:space="preserve"> </w:t>
      </w:r>
      <w:r w:rsidRPr="003F7DC9">
        <w:rPr>
          <w:color w:val="0B0B0B"/>
          <w:w w:val="105"/>
        </w:rPr>
        <w:t>può essere</w:t>
      </w:r>
      <w:r w:rsidRPr="003F7DC9">
        <w:rPr>
          <w:color w:val="0B0B0B"/>
          <w:spacing w:val="-25"/>
          <w:w w:val="105"/>
        </w:rPr>
        <w:t xml:space="preserve"> </w:t>
      </w:r>
      <w:r w:rsidRPr="003F7DC9">
        <w:rPr>
          <w:color w:val="0B0B0B"/>
          <w:w w:val="105"/>
        </w:rPr>
        <w:t>valutata</w:t>
      </w:r>
      <w:r w:rsidRPr="003F7DC9">
        <w:rPr>
          <w:color w:val="0B0B0B"/>
          <w:spacing w:val="-24"/>
          <w:w w:val="105"/>
        </w:rPr>
        <w:t xml:space="preserve"> </w:t>
      </w:r>
      <w:r w:rsidRPr="003F7DC9">
        <w:rPr>
          <w:color w:val="0B0B0B"/>
          <w:w w:val="105"/>
        </w:rPr>
        <w:t>la</w:t>
      </w:r>
      <w:r w:rsidRPr="003F7DC9">
        <w:rPr>
          <w:color w:val="0B0B0B"/>
          <w:spacing w:val="-26"/>
          <w:w w:val="105"/>
        </w:rPr>
        <w:t xml:space="preserve"> </w:t>
      </w:r>
      <w:r w:rsidRPr="003F7DC9">
        <w:rPr>
          <w:color w:val="0B0B0B"/>
          <w:w w:val="105"/>
        </w:rPr>
        <w:t>possibilità</w:t>
      </w:r>
      <w:r w:rsidRPr="003F7DC9">
        <w:rPr>
          <w:color w:val="0B0B0B"/>
          <w:spacing w:val="-25"/>
          <w:w w:val="105"/>
        </w:rPr>
        <w:t xml:space="preserve"> </w:t>
      </w:r>
      <w:r w:rsidRPr="003F7DC9">
        <w:rPr>
          <w:color w:val="0B0B0B"/>
          <w:w w:val="105"/>
        </w:rPr>
        <w:t>di</w:t>
      </w:r>
      <w:r w:rsidRPr="003F7DC9">
        <w:rPr>
          <w:color w:val="0B0B0B"/>
          <w:spacing w:val="-24"/>
          <w:w w:val="105"/>
        </w:rPr>
        <w:t xml:space="preserve"> </w:t>
      </w:r>
      <w:r w:rsidRPr="003F7DC9">
        <w:rPr>
          <w:color w:val="0B0B0B"/>
          <w:w w:val="105"/>
        </w:rPr>
        <w:t>svolgere</w:t>
      </w:r>
      <w:r w:rsidRPr="003F7DC9">
        <w:rPr>
          <w:color w:val="0B0B0B"/>
          <w:spacing w:val="-27"/>
          <w:w w:val="105"/>
        </w:rPr>
        <w:t xml:space="preserve"> </w:t>
      </w:r>
      <w:r w:rsidRPr="003F7DC9">
        <w:rPr>
          <w:color w:val="0B0B0B"/>
          <w:w w:val="105"/>
        </w:rPr>
        <w:t>le</w:t>
      </w:r>
      <w:r w:rsidRPr="003F7DC9">
        <w:rPr>
          <w:color w:val="0B0B0B"/>
          <w:spacing w:val="-24"/>
          <w:w w:val="105"/>
        </w:rPr>
        <w:t xml:space="preserve"> </w:t>
      </w:r>
      <w:r w:rsidRPr="003F7DC9">
        <w:rPr>
          <w:color w:val="0B0B0B"/>
          <w:w w:val="105"/>
        </w:rPr>
        <w:t>funzioni</w:t>
      </w:r>
      <w:r w:rsidRPr="003F7DC9">
        <w:rPr>
          <w:color w:val="0B0B0B"/>
          <w:spacing w:val="-24"/>
          <w:w w:val="105"/>
        </w:rPr>
        <w:t xml:space="preserve"> </w:t>
      </w:r>
      <w:r w:rsidRPr="003F7DC9">
        <w:rPr>
          <w:color w:val="0B0B0B"/>
          <w:w w:val="105"/>
        </w:rPr>
        <w:t>all’aperto,</w:t>
      </w:r>
      <w:r w:rsidRPr="003F7DC9">
        <w:rPr>
          <w:color w:val="0B0B0B"/>
          <w:spacing w:val="-24"/>
          <w:w w:val="105"/>
        </w:rPr>
        <w:t xml:space="preserve"> </w:t>
      </w:r>
      <w:r w:rsidRPr="003F7DC9">
        <w:rPr>
          <w:color w:val="0B0B0B"/>
          <w:w w:val="105"/>
        </w:rPr>
        <w:t>assicurandone</w:t>
      </w:r>
      <w:r w:rsidRPr="003F7DC9">
        <w:rPr>
          <w:color w:val="0B0B0B"/>
          <w:spacing w:val="-23"/>
          <w:w w:val="105"/>
        </w:rPr>
        <w:t xml:space="preserve"> </w:t>
      </w:r>
      <w:r w:rsidRPr="003F7DC9">
        <w:rPr>
          <w:color w:val="0B0B0B"/>
          <w:w w:val="105"/>
        </w:rPr>
        <w:t>la</w:t>
      </w:r>
      <w:r w:rsidRPr="003F7DC9">
        <w:rPr>
          <w:color w:val="0B0B0B"/>
          <w:spacing w:val="-25"/>
          <w:w w:val="105"/>
        </w:rPr>
        <w:t xml:space="preserve"> </w:t>
      </w:r>
      <w:r w:rsidRPr="003F7DC9">
        <w:rPr>
          <w:color w:val="0B0B0B"/>
          <w:w w:val="105"/>
        </w:rPr>
        <w:t>dignità</w:t>
      </w:r>
      <w:r w:rsidRPr="003F7DC9">
        <w:rPr>
          <w:color w:val="0B0B0B"/>
          <w:spacing w:val="-24"/>
          <w:w w:val="105"/>
        </w:rPr>
        <w:t xml:space="preserve"> </w:t>
      </w:r>
      <w:r w:rsidRPr="003F7DC9">
        <w:rPr>
          <w:color w:val="0B0B0B"/>
          <w:w w:val="105"/>
        </w:rPr>
        <w:t>e</w:t>
      </w:r>
      <w:r w:rsidRPr="003F7DC9">
        <w:rPr>
          <w:color w:val="0B0B0B"/>
          <w:spacing w:val="-25"/>
          <w:w w:val="105"/>
        </w:rPr>
        <w:t xml:space="preserve"> </w:t>
      </w:r>
      <w:r w:rsidRPr="003F7DC9">
        <w:rPr>
          <w:color w:val="0B0B0B"/>
          <w:w w:val="105"/>
        </w:rPr>
        <w:t>il</w:t>
      </w:r>
      <w:r w:rsidRPr="003F7DC9">
        <w:rPr>
          <w:color w:val="0B0B0B"/>
          <w:spacing w:val="-24"/>
          <w:w w:val="105"/>
        </w:rPr>
        <w:t xml:space="preserve"> </w:t>
      </w:r>
      <w:r w:rsidRPr="003F7DC9">
        <w:rPr>
          <w:color w:val="0B0B0B"/>
          <w:w w:val="105"/>
        </w:rPr>
        <w:t>rispetto della</w:t>
      </w:r>
      <w:r w:rsidRPr="003F7DC9">
        <w:rPr>
          <w:color w:val="0B0B0B"/>
          <w:spacing w:val="-5"/>
          <w:w w:val="105"/>
        </w:rPr>
        <w:t xml:space="preserve"> </w:t>
      </w:r>
      <w:r w:rsidRPr="003F7DC9">
        <w:rPr>
          <w:color w:val="0B0B0B"/>
          <w:w w:val="105"/>
        </w:rPr>
        <w:t>normativa</w:t>
      </w:r>
      <w:r w:rsidRPr="003F7DC9">
        <w:rPr>
          <w:color w:val="0B0B0B"/>
          <w:spacing w:val="-5"/>
          <w:w w:val="105"/>
        </w:rPr>
        <w:t xml:space="preserve"> </w:t>
      </w:r>
      <w:r w:rsidRPr="003F7DC9">
        <w:rPr>
          <w:color w:val="0B0B0B"/>
          <w:w w:val="105"/>
        </w:rPr>
        <w:t>sanitaria,</w:t>
      </w:r>
      <w:r w:rsidRPr="003F7DC9">
        <w:rPr>
          <w:color w:val="0B0B0B"/>
          <w:spacing w:val="-3"/>
          <w:w w:val="105"/>
        </w:rPr>
        <w:t xml:space="preserve"> </w:t>
      </w:r>
      <w:r w:rsidRPr="003F7DC9">
        <w:rPr>
          <w:color w:val="0B0B0B"/>
          <w:w w:val="105"/>
        </w:rPr>
        <w:t>con</w:t>
      </w:r>
      <w:r w:rsidRPr="003F7DC9">
        <w:rPr>
          <w:color w:val="0B0B0B"/>
          <w:spacing w:val="-4"/>
          <w:w w:val="105"/>
        </w:rPr>
        <w:t xml:space="preserve"> </w:t>
      </w:r>
      <w:r w:rsidRPr="003F7DC9">
        <w:rPr>
          <w:color w:val="0B0B0B"/>
          <w:w w:val="105"/>
        </w:rPr>
        <w:t>la</w:t>
      </w:r>
      <w:r w:rsidRPr="003F7DC9">
        <w:rPr>
          <w:color w:val="0B0B0B"/>
          <w:spacing w:val="-5"/>
          <w:w w:val="105"/>
        </w:rPr>
        <w:t xml:space="preserve"> </w:t>
      </w:r>
      <w:r w:rsidRPr="003F7DC9">
        <w:rPr>
          <w:color w:val="0B0B0B"/>
          <w:w w:val="105"/>
        </w:rPr>
        <w:t>partecipazione</w:t>
      </w:r>
      <w:r w:rsidRPr="003F7DC9">
        <w:rPr>
          <w:color w:val="0B0B0B"/>
          <w:spacing w:val="-5"/>
          <w:w w:val="105"/>
        </w:rPr>
        <w:t xml:space="preserve"> </w:t>
      </w:r>
      <w:r w:rsidRPr="003F7DC9">
        <w:rPr>
          <w:color w:val="0B0B0B"/>
          <w:w w:val="105"/>
        </w:rPr>
        <w:t>massima</w:t>
      </w:r>
      <w:r w:rsidRPr="003F7DC9">
        <w:rPr>
          <w:color w:val="0B0B0B"/>
          <w:spacing w:val="-4"/>
          <w:w w:val="105"/>
        </w:rPr>
        <w:t xml:space="preserve"> </w:t>
      </w:r>
      <w:r w:rsidRPr="003F7DC9">
        <w:rPr>
          <w:color w:val="0B0B0B"/>
          <w:w w:val="105"/>
        </w:rPr>
        <w:t>di</w:t>
      </w:r>
      <w:r w:rsidRPr="003F7DC9">
        <w:rPr>
          <w:color w:val="0B0B0B"/>
          <w:spacing w:val="-5"/>
          <w:w w:val="105"/>
        </w:rPr>
        <w:t xml:space="preserve"> </w:t>
      </w:r>
      <w:r w:rsidRPr="003F7DC9">
        <w:rPr>
          <w:color w:val="0B0B0B"/>
          <w:w w:val="105"/>
        </w:rPr>
        <w:t>1.000</w:t>
      </w:r>
      <w:r w:rsidRPr="003F7DC9">
        <w:rPr>
          <w:color w:val="0B0B0B"/>
          <w:spacing w:val="-5"/>
          <w:w w:val="105"/>
        </w:rPr>
        <w:t xml:space="preserve"> </w:t>
      </w:r>
      <w:r w:rsidRPr="003F7DC9">
        <w:rPr>
          <w:color w:val="0B0B0B"/>
          <w:w w:val="105"/>
        </w:rPr>
        <w:t>persone.</w:t>
      </w:r>
    </w:p>
    <w:p w14:paraId="273F0FE5" w14:textId="77777777" w:rsidR="00BA6340" w:rsidRPr="003F7DC9" w:rsidRDefault="00BA6340" w:rsidP="00F93B18">
      <w:pPr>
        <w:pStyle w:val="Corpotesto"/>
        <w:tabs>
          <w:tab w:val="left" w:pos="1418"/>
        </w:tabs>
        <w:spacing w:before="198" w:line="324" w:lineRule="auto"/>
        <w:ind w:right="794"/>
        <w:jc w:val="both"/>
      </w:pPr>
    </w:p>
    <w:p w14:paraId="39519377" w14:textId="77777777" w:rsidR="00BA6340" w:rsidRPr="003F7DC9" w:rsidRDefault="00BA6340" w:rsidP="00F93B18">
      <w:pPr>
        <w:pStyle w:val="Corpotesto"/>
        <w:tabs>
          <w:tab w:val="left" w:pos="1418"/>
        </w:tabs>
        <w:spacing w:before="198" w:line="324" w:lineRule="auto"/>
        <w:ind w:right="794"/>
        <w:jc w:val="both"/>
      </w:pPr>
    </w:p>
    <w:p w14:paraId="09931CD1" w14:textId="77777777" w:rsidR="00BA6340" w:rsidRPr="003F7DC9" w:rsidRDefault="00BA6340" w:rsidP="00F93B18">
      <w:pPr>
        <w:pStyle w:val="Corpotesto"/>
        <w:tabs>
          <w:tab w:val="left" w:pos="1418"/>
        </w:tabs>
        <w:spacing w:before="198" w:line="324" w:lineRule="auto"/>
        <w:ind w:right="794"/>
        <w:jc w:val="both"/>
      </w:pPr>
    </w:p>
    <w:p w14:paraId="6BC53692" w14:textId="77777777" w:rsidR="004C1BFC" w:rsidRPr="003F7DC9" w:rsidRDefault="00D9217B" w:rsidP="00F93B18">
      <w:pPr>
        <w:spacing w:line="324" w:lineRule="auto"/>
        <w:ind w:left="567" w:right="794"/>
        <w:jc w:val="both"/>
        <w:rPr>
          <w:i/>
          <w:sz w:val="20"/>
          <w:szCs w:val="20"/>
        </w:rPr>
      </w:pPr>
      <w:r w:rsidRPr="003F7DC9">
        <w:rPr>
          <w:i/>
          <w:color w:val="0B0B0B"/>
          <w:w w:val="105"/>
          <w:sz w:val="20"/>
          <w:szCs w:val="20"/>
        </w:rPr>
        <w:t>Il</w:t>
      </w:r>
      <w:r w:rsidRPr="003F7DC9">
        <w:rPr>
          <w:i/>
          <w:color w:val="0B0B0B"/>
          <w:spacing w:val="-6"/>
          <w:w w:val="105"/>
          <w:sz w:val="20"/>
          <w:szCs w:val="20"/>
        </w:rPr>
        <w:t xml:space="preserve"> </w:t>
      </w:r>
      <w:r w:rsidRPr="003F7DC9">
        <w:rPr>
          <w:i/>
          <w:color w:val="0B0B0B"/>
          <w:w w:val="105"/>
          <w:sz w:val="20"/>
          <w:szCs w:val="20"/>
        </w:rPr>
        <w:t>Comitato</w:t>
      </w:r>
      <w:r w:rsidRPr="003F7DC9">
        <w:rPr>
          <w:i/>
          <w:color w:val="0B0B0B"/>
          <w:spacing w:val="-6"/>
          <w:w w:val="105"/>
          <w:sz w:val="20"/>
          <w:szCs w:val="20"/>
        </w:rPr>
        <w:t xml:space="preserve"> </w:t>
      </w:r>
      <w:r w:rsidRPr="003F7DC9">
        <w:rPr>
          <w:i/>
          <w:color w:val="0B0B0B"/>
          <w:w w:val="105"/>
          <w:sz w:val="20"/>
          <w:szCs w:val="20"/>
        </w:rPr>
        <w:t>Tecnico-Scientifico,</w:t>
      </w:r>
      <w:r w:rsidRPr="003F7DC9">
        <w:rPr>
          <w:i/>
          <w:color w:val="0B0B0B"/>
          <w:spacing w:val="-5"/>
          <w:w w:val="105"/>
          <w:sz w:val="20"/>
          <w:szCs w:val="20"/>
        </w:rPr>
        <w:t xml:space="preserve"> </w:t>
      </w:r>
      <w:r w:rsidRPr="003F7DC9">
        <w:rPr>
          <w:i/>
          <w:color w:val="0B0B0B"/>
          <w:w w:val="105"/>
          <w:sz w:val="20"/>
          <w:szCs w:val="20"/>
        </w:rPr>
        <w:t>nella</w:t>
      </w:r>
      <w:r w:rsidRPr="003F7DC9">
        <w:rPr>
          <w:i/>
          <w:color w:val="0B0B0B"/>
          <w:spacing w:val="-6"/>
          <w:w w:val="105"/>
          <w:sz w:val="20"/>
          <w:szCs w:val="20"/>
        </w:rPr>
        <w:t xml:space="preserve"> </w:t>
      </w:r>
      <w:r w:rsidRPr="003F7DC9">
        <w:rPr>
          <w:i/>
          <w:color w:val="0B0B0B"/>
          <w:w w:val="105"/>
          <w:sz w:val="20"/>
          <w:szCs w:val="20"/>
        </w:rPr>
        <w:t>seduta</w:t>
      </w:r>
      <w:r w:rsidRPr="003F7DC9">
        <w:rPr>
          <w:i/>
          <w:color w:val="0B0B0B"/>
          <w:spacing w:val="-5"/>
          <w:w w:val="105"/>
          <w:sz w:val="20"/>
          <w:szCs w:val="20"/>
        </w:rPr>
        <w:t xml:space="preserve"> </w:t>
      </w:r>
      <w:r w:rsidRPr="003F7DC9">
        <w:rPr>
          <w:i/>
          <w:color w:val="0B0B0B"/>
          <w:w w:val="105"/>
          <w:sz w:val="20"/>
          <w:szCs w:val="20"/>
        </w:rPr>
        <w:t>n.</w:t>
      </w:r>
      <w:r w:rsidRPr="003F7DC9">
        <w:rPr>
          <w:i/>
          <w:color w:val="0B0B0B"/>
          <w:spacing w:val="-6"/>
          <w:w w:val="105"/>
          <w:sz w:val="20"/>
          <w:szCs w:val="20"/>
        </w:rPr>
        <w:t xml:space="preserve"> </w:t>
      </w:r>
      <w:r w:rsidRPr="003F7DC9">
        <w:rPr>
          <w:i/>
          <w:color w:val="0B0B0B"/>
          <w:w w:val="105"/>
          <w:sz w:val="20"/>
          <w:szCs w:val="20"/>
        </w:rPr>
        <w:t>71</w:t>
      </w:r>
      <w:r w:rsidRPr="003F7DC9">
        <w:rPr>
          <w:i/>
          <w:color w:val="0B0B0B"/>
          <w:spacing w:val="-5"/>
          <w:w w:val="105"/>
          <w:sz w:val="20"/>
          <w:szCs w:val="20"/>
        </w:rPr>
        <w:t xml:space="preserve"> </w:t>
      </w:r>
      <w:r w:rsidRPr="003F7DC9">
        <w:rPr>
          <w:i/>
          <w:color w:val="0B0B0B"/>
          <w:w w:val="105"/>
          <w:sz w:val="20"/>
          <w:szCs w:val="20"/>
        </w:rPr>
        <w:t>del</w:t>
      </w:r>
      <w:r w:rsidRPr="003F7DC9">
        <w:rPr>
          <w:i/>
          <w:color w:val="0B0B0B"/>
          <w:spacing w:val="-6"/>
          <w:w w:val="105"/>
          <w:sz w:val="20"/>
          <w:szCs w:val="20"/>
        </w:rPr>
        <w:t xml:space="preserve"> </w:t>
      </w:r>
      <w:r w:rsidRPr="003F7DC9">
        <w:rPr>
          <w:i/>
          <w:color w:val="0B0B0B"/>
          <w:w w:val="105"/>
          <w:sz w:val="20"/>
          <w:szCs w:val="20"/>
        </w:rPr>
        <w:t>12</w:t>
      </w:r>
      <w:r w:rsidRPr="003F7DC9">
        <w:rPr>
          <w:i/>
          <w:color w:val="0B0B0B"/>
          <w:spacing w:val="-6"/>
          <w:w w:val="105"/>
          <w:sz w:val="20"/>
          <w:szCs w:val="20"/>
        </w:rPr>
        <w:t xml:space="preserve"> </w:t>
      </w:r>
      <w:r w:rsidRPr="003F7DC9">
        <w:rPr>
          <w:i/>
          <w:color w:val="0B0B0B"/>
          <w:w w:val="105"/>
          <w:sz w:val="20"/>
          <w:szCs w:val="20"/>
        </w:rPr>
        <w:t>maggio</w:t>
      </w:r>
      <w:r w:rsidRPr="003F7DC9">
        <w:rPr>
          <w:i/>
          <w:color w:val="0B0B0B"/>
          <w:spacing w:val="-5"/>
          <w:w w:val="105"/>
          <w:sz w:val="20"/>
          <w:szCs w:val="20"/>
        </w:rPr>
        <w:t xml:space="preserve"> </w:t>
      </w:r>
      <w:r w:rsidRPr="003F7DC9">
        <w:rPr>
          <w:i/>
          <w:color w:val="0B0B0B"/>
          <w:w w:val="105"/>
          <w:sz w:val="20"/>
          <w:szCs w:val="20"/>
        </w:rPr>
        <w:t>2020</w:t>
      </w:r>
      <w:r w:rsidRPr="003F7DC9">
        <w:rPr>
          <w:i/>
          <w:color w:val="0B0B0B"/>
          <w:spacing w:val="-6"/>
          <w:w w:val="105"/>
          <w:sz w:val="20"/>
          <w:szCs w:val="20"/>
        </w:rPr>
        <w:t xml:space="preserve"> </w:t>
      </w:r>
      <w:r w:rsidRPr="003F7DC9">
        <w:rPr>
          <w:i/>
          <w:color w:val="0B0B0B"/>
          <w:w w:val="105"/>
          <w:sz w:val="20"/>
          <w:szCs w:val="20"/>
        </w:rPr>
        <w:t>e</w:t>
      </w:r>
      <w:r w:rsidRPr="003F7DC9">
        <w:rPr>
          <w:i/>
          <w:color w:val="0B0B0B"/>
          <w:spacing w:val="-7"/>
          <w:w w:val="105"/>
          <w:sz w:val="20"/>
          <w:szCs w:val="20"/>
        </w:rPr>
        <w:t xml:space="preserve"> </w:t>
      </w:r>
      <w:r w:rsidRPr="003F7DC9">
        <w:rPr>
          <w:i/>
          <w:color w:val="0B0B0B"/>
          <w:w w:val="105"/>
          <w:sz w:val="20"/>
          <w:szCs w:val="20"/>
        </w:rPr>
        <w:t>n.</w:t>
      </w:r>
      <w:r w:rsidRPr="003F7DC9">
        <w:rPr>
          <w:i/>
          <w:color w:val="0B0B0B"/>
          <w:spacing w:val="-5"/>
          <w:w w:val="105"/>
          <w:sz w:val="20"/>
          <w:szCs w:val="20"/>
        </w:rPr>
        <w:t xml:space="preserve"> </w:t>
      </w:r>
      <w:r w:rsidRPr="003F7DC9">
        <w:rPr>
          <w:i/>
          <w:color w:val="0B0B0B"/>
          <w:w w:val="105"/>
          <w:sz w:val="20"/>
          <w:szCs w:val="20"/>
        </w:rPr>
        <w:t>73</w:t>
      </w:r>
      <w:r w:rsidRPr="003F7DC9">
        <w:rPr>
          <w:i/>
          <w:color w:val="0B0B0B"/>
          <w:spacing w:val="-6"/>
          <w:w w:val="105"/>
          <w:sz w:val="20"/>
          <w:szCs w:val="20"/>
        </w:rPr>
        <w:t xml:space="preserve"> </w:t>
      </w:r>
      <w:r w:rsidRPr="003F7DC9">
        <w:rPr>
          <w:i/>
          <w:color w:val="0B0B0B"/>
          <w:w w:val="105"/>
          <w:sz w:val="20"/>
          <w:szCs w:val="20"/>
        </w:rPr>
        <w:t>del</w:t>
      </w:r>
      <w:r w:rsidRPr="003F7DC9">
        <w:rPr>
          <w:i/>
          <w:color w:val="0B0B0B"/>
          <w:spacing w:val="-6"/>
          <w:w w:val="105"/>
          <w:sz w:val="20"/>
          <w:szCs w:val="20"/>
        </w:rPr>
        <w:t xml:space="preserve"> </w:t>
      </w:r>
      <w:r w:rsidRPr="003F7DC9">
        <w:rPr>
          <w:i/>
          <w:color w:val="0B0B0B"/>
          <w:w w:val="105"/>
          <w:sz w:val="20"/>
          <w:szCs w:val="20"/>
        </w:rPr>
        <w:t>14</w:t>
      </w:r>
      <w:r w:rsidRPr="003F7DC9">
        <w:rPr>
          <w:i/>
          <w:color w:val="0B0B0B"/>
          <w:spacing w:val="-5"/>
          <w:w w:val="105"/>
          <w:sz w:val="20"/>
          <w:szCs w:val="20"/>
        </w:rPr>
        <w:t xml:space="preserve"> </w:t>
      </w:r>
      <w:r w:rsidRPr="003F7DC9">
        <w:rPr>
          <w:i/>
          <w:color w:val="0B0B0B"/>
          <w:w w:val="105"/>
          <w:sz w:val="20"/>
          <w:szCs w:val="20"/>
        </w:rPr>
        <w:t>maggio</w:t>
      </w:r>
      <w:r w:rsidRPr="003F7DC9">
        <w:rPr>
          <w:i/>
          <w:color w:val="0B0B0B"/>
          <w:spacing w:val="-6"/>
          <w:w w:val="105"/>
          <w:sz w:val="20"/>
          <w:szCs w:val="20"/>
        </w:rPr>
        <w:t xml:space="preserve"> </w:t>
      </w:r>
      <w:r w:rsidRPr="003F7DC9">
        <w:rPr>
          <w:i/>
          <w:color w:val="0B0B0B"/>
          <w:w w:val="105"/>
          <w:sz w:val="20"/>
          <w:szCs w:val="20"/>
        </w:rPr>
        <w:t>2020,</w:t>
      </w:r>
      <w:r w:rsidRPr="003F7DC9">
        <w:rPr>
          <w:i/>
          <w:color w:val="0B0B0B"/>
          <w:spacing w:val="-5"/>
          <w:w w:val="105"/>
          <w:sz w:val="20"/>
          <w:szCs w:val="20"/>
        </w:rPr>
        <w:t xml:space="preserve"> </w:t>
      </w:r>
      <w:r w:rsidRPr="003F7DC9">
        <w:rPr>
          <w:i/>
          <w:color w:val="0B0B0B"/>
          <w:w w:val="105"/>
          <w:sz w:val="20"/>
          <w:szCs w:val="20"/>
        </w:rPr>
        <w:t>ha esaminato e approvato il presente “Protocollo con le Comunità Ebraiche Italiane”, con le raccomandazioni</w:t>
      </w:r>
      <w:r w:rsidRPr="003F7DC9">
        <w:rPr>
          <w:i/>
          <w:color w:val="0B0B0B"/>
          <w:spacing w:val="-21"/>
          <w:w w:val="105"/>
          <w:sz w:val="20"/>
          <w:szCs w:val="20"/>
        </w:rPr>
        <w:t xml:space="preserve"> </w:t>
      </w:r>
      <w:r w:rsidRPr="003F7DC9">
        <w:rPr>
          <w:i/>
          <w:color w:val="0B0B0B"/>
          <w:w w:val="105"/>
          <w:sz w:val="20"/>
          <w:szCs w:val="20"/>
        </w:rPr>
        <w:t>che</w:t>
      </w:r>
      <w:r w:rsidRPr="003F7DC9">
        <w:rPr>
          <w:i/>
          <w:color w:val="0B0B0B"/>
          <w:spacing w:val="-21"/>
          <w:w w:val="105"/>
          <w:sz w:val="20"/>
          <w:szCs w:val="20"/>
        </w:rPr>
        <w:t xml:space="preserve"> </w:t>
      </w:r>
      <w:r w:rsidRPr="003F7DC9">
        <w:rPr>
          <w:i/>
          <w:color w:val="0B0B0B"/>
          <w:w w:val="105"/>
          <w:sz w:val="20"/>
          <w:szCs w:val="20"/>
        </w:rPr>
        <w:t>sono</w:t>
      </w:r>
      <w:r w:rsidRPr="003F7DC9">
        <w:rPr>
          <w:i/>
          <w:color w:val="0B0B0B"/>
          <w:spacing w:val="-21"/>
          <w:w w:val="105"/>
          <w:sz w:val="20"/>
          <w:szCs w:val="20"/>
        </w:rPr>
        <w:t xml:space="preserve"> </w:t>
      </w:r>
      <w:r w:rsidRPr="003F7DC9">
        <w:rPr>
          <w:i/>
          <w:color w:val="0B0B0B"/>
          <w:w w:val="105"/>
          <w:sz w:val="20"/>
          <w:szCs w:val="20"/>
        </w:rPr>
        <w:t>state</w:t>
      </w:r>
      <w:r w:rsidRPr="003F7DC9">
        <w:rPr>
          <w:i/>
          <w:color w:val="0B0B0B"/>
          <w:spacing w:val="-21"/>
          <w:w w:val="105"/>
          <w:sz w:val="20"/>
          <w:szCs w:val="20"/>
        </w:rPr>
        <w:t xml:space="preserve"> </w:t>
      </w:r>
      <w:r w:rsidRPr="003F7DC9">
        <w:rPr>
          <w:i/>
          <w:color w:val="0B0B0B"/>
          <w:w w:val="105"/>
          <w:sz w:val="20"/>
          <w:szCs w:val="20"/>
        </w:rPr>
        <w:t>recepite.</w:t>
      </w:r>
      <w:r w:rsidRPr="003F7DC9">
        <w:rPr>
          <w:i/>
          <w:color w:val="0B0B0B"/>
          <w:spacing w:val="-19"/>
          <w:w w:val="105"/>
          <w:sz w:val="20"/>
          <w:szCs w:val="20"/>
        </w:rPr>
        <w:t xml:space="preserve"> </w:t>
      </w:r>
      <w:r w:rsidRPr="003F7DC9">
        <w:rPr>
          <w:i/>
          <w:color w:val="0B0B0B"/>
          <w:w w:val="105"/>
          <w:sz w:val="20"/>
          <w:szCs w:val="20"/>
        </w:rPr>
        <w:t>Il</w:t>
      </w:r>
      <w:r w:rsidRPr="003F7DC9">
        <w:rPr>
          <w:i/>
          <w:color w:val="0B0B0B"/>
          <w:spacing w:val="-21"/>
          <w:w w:val="105"/>
          <w:sz w:val="20"/>
          <w:szCs w:val="20"/>
        </w:rPr>
        <w:t xml:space="preserve"> </w:t>
      </w:r>
      <w:r w:rsidRPr="003F7DC9">
        <w:rPr>
          <w:i/>
          <w:color w:val="0B0B0B"/>
          <w:w w:val="105"/>
          <w:sz w:val="20"/>
          <w:szCs w:val="20"/>
        </w:rPr>
        <w:t>testo</w:t>
      </w:r>
      <w:r w:rsidRPr="003F7DC9">
        <w:rPr>
          <w:i/>
          <w:color w:val="0B0B0B"/>
          <w:spacing w:val="-20"/>
          <w:w w:val="105"/>
          <w:sz w:val="20"/>
          <w:szCs w:val="20"/>
        </w:rPr>
        <w:t xml:space="preserve"> </w:t>
      </w:r>
      <w:r w:rsidRPr="003F7DC9">
        <w:rPr>
          <w:i/>
          <w:color w:val="0B0B0B"/>
          <w:w w:val="105"/>
          <w:sz w:val="20"/>
          <w:szCs w:val="20"/>
        </w:rPr>
        <w:t>finale</w:t>
      </w:r>
      <w:r w:rsidRPr="003F7DC9">
        <w:rPr>
          <w:i/>
          <w:color w:val="0B0B0B"/>
          <w:spacing w:val="-21"/>
          <w:w w:val="105"/>
          <w:sz w:val="20"/>
          <w:szCs w:val="20"/>
        </w:rPr>
        <w:t xml:space="preserve"> </w:t>
      </w:r>
      <w:r w:rsidRPr="003F7DC9">
        <w:rPr>
          <w:i/>
          <w:color w:val="0B0B0B"/>
          <w:w w:val="105"/>
          <w:sz w:val="20"/>
          <w:szCs w:val="20"/>
        </w:rPr>
        <w:t>emendato,</w:t>
      </w:r>
      <w:r w:rsidRPr="003F7DC9">
        <w:rPr>
          <w:i/>
          <w:color w:val="0B0B0B"/>
          <w:spacing w:val="-21"/>
          <w:w w:val="105"/>
          <w:sz w:val="20"/>
          <w:szCs w:val="20"/>
        </w:rPr>
        <w:t xml:space="preserve"> </w:t>
      </w:r>
      <w:r w:rsidRPr="003F7DC9">
        <w:rPr>
          <w:i/>
          <w:color w:val="0B0B0B"/>
          <w:w w:val="105"/>
          <w:sz w:val="20"/>
          <w:szCs w:val="20"/>
        </w:rPr>
        <w:t>su</w:t>
      </w:r>
      <w:r w:rsidRPr="003F7DC9">
        <w:rPr>
          <w:i/>
          <w:color w:val="0B0B0B"/>
          <w:spacing w:val="-21"/>
          <w:w w:val="105"/>
          <w:sz w:val="20"/>
          <w:szCs w:val="20"/>
        </w:rPr>
        <w:t xml:space="preserve"> </w:t>
      </w:r>
      <w:r w:rsidRPr="003F7DC9">
        <w:rPr>
          <w:i/>
          <w:color w:val="0B0B0B"/>
          <w:w w:val="105"/>
          <w:sz w:val="20"/>
          <w:szCs w:val="20"/>
        </w:rPr>
        <w:t>richiesta,</w:t>
      </w:r>
      <w:r w:rsidRPr="003F7DC9">
        <w:rPr>
          <w:i/>
          <w:color w:val="0B0B0B"/>
          <w:spacing w:val="-20"/>
          <w:w w:val="105"/>
          <w:sz w:val="20"/>
          <w:szCs w:val="20"/>
        </w:rPr>
        <w:t xml:space="preserve"> </w:t>
      </w:r>
      <w:r w:rsidRPr="003F7DC9">
        <w:rPr>
          <w:i/>
          <w:color w:val="0B0B0B"/>
          <w:w w:val="105"/>
          <w:sz w:val="20"/>
          <w:szCs w:val="20"/>
        </w:rPr>
        <w:t>è</w:t>
      </w:r>
      <w:r w:rsidRPr="003F7DC9">
        <w:rPr>
          <w:i/>
          <w:color w:val="0B0B0B"/>
          <w:spacing w:val="-21"/>
          <w:w w:val="105"/>
          <w:sz w:val="20"/>
          <w:szCs w:val="20"/>
        </w:rPr>
        <w:t xml:space="preserve"> </w:t>
      </w:r>
      <w:r w:rsidRPr="003F7DC9">
        <w:rPr>
          <w:i/>
          <w:color w:val="0B0B0B"/>
          <w:w w:val="105"/>
          <w:sz w:val="20"/>
          <w:szCs w:val="20"/>
        </w:rPr>
        <w:t>stato</w:t>
      </w:r>
      <w:r w:rsidRPr="003F7DC9">
        <w:rPr>
          <w:i/>
          <w:color w:val="0B0B0B"/>
          <w:spacing w:val="-21"/>
          <w:w w:val="105"/>
          <w:sz w:val="20"/>
          <w:szCs w:val="20"/>
        </w:rPr>
        <w:t xml:space="preserve"> </w:t>
      </w:r>
      <w:r w:rsidRPr="003F7DC9">
        <w:rPr>
          <w:i/>
          <w:color w:val="0B0B0B"/>
          <w:w w:val="105"/>
          <w:sz w:val="20"/>
          <w:szCs w:val="20"/>
        </w:rPr>
        <w:t>trasmesso,</w:t>
      </w:r>
      <w:r w:rsidRPr="003F7DC9">
        <w:rPr>
          <w:i/>
          <w:color w:val="0B0B0B"/>
          <w:spacing w:val="-19"/>
          <w:w w:val="105"/>
          <w:sz w:val="20"/>
          <w:szCs w:val="20"/>
        </w:rPr>
        <w:t xml:space="preserve"> </w:t>
      </w:r>
      <w:r w:rsidRPr="003F7DC9">
        <w:rPr>
          <w:i/>
          <w:color w:val="0B0B0B"/>
          <w:w w:val="105"/>
          <w:sz w:val="20"/>
          <w:szCs w:val="20"/>
        </w:rPr>
        <w:t>in</w:t>
      </w:r>
      <w:r w:rsidRPr="003F7DC9">
        <w:rPr>
          <w:i/>
          <w:color w:val="0B0B0B"/>
          <w:spacing w:val="-21"/>
          <w:w w:val="105"/>
          <w:sz w:val="20"/>
          <w:szCs w:val="20"/>
        </w:rPr>
        <w:t xml:space="preserve"> </w:t>
      </w:r>
      <w:r w:rsidRPr="003F7DC9">
        <w:rPr>
          <w:i/>
          <w:color w:val="0B0B0B"/>
          <w:w w:val="105"/>
          <w:sz w:val="20"/>
          <w:szCs w:val="20"/>
        </w:rPr>
        <w:t>data odierna, al Comitato Tecnico</w:t>
      </w:r>
      <w:r w:rsidRPr="003F7DC9">
        <w:rPr>
          <w:i/>
          <w:color w:val="0B0B0B"/>
          <w:spacing w:val="-9"/>
          <w:w w:val="105"/>
          <w:sz w:val="20"/>
          <w:szCs w:val="20"/>
        </w:rPr>
        <w:t xml:space="preserve"> </w:t>
      </w:r>
      <w:r w:rsidRPr="003F7DC9">
        <w:rPr>
          <w:i/>
          <w:color w:val="0B0B0B"/>
          <w:w w:val="105"/>
          <w:sz w:val="20"/>
          <w:szCs w:val="20"/>
        </w:rPr>
        <w:t>Scientifico.</w:t>
      </w:r>
    </w:p>
    <w:p w14:paraId="07CB652C" w14:textId="77777777" w:rsidR="004C1BFC" w:rsidRPr="003F7DC9" w:rsidRDefault="00D9217B" w:rsidP="00F93B18">
      <w:pPr>
        <w:ind w:left="567" w:right="794"/>
        <w:rPr>
          <w:i/>
          <w:color w:val="0B0B0B"/>
          <w:w w:val="105"/>
          <w:sz w:val="20"/>
          <w:szCs w:val="20"/>
        </w:rPr>
      </w:pPr>
      <w:r w:rsidRPr="003F7DC9">
        <w:rPr>
          <w:i/>
          <w:color w:val="0B0B0B"/>
          <w:w w:val="105"/>
          <w:sz w:val="20"/>
          <w:szCs w:val="20"/>
        </w:rPr>
        <w:t>Il presente Protocollo entrerà in vigore a far data dal giorno 18 maggio 2020</w:t>
      </w:r>
    </w:p>
    <w:p w14:paraId="20F4EC47" w14:textId="77777777" w:rsidR="004A05D3" w:rsidRPr="003F7DC9" w:rsidRDefault="004A05D3" w:rsidP="00F93B18">
      <w:pPr>
        <w:ind w:left="567" w:right="794"/>
        <w:rPr>
          <w:i/>
          <w:sz w:val="20"/>
          <w:szCs w:val="20"/>
        </w:rPr>
      </w:pPr>
    </w:p>
    <w:p w14:paraId="6F192879" w14:textId="77777777" w:rsidR="004A05D3" w:rsidRPr="003F7DC9" w:rsidRDefault="004A05D3" w:rsidP="00F93B18">
      <w:pPr>
        <w:ind w:left="567" w:right="794"/>
        <w:rPr>
          <w:i/>
          <w:sz w:val="20"/>
          <w:szCs w:val="20"/>
        </w:rPr>
      </w:pPr>
    </w:p>
    <w:p w14:paraId="33328B24" w14:textId="77777777" w:rsidR="004A05D3" w:rsidRPr="003F7DC9" w:rsidRDefault="004A05D3" w:rsidP="00F93B18">
      <w:pPr>
        <w:ind w:left="567" w:right="794"/>
        <w:rPr>
          <w:i/>
          <w:sz w:val="20"/>
          <w:szCs w:val="20"/>
        </w:rPr>
      </w:pPr>
    </w:p>
    <w:p w14:paraId="3510AE2F" w14:textId="77777777" w:rsidR="004A05D3" w:rsidRPr="003F7DC9" w:rsidRDefault="004A05D3" w:rsidP="00F93B18">
      <w:pPr>
        <w:pStyle w:val="Titolo9"/>
        <w:tabs>
          <w:tab w:val="left" w:pos="3165"/>
          <w:tab w:val="left" w:pos="6501"/>
        </w:tabs>
        <w:spacing w:before="90"/>
        <w:ind w:left="1233" w:right="794" w:firstLine="0"/>
        <w:jc w:val="left"/>
        <w:rPr>
          <w:rFonts w:ascii="Times New Roman" w:hAnsi="Times New Roman" w:cs="Times New Roman"/>
          <w:sz w:val="20"/>
          <w:szCs w:val="20"/>
        </w:rPr>
      </w:pPr>
      <w:r w:rsidRPr="003F7DC9">
        <w:rPr>
          <w:rFonts w:ascii="Times New Roman" w:hAnsi="Times New Roman" w:cs="Times New Roman"/>
          <w:color w:val="0B0B0B"/>
          <w:sz w:val="20"/>
          <w:szCs w:val="20"/>
        </w:rPr>
        <w:t>I</w:t>
      </w:r>
      <w:r w:rsidRPr="003F7DC9">
        <w:rPr>
          <w:rFonts w:ascii="Times New Roman" w:hAnsi="Times New Roman" w:cs="Times New Roman"/>
          <w:color w:val="0B0B0B"/>
          <w:spacing w:val="-5"/>
          <w:sz w:val="20"/>
          <w:szCs w:val="20"/>
        </w:rPr>
        <w:t xml:space="preserve"> </w:t>
      </w:r>
      <w:r w:rsidRPr="003F7DC9">
        <w:rPr>
          <w:rFonts w:ascii="Times New Roman" w:hAnsi="Times New Roman" w:cs="Times New Roman"/>
          <w:color w:val="0B0B0B"/>
          <w:sz w:val="20"/>
          <w:szCs w:val="20"/>
        </w:rPr>
        <w:t>rappresentanti</w:t>
      </w:r>
      <w:r w:rsidRPr="003F7DC9">
        <w:rPr>
          <w:rFonts w:ascii="Times New Roman" w:hAnsi="Times New Roman" w:cs="Times New Roman"/>
          <w:color w:val="0B0B0B"/>
          <w:sz w:val="20"/>
          <w:szCs w:val="20"/>
        </w:rPr>
        <w:tab/>
        <w:t>Prof. Avv.</w:t>
      </w:r>
      <w:r w:rsidRPr="003F7DC9">
        <w:rPr>
          <w:rFonts w:ascii="Times New Roman" w:hAnsi="Times New Roman" w:cs="Times New Roman"/>
          <w:color w:val="0B0B0B"/>
          <w:spacing w:val="-11"/>
          <w:sz w:val="20"/>
          <w:szCs w:val="20"/>
        </w:rPr>
        <w:t xml:space="preserve"> </w:t>
      </w:r>
      <w:r w:rsidRPr="003F7DC9">
        <w:rPr>
          <w:rFonts w:ascii="Times New Roman" w:hAnsi="Times New Roman" w:cs="Times New Roman"/>
          <w:color w:val="0B0B0B"/>
          <w:sz w:val="20"/>
          <w:szCs w:val="20"/>
        </w:rPr>
        <w:t>Giuseppe</w:t>
      </w:r>
      <w:r w:rsidRPr="003F7DC9">
        <w:rPr>
          <w:rFonts w:ascii="Times New Roman" w:hAnsi="Times New Roman" w:cs="Times New Roman"/>
          <w:color w:val="0B0B0B"/>
          <w:spacing w:val="-6"/>
          <w:sz w:val="20"/>
          <w:szCs w:val="20"/>
        </w:rPr>
        <w:t xml:space="preserve"> </w:t>
      </w:r>
      <w:r w:rsidRPr="003F7DC9">
        <w:rPr>
          <w:rFonts w:ascii="Times New Roman" w:hAnsi="Times New Roman" w:cs="Times New Roman"/>
          <w:color w:val="0B0B0B"/>
          <w:sz w:val="20"/>
          <w:szCs w:val="20"/>
        </w:rPr>
        <w:t>Conte</w:t>
      </w:r>
      <w:r w:rsidRPr="003F7DC9">
        <w:rPr>
          <w:rFonts w:ascii="Times New Roman" w:hAnsi="Times New Roman" w:cs="Times New Roman"/>
          <w:color w:val="0B0B0B"/>
          <w:sz w:val="20"/>
          <w:szCs w:val="20"/>
        </w:rPr>
        <w:tab/>
        <w:t>Cons. Pref. Luciana</w:t>
      </w:r>
      <w:r w:rsidRPr="003F7DC9">
        <w:rPr>
          <w:rFonts w:ascii="Times New Roman" w:hAnsi="Times New Roman" w:cs="Times New Roman"/>
          <w:color w:val="0B0B0B"/>
          <w:spacing w:val="-2"/>
          <w:sz w:val="20"/>
          <w:szCs w:val="20"/>
        </w:rPr>
        <w:t xml:space="preserve"> </w:t>
      </w:r>
      <w:r w:rsidRPr="003F7DC9">
        <w:rPr>
          <w:rFonts w:ascii="Times New Roman" w:hAnsi="Times New Roman" w:cs="Times New Roman"/>
          <w:color w:val="0B0B0B"/>
          <w:sz w:val="20"/>
          <w:szCs w:val="20"/>
        </w:rPr>
        <w:t>Lamorgese</w:t>
      </w:r>
    </w:p>
    <w:p w14:paraId="5BF70D33" w14:textId="77777777" w:rsidR="004A05D3" w:rsidRPr="003F7DC9" w:rsidRDefault="004A05D3" w:rsidP="00F93B18">
      <w:pPr>
        <w:pStyle w:val="Corpotesto"/>
        <w:spacing w:before="1"/>
        <w:ind w:right="794"/>
      </w:pPr>
    </w:p>
    <w:p w14:paraId="2FC24C59" w14:textId="77777777" w:rsidR="004A05D3" w:rsidRPr="003F7DC9" w:rsidRDefault="004A05D3" w:rsidP="00F93B18">
      <w:pPr>
        <w:tabs>
          <w:tab w:val="left" w:pos="6689"/>
        </w:tabs>
        <w:spacing w:before="1"/>
        <w:ind w:left="3358" w:right="794"/>
        <w:rPr>
          <w:i/>
          <w:sz w:val="20"/>
          <w:szCs w:val="20"/>
        </w:rPr>
      </w:pPr>
      <w:r w:rsidRPr="003F7DC9">
        <w:rPr>
          <w:i/>
          <w:color w:val="0B0B0B"/>
          <w:sz w:val="20"/>
          <w:szCs w:val="20"/>
        </w:rPr>
        <w:t>Presidente</w:t>
      </w:r>
      <w:r w:rsidRPr="003F7DC9">
        <w:rPr>
          <w:i/>
          <w:color w:val="0B0B0B"/>
          <w:spacing w:val="-8"/>
          <w:sz w:val="20"/>
          <w:szCs w:val="20"/>
        </w:rPr>
        <w:t xml:space="preserve"> </w:t>
      </w:r>
      <w:r w:rsidRPr="003F7DC9">
        <w:rPr>
          <w:i/>
          <w:color w:val="0B0B0B"/>
          <w:sz w:val="20"/>
          <w:szCs w:val="20"/>
        </w:rPr>
        <w:t>del</w:t>
      </w:r>
      <w:r w:rsidRPr="003F7DC9">
        <w:rPr>
          <w:i/>
          <w:color w:val="0B0B0B"/>
          <w:spacing w:val="-7"/>
          <w:sz w:val="20"/>
          <w:szCs w:val="20"/>
        </w:rPr>
        <w:t xml:space="preserve"> </w:t>
      </w:r>
      <w:r w:rsidRPr="003F7DC9">
        <w:rPr>
          <w:i/>
          <w:color w:val="0B0B0B"/>
          <w:sz w:val="20"/>
          <w:szCs w:val="20"/>
        </w:rPr>
        <w:t>Consiglio</w:t>
      </w:r>
      <w:r w:rsidRPr="003F7DC9">
        <w:rPr>
          <w:i/>
          <w:color w:val="0B0B0B"/>
          <w:sz w:val="20"/>
          <w:szCs w:val="20"/>
        </w:rPr>
        <w:tab/>
        <w:t>Ministro</w:t>
      </w:r>
      <w:r w:rsidRPr="003F7DC9">
        <w:rPr>
          <w:i/>
          <w:color w:val="0B0B0B"/>
          <w:spacing w:val="-1"/>
          <w:sz w:val="20"/>
          <w:szCs w:val="20"/>
        </w:rPr>
        <w:t xml:space="preserve"> </w:t>
      </w:r>
      <w:r w:rsidRPr="003F7DC9">
        <w:rPr>
          <w:i/>
          <w:color w:val="0B0B0B"/>
          <w:sz w:val="20"/>
          <w:szCs w:val="20"/>
        </w:rPr>
        <w:t>dell’Interno</w:t>
      </w:r>
    </w:p>
    <w:p w14:paraId="4BF7BE9C" w14:textId="77777777" w:rsidR="004A05D3" w:rsidRPr="003F7DC9" w:rsidRDefault="004A05D3" w:rsidP="00F93B18">
      <w:pPr>
        <w:pStyle w:val="Corpotesto"/>
        <w:ind w:right="794"/>
        <w:rPr>
          <w:i/>
        </w:rPr>
      </w:pPr>
    </w:p>
    <w:p w14:paraId="7A583D10" w14:textId="77777777" w:rsidR="004A05D3" w:rsidRPr="003F7DC9" w:rsidRDefault="004A05D3" w:rsidP="00F93B18">
      <w:pPr>
        <w:pStyle w:val="Corpotesto"/>
        <w:ind w:right="794"/>
        <w:rPr>
          <w:i/>
        </w:rPr>
      </w:pPr>
    </w:p>
    <w:p w14:paraId="262B7936" w14:textId="77777777" w:rsidR="004A05D3" w:rsidRPr="003F7DC9" w:rsidRDefault="004A05D3" w:rsidP="00F93B18">
      <w:pPr>
        <w:spacing w:before="152"/>
        <w:ind w:left="1233" w:right="794"/>
        <w:rPr>
          <w:sz w:val="20"/>
          <w:szCs w:val="20"/>
        </w:rPr>
      </w:pPr>
      <w:r w:rsidRPr="003F7DC9">
        <w:rPr>
          <w:color w:val="0B0B0B"/>
          <w:sz w:val="20"/>
          <w:szCs w:val="20"/>
        </w:rPr>
        <w:t>Roma, 15 maggio 2020</w:t>
      </w:r>
    </w:p>
    <w:p w14:paraId="6CD5E3C2" w14:textId="77777777" w:rsidR="004A05D3" w:rsidRPr="003F7DC9" w:rsidRDefault="004A05D3" w:rsidP="00F93B18">
      <w:pPr>
        <w:ind w:left="567" w:right="794"/>
        <w:rPr>
          <w:i/>
          <w:sz w:val="20"/>
          <w:szCs w:val="20"/>
        </w:rPr>
      </w:pPr>
    </w:p>
    <w:p w14:paraId="648F6CD4" w14:textId="77777777" w:rsidR="004A05D3" w:rsidRPr="003F7DC9" w:rsidRDefault="004A05D3" w:rsidP="00F93B18">
      <w:pPr>
        <w:ind w:left="567" w:right="794"/>
        <w:rPr>
          <w:i/>
          <w:sz w:val="20"/>
          <w:szCs w:val="20"/>
        </w:rPr>
      </w:pPr>
    </w:p>
    <w:p w14:paraId="6D4EFBD2" w14:textId="77777777" w:rsidR="004A05D3" w:rsidRPr="003F7DC9" w:rsidRDefault="004A05D3" w:rsidP="00F93B18">
      <w:pPr>
        <w:ind w:left="567" w:right="794"/>
        <w:rPr>
          <w:i/>
          <w:sz w:val="20"/>
          <w:szCs w:val="20"/>
        </w:rPr>
      </w:pPr>
    </w:p>
    <w:p w14:paraId="0A1F9C55" w14:textId="77777777" w:rsidR="004A05D3" w:rsidRPr="003F7DC9" w:rsidRDefault="004A05D3" w:rsidP="00F93B18">
      <w:pPr>
        <w:ind w:left="567" w:right="794"/>
        <w:rPr>
          <w:i/>
          <w:sz w:val="20"/>
          <w:szCs w:val="20"/>
        </w:rPr>
      </w:pPr>
    </w:p>
    <w:p w14:paraId="79BD11DD" w14:textId="77777777" w:rsidR="004A05D3" w:rsidRPr="003F7DC9" w:rsidRDefault="004A05D3" w:rsidP="00F93B18">
      <w:pPr>
        <w:ind w:left="567" w:right="794"/>
        <w:rPr>
          <w:i/>
          <w:sz w:val="20"/>
          <w:szCs w:val="20"/>
        </w:rPr>
      </w:pPr>
    </w:p>
    <w:p w14:paraId="656332D6" w14:textId="77777777" w:rsidR="004A05D3" w:rsidRPr="003F7DC9" w:rsidRDefault="004A05D3" w:rsidP="00F93B18">
      <w:pPr>
        <w:pStyle w:val="titolo10"/>
        <w:ind w:right="794"/>
        <w:sectPr w:rsidR="004A05D3" w:rsidRPr="003F7DC9">
          <w:pgSz w:w="11900" w:h="16840"/>
          <w:pgMar w:top="1600" w:right="440" w:bottom="280" w:left="460" w:header="720" w:footer="720" w:gutter="0"/>
          <w:cols w:space="720"/>
        </w:sectPr>
      </w:pPr>
    </w:p>
    <w:p w14:paraId="29A216C8" w14:textId="77777777" w:rsidR="004C1BFC" w:rsidRPr="003F7DC9" w:rsidRDefault="00D9217B" w:rsidP="00F93B18">
      <w:pPr>
        <w:pStyle w:val="titolo10"/>
        <w:ind w:right="794"/>
      </w:pPr>
      <w:r w:rsidRPr="003F7DC9">
        <w:lastRenderedPageBreak/>
        <w:t>Allegato 3</w:t>
      </w:r>
    </w:p>
    <w:p w14:paraId="4A50C4BB" w14:textId="77777777" w:rsidR="004C1BFC" w:rsidRPr="003F7DC9" w:rsidRDefault="00D9217B" w:rsidP="00F93B18">
      <w:pPr>
        <w:spacing w:before="72"/>
        <w:ind w:left="785" w:right="794"/>
        <w:jc w:val="center"/>
        <w:rPr>
          <w:b/>
          <w:sz w:val="24"/>
          <w:szCs w:val="24"/>
        </w:rPr>
      </w:pPr>
      <w:r w:rsidRPr="003F7DC9">
        <w:rPr>
          <w:b/>
          <w:color w:val="0B0B0B"/>
          <w:sz w:val="24"/>
          <w:szCs w:val="24"/>
        </w:rPr>
        <w:t>Protocollo con le Chiese Protestanti, Evangeliche, Anglicane</w:t>
      </w:r>
    </w:p>
    <w:p w14:paraId="17981E1E" w14:textId="77777777" w:rsidR="004C1BFC" w:rsidRPr="003F7DC9" w:rsidRDefault="004C1BFC" w:rsidP="00F93B18">
      <w:pPr>
        <w:pStyle w:val="Corpotesto"/>
        <w:ind w:right="794"/>
        <w:rPr>
          <w:b/>
          <w:sz w:val="22"/>
        </w:rPr>
      </w:pPr>
    </w:p>
    <w:p w14:paraId="41C812C1" w14:textId="77777777" w:rsidR="004C1BFC" w:rsidRPr="003F7DC9" w:rsidRDefault="00D9217B" w:rsidP="00F93B18">
      <w:pPr>
        <w:ind w:left="709" w:right="794"/>
        <w:rPr>
          <w:sz w:val="20"/>
          <w:szCs w:val="20"/>
        </w:rPr>
      </w:pPr>
      <w:r w:rsidRPr="003F7DC9">
        <w:rPr>
          <w:color w:val="0B0B0B"/>
          <w:sz w:val="20"/>
          <w:szCs w:val="20"/>
        </w:rPr>
        <w:t>L’esigenza di adottare misure di contenimento dell’emergenza epidemiologica da SARS-CoV-2 rende necessario la redazione di un Protocollo con le confessioni religiose.</w:t>
      </w:r>
    </w:p>
    <w:p w14:paraId="3384563F" w14:textId="77777777" w:rsidR="004C1BFC" w:rsidRPr="003F7DC9" w:rsidRDefault="00D9217B" w:rsidP="00F93B18">
      <w:pPr>
        <w:ind w:left="709" w:right="794"/>
        <w:rPr>
          <w:sz w:val="20"/>
          <w:szCs w:val="20"/>
        </w:rPr>
      </w:pPr>
      <w:r w:rsidRPr="003F7DC9">
        <w:rPr>
          <w:color w:val="0B0B0B"/>
          <w:sz w:val="20"/>
          <w:szCs w:val="20"/>
        </w:rPr>
        <w:t>Il Protocollo, nel rispetto del diritto alla libertà di culto, prescinde dall’esistenza di accordi bilaterali, contemperando l’esercizio della libertà religiosa con le esigenze di contenere l’epidemia in atto.</w:t>
      </w:r>
    </w:p>
    <w:p w14:paraId="76ED8A72" w14:textId="77777777" w:rsidR="004C1BFC" w:rsidRPr="003F7DC9" w:rsidRDefault="00D9217B" w:rsidP="00F93B18">
      <w:pPr>
        <w:ind w:left="709" w:right="794"/>
        <w:rPr>
          <w:color w:val="0B0B0B"/>
          <w:sz w:val="20"/>
          <w:szCs w:val="20"/>
        </w:rPr>
      </w:pPr>
      <w:r w:rsidRPr="003F7DC9">
        <w:rPr>
          <w:color w:val="0B0B0B"/>
          <w:sz w:val="20"/>
          <w:szCs w:val="20"/>
        </w:rPr>
        <w:t>Al fine di agevolare l’esercizio delle manifestazioni del culto, sono predisposte le seguenti misure.</w:t>
      </w:r>
    </w:p>
    <w:p w14:paraId="11E53645" w14:textId="77777777" w:rsidR="00BA6340" w:rsidRPr="003F7DC9" w:rsidRDefault="00BA6340" w:rsidP="00F93B18">
      <w:pPr>
        <w:ind w:left="709" w:right="794"/>
        <w:rPr>
          <w:sz w:val="20"/>
          <w:szCs w:val="20"/>
        </w:rPr>
      </w:pPr>
    </w:p>
    <w:p w14:paraId="215FBC7A" w14:textId="77777777" w:rsidR="004C1BFC" w:rsidRPr="003F7DC9" w:rsidRDefault="00D9217B" w:rsidP="00F93B18">
      <w:pPr>
        <w:pStyle w:val="Paragrafoelenco"/>
        <w:numPr>
          <w:ilvl w:val="0"/>
          <w:numId w:val="108"/>
        </w:numPr>
        <w:spacing w:before="3"/>
        <w:ind w:left="709" w:right="794" w:firstLine="0"/>
        <w:rPr>
          <w:b/>
        </w:rPr>
      </w:pPr>
      <w:r w:rsidRPr="003F7DC9">
        <w:rPr>
          <w:b/>
          <w:color w:val="0B0B0B"/>
        </w:rPr>
        <w:t>Accesso ai luoghi di culto in occasione di celebrazioni religiose</w:t>
      </w:r>
    </w:p>
    <w:p w14:paraId="70CE4BC4" w14:textId="77777777" w:rsidR="004C1BFC" w:rsidRPr="003F7DC9" w:rsidRDefault="00D9217B" w:rsidP="00F93B18">
      <w:pPr>
        <w:pStyle w:val="Paragrafoelenco"/>
        <w:numPr>
          <w:ilvl w:val="1"/>
          <w:numId w:val="108"/>
        </w:numPr>
        <w:tabs>
          <w:tab w:val="left" w:pos="1418"/>
        </w:tabs>
        <w:spacing w:before="118"/>
        <w:ind w:left="709" w:right="794" w:firstLine="0"/>
        <w:rPr>
          <w:color w:val="0B0B0B"/>
          <w:sz w:val="20"/>
          <w:szCs w:val="20"/>
        </w:rPr>
      </w:pPr>
      <w:r w:rsidRPr="003F7DC9">
        <w:rPr>
          <w:color w:val="0B0B0B"/>
          <w:sz w:val="20"/>
          <w:szCs w:val="20"/>
        </w:rPr>
        <w:t>È consentita ogni celebrazione e ogni incontro di natura religiosa nel rispetto di tutte le 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24"/>
          <w:sz w:val="20"/>
          <w:szCs w:val="20"/>
        </w:rPr>
        <w:t xml:space="preserve"> </w:t>
      </w:r>
      <w:r w:rsidRPr="003F7DC9">
        <w:rPr>
          <w:color w:val="0B0B0B"/>
          <w:sz w:val="20"/>
          <w:szCs w:val="20"/>
        </w:rPr>
        <w:t>metro.</w:t>
      </w:r>
    </w:p>
    <w:p w14:paraId="353D87EE" w14:textId="77777777" w:rsidR="004C1BFC" w:rsidRPr="003F7DC9" w:rsidRDefault="00D9217B" w:rsidP="00F93B18">
      <w:pPr>
        <w:pStyle w:val="Paragrafoelenco"/>
        <w:numPr>
          <w:ilvl w:val="1"/>
          <w:numId w:val="108"/>
        </w:numPr>
        <w:tabs>
          <w:tab w:val="left" w:pos="1418"/>
          <w:tab w:val="left" w:pos="1805"/>
        </w:tabs>
        <w:spacing w:before="101"/>
        <w:ind w:left="709" w:right="794" w:firstLine="0"/>
        <w:rPr>
          <w:color w:val="0B0B0B"/>
          <w:sz w:val="20"/>
          <w:szCs w:val="20"/>
        </w:rPr>
      </w:pPr>
      <w:r w:rsidRPr="003F7DC9">
        <w:rPr>
          <w:color w:val="0B0B0B"/>
          <w:sz w:val="20"/>
          <w:szCs w:val="20"/>
        </w:rPr>
        <w:t>Nel</w:t>
      </w:r>
      <w:r w:rsidRPr="003F7DC9">
        <w:rPr>
          <w:color w:val="0B0B0B"/>
          <w:spacing w:val="-4"/>
          <w:sz w:val="20"/>
          <w:szCs w:val="20"/>
        </w:rPr>
        <w:t xml:space="preserve"> </w:t>
      </w:r>
      <w:r w:rsidRPr="003F7DC9">
        <w:rPr>
          <w:color w:val="0B0B0B"/>
          <w:sz w:val="20"/>
          <w:szCs w:val="20"/>
        </w:rPr>
        <w:t>rispetto</w:t>
      </w:r>
      <w:r w:rsidRPr="003F7DC9">
        <w:rPr>
          <w:color w:val="0B0B0B"/>
          <w:spacing w:val="-5"/>
          <w:sz w:val="20"/>
          <w:szCs w:val="20"/>
        </w:rPr>
        <w:t xml:space="preserve"> </w:t>
      </w:r>
      <w:r w:rsidRPr="003F7DC9">
        <w:rPr>
          <w:color w:val="0B0B0B"/>
          <w:sz w:val="20"/>
          <w:szCs w:val="20"/>
        </w:rPr>
        <w:t>della</w:t>
      </w:r>
      <w:r w:rsidRPr="003F7DC9">
        <w:rPr>
          <w:color w:val="0B0B0B"/>
          <w:spacing w:val="-5"/>
          <w:sz w:val="20"/>
          <w:szCs w:val="20"/>
        </w:rPr>
        <w:t xml:space="preserve"> </w:t>
      </w:r>
      <w:r w:rsidRPr="003F7DC9">
        <w:rPr>
          <w:color w:val="0B0B0B"/>
          <w:sz w:val="20"/>
          <w:szCs w:val="20"/>
        </w:rPr>
        <w:t>normativa</w:t>
      </w:r>
      <w:r w:rsidRPr="003F7DC9">
        <w:rPr>
          <w:color w:val="0B0B0B"/>
          <w:spacing w:val="-5"/>
          <w:sz w:val="20"/>
          <w:szCs w:val="20"/>
        </w:rPr>
        <w:t xml:space="preserve"> </w:t>
      </w:r>
      <w:r w:rsidRPr="003F7DC9">
        <w:rPr>
          <w:color w:val="0B0B0B"/>
          <w:sz w:val="20"/>
          <w:szCs w:val="20"/>
        </w:rPr>
        <w:t>sul</w:t>
      </w:r>
      <w:r w:rsidRPr="003F7DC9">
        <w:rPr>
          <w:color w:val="0B0B0B"/>
          <w:spacing w:val="-4"/>
          <w:sz w:val="20"/>
          <w:szCs w:val="20"/>
        </w:rPr>
        <w:t xml:space="preserve"> </w:t>
      </w:r>
      <w:r w:rsidRPr="003F7DC9">
        <w:rPr>
          <w:color w:val="0B0B0B"/>
          <w:sz w:val="20"/>
          <w:szCs w:val="20"/>
        </w:rPr>
        <w:t>distanziamento</w:t>
      </w:r>
      <w:r w:rsidRPr="003F7DC9">
        <w:rPr>
          <w:color w:val="0B0B0B"/>
          <w:spacing w:val="-4"/>
          <w:sz w:val="20"/>
          <w:szCs w:val="20"/>
        </w:rPr>
        <w:t xml:space="preserve"> </w:t>
      </w:r>
      <w:r w:rsidRPr="003F7DC9">
        <w:rPr>
          <w:color w:val="0B0B0B"/>
          <w:sz w:val="20"/>
          <w:szCs w:val="20"/>
        </w:rPr>
        <w:t>tra</w:t>
      </w:r>
      <w:r w:rsidRPr="003F7DC9">
        <w:rPr>
          <w:color w:val="0B0B0B"/>
          <w:spacing w:val="-5"/>
          <w:sz w:val="20"/>
          <w:szCs w:val="20"/>
        </w:rPr>
        <w:t xml:space="preserve"> </w:t>
      </w:r>
      <w:r w:rsidRPr="003F7DC9">
        <w:rPr>
          <w:color w:val="0B0B0B"/>
          <w:sz w:val="20"/>
          <w:szCs w:val="20"/>
        </w:rPr>
        <w:t>le</w:t>
      </w:r>
      <w:r w:rsidRPr="003F7DC9">
        <w:rPr>
          <w:color w:val="0B0B0B"/>
          <w:spacing w:val="-5"/>
          <w:sz w:val="20"/>
          <w:szCs w:val="20"/>
        </w:rPr>
        <w:t xml:space="preserve"> </w:t>
      </w:r>
      <w:r w:rsidRPr="003F7DC9">
        <w:rPr>
          <w:color w:val="0B0B0B"/>
          <w:sz w:val="20"/>
          <w:szCs w:val="20"/>
        </w:rPr>
        <w:t>persone,</w:t>
      </w:r>
      <w:r w:rsidRPr="003F7DC9">
        <w:rPr>
          <w:color w:val="0B0B0B"/>
          <w:spacing w:val="-5"/>
          <w:sz w:val="20"/>
          <w:szCs w:val="20"/>
        </w:rPr>
        <w:t xml:space="preserve"> </w:t>
      </w:r>
      <w:r w:rsidRPr="003F7DC9">
        <w:rPr>
          <w:color w:val="0B0B0B"/>
          <w:sz w:val="20"/>
          <w:szCs w:val="20"/>
        </w:rPr>
        <w:t>il</w:t>
      </w:r>
      <w:r w:rsidRPr="003F7DC9">
        <w:rPr>
          <w:color w:val="0B0B0B"/>
          <w:spacing w:val="-5"/>
          <w:sz w:val="20"/>
          <w:szCs w:val="20"/>
        </w:rPr>
        <w:t xml:space="preserve"> </w:t>
      </w:r>
      <w:r w:rsidRPr="003F7DC9">
        <w:rPr>
          <w:color w:val="0B0B0B"/>
          <w:sz w:val="20"/>
          <w:szCs w:val="20"/>
        </w:rPr>
        <w:t>legale</w:t>
      </w:r>
      <w:r w:rsidRPr="003F7DC9">
        <w:rPr>
          <w:color w:val="0B0B0B"/>
          <w:spacing w:val="-5"/>
          <w:sz w:val="20"/>
          <w:szCs w:val="20"/>
        </w:rPr>
        <w:t xml:space="preserve"> </w:t>
      </w:r>
      <w:r w:rsidRPr="003F7DC9">
        <w:rPr>
          <w:color w:val="0B0B0B"/>
          <w:sz w:val="20"/>
          <w:szCs w:val="20"/>
        </w:rPr>
        <w:t>rappresentante</w:t>
      </w:r>
      <w:r w:rsidRPr="003F7DC9">
        <w:rPr>
          <w:color w:val="0B0B0B"/>
          <w:spacing w:val="-5"/>
          <w:sz w:val="20"/>
          <w:szCs w:val="20"/>
        </w:rPr>
        <w:t xml:space="preserve"> </w:t>
      </w:r>
      <w:r w:rsidRPr="003F7DC9">
        <w:rPr>
          <w:color w:val="0B0B0B"/>
          <w:sz w:val="20"/>
          <w:szCs w:val="20"/>
        </w:rPr>
        <w:t>dell’Ente individua il responsabile del luogo di culto al fine di stabilire la capienza massima dell’edificio di culto, tenendo conto degli eventuali sistemi di aerazione disponibili e della distanza minima di sicurezza,</w:t>
      </w:r>
      <w:r w:rsidRPr="003F7DC9">
        <w:rPr>
          <w:color w:val="0B0B0B"/>
          <w:spacing w:val="-6"/>
          <w:sz w:val="20"/>
          <w:szCs w:val="20"/>
        </w:rPr>
        <w:t xml:space="preserve"> </w:t>
      </w:r>
      <w:r w:rsidRPr="003F7DC9">
        <w:rPr>
          <w:color w:val="0B0B0B"/>
          <w:sz w:val="20"/>
          <w:szCs w:val="20"/>
        </w:rPr>
        <w:t>che</w:t>
      </w:r>
      <w:r w:rsidRPr="003F7DC9">
        <w:rPr>
          <w:color w:val="0B0B0B"/>
          <w:spacing w:val="-6"/>
          <w:sz w:val="20"/>
          <w:szCs w:val="20"/>
        </w:rPr>
        <w:t xml:space="preserve"> </w:t>
      </w:r>
      <w:r w:rsidRPr="003F7DC9">
        <w:rPr>
          <w:color w:val="0B0B0B"/>
          <w:sz w:val="20"/>
          <w:szCs w:val="20"/>
        </w:rPr>
        <w:t>deve</w:t>
      </w:r>
      <w:r w:rsidRPr="003F7DC9">
        <w:rPr>
          <w:color w:val="0B0B0B"/>
          <w:spacing w:val="-6"/>
          <w:sz w:val="20"/>
          <w:szCs w:val="20"/>
        </w:rPr>
        <w:t xml:space="preserve"> </w:t>
      </w:r>
      <w:r w:rsidRPr="003F7DC9">
        <w:rPr>
          <w:color w:val="0B0B0B"/>
          <w:sz w:val="20"/>
          <w:szCs w:val="20"/>
        </w:rPr>
        <w:t>essere</w:t>
      </w:r>
      <w:r w:rsidRPr="003F7DC9">
        <w:rPr>
          <w:color w:val="0B0B0B"/>
          <w:spacing w:val="-6"/>
          <w:sz w:val="20"/>
          <w:szCs w:val="20"/>
        </w:rPr>
        <w:t xml:space="preserve"> </w:t>
      </w:r>
      <w:r w:rsidRPr="003F7DC9">
        <w:rPr>
          <w:color w:val="0B0B0B"/>
          <w:sz w:val="20"/>
          <w:szCs w:val="20"/>
        </w:rPr>
        <w:t>pari</w:t>
      </w:r>
      <w:r w:rsidRPr="003F7DC9">
        <w:rPr>
          <w:color w:val="0B0B0B"/>
          <w:spacing w:val="-6"/>
          <w:sz w:val="20"/>
          <w:szCs w:val="20"/>
        </w:rPr>
        <w:t xml:space="preserve"> </w:t>
      </w:r>
      <w:r w:rsidRPr="003F7DC9">
        <w:rPr>
          <w:color w:val="0B0B0B"/>
          <w:sz w:val="20"/>
          <w:szCs w:val="20"/>
        </w:rPr>
        <w:t>ad</w:t>
      </w:r>
      <w:r w:rsidRPr="003F7DC9">
        <w:rPr>
          <w:color w:val="0B0B0B"/>
          <w:spacing w:val="-4"/>
          <w:sz w:val="20"/>
          <w:szCs w:val="20"/>
        </w:rPr>
        <w:t xml:space="preserve"> </w:t>
      </w:r>
      <w:r w:rsidRPr="003F7DC9">
        <w:rPr>
          <w:color w:val="0B0B0B"/>
          <w:sz w:val="20"/>
          <w:szCs w:val="20"/>
        </w:rPr>
        <w:t>almeno</w:t>
      </w:r>
      <w:r w:rsidRPr="003F7DC9">
        <w:rPr>
          <w:color w:val="0B0B0B"/>
          <w:spacing w:val="-6"/>
          <w:sz w:val="20"/>
          <w:szCs w:val="20"/>
        </w:rPr>
        <w:t xml:space="preserve"> </w:t>
      </w:r>
      <w:r w:rsidRPr="003F7DC9">
        <w:rPr>
          <w:color w:val="0B0B0B"/>
          <w:sz w:val="20"/>
          <w:szCs w:val="20"/>
        </w:rPr>
        <w:t>un</w:t>
      </w:r>
      <w:r w:rsidRPr="003F7DC9">
        <w:rPr>
          <w:color w:val="0B0B0B"/>
          <w:spacing w:val="-6"/>
          <w:sz w:val="20"/>
          <w:szCs w:val="20"/>
        </w:rPr>
        <w:t xml:space="preserve"> </w:t>
      </w:r>
      <w:r w:rsidRPr="003F7DC9">
        <w:rPr>
          <w:color w:val="0B0B0B"/>
          <w:sz w:val="20"/>
          <w:szCs w:val="20"/>
        </w:rPr>
        <w:t>metro</w:t>
      </w:r>
      <w:r w:rsidRPr="003F7DC9">
        <w:rPr>
          <w:color w:val="0B0B0B"/>
          <w:spacing w:val="-6"/>
          <w:sz w:val="20"/>
          <w:szCs w:val="20"/>
        </w:rPr>
        <w:t xml:space="preserve"> </w:t>
      </w:r>
      <w:r w:rsidRPr="003F7DC9">
        <w:rPr>
          <w:color w:val="0B0B0B"/>
          <w:sz w:val="20"/>
          <w:szCs w:val="20"/>
        </w:rPr>
        <w:t>laterale</w:t>
      </w:r>
      <w:r w:rsidRPr="003F7DC9">
        <w:rPr>
          <w:color w:val="0B0B0B"/>
          <w:spacing w:val="-4"/>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frontale</w:t>
      </w:r>
      <w:r w:rsidRPr="003F7DC9">
        <w:rPr>
          <w:color w:val="0B0B0B"/>
          <w:spacing w:val="-6"/>
          <w:sz w:val="20"/>
          <w:szCs w:val="20"/>
        </w:rPr>
        <w:t xml:space="preserve"> </w:t>
      </w:r>
      <w:r w:rsidRPr="003F7DC9">
        <w:rPr>
          <w:color w:val="0B0B0B"/>
          <w:sz w:val="20"/>
          <w:szCs w:val="20"/>
        </w:rPr>
        <w:t>e,</w:t>
      </w:r>
      <w:r w:rsidRPr="003F7DC9">
        <w:rPr>
          <w:color w:val="0B0B0B"/>
          <w:spacing w:val="-4"/>
          <w:sz w:val="20"/>
          <w:szCs w:val="20"/>
        </w:rPr>
        <w:t xml:space="preserve"> </w:t>
      </w:r>
      <w:r w:rsidRPr="003F7DC9">
        <w:rPr>
          <w:color w:val="0B0B0B"/>
          <w:sz w:val="20"/>
          <w:szCs w:val="20"/>
        </w:rPr>
        <w:t>comunque</w:t>
      </w:r>
      <w:r w:rsidRPr="003F7DC9">
        <w:rPr>
          <w:color w:val="0B0B0B"/>
          <w:spacing w:val="-6"/>
          <w:sz w:val="20"/>
          <w:szCs w:val="20"/>
        </w:rPr>
        <w:t xml:space="preserve"> </w:t>
      </w:r>
      <w:r w:rsidRPr="003F7DC9">
        <w:rPr>
          <w:color w:val="0B0B0B"/>
          <w:sz w:val="20"/>
          <w:szCs w:val="20"/>
        </w:rPr>
        <w:t>non</w:t>
      </w:r>
      <w:r w:rsidRPr="003F7DC9">
        <w:rPr>
          <w:color w:val="0B0B0B"/>
          <w:spacing w:val="-6"/>
          <w:sz w:val="20"/>
          <w:szCs w:val="20"/>
        </w:rPr>
        <w:t xml:space="preserve"> </w:t>
      </w:r>
      <w:r w:rsidRPr="003F7DC9">
        <w:rPr>
          <w:color w:val="0B0B0B"/>
          <w:sz w:val="20"/>
          <w:szCs w:val="20"/>
        </w:rPr>
        <w:t>superando le 200</w:t>
      </w:r>
      <w:r w:rsidRPr="003F7DC9">
        <w:rPr>
          <w:color w:val="0B0B0B"/>
          <w:spacing w:val="-3"/>
          <w:sz w:val="20"/>
          <w:szCs w:val="20"/>
        </w:rPr>
        <w:t xml:space="preserve"> </w:t>
      </w:r>
      <w:r w:rsidRPr="003F7DC9">
        <w:rPr>
          <w:color w:val="0B0B0B"/>
          <w:sz w:val="20"/>
          <w:szCs w:val="20"/>
        </w:rPr>
        <w:t>unità.</w:t>
      </w:r>
    </w:p>
    <w:p w14:paraId="14947454" w14:textId="77777777" w:rsidR="004C1BFC" w:rsidRPr="003F7DC9" w:rsidRDefault="00D9217B" w:rsidP="00F93B18">
      <w:pPr>
        <w:pStyle w:val="Paragrafoelenco"/>
        <w:numPr>
          <w:ilvl w:val="1"/>
          <w:numId w:val="108"/>
        </w:numPr>
        <w:tabs>
          <w:tab w:val="left" w:pos="1418"/>
          <w:tab w:val="left" w:pos="1805"/>
        </w:tabs>
        <w:spacing w:before="101"/>
        <w:ind w:left="709" w:right="794" w:firstLine="0"/>
        <w:rPr>
          <w:color w:val="0B0B0B"/>
          <w:sz w:val="20"/>
          <w:szCs w:val="20"/>
        </w:rPr>
      </w:pPr>
      <w:r w:rsidRPr="003F7DC9">
        <w:rPr>
          <w:color w:val="0B0B0B"/>
          <w:sz w:val="20"/>
          <w:szCs w:val="20"/>
        </w:rPr>
        <w:t>Coloro che accedono ai luoghi di culto per le funzioni religiose sono tenuti a indossare mascherine.</w:t>
      </w:r>
    </w:p>
    <w:p w14:paraId="1E3F7D34" w14:textId="77777777" w:rsidR="004C1BFC" w:rsidRPr="003F7DC9" w:rsidRDefault="00D9217B" w:rsidP="00F93B18">
      <w:pPr>
        <w:pStyle w:val="Paragrafoelenco"/>
        <w:numPr>
          <w:ilvl w:val="1"/>
          <w:numId w:val="108"/>
        </w:numPr>
        <w:tabs>
          <w:tab w:val="left" w:pos="1418"/>
          <w:tab w:val="left" w:pos="1805"/>
        </w:tabs>
        <w:spacing w:before="101"/>
        <w:ind w:left="709" w:right="794" w:firstLine="0"/>
        <w:rPr>
          <w:color w:val="0B0B0B"/>
          <w:sz w:val="20"/>
          <w:szCs w:val="20"/>
        </w:rPr>
      </w:pPr>
      <w:r w:rsidRPr="003F7DC9">
        <w:rPr>
          <w:color w:val="0B0B0B"/>
          <w:sz w:val="20"/>
          <w:szCs w:val="20"/>
        </w:rPr>
        <w:t>L’accesso</w:t>
      </w:r>
      <w:r w:rsidRPr="003F7DC9">
        <w:rPr>
          <w:color w:val="0B0B0B"/>
          <w:spacing w:val="-13"/>
          <w:sz w:val="20"/>
          <w:szCs w:val="20"/>
        </w:rPr>
        <w:t xml:space="preserve"> </w:t>
      </w:r>
      <w:r w:rsidRPr="003F7DC9">
        <w:rPr>
          <w:color w:val="0B0B0B"/>
          <w:sz w:val="20"/>
          <w:szCs w:val="20"/>
        </w:rPr>
        <w:t>individuale</w:t>
      </w:r>
      <w:r w:rsidRPr="003F7DC9">
        <w:rPr>
          <w:color w:val="0B0B0B"/>
          <w:spacing w:val="-13"/>
          <w:sz w:val="20"/>
          <w:szCs w:val="20"/>
        </w:rPr>
        <w:t xml:space="preserve"> </w:t>
      </w:r>
      <w:r w:rsidRPr="003F7DC9">
        <w:rPr>
          <w:color w:val="0B0B0B"/>
          <w:sz w:val="20"/>
          <w:szCs w:val="20"/>
        </w:rPr>
        <w:t>ai</w:t>
      </w:r>
      <w:r w:rsidRPr="003F7DC9">
        <w:rPr>
          <w:color w:val="0B0B0B"/>
          <w:spacing w:val="-12"/>
          <w:sz w:val="20"/>
          <w:szCs w:val="20"/>
        </w:rPr>
        <w:t xml:space="preserve"> </w:t>
      </w:r>
      <w:r w:rsidRPr="003F7DC9">
        <w:rPr>
          <w:color w:val="0B0B0B"/>
          <w:sz w:val="20"/>
          <w:szCs w:val="20"/>
        </w:rPr>
        <w:t>luoghi</w:t>
      </w:r>
      <w:r w:rsidRPr="003F7DC9">
        <w:rPr>
          <w:color w:val="0B0B0B"/>
          <w:spacing w:val="-13"/>
          <w:sz w:val="20"/>
          <w:szCs w:val="20"/>
        </w:rPr>
        <w:t xml:space="preserve"> </w:t>
      </w:r>
      <w:r w:rsidRPr="003F7DC9">
        <w:rPr>
          <w:color w:val="0B0B0B"/>
          <w:sz w:val="20"/>
          <w:szCs w:val="20"/>
        </w:rPr>
        <w:t>di</w:t>
      </w:r>
      <w:r w:rsidRPr="003F7DC9">
        <w:rPr>
          <w:color w:val="0B0B0B"/>
          <w:spacing w:val="-13"/>
          <w:sz w:val="20"/>
          <w:szCs w:val="20"/>
        </w:rPr>
        <w:t xml:space="preserve"> </w:t>
      </w:r>
      <w:r w:rsidRPr="003F7DC9">
        <w:rPr>
          <w:color w:val="0B0B0B"/>
          <w:sz w:val="20"/>
          <w:szCs w:val="20"/>
        </w:rPr>
        <w:t>culto</w:t>
      </w:r>
      <w:r w:rsidRPr="003F7DC9">
        <w:rPr>
          <w:color w:val="0B0B0B"/>
          <w:spacing w:val="-12"/>
          <w:sz w:val="20"/>
          <w:szCs w:val="20"/>
        </w:rPr>
        <w:t xml:space="preserve"> </w:t>
      </w:r>
      <w:r w:rsidRPr="003F7DC9">
        <w:rPr>
          <w:color w:val="0B0B0B"/>
          <w:sz w:val="20"/>
          <w:szCs w:val="20"/>
        </w:rPr>
        <w:t>si</w:t>
      </w:r>
      <w:r w:rsidRPr="003F7DC9">
        <w:rPr>
          <w:color w:val="0B0B0B"/>
          <w:spacing w:val="-13"/>
          <w:sz w:val="20"/>
          <w:szCs w:val="20"/>
        </w:rPr>
        <w:t xml:space="preserve"> </w:t>
      </w:r>
      <w:r w:rsidRPr="003F7DC9">
        <w:rPr>
          <w:color w:val="0B0B0B"/>
          <w:sz w:val="20"/>
          <w:szCs w:val="20"/>
        </w:rPr>
        <w:t>deve</w:t>
      </w:r>
      <w:r w:rsidRPr="003F7DC9">
        <w:rPr>
          <w:color w:val="0B0B0B"/>
          <w:spacing w:val="-13"/>
          <w:sz w:val="20"/>
          <w:szCs w:val="20"/>
        </w:rPr>
        <w:t xml:space="preserve"> </w:t>
      </w:r>
      <w:r w:rsidRPr="003F7DC9">
        <w:rPr>
          <w:color w:val="0B0B0B"/>
          <w:sz w:val="20"/>
          <w:szCs w:val="20"/>
        </w:rPr>
        <w:t>svolgere</w:t>
      </w:r>
      <w:r w:rsidRPr="003F7DC9">
        <w:rPr>
          <w:color w:val="0B0B0B"/>
          <w:spacing w:val="-12"/>
          <w:sz w:val="20"/>
          <w:szCs w:val="20"/>
        </w:rPr>
        <w:t xml:space="preserve"> </w:t>
      </w:r>
      <w:r w:rsidRPr="003F7DC9">
        <w:rPr>
          <w:color w:val="0B0B0B"/>
          <w:sz w:val="20"/>
          <w:szCs w:val="20"/>
        </w:rPr>
        <w:t>in</w:t>
      </w:r>
      <w:r w:rsidRPr="003F7DC9">
        <w:rPr>
          <w:color w:val="0B0B0B"/>
          <w:spacing w:val="-13"/>
          <w:sz w:val="20"/>
          <w:szCs w:val="20"/>
        </w:rPr>
        <w:t xml:space="preserve"> </w:t>
      </w:r>
      <w:r w:rsidRPr="003F7DC9">
        <w:rPr>
          <w:color w:val="0B0B0B"/>
          <w:sz w:val="20"/>
          <w:szCs w:val="20"/>
        </w:rPr>
        <w:t>modo</w:t>
      </w:r>
      <w:r w:rsidRPr="003F7DC9">
        <w:rPr>
          <w:color w:val="0B0B0B"/>
          <w:spacing w:val="-13"/>
          <w:sz w:val="20"/>
          <w:szCs w:val="20"/>
        </w:rPr>
        <w:t xml:space="preserve"> </w:t>
      </w:r>
      <w:r w:rsidRPr="003F7DC9">
        <w:rPr>
          <w:color w:val="0B0B0B"/>
          <w:sz w:val="20"/>
          <w:szCs w:val="20"/>
        </w:rPr>
        <w:t>da</w:t>
      </w:r>
      <w:r w:rsidRPr="003F7DC9">
        <w:rPr>
          <w:color w:val="0B0B0B"/>
          <w:spacing w:val="-12"/>
          <w:sz w:val="20"/>
          <w:szCs w:val="20"/>
        </w:rPr>
        <w:t xml:space="preserve"> </w:t>
      </w:r>
      <w:r w:rsidRPr="003F7DC9">
        <w:rPr>
          <w:color w:val="0B0B0B"/>
          <w:sz w:val="20"/>
          <w:szCs w:val="20"/>
        </w:rPr>
        <w:t>evitare</w:t>
      </w:r>
      <w:r w:rsidRPr="003F7DC9">
        <w:rPr>
          <w:color w:val="0B0B0B"/>
          <w:spacing w:val="-14"/>
          <w:sz w:val="20"/>
          <w:szCs w:val="20"/>
        </w:rPr>
        <w:t xml:space="preserve"> </w:t>
      </w:r>
      <w:r w:rsidRPr="003F7DC9">
        <w:rPr>
          <w:color w:val="0B0B0B"/>
          <w:sz w:val="20"/>
          <w:szCs w:val="20"/>
        </w:rPr>
        <w:t>ogni</w:t>
      </w:r>
      <w:r w:rsidRPr="003F7DC9">
        <w:rPr>
          <w:color w:val="0B0B0B"/>
          <w:spacing w:val="-12"/>
          <w:sz w:val="20"/>
          <w:szCs w:val="20"/>
        </w:rPr>
        <w:t xml:space="preserve"> </w:t>
      </w:r>
      <w:r w:rsidRPr="003F7DC9">
        <w:rPr>
          <w:color w:val="0B0B0B"/>
          <w:sz w:val="20"/>
          <w:szCs w:val="20"/>
        </w:rPr>
        <w:t>assembramento</w:t>
      </w:r>
    </w:p>
    <w:p w14:paraId="04B300B2" w14:textId="77777777" w:rsidR="00162214" w:rsidRPr="003F7DC9" w:rsidRDefault="00D9217B" w:rsidP="00F93B18">
      <w:pPr>
        <w:tabs>
          <w:tab w:val="left" w:pos="1418"/>
        </w:tabs>
        <w:spacing w:before="17"/>
        <w:ind w:left="709" w:right="794"/>
        <w:jc w:val="both"/>
        <w:rPr>
          <w:color w:val="0B0B0B"/>
          <w:sz w:val="20"/>
          <w:szCs w:val="20"/>
        </w:rPr>
      </w:pPr>
      <w:r w:rsidRPr="003F7DC9">
        <w:rPr>
          <w:color w:val="0B0B0B"/>
          <w:sz w:val="20"/>
          <w:szCs w:val="20"/>
        </w:rPr>
        <w:t>sia nell’edificio sia nei luoghi annessi; ogni celebrazione dovrà svolgersi in tempi contenuti.</w:t>
      </w:r>
    </w:p>
    <w:p w14:paraId="622E671B" w14:textId="77777777" w:rsidR="004C1BFC" w:rsidRPr="003F7DC9" w:rsidRDefault="00D9217B" w:rsidP="00F93B18">
      <w:pPr>
        <w:pStyle w:val="Paragrafoelenco"/>
        <w:numPr>
          <w:ilvl w:val="1"/>
          <w:numId w:val="108"/>
        </w:numPr>
        <w:tabs>
          <w:tab w:val="left" w:pos="1418"/>
          <w:tab w:val="left" w:pos="1878"/>
        </w:tabs>
        <w:spacing w:before="123"/>
        <w:ind w:left="709" w:right="794" w:firstLine="0"/>
        <w:rPr>
          <w:color w:val="0B0B0B"/>
          <w:sz w:val="20"/>
          <w:szCs w:val="20"/>
        </w:rPr>
      </w:pPr>
      <w:r w:rsidRPr="003F7DC9">
        <w:rPr>
          <w:color w:val="0B0B0B"/>
          <w:sz w:val="20"/>
          <w:szCs w:val="20"/>
        </w:rPr>
        <w:t>Alle autorità religiose è affidata la responsabilità di individuare forme idonee di celebrazione dei riti allo scopo di garantire il distanziamento interpersonale, facendo rispettare tutte</w:t>
      </w:r>
      <w:r w:rsidRPr="003F7DC9">
        <w:rPr>
          <w:color w:val="0B0B0B"/>
          <w:spacing w:val="36"/>
          <w:sz w:val="20"/>
          <w:szCs w:val="20"/>
        </w:rPr>
        <w:t xml:space="preserve"> </w:t>
      </w:r>
      <w:r w:rsidRPr="003F7DC9">
        <w:rPr>
          <w:color w:val="0B0B0B"/>
          <w:sz w:val="20"/>
          <w:szCs w:val="20"/>
        </w:rPr>
        <w:t>le prescrizioni di</w:t>
      </w:r>
      <w:r w:rsidRPr="003F7DC9">
        <w:rPr>
          <w:color w:val="0B0B0B"/>
          <w:spacing w:val="-3"/>
          <w:sz w:val="20"/>
          <w:szCs w:val="20"/>
        </w:rPr>
        <w:t xml:space="preserve"> </w:t>
      </w:r>
      <w:r w:rsidRPr="003F7DC9">
        <w:rPr>
          <w:color w:val="0B0B0B"/>
          <w:sz w:val="20"/>
          <w:szCs w:val="20"/>
        </w:rPr>
        <w:t>sicurezza.</w:t>
      </w:r>
    </w:p>
    <w:p w14:paraId="29366AB9" w14:textId="77777777" w:rsidR="004C1BFC" w:rsidRPr="003F7DC9" w:rsidRDefault="00D9217B" w:rsidP="00F93B18">
      <w:pPr>
        <w:pStyle w:val="Paragrafoelenco"/>
        <w:numPr>
          <w:ilvl w:val="1"/>
          <w:numId w:val="108"/>
        </w:numPr>
        <w:tabs>
          <w:tab w:val="left" w:pos="1418"/>
          <w:tab w:val="left" w:pos="2410"/>
        </w:tabs>
        <w:spacing w:before="102"/>
        <w:ind w:left="709" w:right="794" w:firstLine="0"/>
        <w:rPr>
          <w:color w:val="0B0B0B"/>
          <w:sz w:val="20"/>
          <w:szCs w:val="20"/>
        </w:rPr>
      </w:pPr>
      <w:r w:rsidRPr="003F7DC9">
        <w:rPr>
          <w:color w:val="0B0B0B"/>
          <w:sz w:val="20"/>
          <w:szCs w:val="20"/>
        </w:rPr>
        <w:t>L’accesso al luogo di culto, in questa fase di transizione, resta contingentato e regolato da volontari</w:t>
      </w:r>
      <w:r w:rsidRPr="003F7DC9">
        <w:rPr>
          <w:color w:val="0B0B0B"/>
          <w:spacing w:val="-12"/>
          <w:sz w:val="20"/>
          <w:szCs w:val="20"/>
        </w:rPr>
        <w:t xml:space="preserve"> </w:t>
      </w:r>
      <w:r w:rsidRPr="003F7DC9">
        <w:rPr>
          <w:color w:val="0B0B0B"/>
          <w:sz w:val="20"/>
          <w:szCs w:val="20"/>
        </w:rPr>
        <w:t>e/o</w:t>
      </w:r>
      <w:r w:rsidRPr="003F7DC9">
        <w:rPr>
          <w:color w:val="0B0B0B"/>
          <w:spacing w:val="-11"/>
          <w:sz w:val="20"/>
          <w:szCs w:val="20"/>
        </w:rPr>
        <w:t xml:space="preserve"> </w:t>
      </w:r>
      <w:r w:rsidRPr="003F7DC9">
        <w:rPr>
          <w:color w:val="0B0B0B"/>
          <w:sz w:val="20"/>
          <w:szCs w:val="20"/>
        </w:rPr>
        <w:t>collaboratori</w:t>
      </w:r>
      <w:r w:rsidRPr="003F7DC9">
        <w:rPr>
          <w:color w:val="0B0B0B"/>
          <w:spacing w:val="-12"/>
          <w:sz w:val="20"/>
          <w:szCs w:val="20"/>
        </w:rPr>
        <w:t xml:space="preserve"> </w:t>
      </w:r>
      <w:r w:rsidRPr="003F7DC9">
        <w:rPr>
          <w:color w:val="0B0B0B"/>
          <w:sz w:val="20"/>
          <w:szCs w:val="20"/>
        </w:rPr>
        <w:t>che</w:t>
      </w:r>
      <w:r w:rsidRPr="003F7DC9">
        <w:rPr>
          <w:color w:val="0B0B0B"/>
          <w:spacing w:val="-12"/>
          <w:sz w:val="20"/>
          <w:szCs w:val="20"/>
        </w:rPr>
        <w:t xml:space="preserve"> </w:t>
      </w:r>
      <w:r w:rsidRPr="003F7DC9">
        <w:rPr>
          <w:color w:val="0B0B0B"/>
          <w:sz w:val="20"/>
          <w:szCs w:val="20"/>
        </w:rPr>
        <w:t>–</w:t>
      </w:r>
      <w:r w:rsidRPr="003F7DC9">
        <w:rPr>
          <w:color w:val="0B0B0B"/>
          <w:spacing w:val="-10"/>
          <w:sz w:val="20"/>
          <w:szCs w:val="20"/>
        </w:rPr>
        <w:t xml:space="preserve"> </w:t>
      </w:r>
      <w:r w:rsidRPr="003F7DC9">
        <w:rPr>
          <w:color w:val="0B0B0B"/>
          <w:sz w:val="20"/>
          <w:szCs w:val="20"/>
        </w:rPr>
        <w:t>indossando</w:t>
      </w:r>
      <w:r w:rsidRPr="003F7DC9">
        <w:rPr>
          <w:color w:val="0B0B0B"/>
          <w:spacing w:val="-9"/>
          <w:sz w:val="20"/>
          <w:szCs w:val="20"/>
        </w:rPr>
        <w:t xml:space="preserve"> </w:t>
      </w:r>
      <w:r w:rsidRPr="003F7DC9">
        <w:rPr>
          <w:color w:val="0B0B0B"/>
          <w:sz w:val="20"/>
          <w:szCs w:val="20"/>
        </w:rPr>
        <w:t>adeguati</w:t>
      </w:r>
      <w:r w:rsidRPr="003F7DC9">
        <w:rPr>
          <w:color w:val="0B0B0B"/>
          <w:spacing w:val="-12"/>
          <w:sz w:val="20"/>
          <w:szCs w:val="20"/>
        </w:rPr>
        <w:t xml:space="preserve"> </w:t>
      </w:r>
      <w:r w:rsidRPr="003F7DC9">
        <w:rPr>
          <w:color w:val="0B0B0B"/>
          <w:sz w:val="20"/>
          <w:szCs w:val="20"/>
        </w:rPr>
        <w:t>dispositivi</w:t>
      </w:r>
      <w:r w:rsidRPr="003F7DC9">
        <w:rPr>
          <w:color w:val="0B0B0B"/>
          <w:spacing w:val="-11"/>
          <w:sz w:val="20"/>
          <w:szCs w:val="20"/>
        </w:rPr>
        <w:t xml:space="preserve"> </w:t>
      </w:r>
      <w:r w:rsidRPr="003F7DC9">
        <w:rPr>
          <w:color w:val="0B0B0B"/>
          <w:sz w:val="20"/>
          <w:szCs w:val="20"/>
        </w:rPr>
        <w:t>di</w:t>
      </w:r>
      <w:r w:rsidRPr="003F7DC9">
        <w:rPr>
          <w:color w:val="0B0B0B"/>
          <w:spacing w:val="-12"/>
          <w:sz w:val="20"/>
          <w:szCs w:val="20"/>
        </w:rPr>
        <w:t xml:space="preserve"> </w:t>
      </w:r>
      <w:r w:rsidRPr="003F7DC9">
        <w:rPr>
          <w:color w:val="0B0B0B"/>
          <w:sz w:val="20"/>
          <w:szCs w:val="20"/>
        </w:rPr>
        <w:t>protezione</w:t>
      </w:r>
      <w:r w:rsidRPr="003F7DC9">
        <w:rPr>
          <w:color w:val="0B0B0B"/>
          <w:spacing w:val="-11"/>
          <w:sz w:val="20"/>
          <w:szCs w:val="20"/>
        </w:rPr>
        <w:t xml:space="preserve"> </w:t>
      </w:r>
      <w:r w:rsidRPr="003F7DC9">
        <w:rPr>
          <w:color w:val="0B0B0B"/>
          <w:sz w:val="20"/>
          <w:szCs w:val="20"/>
        </w:rPr>
        <w:t>individuale,</w:t>
      </w:r>
      <w:r w:rsidRPr="003F7DC9">
        <w:rPr>
          <w:color w:val="0B0B0B"/>
          <w:spacing w:val="-10"/>
          <w:sz w:val="20"/>
          <w:szCs w:val="20"/>
        </w:rPr>
        <w:t xml:space="preserve"> </w:t>
      </w:r>
      <w:r w:rsidRPr="003F7DC9">
        <w:rPr>
          <w:color w:val="0B0B0B"/>
          <w:sz w:val="20"/>
          <w:szCs w:val="20"/>
        </w:rPr>
        <w:t>guanti monouso e un evidente segno di riconoscimento – favoriscono l’accesso e l’uscita e vigilano sul numero massimo di presenze consentite. Laddove la partecipazione attesa superi significativamente il numero massimo di presenze consentite, si consideri l’ipotesi di incrementare il numero delle</w:t>
      </w:r>
      <w:r w:rsidRPr="003F7DC9">
        <w:rPr>
          <w:color w:val="0B0B0B"/>
          <w:spacing w:val="-7"/>
          <w:sz w:val="20"/>
          <w:szCs w:val="20"/>
        </w:rPr>
        <w:t xml:space="preserve"> </w:t>
      </w:r>
      <w:r w:rsidRPr="003F7DC9">
        <w:rPr>
          <w:color w:val="0B0B0B"/>
          <w:sz w:val="20"/>
          <w:szCs w:val="20"/>
        </w:rPr>
        <w:t>funzioni.</w:t>
      </w:r>
    </w:p>
    <w:p w14:paraId="27A914F9" w14:textId="77777777" w:rsidR="004C1BFC" w:rsidRPr="003F7DC9" w:rsidRDefault="00D9217B" w:rsidP="00F93B18">
      <w:pPr>
        <w:pStyle w:val="Paragrafoelenco"/>
        <w:numPr>
          <w:ilvl w:val="1"/>
          <w:numId w:val="108"/>
        </w:numPr>
        <w:tabs>
          <w:tab w:val="left" w:pos="1418"/>
          <w:tab w:val="left" w:pos="2127"/>
        </w:tabs>
        <w:spacing w:before="100"/>
        <w:ind w:left="709" w:right="794" w:firstLine="0"/>
        <w:rPr>
          <w:color w:val="0B0B0B"/>
          <w:sz w:val="20"/>
          <w:szCs w:val="20"/>
        </w:rPr>
      </w:pPr>
      <w:r w:rsidRPr="003F7DC9">
        <w:rPr>
          <w:color w:val="0B0B0B"/>
          <w:sz w:val="20"/>
          <w:szCs w:val="20"/>
        </w:rPr>
        <w:t>Per favorire un accesso ordinato, si utilizzino, ove presenti, più ingressi, eventualmente distinguendo</w:t>
      </w:r>
      <w:r w:rsidRPr="003F7DC9">
        <w:rPr>
          <w:color w:val="0B0B0B"/>
          <w:spacing w:val="-13"/>
          <w:sz w:val="20"/>
          <w:szCs w:val="20"/>
        </w:rPr>
        <w:t xml:space="preserve"> </w:t>
      </w:r>
      <w:r w:rsidRPr="003F7DC9">
        <w:rPr>
          <w:color w:val="0B0B0B"/>
          <w:sz w:val="20"/>
          <w:szCs w:val="20"/>
        </w:rPr>
        <w:t>quelli</w:t>
      </w:r>
      <w:r w:rsidRPr="003F7DC9">
        <w:rPr>
          <w:color w:val="0B0B0B"/>
          <w:spacing w:val="-11"/>
          <w:sz w:val="20"/>
          <w:szCs w:val="20"/>
        </w:rPr>
        <w:t xml:space="preserve"> </w:t>
      </w:r>
      <w:r w:rsidRPr="003F7DC9">
        <w:rPr>
          <w:color w:val="0B0B0B"/>
          <w:sz w:val="20"/>
          <w:szCs w:val="20"/>
        </w:rPr>
        <w:t>riservati</w:t>
      </w:r>
      <w:r w:rsidRPr="003F7DC9">
        <w:rPr>
          <w:color w:val="0B0B0B"/>
          <w:spacing w:val="-12"/>
          <w:sz w:val="20"/>
          <w:szCs w:val="20"/>
        </w:rPr>
        <w:t xml:space="preserve"> </w:t>
      </w:r>
      <w:r w:rsidRPr="003F7DC9">
        <w:rPr>
          <w:color w:val="0B0B0B"/>
          <w:sz w:val="20"/>
          <w:szCs w:val="20"/>
        </w:rPr>
        <w:t>all’entrata</w:t>
      </w:r>
      <w:r w:rsidRPr="003F7DC9">
        <w:rPr>
          <w:color w:val="0B0B0B"/>
          <w:spacing w:val="-12"/>
          <w:sz w:val="20"/>
          <w:szCs w:val="20"/>
        </w:rPr>
        <w:t xml:space="preserve"> </w:t>
      </w:r>
      <w:r w:rsidRPr="003F7DC9">
        <w:rPr>
          <w:color w:val="0B0B0B"/>
          <w:sz w:val="20"/>
          <w:szCs w:val="20"/>
        </w:rPr>
        <w:t>da</w:t>
      </w:r>
      <w:r w:rsidRPr="003F7DC9">
        <w:rPr>
          <w:color w:val="0B0B0B"/>
          <w:spacing w:val="-12"/>
          <w:sz w:val="20"/>
          <w:szCs w:val="20"/>
        </w:rPr>
        <w:t xml:space="preserve"> </w:t>
      </w:r>
      <w:r w:rsidRPr="003F7DC9">
        <w:rPr>
          <w:color w:val="0B0B0B"/>
          <w:sz w:val="20"/>
          <w:szCs w:val="20"/>
        </w:rPr>
        <w:t>quelli</w:t>
      </w:r>
      <w:r w:rsidRPr="003F7DC9">
        <w:rPr>
          <w:color w:val="0B0B0B"/>
          <w:spacing w:val="-12"/>
          <w:sz w:val="20"/>
          <w:szCs w:val="20"/>
        </w:rPr>
        <w:t xml:space="preserve"> </w:t>
      </w:r>
      <w:r w:rsidRPr="003F7DC9">
        <w:rPr>
          <w:color w:val="0B0B0B"/>
          <w:sz w:val="20"/>
          <w:szCs w:val="20"/>
        </w:rPr>
        <w:t>riservati</w:t>
      </w:r>
      <w:r w:rsidRPr="003F7DC9">
        <w:rPr>
          <w:color w:val="0B0B0B"/>
          <w:spacing w:val="-12"/>
          <w:sz w:val="20"/>
          <w:szCs w:val="20"/>
        </w:rPr>
        <w:t xml:space="preserve"> </w:t>
      </w:r>
      <w:r w:rsidRPr="003F7DC9">
        <w:rPr>
          <w:color w:val="0B0B0B"/>
          <w:sz w:val="20"/>
          <w:szCs w:val="20"/>
        </w:rPr>
        <w:t>all’uscita.</w:t>
      </w:r>
      <w:r w:rsidRPr="003F7DC9">
        <w:rPr>
          <w:color w:val="0B0B0B"/>
          <w:spacing w:val="-12"/>
          <w:sz w:val="20"/>
          <w:szCs w:val="20"/>
        </w:rPr>
        <w:t xml:space="preserve"> </w:t>
      </w:r>
      <w:r w:rsidRPr="003F7DC9">
        <w:rPr>
          <w:color w:val="0B0B0B"/>
          <w:sz w:val="20"/>
          <w:szCs w:val="20"/>
        </w:rPr>
        <w:t>Durante</w:t>
      </w:r>
      <w:r w:rsidRPr="003F7DC9">
        <w:rPr>
          <w:color w:val="0B0B0B"/>
          <w:spacing w:val="-10"/>
          <w:sz w:val="20"/>
          <w:szCs w:val="20"/>
        </w:rPr>
        <w:t xml:space="preserve"> </w:t>
      </w:r>
      <w:r w:rsidRPr="003F7DC9">
        <w:rPr>
          <w:color w:val="0B0B0B"/>
          <w:sz w:val="20"/>
          <w:szCs w:val="20"/>
        </w:rPr>
        <w:t>l’entrata</w:t>
      </w:r>
      <w:r w:rsidRPr="003F7DC9">
        <w:rPr>
          <w:color w:val="0B0B0B"/>
          <w:spacing w:val="-12"/>
          <w:sz w:val="20"/>
          <w:szCs w:val="20"/>
        </w:rPr>
        <w:t xml:space="preserve"> </w:t>
      </w:r>
      <w:r w:rsidRPr="003F7DC9">
        <w:rPr>
          <w:color w:val="0B0B0B"/>
          <w:sz w:val="20"/>
          <w:szCs w:val="20"/>
        </w:rPr>
        <w:t>e</w:t>
      </w:r>
      <w:r w:rsidRPr="003F7DC9">
        <w:rPr>
          <w:color w:val="0B0B0B"/>
          <w:spacing w:val="-12"/>
          <w:sz w:val="20"/>
          <w:szCs w:val="20"/>
        </w:rPr>
        <w:t xml:space="preserve"> </w:t>
      </w:r>
      <w:r w:rsidRPr="003F7DC9">
        <w:rPr>
          <w:color w:val="0B0B0B"/>
          <w:sz w:val="20"/>
          <w:szCs w:val="20"/>
        </w:rPr>
        <w:t>l’uscita</w:t>
      </w:r>
      <w:r w:rsidRPr="003F7DC9">
        <w:rPr>
          <w:color w:val="0B0B0B"/>
          <w:spacing w:val="-13"/>
          <w:sz w:val="20"/>
          <w:szCs w:val="20"/>
        </w:rPr>
        <w:t xml:space="preserve"> </w:t>
      </w:r>
      <w:r w:rsidRPr="003F7DC9">
        <w:rPr>
          <w:color w:val="0B0B0B"/>
          <w:sz w:val="20"/>
          <w:szCs w:val="20"/>
        </w:rPr>
        <w:t>le porte rimangano aperte per favorire un flusso più sicuro ed evitare che porte e maniglie siano toccate.</w:t>
      </w:r>
    </w:p>
    <w:p w14:paraId="1C965F2A" w14:textId="77777777" w:rsidR="004C1BFC" w:rsidRPr="003F7DC9" w:rsidRDefault="00D9217B" w:rsidP="00F93B18">
      <w:pPr>
        <w:pStyle w:val="Paragrafoelenco"/>
        <w:numPr>
          <w:ilvl w:val="1"/>
          <w:numId w:val="108"/>
        </w:numPr>
        <w:tabs>
          <w:tab w:val="left" w:pos="1418"/>
        </w:tabs>
        <w:spacing w:before="91" w:line="259" w:lineRule="auto"/>
        <w:ind w:left="709" w:right="794" w:firstLine="0"/>
        <w:rPr>
          <w:sz w:val="20"/>
          <w:szCs w:val="20"/>
        </w:rPr>
      </w:pPr>
      <w:r w:rsidRPr="003F7DC9">
        <w:rPr>
          <w:color w:val="0B0B0B"/>
          <w:sz w:val="20"/>
          <w:szCs w:val="20"/>
        </w:rPr>
        <w:t>Non è consentito accedere al luogo della celebrazione a coloro che sono stati in contatto con persone positive a SARS-CoV-2 nei giorni precedenti. Parimenti, non è</w:t>
      </w:r>
      <w:r w:rsidRPr="003F7DC9">
        <w:rPr>
          <w:color w:val="0B0B0B"/>
          <w:spacing w:val="10"/>
          <w:sz w:val="20"/>
          <w:szCs w:val="20"/>
        </w:rPr>
        <w:t xml:space="preserve"> </w:t>
      </w:r>
      <w:r w:rsidRPr="003F7DC9">
        <w:rPr>
          <w:color w:val="0B0B0B"/>
          <w:sz w:val="20"/>
          <w:szCs w:val="20"/>
        </w:rPr>
        <w:t>consentito l’accesso in</w:t>
      </w:r>
      <w:r w:rsidR="00194A67" w:rsidRPr="003F7DC9">
        <w:rPr>
          <w:color w:val="0B0B0B"/>
          <w:sz w:val="20"/>
          <w:szCs w:val="20"/>
        </w:rPr>
        <w:t xml:space="preserve"> </w:t>
      </w:r>
      <w:r w:rsidRPr="003F7DC9">
        <w:rPr>
          <w:color w:val="0B0B0B"/>
          <w:sz w:val="20"/>
          <w:szCs w:val="20"/>
        </w:rPr>
        <w:t>caso di sintomi influenzali/respiratori o in presenza di temperatura corporea pari o superiore ai 37,5° C.</w:t>
      </w:r>
    </w:p>
    <w:p w14:paraId="4FCD8568" w14:textId="77777777" w:rsidR="004C1BFC" w:rsidRPr="003F7DC9" w:rsidRDefault="00162214" w:rsidP="00F93B18">
      <w:pPr>
        <w:pStyle w:val="Paragrafoelenco"/>
        <w:numPr>
          <w:ilvl w:val="1"/>
          <w:numId w:val="108"/>
        </w:numPr>
        <w:tabs>
          <w:tab w:val="left" w:pos="1418"/>
        </w:tabs>
        <w:spacing w:before="105" w:line="259" w:lineRule="auto"/>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Si dà indicazione, ove possibile e previsto dalle rispettive confessioni religiose, di svolgere le funzioni negli spazi esterni dei luoghi di culto, avendo cura che, alla conclusione, i partecipanti si allontanino rapidamente dall’area</w:t>
      </w:r>
      <w:r w:rsidR="00D9217B" w:rsidRPr="003F7DC9">
        <w:rPr>
          <w:color w:val="0B0B0B"/>
          <w:spacing w:val="-3"/>
          <w:sz w:val="20"/>
          <w:szCs w:val="20"/>
        </w:rPr>
        <w:t xml:space="preserve"> </w:t>
      </w:r>
      <w:r w:rsidR="00D9217B" w:rsidRPr="003F7DC9">
        <w:rPr>
          <w:color w:val="0B0B0B"/>
          <w:sz w:val="20"/>
          <w:szCs w:val="20"/>
        </w:rPr>
        <w:t>dell’incontro.</w:t>
      </w:r>
    </w:p>
    <w:p w14:paraId="1A83B4A2" w14:textId="77777777" w:rsidR="004C1BFC" w:rsidRPr="003F7DC9" w:rsidRDefault="00D9217B" w:rsidP="00F93B18">
      <w:pPr>
        <w:pStyle w:val="Paragrafoelenco"/>
        <w:numPr>
          <w:ilvl w:val="1"/>
          <w:numId w:val="108"/>
        </w:numPr>
        <w:tabs>
          <w:tab w:val="left" w:pos="1418"/>
          <w:tab w:val="left" w:pos="2127"/>
        </w:tabs>
        <w:spacing w:before="104" w:line="259" w:lineRule="auto"/>
        <w:ind w:left="709" w:right="794" w:firstLine="0"/>
        <w:rPr>
          <w:color w:val="0B0B0B"/>
          <w:sz w:val="20"/>
          <w:szCs w:val="20"/>
        </w:rPr>
      </w:pPr>
      <w:r w:rsidRPr="003F7DC9">
        <w:rPr>
          <w:color w:val="0B0B0B"/>
          <w:spacing w:val="-3"/>
          <w:sz w:val="20"/>
          <w:szCs w:val="20"/>
        </w:rPr>
        <w:t>In</w:t>
      </w:r>
      <w:r w:rsidRPr="003F7DC9">
        <w:rPr>
          <w:color w:val="0B0B0B"/>
          <w:spacing w:val="-10"/>
          <w:sz w:val="20"/>
          <w:szCs w:val="20"/>
        </w:rPr>
        <w:t xml:space="preserve"> </w:t>
      </w:r>
      <w:r w:rsidRPr="003F7DC9">
        <w:rPr>
          <w:color w:val="0B0B0B"/>
          <w:sz w:val="20"/>
          <w:szCs w:val="20"/>
        </w:rPr>
        <w:t>relazione</w:t>
      </w:r>
      <w:r w:rsidRPr="003F7DC9">
        <w:rPr>
          <w:color w:val="0B0B0B"/>
          <w:spacing w:val="-10"/>
          <w:sz w:val="20"/>
          <w:szCs w:val="20"/>
        </w:rPr>
        <w:t xml:space="preserve"> </w:t>
      </w:r>
      <w:r w:rsidRPr="003F7DC9">
        <w:rPr>
          <w:color w:val="0B0B0B"/>
          <w:sz w:val="20"/>
          <w:szCs w:val="20"/>
        </w:rPr>
        <w:t>a</w:t>
      </w:r>
      <w:r w:rsidRPr="003F7DC9">
        <w:rPr>
          <w:color w:val="0B0B0B"/>
          <w:spacing w:val="-10"/>
          <w:sz w:val="20"/>
          <w:szCs w:val="20"/>
        </w:rPr>
        <w:t xml:space="preserve"> </w:t>
      </w:r>
      <w:r w:rsidRPr="003F7DC9">
        <w:rPr>
          <w:color w:val="0B0B0B"/>
          <w:sz w:val="20"/>
          <w:szCs w:val="20"/>
        </w:rPr>
        <w:t>particolari</w:t>
      </w:r>
      <w:r w:rsidRPr="003F7DC9">
        <w:rPr>
          <w:color w:val="0B0B0B"/>
          <w:spacing w:val="-7"/>
          <w:sz w:val="20"/>
          <w:szCs w:val="20"/>
        </w:rPr>
        <w:t xml:space="preserve"> </w:t>
      </w:r>
      <w:r w:rsidRPr="003F7DC9">
        <w:rPr>
          <w:color w:val="0B0B0B"/>
          <w:sz w:val="20"/>
          <w:szCs w:val="20"/>
        </w:rPr>
        <w:t>aspetti</w:t>
      </w:r>
      <w:r w:rsidRPr="003F7DC9">
        <w:rPr>
          <w:color w:val="0B0B0B"/>
          <w:spacing w:val="-10"/>
          <w:sz w:val="20"/>
          <w:szCs w:val="20"/>
        </w:rPr>
        <w:t xml:space="preserve"> </w:t>
      </w:r>
      <w:r w:rsidRPr="003F7DC9">
        <w:rPr>
          <w:color w:val="0B0B0B"/>
          <w:sz w:val="20"/>
          <w:szCs w:val="20"/>
        </w:rPr>
        <w:t>del</w:t>
      </w:r>
      <w:r w:rsidRPr="003F7DC9">
        <w:rPr>
          <w:color w:val="0B0B0B"/>
          <w:spacing w:val="-9"/>
          <w:sz w:val="20"/>
          <w:szCs w:val="20"/>
        </w:rPr>
        <w:t xml:space="preserve"> </w:t>
      </w:r>
      <w:r w:rsidRPr="003F7DC9">
        <w:rPr>
          <w:color w:val="0B0B0B"/>
          <w:sz w:val="20"/>
          <w:szCs w:val="20"/>
        </w:rPr>
        <w:t>culto</w:t>
      </w:r>
      <w:r w:rsidRPr="003F7DC9">
        <w:rPr>
          <w:color w:val="0B0B0B"/>
          <w:spacing w:val="-10"/>
          <w:sz w:val="20"/>
          <w:szCs w:val="20"/>
        </w:rPr>
        <w:t xml:space="preserve"> </w:t>
      </w:r>
      <w:r w:rsidRPr="003F7DC9">
        <w:rPr>
          <w:color w:val="0B0B0B"/>
          <w:sz w:val="20"/>
          <w:szCs w:val="20"/>
        </w:rPr>
        <w:t>che</w:t>
      </w:r>
      <w:r w:rsidRPr="003F7DC9">
        <w:rPr>
          <w:color w:val="0B0B0B"/>
          <w:spacing w:val="-10"/>
          <w:sz w:val="20"/>
          <w:szCs w:val="20"/>
        </w:rPr>
        <w:t xml:space="preserve"> </w:t>
      </w:r>
      <w:r w:rsidRPr="003F7DC9">
        <w:rPr>
          <w:color w:val="0B0B0B"/>
          <w:sz w:val="20"/>
          <w:szCs w:val="20"/>
        </w:rPr>
        <w:t>potrebbero</w:t>
      </w:r>
      <w:r w:rsidRPr="003F7DC9">
        <w:rPr>
          <w:color w:val="0B0B0B"/>
          <w:spacing w:val="-10"/>
          <w:sz w:val="20"/>
          <w:szCs w:val="20"/>
        </w:rPr>
        <w:t xml:space="preserve"> </w:t>
      </w:r>
      <w:r w:rsidRPr="003F7DC9">
        <w:rPr>
          <w:color w:val="0B0B0B"/>
          <w:sz w:val="20"/>
          <w:szCs w:val="20"/>
        </w:rPr>
        <w:t>implicare</w:t>
      </w:r>
      <w:r w:rsidRPr="003F7DC9">
        <w:rPr>
          <w:color w:val="0B0B0B"/>
          <w:spacing w:val="-10"/>
          <w:sz w:val="20"/>
          <w:szCs w:val="20"/>
        </w:rPr>
        <w:t xml:space="preserve"> </w:t>
      </w:r>
      <w:r w:rsidRPr="003F7DC9">
        <w:rPr>
          <w:color w:val="0B0B0B"/>
          <w:sz w:val="20"/>
          <w:szCs w:val="20"/>
        </w:rPr>
        <w:t>contatti</w:t>
      </w:r>
      <w:r w:rsidRPr="003F7DC9">
        <w:rPr>
          <w:color w:val="0B0B0B"/>
          <w:spacing w:val="-10"/>
          <w:sz w:val="20"/>
          <w:szCs w:val="20"/>
        </w:rPr>
        <w:t xml:space="preserve"> </w:t>
      </w:r>
      <w:r w:rsidRPr="003F7DC9">
        <w:rPr>
          <w:color w:val="0B0B0B"/>
          <w:sz w:val="20"/>
          <w:szCs w:val="20"/>
        </w:rPr>
        <w:t>ravvicinati,</w:t>
      </w:r>
      <w:r w:rsidRPr="003F7DC9">
        <w:rPr>
          <w:color w:val="0B0B0B"/>
          <w:spacing w:val="-10"/>
          <w:sz w:val="20"/>
          <w:szCs w:val="20"/>
        </w:rPr>
        <w:t xml:space="preserve"> </w:t>
      </w:r>
      <w:r w:rsidRPr="003F7DC9">
        <w:rPr>
          <w:color w:val="0B0B0B"/>
          <w:sz w:val="20"/>
          <w:szCs w:val="20"/>
        </w:rPr>
        <w:t>è</w:t>
      </w:r>
      <w:r w:rsidRPr="003F7DC9">
        <w:rPr>
          <w:color w:val="0B0B0B"/>
          <w:spacing w:val="-9"/>
          <w:sz w:val="20"/>
          <w:szCs w:val="20"/>
        </w:rPr>
        <w:t xml:space="preserve"> </w:t>
      </w:r>
      <w:r w:rsidRPr="003F7DC9">
        <w:rPr>
          <w:color w:val="0B0B0B"/>
          <w:sz w:val="20"/>
          <w:szCs w:val="20"/>
        </w:rPr>
        <w:t xml:space="preserve">affidata </w:t>
      </w:r>
      <w:r w:rsidR="00162214" w:rsidRPr="003F7DC9">
        <w:rPr>
          <w:color w:val="0B0B0B"/>
          <w:sz w:val="20"/>
          <w:szCs w:val="20"/>
        </w:rPr>
        <w:t xml:space="preserve">    </w:t>
      </w:r>
      <w:r w:rsidRPr="003F7DC9">
        <w:rPr>
          <w:color w:val="0B0B0B"/>
          <w:sz w:val="20"/>
          <w:szCs w:val="20"/>
        </w:rPr>
        <w:t>alle autorità religiose competenti la responsabilità di individuare, per ciascuna confessione, le forme più idonee a mantenere le cautele necessarie ad escludere ogni rischio di contagio e di trasmissione del virus.</w:t>
      </w:r>
    </w:p>
    <w:p w14:paraId="49B57A20" w14:textId="77777777" w:rsidR="004C1BFC" w:rsidRPr="003F7DC9" w:rsidRDefault="00D9217B" w:rsidP="00F93B18">
      <w:pPr>
        <w:pStyle w:val="Paragrafoelenco"/>
        <w:numPr>
          <w:ilvl w:val="1"/>
          <w:numId w:val="108"/>
        </w:numPr>
        <w:tabs>
          <w:tab w:val="left" w:pos="1418"/>
          <w:tab w:val="left" w:pos="1751"/>
        </w:tabs>
        <w:spacing w:before="103" w:line="259" w:lineRule="auto"/>
        <w:ind w:left="709" w:right="794" w:firstLine="0"/>
        <w:rPr>
          <w:color w:val="0B0B0B"/>
          <w:sz w:val="20"/>
          <w:szCs w:val="20"/>
        </w:rPr>
      </w:pPr>
      <w:r w:rsidRPr="003F7DC9">
        <w:rPr>
          <w:color w:val="0B0B0B"/>
          <w:sz w:val="20"/>
          <w:szCs w:val="20"/>
        </w:rPr>
        <w:t>I ministri di culto possono svolgere attività di culto ed eccezionalmente spostarsi anche oltre i confini</w:t>
      </w:r>
      <w:r w:rsidRPr="003F7DC9">
        <w:rPr>
          <w:color w:val="0B0B0B"/>
          <w:spacing w:val="-9"/>
          <w:sz w:val="20"/>
          <w:szCs w:val="20"/>
        </w:rPr>
        <w:t xml:space="preserve"> </w:t>
      </w:r>
      <w:r w:rsidRPr="003F7DC9">
        <w:rPr>
          <w:color w:val="0B0B0B"/>
          <w:sz w:val="20"/>
          <w:szCs w:val="20"/>
        </w:rPr>
        <w:t>della</w:t>
      </w:r>
      <w:r w:rsidRPr="003F7DC9">
        <w:rPr>
          <w:color w:val="0B0B0B"/>
          <w:spacing w:val="-9"/>
          <w:sz w:val="20"/>
          <w:szCs w:val="20"/>
        </w:rPr>
        <w:t xml:space="preserve"> </w:t>
      </w:r>
      <w:r w:rsidRPr="003F7DC9">
        <w:rPr>
          <w:color w:val="0B0B0B"/>
          <w:sz w:val="20"/>
          <w:szCs w:val="20"/>
        </w:rPr>
        <w:t>Regione,</w:t>
      </w:r>
      <w:r w:rsidRPr="003F7DC9">
        <w:rPr>
          <w:color w:val="0B0B0B"/>
          <w:spacing w:val="-7"/>
          <w:sz w:val="20"/>
          <w:szCs w:val="20"/>
        </w:rPr>
        <w:t xml:space="preserve"> </w:t>
      </w:r>
      <w:r w:rsidRPr="003F7DC9">
        <w:rPr>
          <w:color w:val="0B0B0B"/>
          <w:sz w:val="20"/>
          <w:szCs w:val="20"/>
        </w:rPr>
        <w:t>sempre</w:t>
      </w:r>
      <w:r w:rsidRPr="003F7DC9">
        <w:rPr>
          <w:color w:val="0B0B0B"/>
          <w:spacing w:val="-9"/>
          <w:sz w:val="20"/>
          <w:szCs w:val="20"/>
        </w:rPr>
        <w:t xml:space="preserve"> </w:t>
      </w:r>
      <w:r w:rsidRPr="003F7DC9">
        <w:rPr>
          <w:color w:val="0B0B0B"/>
          <w:sz w:val="20"/>
          <w:szCs w:val="20"/>
        </w:rPr>
        <w:t>che</w:t>
      </w:r>
      <w:r w:rsidRPr="003F7DC9">
        <w:rPr>
          <w:color w:val="0B0B0B"/>
          <w:spacing w:val="-9"/>
          <w:sz w:val="20"/>
          <w:szCs w:val="20"/>
        </w:rPr>
        <w:t xml:space="preserve"> </w:t>
      </w:r>
      <w:r w:rsidRPr="003F7DC9">
        <w:rPr>
          <w:color w:val="0B0B0B"/>
          <w:sz w:val="20"/>
          <w:szCs w:val="20"/>
        </w:rPr>
        <w:t>ricorrano</w:t>
      </w:r>
      <w:r w:rsidRPr="003F7DC9">
        <w:rPr>
          <w:color w:val="0B0B0B"/>
          <w:spacing w:val="-7"/>
          <w:sz w:val="20"/>
          <w:szCs w:val="20"/>
        </w:rPr>
        <w:t xml:space="preserve"> </w:t>
      </w:r>
      <w:r w:rsidRPr="003F7DC9">
        <w:rPr>
          <w:color w:val="0B0B0B"/>
          <w:sz w:val="20"/>
          <w:szCs w:val="20"/>
        </w:rPr>
        <w:t>le</w:t>
      </w:r>
      <w:r w:rsidRPr="003F7DC9">
        <w:rPr>
          <w:color w:val="0B0B0B"/>
          <w:spacing w:val="-9"/>
          <w:sz w:val="20"/>
          <w:szCs w:val="20"/>
        </w:rPr>
        <w:t xml:space="preserve"> </w:t>
      </w:r>
      <w:r w:rsidRPr="003F7DC9">
        <w:rPr>
          <w:color w:val="0B0B0B"/>
          <w:sz w:val="20"/>
          <w:szCs w:val="20"/>
        </w:rPr>
        <w:t>motivazioni</w:t>
      </w:r>
      <w:r w:rsidRPr="003F7DC9">
        <w:rPr>
          <w:color w:val="0B0B0B"/>
          <w:spacing w:val="-9"/>
          <w:sz w:val="20"/>
          <w:szCs w:val="20"/>
        </w:rPr>
        <w:t xml:space="preserve"> </w:t>
      </w:r>
      <w:r w:rsidRPr="003F7DC9">
        <w:rPr>
          <w:color w:val="0B0B0B"/>
          <w:sz w:val="20"/>
          <w:szCs w:val="20"/>
        </w:rPr>
        <w:t>previste</w:t>
      </w:r>
      <w:r w:rsidRPr="003F7DC9">
        <w:rPr>
          <w:color w:val="0B0B0B"/>
          <w:spacing w:val="-9"/>
          <w:sz w:val="20"/>
          <w:szCs w:val="20"/>
        </w:rPr>
        <w:t xml:space="preserve"> </w:t>
      </w:r>
      <w:r w:rsidRPr="003F7DC9">
        <w:rPr>
          <w:color w:val="0B0B0B"/>
          <w:sz w:val="20"/>
          <w:szCs w:val="20"/>
        </w:rPr>
        <w:t>dalla</w:t>
      </w:r>
      <w:r w:rsidRPr="003F7DC9">
        <w:rPr>
          <w:color w:val="0B0B0B"/>
          <w:spacing w:val="-9"/>
          <w:sz w:val="20"/>
          <w:szCs w:val="20"/>
        </w:rPr>
        <w:t xml:space="preserve"> </w:t>
      </w:r>
      <w:r w:rsidRPr="003F7DC9">
        <w:rPr>
          <w:color w:val="0B0B0B"/>
          <w:sz w:val="20"/>
          <w:szCs w:val="20"/>
        </w:rPr>
        <w:t>normativa</w:t>
      </w:r>
      <w:r w:rsidRPr="003F7DC9">
        <w:rPr>
          <w:color w:val="0B0B0B"/>
          <w:spacing w:val="-9"/>
          <w:sz w:val="20"/>
          <w:szCs w:val="20"/>
        </w:rPr>
        <w:t xml:space="preserve"> </w:t>
      </w:r>
      <w:r w:rsidRPr="003F7DC9">
        <w:rPr>
          <w:color w:val="0B0B0B"/>
          <w:sz w:val="20"/>
          <w:szCs w:val="20"/>
        </w:rPr>
        <w:t>vigente</w:t>
      </w:r>
      <w:r w:rsidRPr="003F7DC9">
        <w:rPr>
          <w:color w:val="0B0B0B"/>
          <w:spacing w:val="-7"/>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nel rispetto di quanto previsto in tema di autocertificazione, corredata altresì dalla certificazione dell’ente di culto o della confessione di</w:t>
      </w:r>
      <w:r w:rsidRPr="003F7DC9">
        <w:rPr>
          <w:color w:val="0B0B0B"/>
          <w:spacing w:val="-7"/>
          <w:sz w:val="20"/>
          <w:szCs w:val="20"/>
        </w:rPr>
        <w:t xml:space="preserve"> </w:t>
      </w:r>
      <w:r w:rsidRPr="003F7DC9">
        <w:rPr>
          <w:color w:val="0B0B0B"/>
          <w:sz w:val="20"/>
          <w:szCs w:val="20"/>
        </w:rPr>
        <w:t>riferimento.</w:t>
      </w:r>
    </w:p>
    <w:p w14:paraId="521AFE35" w14:textId="77777777" w:rsidR="008104E1" w:rsidRPr="003F7DC9" w:rsidRDefault="008104E1" w:rsidP="00F93B18">
      <w:pPr>
        <w:pStyle w:val="Paragrafoelenco"/>
        <w:tabs>
          <w:tab w:val="left" w:pos="1418"/>
          <w:tab w:val="left" w:pos="1751"/>
        </w:tabs>
        <w:spacing w:before="103" w:line="259" w:lineRule="auto"/>
        <w:ind w:left="709" w:right="794" w:firstLine="0"/>
        <w:rPr>
          <w:color w:val="0B0B0B"/>
          <w:sz w:val="20"/>
          <w:szCs w:val="20"/>
        </w:rPr>
      </w:pPr>
    </w:p>
    <w:p w14:paraId="70971643" w14:textId="77777777" w:rsidR="004C1BFC" w:rsidRPr="003F7DC9" w:rsidRDefault="00D9217B" w:rsidP="00F93B18">
      <w:pPr>
        <w:pStyle w:val="Paragrafoelenco"/>
        <w:numPr>
          <w:ilvl w:val="0"/>
          <w:numId w:val="69"/>
        </w:numPr>
        <w:tabs>
          <w:tab w:val="left" w:pos="1418"/>
        </w:tabs>
        <w:spacing w:before="110"/>
        <w:ind w:left="709" w:right="794" w:firstLine="0"/>
        <w:rPr>
          <w:b/>
        </w:rPr>
      </w:pPr>
      <w:r w:rsidRPr="003F7DC9">
        <w:rPr>
          <w:b/>
          <w:color w:val="0B0B0B"/>
        </w:rPr>
        <w:t>Attenzioni da osservare nelle funzioni liturgiche</w:t>
      </w:r>
    </w:p>
    <w:p w14:paraId="6F3DEE77" w14:textId="77777777" w:rsidR="008104E1" w:rsidRPr="003F7DC9" w:rsidRDefault="008104E1" w:rsidP="00F93B18">
      <w:pPr>
        <w:tabs>
          <w:tab w:val="left" w:pos="1418"/>
        </w:tabs>
        <w:spacing w:before="110"/>
        <w:ind w:left="709" w:right="794"/>
        <w:rPr>
          <w:b/>
        </w:rPr>
      </w:pPr>
    </w:p>
    <w:p w14:paraId="35F23B40" w14:textId="77777777" w:rsidR="004C1BFC" w:rsidRPr="003F7DC9" w:rsidRDefault="00D9217B" w:rsidP="00F93B18">
      <w:pPr>
        <w:pStyle w:val="Paragrafoelenco"/>
        <w:numPr>
          <w:ilvl w:val="1"/>
          <w:numId w:val="115"/>
        </w:numPr>
        <w:tabs>
          <w:tab w:val="left" w:pos="1418"/>
        </w:tabs>
        <w:ind w:left="709" w:right="794" w:firstLine="0"/>
        <w:rPr>
          <w:sz w:val="20"/>
          <w:szCs w:val="20"/>
        </w:rPr>
      </w:pPr>
      <w:r w:rsidRPr="003F7DC9">
        <w:rPr>
          <w:color w:val="0B0B0B"/>
          <w:sz w:val="20"/>
          <w:szCs w:val="20"/>
        </w:rPr>
        <w:t>Per favorire il rispetto delle norme di distanziamento, è necessario ridurre al minimo la presenza di ministri officianti, che sono, comunque, sempre tenuti al rispetto della distanza</w:t>
      </w:r>
      <w:r w:rsidRPr="003F7DC9">
        <w:rPr>
          <w:color w:val="0B0B0B"/>
          <w:spacing w:val="-22"/>
          <w:sz w:val="20"/>
          <w:szCs w:val="20"/>
        </w:rPr>
        <w:t xml:space="preserve"> </w:t>
      </w:r>
      <w:r w:rsidRPr="003F7DC9">
        <w:rPr>
          <w:color w:val="0B0B0B"/>
          <w:sz w:val="20"/>
          <w:szCs w:val="20"/>
        </w:rPr>
        <w:t>minima.</w:t>
      </w:r>
    </w:p>
    <w:p w14:paraId="28D7CF02" w14:textId="77777777" w:rsidR="004C1BFC" w:rsidRPr="003F7DC9" w:rsidRDefault="00D9217B" w:rsidP="00F93B18">
      <w:pPr>
        <w:pStyle w:val="Paragrafoelenco"/>
        <w:numPr>
          <w:ilvl w:val="1"/>
          <w:numId w:val="115"/>
        </w:numPr>
        <w:tabs>
          <w:tab w:val="left" w:pos="1418"/>
        </w:tabs>
        <w:ind w:left="709" w:right="794" w:firstLine="0"/>
        <w:rPr>
          <w:sz w:val="20"/>
          <w:szCs w:val="20"/>
        </w:rPr>
      </w:pPr>
      <w:r w:rsidRPr="003F7DC9">
        <w:rPr>
          <w:color w:val="0B0B0B"/>
          <w:sz w:val="20"/>
          <w:szCs w:val="20"/>
        </w:rPr>
        <w:t>Ove prevista, è consentita la presenza di un solo cantore e di un solo organista, adeguatamente distanziati.</w:t>
      </w:r>
    </w:p>
    <w:p w14:paraId="7A2D4183" w14:textId="77777777" w:rsidR="008104E1" w:rsidRPr="003F7DC9" w:rsidRDefault="00D9217B" w:rsidP="00F93B18">
      <w:pPr>
        <w:pStyle w:val="Paragrafoelenco"/>
        <w:numPr>
          <w:ilvl w:val="1"/>
          <w:numId w:val="115"/>
        </w:numPr>
        <w:tabs>
          <w:tab w:val="left" w:pos="1418"/>
        </w:tabs>
        <w:ind w:left="709" w:right="794" w:firstLine="0"/>
        <w:rPr>
          <w:sz w:val="20"/>
          <w:szCs w:val="20"/>
        </w:rPr>
      </w:pPr>
      <w:r w:rsidRPr="003F7DC9">
        <w:rPr>
          <w:color w:val="0B0B0B"/>
          <w:sz w:val="20"/>
          <w:szCs w:val="20"/>
        </w:rPr>
        <w:t>Gli aderenti alle rispettive comunità assicurino il rispetto della distanza di sicurezza per almeno un</w:t>
      </w:r>
      <w:r w:rsidRPr="003F7DC9">
        <w:rPr>
          <w:color w:val="0B0B0B"/>
          <w:spacing w:val="-1"/>
          <w:sz w:val="20"/>
          <w:szCs w:val="20"/>
        </w:rPr>
        <w:t xml:space="preserve"> </w:t>
      </w:r>
      <w:r w:rsidRPr="003F7DC9">
        <w:rPr>
          <w:color w:val="0B0B0B"/>
          <w:sz w:val="20"/>
          <w:szCs w:val="20"/>
        </w:rPr>
        <w:t>metro</w:t>
      </w:r>
      <w:r w:rsidR="008104E1" w:rsidRPr="003F7DC9">
        <w:rPr>
          <w:color w:val="0B0B0B"/>
          <w:sz w:val="20"/>
          <w:szCs w:val="20"/>
        </w:rPr>
        <w:t>.</w:t>
      </w:r>
    </w:p>
    <w:p w14:paraId="35372ADD" w14:textId="77777777" w:rsidR="004C1BFC" w:rsidRPr="003F7DC9" w:rsidRDefault="00D9217B" w:rsidP="00F93B18">
      <w:pPr>
        <w:pStyle w:val="Paragrafoelenco"/>
        <w:numPr>
          <w:ilvl w:val="1"/>
          <w:numId w:val="115"/>
        </w:numPr>
        <w:tabs>
          <w:tab w:val="left" w:pos="1418"/>
        </w:tabs>
        <w:ind w:left="709" w:right="794" w:firstLine="0"/>
        <w:rPr>
          <w:sz w:val="20"/>
          <w:szCs w:val="20"/>
        </w:rPr>
      </w:pPr>
      <w:r w:rsidRPr="003F7DC9">
        <w:rPr>
          <w:color w:val="0B0B0B"/>
          <w:spacing w:val="-3"/>
          <w:sz w:val="20"/>
          <w:szCs w:val="20"/>
        </w:rPr>
        <w:t>La</w:t>
      </w:r>
      <w:r w:rsidRPr="003F7DC9">
        <w:rPr>
          <w:color w:val="0B0B0B"/>
          <w:spacing w:val="-9"/>
          <w:sz w:val="20"/>
          <w:szCs w:val="20"/>
        </w:rPr>
        <w:t xml:space="preserve"> </w:t>
      </w:r>
      <w:r w:rsidRPr="003F7DC9">
        <w:rPr>
          <w:color w:val="0B0B0B"/>
          <w:sz w:val="20"/>
          <w:szCs w:val="20"/>
        </w:rPr>
        <w:t>distribuzione</w:t>
      </w:r>
      <w:r w:rsidRPr="003F7DC9">
        <w:rPr>
          <w:color w:val="0B0B0B"/>
          <w:spacing w:val="-8"/>
          <w:sz w:val="20"/>
          <w:szCs w:val="20"/>
        </w:rPr>
        <w:t xml:space="preserve"> </w:t>
      </w:r>
      <w:r w:rsidRPr="003F7DC9">
        <w:rPr>
          <w:color w:val="0B0B0B"/>
          <w:sz w:val="20"/>
          <w:szCs w:val="20"/>
        </w:rPr>
        <w:t>della</w:t>
      </w:r>
      <w:r w:rsidRPr="003F7DC9">
        <w:rPr>
          <w:color w:val="0B0B0B"/>
          <w:spacing w:val="-8"/>
          <w:sz w:val="20"/>
          <w:szCs w:val="20"/>
        </w:rPr>
        <w:t xml:space="preserve"> </w:t>
      </w:r>
      <w:r w:rsidRPr="003F7DC9">
        <w:rPr>
          <w:color w:val="0B0B0B"/>
          <w:sz w:val="20"/>
          <w:szCs w:val="20"/>
        </w:rPr>
        <w:t>Comunione</w:t>
      </w:r>
      <w:r w:rsidRPr="003F7DC9">
        <w:rPr>
          <w:color w:val="0B0B0B"/>
          <w:spacing w:val="-6"/>
          <w:sz w:val="20"/>
          <w:szCs w:val="20"/>
        </w:rPr>
        <w:t xml:space="preserve"> </w:t>
      </w:r>
      <w:r w:rsidRPr="003F7DC9">
        <w:rPr>
          <w:color w:val="0B0B0B"/>
          <w:sz w:val="20"/>
          <w:szCs w:val="20"/>
        </w:rPr>
        <w:t>-</w:t>
      </w:r>
      <w:r w:rsidRPr="003F7DC9">
        <w:rPr>
          <w:color w:val="0B0B0B"/>
          <w:spacing w:val="-8"/>
          <w:sz w:val="20"/>
          <w:szCs w:val="20"/>
        </w:rPr>
        <w:t xml:space="preserve"> </w:t>
      </w:r>
      <w:r w:rsidRPr="003F7DC9">
        <w:rPr>
          <w:color w:val="0B0B0B"/>
          <w:sz w:val="20"/>
          <w:szCs w:val="20"/>
        </w:rPr>
        <w:t>Cena</w:t>
      </w:r>
      <w:r w:rsidRPr="003F7DC9">
        <w:rPr>
          <w:color w:val="0B0B0B"/>
          <w:spacing w:val="-7"/>
          <w:sz w:val="20"/>
          <w:szCs w:val="20"/>
        </w:rPr>
        <w:t xml:space="preserve"> </w:t>
      </w:r>
      <w:r w:rsidRPr="003F7DC9">
        <w:rPr>
          <w:color w:val="0B0B0B"/>
          <w:sz w:val="20"/>
          <w:szCs w:val="20"/>
        </w:rPr>
        <w:t>del</w:t>
      </w:r>
      <w:r w:rsidRPr="003F7DC9">
        <w:rPr>
          <w:color w:val="0B0B0B"/>
          <w:spacing w:val="-8"/>
          <w:sz w:val="20"/>
          <w:szCs w:val="20"/>
        </w:rPr>
        <w:t xml:space="preserve"> </w:t>
      </w:r>
      <w:r w:rsidRPr="003F7DC9">
        <w:rPr>
          <w:color w:val="0B0B0B"/>
          <w:sz w:val="20"/>
          <w:szCs w:val="20"/>
        </w:rPr>
        <w:t>Signore</w:t>
      </w:r>
      <w:r w:rsidRPr="003F7DC9">
        <w:rPr>
          <w:color w:val="0B0B0B"/>
          <w:spacing w:val="-8"/>
          <w:sz w:val="20"/>
          <w:szCs w:val="20"/>
        </w:rPr>
        <w:t xml:space="preserve"> </w:t>
      </w:r>
      <w:r w:rsidRPr="003F7DC9">
        <w:rPr>
          <w:color w:val="0B0B0B"/>
          <w:sz w:val="20"/>
          <w:szCs w:val="20"/>
        </w:rPr>
        <w:t>avverrà</w:t>
      </w:r>
      <w:r w:rsidRPr="003F7DC9">
        <w:rPr>
          <w:color w:val="0B0B0B"/>
          <w:spacing w:val="-8"/>
          <w:sz w:val="20"/>
          <w:szCs w:val="20"/>
        </w:rPr>
        <w:t xml:space="preserve"> </w:t>
      </w:r>
      <w:r w:rsidRPr="003F7DC9">
        <w:rPr>
          <w:color w:val="0B0B0B"/>
          <w:sz w:val="20"/>
          <w:szCs w:val="20"/>
        </w:rPr>
        <w:t>dopo</w:t>
      </w:r>
      <w:r w:rsidRPr="003F7DC9">
        <w:rPr>
          <w:color w:val="0B0B0B"/>
          <w:spacing w:val="-8"/>
          <w:sz w:val="20"/>
          <w:szCs w:val="20"/>
        </w:rPr>
        <w:t xml:space="preserve"> </w:t>
      </w:r>
      <w:r w:rsidRPr="003F7DC9">
        <w:rPr>
          <w:color w:val="0B0B0B"/>
          <w:sz w:val="20"/>
          <w:szCs w:val="20"/>
        </w:rPr>
        <w:t>che</w:t>
      </w:r>
      <w:r w:rsidRPr="003F7DC9">
        <w:rPr>
          <w:color w:val="0B0B0B"/>
          <w:spacing w:val="-7"/>
          <w:sz w:val="20"/>
          <w:szCs w:val="20"/>
        </w:rPr>
        <w:t xml:space="preserve"> </w:t>
      </w:r>
      <w:r w:rsidRPr="003F7DC9">
        <w:rPr>
          <w:color w:val="0B0B0B"/>
          <w:sz w:val="20"/>
          <w:szCs w:val="20"/>
        </w:rPr>
        <w:t>il</w:t>
      </w:r>
      <w:r w:rsidRPr="003F7DC9">
        <w:rPr>
          <w:color w:val="0B0B0B"/>
          <w:spacing w:val="-8"/>
          <w:sz w:val="20"/>
          <w:szCs w:val="20"/>
        </w:rPr>
        <w:t xml:space="preserve"> </w:t>
      </w:r>
      <w:r w:rsidRPr="003F7DC9">
        <w:rPr>
          <w:color w:val="0B0B0B"/>
          <w:sz w:val="20"/>
          <w:szCs w:val="20"/>
        </w:rPr>
        <w:t>celebrante</w:t>
      </w:r>
      <w:r w:rsidRPr="003F7DC9">
        <w:rPr>
          <w:color w:val="0B0B0B"/>
          <w:spacing w:val="-8"/>
          <w:sz w:val="20"/>
          <w:szCs w:val="20"/>
        </w:rPr>
        <w:t xml:space="preserve"> </w:t>
      </w:r>
      <w:r w:rsidRPr="003F7DC9">
        <w:rPr>
          <w:color w:val="0B0B0B"/>
          <w:sz w:val="20"/>
          <w:szCs w:val="20"/>
        </w:rPr>
        <w:t>e</w:t>
      </w:r>
      <w:r w:rsidRPr="003F7DC9">
        <w:rPr>
          <w:color w:val="0B0B0B"/>
          <w:spacing w:val="-8"/>
          <w:sz w:val="20"/>
          <w:szCs w:val="20"/>
        </w:rPr>
        <w:t xml:space="preserve"> </w:t>
      </w:r>
      <w:r w:rsidRPr="003F7DC9">
        <w:rPr>
          <w:color w:val="0B0B0B"/>
          <w:sz w:val="20"/>
          <w:szCs w:val="20"/>
        </w:rPr>
        <w:t>l’eventuale</w:t>
      </w:r>
      <w:r w:rsidR="00BA6340" w:rsidRPr="003F7DC9">
        <w:rPr>
          <w:color w:val="0B0B0B"/>
          <w:sz w:val="20"/>
          <w:szCs w:val="20"/>
        </w:rPr>
        <w:t xml:space="preserve"> </w:t>
      </w:r>
      <w:r w:rsidRPr="003F7DC9">
        <w:rPr>
          <w:color w:val="0B0B0B"/>
          <w:sz w:val="20"/>
          <w:szCs w:val="20"/>
        </w:rPr>
        <w:t>ministro straordinario avranno curato l’igiene delle loro mani e indossato guanti monouso; gli</w:t>
      </w:r>
      <w:r w:rsidRPr="003F7DC9">
        <w:rPr>
          <w:color w:val="0B0B0B"/>
          <w:spacing w:val="-6"/>
          <w:sz w:val="20"/>
          <w:szCs w:val="20"/>
        </w:rPr>
        <w:t xml:space="preserve"> </w:t>
      </w:r>
      <w:r w:rsidRPr="003F7DC9">
        <w:rPr>
          <w:color w:val="0B0B0B"/>
          <w:sz w:val="20"/>
          <w:szCs w:val="20"/>
        </w:rPr>
        <w:t>stessi</w:t>
      </w:r>
      <w:r w:rsidR="00BA6340" w:rsidRPr="003F7DC9">
        <w:rPr>
          <w:sz w:val="20"/>
          <w:szCs w:val="20"/>
        </w:rPr>
        <w:t xml:space="preserve"> </w:t>
      </w:r>
      <w:r w:rsidR="00EA1DFC" w:rsidRPr="003F7DC9">
        <w:rPr>
          <w:color w:val="0B0B0B"/>
          <w:sz w:val="20"/>
          <w:szCs w:val="20"/>
        </w:rPr>
        <w:t xml:space="preserve">indossando </w:t>
      </w:r>
      <w:r w:rsidRPr="003F7DC9">
        <w:rPr>
          <w:color w:val="0B0B0B"/>
          <w:sz w:val="20"/>
          <w:szCs w:val="20"/>
        </w:rPr>
        <w:t>mascherina,</w:t>
      </w:r>
      <w:r w:rsidR="00BA6340" w:rsidRPr="003F7DC9">
        <w:rPr>
          <w:color w:val="0B0B0B"/>
          <w:sz w:val="20"/>
          <w:szCs w:val="20"/>
        </w:rPr>
        <w:t xml:space="preserve"> </w:t>
      </w:r>
      <w:r w:rsidRPr="003F7DC9">
        <w:rPr>
          <w:color w:val="0B0B0B"/>
          <w:sz w:val="20"/>
          <w:szCs w:val="20"/>
        </w:rPr>
        <w:t>avendo massima attenzione a coprirsi naso e bocca e mantenendo</w:t>
      </w:r>
      <w:r w:rsidR="00BA6340" w:rsidRPr="003F7DC9">
        <w:rPr>
          <w:sz w:val="20"/>
          <w:szCs w:val="20"/>
        </w:rPr>
        <w:t xml:space="preserve"> </w:t>
      </w:r>
      <w:r w:rsidRPr="003F7DC9">
        <w:rPr>
          <w:color w:val="0B0B0B"/>
          <w:sz w:val="20"/>
          <w:szCs w:val="20"/>
        </w:rPr>
        <w:t>un’adeguata</w:t>
      </w:r>
      <w:r w:rsidRPr="003F7DC9">
        <w:rPr>
          <w:color w:val="0B0B0B"/>
          <w:spacing w:val="-13"/>
          <w:sz w:val="20"/>
          <w:szCs w:val="20"/>
        </w:rPr>
        <w:t xml:space="preserve"> </w:t>
      </w:r>
      <w:r w:rsidRPr="003F7DC9">
        <w:rPr>
          <w:color w:val="0B0B0B"/>
          <w:sz w:val="20"/>
          <w:szCs w:val="20"/>
        </w:rPr>
        <w:t>distanza</w:t>
      </w:r>
      <w:r w:rsidRPr="003F7DC9">
        <w:rPr>
          <w:color w:val="0B0B0B"/>
          <w:spacing w:val="-14"/>
          <w:sz w:val="20"/>
          <w:szCs w:val="20"/>
        </w:rPr>
        <w:t xml:space="preserve"> </w:t>
      </w:r>
      <w:r w:rsidRPr="003F7DC9">
        <w:rPr>
          <w:color w:val="0B0B0B"/>
          <w:sz w:val="20"/>
          <w:szCs w:val="20"/>
        </w:rPr>
        <w:t>di</w:t>
      </w:r>
      <w:r w:rsidRPr="003F7DC9">
        <w:rPr>
          <w:color w:val="0B0B0B"/>
          <w:spacing w:val="-13"/>
          <w:sz w:val="20"/>
          <w:szCs w:val="20"/>
        </w:rPr>
        <w:t xml:space="preserve"> </w:t>
      </w:r>
      <w:r w:rsidRPr="003F7DC9">
        <w:rPr>
          <w:color w:val="0B0B0B"/>
          <w:sz w:val="20"/>
          <w:szCs w:val="20"/>
        </w:rPr>
        <w:t>sicurezza</w:t>
      </w:r>
      <w:r w:rsidRPr="003F7DC9">
        <w:rPr>
          <w:color w:val="0B0B0B"/>
          <w:spacing w:val="-12"/>
          <w:sz w:val="20"/>
          <w:szCs w:val="20"/>
        </w:rPr>
        <w:t xml:space="preserve"> </w:t>
      </w:r>
      <w:r w:rsidRPr="003F7DC9">
        <w:rPr>
          <w:color w:val="0B0B0B"/>
          <w:sz w:val="20"/>
          <w:szCs w:val="20"/>
        </w:rPr>
        <w:t>–</w:t>
      </w:r>
      <w:r w:rsidRPr="003F7DC9">
        <w:rPr>
          <w:color w:val="0B0B0B"/>
          <w:spacing w:val="-13"/>
          <w:sz w:val="20"/>
          <w:szCs w:val="20"/>
        </w:rPr>
        <w:t xml:space="preserve"> </w:t>
      </w:r>
      <w:r w:rsidRPr="003F7DC9">
        <w:rPr>
          <w:color w:val="0B0B0B"/>
          <w:sz w:val="20"/>
          <w:szCs w:val="20"/>
        </w:rPr>
        <w:t>avranno</w:t>
      </w:r>
      <w:r w:rsidRPr="003F7DC9">
        <w:rPr>
          <w:color w:val="0B0B0B"/>
          <w:spacing w:val="-13"/>
          <w:sz w:val="20"/>
          <w:szCs w:val="20"/>
        </w:rPr>
        <w:t xml:space="preserve"> </w:t>
      </w:r>
      <w:r w:rsidRPr="003F7DC9">
        <w:rPr>
          <w:color w:val="0B0B0B"/>
          <w:sz w:val="20"/>
          <w:szCs w:val="20"/>
        </w:rPr>
        <w:t>cura</w:t>
      </w:r>
      <w:r w:rsidRPr="003F7DC9">
        <w:rPr>
          <w:color w:val="0B0B0B"/>
          <w:spacing w:val="-14"/>
          <w:sz w:val="20"/>
          <w:szCs w:val="20"/>
        </w:rPr>
        <w:t xml:space="preserve"> </w:t>
      </w:r>
      <w:r w:rsidRPr="003F7DC9">
        <w:rPr>
          <w:color w:val="0B0B0B"/>
          <w:sz w:val="20"/>
          <w:szCs w:val="20"/>
        </w:rPr>
        <w:t>di</w:t>
      </w:r>
      <w:r w:rsidRPr="003F7DC9">
        <w:rPr>
          <w:color w:val="0B0B0B"/>
          <w:spacing w:val="-10"/>
          <w:sz w:val="20"/>
          <w:szCs w:val="20"/>
        </w:rPr>
        <w:t xml:space="preserve"> </w:t>
      </w:r>
      <w:r w:rsidRPr="003F7DC9">
        <w:rPr>
          <w:color w:val="0B0B0B"/>
          <w:sz w:val="20"/>
          <w:szCs w:val="20"/>
        </w:rPr>
        <w:t>offrire</w:t>
      </w:r>
      <w:r w:rsidRPr="003F7DC9">
        <w:rPr>
          <w:color w:val="0B0B0B"/>
          <w:spacing w:val="-13"/>
          <w:sz w:val="20"/>
          <w:szCs w:val="20"/>
        </w:rPr>
        <w:t xml:space="preserve"> </w:t>
      </w:r>
      <w:r w:rsidRPr="003F7DC9">
        <w:rPr>
          <w:color w:val="0B0B0B"/>
          <w:sz w:val="20"/>
          <w:szCs w:val="20"/>
        </w:rPr>
        <w:t>il</w:t>
      </w:r>
      <w:r w:rsidRPr="003F7DC9">
        <w:rPr>
          <w:color w:val="0B0B0B"/>
          <w:spacing w:val="-13"/>
          <w:sz w:val="20"/>
          <w:szCs w:val="20"/>
        </w:rPr>
        <w:t xml:space="preserve"> </w:t>
      </w:r>
      <w:r w:rsidRPr="003F7DC9">
        <w:rPr>
          <w:color w:val="0B0B0B"/>
          <w:sz w:val="20"/>
          <w:szCs w:val="20"/>
        </w:rPr>
        <w:t>Pane</w:t>
      </w:r>
      <w:r w:rsidRPr="003F7DC9">
        <w:rPr>
          <w:color w:val="0B0B0B"/>
          <w:spacing w:val="-12"/>
          <w:sz w:val="20"/>
          <w:szCs w:val="20"/>
        </w:rPr>
        <w:t xml:space="preserve"> </w:t>
      </w:r>
      <w:r w:rsidRPr="003F7DC9">
        <w:rPr>
          <w:color w:val="0B0B0B"/>
          <w:sz w:val="20"/>
          <w:szCs w:val="20"/>
        </w:rPr>
        <w:t>senza</w:t>
      </w:r>
      <w:r w:rsidRPr="003F7DC9">
        <w:rPr>
          <w:color w:val="0B0B0B"/>
          <w:spacing w:val="-13"/>
          <w:sz w:val="20"/>
          <w:szCs w:val="20"/>
        </w:rPr>
        <w:t xml:space="preserve"> </w:t>
      </w:r>
      <w:r w:rsidRPr="003F7DC9">
        <w:rPr>
          <w:color w:val="0B0B0B"/>
          <w:sz w:val="20"/>
          <w:szCs w:val="20"/>
        </w:rPr>
        <w:t>venire</w:t>
      </w:r>
      <w:r w:rsidRPr="003F7DC9">
        <w:rPr>
          <w:color w:val="0B0B0B"/>
          <w:spacing w:val="-13"/>
          <w:sz w:val="20"/>
          <w:szCs w:val="20"/>
        </w:rPr>
        <w:t xml:space="preserve"> </w:t>
      </w:r>
      <w:r w:rsidRPr="003F7DC9">
        <w:rPr>
          <w:color w:val="0B0B0B"/>
          <w:sz w:val="20"/>
          <w:szCs w:val="20"/>
        </w:rPr>
        <w:t>a</w:t>
      </w:r>
      <w:r w:rsidRPr="003F7DC9">
        <w:rPr>
          <w:color w:val="0B0B0B"/>
          <w:spacing w:val="-13"/>
          <w:sz w:val="20"/>
          <w:szCs w:val="20"/>
        </w:rPr>
        <w:t xml:space="preserve"> </w:t>
      </w:r>
      <w:r w:rsidRPr="003F7DC9">
        <w:rPr>
          <w:color w:val="0B0B0B"/>
          <w:sz w:val="20"/>
          <w:szCs w:val="20"/>
        </w:rPr>
        <w:t>contatto</w:t>
      </w:r>
      <w:r w:rsidRPr="003F7DC9">
        <w:rPr>
          <w:color w:val="0B0B0B"/>
          <w:spacing w:val="-13"/>
          <w:sz w:val="20"/>
          <w:szCs w:val="20"/>
        </w:rPr>
        <w:t xml:space="preserve"> </w:t>
      </w:r>
      <w:r w:rsidRPr="003F7DC9">
        <w:rPr>
          <w:color w:val="0B0B0B"/>
          <w:sz w:val="20"/>
          <w:szCs w:val="20"/>
        </w:rPr>
        <w:t>con</w:t>
      </w:r>
      <w:r w:rsidRPr="003F7DC9">
        <w:rPr>
          <w:color w:val="0B0B0B"/>
          <w:spacing w:val="-13"/>
          <w:sz w:val="20"/>
          <w:szCs w:val="20"/>
        </w:rPr>
        <w:t xml:space="preserve"> </w:t>
      </w:r>
      <w:r w:rsidRPr="003F7DC9">
        <w:rPr>
          <w:color w:val="0B0B0B"/>
          <w:sz w:val="20"/>
          <w:szCs w:val="20"/>
        </w:rPr>
        <w:t>i</w:t>
      </w:r>
      <w:r w:rsidRPr="003F7DC9">
        <w:rPr>
          <w:color w:val="0B0B0B"/>
          <w:spacing w:val="-10"/>
          <w:sz w:val="20"/>
          <w:szCs w:val="20"/>
        </w:rPr>
        <w:t xml:space="preserve"> </w:t>
      </w:r>
      <w:r w:rsidRPr="003F7DC9">
        <w:rPr>
          <w:color w:val="0B0B0B"/>
          <w:sz w:val="20"/>
          <w:szCs w:val="20"/>
        </w:rPr>
        <w:t>fedeli.</w:t>
      </w:r>
    </w:p>
    <w:p w14:paraId="207425E5" w14:textId="77777777" w:rsidR="004C1BFC" w:rsidRPr="003F7DC9" w:rsidRDefault="00D9217B" w:rsidP="00F93B18">
      <w:pPr>
        <w:pStyle w:val="Paragrafoelenco"/>
        <w:numPr>
          <w:ilvl w:val="1"/>
          <w:numId w:val="115"/>
        </w:numPr>
        <w:tabs>
          <w:tab w:val="left" w:pos="1418"/>
        </w:tabs>
        <w:spacing w:before="105"/>
        <w:ind w:left="709" w:right="794" w:firstLine="0"/>
        <w:rPr>
          <w:sz w:val="20"/>
          <w:szCs w:val="20"/>
        </w:rPr>
      </w:pPr>
      <w:r w:rsidRPr="003F7DC9">
        <w:rPr>
          <w:color w:val="0B0B0B"/>
          <w:sz w:val="20"/>
          <w:szCs w:val="20"/>
        </w:rPr>
        <w:lastRenderedPageBreak/>
        <w:t>Si ritiene imprescindibile, se dal punto di vista liturgico non risulta possibile espungere dalla cerimonia religiosa le fasi dei riti precedentemente rappresentati dove maggiore è il rischio di contagio</w:t>
      </w:r>
      <w:r w:rsidRPr="003F7DC9">
        <w:rPr>
          <w:color w:val="0B0B0B"/>
          <w:spacing w:val="-13"/>
          <w:sz w:val="20"/>
          <w:szCs w:val="20"/>
        </w:rPr>
        <w:t xml:space="preserve"> </w:t>
      </w:r>
      <w:r w:rsidRPr="003F7DC9">
        <w:rPr>
          <w:color w:val="0B0B0B"/>
          <w:sz w:val="20"/>
          <w:szCs w:val="20"/>
        </w:rPr>
        <w:t>da</w:t>
      </w:r>
      <w:r w:rsidRPr="003F7DC9">
        <w:rPr>
          <w:color w:val="0B0B0B"/>
          <w:spacing w:val="-12"/>
          <w:sz w:val="20"/>
          <w:szCs w:val="20"/>
        </w:rPr>
        <w:t xml:space="preserve"> </w:t>
      </w:r>
      <w:r w:rsidRPr="003F7DC9">
        <w:rPr>
          <w:color w:val="0B0B0B"/>
          <w:sz w:val="20"/>
          <w:szCs w:val="20"/>
        </w:rPr>
        <w:t>SARS-CoV-2,</w:t>
      </w:r>
      <w:r w:rsidRPr="003F7DC9">
        <w:rPr>
          <w:color w:val="0B0B0B"/>
          <w:spacing w:val="-12"/>
          <w:sz w:val="20"/>
          <w:szCs w:val="20"/>
        </w:rPr>
        <w:t xml:space="preserve"> </w:t>
      </w:r>
      <w:r w:rsidRPr="003F7DC9">
        <w:rPr>
          <w:color w:val="0B0B0B"/>
          <w:sz w:val="20"/>
          <w:szCs w:val="20"/>
        </w:rPr>
        <w:t>richiamare</w:t>
      </w:r>
      <w:r w:rsidRPr="003F7DC9">
        <w:rPr>
          <w:color w:val="0B0B0B"/>
          <w:spacing w:val="-11"/>
          <w:sz w:val="20"/>
          <w:szCs w:val="20"/>
        </w:rPr>
        <w:t xml:space="preserve"> </w:t>
      </w:r>
      <w:r w:rsidRPr="003F7DC9">
        <w:rPr>
          <w:color w:val="0B0B0B"/>
          <w:sz w:val="20"/>
          <w:szCs w:val="20"/>
        </w:rPr>
        <w:t>gli</w:t>
      </w:r>
      <w:r w:rsidRPr="003F7DC9">
        <w:rPr>
          <w:color w:val="0B0B0B"/>
          <w:spacing w:val="-12"/>
          <w:sz w:val="20"/>
          <w:szCs w:val="20"/>
        </w:rPr>
        <w:t xml:space="preserve"> </w:t>
      </w:r>
      <w:r w:rsidRPr="003F7DC9">
        <w:rPr>
          <w:color w:val="0B0B0B"/>
          <w:sz w:val="20"/>
          <w:szCs w:val="20"/>
        </w:rPr>
        <w:t>officianti</w:t>
      </w:r>
      <w:r w:rsidRPr="003F7DC9">
        <w:rPr>
          <w:color w:val="0B0B0B"/>
          <w:spacing w:val="-12"/>
          <w:sz w:val="20"/>
          <w:szCs w:val="20"/>
        </w:rPr>
        <w:t xml:space="preserve"> </w:t>
      </w:r>
      <w:r w:rsidRPr="003F7DC9">
        <w:rPr>
          <w:color w:val="0B0B0B"/>
          <w:sz w:val="20"/>
          <w:szCs w:val="20"/>
        </w:rPr>
        <w:t>e</w:t>
      </w:r>
      <w:r w:rsidRPr="003F7DC9">
        <w:rPr>
          <w:color w:val="0B0B0B"/>
          <w:spacing w:val="-12"/>
          <w:sz w:val="20"/>
          <w:szCs w:val="20"/>
        </w:rPr>
        <w:t xml:space="preserve"> </w:t>
      </w:r>
      <w:r w:rsidRPr="003F7DC9">
        <w:rPr>
          <w:color w:val="0B0B0B"/>
          <w:sz w:val="20"/>
          <w:szCs w:val="20"/>
        </w:rPr>
        <w:t>tutti</w:t>
      </w:r>
      <w:r w:rsidRPr="003F7DC9">
        <w:rPr>
          <w:color w:val="0B0B0B"/>
          <w:spacing w:val="-12"/>
          <w:sz w:val="20"/>
          <w:szCs w:val="20"/>
        </w:rPr>
        <w:t xml:space="preserve"> </w:t>
      </w:r>
      <w:r w:rsidRPr="003F7DC9">
        <w:rPr>
          <w:color w:val="0B0B0B"/>
          <w:sz w:val="20"/>
          <w:szCs w:val="20"/>
        </w:rPr>
        <w:t>coloro</w:t>
      </w:r>
      <w:r w:rsidRPr="003F7DC9">
        <w:rPr>
          <w:color w:val="0B0B0B"/>
          <w:spacing w:val="-12"/>
          <w:sz w:val="20"/>
          <w:szCs w:val="20"/>
        </w:rPr>
        <w:t xml:space="preserve"> </w:t>
      </w:r>
      <w:r w:rsidRPr="003F7DC9">
        <w:rPr>
          <w:color w:val="0B0B0B"/>
          <w:sz w:val="20"/>
          <w:szCs w:val="20"/>
        </w:rPr>
        <w:t>ad</w:t>
      </w:r>
      <w:r w:rsidRPr="003F7DC9">
        <w:rPr>
          <w:color w:val="0B0B0B"/>
          <w:spacing w:val="-12"/>
          <w:sz w:val="20"/>
          <w:szCs w:val="20"/>
        </w:rPr>
        <w:t xml:space="preserve"> </w:t>
      </w:r>
      <w:r w:rsidRPr="003F7DC9">
        <w:rPr>
          <w:color w:val="0B0B0B"/>
          <w:sz w:val="20"/>
          <w:szCs w:val="20"/>
        </w:rPr>
        <w:t>ogni</w:t>
      </w:r>
      <w:r w:rsidRPr="003F7DC9">
        <w:rPr>
          <w:color w:val="0B0B0B"/>
          <w:spacing w:val="-13"/>
          <w:sz w:val="20"/>
          <w:szCs w:val="20"/>
        </w:rPr>
        <w:t xml:space="preserve"> </w:t>
      </w:r>
      <w:r w:rsidRPr="003F7DC9">
        <w:rPr>
          <w:color w:val="0B0B0B"/>
          <w:sz w:val="20"/>
          <w:szCs w:val="20"/>
        </w:rPr>
        <w:t>titolo</w:t>
      </w:r>
      <w:r w:rsidRPr="003F7DC9">
        <w:rPr>
          <w:color w:val="0B0B0B"/>
          <w:spacing w:val="-12"/>
          <w:sz w:val="20"/>
          <w:szCs w:val="20"/>
        </w:rPr>
        <w:t xml:space="preserve"> </w:t>
      </w:r>
      <w:r w:rsidRPr="003F7DC9">
        <w:rPr>
          <w:color w:val="0B0B0B"/>
          <w:sz w:val="20"/>
          <w:szCs w:val="20"/>
        </w:rPr>
        <w:t>coinvolti</w:t>
      </w:r>
      <w:r w:rsidRPr="003F7DC9">
        <w:rPr>
          <w:color w:val="0B0B0B"/>
          <w:spacing w:val="-12"/>
          <w:sz w:val="20"/>
          <w:szCs w:val="20"/>
        </w:rPr>
        <w:t xml:space="preserve"> </w:t>
      </w:r>
      <w:r w:rsidRPr="003F7DC9">
        <w:rPr>
          <w:color w:val="0B0B0B"/>
          <w:sz w:val="20"/>
          <w:szCs w:val="20"/>
        </w:rPr>
        <w:t>alla</w:t>
      </w:r>
      <w:r w:rsidRPr="003F7DC9">
        <w:rPr>
          <w:color w:val="0B0B0B"/>
          <w:spacing w:val="-12"/>
          <w:sz w:val="20"/>
          <w:szCs w:val="20"/>
        </w:rPr>
        <w:t xml:space="preserve"> </w:t>
      </w:r>
      <w:r w:rsidRPr="003F7DC9">
        <w:rPr>
          <w:color w:val="0B0B0B"/>
          <w:sz w:val="20"/>
          <w:szCs w:val="20"/>
        </w:rPr>
        <w:t>vigilanza nelle cerimonie ad un assoluto rispetto delle norme igienico-sanitarie, dell’uso dei dispositivi di protezione delle vie aeree e del distanziamento</w:t>
      </w:r>
      <w:r w:rsidRPr="003F7DC9">
        <w:rPr>
          <w:color w:val="0B0B0B"/>
          <w:spacing w:val="-9"/>
          <w:sz w:val="20"/>
          <w:szCs w:val="20"/>
        </w:rPr>
        <w:t xml:space="preserve"> </w:t>
      </w:r>
      <w:r w:rsidRPr="003F7DC9">
        <w:rPr>
          <w:color w:val="0B0B0B"/>
          <w:sz w:val="20"/>
          <w:szCs w:val="20"/>
        </w:rPr>
        <w:t>sociale.</w:t>
      </w:r>
    </w:p>
    <w:p w14:paraId="22DE9238" w14:textId="77777777" w:rsidR="004C1BFC" w:rsidRPr="003F7DC9" w:rsidRDefault="004C1BFC" w:rsidP="00F93B18">
      <w:pPr>
        <w:pStyle w:val="Corpotesto"/>
        <w:ind w:left="426" w:right="794"/>
      </w:pPr>
    </w:p>
    <w:p w14:paraId="4F9C2185" w14:textId="77777777" w:rsidR="004C1BFC" w:rsidRPr="003F7DC9" w:rsidRDefault="00D9217B" w:rsidP="00F93B18">
      <w:pPr>
        <w:pStyle w:val="Paragrafoelenco"/>
        <w:numPr>
          <w:ilvl w:val="0"/>
          <w:numId w:val="68"/>
        </w:numPr>
        <w:ind w:left="709" w:right="794" w:firstLine="0"/>
        <w:rPr>
          <w:b/>
        </w:rPr>
      </w:pPr>
      <w:r w:rsidRPr="003F7DC9">
        <w:rPr>
          <w:b/>
          <w:color w:val="0B0B0B"/>
        </w:rPr>
        <w:t>Igienizzazione dei luoghi e degli oggetti</w:t>
      </w:r>
    </w:p>
    <w:p w14:paraId="33BEC77B" w14:textId="77777777" w:rsidR="004C1BFC" w:rsidRPr="003F7DC9" w:rsidRDefault="00D9217B" w:rsidP="00F93B18">
      <w:pPr>
        <w:pStyle w:val="Paragrafoelenco"/>
        <w:numPr>
          <w:ilvl w:val="1"/>
          <w:numId w:val="116"/>
        </w:numPr>
        <w:tabs>
          <w:tab w:val="left" w:pos="1418"/>
        </w:tabs>
        <w:spacing w:before="120" w:line="259" w:lineRule="auto"/>
        <w:ind w:left="709" w:right="794" w:firstLine="0"/>
        <w:rPr>
          <w:sz w:val="20"/>
          <w:szCs w:val="20"/>
        </w:rPr>
      </w:pPr>
      <w:r w:rsidRPr="003F7DC9">
        <w:rPr>
          <w:color w:val="0B0B0B"/>
          <w:sz w:val="20"/>
          <w:szCs w:val="20"/>
        </w:rPr>
        <w:t>I luoghi di culto devono essere adeguatamente igienizzati prima e dopo ogni celebrazione o incontro.</w:t>
      </w:r>
    </w:p>
    <w:p w14:paraId="38F77D32" w14:textId="77777777" w:rsidR="004C1BFC" w:rsidRPr="003F7DC9" w:rsidRDefault="00D9217B" w:rsidP="00F93B18">
      <w:pPr>
        <w:pStyle w:val="Paragrafoelenco"/>
        <w:numPr>
          <w:ilvl w:val="1"/>
          <w:numId w:val="116"/>
        </w:numPr>
        <w:tabs>
          <w:tab w:val="left" w:pos="1418"/>
        </w:tabs>
        <w:spacing w:line="259" w:lineRule="auto"/>
        <w:ind w:left="709" w:right="794" w:firstLine="0"/>
        <w:rPr>
          <w:sz w:val="20"/>
          <w:szCs w:val="20"/>
        </w:rPr>
      </w:pPr>
      <w:r w:rsidRPr="003F7DC9">
        <w:rPr>
          <w:color w:val="0B0B0B"/>
          <w:sz w:val="20"/>
          <w:szCs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9"/>
          <w:sz w:val="20"/>
          <w:szCs w:val="20"/>
        </w:rPr>
        <w:t xml:space="preserve"> </w:t>
      </w:r>
      <w:r w:rsidRPr="003F7DC9">
        <w:rPr>
          <w:color w:val="0B0B0B"/>
          <w:sz w:val="20"/>
          <w:szCs w:val="20"/>
        </w:rPr>
        <w:t>stabilita.</w:t>
      </w:r>
    </w:p>
    <w:p w14:paraId="098AB3E5" w14:textId="77777777" w:rsidR="008104E1" w:rsidRPr="003F7DC9" w:rsidRDefault="008104E1" w:rsidP="00F93B18">
      <w:pPr>
        <w:pStyle w:val="Paragrafoelenco"/>
        <w:tabs>
          <w:tab w:val="left" w:pos="1418"/>
        </w:tabs>
        <w:spacing w:line="259" w:lineRule="auto"/>
        <w:ind w:left="360" w:right="794" w:firstLine="0"/>
        <w:rPr>
          <w:sz w:val="20"/>
          <w:szCs w:val="20"/>
        </w:rPr>
      </w:pPr>
    </w:p>
    <w:p w14:paraId="29240BAB" w14:textId="77777777" w:rsidR="004C1BFC" w:rsidRPr="003F7DC9" w:rsidRDefault="00D9217B" w:rsidP="00F93B18">
      <w:pPr>
        <w:pStyle w:val="Paragrafoelenco"/>
        <w:numPr>
          <w:ilvl w:val="0"/>
          <w:numId w:val="116"/>
        </w:numPr>
        <w:tabs>
          <w:tab w:val="left" w:pos="1418"/>
        </w:tabs>
        <w:spacing w:before="143"/>
        <w:ind w:left="709" w:right="794" w:firstLine="0"/>
        <w:rPr>
          <w:b/>
        </w:rPr>
      </w:pPr>
      <w:r w:rsidRPr="003F7DC9">
        <w:rPr>
          <w:b/>
          <w:color w:val="0B0B0B"/>
        </w:rPr>
        <w:t>Comunicazione</w:t>
      </w:r>
    </w:p>
    <w:p w14:paraId="66E070CA" w14:textId="77777777" w:rsidR="008104E1" w:rsidRPr="003F7DC9" w:rsidRDefault="008104E1" w:rsidP="00F93B18">
      <w:pPr>
        <w:tabs>
          <w:tab w:val="left" w:pos="1418"/>
        </w:tabs>
        <w:spacing w:before="143"/>
        <w:ind w:right="794"/>
        <w:rPr>
          <w:b/>
        </w:rPr>
      </w:pPr>
    </w:p>
    <w:p w14:paraId="4B53F523" w14:textId="77777777" w:rsidR="004C1BFC" w:rsidRPr="003F7DC9" w:rsidRDefault="00D9217B" w:rsidP="00F93B18">
      <w:pPr>
        <w:pStyle w:val="Paragrafoelenco"/>
        <w:numPr>
          <w:ilvl w:val="1"/>
          <w:numId w:val="116"/>
        </w:numPr>
        <w:tabs>
          <w:tab w:val="left" w:pos="1418"/>
          <w:tab w:val="left" w:pos="1648"/>
        </w:tabs>
        <w:ind w:left="709" w:right="794" w:firstLine="0"/>
        <w:rPr>
          <w:sz w:val="20"/>
          <w:szCs w:val="20"/>
        </w:rPr>
      </w:pPr>
      <w:r w:rsidRPr="003F7DC9">
        <w:rPr>
          <w:color w:val="0B0B0B"/>
          <w:sz w:val="20"/>
          <w:szCs w:val="20"/>
        </w:rPr>
        <w:t>Sarà cura di ogni autorità religiosa rendere noto i contenuti del presente Protocollo attraverso le modalità che assicurino la migliore</w:t>
      </w:r>
      <w:r w:rsidRPr="003F7DC9">
        <w:rPr>
          <w:color w:val="0B0B0B"/>
          <w:spacing w:val="-4"/>
          <w:sz w:val="20"/>
          <w:szCs w:val="20"/>
        </w:rPr>
        <w:t xml:space="preserve"> </w:t>
      </w:r>
      <w:r w:rsidRPr="003F7DC9">
        <w:rPr>
          <w:color w:val="0B0B0B"/>
          <w:sz w:val="20"/>
          <w:szCs w:val="20"/>
        </w:rPr>
        <w:t>diffusione.</w:t>
      </w:r>
    </w:p>
    <w:p w14:paraId="6EF00DF0" w14:textId="77777777" w:rsidR="004C1BFC" w:rsidRPr="003F7DC9" w:rsidRDefault="00D9217B" w:rsidP="00F93B18">
      <w:pPr>
        <w:pStyle w:val="Paragrafoelenco"/>
        <w:numPr>
          <w:ilvl w:val="1"/>
          <w:numId w:val="116"/>
        </w:numPr>
        <w:tabs>
          <w:tab w:val="left" w:pos="1418"/>
          <w:tab w:val="left" w:pos="1639"/>
        </w:tabs>
        <w:ind w:left="709" w:right="794" w:firstLine="0"/>
        <w:rPr>
          <w:sz w:val="20"/>
          <w:szCs w:val="20"/>
        </w:rPr>
      </w:pPr>
      <w:r w:rsidRPr="003F7DC9">
        <w:rPr>
          <w:color w:val="0B0B0B"/>
          <w:sz w:val="20"/>
          <w:szCs w:val="20"/>
        </w:rPr>
        <w:t>All’ingresso del luogo di culto dovrà essere affisso un cartello con le indicazioni essenziali, tra</w:t>
      </w:r>
      <w:r w:rsidRPr="003F7DC9">
        <w:rPr>
          <w:color w:val="0B0B0B"/>
          <w:spacing w:val="-28"/>
          <w:sz w:val="20"/>
          <w:szCs w:val="20"/>
        </w:rPr>
        <w:t xml:space="preserve"> </w:t>
      </w:r>
      <w:r w:rsidRPr="003F7DC9">
        <w:rPr>
          <w:color w:val="0B0B0B"/>
          <w:sz w:val="20"/>
          <w:szCs w:val="20"/>
        </w:rPr>
        <w:t>le</w:t>
      </w:r>
    </w:p>
    <w:p w14:paraId="0A53A24F" w14:textId="77777777" w:rsidR="004C1BFC" w:rsidRPr="003F7DC9" w:rsidRDefault="00D9217B" w:rsidP="00F93B18">
      <w:pPr>
        <w:tabs>
          <w:tab w:val="left" w:pos="1418"/>
        </w:tabs>
        <w:ind w:left="709" w:right="794"/>
        <w:rPr>
          <w:sz w:val="20"/>
          <w:szCs w:val="20"/>
        </w:rPr>
      </w:pPr>
      <w:r w:rsidRPr="003F7DC9">
        <w:rPr>
          <w:color w:val="0B0B0B"/>
          <w:sz w:val="20"/>
          <w:szCs w:val="20"/>
        </w:rPr>
        <w:t>quali non dovranno mancare:</w:t>
      </w:r>
    </w:p>
    <w:p w14:paraId="45865663" w14:textId="77777777" w:rsidR="004C1BFC" w:rsidRPr="003F7DC9" w:rsidRDefault="00D9217B" w:rsidP="00F93B18">
      <w:pPr>
        <w:pStyle w:val="Paragrafoelenco"/>
        <w:numPr>
          <w:ilvl w:val="2"/>
          <w:numId w:val="116"/>
        </w:numPr>
        <w:tabs>
          <w:tab w:val="left" w:pos="1418"/>
        </w:tabs>
        <w:ind w:left="709" w:right="794" w:firstLine="0"/>
        <w:jc w:val="left"/>
        <w:rPr>
          <w:sz w:val="20"/>
          <w:szCs w:val="20"/>
        </w:rPr>
      </w:pPr>
      <w:r w:rsidRPr="003F7DC9">
        <w:rPr>
          <w:color w:val="0B0B0B"/>
          <w:sz w:val="20"/>
          <w:szCs w:val="20"/>
        </w:rPr>
        <w:t>il numero massimo dei partecipanti ammessi, in relazione alla capienza</w:t>
      </w:r>
      <w:r w:rsidRPr="003F7DC9">
        <w:rPr>
          <w:color w:val="0B0B0B"/>
          <w:spacing w:val="-5"/>
          <w:sz w:val="20"/>
          <w:szCs w:val="20"/>
        </w:rPr>
        <w:t xml:space="preserve"> </w:t>
      </w:r>
      <w:r w:rsidRPr="003F7DC9">
        <w:rPr>
          <w:color w:val="0B0B0B"/>
          <w:sz w:val="20"/>
          <w:szCs w:val="20"/>
        </w:rPr>
        <w:t>dell’edificio;</w:t>
      </w:r>
    </w:p>
    <w:p w14:paraId="4DACFBD1" w14:textId="77777777" w:rsidR="004C1BFC" w:rsidRPr="003F7DC9" w:rsidRDefault="00D9217B" w:rsidP="00F93B18">
      <w:pPr>
        <w:pStyle w:val="Paragrafoelenco"/>
        <w:numPr>
          <w:ilvl w:val="2"/>
          <w:numId w:val="116"/>
        </w:numPr>
        <w:tabs>
          <w:tab w:val="left" w:pos="1418"/>
          <w:tab w:val="left" w:pos="1811"/>
        </w:tabs>
        <w:ind w:left="709" w:right="794" w:firstLine="0"/>
        <w:rPr>
          <w:sz w:val="20"/>
          <w:szCs w:val="20"/>
        </w:rPr>
      </w:pPr>
      <w:r w:rsidRPr="003F7DC9">
        <w:rPr>
          <w:color w:val="0B0B0B"/>
          <w:sz w:val="20"/>
          <w:szCs w:val="20"/>
        </w:rPr>
        <w:t>il divieto di ingresso per chi presenta sintomi influenzali/respirat</w:t>
      </w:r>
      <w:r w:rsidR="009E4CFC" w:rsidRPr="003F7DC9">
        <w:rPr>
          <w:color w:val="0B0B0B"/>
          <w:sz w:val="20"/>
          <w:szCs w:val="20"/>
        </w:rPr>
        <w:t xml:space="preserve">ori, temperatura corporea pari </w:t>
      </w:r>
      <w:r w:rsidRPr="003F7DC9">
        <w:rPr>
          <w:color w:val="0B0B0B"/>
          <w:sz w:val="20"/>
          <w:szCs w:val="20"/>
        </w:rPr>
        <w:t>o superiore ai 37,5° C o è stato in contatto con persone positive a SARS-CoV-2 nei giorni precedenti;</w:t>
      </w:r>
    </w:p>
    <w:p w14:paraId="00455154" w14:textId="77777777" w:rsidR="004C1BFC" w:rsidRPr="003F7DC9" w:rsidRDefault="00D9217B" w:rsidP="00F93B18">
      <w:pPr>
        <w:pStyle w:val="Paragrafoelenco"/>
        <w:numPr>
          <w:ilvl w:val="2"/>
          <w:numId w:val="116"/>
        </w:numPr>
        <w:tabs>
          <w:tab w:val="left" w:pos="1418"/>
          <w:tab w:val="left" w:pos="1798"/>
        </w:tabs>
        <w:ind w:left="709" w:right="794" w:firstLine="0"/>
        <w:rPr>
          <w:sz w:val="20"/>
          <w:szCs w:val="20"/>
        </w:rPr>
      </w:pPr>
      <w:r w:rsidRPr="003F7DC9">
        <w:rPr>
          <w:color w:val="0B0B0B"/>
          <w:sz w:val="20"/>
          <w:szCs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szCs w:val="20"/>
        </w:rPr>
        <w:t xml:space="preserve"> </w:t>
      </w:r>
      <w:r w:rsidRPr="003F7DC9">
        <w:rPr>
          <w:color w:val="0B0B0B"/>
          <w:sz w:val="20"/>
          <w:szCs w:val="20"/>
        </w:rPr>
        <w:t>bocca.</w:t>
      </w:r>
    </w:p>
    <w:p w14:paraId="7E4DB32B" w14:textId="77777777" w:rsidR="00BA6340" w:rsidRPr="003F7DC9" w:rsidRDefault="00BA6340" w:rsidP="00F93B18">
      <w:pPr>
        <w:pStyle w:val="Paragrafoelenco"/>
        <w:tabs>
          <w:tab w:val="left" w:pos="1418"/>
          <w:tab w:val="left" w:pos="1798"/>
        </w:tabs>
        <w:spacing w:before="105" w:line="319" w:lineRule="auto"/>
        <w:ind w:left="709" w:right="794" w:firstLine="0"/>
        <w:rPr>
          <w:sz w:val="20"/>
          <w:szCs w:val="20"/>
        </w:rPr>
      </w:pPr>
    </w:p>
    <w:p w14:paraId="05DF668C" w14:textId="77777777" w:rsidR="004C1BFC" w:rsidRPr="003F7DC9" w:rsidRDefault="00D9217B" w:rsidP="00F93B18">
      <w:pPr>
        <w:pStyle w:val="Paragrafoelenco"/>
        <w:numPr>
          <w:ilvl w:val="0"/>
          <w:numId w:val="116"/>
        </w:numPr>
        <w:tabs>
          <w:tab w:val="left" w:pos="1418"/>
        </w:tabs>
        <w:spacing w:before="34"/>
        <w:ind w:left="709" w:right="794" w:firstLine="0"/>
        <w:rPr>
          <w:b/>
        </w:rPr>
      </w:pPr>
      <w:r w:rsidRPr="003F7DC9">
        <w:rPr>
          <w:b/>
          <w:color w:val="0B0B0B"/>
        </w:rPr>
        <w:t>Altri suggerimenti</w:t>
      </w:r>
    </w:p>
    <w:p w14:paraId="666DB657" w14:textId="77777777" w:rsidR="00BA6340" w:rsidRPr="003F7DC9" w:rsidRDefault="00BA6340" w:rsidP="00F93B18">
      <w:pPr>
        <w:pStyle w:val="Paragrafoelenco"/>
        <w:tabs>
          <w:tab w:val="left" w:pos="1418"/>
        </w:tabs>
        <w:spacing w:before="34"/>
        <w:ind w:left="709" w:right="794" w:firstLine="0"/>
        <w:rPr>
          <w:b/>
        </w:rPr>
      </w:pPr>
    </w:p>
    <w:p w14:paraId="19F90B43" w14:textId="77777777" w:rsidR="004C1BFC" w:rsidRPr="003F7DC9" w:rsidRDefault="00D9217B" w:rsidP="00F93B18">
      <w:pPr>
        <w:pStyle w:val="Paragrafoelenco"/>
        <w:numPr>
          <w:ilvl w:val="1"/>
          <w:numId w:val="116"/>
        </w:numPr>
        <w:tabs>
          <w:tab w:val="left" w:pos="1418"/>
        </w:tabs>
        <w:spacing w:before="34"/>
        <w:ind w:left="709" w:right="794" w:firstLine="0"/>
        <w:rPr>
          <w:color w:val="0B0B0B"/>
          <w:sz w:val="20"/>
          <w:szCs w:val="20"/>
        </w:rPr>
      </w:pPr>
      <w:r w:rsidRPr="003F7DC9">
        <w:rPr>
          <w:color w:val="0B0B0B"/>
          <w:sz w:val="20"/>
          <w:szCs w:val="20"/>
        </w:rPr>
        <w:t>Ove il luogo di culto non sia idoneo al rispetto delle indicazioni del presente Protocollo, può essere</w:t>
      </w:r>
      <w:r w:rsidRPr="003F7DC9">
        <w:rPr>
          <w:color w:val="0B0B0B"/>
          <w:spacing w:val="-5"/>
          <w:sz w:val="20"/>
          <w:szCs w:val="20"/>
        </w:rPr>
        <w:t xml:space="preserve"> </w:t>
      </w:r>
      <w:r w:rsidRPr="003F7DC9">
        <w:rPr>
          <w:color w:val="0B0B0B"/>
          <w:sz w:val="20"/>
          <w:szCs w:val="20"/>
        </w:rPr>
        <w:t>valutata</w:t>
      </w:r>
      <w:r w:rsidRPr="003F7DC9">
        <w:rPr>
          <w:color w:val="0B0B0B"/>
          <w:spacing w:val="-7"/>
          <w:sz w:val="20"/>
          <w:szCs w:val="20"/>
        </w:rPr>
        <w:t xml:space="preserve"> </w:t>
      </w:r>
      <w:r w:rsidRPr="003F7DC9">
        <w:rPr>
          <w:color w:val="0B0B0B"/>
          <w:sz w:val="20"/>
          <w:szCs w:val="20"/>
        </w:rPr>
        <w:t>la</w:t>
      </w:r>
      <w:r w:rsidRPr="003F7DC9">
        <w:rPr>
          <w:color w:val="0B0B0B"/>
          <w:spacing w:val="-8"/>
          <w:sz w:val="20"/>
          <w:szCs w:val="20"/>
        </w:rPr>
        <w:t xml:space="preserve"> </w:t>
      </w:r>
      <w:r w:rsidRPr="003F7DC9">
        <w:rPr>
          <w:color w:val="0B0B0B"/>
          <w:sz w:val="20"/>
          <w:szCs w:val="20"/>
        </w:rPr>
        <w:t>possibilità</w:t>
      </w:r>
      <w:r w:rsidRPr="003F7DC9">
        <w:rPr>
          <w:color w:val="0B0B0B"/>
          <w:spacing w:val="-6"/>
          <w:sz w:val="20"/>
          <w:szCs w:val="20"/>
        </w:rPr>
        <w:t xml:space="preserve"> </w:t>
      </w:r>
      <w:r w:rsidRPr="003F7DC9">
        <w:rPr>
          <w:color w:val="0B0B0B"/>
          <w:sz w:val="20"/>
          <w:szCs w:val="20"/>
        </w:rPr>
        <w:t>di</w:t>
      </w:r>
      <w:r w:rsidRPr="003F7DC9">
        <w:rPr>
          <w:color w:val="0B0B0B"/>
          <w:spacing w:val="-5"/>
          <w:sz w:val="20"/>
          <w:szCs w:val="20"/>
        </w:rPr>
        <w:t xml:space="preserve"> </w:t>
      </w:r>
      <w:r w:rsidRPr="003F7DC9">
        <w:rPr>
          <w:color w:val="0B0B0B"/>
          <w:sz w:val="20"/>
          <w:szCs w:val="20"/>
        </w:rPr>
        <w:t>svolgere</w:t>
      </w:r>
      <w:r w:rsidRPr="003F7DC9">
        <w:rPr>
          <w:color w:val="0B0B0B"/>
          <w:spacing w:val="-9"/>
          <w:sz w:val="20"/>
          <w:szCs w:val="20"/>
        </w:rPr>
        <w:t xml:space="preserve"> </w:t>
      </w:r>
      <w:r w:rsidRPr="003F7DC9">
        <w:rPr>
          <w:color w:val="0B0B0B"/>
          <w:sz w:val="20"/>
          <w:szCs w:val="20"/>
        </w:rPr>
        <w:t>le</w:t>
      </w:r>
      <w:r w:rsidRPr="003F7DC9">
        <w:rPr>
          <w:color w:val="0B0B0B"/>
          <w:spacing w:val="-5"/>
          <w:sz w:val="20"/>
          <w:szCs w:val="20"/>
        </w:rPr>
        <w:t xml:space="preserve"> </w:t>
      </w:r>
      <w:r w:rsidRPr="003F7DC9">
        <w:rPr>
          <w:color w:val="0B0B0B"/>
          <w:sz w:val="20"/>
          <w:szCs w:val="20"/>
        </w:rPr>
        <w:t>funzioni</w:t>
      </w:r>
      <w:r w:rsidRPr="003F7DC9">
        <w:rPr>
          <w:color w:val="0B0B0B"/>
          <w:spacing w:val="-6"/>
          <w:sz w:val="20"/>
          <w:szCs w:val="20"/>
        </w:rPr>
        <w:t xml:space="preserve"> </w:t>
      </w:r>
      <w:r w:rsidRPr="003F7DC9">
        <w:rPr>
          <w:color w:val="0B0B0B"/>
          <w:sz w:val="20"/>
          <w:szCs w:val="20"/>
        </w:rPr>
        <w:t>all’aperto,</w:t>
      </w:r>
      <w:r w:rsidRPr="003F7DC9">
        <w:rPr>
          <w:color w:val="0B0B0B"/>
          <w:spacing w:val="-3"/>
          <w:sz w:val="20"/>
          <w:szCs w:val="20"/>
        </w:rPr>
        <w:t xml:space="preserve"> </w:t>
      </w:r>
      <w:r w:rsidRPr="003F7DC9">
        <w:rPr>
          <w:color w:val="0B0B0B"/>
          <w:sz w:val="20"/>
          <w:szCs w:val="20"/>
        </w:rPr>
        <w:t>assicurandone</w:t>
      </w:r>
      <w:r w:rsidRPr="003F7DC9">
        <w:rPr>
          <w:color w:val="0B0B0B"/>
          <w:spacing w:val="-4"/>
          <w:sz w:val="20"/>
          <w:szCs w:val="20"/>
        </w:rPr>
        <w:t xml:space="preserve"> </w:t>
      </w:r>
      <w:r w:rsidRPr="003F7DC9">
        <w:rPr>
          <w:color w:val="0B0B0B"/>
          <w:sz w:val="20"/>
          <w:szCs w:val="20"/>
        </w:rPr>
        <w:t>la</w:t>
      </w:r>
      <w:r w:rsidRPr="003F7DC9">
        <w:rPr>
          <w:color w:val="0B0B0B"/>
          <w:spacing w:val="-7"/>
          <w:sz w:val="20"/>
          <w:szCs w:val="20"/>
        </w:rPr>
        <w:t xml:space="preserve"> </w:t>
      </w:r>
      <w:r w:rsidRPr="003F7DC9">
        <w:rPr>
          <w:color w:val="0B0B0B"/>
          <w:sz w:val="20"/>
          <w:szCs w:val="20"/>
        </w:rPr>
        <w:t>dignità</w:t>
      </w:r>
      <w:r w:rsidRPr="003F7DC9">
        <w:rPr>
          <w:color w:val="0B0B0B"/>
          <w:spacing w:val="-4"/>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il</w:t>
      </w:r>
      <w:r w:rsidRPr="003F7DC9">
        <w:rPr>
          <w:color w:val="0B0B0B"/>
          <w:spacing w:val="-6"/>
          <w:sz w:val="20"/>
          <w:szCs w:val="20"/>
        </w:rPr>
        <w:t xml:space="preserve"> </w:t>
      </w:r>
      <w:r w:rsidRPr="003F7DC9">
        <w:rPr>
          <w:color w:val="0B0B0B"/>
          <w:sz w:val="20"/>
          <w:szCs w:val="20"/>
        </w:rPr>
        <w:t>rispetto della normativa sanitaria, con la partecipazione massima di 1.000</w:t>
      </w:r>
      <w:r w:rsidRPr="003F7DC9">
        <w:rPr>
          <w:color w:val="0B0B0B"/>
          <w:spacing w:val="11"/>
          <w:sz w:val="20"/>
          <w:szCs w:val="20"/>
        </w:rPr>
        <w:t xml:space="preserve"> </w:t>
      </w:r>
      <w:r w:rsidRPr="003F7DC9">
        <w:rPr>
          <w:color w:val="0B0B0B"/>
          <w:sz w:val="20"/>
          <w:szCs w:val="20"/>
        </w:rPr>
        <w:t>persone.</w:t>
      </w:r>
    </w:p>
    <w:p w14:paraId="0231D326" w14:textId="77777777" w:rsidR="00BA6340" w:rsidRPr="003F7DC9" w:rsidRDefault="00BA6340" w:rsidP="00F93B18">
      <w:pPr>
        <w:tabs>
          <w:tab w:val="left" w:pos="1418"/>
        </w:tabs>
        <w:spacing w:before="34"/>
        <w:ind w:right="794"/>
        <w:rPr>
          <w:color w:val="0B0B0B"/>
          <w:sz w:val="20"/>
          <w:szCs w:val="20"/>
        </w:rPr>
      </w:pPr>
    </w:p>
    <w:p w14:paraId="4C7E090F" w14:textId="77777777" w:rsidR="00BA6340" w:rsidRPr="003F7DC9" w:rsidRDefault="00BA6340" w:rsidP="00F93B18">
      <w:pPr>
        <w:tabs>
          <w:tab w:val="left" w:pos="1418"/>
        </w:tabs>
        <w:spacing w:before="34"/>
        <w:ind w:right="794"/>
        <w:rPr>
          <w:color w:val="0B0B0B"/>
          <w:sz w:val="20"/>
          <w:szCs w:val="20"/>
        </w:rPr>
      </w:pPr>
    </w:p>
    <w:p w14:paraId="1A2E5D65" w14:textId="77777777" w:rsidR="00BA6340" w:rsidRPr="003F7DC9" w:rsidRDefault="00BA6340" w:rsidP="00F93B18">
      <w:pPr>
        <w:tabs>
          <w:tab w:val="left" w:pos="1418"/>
        </w:tabs>
        <w:spacing w:before="34"/>
        <w:ind w:right="794"/>
        <w:rPr>
          <w:color w:val="0B0B0B"/>
          <w:sz w:val="20"/>
          <w:szCs w:val="20"/>
        </w:rPr>
      </w:pPr>
    </w:p>
    <w:p w14:paraId="7FC1A71B" w14:textId="77777777" w:rsidR="00162214" w:rsidRPr="003F7DC9" w:rsidRDefault="00162214" w:rsidP="00F93B18">
      <w:pPr>
        <w:pStyle w:val="Paragrafoelenco"/>
        <w:tabs>
          <w:tab w:val="left" w:pos="1418"/>
        </w:tabs>
        <w:spacing w:before="34"/>
        <w:ind w:left="709" w:right="794" w:firstLine="0"/>
        <w:rPr>
          <w:b/>
          <w:sz w:val="20"/>
          <w:szCs w:val="20"/>
        </w:rPr>
      </w:pPr>
    </w:p>
    <w:p w14:paraId="4334B896" w14:textId="77777777" w:rsidR="004C1BFC" w:rsidRPr="003F7DC9" w:rsidRDefault="00D9217B" w:rsidP="00F93B18">
      <w:pPr>
        <w:spacing w:line="319" w:lineRule="auto"/>
        <w:ind w:left="709" w:right="794"/>
        <w:jc w:val="both"/>
        <w:rPr>
          <w:i/>
          <w:sz w:val="20"/>
          <w:szCs w:val="20"/>
        </w:rPr>
      </w:pPr>
      <w:r w:rsidRPr="003F7DC9">
        <w:rPr>
          <w:i/>
          <w:color w:val="0B0B0B"/>
          <w:sz w:val="20"/>
          <w:szCs w:val="20"/>
        </w:rPr>
        <w:t>Il Comitato Tecnico-Scientifico, nella seduta n. 71 del 12 maggio 2020 e n. 73 del 14 maggio 2020, ha esaminato e approvato il presente “Protocollo con le Chiese Protestanti, Evangeliche, Anglicane”, con le</w:t>
      </w:r>
      <w:r w:rsidRPr="003F7DC9">
        <w:rPr>
          <w:i/>
          <w:color w:val="0B0B0B"/>
          <w:spacing w:val="12"/>
          <w:sz w:val="20"/>
          <w:szCs w:val="20"/>
        </w:rPr>
        <w:t xml:space="preserve"> </w:t>
      </w:r>
      <w:r w:rsidRPr="003F7DC9">
        <w:rPr>
          <w:i/>
          <w:color w:val="0B0B0B"/>
          <w:sz w:val="20"/>
          <w:szCs w:val="20"/>
        </w:rPr>
        <w:t>raccomandazioni</w:t>
      </w:r>
      <w:r w:rsidRPr="003F7DC9">
        <w:rPr>
          <w:i/>
          <w:color w:val="0B0B0B"/>
          <w:spacing w:val="12"/>
          <w:sz w:val="20"/>
          <w:szCs w:val="20"/>
        </w:rPr>
        <w:t xml:space="preserve"> </w:t>
      </w:r>
      <w:r w:rsidRPr="003F7DC9">
        <w:rPr>
          <w:i/>
          <w:color w:val="0B0B0B"/>
          <w:sz w:val="20"/>
          <w:szCs w:val="20"/>
        </w:rPr>
        <w:t>che</w:t>
      </w:r>
      <w:r w:rsidRPr="003F7DC9">
        <w:rPr>
          <w:i/>
          <w:color w:val="0B0B0B"/>
          <w:spacing w:val="13"/>
          <w:sz w:val="20"/>
          <w:szCs w:val="20"/>
        </w:rPr>
        <w:t xml:space="preserve"> </w:t>
      </w:r>
      <w:r w:rsidRPr="003F7DC9">
        <w:rPr>
          <w:i/>
          <w:color w:val="0B0B0B"/>
          <w:sz w:val="20"/>
          <w:szCs w:val="20"/>
        </w:rPr>
        <w:t>sono</w:t>
      </w:r>
      <w:r w:rsidRPr="003F7DC9">
        <w:rPr>
          <w:i/>
          <w:color w:val="0B0B0B"/>
          <w:spacing w:val="12"/>
          <w:sz w:val="20"/>
          <w:szCs w:val="20"/>
        </w:rPr>
        <w:t xml:space="preserve"> </w:t>
      </w:r>
      <w:r w:rsidRPr="003F7DC9">
        <w:rPr>
          <w:i/>
          <w:color w:val="0B0B0B"/>
          <w:sz w:val="20"/>
          <w:szCs w:val="20"/>
        </w:rPr>
        <w:t>state</w:t>
      </w:r>
      <w:r w:rsidRPr="003F7DC9">
        <w:rPr>
          <w:i/>
          <w:color w:val="0B0B0B"/>
          <w:spacing w:val="12"/>
          <w:sz w:val="20"/>
          <w:szCs w:val="20"/>
        </w:rPr>
        <w:t xml:space="preserve"> </w:t>
      </w:r>
      <w:r w:rsidRPr="003F7DC9">
        <w:rPr>
          <w:i/>
          <w:color w:val="0B0B0B"/>
          <w:sz w:val="20"/>
          <w:szCs w:val="20"/>
        </w:rPr>
        <w:t>recepite.</w:t>
      </w:r>
      <w:r w:rsidRPr="003F7DC9">
        <w:rPr>
          <w:i/>
          <w:color w:val="0B0B0B"/>
          <w:spacing w:val="13"/>
          <w:sz w:val="20"/>
          <w:szCs w:val="20"/>
        </w:rPr>
        <w:t xml:space="preserve"> </w:t>
      </w:r>
      <w:r w:rsidRPr="003F7DC9">
        <w:rPr>
          <w:i/>
          <w:color w:val="0B0B0B"/>
          <w:sz w:val="20"/>
          <w:szCs w:val="20"/>
        </w:rPr>
        <w:t>Il</w:t>
      </w:r>
      <w:r w:rsidRPr="003F7DC9">
        <w:rPr>
          <w:i/>
          <w:color w:val="0B0B0B"/>
          <w:spacing w:val="12"/>
          <w:sz w:val="20"/>
          <w:szCs w:val="20"/>
        </w:rPr>
        <w:t xml:space="preserve"> </w:t>
      </w:r>
      <w:r w:rsidRPr="003F7DC9">
        <w:rPr>
          <w:i/>
          <w:color w:val="0B0B0B"/>
          <w:sz w:val="20"/>
          <w:szCs w:val="20"/>
        </w:rPr>
        <w:t>testo</w:t>
      </w:r>
      <w:r w:rsidRPr="003F7DC9">
        <w:rPr>
          <w:i/>
          <w:color w:val="0B0B0B"/>
          <w:spacing w:val="13"/>
          <w:sz w:val="20"/>
          <w:szCs w:val="20"/>
        </w:rPr>
        <w:t xml:space="preserve"> </w:t>
      </w:r>
      <w:r w:rsidRPr="003F7DC9">
        <w:rPr>
          <w:i/>
          <w:color w:val="0B0B0B"/>
          <w:sz w:val="20"/>
          <w:szCs w:val="20"/>
        </w:rPr>
        <w:t>finale</w:t>
      </w:r>
      <w:r w:rsidRPr="003F7DC9">
        <w:rPr>
          <w:i/>
          <w:color w:val="0B0B0B"/>
          <w:spacing w:val="12"/>
          <w:sz w:val="20"/>
          <w:szCs w:val="20"/>
        </w:rPr>
        <w:t xml:space="preserve"> </w:t>
      </w:r>
      <w:r w:rsidRPr="003F7DC9">
        <w:rPr>
          <w:i/>
          <w:color w:val="0B0B0B"/>
          <w:sz w:val="20"/>
          <w:szCs w:val="20"/>
        </w:rPr>
        <w:t>emendato,</w:t>
      </w:r>
      <w:r w:rsidRPr="003F7DC9">
        <w:rPr>
          <w:i/>
          <w:color w:val="0B0B0B"/>
          <w:spacing w:val="12"/>
          <w:sz w:val="20"/>
          <w:szCs w:val="20"/>
        </w:rPr>
        <w:t xml:space="preserve"> </w:t>
      </w:r>
      <w:r w:rsidRPr="003F7DC9">
        <w:rPr>
          <w:i/>
          <w:color w:val="0B0B0B"/>
          <w:sz w:val="20"/>
          <w:szCs w:val="20"/>
        </w:rPr>
        <w:t>su</w:t>
      </w:r>
      <w:r w:rsidRPr="003F7DC9">
        <w:rPr>
          <w:i/>
          <w:color w:val="0B0B0B"/>
          <w:spacing w:val="11"/>
          <w:sz w:val="20"/>
          <w:szCs w:val="20"/>
        </w:rPr>
        <w:t xml:space="preserve"> </w:t>
      </w:r>
      <w:r w:rsidRPr="003F7DC9">
        <w:rPr>
          <w:i/>
          <w:color w:val="0B0B0B"/>
          <w:sz w:val="20"/>
          <w:szCs w:val="20"/>
        </w:rPr>
        <w:t>richiesta,</w:t>
      </w:r>
      <w:r w:rsidRPr="003F7DC9">
        <w:rPr>
          <w:i/>
          <w:color w:val="0B0B0B"/>
          <w:spacing w:val="12"/>
          <w:sz w:val="20"/>
          <w:szCs w:val="20"/>
        </w:rPr>
        <w:t xml:space="preserve"> </w:t>
      </w:r>
      <w:r w:rsidRPr="003F7DC9">
        <w:rPr>
          <w:i/>
          <w:color w:val="0B0B0B"/>
          <w:sz w:val="20"/>
          <w:szCs w:val="20"/>
        </w:rPr>
        <w:t>è</w:t>
      </w:r>
      <w:r w:rsidRPr="003F7DC9">
        <w:rPr>
          <w:i/>
          <w:color w:val="0B0B0B"/>
          <w:spacing w:val="13"/>
          <w:sz w:val="20"/>
          <w:szCs w:val="20"/>
        </w:rPr>
        <w:t xml:space="preserve"> </w:t>
      </w:r>
      <w:r w:rsidRPr="003F7DC9">
        <w:rPr>
          <w:i/>
          <w:color w:val="0B0B0B"/>
          <w:sz w:val="20"/>
          <w:szCs w:val="20"/>
        </w:rPr>
        <w:t>stato</w:t>
      </w:r>
      <w:r w:rsidRPr="003F7DC9">
        <w:rPr>
          <w:i/>
          <w:color w:val="0B0B0B"/>
          <w:spacing w:val="12"/>
          <w:sz w:val="20"/>
          <w:szCs w:val="20"/>
        </w:rPr>
        <w:t xml:space="preserve"> </w:t>
      </w:r>
      <w:r w:rsidRPr="003F7DC9">
        <w:rPr>
          <w:i/>
          <w:color w:val="0B0B0B"/>
          <w:sz w:val="20"/>
          <w:szCs w:val="20"/>
        </w:rPr>
        <w:t>trasmesso,</w:t>
      </w:r>
      <w:r w:rsidRPr="003F7DC9">
        <w:rPr>
          <w:i/>
          <w:color w:val="0B0B0B"/>
          <w:spacing w:val="12"/>
          <w:sz w:val="20"/>
          <w:szCs w:val="20"/>
        </w:rPr>
        <w:t xml:space="preserve"> </w:t>
      </w:r>
      <w:r w:rsidRPr="003F7DC9">
        <w:rPr>
          <w:i/>
          <w:color w:val="0B0B0B"/>
          <w:sz w:val="20"/>
          <w:szCs w:val="20"/>
        </w:rPr>
        <w:t>in</w:t>
      </w:r>
    </w:p>
    <w:p w14:paraId="589A1D0B" w14:textId="77777777" w:rsidR="004C1BFC" w:rsidRPr="003F7DC9" w:rsidRDefault="00D9217B" w:rsidP="00F93B18">
      <w:pPr>
        <w:spacing w:line="240" w:lineRule="exact"/>
        <w:ind w:left="709" w:right="794"/>
        <w:jc w:val="both"/>
        <w:rPr>
          <w:i/>
          <w:sz w:val="20"/>
          <w:szCs w:val="20"/>
        </w:rPr>
      </w:pPr>
      <w:r w:rsidRPr="003F7DC9">
        <w:rPr>
          <w:i/>
          <w:color w:val="0B0B0B"/>
          <w:sz w:val="20"/>
          <w:szCs w:val="20"/>
        </w:rPr>
        <w:t>data odierna, al Comitato Tecnico Scientifico.</w:t>
      </w:r>
    </w:p>
    <w:p w14:paraId="2B5924EF" w14:textId="77777777" w:rsidR="004C1BFC" w:rsidRPr="003F7DC9" w:rsidRDefault="00D9217B" w:rsidP="00F93B18">
      <w:pPr>
        <w:spacing w:before="2"/>
        <w:ind w:left="709" w:right="794"/>
        <w:jc w:val="both"/>
        <w:rPr>
          <w:i/>
          <w:color w:val="0B0B0B"/>
          <w:sz w:val="20"/>
          <w:szCs w:val="20"/>
        </w:rPr>
      </w:pPr>
      <w:r w:rsidRPr="003F7DC9">
        <w:rPr>
          <w:i/>
          <w:color w:val="0B0B0B"/>
          <w:sz w:val="20"/>
          <w:szCs w:val="20"/>
        </w:rPr>
        <w:t>Il presente Protocollo entrerà in vigore a far data dal giorno 18 maggio 2020.</w:t>
      </w:r>
    </w:p>
    <w:p w14:paraId="15EABAEB" w14:textId="77777777" w:rsidR="009E7AF3" w:rsidRPr="003F7DC9" w:rsidRDefault="009E7AF3" w:rsidP="00F93B18">
      <w:pPr>
        <w:spacing w:before="2"/>
        <w:ind w:left="709" w:right="794"/>
        <w:jc w:val="both"/>
        <w:rPr>
          <w:i/>
          <w:sz w:val="20"/>
          <w:szCs w:val="20"/>
        </w:rPr>
      </w:pPr>
    </w:p>
    <w:p w14:paraId="691197E5" w14:textId="77777777" w:rsidR="009E7AF3" w:rsidRPr="003F7DC9" w:rsidRDefault="009E7AF3" w:rsidP="00F93B18">
      <w:pPr>
        <w:spacing w:before="2"/>
        <w:ind w:left="709" w:right="794"/>
        <w:jc w:val="both"/>
        <w:rPr>
          <w:i/>
          <w:sz w:val="20"/>
          <w:szCs w:val="20"/>
        </w:rPr>
      </w:pPr>
    </w:p>
    <w:p w14:paraId="62FD13D1" w14:textId="77777777" w:rsidR="004C1BFC" w:rsidRPr="003F7DC9" w:rsidRDefault="004C1BFC" w:rsidP="00F93B18">
      <w:pPr>
        <w:pStyle w:val="Corpotesto"/>
        <w:spacing w:before="10"/>
        <w:ind w:left="709" w:right="794"/>
        <w:rPr>
          <w:i/>
        </w:rPr>
      </w:pPr>
    </w:p>
    <w:p w14:paraId="21EE1AC9" w14:textId="77777777" w:rsidR="004C1BFC" w:rsidRPr="003F7DC9" w:rsidRDefault="00D9217B" w:rsidP="00F93B18">
      <w:pPr>
        <w:tabs>
          <w:tab w:val="left" w:pos="3125"/>
          <w:tab w:val="left" w:pos="6529"/>
        </w:tabs>
        <w:ind w:left="709" w:right="794"/>
        <w:jc w:val="both"/>
        <w:rPr>
          <w:sz w:val="20"/>
          <w:szCs w:val="20"/>
        </w:rPr>
      </w:pPr>
      <w:r w:rsidRPr="003F7DC9">
        <w:rPr>
          <w:color w:val="0B0B0B"/>
          <w:sz w:val="20"/>
          <w:szCs w:val="20"/>
        </w:rPr>
        <w:t>I</w:t>
      </w:r>
      <w:r w:rsidRPr="003F7DC9">
        <w:rPr>
          <w:color w:val="0B0B0B"/>
          <w:spacing w:val="5"/>
          <w:sz w:val="20"/>
          <w:szCs w:val="20"/>
        </w:rPr>
        <w:t xml:space="preserve"> </w:t>
      </w:r>
      <w:r w:rsidRPr="003F7DC9">
        <w:rPr>
          <w:color w:val="0B0B0B"/>
          <w:sz w:val="20"/>
          <w:szCs w:val="20"/>
        </w:rPr>
        <w:t>rappresentanti</w:t>
      </w:r>
      <w:r w:rsidRPr="003F7DC9">
        <w:rPr>
          <w:color w:val="0B0B0B"/>
          <w:sz w:val="20"/>
          <w:szCs w:val="20"/>
        </w:rPr>
        <w:tab/>
        <w:t>Prof. Avv.</w:t>
      </w:r>
      <w:r w:rsidRPr="003F7DC9">
        <w:rPr>
          <w:color w:val="0B0B0B"/>
          <w:spacing w:val="7"/>
          <w:sz w:val="20"/>
          <w:szCs w:val="20"/>
        </w:rPr>
        <w:t xml:space="preserve"> </w:t>
      </w:r>
      <w:r w:rsidRPr="003F7DC9">
        <w:rPr>
          <w:color w:val="0B0B0B"/>
          <w:sz w:val="20"/>
          <w:szCs w:val="20"/>
        </w:rPr>
        <w:t>Giuseppe</w:t>
      </w:r>
      <w:r w:rsidRPr="003F7DC9">
        <w:rPr>
          <w:color w:val="0B0B0B"/>
          <w:spacing w:val="4"/>
          <w:sz w:val="20"/>
          <w:szCs w:val="20"/>
        </w:rPr>
        <w:t xml:space="preserve"> </w:t>
      </w:r>
      <w:r w:rsidRPr="003F7DC9">
        <w:rPr>
          <w:color w:val="0B0B0B"/>
          <w:sz w:val="20"/>
          <w:szCs w:val="20"/>
        </w:rPr>
        <w:t>Conte</w:t>
      </w:r>
      <w:r w:rsidRPr="003F7DC9">
        <w:rPr>
          <w:color w:val="0B0B0B"/>
          <w:sz w:val="20"/>
          <w:szCs w:val="20"/>
        </w:rPr>
        <w:tab/>
        <w:t>Cons. Pref. Luciana</w:t>
      </w:r>
      <w:r w:rsidRPr="003F7DC9">
        <w:rPr>
          <w:color w:val="0B0B0B"/>
          <w:spacing w:val="5"/>
          <w:sz w:val="20"/>
          <w:szCs w:val="20"/>
        </w:rPr>
        <w:t xml:space="preserve"> </w:t>
      </w:r>
      <w:r w:rsidRPr="003F7DC9">
        <w:rPr>
          <w:color w:val="0B0B0B"/>
          <w:sz w:val="20"/>
          <w:szCs w:val="20"/>
        </w:rPr>
        <w:t>Lamorgese</w:t>
      </w:r>
    </w:p>
    <w:p w14:paraId="46864D09" w14:textId="77777777" w:rsidR="004C1BFC" w:rsidRPr="003F7DC9" w:rsidRDefault="004C1BFC" w:rsidP="00F93B18">
      <w:pPr>
        <w:pStyle w:val="Corpotesto"/>
        <w:ind w:left="709" w:right="794"/>
      </w:pPr>
    </w:p>
    <w:p w14:paraId="29463F11" w14:textId="77777777" w:rsidR="004C1BFC" w:rsidRPr="003F7DC9" w:rsidRDefault="009E7AF3" w:rsidP="00F93B18">
      <w:pPr>
        <w:tabs>
          <w:tab w:val="left" w:pos="6723"/>
        </w:tabs>
        <w:ind w:left="709" w:right="794"/>
        <w:rPr>
          <w:i/>
          <w:sz w:val="20"/>
          <w:szCs w:val="20"/>
        </w:rPr>
      </w:pPr>
      <w:r w:rsidRPr="003F7DC9">
        <w:rPr>
          <w:i/>
          <w:color w:val="0B0B0B"/>
          <w:sz w:val="20"/>
          <w:szCs w:val="20"/>
        </w:rPr>
        <w:t xml:space="preserve">                                                     </w:t>
      </w:r>
      <w:r w:rsidR="00D9217B" w:rsidRPr="003F7DC9">
        <w:rPr>
          <w:i/>
          <w:color w:val="0B0B0B"/>
          <w:sz w:val="20"/>
          <w:szCs w:val="20"/>
        </w:rPr>
        <w:t>Presidente</w:t>
      </w:r>
      <w:r w:rsidR="00D9217B" w:rsidRPr="003F7DC9">
        <w:rPr>
          <w:i/>
          <w:color w:val="0B0B0B"/>
          <w:spacing w:val="3"/>
          <w:sz w:val="20"/>
          <w:szCs w:val="20"/>
        </w:rPr>
        <w:t xml:space="preserve"> </w:t>
      </w:r>
      <w:r w:rsidR="00D9217B" w:rsidRPr="003F7DC9">
        <w:rPr>
          <w:i/>
          <w:color w:val="0B0B0B"/>
          <w:sz w:val="20"/>
          <w:szCs w:val="20"/>
        </w:rPr>
        <w:t>del</w:t>
      </w:r>
      <w:r w:rsidR="00D9217B" w:rsidRPr="003F7DC9">
        <w:rPr>
          <w:i/>
          <w:color w:val="0B0B0B"/>
          <w:spacing w:val="4"/>
          <w:sz w:val="20"/>
          <w:szCs w:val="20"/>
        </w:rPr>
        <w:t xml:space="preserve"> </w:t>
      </w:r>
      <w:r w:rsidR="00D9217B" w:rsidRPr="003F7DC9">
        <w:rPr>
          <w:i/>
          <w:color w:val="0B0B0B"/>
          <w:sz w:val="20"/>
          <w:szCs w:val="20"/>
        </w:rPr>
        <w:t>Consiglio</w:t>
      </w:r>
      <w:r w:rsidR="00D9217B" w:rsidRPr="003F7DC9">
        <w:rPr>
          <w:i/>
          <w:color w:val="0B0B0B"/>
          <w:sz w:val="20"/>
          <w:szCs w:val="20"/>
        </w:rPr>
        <w:tab/>
        <w:t>Ministro dell’Interno</w:t>
      </w:r>
    </w:p>
    <w:p w14:paraId="06EE3F21" w14:textId="77777777" w:rsidR="004C1BFC" w:rsidRPr="003F7DC9" w:rsidRDefault="004C1BFC" w:rsidP="00F93B18">
      <w:pPr>
        <w:pStyle w:val="Corpotesto"/>
        <w:spacing w:before="8"/>
        <w:ind w:left="709" w:right="794"/>
        <w:rPr>
          <w:i/>
        </w:rPr>
      </w:pPr>
    </w:p>
    <w:p w14:paraId="7CF88131" w14:textId="77777777" w:rsidR="004C1BFC" w:rsidRPr="003F7DC9" w:rsidRDefault="00D9217B" w:rsidP="00F93B18">
      <w:pPr>
        <w:spacing w:before="95"/>
        <w:ind w:left="709" w:right="794"/>
        <w:rPr>
          <w:color w:val="0B0B0B"/>
          <w:sz w:val="20"/>
          <w:szCs w:val="20"/>
        </w:rPr>
      </w:pPr>
      <w:r w:rsidRPr="003F7DC9">
        <w:rPr>
          <w:color w:val="0B0B0B"/>
          <w:sz w:val="20"/>
          <w:szCs w:val="20"/>
        </w:rPr>
        <w:t>Roma, 15 maggio 2020</w:t>
      </w:r>
    </w:p>
    <w:p w14:paraId="64813B72" w14:textId="77777777" w:rsidR="008104E1" w:rsidRPr="003F7DC9" w:rsidRDefault="008104E1" w:rsidP="00F93B18">
      <w:pPr>
        <w:spacing w:before="95"/>
        <w:ind w:left="709" w:right="794"/>
        <w:rPr>
          <w:sz w:val="20"/>
          <w:szCs w:val="20"/>
        </w:rPr>
      </w:pPr>
    </w:p>
    <w:p w14:paraId="4CD26DFD" w14:textId="77777777" w:rsidR="004C1BFC" w:rsidRPr="003F7DC9" w:rsidRDefault="004C1BFC" w:rsidP="00F93B18">
      <w:pPr>
        <w:ind w:right="794"/>
        <w:rPr>
          <w:sz w:val="21"/>
        </w:rPr>
        <w:sectPr w:rsidR="004C1BFC" w:rsidRPr="003F7DC9">
          <w:pgSz w:w="11900" w:h="16840"/>
          <w:pgMar w:top="1600" w:right="440" w:bottom="280" w:left="460" w:header="720" w:footer="720" w:gutter="0"/>
          <w:cols w:space="720"/>
        </w:sectPr>
      </w:pPr>
    </w:p>
    <w:p w14:paraId="3FD25A21" w14:textId="77777777" w:rsidR="004C1BFC" w:rsidRPr="003F7DC9" w:rsidRDefault="00D9217B" w:rsidP="00F93B18">
      <w:pPr>
        <w:pStyle w:val="titolo10"/>
        <w:ind w:right="794"/>
      </w:pPr>
      <w:r w:rsidRPr="003F7DC9">
        <w:lastRenderedPageBreak/>
        <w:t>Allegato 4</w:t>
      </w:r>
    </w:p>
    <w:p w14:paraId="03D867F4" w14:textId="77777777" w:rsidR="004C1BFC" w:rsidRPr="003F7DC9" w:rsidRDefault="00D9217B" w:rsidP="00F93B18">
      <w:pPr>
        <w:spacing w:before="71"/>
        <w:ind w:left="803" w:right="794"/>
        <w:jc w:val="center"/>
        <w:rPr>
          <w:b/>
          <w:sz w:val="24"/>
          <w:szCs w:val="24"/>
        </w:rPr>
      </w:pPr>
      <w:r w:rsidRPr="003F7DC9">
        <w:rPr>
          <w:b/>
          <w:color w:val="0B0B0B"/>
          <w:sz w:val="24"/>
          <w:szCs w:val="24"/>
        </w:rPr>
        <w:t>Protocollo con le Comunità ortodosse</w:t>
      </w:r>
    </w:p>
    <w:p w14:paraId="2018A574" w14:textId="77777777" w:rsidR="004C1BFC" w:rsidRPr="003F7DC9" w:rsidRDefault="004C1BFC" w:rsidP="00F93B18">
      <w:pPr>
        <w:pStyle w:val="Corpotesto"/>
        <w:spacing w:before="11"/>
        <w:ind w:right="794"/>
        <w:rPr>
          <w:b/>
          <w:sz w:val="24"/>
          <w:szCs w:val="24"/>
        </w:rPr>
      </w:pPr>
    </w:p>
    <w:p w14:paraId="6C901440" w14:textId="77777777" w:rsidR="004C1BFC" w:rsidRPr="003F7DC9" w:rsidRDefault="00D9217B" w:rsidP="00F93B18">
      <w:pPr>
        <w:ind w:left="709" w:right="794"/>
        <w:jc w:val="both"/>
        <w:rPr>
          <w:sz w:val="20"/>
          <w:szCs w:val="20"/>
        </w:rPr>
      </w:pPr>
      <w:r w:rsidRPr="003F7DC9">
        <w:rPr>
          <w:color w:val="0B0B0B"/>
          <w:sz w:val="20"/>
          <w:szCs w:val="20"/>
        </w:rPr>
        <w:t>L’esigenza di adottare misure di contenimento dell’emergenza epidemiologica da SARS-CoV-2 rende necessario la redazione di un Protocollo con le confessioni religiose.</w:t>
      </w:r>
    </w:p>
    <w:p w14:paraId="6E65D588" w14:textId="77777777" w:rsidR="004C1BFC" w:rsidRPr="003F7DC9" w:rsidRDefault="00D9217B" w:rsidP="00F93B18">
      <w:pPr>
        <w:ind w:left="709" w:right="794"/>
        <w:jc w:val="both"/>
        <w:rPr>
          <w:sz w:val="20"/>
          <w:szCs w:val="20"/>
        </w:rPr>
      </w:pPr>
      <w:r w:rsidRPr="003F7DC9">
        <w:rPr>
          <w:color w:val="0B0B0B"/>
          <w:sz w:val="20"/>
          <w:szCs w:val="20"/>
        </w:rPr>
        <w:t>Il Protocollo, nel rispetto del diritto alla libertà di culto, prescinde dall’esistenza di accordi bilaterali, contemperando l’esercizio della libertà religiosa con le esigenze di contenere l’epidemia in atto.</w:t>
      </w:r>
    </w:p>
    <w:p w14:paraId="53BDAD07" w14:textId="77777777" w:rsidR="004C1BFC" w:rsidRPr="003F7DC9" w:rsidRDefault="00D9217B" w:rsidP="00F93B18">
      <w:pPr>
        <w:ind w:left="709" w:right="794"/>
        <w:jc w:val="both"/>
        <w:rPr>
          <w:color w:val="0B0B0B"/>
          <w:sz w:val="20"/>
          <w:szCs w:val="20"/>
        </w:rPr>
      </w:pPr>
      <w:r w:rsidRPr="003F7DC9">
        <w:rPr>
          <w:color w:val="0B0B0B"/>
          <w:sz w:val="20"/>
          <w:szCs w:val="20"/>
        </w:rPr>
        <w:t>Al fine di agevolare l’esercizio delle manifestazioni del culto, sono predisposte le seguenti misure.</w:t>
      </w:r>
    </w:p>
    <w:p w14:paraId="2EA3D1AA" w14:textId="77777777" w:rsidR="004273D3" w:rsidRPr="003F7DC9" w:rsidRDefault="004273D3" w:rsidP="00F93B18">
      <w:pPr>
        <w:ind w:left="709" w:right="794"/>
        <w:jc w:val="both"/>
        <w:rPr>
          <w:sz w:val="20"/>
          <w:szCs w:val="20"/>
        </w:rPr>
      </w:pPr>
    </w:p>
    <w:p w14:paraId="5DAF44B7" w14:textId="77777777" w:rsidR="004C1BFC" w:rsidRPr="003F7DC9" w:rsidRDefault="00D9217B" w:rsidP="00F93B18">
      <w:pPr>
        <w:pStyle w:val="Paragrafoelenco"/>
        <w:numPr>
          <w:ilvl w:val="0"/>
          <w:numId w:val="109"/>
        </w:numPr>
        <w:ind w:left="709" w:right="794" w:firstLine="0"/>
        <w:rPr>
          <w:b/>
        </w:rPr>
      </w:pPr>
      <w:r w:rsidRPr="003F7DC9">
        <w:rPr>
          <w:b/>
          <w:color w:val="0B0B0B"/>
        </w:rPr>
        <w:t>Accesso ai luoghi di culto in occasione di celebrazioni religiose</w:t>
      </w:r>
    </w:p>
    <w:p w14:paraId="27EC1825" w14:textId="77777777" w:rsidR="008104E1" w:rsidRPr="003F7DC9" w:rsidRDefault="008104E1" w:rsidP="00F93B18">
      <w:pPr>
        <w:ind w:right="794"/>
        <w:rPr>
          <w:b/>
        </w:rPr>
      </w:pPr>
    </w:p>
    <w:p w14:paraId="2766F9FE"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È</w:t>
      </w:r>
      <w:r w:rsidRPr="003F7DC9">
        <w:rPr>
          <w:color w:val="0B0B0B"/>
          <w:spacing w:val="-9"/>
          <w:sz w:val="20"/>
          <w:szCs w:val="20"/>
        </w:rPr>
        <w:t xml:space="preserve"> </w:t>
      </w:r>
      <w:r w:rsidRPr="003F7DC9">
        <w:rPr>
          <w:color w:val="0B0B0B"/>
          <w:sz w:val="20"/>
          <w:szCs w:val="20"/>
        </w:rPr>
        <w:t>consentita</w:t>
      </w:r>
      <w:r w:rsidRPr="003F7DC9">
        <w:rPr>
          <w:color w:val="0B0B0B"/>
          <w:spacing w:val="-9"/>
          <w:sz w:val="20"/>
          <w:szCs w:val="20"/>
        </w:rPr>
        <w:t xml:space="preserve"> </w:t>
      </w:r>
      <w:r w:rsidRPr="003F7DC9">
        <w:rPr>
          <w:color w:val="0B0B0B"/>
          <w:sz w:val="20"/>
          <w:szCs w:val="20"/>
        </w:rPr>
        <w:t>ogni</w:t>
      </w:r>
      <w:r w:rsidRPr="003F7DC9">
        <w:rPr>
          <w:color w:val="0B0B0B"/>
          <w:spacing w:val="-6"/>
          <w:sz w:val="20"/>
          <w:szCs w:val="20"/>
        </w:rPr>
        <w:t xml:space="preserve"> </w:t>
      </w:r>
      <w:r w:rsidRPr="003F7DC9">
        <w:rPr>
          <w:color w:val="0B0B0B"/>
          <w:sz w:val="20"/>
          <w:szCs w:val="20"/>
        </w:rPr>
        <w:t>celebrazione</w:t>
      </w:r>
      <w:r w:rsidRPr="003F7DC9">
        <w:rPr>
          <w:color w:val="0B0B0B"/>
          <w:spacing w:val="-8"/>
          <w:sz w:val="20"/>
          <w:szCs w:val="20"/>
        </w:rPr>
        <w:t xml:space="preserve"> </w:t>
      </w:r>
      <w:r w:rsidRPr="003F7DC9">
        <w:rPr>
          <w:color w:val="0B0B0B"/>
          <w:sz w:val="20"/>
          <w:szCs w:val="20"/>
        </w:rPr>
        <w:t>e</w:t>
      </w:r>
      <w:r w:rsidRPr="003F7DC9">
        <w:rPr>
          <w:color w:val="0B0B0B"/>
          <w:spacing w:val="-9"/>
          <w:sz w:val="20"/>
          <w:szCs w:val="20"/>
        </w:rPr>
        <w:t xml:space="preserve"> </w:t>
      </w:r>
      <w:r w:rsidRPr="003F7DC9">
        <w:rPr>
          <w:color w:val="0B0B0B"/>
          <w:sz w:val="20"/>
          <w:szCs w:val="20"/>
        </w:rPr>
        <w:t>ogni</w:t>
      </w:r>
      <w:r w:rsidRPr="003F7DC9">
        <w:rPr>
          <w:color w:val="0B0B0B"/>
          <w:spacing w:val="-8"/>
          <w:sz w:val="20"/>
          <w:szCs w:val="20"/>
        </w:rPr>
        <w:t xml:space="preserve"> </w:t>
      </w:r>
      <w:r w:rsidRPr="003F7DC9">
        <w:rPr>
          <w:color w:val="0B0B0B"/>
          <w:sz w:val="20"/>
          <w:szCs w:val="20"/>
        </w:rPr>
        <w:t>incontro</w:t>
      </w:r>
      <w:r w:rsidRPr="003F7DC9">
        <w:rPr>
          <w:color w:val="0B0B0B"/>
          <w:spacing w:val="-9"/>
          <w:sz w:val="20"/>
          <w:szCs w:val="20"/>
        </w:rPr>
        <w:t xml:space="preserve"> </w:t>
      </w:r>
      <w:r w:rsidRPr="003F7DC9">
        <w:rPr>
          <w:color w:val="0B0B0B"/>
          <w:sz w:val="20"/>
          <w:szCs w:val="20"/>
        </w:rPr>
        <w:t>di</w:t>
      </w:r>
      <w:r w:rsidRPr="003F7DC9">
        <w:rPr>
          <w:color w:val="0B0B0B"/>
          <w:spacing w:val="-9"/>
          <w:sz w:val="20"/>
          <w:szCs w:val="20"/>
        </w:rPr>
        <w:t xml:space="preserve"> </w:t>
      </w:r>
      <w:r w:rsidRPr="003F7DC9">
        <w:rPr>
          <w:color w:val="0B0B0B"/>
          <w:sz w:val="20"/>
          <w:szCs w:val="20"/>
        </w:rPr>
        <w:t>natura</w:t>
      </w:r>
      <w:r w:rsidRPr="003F7DC9">
        <w:rPr>
          <w:color w:val="0B0B0B"/>
          <w:spacing w:val="-8"/>
          <w:sz w:val="20"/>
          <w:szCs w:val="20"/>
        </w:rPr>
        <w:t xml:space="preserve"> </w:t>
      </w:r>
      <w:r w:rsidRPr="003F7DC9">
        <w:rPr>
          <w:color w:val="0B0B0B"/>
          <w:sz w:val="20"/>
          <w:szCs w:val="20"/>
        </w:rPr>
        <w:t>religiosa</w:t>
      </w:r>
      <w:r w:rsidRPr="003F7DC9">
        <w:rPr>
          <w:color w:val="0B0B0B"/>
          <w:spacing w:val="-9"/>
          <w:sz w:val="20"/>
          <w:szCs w:val="20"/>
        </w:rPr>
        <w:t xml:space="preserve"> </w:t>
      </w:r>
      <w:r w:rsidRPr="003F7DC9">
        <w:rPr>
          <w:color w:val="0B0B0B"/>
          <w:sz w:val="20"/>
          <w:szCs w:val="20"/>
        </w:rPr>
        <w:t>nel</w:t>
      </w:r>
      <w:r w:rsidRPr="003F7DC9">
        <w:rPr>
          <w:color w:val="0B0B0B"/>
          <w:spacing w:val="-8"/>
          <w:sz w:val="20"/>
          <w:szCs w:val="20"/>
        </w:rPr>
        <w:t xml:space="preserve"> </w:t>
      </w:r>
      <w:r w:rsidRPr="003F7DC9">
        <w:rPr>
          <w:color w:val="0B0B0B"/>
          <w:sz w:val="20"/>
          <w:szCs w:val="20"/>
        </w:rPr>
        <w:t>rispetto</w:t>
      </w:r>
      <w:r w:rsidRPr="003F7DC9">
        <w:rPr>
          <w:color w:val="0B0B0B"/>
          <w:spacing w:val="-9"/>
          <w:sz w:val="20"/>
          <w:szCs w:val="20"/>
        </w:rPr>
        <w:t xml:space="preserve"> </w:t>
      </w:r>
      <w:r w:rsidRPr="003F7DC9">
        <w:rPr>
          <w:color w:val="0B0B0B"/>
          <w:sz w:val="20"/>
          <w:szCs w:val="20"/>
        </w:rPr>
        <w:t>di</w:t>
      </w:r>
      <w:r w:rsidRPr="003F7DC9">
        <w:rPr>
          <w:color w:val="0B0B0B"/>
          <w:spacing w:val="-9"/>
          <w:sz w:val="20"/>
          <w:szCs w:val="20"/>
        </w:rPr>
        <w:t xml:space="preserve"> </w:t>
      </w:r>
      <w:r w:rsidRPr="003F7DC9">
        <w:rPr>
          <w:color w:val="0B0B0B"/>
          <w:sz w:val="20"/>
          <w:szCs w:val="20"/>
        </w:rPr>
        <w:t>tutte</w:t>
      </w:r>
      <w:r w:rsidRPr="003F7DC9">
        <w:rPr>
          <w:color w:val="0B0B0B"/>
          <w:spacing w:val="-8"/>
          <w:sz w:val="20"/>
          <w:szCs w:val="20"/>
        </w:rPr>
        <w:t xml:space="preserve"> </w:t>
      </w:r>
      <w:r w:rsidRPr="003F7DC9">
        <w:rPr>
          <w:color w:val="0B0B0B"/>
          <w:sz w:val="20"/>
          <w:szCs w:val="20"/>
        </w:rPr>
        <w:t>le</w:t>
      </w:r>
      <w:r w:rsidRPr="003F7DC9">
        <w:rPr>
          <w:color w:val="0B0B0B"/>
          <w:spacing w:val="-9"/>
          <w:sz w:val="20"/>
          <w:szCs w:val="20"/>
        </w:rPr>
        <w:t xml:space="preserve"> </w:t>
      </w:r>
      <w:r w:rsidRPr="003F7DC9">
        <w:rPr>
          <w:color w:val="0B0B0B"/>
          <w:sz w:val="20"/>
          <w:szCs w:val="20"/>
        </w:rPr>
        <w:t>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31"/>
          <w:sz w:val="20"/>
          <w:szCs w:val="20"/>
        </w:rPr>
        <w:t xml:space="preserve"> </w:t>
      </w:r>
      <w:r w:rsidRPr="003F7DC9">
        <w:rPr>
          <w:color w:val="0B0B0B"/>
          <w:sz w:val="20"/>
          <w:szCs w:val="20"/>
        </w:rPr>
        <w:t>metro.</w:t>
      </w:r>
    </w:p>
    <w:p w14:paraId="349141BE" w14:textId="6FAA7D36"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8"/>
          <w:sz w:val="20"/>
          <w:szCs w:val="20"/>
        </w:rPr>
        <w:t xml:space="preserve"> </w:t>
      </w:r>
      <w:r w:rsidRPr="003F7DC9">
        <w:rPr>
          <w:color w:val="0B0B0B"/>
          <w:sz w:val="20"/>
          <w:szCs w:val="20"/>
        </w:rPr>
        <w:t>unità.</w:t>
      </w:r>
    </w:p>
    <w:p w14:paraId="4393DFE7"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Coloro che accedono ai luoghi di culto per le funzioni religiose sono tenuti a indossare mascherine.</w:t>
      </w:r>
    </w:p>
    <w:p w14:paraId="1B017E82"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L’accesso individuale ai luoghi di culto si deve svolgere in modo da evitare ogni assembramento</w:t>
      </w:r>
      <w:r w:rsidRPr="003F7DC9">
        <w:rPr>
          <w:color w:val="0B0B0B"/>
          <w:spacing w:val="-18"/>
          <w:sz w:val="20"/>
          <w:szCs w:val="20"/>
        </w:rPr>
        <w:t xml:space="preserve"> </w:t>
      </w:r>
      <w:r w:rsidRPr="003F7DC9">
        <w:rPr>
          <w:color w:val="0B0B0B"/>
          <w:sz w:val="20"/>
          <w:szCs w:val="20"/>
        </w:rPr>
        <w:t>sia</w:t>
      </w:r>
      <w:r w:rsidRPr="003F7DC9">
        <w:rPr>
          <w:color w:val="0B0B0B"/>
          <w:spacing w:val="-19"/>
          <w:sz w:val="20"/>
          <w:szCs w:val="20"/>
        </w:rPr>
        <w:t xml:space="preserve"> </w:t>
      </w:r>
      <w:r w:rsidRPr="003F7DC9">
        <w:rPr>
          <w:color w:val="0B0B0B"/>
          <w:sz w:val="20"/>
          <w:szCs w:val="20"/>
        </w:rPr>
        <w:t>nell’edificio</w:t>
      </w:r>
      <w:r w:rsidRPr="003F7DC9">
        <w:rPr>
          <w:color w:val="0B0B0B"/>
          <w:spacing w:val="-18"/>
          <w:sz w:val="20"/>
          <w:szCs w:val="20"/>
        </w:rPr>
        <w:t xml:space="preserve"> </w:t>
      </w:r>
      <w:r w:rsidRPr="003F7DC9">
        <w:rPr>
          <w:color w:val="0B0B0B"/>
          <w:sz w:val="20"/>
          <w:szCs w:val="20"/>
        </w:rPr>
        <w:t>sia</w:t>
      </w:r>
      <w:r w:rsidRPr="003F7DC9">
        <w:rPr>
          <w:color w:val="0B0B0B"/>
          <w:spacing w:val="-19"/>
          <w:sz w:val="20"/>
          <w:szCs w:val="20"/>
        </w:rPr>
        <w:t xml:space="preserve"> </w:t>
      </w:r>
      <w:r w:rsidRPr="003F7DC9">
        <w:rPr>
          <w:color w:val="0B0B0B"/>
          <w:sz w:val="20"/>
          <w:szCs w:val="20"/>
        </w:rPr>
        <w:t>nei</w:t>
      </w:r>
      <w:r w:rsidRPr="003F7DC9">
        <w:rPr>
          <w:color w:val="0B0B0B"/>
          <w:spacing w:val="-18"/>
          <w:sz w:val="20"/>
          <w:szCs w:val="20"/>
        </w:rPr>
        <w:t xml:space="preserve"> </w:t>
      </w:r>
      <w:r w:rsidRPr="003F7DC9">
        <w:rPr>
          <w:color w:val="0B0B0B"/>
          <w:sz w:val="20"/>
          <w:szCs w:val="20"/>
        </w:rPr>
        <w:t>luoghi</w:t>
      </w:r>
      <w:r w:rsidRPr="003F7DC9">
        <w:rPr>
          <w:color w:val="0B0B0B"/>
          <w:spacing w:val="-18"/>
          <w:sz w:val="20"/>
          <w:szCs w:val="20"/>
        </w:rPr>
        <w:t xml:space="preserve"> </w:t>
      </w:r>
      <w:r w:rsidRPr="003F7DC9">
        <w:rPr>
          <w:color w:val="0B0B0B"/>
          <w:sz w:val="20"/>
          <w:szCs w:val="20"/>
        </w:rPr>
        <w:t>annessi;</w:t>
      </w:r>
      <w:r w:rsidRPr="003F7DC9">
        <w:rPr>
          <w:color w:val="0B0B0B"/>
          <w:spacing w:val="-17"/>
          <w:sz w:val="20"/>
          <w:szCs w:val="20"/>
        </w:rPr>
        <w:t xml:space="preserve"> </w:t>
      </w:r>
      <w:r w:rsidRPr="003F7DC9">
        <w:rPr>
          <w:color w:val="0B0B0B"/>
          <w:sz w:val="20"/>
          <w:szCs w:val="20"/>
        </w:rPr>
        <w:t>ogni</w:t>
      </w:r>
      <w:r w:rsidRPr="003F7DC9">
        <w:rPr>
          <w:color w:val="0B0B0B"/>
          <w:spacing w:val="-18"/>
          <w:sz w:val="20"/>
          <w:szCs w:val="20"/>
        </w:rPr>
        <w:t xml:space="preserve"> </w:t>
      </w:r>
      <w:r w:rsidRPr="003F7DC9">
        <w:rPr>
          <w:color w:val="0B0B0B"/>
          <w:sz w:val="20"/>
          <w:szCs w:val="20"/>
        </w:rPr>
        <w:t>celebrazione</w:t>
      </w:r>
      <w:r w:rsidRPr="003F7DC9">
        <w:rPr>
          <w:color w:val="0B0B0B"/>
          <w:spacing w:val="-19"/>
          <w:sz w:val="20"/>
          <w:szCs w:val="20"/>
        </w:rPr>
        <w:t xml:space="preserve"> </w:t>
      </w:r>
      <w:r w:rsidRPr="003F7DC9">
        <w:rPr>
          <w:color w:val="0B0B0B"/>
          <w:sz w:val="20"/>
          <w:szCs w:val="20"/>
        </w:rPr>
        <w:t>dovrà</w:t>
      </w:r>
      <w:r w:rsidRPr="003F7DC9">
        <w:rPr>
          <w:color w:val="0B0B0B"/>
          <w:spacing w:val="-20"/>
          <w:sz w:val="20"/>
          <w:szCs w:val="20"/>
        </w:rPr>
        <w:t xml:space="preserve"> </w:t>
      </w:r>
      <w:r w:rsidRPr="003F7DC9">
        <w:rPr>
          <w:color w:val="0B0B0B"/>
          <w:sz w:val="20"/>
          <w:szCs w:val="20"/>
        </w:rPr>
        <w:t>svolgersi</w:t>
      </w:r>
      <w:r w:rsidRPr="003F7DC9">
        <w:rPr>
          <w:color w:val="0B0B0B"/>
          <w:spacing w:val="-17"/>
          <w:sz w:val="20"/>
          <w:szCs w:val="20"/>
        </w:rPr>
        <w:t xml:space="preserve"> </w:t>
      </w:r>
      <w:r w:rsidRPr="003F7DC9">
        <w:rPr>
          <w:color w:val="0B0B0B"/>
          <w:sz w:val="20"/>
          <w:szCs w:val="20"/>
        </w:rPr>
        <w:t>in</w:t>
      </w:r>
      <w:r w:rsidRPr="003F7DC9">
        <w:rPr>
          <w:color w:val="0B0B0B"/>
          <w:spacing w:val="-18"/>
          <w:sz w:val="20"/>
          <w:szCs w:val="20"/>
        </w:rPr>
        <w:t xml:space="preserve"> </w:t>
      </w:r>
      <w:r w:rsidRPr="003F7DC9">
        <w:rPr>
          <w:color w:val="0B0B0B"/>
          <w:sz w:val="20"/>
          <w:szCs w:val="20"/>
        </w:rPr>
        <w:t>tempi contenuti.</w:t>
      </w:r>
    </w:p>
    <w:p w14:paraId="235EEFAF"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Alle</w:t>
      </w:r>
      <w:r w:rsidRPr="003F7DC9">
        <w:rPr>
          <w:color w:val="0B0B0B"/>
          <w:spacing w:val="-5"/>
          <w:sz w:val="20"/>
          <w:szCs w:val="20"/>
        </w:rPr>
        <w:t xml:space="preserve"> </w:t>
      </w:r>
      <w:r w:rsidRPr="003F7DC9">
        <w:rPr>
          <w:color w:val="0B0B0B"/>
          <w:sz w:val="20"/>
          <w:szCs w:val="20"/>
        </w:rPr>
        <w:t>autorità</w:t>
      </w:r>
      <w:r w:rsidRPr="003F7DC9">
        <w:rPr>
          <w:color w:val="0B0B0B"/>
          <w:spacing w:val="-4"/>
          <w:sz w:val="20"/>
          <w:szCs w:val="20"/>
        </w:rPr>
        <w:t xml:space="preserve"> </w:t>
      </w:r>
      <w:r w:rsidRPr="003F7DC9">
        <w:rPr>
          <w:color w:val="0B0B0B"/>
          <w:sz w:val="20"/>
          <w:szCs w:val="20"/>
        </w:rPr>
        <w:t>religiose</w:t>
      </w:r>
      <w:r w:rsidRPr="003F7DC9">
        <w:rPr>
          <w:color w:val="0B0B0B"/>
          <w:spacing w:val="-3"/>
          <w:sz w:val="20"/>
          <w:szCs w:val="20"/>
        </w:rPr>
        <w:t xml:space="preserve"> </w:t>
      </w:r>
      <w:r w:rsidRPr="003F7DC9">
        <w:rPr>
          <w:color w:val="0B0B0B"/>
          <w:sz w:val="20"/>
          <w:szCs w:val="20"/>
        </w:rPr>
        <w:t>è</w:t>
      </w:r>
      <w:r w:rsidRPr="003F7DC9">
        <w:rPr>
          <w:color w:val="0B0B0B"/>
          <w:spacing w:val="-4"/>
          <w:sz w:val="20"/>
          <w:szCs w:val="20"/>
        </w:rPr>
        <w:t xml:space="preserve"> </w:t>
      </w:r>
      <w:r w:rsidRPr="003F7DC9">
        <w:rPr>
          <w:color w:val="0B0B0B"/>
          <w:sz w:val="20"/>
          <w:szCs w:val="20"/>
        </w:rPr>
        <w:t>affidata</w:t>
      </w:r>
      <w:r w:rsidRPr="003F7DC9">
        <w:rPr>
          <w:color w:val="0B0B0B"/>
          <w:spacing w:val="-5"/>
          <w:sz w:val="20"/>
          <w:szCs w:val="20"/>
        </w:rPr>
        <w:t xml:space="preserve"> </w:t>
      </w:r>
      <w:r w:rsidRPr="003F7DC9">
        <w:rPr>
          <w:color w:val="0B0B0B"/>
          <w:sz w:val="20"/>
          <w:szCs w:val="20"/>
        </w:rPr>
        <w:t>la</w:t>
      </w:r>
      <w:r w:rsidRPr="003F7DC9">
        <w:rPr>
          <w:color w:val="0B0B0B"/>
          <w:spacing w:val="-4"/>
          <w:sz w:val="20"/>
          <w:szCs w:val="20"/>
        </w:rPr>
        <w:t xml:space="preserve"> </w:t>
      </w:r>
      <w:r w:rsidRPr="003F7DC9">
        <w:rPr>
          <w:color w:val="0B0B0B"/>
          <w:sz w:val="20"/>
          <w:szCs w:val="20"/>
        </w:rPr>
        <w:t>responsabilità</w:t>
      </w:r>
      <w:r w:rsidRPr="003F7DC9">
        <w:rPr>
          <w:color w:val="0B0B0B"/>
          <w:spacing w:val="-4"/>
          <w:sz w:val="20"/>
          <w:szCs w:val="20"/>
        </w:rPr>
        <w:t xml:space="preserve"> </w:t>
      </w:r>
      <w:r w:rsidRPr="003F7DC9">
        <w:rPr>
          <w:color w:val="0B0B0B"/>
          <w:sz w:val="20"/>
          <w:szCs w:val="20"/>
        </w:rPr>
        <w:t>di</w:t>
      </w:r>
      <w:r w:rsidRPr="003F7DC9">
        <w:rPr>
          <w:color w:val="0B0B0B"/>
          <w:spacing w:val="-5"/>
          <w:sz w:val="20"/>
          <w:szCs w:val="20"/>
        </w:rPr>
        <w:t xml:space="preserve"> </w:t>
      </w:r>
      <w:r w:rsidRPr="003F7DC9">
        <w:rPr>
          <w:color w:val="0B0B0B"/>
          <w:sz w:val="20"/>
          <w:szCs w:val="20"/>
        </w:rPr>
        <w:t>individuare</w:t>
      </w:r>
      <w:r w:rsidRPr="003F7DC9">
        <w:rPr>
          <w:color w:val="0B0B0B"/>
          <w:spacing w:val="-4"/>
          <w:sz w:val="20"/>
          <w:szCs w:val="20"/>
        </w:rPr>
        <w:t xml:space="preserve"> </w:t>
      </w:r>
      <w:r w:rsidRPr="003F7DC9">
        <w:rPr>
          <w:color w:val="0B0B0B"/>
          <w:sz w:val="20"/>
          <w:szCs w:val="20"/>
        </w:rPr>
        <w:t>forme</w:t>
      </w:r>
      <w:r w:rsidRPr="003F7DC9">
        <w:rPr>
          <w:color w:val="0B0B0B"/>
          <w:spacing w:val="-5"/>
          <w:sz w:val="20"/>
          <w:szCs w:val="20"/>
        </w:rPr>
        <w:t xml:space="preserve"> </w:t>
      </w:r>
      <w:r w:rsidRPr="003F7DC9">
        <w:rPr>
          <w:color w:val="0B0B0B"/>
          <w:sz w:val="20"/>
          <w:szCs w:val="20"/>
        </w:rPr>
        <w:t>idonee</w:t>
      </w:r>
      <w:r w:rsidRPr="003F7DC9">
        <w:rPr>
          <w:color w:val="0B0B0B"/>
          <w:spacing w:val="-5"/>
          <w:sz w:val="20"/>
          <w:szCs w:val="20"/>
        </w:rPr>
        <w:t xml:space="preserve"> </w:t>
      </w:r>
      <w:r w:rsidRPr="003F7DC9">
        <w:rPr>
          <w:color w:val="0B0B0B"/>
          <w:sz w:val="20"/>
          <w:szCs w:val="20"/>
        </w:rPr>
        <w:t>di</w:t>
      </w:r>
      <w:r w:rsidRPr="003F7DC9">
        <w:rPr>
          <w:color w:val="0B0B0B"/>
          <w:spacing w:val="-4"/>
          <w:sz w:val="20"/>
          <w:szCs w:val="20"/>
        </w:rPr>
        <w:t xml:space="preserve"> </w:t>
      </w:r>
      <w:r w:rsidRPr="003F7DC9">
        <w:rPr>
          <w:color w:val="0B0B0B"/>
          <w:sz w:val="20"/>
          <w:szCs w:val="20"/>
        </w:rPr>
        <w:t>celebrazione dei riti allo scopo di garantire il distanziamento interpersonale, facendo rispettare tutte le prescrizioni di</w:t>
      </w:r>
      <w:r w:rsidRPr="003F7DC9">
        <w:rPr>
          <w:color w:val="0B0B0B"/>
          <w:spacing w:val="-3"/>
          <w:sz w:val="20"/>
          <w:szCs w:val="20"/>
        </w:rPr>
        <w:t xml:space="preserve"> </w:t>
      </w:r>
      <w:r w:rsidRPr="003F7DC9">
        <w:rPr>
          <w:color w:val="0B0B0B"/>
          <w:sz w:val="20"/>
          <w:szCs w:val="20"/>
        </w:rPr>
        <w:t>sicurezza.</w:t>
      </w:r>
    </w:p>
    <w:p w14:paraId="0C1DD7BB"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L’accesso al luogo di culto, in questa fase di transizione, resta contingentato e regolato da volontari</w:t>
      </w:r>
      <w:r w:rsidRPr="003F7DC9">
        <w:rPr>
          <w:color w:val="0B0B0B"/>
          <w:spacing w:val="-15"/>
          <w:sz w:val="20"/>
          <w:szCs w:val="20"/>
        </w:rPr>
        <w:t xml:space="preserve"> </w:t>
      </w:r>
      <w:r w:rsidRPr="003F7DC9">
        <w:rPr>
          <w:color w:val="0B0B0B"/>
          <w:sz w:val="20"/>
          <w:szCs w:val="20"/>
        </w:rPr>
        <w:t>e/o</w:t>
      </w:r>
      <w:r w:rsidRPr="003F7DC9">
        <w:rPr>
          <w:color w:val="0B0B0B"/>
          <w:spacing w:val="-15"/>
          <w:sz w:val="20"/>
          <w:szCs w:val="20"/>
        </w:rPr>
        <w:t xml:space="preserve"> </w:t>
      </w:r>
      <w:r w:rsidRPr="003F7DC9">
        <w:rPr>
          <w:color w:val="0B0B0B"/>
          <w:sz w:val="20"/>
          <w:szCs w:val="20"/>
        </w:rPr>
        <w:t>collaboratori</w:t>
      </w:r>
      <w:r w:rsidRPr="003F7DC9">
        <w:rPr>
          <w:color w:val="0B0B0B"/>
          <w:spacing w:val="-15"/>
          <w:sz w:val="20"/>
          <w:szCs w:val="20"/>
        </w:rPr>
        <w:t xml:space="preserve"> </w:t>
      </w:r>
      <w:r w:rsidRPr="003F7DC9">
        <w:rPr>
          <w:color w:val="0B0B0B"/>
          <w:sz w:val="20"/>
          <w:szCs w:val="20"/>
        </w:rPr>
        <w:t>che</w:t>
      </w:r>
      <w:r w:rsidRPr="003F7DC9">
        <w:rPr>
          <w:color w:val="0B0B0B"/>
          <w:spacing w:val="-15"/>
          <w:sz w:val="20"/>
          <w:szCs w:val="20"/>
        </w:rPr>
        <w:t xml:space="preserve"> </w:t>
      </w:r>
      <w:r w:rsidRPr="003F7DC9">
        <w:rPr>
          <w:color w:val="0B0B0B"/>
          <w:sz w:val="20"/>
          <w:szCs w:val="20"/>
        </w:rPr>
        <w:t>–</w:t>
      </w:r>
      <w:r w:rsidRPr="003F7DC9">
        <w:rPr>
          <w:color w:val="0B0B0B"/>
          <w:spacing w:val="-13"/>
          <w:sz w:val="20"/>
          <w:szCs w:val="20"/>
        </w:rPr>
        <w:t xml:space="preserve"> </w:t>
      </w:r>
      <w:r w:rsidRPr="003F7DC9">
        <w:rPr>
          <w:color w:val="0B0B0B"/>
          <w:sz w:val="20"/>
          <w:szCs w:val="20"/>
        </w:rPr>
        <w:t>indossando</w:t>
      </w:r>
      <w:r w:rsidRPr="003F7DC9">
        <w:rPr>
          <w:color w:val="0B0B0B"/>
          <w:spacing w:val="-13"/>
          <w:sz w:val="20"/>
          <w:szCs w:val="20"/>
        </w:rPr>
        <w:t xml:space="preserve"> </w:t>
      </w:r>
      <w:r w:rsidRPr="003F7DC9">
        <w:rPr>
          <w:color w:val="0B0B0B"/>
          <w:sz w:val="20"/>
          <w:szCs w:val="20"/>
        </w:rPr>
        <w:t>adeguati</w:t>
      </w:r>
      <w:r w:rsidRPr="003F7DC9">
        <w:rPr>
          <w:color w:val="0B0B0B"/>
          <w:spacing w:val="-15"/>
          <w:sz w:val="20"/>
          <w:szCs w:val="20"/>
        </w:rPr>
        <w:t xml:space="preserve"> </w:t>
      </w:r>
      <w:r w:rsidRPr="003F7DC9">
        <w:rPr>
          <w:color w:val="0B0B0B"/>
          <w:sz w:val="20"/>
          <w:szCs w:val="20"/>
        </w:rPr>
        <w:t>dispositivi</w:t>
      </w:r>
      <w:r w:rsidRPr="003F7DC9">
        <w:rPr>
          <w:color w:val="0B0B0B"/>
          <w:spacing w:val="-15"/>
          <w:sz w:val="20"/>
          <w:szCs w:val="20"/>
        </w:rPr>
        <w:t xml:space="preserve"> </w:t>
      </w:r>
      <w:r w:rsidRPr="003F7DC9">
        <w:rPr>
          <w:color w:val="0B0B0B"/>
          <w:sz w:val="20"/>
          <w:szCs w:val="20"/>
        </w:rPr>
        <w:t>di</w:t>
      </w:r>
      <w:r w:rsidRPr="003F7DC9">
        <w:rPr>
          <w:color w:val="0B0B0B"/>
          <w:spacing w:val="-15"/>
          <w:sz w:val="20"/>
          <w:szCs w:val="20"/>
        </w:rPr>
        <w:t xml:space="preserve"> </w:t>
      </w:r>
      <w:r w:rsidRPr="003F7DC9">
        <w:rPr>
          <w:color w:val="0B0B0B"/>
          <w:sz w:val="20"/>
          <w:szCs w:val="20"/>
        </w:rPr>
        <w:t>protezione</w:t>
      </w:r>
      <w:r w:rsidRPr="003F7DC9">
        <w:rPr>
          <w:color w:val="0B0B0B"/>
          <w:spacing w:val="-14"/>
          <w:sz w:val="20"/>
          <w:szCs w:val="20"/>
        </w:rPr>
        <w:t xml:space="preserve"> </w:t>
      </w:r>
      <w:r w:rsidRPr="003F7DC9">
        <w:rPr>
          <w:color w:val="0B0B0B"/>
          <w:sz w:val="20"/>
          <w:szCs w:val="20"/>
        </w:rPr>
        <w:t>individuale,</w:t>
      </w:r>
      <w:r w:rsidRPr="003F7DC9">
        <w:rPr>
          <w:color w:val="0B0B0B"/>
          <w:spacing w:val="-13"/>
          <w:sz w:val="20"/>
          <w:szCs w:val="20"/>
        </w:rPr>
        <w:t xml:space="preserve"> </w:t>
      </w:r>
      <w:r w:rsidRPr="003F7DC9">
        <w:rPr>
          <w:color w:val="0B0B0B"/>
          <w:sz w:val="20"/>
          <w:szCs w:val="20"/>
        </w:rPr>
        <w:t>guanti monouso</w:t>
      </w:r>
      <w:r w:rsidRPr="003F7DC9">
        <w:rPr>
          <w:color w:val="0B0B0B"/>
          <w:spacing w:val="-7"/>
          <w:sz w:val="20"/>
          <w:szCs w:val="20"/>
        </w:rPr>
        <w:t xml:space="preserve"> </w:t>
      </w:r>
      <w:r w:rsidRPr="003F7DC9">
        <w:rPr>
          <w:color w:val="0B0B0B"/>
          <w:sz w:val="20"/>
          <w:szCs w:val="20"/>
        </w:rPr>
        <w:t>e</w:t>
      </w:r>
      <w:r w:rsidRPr="003F7DC9">
        <w:rPr>
          <w:color w:val="0B0B0B"/>
          <w:spacing w:val="-7"/>
          <w:sz w:val="20"/>
          <w:szCs w:val="20"/>
        </w:rPr>
        <w:t xml:space="preserve"> </w:t>
      </w:r>
      <w:r w:rsidRPr="003F7DC9">
        <w:rPr>
          <w:color w:val="0B0B0B"/>
          <w:sz w:val="20"/>
          <w:szCs w:val="20"/>
        </w:rPr>
        <w:t>un</w:t>
      </w:r>
      <w:r w:rsidRPr="003F7DC9">
        <w:rPr>
          <w:color w:val="0B0B0B"/>
          <w:spacing w:val="-7"/>
          <w:sz w:val="20"/>
          <w:szCs w:val="20"/>
        </w:rPr>
        <w:t xml:space="preserve"> </w:t>
      </w:r>
      <w:r w:rsidRPr="003F7DC9">
        <w:rPr>
          <w:color w:val="0B0B0B"/>
          <w:sz w:val="20"/>
          <w:szCs w:val="20"/>
        </w:rPr>
        <w:t>evidente</w:t>
      </w:r>
      <w:r w:rsidRPr="003F7DC9">
        <w:rPr>
          <w:color w:val="0B0B0B"/>
          <w:spacing w:val="-7"/>
          <w:sz w:val="20"/>
          <w:szCs w:val="20"/>
        </w:rPr>
        <w:t xml:space="preserve"> </w:t>
      </w:r>
      <w:r w:rsidRPr="003F7DC9">
        <w:rPr>
          <w:color w:val="0B0B0B"/>
          <w:sz w:val="20"/>
          <w:szCs w:val="20"/>
        </w:rPr>
        <w:t>segno</w:t>
      </w:r>
      <w:r w:rsidRPr="003F7DC9">
        <w:rPr>
          <w:color w:val="0B0B0B"/>
          <w:spacing w:val="-5"/>
          <w:sz w:val="20"/>
          <w:szCs w:val="20"/>
        </w:rPr>
        <w:t xml:space="preserve"> </w:t>
      </w:r>
      <w:r w:rsidRPr="003F7DC9">
        <w:rPr>
          <w:color w:val="0B0B0B"/>
          <w:sz w:val="20"/>
          <w:szCs w:val="20"/>
        </w:rPr>
        <w:t>di</w:t>
      </w:r>
      <w:r w:rsidRPr="003F7DC9">
        <w:rPr>
          <w:color w:val="0B0B0B"/>
          <w:spacing w:val="-7"/>
          <w:sz w:val="20"/>
          <w:szCs w:val="20"/>
        </w:rPr>
        <w:t xml:space="preserve"> </w:t>
      </w:r>
      <w:r w:rsidRPr="003F7DC9">
        <w:rPr>
          <w:color w:val="0B0B0B"/>
          <w:sz w:val="20"/>
          <w:szCs w:val="20"/>
        </w:rPr>
        <w:t>riconoscimento</w:t>
      </w:r>
      <w:r w:rsidRPr="003F7DC9">
        <w:rPr>
          <w:color w:val="0B0B0B"/>
          <w:spacing w:val="-5"/>
          <w:sz w:val="20"/>
          <w:szCs w:val="20"/>
        </w:rPr>
        <w:t xml:space="preserve"> </w:t>
      </w:r>
      <w:r w:rsidRPr="003F7DC9">
        <w:rPr>
          <w:color w:val="0B0B0B"/>
          <w:sz w:val="20"/>
          <w:szCs w:val="20"/>
        </w:rPr>
        <w:t>–</w:t>
      </w:r>
      <w:r w:rsidRPr="003F7DC9">
        <w:rPr>
          <w:color w:val="0B0B0B"/>
          <w:spacing w:val="-5"/>
          <w:sz w:val="20"/>
          <w:szCs w:val="20"/>
        </w:rPr>
        <w:t xml:space="preserve"> </w:t>
      </w:r>
      <w:r w:rsidRPr="003F7DC9">
        <w:rPr>
          <w:color w:val="0B0B0B"/>
          <w:sz w:val="20"/>
          <w:szCs w:val="20"/>
        </w:rPr>
        <w:t>favoriscono</w:t>
      </w:r>
      <w:r w:rsidRPr="003F7DC9">
        <w:rPr>
          <w:color w:val="0B0B0B"/>
          <w:spacing w:val="-7"/>
          <w:sz w:val="20"/>
          <w:szCs w:val="20"/>
        </w:rPr>
        <w:t xml:space="preserve"> </w:t>
      </w:r>
      <w:r w:rsidRPr="003F7DC9">
        <w:rPr>
          <w:color w:val="0B0B0B"/>
          <w:sz w:val="20"/>
          <w:szCs w:val="20"/>
        </w:rPr>
        <w:t>l’accesso</w:t>
      </w:r>
      <w:r w:rsidRPr="003F7DC9">
        <w:rPr>
          <w:color w:val="0B0B0B"/>
          <w:spacing w:val="-7"/>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l’uscita</w:t>
      </w:r>
      <w:r w:rsidRPr="003F7DC9">
        <w:rPr>
          <w:color w:val="0B0B0B"/>
          <w:spacing w:val="-7"/>
          <w:sz w:val="20"/>
          <w:szCs w:val="20"/>
        </w:rPr>
        <w:t xml:space="preserve"> </w:t>
      </w:r>
      <w:r w:rsidRPr="003F7DC9">
        <w:rPr>
          <w:color w:val="0B0B0B"/>
          <w:sz w:val="20"/>
          <w:szCs w:val="20"/>
        </w:rPr>
        <w:t>e</w:t>
      </w:r>
      <w:r w:rsidRPr="003F7DC9">
        <w:rPr>
          <w:color w:val="0B0B0B"/>
          <w:spacing w:val="-7"/>
          <w:sz w:val="20"/>
          <w:szCs w:val="20"/>
        </w:rPr>
        <w:t xml:space="preserve"> </w:t>
      </w:r>
      <w:r w:rsidRPr="003F7DC9">
        <w:rPr>
          <w:color w:val="0B0B0B"/>
          <w:sz w:val="20"/>
          <w:szCs w:val="20"/>
        </w:rPr>
        <w:t>vigilano</w:t>
      </w:r>
      <w:r w:rsidRPr="003F7DC9">
        <w:rPr>
          <w:color w:val="0B0B0B"/>
          <w:spacing w:val="-7"/>
          <w:sz w:val="20"/>
          <w:szCs w:val="20"/>
        </w:rPr>
        <w:t xml:space="preserve"> </w:t>
      </w:r>
      <w:r w:rsidRPr="003F7DC9">
        <w:rPr>
          <w:color w:val="0B0B0B"/>
          <w:sz w:val="20"/>
          <w:szCs w:val="20"/>
        </w:rPr>
        <w:t>sul numero massimo di presenze consentite. Laddove la partecipazione attesa superi significativamente il numero massimo di presenze consentite, si consideri l’ipotesi di incrementare il numero delle</w:t>
      </w:r>
      <w:r w:rsidRPr="003F7DC9">
        <w:rPr>
          <w:color w:val="0B0B0B"/>
          <w:spacing w:val="-7"/>
          <w:sz w:val="20"/>
          <w:szCs w:val="20"/>
        </w:rPr>
        <w:t xml:space="preserve"> </w:t>
      </w:r>
      <w:r w:rsidRPr="003F7DC9">
        <w:rPr>
          <w:color w:val="0B0B0B"/>
          <w:sz w:val="20"/>
          <w:szCs w:val="20"/>
        </w:rPr>
        <w:t>funzioni.</w:t>
      </w:r>
    </w:p>
    <w:p w14:paraId="6FE9DB86"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Per favorire un accesso ordinato, si utilizzino, ove presenti, più ingressi, eventualmente distinguendo</w:t>
      </w:r>
      <w:r w:rsidRPr="003F7DC9">
        <w:rPr>
          <w:color w:val="0B0B0B"/>
          <w:spacing w:val="-15"/>
          <w:sz w:val="20"/>
          <w:szCs w:val="20"/>
        </w:rPr>
        <w:t xml:space="preserve"> </w:t>
      </w:r>
      <w:r w:rsidRPr="003F7DC9">
        <w:rPr>
          <w:color w:val="0B0B0B"/>
          <w:sz w:val="20"/>
          <w:szCs w:val="20"/>
        </w:rPr>
        <w:t>quelli</w:t>
      </w:r>
      <w:r w:rsidRPr="003F7DC9">
        <w:rPr>
          <w:color w:val="0B0B0B"/>
          <w:spacing w:val="-15"/>
          <w:sz w:val="20"/>
          <w:szCs w:val="20"/>
        </w:rPr>
        <w:t xml:space="preserve"> </w:t>
      </w:r>
      <w:r w:rsidRPr="003F7DC9">
        <w:rPr>
          <w:color w:val="0B0B0B"/>
          <w:sz w:val="20"/>
          <w:szCs w:val="20"/>
        </w:rPr>
        <w:t>riservati</w:t>
      </w:r>
      <w:r w:rsidRPr="003F7DC9">
        <w:rPr>
          <w:color w:val="0B0B0B"/>
          <w:spacing w:val="-15"/>
          <w:sz w:val="20"/>
          <w:szCs w:val="20"/>
        </w:rPr>
        <w:t xml:space="preserve"> </w:t>
      </w:r>
      <w:r w:rsidRPr="003F7DC9">
        <w:rPr>
          <w:color w:val="0B0B0B"/>
          <w:sz w:val="20"/>
          <w:szCs w:val="20"/>
        </w:rPr>
        <w:t>all’entrata</w:t>
      </w:r>
      <w:r w:rsidRPr="003F7DC9">
        <w:rPr>
          <w:color w:val="0B0B0B"/>
          <w:spacing w:val="-16"/>
          <w:sz w:val="20"/>
          <w:szCs w:val="20"/>
        </w:rPr>
        <w:t xml:space="preserve"> </w:t>
      </w:r>
      <w:r w:rsidRPr="003F7DC9">
        <w:rPr>
          <w:color w:val="0B0B0B"/>
          <w:sz w:val="20"/>
          <w:szCs w:val="20"/>
        </w:rPr>
        <w:t>da</w:t>
      </w:r>
      <w:r w:rsidRPr="003F7DC9">
        <w:rPr>
          <w:color w:val="0B0B0B"/>
          <w:spacing w:val="-15"/>
          <w:sz w:val="20"/>
          <w:szCs w:val="20"/>
        </w:rPr>
        <w:t xml:space="preserve"> </w:t>
      </w:r>
      <w:r w:rsidRPr="003F7DC9">
        <w:rPr>
          <w:color w:val="0B0B0B"/>
          <w:sz w:val="20"/>
          <w:szCs w:val="20"/>
        </w:rPr>
        <w:t>quelli</w:t>
      </w:r>
      <w:r w:rsidRPr="003F7DC9">
        <w:rPr>
          <w:color w:val="0B0B0B"/>
          <w:spacing w:val="-15"/>
          <w:sz w:val="20"/>
          <w:szCs w:val="20"/>
        </w:rPr>
        <w:t xml:space="preserve"> </w:t>
      </w:r>
      <w:r w:rsidRPr="003F7DC9">
        <w:rPr>
          <w:color w:val="0B0B0B"/>
          <w:sz w:val="20"/>
          <w:szCs w:val="20"/>
        </w:rPr>
        <w:t>riservati</w:t>
      </w:r>
      <w:r w:rsidRPr="003F7DC9">
        <w:rPr>
          <w:color w:val="0B0B0B"/>
          <w:spacing w:val="-15"/>
          <w:sz w:val="20"/>
          <w:szCs w:val="20"/>
        </w:rPr>
        <w:t xml:space="preserve"> </w:t>
      </w:r>
      <w:r w:rsidRPr="003F7DC9">
        <w:rPr>
          <w:color w:val="0B0B0B"/>
          <w:sz w:val="20"/>
          <w:szCs w:val="20"/>
        </w:rPr>
        <w:t>all’uscita.</w:t>
      </w:r>
      <w:r w:rsidRPr="003F7DC9">
        <w:rPr>
          <w:color w:val="0B0B0B"/>
          <w:spacing w:val="-14"/>
          <w:sz w:val="20"/>
          <w:szCs w:val="20"/>
        </w:rPr>
        <w:t xml:space="preserve"> </w:t>
      </w:r>
      <w:r w:rsidRPr="003F7DC9">
        <w:rPr>
          <w:color w:val="0B0B0B"/>
          <w:sz w:val="20"/>
          <w:szCs w:val="20"/>
        </w:rPr>
        <w:t>Durante</w:t>
      </w:r>
      <w:r w:rsidRPr="003F7DC9">
        <w:rPr>
          <w:color w:val="0B0B0B"/>
          <w:spacing w:val="-15"/>
          <w:sz w:val="20"/>
          <w:szCs w:val="20"/>
        </w:rPr>
        <w:t xml:space="preserve"> </w:t>
      </w:r>
      <w:r w:rsidRPr="003F7DC9">
        <w:rPr>
          <w:color w:val="0B0B0B"/>
          <w:sz w:val="20"/>
          <w:szCs w:val="20"/>
        </w:rPr>
        <w:t>l’entrata</w:t>
      </w:r>
      <w:r w:rsidRPr="003F7DC9">
        <w:rPr>
          <w:color w:val="0B0B0B"/>
          <w:spacing w:val="-15"/>
          <w:sz w:val="20"/>
          <w:szCs w:val="20"/>
        </w:rPr>
        <w:t xml:space="preserve"> </w:t>
      </w:r>
      <w:r w:rsidRPr="003F7DC9">
        <w:rPr>
          <w:color w:val="0B0B0B"/>
          <w:sz w:val="20"/>
          <w:szCs w:val="20"/>
        </w:rPr>
        <w:t>e</w:t>
      </w:r>
      <w:r w:rsidRPr="003F7DC9">
        <w:rPr>
          <w:color w:val="0B0B0B"/>
          <w:spacing w:val="-15"/>
          <w:sz w:val="20"/>
          <w:szCs w:val="20"/>
        </w:rPr>
        <w:t xml:space="preserve"> </w:t>
      </w:r>
      <w:r w:rsidRPr="003F7DC9">
        <w:rPr>
          <w:color w:val="0B0B0B"/>
          <w:sz w:val="20"/>
          <w:szCs w:val="20"/>
        </w:rPr>
        <w:t>l’uscita</w:t>
      </w:r>
      <w:r w:rsidRPr="003F7DC9">
        <w:rPr>
          <w:color w:val="0B0B0B"/>
          <w:spacing w:val="-15"/>
          <w:sz w:val="20"/>
          <w:szCs w:val="20"/>
        </w:rPr>
        <w:t xml:space="preserve"> </w:t>
      </w:r>
      <w:r w:rsidRPr="003F7DC9">
        <w:rPr>
          <w:color w:val="0B0B0B"/>
          <w:sz w:val="20"/>
          <w:szCs w:val="20"/>
        </w:rPr>
        <w:t>le porte rimangano aperte per favorire un flusso più sicuro ed evitare che porte e maniglie siano toccate.</w:t>
      </w:r>
    </w:p>
    <w:p w14:paraId="7997A587"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Non è consentito accedere al luogo della celebrazione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2"/>
          <w:sz w:val="20"/>
          <w:szCs w:val="20"/>
        </w:rPr>
        <w:t xml:space="preserve"> </w:t>
      </w:r>
      <w:r w:rsidRPr="003F7DC9">
        <w:rPr>
          <w:color w:val="0B0B0B"/>
          <w:sz w:val="20"/>
          <w:szCs w:val="20"/>
        </w:rPr>
        <w:t>C.</w:t>
      </w:r>
    </w:p>
    <w:p w14:paraId="49B62401" w14:textId="77777777" w:rsidR="002E3C7B" w:rsidRPr="003F7DC9" w:rsidRDefault="002E3C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Si dà indicazione, ove possibile e previsto dalle rispettive confessioni religiose, di svolgere le funzioni negli spazi esterni dei luoghi di culto, avendo cura che, alla conclusione, i partecipanti si allontanino rapidamente dall’area</w:t>
      </w:r>
      <w:r w:rsidR="00D9217B" w:rsidRPr="003F7DC9">
        <w:rPr>
          <w:color w:val="0B0B0B"/>
          <w:spacing w:val="-6"/>
          <w:sz w:val="20"/>
          <w:szCs w:val="20"/>
        </w:rPr>
        <w:t xml:space="preserve"> </w:t>
      </w:r>
      <w:r w:rsidRPr="003F7DC9">
        <w:rPr>
          <w:color w:val="0B0B0B"/>
          <w:sz w:val="20"/>
          <w:szCs w:val="20"/>
        </w:rPr>
        <w:t>dell’incontro</w:t>
      </w:r>
    </w:p>
    <w:p w14:paraId="6B900CDB" w14:textId="77777777" w:rsidR="004C1BFC" w:rsidRPr="003F7DC9" w:rsidRDefault="002E3C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pacing w:val="-3"/>
          <w:sz w:val="20"/>
          <w:szCs w:val="20"/>
        </w:rPr>
        <w:t>In</w:t>
      </w:r>
      <w:r w:rsidR="00D9217B" w:rsidRPr="003F7DC9">
        <w:rPr>
          <w:color w:val="0B0B0B"/>
          <w:spacing w:val="-15"/>
          <w:sz w:val="20"/>
          <w:szCs w:val="20"/>
        </w:rPr>
        <w:t xml:space="preserve"> </w:t>
      </w:r>
      <w:r w:rsidR="00D9217B" w:rsidRPr="003F7DC9">
        <w:rPr>
          <w:color w:val="0B0B0B"/>
          <w:sz w:val="20"/>
          <w:szCs w:val="20"/>
        </w:rPr>
        <w:t>relazione</w:t>
      </w:r>
      <w:r w:rsidR="00D9217B" w:rsidRPr="003F7DC9">
        <w:rPr>
          <w:color w:val="0B0B0B"/>
          <w:spacing w:val="-14"/>
          <w:sz w:val="20"/>
          <w:szCs w:val="20"/>
        </w:rPr>
        <w:t xml:space="preserve"> </w:t>
      </w:r>
      <w:r w:rsidR="00D9217B" w:rsidRPr="003F7DC9">
        <w:rPr>
          <w:color w:val="0B0B0B"/>
          <w:sz w:val="20"/>
          <w:szCs w:val="20"/>
        </w:rPr>
        <w:t>a</w:t>
      </w:r>
      <w:r w:rsidR="00D9217B" w:rsidRPr="003F7DC9">
        <w:rPr>
          <w:color w:val="0B0B0B"/>
          <w:spacing w:val="-15"/>
          <w:sz w:val="20"/>
          <w:szCs w:val="20"/>
        </w:rPr>
        <w:t xml:space="preserve"> </w:t>
      </w:r>
      <w:r w:rsidR="00D9217B" w:rsidRPr="003F7DC9">
        <w:rPr>
          <w:color w:val="0B0B0B"/>
          <w:sz w:val="20"/>
          <w:szCs w:val="20"/>
        </w:rPr>
        <w:t>particolari</w:t>
      </w:r>
      <w:r w:rsidR="00D9217B" w:rsidRPr="003F7DC9">
        <w:rPr>
          <w:color w:val="0B0B0B"/>
          <w:spacing w:val="-12"/>
          <w:sz w:val="20"/>
          <w:szCs w:val="20"/>
        </w:rPr>
        <w:t xml:space="preserve"> </w:t>
      </w:r>
      <w:r w:rsidR="00D9217B" w:rsidRPr="003F7DC9">
        <w:rPr>
          <w:color w:val="0B0B0B"/>
          <w:sz w:val="20"/>
          <w:szCs w:val="20"/>
        </w:rPr>
        <w:t>aspetti</w:t>
      </w:r>
      <w:r w:rsidR="00D9217B" w:rsidRPr="003F7DC9">
        <w:rPr>
          <w:color w:val="0B0B0B"/>
          <w:spacing w:val="-15"/>
          <w:sz w:val="20"/>
          <w:szCs w:val="20"/>
        </w:rPr>
        <w:t xml:space="preserve"> </w:t>
      </w:r>
      <w:r w:rsidR="00D9217B" w:rsidRPr="003F7DC9">
        <w:rPr>
          <w:color w:val="0B0B0B"/>
          <w:sz w:val="20"/>
          <w:szCs w:val="20"/>
        </w:rPr>
        <w:t>del</w:t>
      </w:r>
      <w:r w:rsidR="00D9217B" w:rsidRPr="003F7DC9">
        <w:rPr>
          <w:color w:val="0B0B0B"/>
          <w:spacing w:val="-14"/>
          <w:sz w:val="20"/>
          <w:szCs w:val="20"/>
        </w:rPr>
        <w:t xml:space="preserve"> </w:t>
      </w:r>
      <w:r w:rsidR="00D9217B" w:rsidRPr="003F7DC9">
        <w:rPr>
          <w:color w:val="0B0B0B"/>
          <w:sz w:val="20"/>
          <w:szCs w:val="20"/>
        </w:rPr>
        <w:t>culto</w:t>
      </w:r>
      <w:r w:rsidR="00D9217B" w:rsidRPr="003F7DC9">
        <w:rPr>
          <w:color w:val="0B0B0B"/>
          <w:spacing w:val="-14"/>
          <w:sz w:val="20"/>
          <w:szCs w:val="20"/>
        </w:rPr>
        <w:t xml:space="preserve"> </w:t>
      </w:r>
      <w:r w:rsidR="00D9217B" w:rsidRPr="003F7DC9">
        <w:rPr>
          <w:color w:val="0B0B0B"/>
          <w:sz w:val="20"/>
          <w:szCs w:val="20"/>
        </w:rPr>
        <w:t>che</w:t>
      </w:r>
      <w:r w:rsidR="00D9217B" w:rsidRPr="003F7DC9">
        <w:rPr>
          <w:color w:val="0B0B0B"/>
          <w:spacing w:val="-15"/>
          <w:sz w:val="20"/>
          <w:szCs w:val="20"/>
        </w:rPr>
        <w:t xml:space="preserve"> </w:t>
      </w:r>
      <w:r w:rsidR="00D9217B" w:rsidRPr="003F7DC9">
        <w:rPr>
          <w:color w:val="0B0B0B"/>
          <w:sz w:val="20"/>
          <w:szCs w:val="20"/>
        </w:rPr>
        <w:t>potrebbero</w:t>
      </w:r>
      <w:r w:rsidR="00D9217B" w:rsidRPr="003F7DC9">
        <w:rPr>
          <w:color w:val="0B0B0B"/>
          <w:spacing w:val="-14"/>
          <w:sz w:val="20"/>
          <w:szCs w:val="20"/>
        </w:rPr>
        <w:t xml:space="preserve"> </w:t>
      </w:r>
      <w:r w:rsidR="00D9217B" w:rsidRPr="003F7DC9">
        <w:rPr>
          <w:color w:val="0B0B0B"/>
          <w:sz w:val="20"/>
          <w:szCs w:val="20"/>
        </w:rPr>
        <w:t>implicare</w:t>
      </w:r>
      <w:r w:rsidR="00D9217B" w:rsidRPr="003F7DC9">
        <w:rPr>
          <w:color w:val="0B0B0B"/>
          <w:spacing w:val="-16"/>
          <w:sz w:val="20"/>
          <w:szCs w:val="20"/>
        </w:rPr>
        <w:t xml:space="preserve"> </w:t>
      </w:r>
      <w:r w:rsidR="00D9217B" w:rsidRPr="003F7DC9">
        <w:rPr>
          <w:color w:val="0B0B0B"/>
          <w:sz w:val="20"/>
          <w:szCs w:val="20"/>
        </w:rPr>
        <w:t>contatti</w:t>
      </w:r>
      <w:r w:rsidR="00D9217B" w:rsidRPr="003F7DC9">
        <w:rPr>
          <w:color w:val="0B0B0B"/>
          <w:spacing w:val="-14"/>
          <w:sz w:val="20"/>
          <w:szCs w:val="20"/>
        </w:rPr>
        <w:t xml:space="preserve"> </w:t>
      </w:r>
      <w:r w:rsidR="00D9217B" w:rsidRPr="003F7DC9">
        <w:rPr>
          <w:color w:val="0B0B0B"/>
          <w:sz w:val="20"/>
          <w:szCs w:val="20"/>
        </w:rPr>
        <w:t>ravvicinati,</w:t>
      </w:r>
      <w:r w:rsidR="00D9217B" w:rsidRPr="003F7DC9">
        <w:rPr>
          <w:color w:val="0B0B0B"/>
          <w:spacing w:val="-15"/>
          <w:sz w:val="20"/>
          <w:szCs w:val="20"/>
        </w:rPr>
        <w:t xml:space="preserve"> </w:t>
      </w:r>
      <w:r w:rsidR="00D9217B" w:rsidRPr="003F7DC9">
        <w:rPr>
          <w:color w:val="0B0B0B"/>
          <w:sz w:val="20"/>
          <w:szCs w:val="20"/>
        </w:rPr>
        <w:t>è</w:t>
      </w:r>
      <w:r w:rsidR="00D9217B" w:rsidRPr="003F7DC9">
        <w:rPr>
          <w:color w:val="0B0B0B"/>
          <w:spacing w:val="-14"/>
          <w:sz w:val="20"/>
          <w:szCs w:val="20"/>
        </w:rPr>
        <w:t xml:space="preserve"> </w:t>
      </w:r>
      <w:r w:rsidR="00D9217B" w:rsidRPr="003F7DC9">
        <w:rPr>
          <w:color w:val="0B0B0B"/>
          <w:sz w:val="20"/>
          <w:szCs w:val="20"/>
        </w:rPr>
        <w:t>affidata alle</w:t>
      </w:r>
      <w:r w:rsidR="00D9217B" w:rsidRPr="003F7DC9">
        <w:rPr>
          <w:color w:val="0B0B0B"/>
          <w:spacing w:val="10"/>
          <w:sz w:val="20"/>
          <w:szCs w:val="20"/>
        </w:rPr>
        <w:t xml:space="preserve"> </w:t>
      </w:r>
      <w:r w:rsidR="00D9217B" w:rsidRPr="003F7DC9">
        <w:rPr>
          <w:color w:val="0B0B0B"/>
          <w:sz w:val="20"/>
          <w:szCs w:val="20"/>
        </w:rPr>
        <w:t>autorità</w:t>
      </w:r>
      <w:r w:rsidR="00D9217B" w:rsidRPr="003F7DC9">
        <w:rPr>
          <w:color w:val="0B0B0B"/>
          <w:spacing w:val="11"/>
          <w:sz w:val="20"/>
          <w:szCs w:val="20"/>
        </w:rPr>
        <w:t xml:space="preserve"> </w:t>
      </w:r>
      <w:r w:rsidR="00D9217B" w:rsidRPr="003F7DC9">
        <w:rPr>
          <w:color w:val="0B0B0B"/>
          <w:sz w:val="20"/>
          <w:szCs w:val="20"/>
        </w:rPr>
        <w:t>religiose</w:t>
      </w:r>
      <w:r w:rsidR="00D9217B" w:rsidRPr="003F7DC9">
        <w:rPr>
          <w:color w:val="0B0B0B"/>
          <w:spacing w:val="11"/>
          <w:sz w:val="20"/>
          <w:szCs w:val="20"/>
        </w:rPr>
        <w:t xml:space="preserve"> </w:t>
      </w:r>
      <w:r w:rsidR="00D9217B" w:rsidRPr="003F7DC9">
        <w:rPr>
          <w:color w:val="0B0B0B"/>
          <w:sz w:val="20"/>
          <w:szCs w:val="20"/>
        </w:rPr>
        <w:t>competenti</w:t>
      </w:r>
      <w:r w:rsidR="00D9217B" w:rsidRPr="003F7DC9">
        <w:rPr>
          <w:color w:val="0B0B0B"/>
          <w:spacing w:val="11"/>
          <w:sz w:val="20"/>
          <w:szCs w:val="20"/>
        </w:rPr>
        <w:t xml:space="preserve"> </w:t>
      </w:r>
      <w:r w:rsidR="00D9217B" w:rsidRPr="003F7DC9">
        <w:rPr>
          <w:color w:val="0B0B0B"/>
          <w:sz w:val="20"/>
          <w:szCs w:val="20"/>
        </w:rPr>
        <w:t>la</w:t>
      </w:r>
      <w:r w:rsidR="00D9217B" w:rsidRPr="003F7DC9">
        <w:rPr>
          <w:color w:val="0B0B0B"/>
          <w:spacing w:val="11"/>
          <w:sz w:val="20"/>
          <w:szCs w:val="20"/>
        </w:rPr>
        <w:t xml:space="preserve"> </w:t>
      </w:r>
      <w:r w:rsidR="00D9217B" w:rsidRPr="003F7DC9">
        <w:rPr>
          <w:color w:val="0B0B0B"/>
          <w:sz w:val="20"/>
          <w:szCs w:val="20"/>
        </w:rPr>
        <w:t>responsabilità</w:t>
      </w:r>
      <w:r w:rsidR="00D9217B" w:rsidRPr="003F7DC9">
        <w:rPr>
          <w:color w:val="0B0B0B"/>
          <w:spacing w:val="10"/>
          <w:sz w:val="20"/>
          <w:szCs w:val="20"/>
        </w:rPr>
        <w:t xml:space="preserve"> </w:t>
      </w:r>
      <w:r w:rsidR="00D9217B" w:rsidRPr="003F7DC9">
        <w:rPr>
          <w:color w:val="0B0B0B"/>
          <w:sz w:val="20"/>
          <w:szCs w:val="20"/>
        </w:rPr>
        <w:t>di</w:t>
      </w:r>
      <w:r w:rsidR="00D9217B" w:rsidRPr="003F7DC9">
        <w:rPr>
          <w:color w:val="0B0B0B"/>
          <w:spacing w:val="11"/>
          <w:sz w:val="20"/>
          <w:szCs w:val="20"/>
        </w:rPr>
        <w:t xml:space="preserve"> </w:t>
      </w:r>
      <w:r w:rsidR="00D9217B" w:rsidRPr="003F7DC9">
        <w:rPr>
          <w:color w:val="0B0B0B"/>
          <w:sz w:val="20"/>
          <w:szCs w:val="20"/>
        </w:rPr>
        <w:t>individuare,</w:t>
      </w:r>
      <w:r w:rsidR="00D9217B" w:rsidRPr="003F7DC9">
        <w:rPr>
          <w:color w:val="0B0B0B"/>
          <w:spacing w:val="10"/>
          <w:sz w:val="20"/>
          <w:szCs w:val="20"/>
        </w:rPr>
        <w:t xml:space="preserve"> </w:t>
      </w:r>
      <w:r w:rsidR="00D9217B" w:rsidRPr="003F7DC9">
        <w:rPr>
          <w:color w:val="0B0B0B"/>
          <w:sz w:val="20"/>
          <w:szCs w:val="20"/>
        </w:rPr>
        <w:t>per</w:t>
      </w:r>
      <w:r w:rsidR="00D9217B" w:rsidRPr="003F7DC9">
        <w:rPr>
          <w:color w:val="0B0B0B"/>
          <w:spacing w:val="11"/>
          <w:sz w:val="20"/>
          <w:szCs w:val="20"/>
        </w:rPr>
        <w:t xml:space="preserve"> </w:t>
      </w:r>
      <w:r w:rsidR="00D9217B" w:rsidRPr="003F7DC9">
        <w:rPr>
          <w:color w:val="0B0B0B"/>
          <w:sz w:val="20"/>
          <w:szCs w:val="20"/>
        </w:rPr>
        <w:t>ciascuna</w:t>
      </w:r>
      <w:r w:rsidR="00D9217B" w:rsidRPr="003F7DC9">
        <w:rPr>
          <w:color w:val="0B0B0B"/>
          <w:spacing w:val="10"/>
          <w:sz w:val="20"/>
          <w:szCs w:val="20"/>
        </w:rPr>
        <w:t xml:space="preserve"> </w:t>
      </w:r>
      <w:r w:rsidR="00D9217B" w:rsidRPr="003F7DC9">
        <w:rPr>
          <w:color w:val="0B0B0B"/>
          <w:sz w:val="20"/>
          <w:szCs w:val="20"/>
        </w:rPr>
        <w:t>confessione,</w:t>
      </w:r>
      <w:r w:rsidR="00D9217B" w:rsidRPr="003F7DC9">
        <w:rPr>
          <w:color w:val="0B0B0B"/>
          <w:spacing w:val="11"/>
          <w:sz w:val="20"/>
          <w:szCs w:val="20"/>
        </w:rPr>
        <w:t xml:space="preserve"> </w:t>
      </w:r>
      <w:r w:rsidR="00D9217B" w:rsidRPr="003F7DC9">
        <w:rPr>
          <w:color w:val="0B0B0B"/>
          <w:sz w:val="20"/>
          <w:szCs w:val="20"/>
        </w:rPr>
        <w:t>le</w:t>
      </w:r>
      <w:r w:rsidR="00942FC1" w:rsidRPr="003F7DC9">
        <w:rPr>
          <w:color w:val="0B0B0B"/>
          <w:sz w:val="20"/>
          <w:szCs w:val="20"/>
        </w:rPr>
        <w:t xml:space="preserve"> </w:t>
      </w:r>
      <w:r w:rsidR="00D9217B" w:rsidRPr="003F7DC9">
        <w:rPr>
          <w:color w:val="0B0B0B"/>
          <w:sz w:val="20"/>
          <w:szCs w:val="20"/>
        </w:rPr>
        <w:t>forme più idonee a mantenere le cautele necessarie ad escludere ogni rischio di contagio e di trasmissione del virus.</w:t>
      </w:r>
    </w:p>
    <w:p w14:paraId="104A2D3D" w14:textId="77777777" w:rsidR="004C1BFC" w:rsidRPr="003F7DC9" w:rsidRDefault="002E3C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I ministri di culto (sacerdoti) possono svolgere attività di culto ed eccezionalmente spostarsi anche oltre i confini della Regione, sempre che ricorrano le motivazioni previste dalla normativa vigente e nel rispetto di quanto previsto in tema di autocertificazione, corredata altresì dalla certificazione dell’ente di culto o della confessione di</w:t>
      </w:r>
      <w:r w:rsidR="00D9217B" w:rsidRPr="003F7DC9">
        <w:rPr>
          <w:color w:val="0B0B0B"/>
          <w:spacing w:val="19"/>
          <w:sz w:val="20"/>
          <w:szCs w:val="20"/>
        </w:rPr>
        <w:t xml:space="preserve"> </w:t>
      </w:r>
      <w:r w:rsidR="00D9217B" w:rsidRPr="003F7DC9">
        <w:rPr>
          <w:color w:val="0B0B0B"/>
          <w:sz w:val="20"/>
          <w:szCs w:val="20"/>
        </w:rPr>
        <w:t>riferimento.</w:t>
      </w:r>
    </w:p>
    <w:p w14:paraId="08B6446C" w14:textId="77777777" w:rsidR="008104E1" w:rsidRPr="003F7DC9" w:rsidRDefault="008104E1" w:rsidP="00F93B18">
      <w:pPr>
        <w:pStyle w:val="Paragrafoelenco"/>
        <w:tabs>
          <w:tab w:val="left" w:pos="1418"/>
        </w:tabs>
        <w:ind w:left="1566" w:right="794" w:firstLine="0"/>
        <w:rPr>
          <w:color w:val="0B0B0B"/>
          <w:sz w:val="20"/>
          <w:szCs w:val="20"/>
        </w:rPr>
      </w:pPr>
    </w:p>
    <w:p w14:paraId="536B8CBE" w14:textId="77777777" w:rsidR="008104E1" w:rsidRPr="003F7DC9" w:rsidRDefault="008104E1" w:rsidP="00F93B18">
      <w:pPr>
        <w:pStyle w:val="Paragrafoelenco"/>
        <w:tabs>
          <w:tab w:val="left" w:pos="1418"/>
        </w:tabs>
        <w:ind w:left="1566" w:right="794" w:firstLine="0"/>
        <w:rPr>
          <w:color w:val="0B0B0B"/>
          <w:sz w:val="20"/>
          <w:szCs w:val="20"/>
        </w:rPr>
      </w:pPr>
    </w:p>
    <w:p w14:paraId="600346FD" w14:textId="77777777" w:rsidR="004C1BFC" w:rsidRPr="003F7DC9" w:rsidRDefault="00D9217B" w:rsidP="00F93B18">
      <w:pPr>
        <w:pStyle w:val="Paragrafoelenco"/>
        <w:numPr>
          <w:ilvl w:val="0"/>
          <w:numId w:val="109"/>
        </w:numPr>
        <w:tabs>
          <w:tab w:val="left" w:pos="1418"/>
        </w:tabs>
        <w:ind w:left="709" w:right="794" w:firstLine="0"/>
        <w:rPr>
          <w:b/>
        </w:rPr>
      </w:pPr>
      <w:r w:rsidRPr="003F7DC9">
        <w:rPr>
          <w:b/>
          <w:color w:val="0B0B0B"/>
        </w:rPr>
        <w:t>Attenzioni da osservare nelle funzioni liturgiche</w:t>
      </w:r>
    </w:p>
    <w:p w14:paraId="78C73C50" w14:textId="77777777" w:rsidR="009E7AF3" w:rsidRPr="003F7DC9" w:rsidRDefault="009E7AF3" w:rsidP="00F93B18">
      <w:pPr>
        <w:pStyle w:val="Paragrafoelenco"/>
        <w:tabs>
          <w:tab w:val="left" w:pos="1418"/>
        </w:tabs>
        <w:ind w:left="709" w:right="794" w:firstLine="0"/>
        <w:rPr>
          <w:b/>
        </w:rPr>
      </w:pPr>
    </w:p>
    <w:p w14:paraId="0E61B231"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Per favorire il rispetto delle norme di distanziamento, è necessario ridurre al minimo la presenza di ministri officianti, che sono, comunque, sempre tenuti al rispetto della</w:t>
      </w:r>
      <w:r w:rsidRPr="003F7DC9">
        <w:rPr>
          <w:color w:val="0B0B0B"/>
          <w:spacing w:val="9"/>
          <w:sz w:val="20"/>
          <w:szCs w:val="20"/>
        </w:rPr>
        <w:t xml:space="preserve"> </w:t>
      </w:r>
      <w:r w:rsidRPr="003F7DC9">
        <w:rPr>
          <w:color w:val="0B0B0B"/>
          <w:sz w:val="20"/>
          <w:szCs w:val="20"/>
        </w:rPr>
        <w:t>distanza minima.</w:t>
      </w:r>
    </w:p>
    <w:p w14:paraId="54FDAF48"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È consentita la presenza di un cantore che possa salmodiare a voce</w:t>
      </w:r>
      <w:r w:rsidRPr="003F7DC9">
        <w:rPr>
          <w:color w:val="0B0B0B"/>
          <w:spacing w:val="10"/>
          <w:sz w:val="20"/>
          <w:szCs w:val="20"/>
        </w:rPr>
        <w:t xml:space="preserve"> </w:t>
      </w:r>
      <w:r w:rsidRPr="003F7DC9">
        <w:rPr>
          <w:color w:val="0B0B0B"/>
          <w:sz w:val="20"/>
          <w:szCs w:val="20"/>
        </w:rPr>
        <w:t>bassa.</w:t>
      </w:r>
    </w:p>
    <w:p w14:paraId="233A40D0"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Gli aderenti alle rispettive comunità assicurino il rispetto della distanza di sicurezza per almeno un</w:t>
      </w:r>
      <w:r w:rsidRPr="003F7DC9">
        <w:rPr>
          <w:color w:val="0B0B0B"/>
          <w:spacing w:val="1"/>
          <w:sz w:val="20"/>
          <w:szCs w:val="20"/>
        </w:rPr>
        <w:t xml:space="preserve"> </w:t>
      </w:r>
      <w:r w:rsidRPr="003F7DC9">
        <w:rPr>
          <w:color w:val="0B0B0B"/>
          <w:sz w:val="20"/>
          <w:szCs w:val="20"/>
        </w:rPr>
        <w:t>metro.</w:t>
      </w:r>
    </w:p>
    <w:p w14:paraId="0CD5355F"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La distribuzione della Comunione avverrà dopo che il celebrante e l’eventuale ministro straordinario avranno curato l’igiene delle loro mani e indossato guanti monouso; gli stessi – indossando mascherina, avendo massima attenzione a coprirsi naso e bocca e mantenendo un’adeguata distanza di sicurezza – avranno cura di offrire l’Eucarestia in conclusione della Divina Liturgia senza venire a contatto con i</w:t>
      </w:r>
      <w:r w:rsidRPr="003F7DC9">
        <w:rPr>
          <w:color w:val="0B0B0B"/>
          <w:spacing w:val="11"/>
          <w:sz w:val="20"/>
          <w:szCs w:val="20"/>
        </w:rPr>
        <w:t xml:space="preserve"> </w:t>
      </w:r>
      <w:r w:rsidRPr="003F7DC9">
        <w:rPr>
          <w:color w:val="0B0B0B"/>
          <w:sz w:val="20"/>
          <w:szCs w:val="20"/>
        </w:rPr>
        <w:t>fedeli.</w:t>
      </w:r>
    </w:p>
    <w:p w14:paraId="6A6D2DC3"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 xml:space="preserve">Si ritiene imprescindibile, se dal punto di vista liturgico non risulta possibile espungere dalla cerimonia religiosa le fasi dei riti precedentemente rappresentati dove maggiore è il rischio </w:t>
      </w:r>
      <w:r w:rsidRPr="003F7DC9">
        <w:rPr>
          <w:color w:val="0B0B0B"/>
          <w:spacing w:val="2"/>
          <w:sz w:val="20"/>
          <w:szCs w:val="20"/>
        </w:rPr>
        <w:t xml:space="preserve">di </w:t>
      </w:r>
      <w:r w:rsidRPr="003F7DC9">
        <w:rPr>
          <w:color w:val="0B0B0B"/>
          <w:sz w:val="20"/>
          <w:szCs w:val="20"/>
        </w:rPr>
        <w:t>contagio da SARS-CoV-2, richiamare gli officianti e tutti coloro ad ogni titolo coinvolti alla vigilanza nelle cerimonie ad un assoluto rispetto delle norme igienico-sanitarie, dell’uso dei dispositivi di protezione delle vie aeree e del distanziamento</w:t>
      </w:r>
      <w:r w:rsidRPr="003F7DC9">
        <w:rPr>
          <w:color w:val="0B0B0B"/>
          <w:spacing w:val="7"/>
          <w:sz w:val="20"/>
          <w:szCs w:val="20"/>
        </w:rPr>
        <w:t xml:space="preserve"> </w:t>
      </w:r>
      <w:r w:rsidRPr="003F7DC9">
        <w:rPr>
          <w:color w:val="0B0B0B"/>
          <w:sz w:val="20"/>
          <w:szCs w:val="20"/>
        </w:rPr>
        <w:t>sociale.</w:t>
      </w:r>
    </w:p>
    <w:p w14:paraId="79819124" w14:textId="77777777" w:rsidR="004C1BFC" w:rsidRPr="003F7DC9" w:rsidRDefault="00D9217B" w:rsidP="00F93B18">
      <w:pPr>
        <w:pStyle w:val="Paragrafoelenco"/>
        <w:numPr>
          <w:ilvl w:val="0"/>
          <w:numId w:val="117"/>
        </w:numPr>
        <w:tabs>
          <w:tab w:val="left" w:pos="1418"/>
        </w:tabs>
        <w:spacing w:before="100"/>
        <w:ind w:left="709" w:right="794" w:firstLine="0"/>
        <w:rPr>
          <w:b/>
        </w:rPr>
      </w:pPr>
      <w:r w:rsidRPr="003F7DC9">
        <w:rPr>
          <w:b/>
          <w:color w:val="0B0B0B"/>
        </w:rPr>
        <w:lastRenderedPageBreak/>
        <w:t>Igienizzazione dei luoghi e degli oggetti</w:t>
      </w:r>
    </w:p>
    <w:p w14:paraId="7AAA0337" w14:textId="77777777" w:rsidR="004C1BFC" w:rsidRPr="003F7DC9" w:rsidRDefault="00D9217B" w:rsidP="00F93B18">
      <w:pPr>
        <w:pStyle w:val="Paragrafoelenco"/>
        <w:numPr>
          <w:ilvl w:val="1"/>
          <w:numId w:val="117"/>
        </w:numPr>
        <w:tabs>
          <w:tab w:val="left" w:pos="1418"/>
        </w:tabs>
        <w:spacing w:before="110" w:line="264" w:lineRule="auto"/>
        <w:ind w:left="709" w:right="794" w:firstLine="0"/>
        <w:rPr>
          <w:sz w:val="20"/>
          <w:szCs w:val="20"/>
        </w:rPr>
      </w:pPr>
      <w:r w:rsidRPr="003F7DC9">
        <w:rPr>
          <w:color w:val="0B0B0B"/>
          <w:sz w:val="20"/>
          <w:szCs w:val="20"/>
        </w:rPr>
        <w:t>I luoghi di culto devono essere adeguatamente igienizzati prima e dopo ogni celebrazione o incontro.</w:t>
      </w:r>
    </w:p>
    <w:p w14:paraId="674A5FF8" w14:textId="77777777" w:rsidR="004C1BFC" w:rsidRPr="003F7DC9" w:rsidRDefault="00D9217B" w:rsidP="00F93B18">
      <w:pPr>
        <w:pStyle w:val="Paragrafoelenco"/>
        <w:numPr>
          <w:ilvl w:val="1"/>
          <w:numId w:val="117"/>
        </w:numPr>
        <w:tabs>
          <w:tab w:val="left" w:pos="1418"/>
          <w:tab w:val="left" w:pos="1560"/>
        </w:tabs>
        <w:spacing w:before="2" w:line="266" w:lineRule="auto"/>
        <w:ind w:left="709" w:right="794" w:firstLine="0"/>
        <w:rPr>
          <w:sz w:val="20"/>
          <w:szCs w:val="20"/>
        </w:rPr>
      </w:pPr>
      <w:r w:rsidRPr="003F7DC9">
        <w:rPr>
          <w:color w:val="0B0B0B"/>
          <w:sz w:val="20"/>
          <w:szCs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7"/>
          <w:sz w:val="20"/>
          <w:szCs w:val="20"/>
        </w:rPr>
        <w:t xml:space="preserve"> </w:t>
      </w:r>
      <w:r w:rsidRPr="003F7DC9">
        <w:rPr>
          <w:color w:val="0B0B0B"/>
          <w:sz w:val="20"/>
          <w:szCs w:val="20"/>
        </w:rPr>
        <w:t>stabilita.</w:t>
      </w:r>
    </w:p>
    <w:p w14:paraId="2B50AB33" w14:textId="77777777" w:rsidR="004273D3" w:rsidRPr="003F7DC9" w:rsidRDefault="004273D3" w:rsidP="00F93B18">
      <w:pPr>
        <w:pStyle w:val="Paragrafoelenco"/>
        <w:tabs>
          <w:tab w:val="left" w:pos="1418"/>
          <w:tab w:val="left" w:pos="1560"/>
        </w:tabs>
        <w:spacing w:before="2" w:line="266" w:lineRule="auto"/>
        <w:ind w:left="709" w:right="794" w:firstLine="0"/>
        <w:rPr>
          <w:sz w:val="20"/>
          <w:szCs w:val="20"/>
        </w:rPr>
      </w:pPr>
    </w:p>
    <w:p w14:paraId="50C491E7" w14:textId="77777777" w:rsidR="004C1BFC" w:rsidRPr="003F7DC9" w:rsidRDefault="00D9217B" w:rsidP="00F93B18">
      <w:pPr>
        <w:pStyle w:val="Paragrafoelenco"/>
        <w:numPr>
          <w:ilvl w:val="0"/>
          <w:numId w:val="117"/>
        </w:numPr>
        <w:tabs>
          <w:tab w:val="left" w:pos="1418"/>
        </w:tabs>
        <w:ind w:left="709" w:right="794" w:firstLine="0"/>
        <w:rPr>
          <w:b/>
        </w:rPr>
      </w:pPr>
      <w:r w:rsidRPr="003F7DC9">
        <w:rPr>
          <w:b/>
          <w:color w:val="0B0B0B"/>
        </w:rPr>
        <w:t>Comunicazione</w:t>
      </w:r>
    </w:p>
    <w:p w14:paraId="201E249C"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Sarà cura del responsabile del luogo di culto (parroco) rendere noto i contenuti del presente Protocollo attraverso le modalità che assicurino la migliore</w:t>
      </w:r>
      <w:r w:rsidRPr="003F7DC9">
        <w:rPr>
          <w:color w:val="0B0B0B"/>
          <w:spacing w:val="13"/>
          <w:sz w:val="20"/>
          <w:szCs w:val="20"/>
        </w:rPr>
        <w:t xml:space="preserve"> </w:t>
      </w:r>
      <w:r w:rsidRPr="003F7DC9">
        <w:rPr>
          <w:color w:val="0B0B0B"/>
          <w:sz w:val="20"/>
          <w:szCs w:val="20"/>
        </w:rPr>
        <w:t>diffusione.</w:t>
      </w:r>
    </w:p>
    <w:p w14:paraId="3F6F3868" w14:textId="77777777" w:rsidR="004C1BFC" w:rsidRPr="003F7DC9" w:rsidRDefault="00D9217B" w:rsidP="00F93B18">
      <w:pPr>
        <w:pStyle w:val="Paragrafoelenco"/>
        <w:numPr>
          <w:ilvl w:val="1"/>
          <w:numId w:val="117"/>
        </w:numPr>
        <w:tabs>
          <w:tab w:val="left" w:pos="1418"/>
          <w:tab w:val="left" w:pos="1843"/>
        </w:tabs>
        <w:ind w:left="709" w:right="794" w:firstLine="0"/>
        <w:rPr>
          <w:sz w:val="20"/>
          <w:szCs w:val="20"/>
        </w:rPr>
      </w:pPr>
      <w:r w:rsidRPr="003F7DC9">
        <w:rPr>
          <w:color w:val="0B0B0B"/>
          <w:sz w:val="20"/>
          <w:szCs w:val="20"/>
        </w:rPr>
        <w:t>All’ingresso del luogo di culto dovrà essere affisso un cartello con le indicazioni essenziali, tra le quali non dovranno</w:t>
      </w:r>
      <w:r w:rsidRPr="003F7DC9">
        <w:rPr>
          <w:color w:val="0B0B0B"/>
          <w:spacing w:val="3"/>
          <w:sz w:val="20"/>
          <w:szCs w:val="20"/>
        </w:rPr>
        <w:t xml:space="preserve"> </w:t>
      </w:r>
      <w:r w:rsidRPr="003F7DC9">
        <w:rPr>
          <w:color w:val="0B0B0B"/>
          <w:sz w:val="20"/>
          <w:szCs w:val="20"/>
        </w:rPr>
        <w:t>mancare:</w:t>
      </w:r>
    </w:p>
    <w:p w14:paraId="28D3CF6A" w14:textId="77777777" w:rsidR="005F29B6" w:rsidRPr="003F7DC9" w:rsidRDefault="00D9217B" w:rsidP="00F93B18">
      <w:pPr>
        <w:pStyle w:val="Paragrafoelenco"/>
        <w:numPr>
          <w:ilvl w:val="2"/>
          <w:numId w:val="117"/>
        </w:numPr>
        <w:tabs>
          <w:tab w:val="left" w:pos="1418"/>
          <w:tab w:val="left" w:pos="2448"/>
        </w:tabs>
        <w:ind w:left="709" w:right="794" w:firstLine="0"/>
        <w:rPr>
          <w:sz w:val="20"/>
          <w:szCs w:val="20"/>
        </w:rPr>
      </w:pPr>
      <w:r w:rsidRPr="003F7DC9">
        <w:rPr>
          <w:color w:val="0B0B0B"/>
          <w:sz w:val="20"/>
          <w:szCs w:val="20"/>
        </w:rPr>
        <w:t>il numero massimo dei partecipanti ammessi, in relazione alla capienza</w:t>
      </w:r>
      <w:r w:rsidRPr="003F7DC9">
        <w:rPr>
          <w:color w:val="0B0B0B"/>
          <w:spacing w:val="29"/>
          <w:sz w:val="20"/>
          <w:szCs w:val="20"/>
        </w:rPr>
        <w:t xml:space="preserve"> </w:t>
      </w:r>
      <w:r w:rsidRPr="003F7DC9">
        <w:rPr>
          <w:color w:val="0B0B0B"/>
          <w:sz w:val="20"/>
          <w:szCs w:val="20"/>
        </w:rPr>
        <w:t>dell’edificio</w:t>
      </w:r>
      <w:r w:rsidR="005F29B6" w:rsidRPr="003F7DC9">
        <w:rPr>
          <w:color w:val="0B0B0B"/>
          <w:sz w:val="20"/>
          <w:szCs w:val="20"/>
        </w:rPr>
        <w:t>;</w:t>
      </w:r>
    </w:p>
    <w:p w14:paraId="60C8E2FB" w14:textId="77777777" w:rsidR="004C1BFC" w:rsidRPr="003F7DC9" w:rsidRDefault="00D9217B" w:rsidP="00F93B18">
      <w:pPr>
        <w:pStyle w:val="Paragrafoelenco"/>
        <w:numPr>
          <w:ilvl w:val="2"/>
          <w:numId w:val="117"/>
        </w:numPr>
        <w:tabs>
          <w:tab w:val="left" w:pos="1418"/>
          <w:tab w:val="left" w:pos="2448"/>
        </w:tabs>
        <w:ind w:left="709" w:right="794" w:firstLine="0"/>
        <w:rPr>
          <w:sz w:val="20"/>
          <w:szCs w:val="20"/>
        </w:rPr>
      </w:pPr>
      <w:r w:rsidRPr="003F7DC9">
        <w:rPr>
          <w:color w:val="0B0B0B"/>
          <w:sz w:val="20"/>
          <w:szCs w:val="20"/>
        </w:rPr>
        <w:t>il divieto di ingresso per chi presenta sintomi influenzali/respiratori, temperatura corporea pari o superiore ai 37,5° C o è stato in contatto con persone positive a SARS-CoV-2 nei giorni precedenti;</w:t>
      </w:r>
    </w:p>
    <w:p w14:paraId="15B8B058" w14:textId="77777777" w:rsidR="004C1BFC" w:rsidRPr="003F7DC9" w:rsidRDefault="00D9217B" w:rsidP="00F93B18">
      <w:pPr>
        <w:pStyle w:val="Paragrafoelenco"/>
        <w:numPr>
          <w:ilvl w:val="2"/>
          <w:numId w:val="117"/>
        </w:numPr>
        <w:tabs>
          <w:tab w:val="left" w:pos="1418"/>
          <w:tab w:val="left" w:pos="2436"/>
        </w:tabs>
        <w:ind w:left="709" w:right="794" w:firstLine="0"/>
        <w:rPr>
          <w:sz w:val="20"/>
          <w:szCs w:val="20"/>
        </w:rPr>
      </w:pPr>
      <w:r w:rsidRPr="003F7DC9">
        <w:rPr>
          <w:color w:val="0B0B0B"/>
          <w:sz w:val="20"/>
          <w:szCs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szCs w:val="20"/>
        </w:rPr>
        <w:t xml:space="preserve"> </w:t>
      </w:r>
      <w:r w:rsidRPr="003F7DC9">
        <w:rPr>
          <w:color w:val="0B0B0B"/>
          <w:sz w:val="20"/>
          <w:szCs w:val="20"/>
        </w:rPr>
        <w:t>bocca.</w:t>
      </w:r>
    </w:p>
    <w:p w14:paraId="6951EECB" w14:textId="77777777" w:rsidR="004273D3" w:rsidRPr="003F7DC9" w:rsidRDefault="004273D3" w:rsidP="00F93B18">
      <w:pPr>
        <w:pStyle w:val="Paragrafoelenco"/>
        <w:tabs>
          <w:tab w:val="left" w:pos="1418"/>
          <w:tab w:val="left" w:pos="2436"/>
        </w:tabs>
        <w:spacing w:before="89" w:line="321" w:lineRule="auto"/>
        <w:ind w:left="709" w:right="794" w:firstLine="0"/>
        <w:rPr>
          <w:sz w:val="20"/>
          <w:szCs w:val="20"/>
        </w:rPr>
      </w:pPr>
    </w:p>
    <w:p w14:paraId="0742BEE3" w14:textId="77777777" w:rsidR="004C1BFC" w:rsidRPr="003F7DC9" w:rsidRDefault="00D9217B" w:rsidP="00F93B18">
      <w:pPr>
        <w:pStyle w:val="Paragrafoelenco"/>
        <w:numPr>
          <w:ilvl w:val="0"/>
          <w:numId w:val="117"/>
        </w:numPr>
        <w:ind w:left="709" w:right="794" w:firstLine="0"/>
        <w:rPr>
          <w:b/>
          <w:color w:val="0B0B0B"/>
          <w:sz w:val="20"/>
          <w:szCs w:val="20"/>
        </w:rPr>
      </w:pPr>
      <w:r w:rsidRPr="003F7DC9">
        <w:rPr>
          <w:b/>
          <w:color w:val="0B0B0B"/>
          <w:sz w:val="20"/>
          <w:szCs w:val="20"/>
        </w:rPr>
        <w:t>Altri suggeriment</w:t>
      </w:r>
      <w:r w:rsidR="00142DF4" w:rsidRPr="003F7DC9">
        <w:rPr>
          <w:b/>
          <w:color w:val="0B0B0B"/>
          <w:sz w:val="20"/>
          <w:szCs w:val="20"/>
        </w:rPr>
        <w:t xml:space="preserve">i </w:t>
      </w:r>
    </w:p>
    <w:p w14:paraId="26A1B57A" w14:textId="77777777" w:rsidR="00142DF4" w:rsidRPr="003F7DC9" w:rsidRDefault="00142DF4" w:rsidP="00F93B18">
      <w:pPr>
        <w:ind w:left="709" w:right="794"/>
        <w:rPr>
          <w:b/>
          <w:color w:val="0B0B0B"/>
          <w:sz w:val="20"/>
          <w:szCs w:val="20"/>
        </w:rPr>
      </w:pPr>
    </w:p>
    <w:p w14:paraId="24BBC6D7" w14:textId="77777777" w:rsidR="00142DF4" w:rsidRPr="003F7DC9" w:rsidRDefault="00142DF4" w:rsidP="00F93B18">
      <w:pPr>
        <w:pStyle w:val="Corpotesto"/>
        <w:numPr>
          <w:ilvl w:val="1"/>
          <w:numId w:val="117"/>
        </w:numPr>
        <w:ind w:left="709" w:right="794" w:firstLine="0"/>
        <w:jc w:val="both"/>
        <w:rPr>
          <w:color w:val="0B0B0B"/>
          <w:w w:val="105"/>
        </w:rPr>
      </w:pPr>
      <w:r w:rsidRPr="003F7DC9">
        <w:rPr>
          <w:color w:val="0B0B0B"/>
          <w:w w:val="105"/>
        </w:rPr>
        <w:t>Ove</w:t>
      </w:r>
      <w:r w:rsidRPr="003F7DC9">
        <w:rPr>
          <w:color w:val="0B0B0B"/>
          <w:spacing w:val="-10"/>
          <w:w w:val="105"/>
        </w:rPr>
        <w:t xml:space="preserve"> </w:t>
      </w:r>
      <w:r w:rsidRPr="003F7DC9">
        <w:rPr>
          <w:color w:val="0B0B0B"/>
          <w:w w:val="105"/>
        </w:rPr>
        <w:t>il</w:t>
      </w:r>
      <w:r w:rsidRPr="003F7DC9">
        <w:rPr>
          <w:color w:val="0B0B0B"/>
          <w:spacing w:val="-10"/>
          <w:w w:val="105"/>
        </w:rPr>
        <w:t xml:space="preserve"> </w:t>
      </w:r>
      <w:r w:rsidRPr="003F7DC9">
        <w:rPr>
          <w:color w:val="0B0B0B"/>
          <w:w w:val="105"/>
        </w:rPr>
        <w:t>luogo</w:t>
      </w:r>
      <w:r w:rsidRPr="003F7DC9">
        <w:rPr>
          <w:color w:val="0B0B0B"/>
          <w:spacing w:val="-10"/>
          <w:w w:val="105"/>
        </w:rPr>
        <w:t xml:space="preserve"> </w:t>
      </w:r>
      <w:r w:rsidRPr="003F7DC9">
        <w:rPr>
          <w:color w:val="0B0B0B"/>
          <w:w w:val="105"/>
        </w:rPr>
        <w:t>di</w:t>
      </w:r>
      <w:r w:rsidRPr="003F7DC9">
        <w:rPr>
          <w:color w:val="0B0B0B"/>
          <w:spacing w:val="-9"/>
          <w:w w:val="105"/>
        </w:rPr>
        <w:t xml:space="preserve"> </w:t>
      </w:r>
      <w:r w:rsidRPr="003F7DC9">
        <w:rPr>
          <w:color w:val="0B0B0B"/>
          <w:w w:val="105"/>
        </w:rPr>
        <w:t>culto</w:t>
      </w:r>
      <w:r w:rsidRPr="003F7DC9">
        <w:rPr>
          <w:color w:val="0B0B0B"/>
          <w:spacing w:val="-8"/>
          <w:w w:val="105"/>
        </w:rPr>
        <w:t xml:space="preserve"> </w:t>
      </w:r>
      <w:r w:rsidRPr="003F7DC9">
        <w:rPr>
          <w:color w:val="0B0B0B"/>
          <w:w w:val="105"/>
        </w:rPr>
        <w:t>non</w:t>
      </w:r>
      <w:r w:rsidRPr="003F7DC9">
        <w:rPr>
          <w:color w:val="0B0B0B"/>
          <w:spacing w:val="-10"/>
          <w:w w:val="105"/>
        </w:rPr>
        <w:t xml:space="preserve"> </w:t>
      </w:r>
      <w:r w:rsidRPr="003F7DC9">
        <w:rPr>
          <w:color w:val="0B0B0B"/>
          <w:w w:val="105"/>
        </w:rPr>
        <w:t>sia</w:t>
      </w:r>
      <w:r w:rsidRPr="003F7DC9">
        <w:rPr>
          <w:color w:val="0B0B0B"/>
          <w:spacing w:val="-9"/>
          <w:w w:val="105"/>
        </w:rPr>
        <w:t xml:space="preserve"> </w:t>
      </w:r>
      <w:r w:rsidRPr="003F7DC9">
        <w:rPr>
          <w:color w:val="0B0B0B"/>
          <w:w w:val="105"/>
        </w:rPr>
        <w:t>idoneo</w:t>
      </w:r>
      <w:r w:rsidRPr="003F7DC9">
        <w:rPr>
          <w:color w:val="0B0B0B"/>
          <w:spacing w:val="-10"/>
          <w:w w:val="105"/>
        </w:rPr>
        <w:t xml:space="preserve"> </w:t>
      </w:r>
      <w:r w:rsidRPr="003F7DC9">
        <w:rPr>
          <w:color w:val="0B0B0B"/>
          <w:w w:val="105"/>
        </w:rPr>
        <w:t>al</w:t>
      </w:r>
      <w:r w:rsidRPr="003F7DC9">
        <w:rPr>
          <w:color w:val="0B0B0B"/>
          <w:spacing w:val="-9"/>
          <w:w w:val="105"/>
        </w:rPr>
        <w:t xml:space="preserve"> </w:t>
      </w:r>
      <w:r w:rsidRPr="003F7DC9">
        <w:rPr>
          <w:color w:val="0B0B0B"/>
          <w:w w:val="105"/>
        </w:rPr>
        <w:t>rispetto</w:t>
      </w:r>
      <w:r w:rsidRPr="003F7DC9">
        <w:rPr>
          <w:color w:val="0B0B0B"/>
          <w:spacing w:val="-8"/>
          <w:w w:val="105"/>
        </w:rPr>
        <w:t xml:space="preserve"> </w:t>
      </w:r>
      <w:r w:rsidRPr="003F7DC9">
        <w:rPr>
          <w:color w:val="0B0B0B"/>
          <w:w w:val="105"/>
        </w:rPr>
        <w:t>delle</w:t>
      </w:r>
      <w:r w:rsidRPr="003F7DC9">
        <w:rPr>
          <w:color w:val="0B0B0B"/>
          <w:spacing w:val="-10"/>
          <w:w w:val="105"/>
        </w:rPr>
        <w:t xml:space="preserve"> </w:t>
      </w:r>
      <w:r w:rsidRPr="003F7DC9">
        <w:rPr>
          <w:color w:val="0B0B0B"/>
          <w:w w:val="105"/>
        </w:rPr>
        <w:t>indicazioni</w:t>
      </w:r>
      <w:r w:rsidRPr="003F7DC9">
        <w:rPr>
          <w:color w:val="0B0B0B"/>
          <w:spacing w:val="-9"/>
          <w:w w:val="105"/>
        </w:rPr>
        <w:t xml:space="preserve"> </w:t>
      </w:r>
      <w:r w:rsidRPr="003F7DC9">
        <w:rPr>
          <w:color w:val="0B0B0B"/>
          <w:w w:val="105"/>
        </w:rPr>
        <w:t>del</w:t>
      </w:r>
      <w:r w:rsidRPr="003F7DC9">
        <w:rPr>
          <w:color w:val="0B0B0B"/>
          <w:spacing w:val="-10"/>
          <w:w w:val="105"/>
        </w:rPr>
        <w:t xml:space="preserve"> </w:t>
      </w:r>
      <w:r w:rsidRPr="003F7DC9">
        <w:rPr>
          <w:color w:val="0B0B0B"/>
          <w:w w:val="105"/>
        </w:rPr>
        <w:t>presente</w:t>
      </w:r>
      <w:r w:rsidRPr="003F7DC9">
        <w:rPr>
          <w:color w:val="0B0B0B"/>
          <w:spacing w:val="-10"/>
          <w:w w:val="105"/>
        </w:rPr>
        <w:t xml:space="preserve"> </w:t>
      </w:r>
      <w:r w:rsidRPr="003F7DC9">
        <w:rPr>
          <w:color w:val="0B0B0B"/>
          <w:w w:val="105"/>
        </w:rPr>
        <w:t>Protocollo,</w:t>
      </w:r>
      <w:r w:rsidRPr="003F7DC9">
        <w:rPr>
          <w:color w:val="0B0B0B"/>
          <w:spacing w:val="-9"/>
          <w:w w:val="105"/>
        </w:rPr>
        <w:t xml:space="preserve"> </w:t>
      </w:r>
      <w:r w:rsidRPr="003F7DC9">
        <w:rPr>
          <w:color w:val="0B0B0B"/>
          <w:w w:val="105"/>
        </w:rPr>
        <w:t>può essere</w:t>
      </w:r>
      <w:r w:rsidRPr="003F7DC9">
        <w:rPr>
          <w:color w:val="0B0B0B"/>
          <w:spacing w:val="-25"/>
          <w:w w:val="105"/>
        </w:rPr>
        <w:t xml:space="preserve"> </w:t>
      </w:r>
      <w:r w:rsidRPr="003F7DC9">
        <w:rPr>
          <w:color w:val="0B0B0B"/>
          <w:w w:val="105"/>
        </w:rPr>
        <w:t>valutata</w:t>
      </w:r>
      <w:r w:rsidRPr="003F7DC9">
        <w:rPr>
          <w:color w:val="0B0B0B"/>
          <w:spacing w:val="-24"/>
          <w:w w:val="105"/>
        </w:rPr>
        <w:t xml:space="preserve"> </w:t>
      </w:r>
      <w:r w:rsidRPr="003F7DC9">
        <w:rPr>
          <w:color w:val="0B0B0B"/>
          <w:w w:val="105"/>
        </w:rPr>
        <w:t>la</w:t>
      </w:r>
      <w:r w:rsidRPr="003F7DC9">
        <w:rPr>
          <w:color w:val="0B0B0B"/>
          <w:spacing w:val="-26"/>
          <w:w w:val="105"/>
        </w:rPr>
        <w:t xml:space="preserve"> </w:t>
      </w:r>
      <w:r w:rsidRPr="003F7DC9">
        <w:rPr>
          <w:color w:val="0B0B0B"/>
          <w:w w:val="105"/>
        </w:rPr>
        <w:t>possibilità</w:t>
      </w:r>
      <w:r w:rsidRPr="003F7DC9">
        <w:rPr>
          <w:color w:val="0B0B0B"/>
          <w:spacing w:val="-25"/>
          <w:w w:val="105"/>
        </w:rPr>
        <w:t xml:space="preserve"> </w:t>
      </w:r>
      <w:r w:rsidRPr="003F7DC9">
        <w:rPr>
          <w:color w:val="0B0B0B"/>
          <w:w w:val="105"/>
        </w:rPr>
        <w:t>di</w:t>
      </w:r>
      <w:r w:rsidRPr="003F7DC9">
        <w:rPr>
          <w:color w:val="0B0B0B"/>
          <w:spacing w:val="-25"/>
          <w:w w:val="105"/>
        </w:rPr>
        <w:t xml:space="preserve"> </w:t>
      </w:r>
      <w:r w:rsidRPr="003F7DC9">
        <w:rPr>
          <w:color w:val="0B0B0B"/>
          <w:w w:val="105"/>
        </w:rPr>
        <w:t>svolgere</w:t>
      </w:r>
      <w:r w:rsidRPr="003F7DC9">
        <w:rPr>
          <w:color w:val="0B0B0B"/>
          <w:spacing w:val="-26"/>
          <w:w w:val="105"/>
        </w:rPr>
        <w:t xml:space="preserve"> </w:t>
      </w:r>
      <w:r w:rsidRPr="003F7DC9">
        <w:rPr>
          <w:color w:val="0B0B0B"/>
          <w:w w:val="105"/>
        </w:rPr>
        <w:t>le</w:t>
      </w:r>
      <w:r w:rsidRPr="003F7DC9">
        <w:rPr>
          <w:color w:val="0B0B0B"/>
          <w:spacing w:val="-24"/>
          <w:w w:val="105"/>
        </w:rPr>
        <w:t xml:space="preserve"> </w:t>
      </w:r>
      <w:r w:rsidRPr="003F7DC9">
        <w:rPr>
          <w:color w:val="0B0B0B"/>
          <w:w w:val="105"/>
        </w:rPr>
        <w:t>funzioni</w:t>
      </w:r>
      <w:r w:rsidRPr="003F7DC9">
        <w:rPr>
          <w:color w:val="0B0B0B"/>
          <w:spacing w:val="-25"/>
          <w:w w:val="105"/>
        </w:rPr>
        <w:t xml:space="preserve"> </w:t>
      </w:r>
      <w:r w:rsidRPr="003F7DC9">
        <w:rPr>
          <w:color w:val="0B0B0B"/>
          <w:w w:val="105"/>
        </w:rPr>
        <w:t>all’aperto,</w:t>
      </w:r>
      <w:r w:rsidRPr="003F7DC9">
        <w:rPr>
          <w:color w:val="0B0B0B"/>
          <w:spacing w:val="-24"/>
          <w:w w:val="105"/>
        </w:rPr>
        <w:t xml:space="preserve"> </w:t>
      </w:r>
      <w:r w:rsidRPr="003F7DC9">
        <w:rPr>
          <w:color w:val="0B0B0B"/>
          <w:w w:val="105"/>
        </w:rPr>
        <w:t>assicurandone</w:t>
      </w:r>
      <w:r w:rsidRPr="003F7DC9">
        <w:rPr>
          <w:color w:val="0B0B0B"/>
          <w:spacing w:val="-23"/>
          <w:w w:val="105"/>
        </w:rPr>
        <w:t xml:space="preserve"> </w:t>
      </w:r>
      <w:r w:rsidRPr="003F7DC9">
        <w:rPr>
          <w:color w:val="0B0B0B"/>
          <w:w w:val="105"/>
        </w:rPr>
        <w:t>la</w:t>
      </w:r>
      <w:r w:rsidRPr="003F7DC9">
        <w:rPr>
          <w:color w:val="0B0B0B"/>
          <w:spacing w:val="-26"/>
          <w:w w:val="105"/>
        </w:rPr>
        <w:t xml:space="preserve"> </w:t>
      </w:r>
      <w:r w:rsidRPr="003F7DC9">
        <w:rPr>
          <w:color w:val="0B0B0B"/>
          <w:w w:val="105"/>
        </w:rPr>
        <w:t>dignità</w:t>
      </w:r>
      <w:r w:rsidRPr="003F7DC9">
        <w:rPr>
          <w:color w:val="0B0B0B"/>
          <w:spacing w:val="-23"/>
          <w:w w:val="105"/>
        </w:rPr>
        <w:t xml:space="preserve"> </w:t>
      </w:r>
      <w:r w:rsidRPr="003F7DC9">
        <w:rPr>
          <w:color w:val="0B0B0B"/>
          <w:w w:val="105"/>
        </w:rPr>
        <w:t>e</w:t>
      </w:r>
      <w:r w:rsidRPr="003F7DC9">
        <w:rPr>
          <w:color w:val="0B0B0B"/>
          <w:spacing w:val="-25"/>
          <w:w w:val="105"/>
        </w:rPr>
        <w:t xml:space="preserve"> </w:t>
      </w:r>
      <w:r w:rsidRPr="003F7DC9">
        <w:rPr>
          <w:color w:val="0B0B0B"/>
          <w:w w:val="105"/>
        </w:rPr>
        <w:t>il</w:t>
      </w:r>
      <w:r w:rsidRPr="003F7DC9">
        <w:rPr>
          <w:color w:val="0B0B0B"/>
          <w:spacing w:val="-25"/>
          <w:w w:val="105"/>
        </w:rPr>
        <w:t xml:space="preserve"> </w:t>
      </w:r>
      <w:r w:rsidRPr="003F7DC9">
        <w:rPr>
          <w:color w:val="0B0B0B"/>
          <w:w w:val="105"/>
        </w:rPr>
        <w:t>rispetto della</w:t>
      </w:r>
      <w:r w:rsidRPr="003F7DC9">
        <w:rPr>
          <w:color w:val="0B0B0B"/>
          <w:spacing w:val="-5"/>
          <w:w w:val="105"/>
        </w:rPr>
        <w:t xml:space="preserve"> </w:t>
      </w:r>
      <w:r w:rsidRPr="003F7DC9">
        <w:rPr>
          <w:color w:val="0B0B0B"/>
          <w:w w:val="105"/>
        </w:rPr>
        <w:t>normativa</w:t>
      </w:r>
      <w:r w:rsidRPr="003F7DC9">
        <w:rPr>
          <w:color w:val="0B0B0B"/>
          <w:spacing w:val="-5"/>
          <w:w w:val="105"/>
        </w:rPr>
        <w:t xml:space="preserve"> </w:t>
      </w:r>
      <w:r w:rsidRPr="003F7DC9">
        <w:rPr>
          <w:color w:val="0B0B0B"/>
          <w:w w:val="105"/>
        </w:rPr>
        <w:t>sanitaria,</w:t>
      </w:r>
      <w:r w:rsidRPr="003F7DC9">
        <w:rPr>
          <w:color w:val="0B0B0B"/>
          <w:spacing w:val="-3"/>
          <w:w w:val="105"/>
        </w:rPr>
        <w:t xml:space="preserve"> </w:t>
      </w:r>
      <w:r w:rsidRPr="003F7DC9">
        <w:rPr>
          <w:color w:val="0B0B0B"/>
          <w:w w:val="105"/>
        </w:rPr>
        <w:t>con</w:t>
      </w:r>
      <w:r w:rsidRPr="003F7DC9">
        <w:rPr>
          <w:color w:val="0B0B0B"/>
          <w:spacing w:val="-5"/>
          <w:w w:val="105"/>
        </w:rPr>
        <w:t xml:space="preserve"> </w:t>
      </w:r>
      <w:r w:rsidRPr="003F7DC9">
        <w:rPr>
          <w:color w:val="0B0B0B"/>
          <w:w w:val="105"/>
        </w:rPr>
        <w:t>la</w:t>
      </w:r>
      <w:r w:rsidRPr="003F7DC9">
        <w:rPr>
          <w:color w:val="0B0B0B"/>
          <w:spacing w:val="-5"/>
          <w:w w:val="105"/>
        </w:rPr>
        <w:t xml:space="preserve"> </w:t>
      </w:r>
      <w:r w:rsidRPr="003F7DC9">
        <w:rPr>
          <w:color w:val="0B0B0B"/>
          <w:w w:val="105"/>
        </w:rPr>
        <w:t>partecipazione</w:t>
      </w:r>
      <w:r w:rsidRPr="003F7DC9">
        <w:rPr>
          <w:color w:val="0B0B0B"/>
          <w:spacing w:val="-5"/>
          <w:w w:val="105"/>
        </w:rPr>
        <w:t xml:space="preserve"> </w:t>
      </w:r>
      <w:r w:rsidRPr="003F7DC9">
        <w:rPr>
          <w:color w:val="0B0B0B"/>
          <w:w w:val="105"/>
        </w:rPr>
        <w:t>massima</w:t>
      </w:r>
      <w:r w:rsidRPr="003F7DC9">
        <w:rPr>
          <w:color w:val="0B0B0B"/>
          <w:spacing w:val="-4"/>
          <w:w w:val="105"/>
        </w:rPr>
        <w:t xml:space="preserve"> </w:t>
      </w:r>
      <w:r w:rsidRPr="003F7DC9">
        <w:rPr>
          <w:color w:val="0B0B0B"/>
          <w:w w:val="105"/>
        </w:rPr>
        <w:t>di</w:t>
      </w:r>
      <w:r w:rsidRPr="003F7DC9">
        <w:rPr>
          <w:color w:val="0B0B0B"/>
          <w:spacing w:val="-5"/>
          <w:w w:val="105"/>
        </w:rPr>
        <w:t xml:space="preserve"> </w:t>
      </w:r>
      <w:r w:rsidRPr="003F7DC9">
        <w:rPr>
          <w:color w:val="0B0B0B"/>
          <w:w w:val="105"/>
        </w:rPr>
        <w:t>1.000</w:t>
      </w:r>
      <w:r w:rsidRPr="003F7DC9">
        <w:rPr>
          <w:color w:val="0B0B0B"/>
          <w:spacing w:val="-5"/>
          <w:w w:val="105"/>
        </w:rPr>
        <w:t xml:space="preserve"> </w:t>
      </w:r>
      <w:r w:rsidRPr="003F7DC9">
        <w:rPr>
          <w:color w:val="0B0B0B"/>
          <w:w w:val="105"/>
        </w:rPr>
        <w:t>persone.</w:t>
      </w:r>
    </w:p>
    <w:p w14:paraId="52C7DE73" w14:textId="77777777" w:rsidR="00142DF4" w:rsidRPr="003F7DC9" w:rsidRDefault="00142DF4" w:rsidP="00F93B18">
      <w:pPr>
        <w:pStyle w:val="Corpotesto"/>
        <w:spacing w:before="97" w:line="324" w:lineRule="auto"/>
        <w:ind w:left="709" w:right="794"/>
        <w:jc w:val="both"/>
        <w:rPr>
          <w:color w:val="0B0B0B"/>
          <w:w w:val="105"/>
        </w:rPr>
      </w:pPr>
    </w:p>
    <w:p w14:paraId="58ADD265" w14:textId="77777777" w:rsidR="00142DF4" w:rsidRPr="003F7DC9" w:rsidRDefault="00142DF4" w:rsidP="00F93B18">
      <w:pPr>
        <w:spacing w:before="167" w:line="324" w:lineRule="auto"/>
        <w:ind w:left="709" w:right="794"/>
        <w:jc w:val="both"/>
        <w:rPr>
          <w:i/>
          <w:sz w:val="20"/>
        </w:rPr>
      </w:pPr>
      <w:r w:rsidRPr="003F7DC9">
        <w:rPr>
          <w:i/>
          <w:color w:val="0B0B0B"/>
          <w:w w:val="105"/>
          <w:sz w:val="20"/>
        </w:rPr>
        <w:t>Il</w:t>
      </w:r>
      <w:r w:rsidRPr="003F7DC9">
        <w:rPr>
          <w:i/>
          <w:color w:val="0B0B0B"/>
          <w:spacing w:val="-7"/>
          <w:w w:val="105"/>
          <w:sz w:val="20"/>
        </w:rPr>
        <w:t xml:space="preserve"> </w:t>
      </w:r>
      <w:r w:rsidRPr="003F7DC9">
        <w:rPr>
          <w:i/>
          <w:color w:val="0B0B0B"/>
          <w:w w:val="105"/>
          <w:sz w:val="20"/>
        </w:rPr>
        <w:t>Comitato</w:t>
      </w:r>
      <w:r w:rsidRPr="003F7DC9">
        <w:rPr>
          <w:i/>
          <w:color w:val="0B0B0B"/>
          <w:spacing w:val="-6"/>
          <w:w w:val="105"/>
          <w:sz w:val="20"/>
        </w:rPr>
        <w:t xml:space="preserve"> </w:t>
      </w:r>
      <w:r w:rsidRPr="003F7DC9">
        <w:rPr>
          <w:i/>
          <w:color w:val="0B0B0B"/>
          <w:w w:val="105"/>
          <w:sz w:val="20"/>
        </w:rPr>
        <w:t>Tecnico-Scientifico,</w:t>
      </w:r>
      <w:r w:rsidRPr="003F7DC9">
        <w:rPr>
          <w:i/>
          <w:color w:val="0B0B0B"/>
          <w:spacing w:val="-6"/>
          <w:w w:val="105"/>
          <w:sz w:val="20"/>
        </w:rPr>
        <w:t xml:space="preserve"> </w:t>
      </w:r>
      <w:r w:rsidRPr="003F7DC9">
        <w:rPr>
          <w:i/>
          <w:color w:val="0B0B0B"/>
          <w:w w:val="105"/>
          <w:sz w:val="20"/>
        </w:rPr>
        <w:t>nella</w:t>
      </w:r>
      <w:r w:rsidRPr="003F7DC9">
        <w:rPr>
          <w:i/>
          <w:color w:val="0B0B0B"/>
          <w:spacing w:val="-6"/>
          <w:w w:val="105"/>
          <w:sz w:val="20"/>
        </w:rPr>
        <w:t xml:space="preserve"> </w:t>
      </w:r>
      <w:r w:rsidRPr="003F7DC9">
        <w:rPr>
          <w:i/>
          <w:color w:val="0B0B0B"/>
          <w:w w:val="105"/>
          <w:sz w:val="20"/>
        </w:rPr>
        <w:t>seduta</w:t>
      </w:r>
      <w:r w:rsidRPr="003F7DC9">
        <w:rPr>
          <w:i/>
          <w:color w:val="0B0B0B"/>
          <w:spacing w:val="-6"/>
          <w:w w:val="105"/>
          <w:sz w:val="20"/>
        </w:rPr>
        <w:t xml:space="preserve"> </w:t>
      </w:r>
      <w:r w:rsidRPr="003F7DC9">
        <w:rPr>
          <w:i/>
          <w:color w:val="0B0B0B"/>
          <w:w w:val="105"/>
          <w:sz w:val="20"/>
        </w:rPr>
        <w:t>n.</w:t>
      </w:r>
      <w:r w:rsidRPr="003F7DC9">
        <w:rPr>
          <w:i/>
          <w:color w:val="0B0B0B"/>
          <w:spacing w:val="-6"/>
          <w:w w:val="105"/>
          <w:sz w:val="20"/>
        </w:rPr>
        <w:t xml:space="preserve"> </w:t>
      </w:r>
      <w:r w:rsidRPr="003F7DC9">
        <w:rPr>
          <w:i/>
          <w:color w:val="0B0B0B"/>
          <w:w w:val="105"/>
          <w:sz w:val="20"/>
        </w:rPr>
        <w:t>71</w:t>
      </w:r>
      <w:r w:rsidRPr="003F7DC9">
        <w:rPr>
          <w:i/>
          <w:color w:val="0B0B0B"/>
          <w:spacing w:val="-6"/>
          <w:w w:val="105"/>
          <w:sz w:val="20"/>
        </w:rPr>
        <w:t xml:space="preserve"> </w:t>
      </w:r>
      <w:r w:rsidRPr="003F7DC9">
        <w:rPr>
          <w:i/>
          <w:color w:val="0B0B0B"/>
          <w:w w:val="105"/>
          <w:sz w:val="20"/>
        </w:rPr>
        <w:t>del</w:t>
      </w:r>
      <w:r w:rsidRPr="003F7DC9">
        <w:rPr>
          <w:i/>
          <w:color w:val="0B0B0B"/>
          <w:spacing w:val="-6"/>
          <w:w w:val="105"/>
          <w:sz w:val="20"/>
        </w:rPr>
        <w:t xml:space="preserve"> </w:t>
      </w:r>
      <w:r w:rsidRPr="003F7DC9">
        <w:rPr>
          <w:i/>
          <w:color w:val="0B0B0B"/>
          <w:w w:val="105"/>
          <w:sz w:val="20"/>
        </w:rPr>
        <w:t>12</w:t>
      </w:r>
      <w:r w:rsidRPr="003F7DC9">
        <w:rPr>
          <w:i/>
          <w:color w:val="0B0B0B"/>
          <w:spacing w:val="-6"/>
          <w:w w:val="105"/>
          <w:sz w:val="20"/>
        </w:rPr>
        <w:t xml:space="preserve"> </w:t>
      </w:r>
      <w:r w:rsidRPr="003F7DC9">
        <w:rPr>
          <w:i/>
          <w:color w:val="0B0B0B"/>
          <w:w w:val="105"/>
          <w:sz w:val="20"/>
        </w:rPr>
        <w:t>maggio</w:t>
      </w:r>
      <w:r w:rsidRPr="003F7DC9">
        <w:rPr>
          <w:i/>
          <w:color w:val="0B0B0B"/>
          <w:spacing w:val="-6"/>
          <w:w w:val="105"/>
          <w:sz w:val="20"/>
        </w:rPr>
        <w:t xml:space="preserve"> </w:t>
      </w:r>
      <w:r w:rsidRPr="003F7DC9">
        <w:rPr>
          <w:i/>
          <w:color w:val="0B0B0B"/>
          <w:w w:val="105"/>
          <w:sz w:val="20"/>
        </w:rPr>
        <w:t>2020</w:t>
      </w:r>
      <w:r w:rsidRPr="003F7DC9">
        <w:rPr>
          <w:i/>
          <w:color w:val="0B0B0B"/>
          <w:spacing w:val="-6"/>
          <w:w w:val="105"/>
          <w:sz w:val="20"/>
        </w:rPr>
        <w:t xml:space="preserve"> </w:t>
      </w:r>
      <w:r w:rsidRPr="003F7DC9">
        <w:rPr>
          <w:i/>
          <w:color w:val="0B0B0B"/>
          <w:w w:val="105"/>
          <w:sz w:val="20"/>
        </w:rPr>
        <w:t>e</w:t>
      </w:r>
      <w:r w:rsidRPr="003F7DC9">
        <w:rPr>
          <w:i/>
          <w:color w:val="0B0B0B"/>
          <w:spacing w:val="-8"/>
          <w:w w:val="105"/>
          <w:sz w:val="20"/>
        </w:rPr>
        <w:t xml:space="preserve"> </w:t>
      </w:r>
      <w:r w:rsidRPr="003F7DC9">
        <w:rPr>
          <w:i/>
          <w:color w:val="0B0B0B"/>
          <w:w w:val="105"/>
          <w:sz w:val="20"/>
        </w:rPr>
        <w:t>n.</w:t>
      </w:r>
      <w:r w:rsidRPr="003F7DC9">
        <w:rPr>
          <w:i/>
          <w:color w:val="0B0B0B"/>
          <w:spacing w:val="-6"/>
          <w:w w:val="105"/>
          <w:sz w:val="20"/>
        </w:rPr>
        <w:t xml:space="preserve"> </w:t>
      </w:r>
      <w:r w:rsidRPr="003F7DC9">
        <w:rPr>
          <w:i/>
          <w:color w:val="0B0B0B"/>
          <w:w w:val="105"/>
          <w:sz w:val="20"/>
        </w:rPr>
        <w:t>73</w:t>
      </w:r>
      <w:r w:rsidRPr="003F7DC9">
        <w:rPr>
          <w:i/>
          <w:color w:val="0B0B0B"/>
          <w:spacing w:val="-6"/>
          <w:w w:val="105"/>
          <w:sz w:val="20"/>
        </w:rPr>
        <w:t xml:space="preserve"> </w:t>
      </w:r>
      <w:r w:rsidRPr="003F7DC9">
        <w:rPr>
          <w:i/>
          <w:color w:val="0B0B0B"/>
          <w:w w:val="105"/>
          <w:sz w:val="20"/>
        </w:rPr>
        <w:t>del</w:t>
      </w:r>
      <w:r w:rsidRPr="003F7DC9">
        <w:rPr>
          <w:i/>
          <w:color w:val="0B0B0B"/>
          <w:spacing w:val="-6"/>
          <w:w w:val="105"/>
          <w:sz w:val="20"/>
        </w:rPr>
        <w:t xml:space="preserve"> </w:t>
      </w:r>
      <w:r w:rsidRPr="003F7DC9">
        <w:rPr>
          <w:i/>
          <w:color w:val="0B0B0B"/>
          <w:w w:val="105"/>
          <w:sz w:val="20"/>
        </w:rPr>
        <w:t>14</w:t>
      </w:r>
      <w:r w:rsidRPr="003F7DC9">
        <w:rPr>
          <w:i/>
          <w:color w:val="0B0B0B"/>
          <w:spacing w:val="-6"/>
          <w:w w:val="105"/>
          <w:sz w:val="20"/>
        </w:rPr>
        <w:t xml:space="preserve"> </w:t>
      </w:r>
      <w:r w:rsidRPr="003F7DC9">
        <w:rPr>
          <w:i/>
          <w:color w:val="0B0B0B"/>
          <w:w w:val="105"/>
          <w:sz w:val="20"/>
        </w:rPr>
        <w:t>maggio</w:t>
      </w:r>
      <w:r w:rsidRPr="003F7DC9">
        <w:rPr>
          <w:i/>
          <w:color w:val="0B0B0B"/>
          <w:spacing w:val="-6"/>
          <w:w w:val="105"/>
          <w:sz w:val="20"/>
        </w:rPr>
        <w:t xml:space="preserve"> </w:t>
      </w:r>
      <w:r w:rsidRPr="003F7DC9">
        <w:rPr>
          <w:i/>
          <w:color w:val="0B0B0B"/>
          <w:w w:val="105"/>
          <w:sz w:val="20"/>
        </w:rPr>
        <w:t>2020,</w:t>
      </w:r>
      <w:r w:rsidRPr="003F7DC9">
        <w:rPr>
          <w:i/>
          <w:color w:val="0B0B0B"/>
          <w:spacing w:val="-6"/>
          <w:w w:val="105"/>
          <w:sz w:val="20"/>
        </w:rPr>
        <w:t xml:space="preserve"> </w:t>
      </w:r>
      <w:r w:rsidRPr="003F7DC9">
        <w:rPr>
          <w:i/>
          <w:color w:val="0B0B0B"/>
          <w:w w:val="105"/>
          <w:sz w:val="20"/>
        </w:rPr>
        <w:t>ha esaminato</w:t>
      </w:r>
      <w:r w:rsidRPr="003F7DC9">
        <w:rPr>
          <w:i/>
          <w:color w:val="0B0B0B"/>
          <w:spacing w:val="-23"/>
          <w:w w:val="105"/>
          <w:sz w:val="20"/>
        </w:rPr>
        <w:t xml:space="preserve"> </w:t>
      </w:r>
      <w:r w:rsidRPr="003F7DC9">
        <w:rPr>
          <w:i/>
          <w:color w:val="0B0B0B"/>
          <w:w w:val="105"/>
          <w:sz w:val="20"/>
        </w:rPr>
        <w:t>e</w:t>
      </w:r>
      <w:r w:rsidRPr="003F7DC9">
        <w:rPr>
          <w:i/>
          <w:color w:val="0B0B0B"/>
          <w:spacing w:val="-22"/>
          <w:w w:val="105"/>
          <w:sz w:val="20"/>
        </w:rPr>
        <w:t xml:space="preserve"> </w:t>
      </w:r>
      <w:r w:rsidRPr="003F7DC9">
        <w:rPr>
          <w:i/>
          <w:color w:val="0B0B0B"/>
          <w:w w:val="105"/>
          <w:sz w:val="20"/>
        </w:rPr>
        <w:t>approvato</w:t>
      </w:r>
      <w:r w:rsidRPr="003F7DC9">
        <w:rPr>
          <w:i/>
          <w:color w:val="0B0B0B"/>
          <w:spacing w:val="-22"/>
          <w:w w:val="105"/>
          <w:sz w:val="20"/>
        </w:rPr>
        <w:t xml:space="preserve"> </w:t>
      </w:r>
      <w:r w:rsidRPr="003F7DC9">
        <w:rPr>
          <w:i/>
          <w:color w:val="0B0B0B"/>
          <w:w w:val="105"/>
          <w:sz w:val="20"/>
        </w:rPr>
        <w:t>il</w:t>
      </w:r>
      <w:r w:rsidRPr="003F7DC9">
        <w:rPr>
          <w:i/>
          <w:color w:val="0B0B0B"/>
          <w:spacing w:val="-22"/>
          <w:w w:val="105"/>
          <w:sz w:val="20"/>
        </w:rPr>
        <w:t xml:space="preserve"> </w:t>
      </w:r>
      <w:r w:rsidRPr="003F7DC9">
        <w:rPr>
          <w:i/>
          <w:color w:val="0B0B0B"/>
          <w:w w:val="105"/>
          <w:sz w:val="20"/>
        </w:rPr>
        <w:t>presente</w:t>
      </w:r>
      <w:r w:rsidRPr="003F7DC9">
        <w:rPr>
          <w:i/>
          <w:color w:val="0B0B0B"/>
          <w:spacing w:val="-22"/>
          <w:w w:val="105"/>
          <w:sz w:val="20"/>
        </w:rPr>
        <w:t xml:space="preserve"> </w:t>
      </w:r>
      <w:r w:rsidRPr="003F7DC9">
        <w:rPr>
          <w:i/>
          <w:color w:val="0B0B0B"/>
          <w:w w:val="105"/>
          <w:sz w:val="20"/>
        </w:rPr>
        <w:t>“Protocollo</w:t>
      </w:r>
      <w:r w:rsidRPr="003F7DC9">
        <w:rPr>
          <w:i/>
          <w:color w:val="0B0B0B"/>
          <w:spacing w:val="-22"/>
          <w:w w:val="105"/>
          <w:sz w:val="20"/>
        </w:rPr>
        <w:t xml:space="preserve"> </w:t>
      </w:r>
      <w:r w:rsidRPr="003F7DC9">
        <w:rPr>
          <w:i/>
          <w:color w:val="0B0B0B"/>
          <w:w w:val="105"/>
          <w:sz w:val="20"/>
        </w:rPr>
        <w:t>con</w:t>
      </w:r>
      <w:r w:rsidRPr="003F7DC9">
        <w:rPr>
          <w:i/>
          <w:color w:val="0B0B0B"/>
          <w:spacing w:val="-22"/>
          <w:w w:val="105"/>
          <w:sz w:val="20"/>
        </w:rPr>
        <w:t xml:space="preserve"> </w:t>
      </w:r>
      <w:r w:rsidRPr="003F7DC9">
        <w:rPr>
          <w:i/>
          <w:color w:val="0B0B0B"/>
          <w:w w:val="105"/>
          <w:sz w:val="20"/>
        </w:rPr>
        <w:t>le</w:t>
      </w:r>
      <w:r w:rsidRPr="003F7DC9">
        <w:rPr>
          <w:i/>
          <w:color w:val="0B0B0B"/>
          <w:spacing w:val="-23"/>
          <w:w w:val="105"/>
          <w:sz w:val="20"/>
        </w:rPr>
        <w:t xml:space="preserve"> </w:t>
      </w:r>
      <w:r w:rsidRPr="003F7DC9">
        <w:rPr>
          <w:i/>
          <w:color w:val="0B0B0B"/>
          <w:w w:val="105"/>
          <w:sz w:val="20"/>
        </w:rPr>
        <w:t>Comunità</w:t>
      </w:r>
      <w:r w:rsidRPr="003F7DC9">
        <w:rPr>
          <w:i/>
          <w:color w:val="0B0B0B"/>
          <w:spacing w:val="-23"/>
          <w:w w:val="105"/>
          <w:sz w:val="20"/>
        </w:rPr>
        <w:t xml:space="preserve"> </w:t>
      </w:r>
      <w:r w:rsidRPr="003F7DC9">
        <w:rPr>
          <w:i/>
          <w:color w:val="0B0B0B"/>
          <w:w w:val="105"/>
          <w:sz w:val="20"/>
        </w:rPr>
        <w:t>ortodosse”,</w:t>
      </w:r>
      <w:r w:rsidRPr="003F7DC9">
        <w:rPr>
          <w:i/>
          <w:color w:val="0B0B0B"/>
          <w:spacing w:val="-23"/>
          <w:w w:val="105"/>
          <w:sz w:val="20"/>
        </w:rPr>
        <w:t xml:space="preserve"> </w:t>
      </w:r>
      <w:r w:rsidRPr="003F7DC9">
        <w:rPr>
          <w:i/>
          <w:color w:val="0B0B0B"/>
          <w:w w:val="105"/>
          <w:sz w:val="20"/>
        </w:rPr>
        <w:t>con</w:t>
      </w:r>
      <w:r w:rsidRPr="003F7DC9">
        <w:rPr>
          <w:i/>
          <w:color w:val="0B0B0B"/>
          <w:spacing w:val="-22"/>
          <w:w w:val="105"/>
          <w:sz w:val="20"/>
        </w:rPr>
        <w:t xml:space="preserve"> </w:t>
      </w:r>
      <w:r w:rsidRPr="003F7DC9">
        <w:rPr>
          <w:i/>
          <w:color w:val="0B0B0B"/>
          <w:w w:val="105"/>
          <w:sz w:val="20"/>
        </w:rPr>
        <w:t>le</w:t>
      </w:r>
      <w:r w:rsidRPr="003F7DC9">
        <w:rPr>
          <w:i/>
          <w:color w:val="0B0B0B"/>
          <w:spacing w:val="-22"/>
          <w:w w:val="105"/>
          <w:sz w:val="20"/>
        </w:rPr>
        <w:t xml:space="preserve"> </w:t>
      </w:r>
      <w:r w:rsidRPr="003F7DC9">
        <w:rPr>
          <w:i/>
          <w:color w:val="0B0B0B"/>
          <w:w w:val="105"/>
          <w:sz w:val="20"/>
        </w:rPr>
        <w:t>raccomandazioni</w:t>
      </w:r>
      <w:r w:rsidRPr="003F7DC9">
        <w:rPr>
          <w:i/>
          <w:color w:val="0B0B0B"/>
          <w:spacing w:val="-22"/>
          <w:w w:val="105"/>
          <w:sz w:val="20"/>
        </w:rPr>
        <w:t xml:space="preserve"> </w:t>
      </w:r>
      <w:r w:rsidRPr="003F7DC9">
        <w:rPr>
          <w:i/>
          <w:color w:val="0B0B0B"/>
          <w:w w:val="105"/>
          <w:sz w:val="20"/>
        </w:rPr>
        <w:t>che sono</w:t>
      </w:r>
      <w:r w:rsidRPr="003F7DC9">
        <w:rPr>
          <w:i/>
          <w:color w:val="0B0B0B"/>
          <w:spacing w:val="-18"/>
          <w:w w:val="105"/>
          <w:sz w:val="20"/>
        </w:rPr>
        <w:t xml:space="preserve"> </w:t>
      </w:r>
      <w:r w:rsidRPr="003F7DC9">
        <w:rPr>
          <w:i/>
          <w:color w:val="0B0B0B"/>
          <w:w w:val="105"/>
          <w:sz w:val="20"/>
        </w:rPr>
        <w:t>state</w:t>
      </w:r>
      <w:r w:rsidRPr="003F7DC9">
        <w:rPr>
          <w:i/>
          <w:color w:val="0B0B0B"/>
          <w:spacing w:val="-18"/>
          <w:w w:val="105"/>
          <w:sz w:val="20"/>
        </w:rPr>
        <w:t xml:space="preserve"> </w:t>
      </w:r>
      <w:r w:rsidRPr="003F7DC9">
        <w:rPr>
          <w:i/>
          <w:color w:val="0B0B0B"/>
          <w:w w:val="105"/>
          <w:sz w:val="20"/>
        </w:rPr>
        <w:t>recepite.</w:t>
      </w:r>
      <w:r w:rsidRPr="003F7DC9">
        <w:rPr>
          <w:i/>
          <w:color w:val="0B0B0B"/>
          <w:spacing w:val="-17"/>
          <w:w w:val="105"/>
          <w:sz w:val="20"/>
        </w:rPr>
        <w:t xml:space="preserve"> </w:t>
      </w:r>
      <w:r w:rsidRPr="003F7DC9">
        <w:rPr>
          <w:i/>
          <w:color w:val="0B0B0B"/>
          <w:w w:val="105"/>
          <w:sz w:val="20"/>
        </w:rPr>
        <w:t>Il</w:t>
      </w:r>
      <w:r w:rsidRPr="003F7DC9">
        <w:rPr>
          <w:i/>
          <w:color w:val="0B0B0B"/>
          <w:spacing w:val="-18"/>
          <w:w w:val="105"/>
          <w:sz w:val="20"/>
        </w:rPr>
        <w:t xml:space="preserve"> </w:t>
      </w:r>
      <w:r w:rsidRPr="003F7DC9">
        <w:rPr>
          <w:i/>
          <w:color w:val="0B0B0B"/>
          <w:w w:val="105"/>
          <w:sz w:val="20"/>
        </w:rPr>
        <w:t>testo</w:t>
      </w:r>
      <w:r w:rsidRPr="003F7DC9">
        <w:rPr>
          <w:i/>
          <w:color w:val="0B0B0B"/>
          <w:spacing w:val="-17"/>
          <w:w w:val="105"/>
          <w:sz w:val="20"/>
        </w:rPr>
        <w:t xml:space="preserve"> </w:t>
      </w:r>
      <w:r w:rsidRPr="003F7DC9">
        <w:rPr>
          <w:i/>
          <w:color w:val="0B0B0B"/>
          <w:w w:val="105"/>
          <w:sz w:val="20"/>
        </w:rPr>
        <w:t>finale</w:t>
      </w:r>
      <w:r w:rsidRPr="003F7DC9">
        <w:rPr>
          <w:i/>
          <w:color w:val="0B0B0B"/>
          <w:spacing w:val="-18"/>
          <w:w w:val="105"/>
          <w:sz w:val="20"/>
        </w:rPr>
        <w:t xml:space="preserve"> </w:t>
      </w:r>
      <w:r w:rsidRPr="003F7DC9">
        <w:rPr>
          <w:i/>
          <w:color w:val="0B0B0B"/>
          <w:w w:val="105"/>
          <w:sz w:val="20"/>
        </w:rPr>
        <w:t>emendato,</w:t>
      </w:r>
      <w:r w:rsidRPr="003F7DC9">
        <w:rPr>
          <w:i/>
          <w:color w:val="0B0B0B"/>
          <w:spacing w:val="-17"/>
          <w:w w:val="105"/>
          <w:sz w:val="20"/>
        </w:rPr>
        <w:t xml:space="preserve"> </w:t>
      </w:r>
      <w:r w:rsidRPr="003F7DC9">
        <w:rPr>
          <w:i/>
          <w:color w:val="0B0B0B"/>
          <w:w w:val="105"/>
          <w:sz w:val="20"/>
        </w:rPr>
        <w:t>su</w:t>
      </w:r>
      <w:r w:rsidRPr="003F7DC9">
        <w:rPr>
          <w:i/>
          <w:color w:val="0B0B0B"/>
          <w:spacing w:val="-18"/>
          <w:w w:val="105"/>
          <w:sz w:val="20"/>
        </w:rPr>
        <w:t xml:space="preserve"> </w:t>
      </w:r>
      <w:r w:rsidRPr="003F7DC9">
        <w:rPr>
          <w:i/>
          <w:color w:val="0B0B0B"/>
          <w:w w:val="105"/>
          <w:sz w:val="20"/>
        </w:rPr>
        <w:t>richiesta,</w:t>
      </w:r>
      <w:r w:rsidRPr="003F7DC9">
        <w:rPr>
          <w:i/>
          <w:color w:val="0B0B0B"/>
          <w:spacing w:val="-17"/>
          <w:w w:val="105"/>
          <w:sz w:val="20"/>
        </w:rPr>
        <w:t xml:space="preserve"> </w:t>
      </w:r>
      <w:r w:rsidRPr="003F7DC9">
        <w:rPr>
          <w:i/>
          <w:color w:val="0B0B0B"/>
          <w:w w:val="105"/>
          <w:sz w:val="20"/>
        </w:rPr>
        <w:t>è</w:t>
      </w:r>
      <w:r w:rsidRPr="003F7DC9">
        <w:rPr>
          <w:i/>
          <w:color w:val="0B0B0B"/>
          <w:spacing w:val="-18"/>
          <w:w w:val="105"/>
          <w:sz w:val="20"/>
        </w:rPr>
        <w:t xml:space="preserve"> </w:t>
      </w:r>
      <w:r w:rsidRPr="003F7DC9">
        <w:rPr>
          <w:i/>
          <w:color w:val="0B0B0B"/>
          <w:w w:val="105"/>
          <w:sz w:val="20"/>
        </w:rPr>
        <w:t>stato</w:t>
      </w:r>
      <w:r w:rsidRPr="003F7DC9">
        <w:rPr>
          <w:i/>
          <w:color w:val="0B0B0B"/>
          <w:spacing w:val="-17"/>
          <w:w w:val="105"/>
          <w:sz w:val="20"/>
        </w:rPr>
        <w:t xml:space="preserve"> </w:t>
      </w:r>
      <w:r w:rsidRPr="003F7DC9">
        <w:rPr>
          <w:i/>
          <w:color w:val="0B0B0B"/>
          <w:w w:val="105"/>
          <w:sz w:val="20"/>
        </w:rPr>
        <w:t>trasmesso,</w:t>
      </w:r>
      <w:r w:rsidRPr="003F7DC9">
        <w:rPr>
          <w:i/>
          <w:color w:val="0B0B0B"/>
          <w:spacing w:val="-18"/>
          <w:w w:val="105"/>
          <w:sz w:val="20"/>
        </w:rPr>
        <w:t xml:space="preserve"> </w:t>
      </w:r>
      <w:r w:rsidRPr="003F7DC9">
        <w:rPr>
          <w:i/>
          <w:color w:val="0B0B0B"/>
          <w:w w:val="105"/>
          <w:sz w:val="20"/>
        </w:rPr>
        <w:t>in</w:t>
      </w:r>
      <w:r w:rsidRPr="003F7DC9">
        <w:rPr>
          <w:i/>
          <w:color w:val="0B0B0B"/>
          <w:spacing w:val="-17"/>
          <w:w w:val="105"/>
          <w:sz w:val="20"/>
        </w:rPr>
        <w:t xml:space="preserve"> </w:t>
      </w:r>
      <w:r w:rsidRPr="003F7DC9">
        <w:rPr>
          <w:i/>
          <w:color w:val="0B0B0B"/>
          <w:w w:val="105"/>
          <w:sz w:val="20"/>
        </w:rPr>
        <w:t>data</w:t>
      </w:r>
      <w:r w:rsidRPr="003F7DC9">
        <w:rPr>
          <w:i/>
          <w:color w:val="0B0B0B"/>
          <w:spacing w:val="-18"/>
          <w:w w:val="105"/>
          <w:sz w:val="20"/>
        </w:rPr>
        <w:t xml:space="preserve"> </w:t>
      </w:r>
      <w:r w:rsidRPr="003F7DC9">
        <w:rPr>
          <w:i/>
          <w:color w:val="0B0B0B"/>
          <w:w w:val="105"/>
          <w:sz w:val="20"/>
        </w:rPr>
        <w:t>odierna,</w:t>
      </w:r>
      <w:r w:rsidRPr="003F7DC9">
        <w:rPr>
          <w:i/>
          <w:color w:val="0B0B0B"/>
          <w:spacing w:val="-17"/>
          <w:w w:val="105"/>
          <w:sz w:val="20"/>
        </w:rPr>
        <w:t xml:space="preserve"> </w:t>
      </w:r>
      <w:r w:rsidRPr="003F7DC9">
        <w:rPr>
          <w:i/>
          <w:color w:val="0B0B0B"/>
          <w:w w:val="105"/>
          <w:sz w:val="20"/>
        </w:rPr>
        <w:t>al</w:t>
      </w:r>
      <w:r w:rsidRPr="003F7DC9">
        <w:rPr>
          <w:i/>
          <w:color w:val="0B0B0B"/>
          <w:spacing w:val="-18"/>
          <w:w w:val="105"/>
          <w:sz w:val="20"/>
        </w:rPr>
        <w:t xml:space="preserve"> </w:t>
      </w:r>
      <w:r w:rsidRPr="003F7DC9">
        <w:rPr>
          <w:i/>
          <w:color w:val="0B0B0B"/>
          <w:w w:val="105"/>
          <w:sz w:val="20"/>
        </w:rPr>
        <w:t>Comitato Tecnico</w:t>
      </w:r>
      <w:r w:rsidRPr="003F7DC9">
        <w:rPr>
          <w:i/>
          <w:color w:val="0B0B0B"/>
          <w:spacing w:val="-2"/>
          <w:w w:val="105"/>
          <w:sz w:val="20"/>
        </w:rPr>
        <w:t xml:space="preserve"> </w:t>
      </w:r>
      <w:r w:rsidRPr="003F7DC9">
        <w:rPr>
          <w:i/>
          <w:color w:val="0B0B0B"/>
          <w:w w:val="105"/>
          <w:sz w:val="20"/>
        </w:rPr>
        <w:t>Scientifico.</w:t>
      </w:r>
    </w:p>
    <w:p w14:paraId="1F6D46C2" w14:textId="77777777" w:rsidR="00142DF4" w:rsidRPr="003F7DC9" w:rsidRDefault="00142DF4" w:rsidP="00F93B18">
      <w:pPr>
        <w:pStyle w:val="Corpotesto"/>
        <w:spacing w:before="3"/>
        <w:ind w:left="142" w:right="794"/>
        <w:rPr>
          <w:i/>
        </w:rPr>
      </w:pPr>
    </w:p>
    <w:p w14:paraId="3E4040B1" w14:textId="77777777" w:rsidR="00142DF4" w:rsidRPr="003F7DC9" w:rsidRDefault="00142DF4" w:rsidP="00F93B18">
      <w:pPr>
        <w:ind w:left="851" w:right="794"/>
        <w:jc w:val="both"/>
        <w:rPr>
          <w:i/>
          <w:color w:val="0B0B0B"/>
          <w:w w:val="105"/>
          <w:sz w:val="20"/>
        </w:rPr>
      </w:pPr>
      <w:r w:rsidRPr="003F7DC9">
        <w:rPr>
          <w:i/>
          <w:color w:val="0B0B0B"/>
          <w:w w:val="105"/>
          <w:sz w:val="20"/>
        </w:rPr>
        <w:t>Il presente Protocollo entrerà in vigore a far data dal giorno 18 maggio 2020.</w:t>
      </w:r>
    </w:p>
    <w:p w14:paraId="41FE9354" w14:textId="77777777" w:rsidR="00F63745" w:rsidRPr="003F7DC9" w:rsidRDefault="00F63745" w:rsidP="00F93B18">
      <w:pPr>
        <w:ind w:left="851" w:right="794"/>
        <w:jc w:val="both"/>
        <w:rPr>
          <w:i/>
          <w:sz w:val="20"/>
        </w:rPr>
      </w:pPr>
    </w:p>
    <w:p w14:paraId="5E66CCDD" w14:textId="77777777" w:rsidR="00F63745" w:rsidRPr="003F7DC9" w:rsidRDefault="00F63745" w:rsidP="00F93B18">
      <w:pPr>
        <w:ind w:left="851" w:right="794"/>
        <w:jc w:val="both"/>
        <w:rPr>
          <w:i/>
          <w:sz w:val="20"/>
        </w:rPr>
      </w:pPr>
    </w:p>
    <w:p w14:paraId="28CE21D6" w14:textId="77777777" w:rsidR="00F63745" w:rsidRPr="003F7DC9" w:rsidRDefault="00F63745" w:rsidP="00F93B18">
      <w:pPr>
        <w:ind w:left="851" w:right="794"/>
        <w:jc w:val="both"/>
        <w:rPr>
          <w:i/>
          <w:sz w:val="20"/>
        </w:rPr>
      </w:pPr>
    </w:p>
    <w:p w14:paraId="06F4E9A2" w14:textId="77777777" w:rsidR="00142DF4" w:rsidRPr="003F7DC9" w:rsidRDefault="00142DF4" w:rsidP="00F93B18">
      <w:pPr>
        <w:pStyle w:val="Corpotesto"/>
        <w:spacing w:before="7"/>
        <w:ind w:left="142" w:right="794"/>
        <w:rPr>
          <w:i/>
          <w:sz w:val="18"/>
        </w:rPr>
      </w:pPr>
    </w:p>
    <w:p w14:paraId="7CB3ABFD" w14:textId="77777777" w:rsidR="00142DF4" w:rsidRPr="003F7DC9" w:rsidRDefault="00142DF4" w:rsidP="00F93B18">
      <w:pPr>
        <w:pStyle w:val="Corpotesto"/>
        <w:tabs>
          <w:tab w:val="left" w:pos="3222"/>
          <w:tab w:val="left" w:pos="6512"/>
        </w:tabs>
        <w:ind w:left="709" w:right="794"/>
        <w:jc w:val="both"/>
      </w:pPr>
      <w:r w:rsidRPr="003F7DC9">
        <w:rPr>
          <w:color w:val="0B0B0B"/>
          <w:w w:val="105"/>
        </w:rPr>
        <w:t>I</w:t>
      </w:r>
      <w:r w:rsidRPr="003F7DC9">
        <w:rPr>
          <w:color w:val="0B0B0B"/>
          <w:spacing w:val="-11"/>
          <w:w w:val="105"/>
        </w:rPr>
        <w:t xml:space="preserve"> </w:t>
      </w:r>
      <w:r w:rsidRPr="003F7DC9">
        <w:rPr>
          <w:color w:val="0B0B0B"/>
          <w:w w:val="105"/>
        </w:rPr>
        <w:t>rappresentanti</w:t>
      </w:r>
      <w:r w:rsidRPr="003F7DC9">
        <w:rPr>
          <w:color w:val="0B0B0B"/>
          <w:w w:val="105"/>
        </w:rPr>
        <w:tab/>
        <w:t>Prof. Avv.</w:t>
      </w:r>
      <w:r w:rsidRPr="003F7DC9">
        <w:rPr>
          <w:color w:val="0B0B0B"/>
          <w:spacing w:val="-24"/>
          <w:w w:val="105"/>
        </w:rPr>
        <w:t xml:space="preserve"> </w:t>
      </w:r>
      <w:r w:rsidRPr="003F7DC9">
        <w:rPr>
          <w:color w:val="0B0B0B"/>
          <w:w w:val="105"/>
        </w:rPr>
        <w:t>Giuseppe</w:t>
      </w:r>
      <w:r w:rsidRPr="003F7DC9">
        <w:rPr>
          <w:color w:val="0B0B0B"/>
          <w:spacing w:val="-12"/>
          <w:w w:val="105"/>
        </w:rPr>
        <w:t xml:space="preserve"> </w:t>
      </w:r>
      <w:r w:rsidRPr="003F7DC9">
        <w:rPr>
          <w:color w:val="0B0B0B"/>
          <w:w w:val="105"/>
        </w:rPr>
        <w:t>Conte</w:t>
      </w:r>
      <w:r w:rsidRPr="003F7DC9">
        <w:rPr>
          <w:color w:val="0B0B0B"/>
          <w:w w:val="105"/>
        </w:rPr>
        <w:tab/>
        <w:t>Cons. Pref. Luciana</w:t>
      </w:r>
      <w:r w:rsidRPr="003F7DC9">
        <w:rPr>
          <w:color w:val="0B0B0B"/>
          <w:spacing w:val="-7"/>
          <w:w w:val="105"/>
        </w:rPr>
        <w:t xml:space="preserve"> </w:t>
      </w:r>
      <w:r w:rsidRPr="003F7DC9">
        <w:rPr>
          <w:color w:val="0B0B0B"/>
          <w:w w:val="105"/>
        </w:rPr>
        <w:t>Lamorgese</w:t>
      </w:r>
    </w:p>
    <w:p w14:paraId="13D9F556" w14:textId="77777777" w:rsidR="00142DF4" w:rsidRPr="003F7DC9" w:rsidRDefault="00142DF4" w:rsidP="00F93B18">
      <w:pPr>
        <w:pStyle w:val="Corpotesto"/>
        <w:spacing w:before="6"/>
        <w:ind w:left="709" w:right="794"/>
        <w:rPr>
          <w:sz w:val="18"/>
        </w:rPr>
      </w:pPr>
    </w:p>
    <w:p w14:paraId="2BA5916D" w14:textId="77777777" w:rsidR="00142DF4" w:rsidRPr="003F7DC9" w:rsidRDefault="009E7AF3" w:rsidP="00F93B18">
      <w:pPr>
        <w:tabs>
          <w:tab w:val="left" w:pos="6697"/>
        </w:tabs>
        <w:ind w:left="709" w:right="794"/>
        <w:rPr>
          <w:i/>
          <w:sz w:val="20"/>
        </w:rPr>
      </w:pPr>
      <w:r w:rsidRPr="003F7DC9">
        <w:rPr>
          <w:i/>
          <w:color w:val="0B0B0B"/>
          <w:w w:val="105"/>
          <w:sz w:val="20"/>
        </w:rPr>
        <w:t xml:space="preserve">                                                  </w:t>
      </w:r>
      <w:r w:rsidR="00142DF4" w:rsidRPr="003F7DC9">
        <w:rPr>
          <w:i/>
          <w:color w:val="0B0B0B"/>
          <w:w w:val="105"/>
          <w:sz w:val="20"/>
        </w:rPr>
        <w:t>Presidente</w:t>
      </w:r>
      <w:r w:rsidR="00142DF4" w:rsidRPr="003F7DC9">
        <w:rPr>
          <w:i/>
          <w:color w:val="0B0B0B"/>
          <w:spacing w:val="-15"/>
          <w:w w:val="105"/>
          <w:sz w:val="20"/>
        </w:rPr>
        <w:t xml:space="preserve"> </w:t>
      </w:r>
      <w:r w:rsidR="00142DF4" w:rsidRPr="003F7DC9">
        <w:rPr>
          <w:i/>
          <w:color w:val="0B0B0B"/>
          <w:w w:val="105"/>
          <w:sz w:val="20"/>
        </w:rPr>
        <w:t>del</w:t>
      </w:r>
      <w:r w:rsidR="00142DF4" w:rsidRPr="003F7DC9">
        <w:rPr>
          <w:i/>
          <w:color w:val="0B0B0B"/>
          <w:spacing w:val="-14"/>
          <w:w w:val="105"/>
          <w:sz w:val="20"/>
        </w:rPr>
        <w:t xml:space="preserve"> </w:t>
      </w:r>
      <w:r w:rsidR="00142DF4" w:rsidRPr="003F7DC9">
        <w:rPr>
          <w:i/>
          <w:color w:val="0B0B0B"/>
          <w:w w:val="105"/>
          <w:sz w:val="20"/>
        </w:rPr>
        <w:t>Consiglio</w:t>
      </w:r>
      <w:r w:rsidR="00142DF4" w:rsidRPr="003F7DC9">
        <w:rPr>
          <w:i/>
          <w:color w:val="0B0B0B"/>
          <w:w w:val="105"/>
          <w:sz w:val="20"/>
        </w:rPr>
        <w:tab/>
        <w:t>Ministro</w:t>
      </w:r>
      <w:r w:rsidR="00142DF4" w:rsidRPr="003F7DC9">
        <w:rPr>
          <w:i/>
          <w:color w:val="0B0B0B"/>
          <w:spacing w:val="-2"/>
          <w:w w:val="105"/>
          <w:sz w:val="20"/>
        </w:rPr>
        <w:t xml:space="preserve"> </w:t>
      </w:r>
      <w:r w:rsidR="00142DF4" w:rsidRPr="003F7DC9">
        <w:rPr>
          <w:i/>
          <w:color w:val="0B0B0B"/>
          <w:w w:val="105"/>
          <w:sz w:val="20"/>
        </w:rPr>
        <w:t>dell’Interno</w:t>
      </w:r>
    </w:p>
    <w:p w14:paraId="09C8CA62" w14:textId="77777777" w:rsidR="00142DF4" w:rsidRPr="003F7DC9" w:rsidRDefault="00142DF4" w:rsidP="00F93B18">
      <w:pPr>
        <w:pStyle w:val="Corpotesto"/>
        <w:spacing w:before="2"/>
        <w:ind w:left="709" w:right="794"/>
        <w:rPr>
          <w:i/>
          <w:sz w:val="10"/>
        </w:rPr>
      </w:pPr>
    </w:p>
    <w:p w14:paraId="7708C586" w14:textId="77777777" w:rsidR="00142DF4" w:rsidRPr="003F7DC9" w:rsidRDefault="00142DF4" w:rsidP="00F93B18">
      <w:pPr>
        <w:pStyle w:val="Corpotesto"/>
        <w:spacing w:before="97"/>
        <w:ind w:left="709" w:right="794"/>
      </w:pPr>
      <w:r w:rsidRPr="003F7DC9">
        <w:rPr>
          <w:color w:val="0B0B0B"/>
          <w:w w:val="105"/>
        </w:rPr>
        <w:t>Roma, 15 maggio 2020</w:t>
      </w:r>
    </w:p>
    <w:p w14:paraId="268EA12A" w14:textId="77777777" w:rsidR="00142DF4" w:rsidRPr="003F7DC9" w:rsidRDefault="00142DF4" w:rsidP="00F93B18">
      <w:pPr>
        <w:pStyle w:val="Corpotesto"/>
        <w:spacing w:before="97" w:line="324" w:lineRule="auto"/>
        <w:ind w:left="142" w:right="794"/>
        <w:jc w:val="both"/>
      </w:pPr>
    </w:p>
    <w:p w14:paraId="48C988EC" w14:textId="77777777" w:rsidR="00142DF4" w:rsidRPr="003F7DC9" w:rsidRDefault="00142DF4" w:rsidP="00F93B18">
      <w:pPr>
        <w:pStyle w:val="Corpotesto"/>
        <w:ind w:left="142" w:right="794"/>
      </w:pPr>
    </w:p>
    <w:p w14:paraId="76969634" w14:textId="77777777" w:rsidR="00142DF4" w:rsidRPr="003F7DC9" w:rsidRDefault="00142DF4" w:rsidP="00F93B18">
      <w:pPr>
        <w:pStyle w:val="Corpotesto"/>
        <w:ind w:left="142" w:right="794"/>
      </w:pPr>
    </w:p>
    <w:p w14:paraId="0A0D4C3E" w14:textId="77777777" w:rsidR="00142DF4" w:rsidRPr="003F7DC9" w:rsidRDefault="00142DF4" w:rsidP="00F93B18">
      <w:pPr>
        <w:ind w:left="720" w:right="794" w:firstLine="556"/>
        <w:rPr>
          <w:b/>
          <w:color w:val="0B0B0B"/>
          <w:sz w:val="20"/>
          <w:szCs w:val="20"/>
        </w:rPr>
      </w:pPr>
    </w:p>
    <w:p w14:paraId="3B32AA09" w14:textId="77777777" w:rsidR="00142DF4" w:rsidRPr="003F7DC9" w:rsidRDefault="00142DF4" w:rsidP="00F93B18">
      <w:pPr>
        <w:ind w:left="720" w:right="794" w:firstLine="556"/>
        <w:rPr>
          <w:b/>
          <w:color w:val="0B0B0B"/>
          <w:sz w:val="20"/>
          <w:szCs w:val="20"/>
        </w:rPr>
      </w:pPr>
    </w:p>
    <w:p w14:paraId="21B1E800" w14:textId="77777777" w:rsidR="00142DF4" w:rsidRPr="003F7DC9" w:rsidRDefault="00142DF4" w:rsidP="00F93B18">
      <w:pPr>
        <w:ind w:right="794"/>
        <w:rPr>
          <w:b/>
          <w:sz w:val="20"/>
          <w:szCs w:val="20"/>
        </w:rPr>
        <w:sectPr w:rsidR="00142DF4" w:rsidRPr="003F7DC9" w:rsidSect="001C65E6">
          <w:pgSz w:w="11900" w:h="16840"/>
          <w:pgMar w:top="1600" w:right="440" w:bottom="280" w:left="426" w:header="720" w:footer="720" w:gutter="0"/>
          <w:cols w:space="720"/>
        </w:sectPr>
      </w:pPr>
    </w:p>
    <w:p w14:paraId="411DFB7A" w14:textId="77777777" w:rsidR="004C1BFC" w:rsidRPr="003F7DC9" w:rsidRDefault="00D9217B" w:rsidP="00F93B18">
      <w:pPr>
        <w:pStyle w:val="titolo10"/>
        <w:ind w:right="794"/>
      </w:pPr>
      <w:r w:rsidRPr="003F7DC9">
        <w:lastRenderedPageBreak/>
        <w:t>Allegato 5</w:t>
      </w:r>
    </w:p>
    <w:p w14:paraId="364548FE" w14:textId="77777777" w:rsidR="004C1BFC" w:rsidRPr="003F7DC9" w:rsidRDefault="00D9217B" w:rsidP="002E41D5">
      <w:pPr>
        <w:spacing w:before="76"/>
        <w:ind w:left="2268" w:right="2495"/>
        <w:jc w:val="center"/>
        <w:rPr>
          <w:b/>
          <w:sz w:val="24"/>
          <w:szCs w:val="24"/>
        </w:rPr>
      </w:pPr>
      <w:r w:rsidRPr="003F7DC9">
        <w:rPr>
          <w:b/>
          <w:color w:val="0B0B0B"/>
          <w:sz w:val="24"/>
          <w:szCs w:val="24"/>
        </w:rPr>
        <w:t>Protocollo con le Comunità Induista, Buddista (Unione Buddista e Soka Gakkai),</w:t>
      </w:r>
      <w:r w:rsidR="002E41D5" w:rsidRPr="003F7DC9">
        <w:rPr>
          <w:b/>
          <w:sz w:val="24"/>
          <w:szCs w:val="24"/>
        </w:rPr>
        <w:t xml:space="preserve"> </w:t>
      </w:r>
      <w:r w:rsidRPr="003F7DC9">
        <w:rPr>
          <w:b/>
          <w:color w:val="0B0B0B"/>
          <w:sz w:val="24"/>
          <w:szCs w:val="24"/>
        </w:rPr>
        <w:t>Baha’i e Sikh</w:t>
      </w:r>
    </w:p>
    <w:p w14:paraId="1B0E11AA" w14:textId="77777777" w:rsidR="004C1BFC" w:rsidRPr="003F7DC9" w:rsidRDefault="004C1BFC" w:rsidP="00F93B18">
      <w:pPr>
        <w:pStyle w:val="Corpotesto"/>
        <w:ind w:right="794"/>
        <w:rPr>
          <w:b/>
          <w:sz w:val="24"/>
          <w:szCs w:val="24"/>
        </w:rPr>
      </w:pPr>
    </w:p>
    <w:p w14:paraId="05C874FD" w14:textId="77777777" w:rsidR="004C1BFC" w:rsidRPr="003F7DC9" w:rsidRDefault="00D9217B" w:rsidP="00F93B18">
      <w:pPr>
        <w:pStyle w:val="Corpotesto"/>
        <w:ind w:left="709" w:right="794"/>
      </w:pPr>
      <w:r w:rsidRPr="003F7DC9">
        <w:rPr>
          <w:color w:val="0B0B0B"/>
        </w:rPr>
        <w:t>L’esigenza di adottare misure di contenimento dell’emergenza epidemiologica da SARS-CoV-2 rende necessario la redazione di un Protocollo con le confessioni religiose.</w:t>
      </w:r>
    </w:p>
    <w:p w14:paraId="763CB34C" w14:textId="77777777" w:rsidR="004C1BFC" w:rsidRPr="003F7DC9" w:rsidRDefault="00D9217B" w:rsidP="00F93B18">
      <w:pPr>
        <w:pStyle w:val="Corpotesto"/>
        <w:ind w:left="709" w:right="794"/>
      </w:pPr>
      <w:r w:rsidRPr="003F7DC9">
        <w:rPr>
          <w:color w:val="0B0B0B"/>
        </w:rPr>
        <w:t>Il Protocollo, nel rispetto del diritto alla libertà di culto, prescinde dall’esistenza di accordi bilaterali, contemperando l’esercizio della libertà religiosa con le esigenze di contenere l’epidemia in atto.</w:t>
      </w:r>
    </w:p>
    <w:p w14:paraId="11B75CF4" w14:textId="77777777" w:rsidR="004C1BFC" w:rsidRPr="003F7DC9" w:rsidRDefault="00D9217B" w:rsidP="00F93B18">
      <w:pPr>
        <w:pStyle w:val="Corpotesto"/>
        <w:ind w:left="709" w:right="794"/>
      </w:pPr>
      <w:r w:rsidRPr="003F7DC9">
        <w:rPr>
          <w:color w:val="0B0B0B"/>
        </w:rPr>
        <w:t>Al fine di agevolare l’esercizio delle manifestazioni del culto, sono predisposte le seguenti misure.</w:t>
      </w:r>
    </w:p>
    <w:p w14:paraId="4275B74F" w14:textId="77777777" w:rsidR="004C1BFC" w:rsidRPr="003F7DC9" w:rsidRDefault="004C1BFC" w:rsidP="00F93B18">
      <w:pPr>
        <w:pStyle w:val="Corpotesto"/>
        <w:ind w:left="709" w:right="794"/>
        <w:rPr>
          <w:sz w:val="27"/>
        </w:rPr>
      </w:pPr>
    </w:p>
    <w:p w14:paraId="39063428" w14:textId="77777777" w:rsidR="004C1BFC" w:rsidRPr="003F7DC9" w:rsidRDefault="00D9217B" w:rsidP="00F93B18">
      <w:pPr>
        <w:pStyle w:val="Paragrafoelenco"/>
        <w:numPr>
          <w:ilvl w:val="0"/>
          <w:numId w:val="110"/>
        </w:numPr>
        <w:ind w:left="709" w:right="794" w:firstLine="0"/>
        <w:rPr>
          <w:b/>
        </w:rPr>
      </w:pPr>
      <w:r w:rsidRPr="003F7DC9">
        <w:rPr>
          <w:b/>
          <w:color w:val="0B0B0B"/>
        </w:rPr>
        <w:t>Accesso ai luoghi di culto in occasione di funzioni religiose</w:t>
      </w:r>
    </w:p>
    <w:p w14:paraId="3E0BAFEF" w14:textId="77777777" w:rsidR="008104E1" w:rsidRPr="003F7DC9" w:rsidRDefault="008104E1" w:rsidP="00F93B18">
      <w:pPr>
        <w:ind w:left="709" w:right="794"/>
        <w:rPr>
          <w:b/>
          <w:sz w:val="20"/>
        </w:rPr>
      </w:pPr>
    </w:p>
    <w:p w14:paraId="61692FA6"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 xml:space="preserve">È consentita ogni celebrazione di natura religiosa nel rispetto di tutte le norme precauzionali previste in tema di contenimento dell’emergenza epidemiologica in corso. </w:t>
      </w:r>
      <w:r w:rsidRPr="003F7DC9">
        <w:rPr>
          <w:color w:val="0B0B0B"/>
          <w:spacing w:val="-3"/>
          <w:sz w:val="20"/>
        </w:rPr>
        <w:t xml:space="preserve">In </w:t>
      </w:r>
      <w:r w:rsidRPr="003F7DC9">
        <w:rPr>
          <w:color w:val="0B0B0B"/>
          <w:sz w:val="20"/>
        </w:rPr>
        <w:t>particolare i partecipanti sono tenuti ad indossare idonei dispositivi di protezione delle vie respiratorie e devono mantenere le distanze interpersonali di almeno un</w:t>
      </w:r>
      <w:r w:rsidRPr="003F7DC9">
        <w:rPr>
          <w:color w:val="0B0B0B"/>
          <w:spacing w:val="19"/>
          <w:sz w:val="20"/>
        </w:rPr>
        <w:t xml:space="preserve"> </w:t>
      </w:r>
      <w:r w:rsidRPr="003F7DC9">
        <w:rPr>
          <w:color w:val="0B0B0B"/>
          <w:sz w:val="20"/>
        </w:rPr>
        <w:t>metro.</w:t>
      </w:r>
    </w:p>
    <w:p w14:paraId="1B55EC9E"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2"/>
          <w:sz w:val="20"/>
        </w:rPr>
        <w:t xml:space="preserve"> </w:t>
      </w:r>
      <w:r w:rsidRPr="003F7DC9">
        <w:rPr>
          <w:color w:val="0B0B0B"/>
          <w:sz w:val="20"/>
        </w:rPr>
        <w:t>unità.</w:t>
      </w:r>
    </w:p>
    <w:p w14:paraId="4A631FCC"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Coloro che accedono ai luoghi di culto per la funzione religiosa son</w:t>
      </w:r>
      <w:r w:rsidR="00181877" w:rsidRPr="003F7DC9">
        <w:rPr>
          <w:color w:val="0B0B0B"/>
          <w:sz w:val="20"/>
        </w:rPr>
        <w:t>o tenuti a indossare mascherine</w:t>
      </w:r>
    </w:p>
    <w:p w14:paraId="57C7AA01"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L’accesso</w:t>
      </w:r>
      <w:r w:rsidRPr="003F7DC9">
        <w:rPr>
          <w:color w:val="0B0B0B"/>
          <w:spacing w:val="-7"/>
          <w:sz w:val="20"/>
        </w:rPr>
        <w:t xml:space="preserve"> </w:t>
      </w:r>
      <w:r w:rsidRPr="003F7DC9">
        <w:rPr>
          <w:color w:val="0B0B0B"/>
          <w:sz w:val="20"/>
        </w:rPr>
        <w:t>individuale</w:t>
      </w:r>
      <w:r w:rsidRPr="003F7DC9">
        <w:rPr>
          <w:color w:val="0B0B0B"/>
          <w:spacing w:val="-8"/>
          <w:sz w:val="20"/>
        </w:rPr>
        <w:t xml:space="preserve"> </w:t>
      </w:r>
      <w:r w:rsidRPr="003F7DC9">
        <w:rPr>
          <w:color w:val="0B0B0B"/>
          <w:sz w:val="20"/>
        </w:rPr>
        <w:t>ai</w:t>
      </w:r>
      <w:r w:rsidRPr="003F7DC9">
        <w:rPr>
          <w:color w:val="0B0B0B"/>
          <w:spacing w:val="-6"/>
          <w:sz w:val="20"/>
        </w:rPr>
        <w:t xml:space="preserve"> </w:t>
      </w:r>
      <w:r w:rsidRPr="003F7DC9">
        <w:rPr>
          <w:color w:val="0B0B0B"/>
          <w:sz w:val="20"/>
        </w:rPr>
        <w:t>luoghi</w:t>
      </w:r>
      <w:r w:rsidRPr="003F7DC9">
        <w:rPr>
          <w:color w:val="0B0B0B"/>
          <w:spacing w:val="-7"/>
          <w:sz w:val="20"/>
        </w:rPr>
        <w:t xml:space="preserve"> </w:t>
      </w:r>
      <w:r w:rsidRPr="003F7DC9">
        <w:rPr>
          <w:color w:val="0B0B0B"/>
          <w:sz w:val="20"/>
        </w:rPr>
        <w:t>di</w:t>
      </w:r>
      <w:r w:rsidRPr="003F7DC9">
        <w:rPr>
          <w:color w:val="0B0B0B"/>
          <w:spacing w:val="-6"/>
          <w:sz w:val="20"/>
        </w:rPr>
        <w:t xml:space="preserve"> </w:t>
      </w:r>
      <w:r w:rsidRPr="003F7DC9">
        <w:rPr>
          <w:color w:val="0B0B0B"/>
          <w:sz w:val="20"/>
        </w:rPr>
        <w:t>culto</w:t>
      </w:r>
      <w:r w:rsidRPr="003F7DC9">
        <w:rPr>
          <w:color w:val="0B0B0B"/>
          <w:spacing w:val="-8"/>
          <w:sz w:val="20"/>
        </w:rPr>
        <w:t xml:space="preserve"> </w:t>
      </w:r>
      <w:r w:rsidRPr="003F7DC9">
        <w:rPr>
          <w:color w:val="0B0B0B"/>
          <w:sz w:val="20"/>
        </w:rPr>
        <w:t>si</w:t>
      </w:r>
      <w:r w:rsidRPr="003F7DC9">
        <w:rPr>
          <w:color w:val="0B0B0B"/>
          <w:spacing w:val="-6"/>
          <w:sz w:val="20"/>
        </w:rPr>
        <w:t xml:space="preserve"> </w:t>
      </w:r>
      <w:r w:rsidRPr="003F7DC9">
        <w:rPr>
          <w:color w:val="0B0B0B"/>
          <w:sz w:val="20"/>
        </w:rPr>
        <w:t>deve</w:t>
      </w:r>
      <w:r w:rsidRPr="003F7DC9">
        <w:rPr>
          <w:color w:val="0B0B0B"/>
          <w:spacing w:val="-8"/>
          <w:sz w:val="20"/>
        </w:rPr>
        <w:t xml:space="preserve"> </w:t>
      </w:r>
      <w:r w:rsidRPr="003F7DC9">
        <w:rPr>
          <w:color w:val="0B0B0B"/>
          <w:sz w:val="20"/>
        </w:rPr>
        <w:t>svolgere</w:t>
      </w:r>
      <w:r w:rsidRPr="003F7DC9">
        <w:rPr>
          <w:color w:val="0B0B0B"/>
          <w:spacing w:val="-7"/>
          <w:sz w:val="20"/>
        </w:rPr>
        <w:t xml:space="preserve"> </w:t>
      </w:r>
      <w:r w:rsidRPr="003F7DC9">
        <w:rPr>
          <w:color w:val="0B0B0B"/>
          <w:sz w:val="20"/>
        </w:rPr>
        <w:t>in</w:t>
      </w:r>
      <w:r w:rsidRPr="003F7DC9">
        <w:rPr>
          <w:color w:val="0B0B0B"/>
          <w:spacing w:val="-7"/>
          <w:sz w:val="20"/>
        </w:rPr>
        <w:t xml:space="preserve"> </w:t>
      </w:r>
      <w:r w:rsidRPr="003F7DC9">
        <w:rPr>
          <w:color w:val="0B0B0B"/>
          <w:sz w:val="20"/>
        </w:rPr>
        <w:t>modo</w:t>
      </w:r>
      <w:r w:rsidRPr="003F7DC9">
        <w:rPr>
          <w:color w:val="0B0B0B"/>
          <w:spacing w:val="-6"/>
          <w:sz w:val="20"/>
        </w:rPr>
        <w:t xml:space="preserve"> </w:t>
      </w:r>
      <w:r w:rsidRPr="003F7DC9">
        <w:rPr>
          <w:color w:val="0B0B0B"/>
          <w:sz w:val="20"/>
        </w:rPr>
        <w:t>da</w:t>
      </w:r>
      <w:r w:rsidRPr="003F7DC9">
        <w:rPr>
          <w:color w:val="0B0B0B"/>
          <w:spacing w:val="-8"/>
          <w:sz w:val="20"/>
        </w:rPr>
        <w:t xml:space="preserve"> </w:t>
      </w:r>
      <w:r w:rsidRPr="003F7DC9">
        <w:rPr>
          <w:color w:val="0B0B0B"/>
          <w:sz w:val="20"/>
        </w:rPr>
        <w:t>evitare</w:t>
      </w:r>
      <w:r w:rsidRPr="003F7DC9">
        <w:rPr>
          <w:color w:val="0B0B0B"/>
          <w:spacing w:val="-8"/>
          <w:sz w:val="20"/>
        </w:rPr>
        <w:t xml:space="preserve"> </w:t>
      </w:r>
      <w:r w:rsidRPr="003F7DC9">
        <w:rPr>
          <w:color w:val="0B0B0B"/>
          <w:sz w:val="20"/>
        </w:rPr>
        <w:t>ogni</w:t>
      </w:r>
      <w:r w:rsidRPr="003F7DC9">
        <w:rPr>
          <w:color w:val="0B0B0B"/>
          <w:spacing w:val="-6"/>
          <w:sz w:val="20"/>
        </w:rPr>
        <w:t xml:space="preserve"> </w:t>
      </w:r>
      <w:r w:rsidRPr="003F7DC9">
        <w:rPr>
          <w:color w:val="0B0B0B"/>
          <w:sz w:val="20"/>
        </w:rPr>
        <w:t>assembramento</w:t>
      </w:r>
      <w:r w:rsidR="00181877" w:rsidRPr="003F7DC9">
        <w:rPr>
          <w:color w:val="0B0B0B"/>
          <w:sz w:val="20"/>
        </w:rPr>
        <w:t xml:space="preserve"> </w:t>
      </w:r>
      <w:r w:rsidRPr="003F7DC9">
        <w:rPr>
          <w:color w:val="0B0B0B"/>
        </w:rPr>
        <w:t>sia nell’edificio sia nei luoghi annessi; ogni celebrazione dovrà svolgersi in tempi contenuti.</w:t>
      </w:r>
    </w:p>
    <w:p w14:paraId="21D1BA7D"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Alle autorità religiose o responsabili del luogo di culto è affidato il compito di individuare forme idonee di celebrazione dei riti allo scopo di garantire il distanziamento interpersonale, facendo rispettare tutte le prescrizioni di</w:t>
      </w:r>
      <w:r w:rsidRPr="003F7DC9">
        <w:rPr>
          <w:color w:val="0B0B0B"/>
          <w:spacing w:val="6"/>
          <w:sz w:val="20"/>
        </w:rPr>
        <w:t xml:space="preserve"> </w:t>
      </w:r>
      <w:r w:rsidRPr="003F7DC9">
        <w:rPr>
          <w:color w:val="0B0B0B"/>
          <w:sz w:val="20"/>
        </w:rPr>
        <w:t>sicurezza.</w:t>
      </w:r>
    </w:p>
    <w:p w14:paraId="05EC03E3"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L’accesso al luogo di culto, in questa fase di transizione, resta contingentato e regolato da volontari e/o collaboratori che – indossando adeguati dispositivi di protezione individuale, guanti monouso e un evidente segno di riconoscimento – favoriscono l’accesso e l’uscita e vigilano sul numero massimo di presenze consentite. Laddove la partecipazione prevista superi significativamente il numero massimo di presenze consentite, si consideri l’ipotesi di incrementare il numero delle</w:t>
      </w:r>
      <w:r w:rsidRPr="003F7DC9">
        <w:rPr>
          <w:color w:val="0B0B0B"/>
          <w:spacing w:val="4"/>
          <w:sz w:val="20"/>
        </w:rPr>
        <w:t xml:space="preserve"> </w:t>
      </w:r>
      <w:r w:rsidRPr="003F7DC9">
        <w:rPr>
          <w:color w:val="0B0B0B"/>
          <w:sz w:val="20"/>
        </w:rPr>
        <w:t>funzioni.</w:t>
      </w:r>
    </w:p>
    <w:p w14:paraId="4A5DD0F7"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Per favorire un accesso ordinato, si utilizzino, ove presenti, più ingressi, eventualmente distinguendo quelli riservati all’entrata da quelli riservati all’uscita. Durante l’entrata e l’uscita le porte rimangano aperte per favorire un flusso più sicuro ed evitare che porte e maniglie siano toccate.</w:t>
      </w:r>
    </w:p>
    <w:p w14:paraId="0C2661BC" w14:textId="77777777" w:rsidR="00181877"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Non è consentito accedere al luogo della funzione religiosa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1"/>
          <w:sz w:val="20"/>
        </w:rPr>
        <w:t xml:space="preserve"> </w:t>
      </w:r>
      <w:r w:rsidRPr="003F7DC9">
        <w:rPr>
          <w:color w:val="0B0B0B"/>
          <w:sz w:val="20"/>
        </w:rPr>
        <w:t>C.</w:t>
      </w:r>
    </w:p>
    <w:p w14:paraId="37802025" w14:textId="77777777" w:rsidR="008104E1"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Si dà indicazione, ove possibile e previsto dalle rispettive Comunità religiose, di svolgere le funzioni negli spazi esterni dei luoghi di culto, avendo cura che, alla conclusione, i partecipanti   si allontanino rapidamente dall’area della funzione</w:t>
      </w:r>
      <w:r w:rsidRPr="003F7DC9">
        <w:rPr>
          <w:color w:val="0B0B0B"/>
          <w:spacing w:val="12"/>
          <w:sz w:val="20"/>
        </w:rPr>
        <w:t xml:space="preserve"> </w:t>
      </w:r>
      <w:r w:rsidR="00181877" w:rsidRPr="003F7DC9">
        <w:rPr>
          <w:color w:val="0B0B0B"/>
          <w:sz w:val="20"/>
        </w:rPr>
        <w:t>religiosa.</w:t>
      </w:r>
    </w:p>
    <w:p w14:paraId="495E03C8"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pacing w:val="-3"/>
          <w:sz w:val="20"/>
        </w:rPr>
        <w:t xml:space="preserve">In </w:t>
      </w:r>
      <w:r w:rsidRPr="003F7DC9">
        <w:rPr>
          <w:color w:val="0B0B0B"/>
          <w:sz w:val="20"/>
        </w:rPr>
        <w:t>relazione a particolari aspetti del culto che potrebbero implicare contatti ravvicinati, è affidata alle autorità religiose competenti la responsabilità di individuare le forme più idonee a mantenere le cautele necessarie ad escludere ogni rischio di contagio e di trasmissione del</w:t>
      </w:r>
      <w:r w:rsidRPr="003F7DC9">
        <w:rPr>
          <w:color w:val="0B0B0B"/>
          <w:spacing w:val="46"/>
          <w:sz w:val="20"/>
        </w:rPr>
        <w:t xml:space="preserve"> </w:t>
      </w:r>
      <w:r w:rsidRPr="003F7DC9">
        <w:rPr>
          <w:color w:val="0B0B0B"/>
          <w:sz w:val="20"/>
        </w:rPr>
        <w:t>virus.</w:t>
      </w:r>
    </w:p>
    <w:p w14:paraId="36C3EF6A" w14:textId="77777777" w:rsidR="004C1BFC" w:rsidRPr="003F7DC9" w:rsidRDefault="00181877" w:rsidP="00F93B18">
      <w:pPr>
        <w:pStyle w:val="Paragrafoelenco"/>
        <w:numPr>
          <w:ilvl w:val="1"/>
          <w:numId w:val="110"/>
        </w:numPr>
        <w:tabs>
          <w:tab w:val="left" w:pos="1418"/>
        </w:tabs>
        <w:ind w:left="709" w:right="794" w:firstLine="0"/>
        <w:rPr>
          <w:color w:val="0B0B0B"/>
          <w:sz w:val="20"/>
        </w:rPr>
      </w:pPr>
      <w:r w:rsidRPr="003F7DC9">
        <w:rPr>
          <w:color w:val="0B0B0B"/>
          <w:spacing w:val="-3"/>
          <w:sz w:val="20"/>
        </w:rPr>
        <w:t xml:space="preserve"> </w:t>
      </w:r>
      <w:r w:rsidR="00D9217B" w:rsidRPr="003F7DC9">
        <w:rPr>
          <w:color w:val="0B0B0B"/>
          <w:spacing w:val="-3"/>
          <w:sz w:val="20"/>
        </w:rPr>
        <w:t xml:space="preserve">Le </w:t>
      </w:r>
      <w:r w:rsidR="00D9217B" w:rsidRPr="003F7DC9">
        <w:rPr>
          <w:color w:val="0B0B0B"/>
          <w:sz w:val="20"/>
        </w:rPr>
        <w:t>autorità religiose, i ministri di culto o i responsabili del luogo di culto (uomini e donne) autorizzati dalle rispettive confessioni religiose possono svolgere attività di culto ed eccezionalmente spostarsi anche oltre i confini della Regione, sempre che ricorrano le motivazioni elencate nella normativa vigente e nel rispetto di quanto previsto in tema di autocertificazione, corredata altresì dalla certificazione della confessione di</w:t>
      </w:r>
      <w:r w:rsidR="00D9217B" w:rsidRPr="003F7DC9">
        <w:rPr>
          <w:color w:val="0B0B0B"/>
          <w:spacing w:val="38"/>
          <w:sz w:val="20"/>
        </w:rPr>
        <w:t xml:space="preserve"> </w:t>
      </w:r>
      <w:r w:rsidR="00D9217B" w:rsidRPr="003F7DC9">
        <w:rPr>
          <w:color w:val="0B0B0B"/>
          <w:sz w:val="20"/>
        </w:rPr>
        <w:t>riferimento.</w:t>
      </w:r>
    </w:p>
    <w:p w14:paraId="15C49498" w14:textId="77777777" w:rsidR="008104E1" w:rsidRPr="003F7DC9" w:rsidRDefault="008104E1" w:rsidP="00F93B18">
      <w:pPr>
        <w:pStyle w:val="Paragrafoelenco"/>
        <w:tabs>
          <w:tab w:val="left" w:pos="1418"/>
        </w:tabs>
        <w:ind w:left="1601" w:right="794" w:firstLine="0"/>
        <w:rPr>
          <w:color w:val="0B0B0B"/>
          <w:sz w:val="20"/>
        </w:rPr>
      </w:pPr>
    </w:p>
    <w:p w14:paraId="318551F4" w14:textId="77777777" w:rsidR="004C1BFC" w:rsidRPr="003F7DC9" w:rsidRDefault="00D9217B" w:rsidP="00F93B18">
      <w:pPr>
        <w:pStyle w:val="Paragrafoelenco"/>
        <w:numPr>
          <w:ilvl w:val="0"/>
          <w:numId w:val="110"/>
        </w:numPr>
        <w:ind w:left="709" w:right="794" w:firstLine="0"/>
        <w:rPr>
          <w:b/>
        </w:rPr>
      </w:pPr>
      <w:r w:rsidRPr="003F7DC9">
        <w:rPr>
          <w:b/>
          <w:color w:val="0B0B0B"/>
        </w:rPr>
        <w:t>Attenzioni da osservare nelle funzioni religiose</w:t>
      </w:r>
    </w:p>
    <w:p w14:paraId="62A5C319" w14:textId="77777777" w:rsidR="008104E1" w:rsidRPr="003F7DC9" w:rsidRDefault="008104E1" w:rsidP="00F93B18">
      <w:pPr>
        <w:pStyle w:val="Paragrafoelenco"/>
        <w:ind w:left="709" w:right="794" w:firstLine="0"/>
        <w:rPr>
          <w:b/>
          <w:sz w:val="20"/>
        </w:rPr>
      </w:pPr>
    </w:p>
    <w:p w14:paraId="0C3A7E89" w14:textId="77777777" w:rsidR="004C1BFC" w:rsidRPr="003F7DC9" w:rsidRDefault="00D9217B" w:rsidP="00F93B18">
      <w:pPr>
        <w:pStyle w:val="Paragrafoelenco"/>
        <w:numPr>
          <w:ilvl w:val="1"/>
          <w:numId w:val="110"/>
        </w:numPr>
        <w:tabs>
          <w:tab w:val="left" w:pos="1418"/>
        </w:tabs>
        <w:ind w:left="709" w:right="794" w:firstLine="0"/>
        <w:rPr>
          <w:sz w:val="20"/>
        </w:rPr>
      </w:pPr>
      <w:r w:rsidRPr="003F7DC9">
        <w:rPr>
          <w:color w:val="0B0B0B"/>
          <w:sz w:val="20"/>
        </w:rPr>
        <w:t>Per favorire il rispetto delle norme di distanziamento, è necessario ridurre al minimo la presenza di ministri officianti, che sono, comunque, sempre tenuti al rispetto della</w:t>
      </w:r>
      <w:r w:rsidRPr="003F7DC9">
        <w:rPr>
          <w:color w:val="0B0B0B"/>
          <w:spacing w:val="9"/>
          <w:sz w:val="20"/>
        </w:rPr>
        <w:t xml:space="preserve"> </w:t>
      </w:r>
      <w:r w:rsidRPr="003F7DC9">
        <w:rPr>
          <w:color w:val="0B0B0B"/>
          <w:sz w:val="20"/>
        </w:rPr>
        <w:t>distanza minima.</w:t>
      </w:r>
    </w:p>
    <w:p w14:paraId="3B150930" w14:textId="77777777" w:rsidR="004C1BFC" w:rsidRPr="003F7DC9" w:rsidRDefault="00D9217B" w:rsidP="00F93B18">
      <w:pPr>
        <w:pStyle w:val="Paragrafoelenco"/>
        <w:numPr>
          <w:ilvl w:val="1"/>
          <w:numId w:val="110"/>
        </w:numPr>
        <w:tabs>
          <w:tab w:val="left" w:pos="1418"/>
        </w:tabs>
        <w:ind w:left="709" w:right="794" w:firstLine="0"/>
        <w:rPr>
          <w:sz w:val="20"/>
        </w:rPr>
      </w:pPr>
      <w:r w:rsidRPr="003F7DC9">
        <w:rPr>
          <w:color w:val="0B0B0B"/>
          <w:sz w:val="20"/>
        </w:rPr>
        <w:t>Ove previsto, è consentita la presenza di un solo cantore e di un solo organista, adeguatamente distanziati.</w:t>
      </w:r>
    </w:p>
    <w:p w14:paraId="310E51DA" w14:textId="77777777" w:rsidR="004C1BFC" w:rsidRPr="003F7DC9" w:rsidRDefault="00D9217B" w:rsidP="00F93B18">
      <w:pPr>
        <w:pStyle w:val="Paragrafoelenco"/>
        <w:numPr>
          <w:ilvl w:val="1"/>
          <w:numId w:val="110"/>
        </w:numPr>
        <w:tabs>
          <w:tab w:val="left" w:pos="1418"/>
        </w:tabs>
        <w:ind w:left="709" w:right="794" w:firstLine="0"/>
        <w:rPr>
          <w:sz w:val="20"/>
        </w:rPr>
      </w:pPr>
      <w:r w:rsidRPr="003F7DC9">
        <w:rPr>
          <w:color w:val="0B0B0B"/>
          <w:sz w:val="20"/>
        </w:rPr>
        <w:t>Gli aderenti alle rispettive comunità assicurino il rispetto della distanza di sicurezza per almeno un</w:t>
      </w:r>
      <w:r w:rsidRPr="003F7DC9">
        <w:rPr>
          <w:color w:val="0B0B0B"/>
          <w:spacing w:val="1"/>
          <w:sz w:val="20"/>
        </w:rPr>
        <w:t xml:space="preserve"> </w:t>
      </w:r>
      <w:r w:rsidRPr="003F7DC9">
        <w:rPr>
          <w:color w:val="0B0B0B"/>
          <w:sz w:val="20"/>
        </w:rPr>
        <w:t>metro.</w:t>
      </w:r>
    </w:p>
    <w:p w14:paraId="0D66E2C1" w14:textId="77777777" w:rsidR="008104E1" w:rsidRPr="003F7DC9" w:rsidRDefault="008104E1" w:rsidP="00F93B18">
      <w:pPr>
        <w:pStyle w:val="Paragrafoelenco"/>
        <w:tabs>
          <w:tab w:val="left" w:pos="1418"/>
        </w:tabs>
        <w:ind w:left="709" w:right="794" w:firstLine="0"/>
        <w:rPr>
          <w:sz w:val="20"/>
        </w:rPr>
      </w:pPr>
    </w:p>
    <w:p w14:paraId="3F15AF53" w14:textId="77777777" w:rsidR="004C1BFC" w:rsidRPr="003F7DC9" w:rsidRDefault="00D9217B" w:rsidP="00F93B18">
      <w:pPr>
        <w:pStyle w:val="Paragrafoelenco"/>
        <w:numPr>
          <w:ilvl w:val="0"/>
          <w:numId w:val="110"/>
        </w:numPr>
        <w:tabs>
          <w:tab w:val="left" w:pos="1418"/>
        </w:tabs>
        <w:ind w:left="709" w:right="794" w:firstLine="0"/>
        <w:rPr>
          <w:b/>
        </w:rPr>
      </w:pPr>
      <w:r w:rsidRPr="003F7DC9">
        <w:rPr>
          <w:b/>
          <w:color w:val="0B0B0B"/>
        </w:rPr>
        <w:t>Igienizzazione dei luoghi e degli oggetti</w:t>
      </w:r>
    </w:p>
    <w:p w14:paraId="3DF3D93F" w14:textId="77777777" w:rsidR="004C1BFC" w:rsidRPr="003F7DC9" w:rsidRDefault="00D9217B" w:rsidP="00F93B18">
      <w:pPr>
        <w:pStyle w:val="Paragrafoelenco"/>
        <w:numPr>
          <w:ilvl w:val="1"/>
          <w:numId w:val="110"/>
        </w:numPr>
        <w:tabs>
          <w:tab w:val="left" w:pos="1418"/>
        </w:tabs>
        <w:ind w:left="709" w:right="794" w:firstLine="0"/>
        <w:rPr>
          <w:sz w:val="20"/>
        </w:rPr>
      </w:pPr>
      <w:r w:rsidRPr="003F7DC9">
        <w:rPr>
          <w:color w:val="0B0B0B"/>
          <w:sz w:val="20"/>
        </w:rPr>
        <w:t>I luoghi di culto devono essere adeguatamente igienizzati prima e dopo ogni</w:t>
      </w:r>
      <w:r w:rsidRPr="003F7DC9">
        <w:rPr>
          <w:color w:val="0B0B0B"/>
          <w:spacing w:val="34"/>
          <w:sz w:val="20"/>
        </w:rPr>
        <w:t xml:space="preserve"> </w:t>
      </w:r>
      <w:r w:rsidRPr="003F7DC9">
        <w:rPr>
          <w:color w:val="0B0B0B"/>
          <w:sz w:val="20"/>
        </w:rPr>
        <w:t>funzione.</w:t>
      </w:r>
    </w:p>
    <w:p w14:paraId="4EE21469" w14:textId="77777777" w:rsidR="004C1BFC" w:rsidRPr="003F7DC9" w:rsidRDefault="00D9217B" w:rsidP="00F93B18">
      <w:pPr>
        <w:pStyle w:val="Paragrafoelenco"/>
        <w:numPr>
          <w:ilvl w:val="1"/>
          <w:numId w:val="110"/>
        </w:numPr>
        <w:tabs>
          <w:tab w:val="left" w:pos="1418"/>
        </w:tabs>
        <w:ind w:left="709" w:right="794" w:firstLine="0"/>
        <w:rPr>
          <w:sz w:val="20"/>
        </w:rPr>
      </w:pPr>
      <w:r w:rsidRPr="003F7DC9">
        <w:rPr>
          <w:color w:val="0B0B0B"/>
          <w:sz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11"/>
          <w:sz w:val="20"/>
        </w:rPr>
        <w:t xml:space="preserve"> </w:t>
      </w:r>
      <w:r w:rsidRPr="003F7DC9">
        <w:rPr>
          <w:color w:val="0B0B0B"/>
          <w:sz w:val="20"/>
        </w:rPr>
        <w:t>stabilita.</w:t>
      </w:r>
    </w:p>
    <w:p w14:paraId="5235E7C5" w14:textId="77777777" w:rsidR="004C1BFC" w:rsidRPr="003F7DC9" w:rsidRDefault="00D9217B" w:rsidP="00F93B18">
      <w:pPr>
        <w:pStyle w:val="Paragrafoelenco"/>
        <w:numPr>
          <w:ilvl w:val="0"/>
          <w:numId w:val="110"/>
        </w:numPr>
        <w:ind w:left="851" w:right="794" w:firstLine="0"/>
        <w:rPr>
          <w:b/>
        </w:rPr>
      </w:pPr>
      <w:r w:rsidRPr="003F7DC9">
        <w:rPr>
          <w:b/>
          <w:color w:val="0B0B0B"/>
        </w:rPr>
        <w:lastRenderedPageBreak/>
        <w:t>Comunicazione</w:t>
      </w:r>
    </w:p>
    <w:p w14:paraId="7909526B" w14:textId="77777777" w:rsidR="008104E1" w:rsidRPr="003F7DC9" w:rsidRDefault="008104E1" w:rsidP="00F93B18">
      <w:pPr>
        <w:ind w:right="794"/>
        <w:rPr>
          <w:b/>
          <w:sz w:val="20"/>
        </w:rPr>
      </w:pPr>
    </w:p>
    <w:p w14:paraId="75ABDB9D" w14:textId="77777777" w:rsidR="004C1BFC" w:rsidRPr="003F7DC9" w:rsidRDefault="00D9217B" w:rsidP="00F93B18">
      <w:pPr>
        <w:pStyle w:val="Paragrafoelenco"/>
        <w:numPr>
          <w:ilvl w:val="1"/>
          <w:numId w:val="110"/>
        </w:numPr>
        <w:tabs>
          <w:tab w:val="left" w:pos="1418"/>
        </w:tabs>
        <w:ind w:left="851" w:right="794" w:firstLine="0"/>
        <w:rPr>
          <w:sz w:val="20"/>
        </w:rPr>
      </w:pPr>
      <w:r w:rsidRPr="003F7DC9">
        <w:rPr>
          <w:color w:val="0B0B0B"/>
          <w:sz w:val="20"/>
        </w:rPr>
        <w:t>Sarà cura del responsabile del luogo di culto rendere noto i contenuti del presente Protocollo attraverso le modalità che assicurino la migliore</w:t>
      </w:r>
      <w:r w:rsidRPr="003F7DC9">
        <w:rPr>
          <w:color w:val="0B0B0B"/>
          <w:spacing w:val="13"/>
          <w:sz w:val="20"/>
        </w:rPr>
        <w:t xml:space="preserve"> </w:t>
      </w:r>
      <w:r w:rsidRPr="003F7DC9">
        <w:rPr>
          <w:color w:val="0B0B0B"/>
          <w:sz w:val="20"/>
        </w:rPr>
        <w:t>diffusione.</w:t>
      </w:r>
    </w:p>
    <w:p w14:paraId="5D1502E8" w14:textId="77777777" w:rsidR="004C1BFC" w:rsidRPr="003F7DC9" w:rsidRDefault="00D9217B" w:rsidP="00F93B18">
      <w:pPr>
        <w:pStyle w:val="Paragrafoelenco"/>
        <w:numPr>
          <w:ilvl w:val="1"/>
          <w:numId w:val="110"/>
        </w:numPr>
        <w:tabs>
          <w:tab w:val="left" w:pos="1418"/>
          <w:tab w:val="left" w:pos="1790"/>
        </w:tabs>
        <w:ind w:left="851" w:right="794" w:firstLine="0"/>
        <w:rPr>
          <w:sz w:val="20"/>
        </w:rPr>
      </w:pPr>
      <w:r w:rsidRPr="003F7DC9">
        <w:rPr>
          <w:color w:val="0B0B0B"/>
          <w:sz w:val="20"/>
        </w:rPr>
        <w:t>All’ingresso del luogo di culto dovrà essere affisso un cartello con le indicazioni essenziali, tra le</w:t>
      </w:r>
    </w:p>
    <w:p w14:paraId="0A1D5547" w14:textId="77777777" w:rsidR="004C1BFC" w:rsidRPr="003F7DC9" w:rsidRDefault="00D9217B" w:rsidP="00F93B18">
      <w:pPr>
        <w:pStyle w:val="Corpotesto"/>
        <w:tabs>
          <w:tab w:val="left" w:pos="1418"/>
        </w:tabs>
        <w:ind w:left="851" w:right="794"/>
      </w:pPr>
      <w:r w:rsidRPr="003F7DC9">
        <w:rPr>
          <w:color w:val="0B0B0B"/>
        </w:rPr>
        <w:t>quali non dovranno mancare:</w:t>
      </w:r>
    </w:p>
    <w:p w14:paraId="225D33DA" w14:textId="77777777" w:rsidR="004C1BFC" w:rsidRPr="003F7DC9" w:rsidRDefault="00D9217B" w:rsidP="00F93B18">
      <w:pPr>
        <w:pStyle w:val="Paragrafoelenco"/>
        <w:numPr>
          <w:ilvl w:val="2"/>
          <w:numId w:val="110"/>
        </w:numPr>
        <w:tabs>
          <w:tab w:val="left" w:pos="1418"/>
          <w:tab w:val="left" w:pos="1964"/>
        </w:tabs>
        <w:ind w:left="851" w:right="794" w:firstLine="0"/>
        <w:rPr>
          <w:sz w:val="20"/>
        </w:rPr>
      </w:pPr>
      <w:r w:rsidRPr="003F7DC9">
        <w:rPr>
          <w:color w:val="0B0B0B"/>
          <w:sz w:val="20"/>
        </w:rPr>
        <w:t>il numero massimo dei partecipanti ammessi, in relazione alla capienza</w:t>
      </w:r>
      <w:r w:rsidRPr="003F7DC9">
        <w:rPr>
          <w:color w:val="0B0B0B"/>
          <w:spacing w:val="34"/>
          <w:sz w:val="20"/>
        </w:rPr>
        <w:t xml:space="preserve"> </w:t>
      </w:r>
      <w:r w:rsidRPr="003F7DC9">
        <w:rPr>
          <w:color w:val="0B0B0B"/>
          <w:sz w:val="20"/>
        </w:rPr>
        <w:t>dell’edificio;</w:t>
      </w:r>
    </w:p>
    <w:p w14:paraId="6C9AE85E" w14:textId="77777777" w:rsidR="00F1445D" w:rsidRPr="003F7DC9" w:rsidRDefault="00D9217B" w:rsidP="00F93B18">
      <w:pPr>
        <w:pStyle w:val="Paragrafoelenco"/>
        <w:numPr>
          <w:ilvl w:val="2"/>
          <w:numId w:val="110"/>
        </w:numPr>
        <w:tabs>
          <w:tab w:val="left" w:pos="1418"/>
          <w:tab w:val="left" w:pos="1964"/>
        </w:tabs>
        <w:ind w:left="851" w:right="794" w:firstLine="0"/>
        <w:rPr>
          <w:sz w:val="20"/>
        </w:rPr>
      </w:pPr>
      <w:r w:rsidRPr="003F7DC9">
        <w:rPr>
          <w:color w:val="0B0B0B"/>
          <w:sz w:val="20"/>
        </w:rPr>
        <w:t>il divieto di ingresso per chi presenta sintomi influenzali/respiratori, temperatura corporea pari   o superiore ai 37,5° C o è stato in contatto con persone positive a SARS-CoV-2 nei giorni precedenti;</w:t>
      </w:r>
    </w:p>
    <w:p w14:paraId="0DD14481" w14:textId="77777777" w:rsidR="004C1BFC" w:rsidRPr="003F7DC9" w:rsidRDefault="00D9217B" w:rsidP="00F93B18">
      <w:pPr>
        <w:pStyle w:val="Paragrafoelenco"/>
        <w:numPr>
          <w:ilvl w:val="2"/>
          <w:numId w:val="110"/>
        </w:numPr>
        <w:tabs>
          <w:tab w:val="left" w:pos="1418"/>
          <w:tab w:val="left" w:pos="1964"/>
        </w:tabs>
        <w:ind w:left="851" w:right="794" w:firstLine="0"/>
        <w:rPr>
          <w:sz w:val="20"/>
        </w:rPr>
      </w:pPr>
      <w:r w:rsidRPr="003F7DC9">
        <w:rPr>
          <w:color w:val="0B0B0B"/>
          <w:sz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303DC123" w14:textId="77777777" w:rsidR="008104E1" w:rsidRPr="003F7DC9" w:rsidRDefault="008104E1" w:rsidP="00F93B18">
      <w:pPr>
        <w:pStyle w:val="Paragrafoelenco"/>
        <w:tabs>
          <w:tab w:val="left" w:pos="1560"/>
          <w:tab w:val="left" w:pos="1964"/>
        </w:tabs>
        <w:ind w:left="1739" w:right="794" w:firstLine="0"/>
        <w:rPr>
          <w:sz w:val="20"/>
        </w:rPr>
      </w:pPr>
    </w:p>
    <w:p w14:paraId="4C271F00" w14:textId="77777777" w:rsidR="00742CFE" w:rsidRPr="003F7DC9" w:rsidRDefault="00742CFE" w:rsidP="00F93B18">
      <w:pPr>
        <w:pStyle w:val="Paragrafoelenco"/>
        <w:tabs>
          <w:tab w:val="left" w:pos="1560"/>
          <w:tab w:val="left" w:pos="1964"/>
        </w:tabs>
        <w:ind w:left="1739" w:right="794" w:firstLine="0"/>
        <w:rPr>
          <w:sz w:val="20"/>
        </w:rPr>
      </w:pPr>
    </w:p>
    <w:p w14:paraId="13DD2130" w14:textId="77777777" w:rsidR="004C1BFC" w:rsidRPr="003F7DC9" w:rsidRDefault="00D9217B" w:rsidP="00F93B18">
      <w:pPr>
        <w:pStyle w:val="Paragrafoelenco"/>
        <w:numPr>
          <w:ilvl w:val="0"/>
          <w:numId w:val="110"/>
        </w:numPr>
        <w:ind w:left="851" w:right="794" w:firstLine="0"/>
        <w:rPr>
          <w:b/>
        </w:rPr>
      </w:pPr>
      <w:r w:rsidRPr="003F7DC9">
        <w:rPr>
          <w:b/>
          <w:color w:val="0B0B0B"/>
        </w:rPr>
        <w:t>Altri suggerimenti</w:t>
      </w:r>
    </w:p>
    <w:p w14:paraId="254EEE47" w14:textId="77777777" w:rsidR="008104E1" w:rsidRPr="003F7DC9" w:rsidRDefault="008104E1" w:rsidP="00F93B18">
      <w:pPr>
        <w:ind w:right="794"/>
        <w:rPr>
          <w:b/>
          <w:sz w:val="20"/>
        </w:rPr>
      </w:pPr>
    </w:p>
    <w:p w14:paraId="6017EA57" w14:textId="77777777" w:rsidR="004C1BFC" w:rsidRPr="003F7DC9" w:rsidRDefault="00D9217B" w:rsidP="00F93B18">
      <w:pPr>
        <w:pStyle w:val="Corpotesto"/>
        <w:numPr>
          <w:ilvl w:val="1"/>
          <w:numId w:val="110"/>
        </w:numPr>
        <w:ind w:left="851" w:right="794" w:firstLine="0"/>
        <w:jc w:val="both"/>
      </w:pPr>
      <w:r w:rsidRPr="003F7DC9">
        <w:rPr>
          <w:color w:val="0B0B0B"/>
        </w:rPr>
        <w:t>Ove il luogo di culto non sia idoneo al rispetto delle indicazioni del presente Protocollo, può essere valutata la possibilità di svolgere le funzioni all’aperto, assicurandone la dignità e il rispetto della normativa sanitaria, con la partecipazione massima di 1.000 persone.</w:t>
      </w:r>
    </w:p>
    <w:p w14:paraId="1085EF90" w14:textId="77777777" w:rsidR="004C1BFC" w:rsidRPr="003F7DC9" w:rsidRDefault="004C1BFC" w:rsidP="00F93B18">
      <w:pPr>
        <w:pStyle w:val="Corpotesto"/>
        <w:ind w:left="851" w:right="794"/>
        <w:rPr>
          <w:sz w:val="26"/>
        </w:rPr>
      </w:pPr>
    </w:p>
    <w:p w14:paraId="7D4426A0" w14:textId="77777777" w:rsidR="00742CFE" w:rsidRPr="003F7DC9" w:rsidRDefault="00742CFE" w:rsidP="00F93B18">
      <w:pPr>
        <w:pStyle w:val="Corpotesto"/>
        <w:ind w:left="851" w:right="794"/>
        <w:rPr>
          <w:sz w:val="26"/>
        </w:rPr>
      </w:pPr>
    </w:p>
    <w:p w14:paraId="3A8AB49F" w14:textId="77777777" w:rsidR="00742CFE" w:rsidRPr="003F7DC9" w:rsidRDefault="00742CFE" w:rsidP="00F93B18">
      <w:pPr>
        <w:pStyle w:val="Corpotesto"/>
        <w:ind w:left="851" w:right="794"/>
        <w:rPr>
          <w:sz w:val="26"/>
        </w:rPr>
      </w:pPr>
    </w:p>
    <w:p w14:paraId="76401232" w14:textId="77777777" w:rsidR="000534AB" w:rsidRPr="003F7DC9" w:rsidRDefault="00D9217B" w:rsidP="00F93B18">
      <w:pPr>
        <w:ind w:left="851" w:right="794"/>
        <w:jc w:val="both"/>
        <w:rPr>
          <w:i/>
          <w:sz w:val="20"/>
        </w:rPr>
      </w:pPr>
      <w:r w:rsidRPr="003F7DC9">
        <w:rPr>
          <w:i/>
          <w:color w:val="0B0B0B"/>
          <w:sz w:val="20"/>
        </w:rPr>
        <w:t>Il Comitato Tecnico-Scientifico, nella seduta n. 71 del 12 maggio 2020 e n. 73 del 14 maggio 2020, ha esaminato e approvato il presente Protocollo con le confessioni “Comunità Induista, Buddista (Unione</w:t>
      </w:r>
      <w:r w:rsidR="009E7AF3" w:rsidRPr="003F7DC9">
        <w:rPr>
          <w:i/>
          <w:sz w:val="20"/>
        </w:rPr>
        <w:t xml:space="preserve"> </w:t>
      </w:r>
      <w:r w:rsidR="000534AB" w:rsidRPr="003F7DC9">
        <w:rPr>
          <w:i/>
          <w:color w:val="0B0B0B"/>
          <w:sz w:val="20"/>
        </w:rPr>
        <w:t>Buddista e Soka Gakkai), Baha’i e Sikh”, con le raccomandazioni che sono state recepite. Il testo finale</w:t>
      </w:r>
      <w:r w:rsidR="009E7AF3" w:rsidRPr="003F7DC9">
        <w:rPr>
          <w:i/>
          <w:sz w:val="20"/>
        </w:rPr>
        <w:t xml:space="preserve"> </w:t>
      </w:r>
      <w:r w:rsidR="000534AB" w:rsidRPr="003F7DC9">
        <w:rPr>
          <w:i/>
          <w:color w:val="0B0B0B"/>
          <w:sz w:val="20"/>
        </w:rPr>
        <w:t>emendato, su richiesta, è stato</w:t>
      </w:r>
      <w:r w:rsidR="009E7AF3" w:rsidRPr="003F7DC9">
        <w:rPr>
          <w:i/>
          <w:color w:val="0B0B0B"/>
          <w:sz w:val="20"/>
        </w:rPr>
        <w:t xml:space="preserve"> </w:t>
      </w:r>
      <w:r w:rsidR="000534AB" w:rsidRPr="003F7DC9">
        <w:rPr>
          <w:i/>
          <w:color w:val="0B0B0B"/>
          <w:sz w:val="20"/>
        </w:rPr>
        <w:t>trasmesso, in data odierna, al Comitato Tecnico Scientifico.</w:t>
      </w:r>
    </w:p>
    <w:p w14:paraId="13071196" w14:textId="77777777" w:rsidR="000534AB" w:rsidRPr="003F7DC9" w:rsidRDefault="000534AB" w:rsidP="00F93B18">
      <w:pPr>
        <w:pStyle w:val="Corpotesto"/>
        <w:ind w:left="284" w:right="794"/>
        <w:rPr>
          <w:i/>
          <w:sz w:val="22"/>
        </w:rPr>
      </w:pPr>
    </w:p>
    <w:p w14:paraId="113A6011" w14:textId="77777777" w:rsidR="000534AB" w:rsidRPr="003F7DC9" w:rsidRDefault="000534AB" w:rsidP="00F93B18">
      <w:pPr>
        <w:spacing w:before="192"/>
        <w:ind w:left="709" w:right="794"/>
        <w:rPr>
          <w:i/>
          <w:color w:val="0B0B0B"/>
          <w:sz w:val="20"/>
        </w:rPr>
      </w:pPr>
      <w:r w:rsidRPr="003F7DC9">
        <w:rPr>
          <w:i/>
          <w:color w:val="0B0B0B"/>
          <w:sz w:val="20"/>
        </w:rPr>
        <w:t>Il presente Protocollo entrerà in vigore a far data dal giorno 18 maggio 2020.</w:t>
      </w:r>
    </w:p>
    <w:p w14:paraId="078424FA" w14:textId="77777777" w:rsidR="000534AB" w:rsidRPr="003F7DC9" w:rsidRDefault="000534AB" w:rsidP="00F93B18">
      <w:pPr>
        <w:spacing w:before="192"/>
        <w:ind w:left="709" w:right="794"/>
        <w:rPr>
          <w:i/>
          <w:sz w:val="20"/>
        </w:rPr>
      </w:pPr>
    </w:p>
    <w:p w14:paraId="738B3228" w14:textId="77777777" w:rsidR="000534AB" w:rsidRPr="003F7DC9" w:rsidRDefault="000534AB" w:rsidP="00F93B18">
      <w:pPr>
        <w:pStyle w:val="Corpotesto"/>
        <w:spacing w:before="3"/>
        <w:ind w:left="709" w:right="794"/>
        <w:rPr>
          <w:i/>
          <w:sz w:val="18"/>
        </w:rPr>
      </w:pPr>
    </w:p>
    <w:p w14:paraId="3E10103C" w14:textId="77777777" w:rsidR="000534AB" w:rsidRPr="003F7DC9" w:rsidRDefault="000534AB" w:rsidP="00F93B18">
      <w:pPr>
        <w:pStyle w:val="Corpotesto"/>
        <w:tabs>
          <w:tab w:val="left" w:pos="3226"/>
          <w:tab w:val="left" w:pos="6487"/>
        </w:tabs>
        <w:ind w:left="709" w:right="794"/>
      </w:pPr>
      <w:r w:rsidRPr="003F7DC9">
        <w:rPr>
          <w:color w:val="0B0B0B"/>
        </w:rPr>
        <w:t>I</w:t>
      </w:r>
      <w:r w:rsidRPr="003F7DC9">
        <w:rPr>
          <w:color w:val="0B0B0B"/>
          <w:spacing w:val="6"/>
        </w:rPr>
        <w:t xml:space="preserve"> </w:t>
      </w:r>
      <w:r w:rsidRPr="003F7DC9">
        <w:rPr>
          <w:color w:val="0B0B0B"/>
        </w:rPr>
        <w:t>rappresentanti</w:t>
      </w:r>
      <w:r w:rsidRPr="003F7DC9">
        <w:rPr>
          <w:color w:val="0B0B0B"/>
        </w:rPr>
        <w:tab/>
        <w:t>Prof. Avv.</w:t>
      </w:r>
      <w:r w:rsidRPr="003F7DC9">
        <w:rPr>
          <w:color w:val="0B0B0B"/>
          <w:spacing w:val="13"/>
        </w:rPr>
        <w:t xml:space="preserve"> </w:t>
      </w:r>
      <w:r w:rsidRPr="003F7DC9">
        <w:rPr>
          <w:color w:val="0B0B0B"/>
        </w:rPr>
        <w:t>Giuseppe</w:t>
      </w:r>
      <w:r w:rsidRPr="003F7DC9">
        <w:rPr>
          <w:color w:val="0B0B0B"/>
          <w:spacing w:val="6"/>
        </w:rPr>
        <w:t xml:space="preserve"> </w:t>
      </w:r>
      <w:r w:rsidRPr="003F7DC9">
        <w:rPr>
          <w:color w:val="0B0B0B"/>
        </w:rPr>
        <w:t>Conte</w:t>
      </w:r>
      <w:r w:rsidRPr="003F7DC9">
        <w:rPr>
          <w:color w:val="0B0B0B"/>
        </w:rPr>
        <w:tab/>
        <w:t>Cons. Pref. Luciana</w:t>
      </w:r>
      <w:r w:rsidRPr="003F7DC9">
        <w:rPr>
          <w:color w:val="0B0B0B"/>
          <w:spacing w:val="7"/>
        </w:rPr>
        <w:t xml:space="preserve"> </w:t>
      </w:r>
      <w:r w:rsidRPr="003F7DC9">
        <w:rPr>
          <w:color w:val="0B0B0B"/>
        </w:rPr>
        <w:t>Lamorgese</w:t>
      </w:r>
    </w:p>
    <w:p w14:paraId="094B9043" w14:textId="77777777" w:rsidR="000534AB" w:rsidRPr="003F7DC9" w:rsidRDefault="000534AB" w:rsidP="00F93B18">
      <w:pPr>
        <w:pStyle w:val="Corpotesto"/>
        <w:spacing w:before="2"/>
        <w:ind w:left="709" w:right="794"/>
        <w:rPr>
          <w:sz w:val="18"/>
        </w:rPr>
      </w:pPr>
    </w:p>
    <w:p w14:paraId="32EA123D" w14:textId="77777777" w:rsidR="000534AB" w:rsidRPr="003F7DC9" w:rsidRDefault="009E7AF3" w:rsidP="00F93B18">
      <w:pPr>
        <w:tabs>
          <w:tab w:val="left" w:pos="6670"/>
        </w:tabs>
        <w:spacing w:before="1"/>
        <w:ind w:left="709" w:right="794"/>
        <w:rPr>
          <w:i/>
          <w:sz w:val="20"/>
        </w:rPr>
      </w:pPr>
      <w:r w:rsidRPr="003F7DC9">
        <w:rPr>
          <w:i/>
          <w:color w:val="0B0B0B"/>
          <w:sz w:val="20"/>
        </w:rPr>
        <w:t xml:space="preserve">                                                    </w:t>
      </w:r>
      <w:r w:rsidR="000534AB" w:rsidRPr="003F7DC9">
        <w:rPr>
          <w:i/>
          <w:color w:val="0B0B0B"/>
          <w:sz w:val="20"/>
        </w:rPr>
        <w:t>Presidente</w:t>
      </w:r>
      <w:r w:rsidR="000534AB" w:rsidRPr="003F7DC9">
        <w:rPr>
          <w:i/>
          <w:color w:val="0B0B0B"/>
          <w:spacing w:val="6"/>
          <w:sz w:val="20"/>
        </w:rPr>
        <w:t xml:space="preserve"> </w:t>
      </w:r>
      <w:r w:rsidR="000534AB" w:rsidRPr="003F7DC9">
        <w:rPr>
          <w:i/>
          <w:color w:val="0B0B0B"/>
          <w:sz w:val="20"/>
        </w:rPr>
        <w:t>del</w:t>
      </w:r>
      <w:r w:rsidR="000534AB" w:rsidRPr="003F7DC9">
        <w:rPr>
          <w:i/>
          <w:color w:val="0B0B0B"/>
          <w:spacing w:val="6"/>
          <w:sz w:val="20"/>
        </w:rPr>
        <w:t xml:space="preserve"> </w:t>
      </w:r>
      <w:r w:rsidR="000534AB" w:rsidRPr="003F7DC9">
        <w:rPr>
          <w:i/>
          <w:color w:val="0B0B0B"/>
          <w:sz w:val="20"/>
        </w:rPr>
        <w:t>Consiglio</w:t>
      </w:r>
      <w:r w:rsidR="000534AB" w:rsidRPr="003F7DC9">
        <w:rPr>
          <w:i/>
          <w:color w:val="0B0B0B"/>
          <w:sz w:val="20"/>
        </w:rPr>
        <w:tab/>
        <w:t>Ministro</w:t>
      </w:r>
      <w:r w:rsidR="000534AB" w:rsidRPr="003F7DC9">
        <w:rPr>
          <w:i/>
          <w:color w:val="0B0B0B"/>
          <w:spacing w:val="2"/>
          <w:sz w:val="20"/>
        </w:rPr>
        <w:t xml:space="preserve"> </w:t>
      </w:r>
      <w:r w:rsidR="000534AB" w:rsidRPr="003F7DC9">
        <w:rPr>
          <w:i/>
          <w:color w:val="0B0B0B"/>
          <w:sz w:val="20"/>
        </w:rPr>
        <w:t>dell’Interno</w:t>
      </w:r>
    </w:p>
    <w:p w14:paraId="58CA74F7" w14:textId="77777777" w:rsidR="000534AB" w:rsidRPr="003F7DC9" w:rsidRDefault="000534AB" w:rsidP="00F93B18">
      <w:pPr>
        <w:pStyle w:val="Corpotesto"/>
        <w:spacing w:before="10"/>
        <w:ind w:left="709" w:right="794"/>
        <w:rPr>
          <w:i/>
          <w:sz w:val="9"/>
        </w:rPr>
      </w:pPr>
    </w:p>
    <w:p w14:paraId="69F61A85" w14:textId="77777777" w:rsidR="000534AB" w:rsidRPr="003F7DC9" w:rsidRDefault="000534AB" w:rsidP="00F93B18">
      <w:pPr>
        <w:pStyle w:val="Corpotesto"/>
        <w:spacing w:before="96"/>
        <w:ind w:left="709" w:right="794"/>
      </w:pPr>
      <w:r w:rsidRPr="003F7DC9">
        <w:rPr>
          <w:color w:val="0B0B0B"/>
        </w:rPr>
        <w:t>Roma, 15 maggio 2020</w:t>
      </w:r>
    </w:p>
    <w:p w14:paraId="216444A6" w14:textId="77777777" w:rsidR="000534AB" w:rsidRPr="003F7DC9" w:rsidRDefault="000534AB" w:rsidP="00F93B18">
      <w:pPr>
        <w:ind w:right="794"/>
        <w:sectPr w:rsidR="000534AB" w:rsidRPr="003F7DC9">
          <w:pgSz w:w="11900" w:h="16840"/>
          <w:pgMar w:top="1600" w:right="440" w:bottom="280" w:left="460" w:header="720" w:footer="720" w:gutter="0"/>
          <w:cols w:space="720"/>
        </w:sectPr>
      </w:pPr>
    </w:p>
    <w:p w14:paraId="1EAA501A" w14:textId="77777777" w:rsidR="004C1BFC" w:rsidRPr="003F7DC9" w:rsidRDefault="00D9217B" w:rsidP="00F93B18">
      <w:pPr>
        <w:pStyle w:val="titolo10"/>
        <w:ind w:right="794"/>
      </w:pPr>
      <w:r w:rsidRPr="003F7DC9">
        <w:lastRenderedPageBreak/>
        <w:t>Allegato 6</w:t>
      </w:r>
    </w:p>
    <w:p w14:paraId="06CFA6FA" w14:textId="77777777" w:rsidR="004C1BFC" w:rsidRPr="003F7DC9" w:rsidRDefault="00D9217B" w:rsidP="00F93B18">
      <w:pPr>
        <w:spacing w:before="77"/>
        <w:ind w:left="798" w:right="794"/>
        <w:jc w:val="center"/>
        <w:rPr>
          <w:b/>
          <w:sz w:val="24"/>
          <w:szCs w:val="24"/>
        </w:rPr>
      </w:pPr>
      <w:r w:rsidRPr="003F7DC9">
        <w:rPr>
          <w:b/>
          <w:color w:val="0B0B0B"/>
          <w:sz w:val="24"/>
          <w:szCs w:val="24"/>
        </w:rPr>
        <w:t>Protocollo con le Comunità Islamiche</w:t>
      </w:r>
    </w:p>
    <w:p w14:paraId="67457AC4" w14:textId="77777777" w:rsidR="004C1BFC" w:rsidRPr="003F7DC9" w:rsidRDefault="004C1BFC" w:rsidP="00F93B18">
      <w:pPr>
        <w:pStyle w:val="Corpotesto"/>
        <w:ind w:right="794"/>
        <w:rPr>
          <w:b/>
          <w:sz w:val="22"/>
        </w:rPr>
      </w:pPr>
    </w:p>
    <w:p w14:paraId="6F83A903" w14:textId="77777777" w:rsidR="004C1BFC" w:rsidRPr="003F7DC9" w:rsidRDefault="00D9217B" w:rsidP="00F93B18">
      <w:pPr>
        <w:pStyle w:val="Corpotesto"/>
        <w:ind w:left="709" w:right="794"/>
        <w:jc w:val="both"/>
      </w:pPr>
      <w:r w:rsidRPr="003F7DC9">
        <w:rPr>
          <w:color w:val="0B0B0B"/>
        </w:rPr>
        <w:t>L’esigenza di adottare misure di contenimento dell’emergenza epidemiologica da SARS-CoV-2 rende necessario la redazione di un Protocollo con le confessioni religiose.</w:t>
      </w:r>
    </w:p>
    <w:p w14:paraId="28F7C2F0" w14:textId="77777777" w:rsidR="004C1BFC" w:rsidRPr="003F7DC9" w:rsidRDefault="00D9217B" w:rsidP="00F93B18">
      <w:pPr>
        <w:pStyle w:val="Corpotesto"/>
        <w:ind w:left="709" w:right="794"/>
        <w:jc w:val="both"/>
      </w:pPr>
      <w:r w:rsidRPr="003F7DC9">
        <w:rPr>
          <w:color w:val="0B0B0B"/>
        </w:rPr>
        <w:t>Il Protocollo, nel rispetto del diritto alla libertà di culto, prescinde dall’esistenza di accordi bilaterali, contemperando l’esercizio della libertà religiosa con le esigenze di contenere l’epidemia in atto.</w:t>
      </w:r>
    </w:p>
    <w:p w14:paraId="43FE4BED" w14:textId="77777777" w:rsidR="004C1BFC" w:rsidRPr="003F7DC9" w:rsidRDefault="00D9217B" w:rsidP="00F93B18">
      <w:pPr>
        <w:pStyle w:val="Corpotesto"/>
        <w:ind w:left="709" w:right="794"/>
        <w:jc w:val="both"/>
      </w:pPr>
      <w:r w:rsidRPr="003F7DC9">
        <w:rPr>
          <w:color w:val="0B0B0B"/>
        </w:rPr>
        <w:t>Al fine di agevolare l’esercizio delle manifestazioni del culto, sono predisposte le seguenti misure.</w:t>
      </w:r>
    </w:p>
    <w:p w14:paraId="0DB39BAB" w14:textId="77777777" w:rsidR="004C1BFC" w:rsidRPr="003F7DC9" w:rsidRDefault="004C1BFC" w:rsidP="00F93B18">
      <w:pPr>
        <w:pStyle w:val="Corpotesto"/>
        <w:ind w:left="709" w:right="794"/>
        <w:jc w:val="both"/>
        <w:rPr>
          <w:sz w:val="27"/>
        </w:rPr>
      </w:pPr>
    </w:p>
    <w:p w14:paraId="3E67970F" w14:textId="77777777" w:rsidR="004C1BFC" w:rsidRPr="003F7DC9" w:rsidRDefault="00D9217B" w:rsidP="00F93B18">
      <w:pPr>
        <w:pStyle w:val="Paragrafoelenco"/>
        <w:numPr>
          <w:ilvl w:val="0"/>
          <w:numId w:val="111"/>
        </w:numPr>
        <w:ind w:left="709" w:right="794" w:firstLine="0"/>
        <w:rPr>
          <w:b/>
        </w:rPr>
      </w:pPr>
      <w:r w:rsidRPr="003F7DC9">
        <w:rPr>
          <w:b/>
          <w:color w:val="0B0B0B"/>
        </w:rPr>
        <w:t>Accesso ai luoghi di culto in occasione di preghiera</w:t>
      </w:r>
    </w:p>
    <w:p w14:paraId="271AED2C" w14:textId="77777777" w:rsidR="00296F66" w:rsidRPr="003F7DC9" w:rsidRDefault="00296F66" w:rsidP="00F93B18">
      <w:pPr>
        <w:ind w:right="794"/>
        <w:rPr>
          <w:b/>
        </w:rPr>
      </w:pPr>
    </w:p>
    <w:p w14:paraId="4F0978D7" w14:textId="77777777" w:rsidR="00BC3DB4"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 xml:space="preserve">È consentita ogni celebrazione di natura religiosa nel rispetto di tutte le norme precauzionali previste in tema di contenimento dell’emergenza epidemiologica in corso. </w:t>
      </w:r>
      <w:r w:rsidRPr="003F7DC9">
        <w:rPr>
          <w:color w:val="0B0B0B"/>
          <w:spacing w:val="-3"/>
          <w:sz w:val="20"/>
        </w:rPr>
        <w:t xml:space="preserve">In </w:t>
      </w:r>
      <w:r w:rsidRPr="003F7DC9">
        <w:rPr>
          <w:color w:val="0B0B0B"/>
          <w:sz w:val="20"/>
        </w:rPr>
        <w:t>particolare i partecipanti sono tenuti ad indossare idonei dispositivi di protezione delle vie respiratorie e devono mantenere le distanze interpersonali di almeno un</w:t>
      </w:r>
      <w:r w:rsidRPr="003F7DC9">
        <w:rPr>
          <w:color w:val="0B0B0B"/>
          <w:spacing w:val="20"/>
          <w:sz w:val="20"/>
        </w:rPr>
        <w:t xml:space="preserve"> </w:t>
      </w:r>
      <w:r w:rsidRPr="003F7DC9">
        <w:rPr>
          <w:color w:val="0B0B0B"/>
          <w:sz w:val="20"/>
        </w:rPr>
        <w:t>metro.</w:t>
      </w:r>
    </w:p>
    <w:p w14:paraId="396DB15D" w14:textId="77777777" w:rsidR="00BC3DB4"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2"/>
          <w:sz w:val="20"/>
        </w:rPr>
        <w:t xml:space="preserve"> </w:t>
      </w:r>
      <w:r w:rsidRPr="003F7DC9">
        <w:rPr>
          <w:color w:val="0B0B0B"/>
          <w:sz w:val="20"/>
        </w:rPr>
        <w:t>unità.</w:t>
      </w:r>
    </w:p>
    <w:p w14:paraId="403A0DC8" w14:textId="77777777" w:rsidR="00BC3DB4"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Coloro che accedono ai luoghi di culto per la preghiera sono tenuti a indossare</w:t>
      </w:r>
      <w:r w:rsidRPr="003F7DC9">
        <w:rPr>
          <w:color w:val="0B0B0B"/>
          <w:spacing w:val="34"/>
          <w:sz w:val="20"/>
        </w:rPr>
        <w:t xml:space="preserve"> </w:t>
      </w:r>
      <w:r w:rsidRPr="003F7DC9">
        <w:rPr>
          <w:color w:val="0B0B0B"/>
          <w:sz w:val="20"/>
        </w:rPr>
        <w:t>mascherine.</w:t>
      </w:r>
    </w:p>
    <w:p w14:paraId="0E2F9910" w14:textId="77777777" w:rsidR="004C1BFC"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L’accesso</w:t>
      </w:r>
      <w:r w:rsidRPr="003F7DC9">
        <w:rPr>
          <w:color w:val="0B0B0B"/>
          <w:spacing w:val="-7"/>
          <w:sz w:val="20"/>
        </w:rPr>
        <w:t xml:space="preserve"> </w:t>
      </w:r>
      <w:r w:rsidRPr="003F7DC9">
        <w:rPr>
          <w:color w:val="0B0B0B"/>
          <w:sz w:val="20"/>
        </w:rPr>
        <w:t>individuale</w:t>
      </w:r>
      <w:r w:rsidRPr="003F7DC9">
        <w:rPr>
          <w:color w:val="0B0B0B"/>
          <w:spacing w:val="-8"/>
          <w:sz w:val="20"/>
        </w:rPr>
        <w:t xml:space="preserve"> </w:t>
      </w:r>
      <w:r w:rsidRPr="003F7DC9">
        <w:rPr>
          <w:color w:val="0B0B0B"/>
          <w:sz w:val="20"/>
        </w:rPr>
        <w:t>ai</w:t>
      </w:r>
      <w:r w:rsidRPr="003F7DC9">
        <w:rPr>
          <w:color w:val="0B0B0B"/>
          <w:spacing w:val="-7"/>
          <w:sz w:val="20"/>
        </w:rPr>
        <w:t xml:space="preserve"> </w:t>
      </w:r>
      <w:r w:rsidRPr="003F7DC9">
        <w:rPr>
          <w:color w:val="0B0B0B"/>
          <w:sz w:val="20"/>
        </w:rPr>
        <w:t>luoghi</w:t>
      </w:r>
      <w:r w:rsidRPr="003F7DC9">
        <w:rPr>
          <w:color w:val="0B0B0B"/>
          <w:spacing w:val="-7"/>
          <w:sz w:val="20"/>
        </w:rPr>
        <w:t xml:space="preserve"> </w:t>
      </w:r>
      <w:r w:rsidRPr="003F7DC9">
        <w:rPr>
          <w:color w:val="0B0B0B"/>
          <w:sz w:val="20"/>
        </w:rPr>
        <w:t>di</w:t>
      </w:r>
      <w:r w:rsidRPr="003F7DC9">
        <w:rPr>
          <w:color w:val="0B0B0B"/>
          <w:spacing w:val="-6"/>
          <w:sz w:val="20"/>
        </w:rPr>
        <w:t xml:space="preserve"> </w:t>
      </w:r>
      <w:r w:rsidRPr="003F7DC9">
        <w:rPr>
          <w:color w:val="0B0B0B"/>
          <w:sz w:val="20"/>
        </w:rPr>
        <w:t>culto</w:t>
      </w:r>
      <w:r w:rsidRPr="003F7DC9">
        <w:rPr>
          <w:color w:val="0B0B0B"/>
          <w:spacing w:val="-7"/>
          <w:sz w:val="20"/>
        </w:rPr>
        <w:t xml:space="preserve"> </w:t>
      </w:r>
      <w:r w:rsidRPr="003F7DC9">
        <w:rPr>
          <w:color w:val="0B0B0B"/>
          <w:sz w:val="20"/>
        </w:rPr>
        <w:t>si</w:t>
      </w:r>
      <w:r w:rsidRPr="003F7DC9">
        <w:rPr>
          <w:color w:val="0B0B0B"/>
          <w:spacing w:val="-8"/>
          <w:sz w:val="20"/>
        </w:rPr>
        <w:t xml:space="preserve"> </w:t>
      </w:r>
      <w:r w:rsidRPr="003F7DC9">
        <w:rPr>
          <w:color w:val="0B0B0B"/>
          <w:sz w:val="20"/>
        </w:rPr>
        <w:t>deve</w:t>
      </w:r>
      <w:r w:rsidRPr="003F7DC9">
        <w:rPr>
          <w:color w:val="0B0B0B"/>
          <w:spacing w:val="-8"/>
          <w:sz w:val="20"/>
        </w:rPr>
        <w:t xml:space="preserve"> </w:t>
      </w:r>
      <w:r w:rsidRPr="003F7DC9">
        <w:rPr>
          <w:color w:val="0B0B0B"/>
          <w:sz w:val="20"/>
        </w:rPr>
        <w:t>svolgere</w:t>
      </w:r>
      <w:r w:rsidRPr="003F7DC9">
        <w:rPr>
          <w:color w:val="0B0B0B"/>
          <w:spacing w:val="-7"/>
          <w:sz w:val="20"/>
        </w:rPr>
        <w:t xml:space="preserve"> </w:t>
      </w:r>
      <w:r w:rsidRPr="003F7DC9">
        <w:rPr>
          <w:color w:val="0B0B0B"/>
          <w:sz w:val="20"/>
        </w:rPr>
        <w:t>in</w:t>
      </w:r>
      <w:r w:rsidRPr="003F7DC9">
        <w:rPr>
          <w:color w:val="0B0B0B"/>
          <w:spacing w:val="-7"/>
          <w:sz w:val="20"/>
        </w:rPr>
        <w:t xml:space="preserve"> </w:t>
      </w:r>
      <w:r w:rsidRPr="003F7DC9">
        <w:rPr>
          <w:color w:val="0B0B0B"/>
          <w:sz w:val="20"/>
        </w:rPr>
        <w:t>modo</w:t>
      </w:r>
      <w:r w:rsidRPr="003F7DC9">
        <w:rPr>
          <w:color w:val="0B0B0B"/>
          <w:spacing w:val="-7"/>
          <w:sz w:val="20"/>
        </w:rPr>
        <w:t xml:space="preserve"> </w:t>
      </w:r>
      <w:r w:rsidRPr="003F7DC9">
        <w:rPr>
          <w:color w:val="0B0B0B"/>
          <w:sz w:val="20"/>
        </w:rPr>
        <w:t>da</w:t>
      </w:r>
      <w:r w:rsidRPr="003F7DC9">
        <w:rPr>
          <w:color w:val="0B0B0B"/>
          <w:spacing w:val="-8"/>
          <w:sz w:val="20"/>
        </w:rPr>
        <w:t xml:space="preserve"> </w:t>
      </w:r>
      <w:r w:rsidRPr="003F7DC9">
        <w:rPr>
          <w:color w:val="0B0B0B"/>
          <w:sz w:val="20"/>
        </w:rPr>
        <w:t>evitare</w:t>
      </w:r>
      <w:r w:rsidRPr="003F7DC9">
        <w:rPr>
          <w:color w:val="0B0B0B"/>
          <w:spacing w:val="-6"/>
          <w:sz w:val="20"/>
        </w:rPr>
        <w:t xml:space="preserve"> </w:t>
      </w:r>
      <w:r w:rsidRPr="003F7DC9">
        <w:rPr>
          <w:color w:val="0B0B0B"/>
          <w:sz w:val="20"/>
        </w:rPr>
        <w:t>ogni</w:t>
      </w:r>
      <w:r w:rsidRPr="003F7DC9">
        <w:rPr>
          <w:color w:val="0B0B0B"/>
          <w:spacing w:val="-8"/>
          <w:sz w:val="20"/>
        </w:rPr>
        <w:t xml:space="preserve"> </w:t>
      </w:r>
      <w:r w:rsidRPr="003F7DC9">
        <w:rPr>
          <w:color w:val="0B0B0B"/>
          <w:sz w:val="20"/>
        </w:rPr>
        <w:t>assembramento</w:t>
      </w:r>
    </w:p>
    <w:p w14:paraId="530FA166" w14:textId="77777777" w:rsidR="00BC3DB4" w:rsidRPr="003F7DC9" w:rsidRDefault="00D9217B" w:rsidP="00F93B18">
      <w:pPr>
        <w:pStyle w:val="Corpotesto"/>
        <w:tabs>
          <w:tab w:val="left" w:pos="1418"/>
        </w:tabs>
        <w:ind w:left="709" w:right="794"/>
        <w:jc w:val="both"/>
        <w:rPr>
          <w:color w:val="0B0B0B"/>
        </w:rPr>
      </w:pPr>
      <w:r w:rsidRPr="003F7DC9">
        <w:rPr>
          <w:color w:val="0B0B0B"/>
        </w:rPr>
        <w:t>sia nell’edificio sia nei luoghi annessi; ogni celebrazione dovrà svolgersi in tempi contenuti.</w:t>
      </w:r>
    </w:p>
    <w:p w14:paraId="19AFB4CD" w14:textId="77777777" w:rsidR="00BC3DB4" w:rsidRPr="003F7DC9" w:rsidRDefault="00D9217B" w:rsidP="00F93B18">
      <w:pPr>
        <w:pStyle w:val="Corpotesto"/>
        <w:numPr>
          <w:ilvl w:val="1"/>
          <w:numId w:val="111"/>
        </w:numPr>
        <w:tabs>
          <w:tab w:val="left" w:pos="1418"/>
        </w:tabs>
        <w:ind w:left="709" w:right="794" w:firstLine="0"/>
        <w:jc w:val="both"/>
      </w:pPr>
      <w:r w:rsidRPr="003F7DC9">
        <w:rPr>
          <w:color w:val="0B0B0B"/>
        </w:rPr>
        <w:t>Alle autorità religiose è affidata la responsabilità di individuare forme idonee di preghiera allo scopo di garantire il distanziamento interpersonale, facendo rispettare tutte le prescrizioni di sicurezza.</w:t>
      </w:r>
    </w:p>
    <w:p w14:paraId="04B7E1C9" w14:textId="77777777" w:rsidR="00BC3DB4" w:rsidRPr="003F7DC9" w:rsidRDefault="00D9217B" w:rsidP="00F93B18">
      <w:pPr>
        <w:pStyle w:val="Corpotesto"/>
        <w:numPr>
          <w:ilvl w:val="1"/>
          <w:numId w:val="111"/>
        </w:numPr>
        <w:tabs>
          <w:tab w:val="left" w:pos="1418"/>
        </w:tabs>
        <w:ind w:left="709" w:right="794" w:firstLine="0"/>
        <w:jc w:val="both"/>
      </w:pPr>
      <w:r w:rsidRPr="003F7DC9">
        <w:rPr>
          <w:color w:val="0B0B0B"/>
        </w:rPr>
        <w:t>L’accesso al luogo di culto, in questa fase di transizione, resta contingentato e regolato da volontari e/o collaboratori che – indossando adeguati dispositivi di protezione individuale, guanti monouso e un evidente segno di riconoscimento – favoriscono l’accesso e l’uscita e vigilano sul numero massimo di presenze consentite. Laddove la partecipazione prevista superi significativamente il numero massimo di presenze consentite, si consideri l’ipotesi di incrementare il numero delle</w:t>
      </w:r>
      <w:r w:rsidRPr="003F7DC9">
        <w:rPr>
          <w:color w:val="0B0B0B"/>
          <w:spacing w:val="4"/>
        </w:rPr>
        <w:t xml:space="preserve"> </w:t>
      </w:r>
      <w:r w:rsidRPr="003F7DC9">
        <w:rPr>
          <w:color w:val="0B0B0B"/>
        </w:rPr>
        <w:t>funzioni.</w:t>
      </w:r>
    </w:p>
    <w:p w14:paraId="1D5D902C" w14:textId="77777777" w:rsidR="00BC3DB4" w:rsidRPr="003F7DC9" w:rsidRDefault="00D9217B" w:rsidP="00F93B18">
      <w:pPr>
        <w:pStyle w:val="Corpotesto"/>
        <w:numPr>
          <w:ilvl w:val="1"/>
          <w:numId w:val="111"/>
        </w:numPr>
        <w:tabs>
          <w:tab w:val="left" w:pos="1418"/>
        </w:tabs>
        <w:ind w:left="709" w:right="794" w:firstLine="0"/>
        <w:jc w:val="both"/>
      </w:pPr>
      <w:r w:rsidRPr="003F7DC9">
        <w:rPr>
          <w:color w:val="0B0B0B"/>
        </w:rPr>
        <w:t>Per favorire un accesso ordinato, si utilizzino, ove presenti, più ingressi, eventualmente distinguendo quelli riservati all’entrata da quelli riservati all’uscita. Durante l’entrata e l’uscita le porte rimangano aperte per favorire un flusso più sicuro ed evitare che porte e maniglie siano toccate.</w:t>
      </w:r>
    </w:p>
    <w:p w14:paraId="2970ABA5" w14:textId="77777777" w:rsidR="004C1BFC" w:rsidRPr="003F7DC9" w:rsidRDefault="00D9217B" w:rsidP="00F93B18">
      <w:pPr>
        <w:pStyle w:val="Corpotesto"/>
        <w:numPr>
          <w:ilvl w:val="1"/>
          <w:numId w:val="111"/>
        </w:numPr>
        <w:tabs>
          <w:tab w:val="left" w:pos="1418"/>
        </w:tabs>
        <w:ind w:left="709" w:right="794" w:firstLine="0"/>
        <w:jc w:val="both"/>
      </w:pPr>
      <w:r w:rsidRPr="003F7DC9">
        <w:rPr>
          <w:color w:val="0B0B0B"/>
        </w:rPr>
        <w:t>Non</w:t>
      </w:r>
      <w:r w:rsidRPr="003F7DC9">
        <w:rPr>
          <w:color w:val="0B0B0B"/>
          <w:spacing w:val="-7"/>
        </w:rPr>
        <w:t xml:space="preserve"> </w:t>
      </w:r>
      <w:r w:rsidRPr="003F7DC9">
        <w:rPr>
          <w:color w:val="0B0B0B"/>
        </w:rPr>
        <w:t>è</w:t>
      </w:r>
      <w:r w:rsidRPr="003F7DC9">
        <w:rPr>
          <w:color w:val="0B0B0B"/>
          <w:spacing w:val="-7"/>
        </w:rPr>
        <w:t xml:space="preserve"> </w:t>
      </w:r>
      <w:r w:rsidRPr="003F7DC9">
        <w:rPr>
          <w:color w:val="0B0B0B"/>
        </w:rPr>
        <w:t>consentito</w:t>
      </w:r>
      <w:r w:rsidRPr="003F7DC9">
        <w:rPr>
          <w:color w:val="0B0B0B"/>
          <w:spacing w:val="-6"/>
        </w:rPr>
        <w:t xml:space="preserve"> </w:t>
      </w:r>
      <w:r w:rsidRPr="003F7DC9">
        <w:rPr>
          <w:color w:val="0B0B0B"/>
        </w:rPr>
        <w:t>accedere</w:t>
      </w:r>
      <w:r w:rsidRPr="003F7DC9">
        <w:rPr>
          <w:color w:val="0B0B0B"/>
          <w:spacing w:val="-7"/>
        </w:rPr>
        <w:t xml:space="preserve"> </w:t>
      </w:r>
      <w:r w:rsidRPr="003F7DC9">
        <w:rPr>
          <w:color w:val="0B0B0B"/>
        </w:rPr>
        <w:t>al</w:t>
      </w:r>
      <w:r w:rsidRPr="003F7DC9">
        <w:rPr>
          <w:color w:val="0B0B0B"/>
          <w:spacing w:val="-6"/>
        </w:rPr>
        <w:t xml:space="preserve"> </w:t>
      </w:r>
      <w:r w:rsidRPr="003F7DC9">
        <w:rPr>
          <w:color w:val="0B0B0B"/>
        </w:rPr>
        <w:t>luogo</w:t>
      </w:r>
      <w:r w:rsidRPr="003F7DC9">
        <w:rPr>
          <w:color w:val="0B0B0B"/>
          <w:spacing w:val="-7"/>
        </w:rPr>
        <w:t xml:space="preserve"> </w:t>
      </w:r>
      <w:r w:rsidRPr="003F7DC9">
        <w:rPr>
          <w:color w:val="0B0B0B"/>
        </w:rPr>
        <w:t>della</w:t>
      </w:r>
      <w:r w:rsidRPr="003F7DC9">
        <w:rPr>
          <w:color w:val="0B0B0B"/>
          <w:spacing w:val="-7"/>
        </w:rPr>
        <w:t xml:space="preserve"> </w:t>
      </w:r>
      <w:r w:rsidRPr="003F7DC9">
        <w:rPr>
          <w:color w:val="0B0B0B"/>
        </w:rPr>
        <w:t>preghiera</w:t>
      </w:r>
      <w:r w:rsidRPr="003F7DC9">
        <w:rPr>
          <w:color w:val="0B0B0B"/>
          <w:spacing w:val="-4"/>
        </w:rPr>
        <w:t xml:space="preserve"> </w:t>
      </w:r>
      <w:r w:rsidRPr="003F7DC9">
        <w:rPr>
          <w:color w:val="0B0B0B"/>
        </w:rPr>
        <w:t>a</w:t>
      </w:r>
      <w:r w:rsidRPr="003F7DC9">
        <w:rPr>
          <w:color w:val="0B0B0B"/>
          <w:spacing w:val="-7"/>
        </w:rPr>
        <w:t xml:space="preserve"> </w:t>
      </w:r>
      <w:r w:rsidRPr="003F7DC9">
        <w:rPr>
          <w:color w:val="0B0B0B"/>
        </w:rPr>
        <w:t>coloro</w:t>
      </w:r>
      <w:r w:rsidRPr="003F7DC9">
        <w:rPr>
          <w:color w:val="0B0B0B"/>
          <w:spacing w:val="-6"/>
        </w:rPr>
        <w:t xml:space="preserve"> </w:t>
      </w:r>
      <w:r w:rsidRPr="003F7DC9">
        <w:rPr>
          <w:color w:val="0B0B0B"/>
        </w:rPr>
        <w:t>che</w:t>
      </w:r>
      <w:r w:rsidRPr="003F7DC9">
        <w:rPr>
          <w:color w:val="0B0B0B"/>
          <w:spacing w:val="-7"/>
        </w:rPr>
        <w:t xml:space="preserve"> </w:t>
      </w:r>
      <w:r w:rsidRPr="003F7DC9">
        <w:rPr>
          <w:color w:val="0B0B0B"/>
        </w:rPr>
        <w:t>sono</w:t>
      </w:r>
      <w:r w:rsidRPr="003F7DC9">
        <w:rPr>
          <w:color w:val="0B0B0B"/>
          <w:spacing w:val="-6"/>
        </w:rPr>
        <w:t xml:space="preserve"> </w:t>
      </w:r>
      <w:r w:rsidRPr="003F7DC9">
        <w:rPr>
          <w:color w:val="0B0B0B"/>
        </w:rPr>
        <w:t>stati</w:t>
      </w:r>
      <w:r w:rsidRPr="003F7DC9">
        <w:rPr>
          <w:color w:val="0B0B0B"/>
          <w:spacing w:val="-7"/>
        </w:rPr>
        <w:t xml:space="preserve"> </w:t>
      </w:r>
      <w:r w:rsidRPr="003F7DC9">
        <w:rPr>
          <w:color w:val="0B0B0B"/>
        </w:rPr>
        <w:t>in</w:t>
      </w:r>
      <w:r w:rsidRPr="003F7DC9">
        <w:rPr>
          <w:color w:val="0B0B0B"/>
          <w:spacing w:val="-6"/>
        </w:rPr>
        <w:t xml:space="preserve"> </w:t>
      </w:r>
      <w:r w:rsidRPr="003F7DC9">
        <w:rPr>
          <w:color w:val="0B0B0B"/>
        </w:rPr>
        <w:t>contatto</w:t>
      </w:r>
      <w:r w:rsidRPr="003F7DC9">
        <w:rPr>
          <w:color w:val="0B0B0B"/>
          <w:spacing w:val="-7"/>
        </w:rPr>
        <w:t xml:space="preserve"> </w:t>
      </w:r>
      <w:r w:rsidRPr="003F7DC9">
        <w:rPr>
          <w:color w:val="0B0B0B"/>
        </w:rPr>
        <w:t>con</w:t>
      </w:r>
      <w:r w:rsidRPr="003F7DC9">
        <w:rPr>
          <w:color w:val="0B0B0B"/>
          <w:spacing w:val="-7"/>
        </w:rPr>
        <w:t xml:space="preserve"> </w:t>
      </w:r>
      <w:r w:rsidRPr="003F7DC9">
        <w:rPr>
          <w:color w:val="0B0B0B"/>
        </w:rPr>
        <w:t>persone positive a SARS-CoV-2 nei giorni precedenti. Parimenti, non è consentito l’accesso in caso di sintomi</w:t>
      </w:r>
      <w:r w:rsidRPr="003F7DC9">
        <w:rPr>
          <w:color w:val="0B0B0B"/>
          <w:spacing w:val="6"/>
        </w:rPr>
        <w:t xml:space="preserve"> </w:t>
      </w:r>
      <w:r w:rsidRPr="003F7DC9">
        <w:rPr>
          <w:color w:val="0B0B0B"/>
        </w:rPr>
        <w:t>influenzali/respiratori</w:t>
      </w:r>
      <w:r w:rsidRPr="003F7DC9">
        <w:rPr>
          <w:color w:val="0B0B0B"/>
          <w:spacing w:val="7"/>
        </w:rPr>
        <w:t xml:space="preserve"> </w:t>
      </w:r>
      <w:r w:rsidRPr="003F7DC9">
        <w:rPr>
          <w:color w:val="0B0B0B"/>
        </w:rPr>
        <w:t>o</w:t>
      </w:r>
      <w:r w:rsidRPr="003F7DC9">
        <w:rPr>
          <w:color w:val="0B0B0B"/>
          <w:spacing w:val="7"/>
        </w:rPr>
        <w:t xml:space="preserve"> </w:t>
      </w:r>
      <w:r w:rsidRPr="003F7DC9">
        <w:rPr>
          <w:color w:val="0B0B0B"/>
        </w:rPr>
        <w:t>in</w:t>
      </w:r>
      <w:r w:rsidRPr="003F7DC9">
        <w:rPr>
          <w:color w:val="0B0B0B"/>
          <w:spacing w:val="7"/>
        </w:rPr>
        <w:t xml:space="preserve"> </w:t>
      </w:r>
      <w:r w:rsidRPr="003F7DC9">
        <w:rPr>
          <w:color w:val="0B0B0B"/>
        </w:rPr>
        <w:t>presenza</w:t>
      </w:r>
      <w:r w:rsidRPr="003F7DC9">
        <w:rPr>
          <w:color w:val="0B0B0B"/>
          <w:spacing w:val="7"/>
        </w:rPr>
        <w:t xml:space="preserve"> </w:t>
      </w:r>
      <w:r w:rsidRPr="003F7DC9">
        <w:rPr>
          <w:color w:val="0B0B0B"/>
        </w:rPr>
        <w:t>di</w:t>
      </w:r>
      <w:r w:rsidRPr="003F7DC9">
        <w:rPr>
          <w:color w:val="0B0B0B"/>
          <w:spacing w:val="5"/>
        </w:rPr>
        <w:t xml:space="preserve"> </w:t>
      </w:r>
      <w:r w:rsidRPr="003F7DC9">
        <w:rPr>
          <w:color w:val="0B0B0B"/>
        </w:rPr>
        <w:t>temperatura</w:t>
      </w:r>
      <w:r w:rsidRPr="003F7DC9">
        <w:rPr>
          <w:color w:val="0B0B0B"/>
          <w:spacing w:val="8"/>
        </w:rPr>
        <w:t xml:space="preserve"> </w:t>
      </w:r>
      <w:r w:rsidRPr="003F7DC9">
        <w:rPr>
          <w:color w:val="0B0B0B"/>
        </w:rPr>
        <w:t>corporea</w:t>
      </w:r>
      <w:r w:rsidRPr="003F7DC9">
        <w:rPr>
          <w:color w:val="0B0B0B"/>
          <w:spacing w:val="7"/>
        </w:rPr>
        <w:t xml:space="preserve"> </w:t>
      </w:r>
      <w:r w:rsidRPr="003F7DC9">
        <w:rPr>
          <w:color w:val="0B0B0B"/>
        </w:rPr>
        <w:t>pari</w:t>
      </w:r>
      <w:r w:rsidRPr="003F7DC9">
        <w:rPr>
          <w:color w:val="0B0B0B"/>
          <w:spacing w:val="7"/>
        </w:rPr>
        <w:t xml:space="preserve"> </w:t>
      </w:r>
      <w:r w:rsidRPr="003F7DC9">
        <w:rPr>
          <w:color w:val="0B0B0B"/>
        </w:rPr>
        <w:t>o</w:t>
      </w:r>
      <w:r w:rsidRPr="003F7DC9">
        <w:rPr>
          <w:color w:val="0B0B0B"/>
          <w:spacing w:val="7"/>
        </w:rPr>
        <w:t xml:space="preserve"> </w:t>
      </w:r>
      <w:r w:rsidRPr="003F7DC9">
        <w:rPr>
          <w:color w:val="0B0B0B"/>
        </w:rPr>
        <w:t>superiore</w:t>
      </w:r>
      <w:r w:rsidRPr="003F7DC9">
        <w:rPr>
          <w:color w:val="0B0B0B"/>
          <w:spacing w:val="9"/>
        </w:rPr>
        <w:t xml:space="preserve"> </w:t>
      </w:r>
      <w:r w:rsidRPr="003F7DC9">
        <w:rPr>
          <w:color w:val="0B0B0B"/>
        </w:rPr>
        <w:t>ai</w:t>
      </w:r>
      <w:r w:rsidRPr="003F7DC9">
        <w:rPr>
          <w:color w:val="0B0B0B"/>
          <w:spacing w:val="7"/>
        </w:rPr>
        <w:t xml:space="preserve"> </w:t>
      </w:r>
      <w:r w:rsidRPr="003F7DC9">
        <w:rPr>
          <w:color w:val="0B0B0B"/>
        </w:rPr>
        <w:t>37,5°</w:t>
      </w:r>
      <w:r w:rsidRPr="003F7DC9">
        <w:rPr>
          <w:color w:val="0B0B0B"/>
          <w:spacing w:val="7"/>
        </w:rPr>
        <w:t xml:space="preserve"> </w:t>
      </w:r>
      <w:r w:rsidRPr="003F7DC9">
        <w:rPr>
          <w:color w:val="0B0B0B"/>
        </w:rPr>
        <w:t>C.</w:t>
      </w:r>
    </w:p>
    <w:p w14:paraId="6275B39A" w14:textId="77777777" w:rsidR="004C1BFC"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Si dà indicazione, ove possibile e previsto dalle rispettive comunità, di svolgere le funzioni negli spazi esterni dei luoghi di culto, avendo cura che, alla conclusione, i partecipanti si allontanino rapidamente dall’area della</w:t>
      </w:r>
      <w:r w:rsidRPr="003F7DC9">
        <w:rPr>
          <w:color w:val="0B0B0B"/>
          <w:spacing w:val="3"/>
          <w:sz w:val="20"/>
        </w:rPr>
        <w:t xml:space="preserve"> </w:t>
      </w:r>
      <w:r w:rsidRPr="003F7DC9">
        <w:rPr>
          <w:color w:val="0B0B0B"/>
          <w:sz w:val="20"/>
        </w:rPr>
        <w:t>preghiera.</w:t>
      </w:r>
    </w:p>
    <w:p w14:paraId="587812E8" w14:textId="77777777" w:rsidR="004C1BFC" w:rsidRPr="003F7DC9" w:rsidRDefault="00D9217B" w:rsidP="00F93B18">
      <w:pPr>
        <w:pStyle w:val="Paragrafoelenco"/>
        <w:numPr>
          <w:ilvl w:val="1"/>
          <w:numId w:val="111"/>
        </w:numPr>
        <w:tabs>
          <w:tab w:val="left" w:pos="1418"/>
          <w:tab w:val="left" w:pos="1899"/>
        </w:tabs>
        <w:ind w:left="709" w:right="794" w:firstLine="0"/>
        <w:rPr>
          <w:sz w:val="20"/>
        </w:rPr>
      </w:pPr>
      <w:r w:rsidRPr="003F7DC9">
        <w:rPr>
          <w:color w:val="0B0B0B"/>
          <w:spacing w:val="-3"/>
          <w:sz w:val="20"/>
        </w:rPr>
        <w:t xml:space="preserve">In </w:t>
      </w:r>
      <w:r w:rsidRPr="003F7DC9">
        <w:rPr>
          <w:color w:val="0B0B0B"/>
          <w:sz w:val="20"/>
        </w:rPr>
        <w:t>relazione a particolari aspetti del culto che potrebbero implicare contatti ravvicinati, è affidata alle autorità religiose competenti la responsabilità di individuare le forme più idonee a mantenere le cautele necessarie ad escludere ogni rischio di contagio e di trasmissione del</w:t>
      </w:r>
      <w:r w:rsidRPr="003F7DC9">
        <w:rPr>
          <w:color w:val="0B0B0B"/>
          <w:spacing w:val="46"/>
          <w:sz w:val="20"/>
        </w:rPr>
        <w:t xml:space="preserve"> </w:t>
      </w:r>
      <w:r w:rsidRPr="003F7DC9">
        <w:rPr>
          <w:color w:val="0B0B0B"/>
          <w:sz w:val="20"/>
        </w:rPr>
        <w:t>virus.</w:t>
      </w:r>
    </w:p>
    <w:p w14:paraId="117A20B5" w14:textId="77777777" w:rsidR="004C1BFC" w:rsidRPr="003F7DC9" w:rsidRDefault="00D9217B" w:rsidP="00F93B18">
      <w:pPr>
        <w:pStyle w:val="Paragrafoelenco"/>
        <w:numPr>
          <w:ilvl w:val="1"/>
          <w:numId w:val="111"/>
        </w:numPr>
        <w:tabs>
          <w:tab w:val="left" w:pos="1418"/>
          <w:tab w:val="left" w:pos="1846"/>
        </w:tabs>
        <w:ind w:left="709" w:right="794" w:firstLine="0"/>
        <w:rPr>
          <w:sz w:val="20"/>
        </w:rPr>
      </w:pPr>
      <w:r w:rsidRPr="003F7DC9">
        <w:rPr>
          <w:color w:val="0B0B0B"/>
          <w:sz w:val="20"/>
        </w:rPr>
        <w:t>I ministri di culto o responsabili di comunità (uomini e donne) autorizzati dai rispettivi organismi religiosi possono svolgere attività di culto ed eccezionalmente spostarsi anche oltre i confini della Regione, sempre che ricorrano le motivazioni elencate nella normativa vigente e nel rispetto di quanto previsto in tema di autocertificazione, corredata altresì dalla certificazione del responsabile della</w:t>
      </w:r>
      <w:r w:rsidRPr="003F7DC9">
        <w:rPr>
          <w:color w:val="0B0B0B"/>
          <w:spacing w:val="4"/>
          <w:sz w:val="20"/>
        </w:rPr>
        <w:t xml:space="preserve"> </w:t>
      </w:r>
      <w:r w:rsidRPr="003F7DC9">
        <w:rPr>
          <w:color w:val="0B0B0B"/>
          <w:sz w:val="20"/>
        </w:rPr>
        <w:t>comunità.</w:t>
      </w:r>
    </w:p>
    <w:p w14:paraId="15456BBD" w14:textId="77777777" w:rsidR="00296F66" w:rsidRPr="003F7DC9" w:rsidRDefault="00296F66" w:rsidP="00F93B18">
      <w:pPr>
        <w:pStyle w:val="Paragrafoelenco"/>
        <w:tabs>
          <w:tab w:val="left" w:pos="1418"/>
          <w:tab w:val="left" w:pos="1846"/>
        </w:tabs>
        <w:ind w:left="709" w:right="794" w:firstLine="0"/>
        <w:rPr>
          <w:sz w:val="20"/>
        </w:rPr>
      </w:pPr>
    </w:p>
    <w:p w14:paraId="2342FD0A" w14:textId="77777777" w:rsidR="00296F66" w:rsidRPr="003F7DC9" w:rsidRDefault="00296F66" w:rsidP="00F93B18">
      <w:pPr>
        <w:pStyle w:val="Paragrafoelenco"/>
        <w:tabs>
          <w:tab w:val="left" w:pos="1418"/>
          <w:tab w:val="left" w:pos="1846"/>
        </w:tabs>
        <w:ind w:left="709" w:right="794" w:firstLine="0"/>
        <w:rPr>
          <w:sz w:val="20"/>
        </w:rPr>
      </w:pPr>
    </w:p>
    <w:p w14:paraId="5BF23821" w14:textId="77777777" w:rsidR="004C1BFC" w:rsidRPr="003F7DC9" w:rsidRDefault="00D9217B" w:rsidP="00F93B18">
      <w:pPr>
        <w:pStyle w:val="Paragrafoelenco"/>
        <w:numPr>
          <w:ilvl w:val="0"/>
          <w:numId w:val="111"/>
        </w:numPr>
        <w:ind w:left="709" w:right="794" w:firstLine="0"/>
        <w:rPr>
          <w:b/>
        </w:rPr>
      </w:pPr>
      <w:r w:rsidRPr="003F7DC9">
        <w:rPr>
          <w:b/>
          <w:color w:val="0B0B0B"/>
        </w:rPr>
        <w:t>Attenzioni da osservare nella preghiera</w:t>
      </w:r>
    </w:p>
    <w:p w14:paraId="76603F79" w14:textId="77777777" w:rsidR="00296F66" w:rsidRPr="003F7DC9" w:rsidRDefault="00296F66" w:rsidP="00F93B18">
      <w:pPr>
        <w:ind w:right="794"/>
        <w:rPr>
          <w:b/>
          <w:sz w:val="20"/>
        </w:rPr>
      </w:pPr>
    </w:p>
    <w:p w14:paraId="656FFDF7" w14:textId="77777777" w:rsidR="004C1BFC"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Per favorire il rispetto delle norme di distanziamento, è necessario ridurre al minimo la presenza di ministri officianti, che sono, comunque, sempre tenuti al rispetto della</w:t>
      </w:r>
      <w:r w:rsidRPr="003F7DC9">
        <w:rPr>
          <w:color w:val="0B0B0B"/>
          <w:spacing w:val="9"/>
          <w:sz w:val="20"/>
        </w:rPr>
        <w:t xml:space="preserve"> </w:t>
      </w:r>
      <w:r w:rsidRPr="003F7DC9">
        <w:rPr>
          <w:color w:val="0B0B0B"/>
          <w:sz w:val="20"/>
        </w:rPr>
        <w:t>distanza minima.</w:t>
      </w:r>
    </w:p>
    <w:p w14:paraId="146ED40F" w14:textId="77777777" w:rsidR="004C1BFC"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Gli aderenti alle rispettive comunità assicurino il rispetto della distanza di sicurezza per almeno un</w:t>
      </w:r>
      <w:r w:rsidRPr="003F7DC9">
        <w:rPr>
          <w:color w:val="0B0B0B"/>
          <w:spacing w:val="1"/>
          <w:sz w:val="20"/>
        </w:rPr>
        <w:t xml:space="preserve"> </w:t>
      </w:r>
      <w:r w:rsidRPr="003F7DC9">
        <w:rPr>
          <w:color w:val="0B0B0B"/>
          <w:sz w:val="20"/>
        </w:rPr>
        <w:t>metro.</w:t>
      </w:r>
    </w:p>
    <w:p w14:paraId="7ACA096E" w14:textId="77777777" w:rsidR="004C1BFC" w:rsidRPr="003F7DC9" w:rsidRDefault="00D9217B" w:rsidP="00F93B18">
      <w:pPr>
        <w:pStyle w:val="Paragrafoelenco"/>
        <w:numPr>
          <w:ilvl w:val="1"/>
          <w:numId w:val="111"/>
        </w:numPr>
        <w:tabs>
          <w:tab w:val="left" w:pos="1418"/>
          <w:tab w:val="left" w:pos="1937"/>
        </w:tabs>
        <w:ind w:left="709" w:right="794" w:firstLine="0"/>
        <w:rPr>
          <w:sz w:val="20"/>
        </w:rPr>
      </w:pPr>
      <w:r w:rsidRPr="003F7DC9">
        <w:rPr>
          <w:color w:val="0B0B0B"/>
          <w:sz w:val="20"/>
        </w:rPr>
        <w:t>Si ritiene imprescindibile, se dal punto di vista liturgico non risulta possibile espungere dalla cerimonia religiosa le fasi dei riti precedentemente rappresentati dove maggiore è il rischio di contagio da SARS-CoV-2, richiamare gli officianti e tutti coloro ad ogni titolo coinvolti alla vigilanza nelle cerimonie ad un assoluto rispetto delle norme igienico-sanitarie, dell’uso dei dispositivi di protezione delle vie aeree e del distanziamento sociale – in particolare ove sia prevista la posizione   in</w:t>
      </w:r>
      <w:r w:rsidRPr="003F7DC9">
        <w:rPr>
          <w:color w:val="0B0B0B"/>
          <w:spacing w:val="1"/>
          <w:sz w:val="20"/>
        </w:rPr>
        <w:t xml:space="preserve"> </w:t>
      </w:r>
      <w:r w:rsidRPr="003F7DC9">
        <w:rPr>
          <w:color w:val="0B0B0B"/>
          <w:sz w:val="20"/>
        </w:rPr>
        <w:t>ginocchio.</w:t>
      </w:r>
    </w:p>
    <w:p w14:paraId="33D8B3D4" w14:textId="77777777" w:rsidR="004C1BFC" w:rsidRPr="003F7DC9" w:rsidRDefault="004C1BFC" w:rsidP="00F93B18">
      <w:pPr>
        <w:pStyle w:val="Corpotesto"/>
        <w:ind w:left="709" w:right="794"/>
        <w:rPr>
          <w:sz w:val="22"/>
        </w:rPr>
      </w:pPr>
    </w:p>
    <w:p w14:paraId="1B779107" w14:textId="77777777" w:rsidR="004C1BFC" w:rsidRPr="003F7DC9" w:rsidRDefault="00D9217B" w:rsidP="00F93B18">
      <w:pPr>
        <w:pStyle w:val="Paragrafoelenco"/>
        <w:numPr>
          <w:ilvl w:val="0"/>
          <w:numId w:val="111"/>
        </w:numPr>
        <w:ind w:left="709" w:right="794" w:firstLine="0"/>
        <w:rPr>
          <w:b/>
        </w:rPr>
      </w:pPr>
      <w:r w:rsidRPr="003F7DC9">
        <w:rPr>
          <w:b/>
          <w:color w:val="0B0B0B"/>
        </w:rPr>
        <w:t>Igienizzazione dei luoghi e degli oggetti</w:t>
      </w:r>
    </w:p>
    <w:p w14:paraId="5503782F" w14:textId="77777777" w:rsidR="001072A8" w:rsidRPr="003F7DC9" w:rsidRDefault="001072A8" w:rsidP="00F93B18">
      <w:pPr>
        <w:pStyle w:val="Paragrafoelenco"/>
        <w:ind w:left="709" w:right="794" w:firstLine="0"/>
        <w:rPr>
          <w:b/>
          <w:sz w:val="20"/>
        </w:rPr>
      </w:pPr>
    </w:p>
    <w:p w14:paraId="01267739" w14:textId="77777777" w:rsidR="004C1BFC" w:rsidRPr="003F7DC9" w:rsidRDefault="00D9217B" w:rsidP="00742CFE">
      <w:pPr>
        <w:pStyle w:val="Paragrafoelenco"/>
        <w:numPr>
          <w:ilvl w:val="1"/>
          <w:numId w:val="111"/>
        </w:numPr>
        <w:tabs>
          <w:tab w:val="left" w:pos="1418"/>
        </w:tabs>
        <w:ind w:left="709" w:right="794" w:firstLine="0"/>
        <w:rPr>
          <w:sz w:val="20"/>
        </w:rPr>
      </w:pPr>
      <w:r w:rsidRPr="003F7DC9">
        <w:rPr>
          <w:color w:val="0B0B0B"/>
          <w:sz w:val="20"/>
        </w:rPr>
        <w:t>I luoghi di culto devono essere adeguatamente igienizzati prima e dopo ogni</w:t>
      </w:r>
      <w:r w:rsidRPr="003F7DC9">
        <w:rPr>
          <w:color w:val="0B0B0B"/>
          <w:spacing w:val="30"/>
          <w:sz w:val="20"/>
        </w:rPr>
        <w:t xml:space="preserve"> </w:t>
      </w:r>
      <w:r w:rsidRPr="003F7DC9">
        <w:rPr>
          <w:color w:val="0B0B0B"/>
          <w:sz w:val="20"/>
        </w:rPr>
        <w:t>preghiera.</w:t>
      </w:r>
    </w:p>
    <w:p w14:paraId="3BB87882" w14:textId="77777777" w:rsidR="004C1BFC" w:rsidRPr="003F7DC9" w:rsidRDefault="00D9217B" w:rsidP="00742CFE">
      <w:pPr>
        <w:pStyle w:val="Paragrafoelenco"/>
        <w:numPr>
          <w:ilvl w:val="1"/>
          <w:numId w:val="111"/>
        </w:numPr>
        <w:tabs>
          <w:tab w:val="left" w:pos="1418"/>
          <w:tab w:val="left" w:pos="1968"/>
        </w:tabs>
        <w:ind w:left="709" w:right="794" w:firstLine="0"/>
        <w:rPr>
          <w:sz w:val="20"/>
        </w:rPr>
      </w:pPr>
      <w:r w:rsidRPr="003F7DC9">
        <w:rPr>
          <w:color w:val="0B0B0B"/>
          <w:sz w:val="20"/>
        </w:rPr>
        <w:t xml:space="preserve">All’ingresso del luogo di culto dovranno essere disponibili, per coloro che ne fossero sprovvisti, mascherine e liquidi igienizzanti e un incaricato della sicurezza esterna, individuato a cura della autorità religiosa e munito di un </w:t>
      </w:r>
      <w:r w:rsidRPr="003F7DC9">
        <w:rPr>
          <w:color w:val="0B0B0B"/>
          <w:sz w:val="20"/>
        </w:rPr>
        <w:lastRenderedPageBreak/>
        <w:t>distintivo, vigilerà sul rispetto del distanziamento sociale e limiterà l’accesso fino all’esaurimento della capienza</w:t>
      </w:r>
      <w:r w:rsidRPr="003F7DC9">
        <w:rPr>
          <w:color w:val="0B0B0B"/>
          <w:spacing w:val="10"/>
          <w:sz w:val="20"/>
        </w:rPr>
        <w:t xml:space="preserve"> </w:t>
      </w:r>
      <w:r w:rsidRPr="003F7DC9">
        <w:rPr>
          <w:color w:val="0B0B0B"/>
          <w:sz w:val="20"/>
        </w:rPr>
        <w:t>stabilita.</w:t>
      </w:r>
    </w:p>
    <w:p w14:paraId="2EF3F2EA" w14:textId="77777777" w:rsidR="00296F66" w:rsidRPr="003F7DC9" w:rsidRDefault="00296F66" w:rsidP="00F93B18">
      <w:pPr>
        <w:pStyle w:val="Paragrafoelenco"/>
        <w:tabs>
          <w:tab w:val="left" w:pos="1968"/>
        </w:tabs>
        <w:ind w:left="709" w:right="794" w:firstLine="0"/>
        <w:rPr>
          <w:sz w:val="20"/>
        </w:rPr>
      </w:pPr>
    </w:p>
    <w:p w14:paraId="5FBAB839" w14:textId="77777777" w:rsidR="004C1BFC" w:rsidRPr="003F7DC9" w:rsidRDefault="00D9217B" w:rsidP="00F93B18">
      <w:pPr>
        <w:pStyle w:val="Paragrafoelenco"/>
        <w:numPr>
          <w:ilvl w:val="0"/>
          <w:numId w:val="111"/>
        </w:numPr>
        <w:ind w:left="709" w:right="794" w:firstLine="0"/>
        <w:rPr>
          <w:b/>
        </w:rPr>
      </w:pPr>
      <w:r w:rsidRPr="003F7DC9">
        <w:rPr>
          <w:b/>
          <w:color w:val="0B0B0B"/>
        </w:rPr>
        <w:t>Comunicazione</w:t>
      </w:r>
    </w:p>
    <w:p w14:paraId="193A4BE9" w14:textId="77777777" w:rsidR="00296F66" w:rsidRPr="003F7DC9" w:rsidRDefault="00296F66" w:rsidP="00F93B18">
      <w:pPr>
        <w:ind w:right="794"/>
        <w:rPr>
          <w:b/>
          <w:sz w:val="20"/>
        </w:rPr>
      </w:pPr>
    </w:p>
    <w:p w14:paraId="6C7EDE04" w14:textId="77777777" w:rsidR="004C1BFC" w:rsidRPr="003F7DC9" w:rsidRDefault="00D9217B" w:rsidP="00F93B18">
      <w:pPr>
        <w:pStyle w:val="Paragrafoelenco"/>
        <w:numPr>
          <w:ilvl w:val="1"/>
          <w:numId w:val="111"/>
        </w:numPr>
        <w:tabs>
          <w:tab w:val="left" w:pos="1418"/>
          <w:tab w:val="left" w:pos="10065"/>
        </w:tabs>
        <w:ind w:left="709" w:right="794" w:firstLine="0"/>
        <w:rPr>
          <w:sz w:val="20"/>
        </w:rPr>
      </w:pPr>
      <w:r w:rsidRPr="003F7DC9">
        <w:rPr>
          <w:color w:val="0B0B0B"/>
          <w:sz w:val="20"/>
        </w:rPr>
        <w:t>Sarà cura di ogni autorità religiosa rendere noto i contenuti del presente Protocollo attraverso le modalità che assicurino la migliore</w:t>
      </w:r>
      <w:r w:rsidRPr="003F7DC9">
        <w:rPr>
          <w:color w:val="0B0B0B"/>
          <w:spacing w:val="5"/>
          <w:sz w:val="20"/>
        </w:rPr>
        <w:t xml:space="preserve"> </w:t>
      </w:r>
      <w:r w:rsidRPr="003F7DC9">
        <w:rPr>
          <w:color w:val="0B0B0B"/>
          <w:sz w:val="20"/>
        </w:rPr>
        <w:t>diffusione.</w:t>
      </w:r>
    </w:p>
    <w:p w14:paraId="5A183E61" w14:textId="77777777" w:rsidR="004C1BFC" w:rsidRPr="003F7DC9" w:rsidRDefault="00D9217B" w:rsidP="00F93B18">
      <w:pPr>
        <w:pStyle w:val="Paragrafoelenco"/>
        <w:numPr>
          <w:ilvl w:val="1"/>
          <w:numId w:val="111"/>
        </w:numPr>
        <w:tabs>
          <w:tab w:val="left" w:pos="1418"/>
          <w:tab w:val="left" w:pos="10065"/>
        </w:tabs>
        <w:ind w:left="709" w:right="794" w:firstLine="0"/>
        <w:rPr>
          <w:sz w:val="20"/>
        </w:rPr>
      </w:pPr>
      <w:r w:rsidRPr="003F7DC9">
        <w:rPr>
          <w:color w:val="0B0B0B"/>
          <w:sz w:val="20"/>
        </w:rPr>
        <w:t>All’ingresso del luogo di culto dovrà essere affisso un cartello con le indicazioni essenziali, tra le</w:t>
      </w:r>
    </w:p>
    <w:p w14:paraId="6F1E040D" w14:textId="77777777" w:rsidR="004C1BFC" w:rsidRPr="003F7DC9" w:rsidRDefault="00D9217B" w:rsidP="00F93B18">
      <w:pPr>
        <w:pStyle w:val="Corpotesto"/>
        <w:tabs>
          <w:tab w:val="left" w:pos="1418"/>
          <w:tab w:val="left" w:pos="10065"/>
        </w:tabs>
        <w:ind w:left="709" w:right="794"/>
        <w:jc w:val="both"/>
      </w:pPr>
      <w:r w:rsidRPr="003F7DC9">
        <w:rPr>
          <w:color w:val="0B0B0B"/>
        </w:rPr>
        <w:t>quali non dovranno mancare:</w:t>
      </w:r>
    </w:p>
    <w:p w14:paraId="6D8E4761" w14:textId="77777777" w:rsidR="004C1BFC" w:rsidRPr="003F7DC9" w:rsidRDefault="00D9217B" w:rsidP="00F93B18">
      <w:pPr>
        <w:pStyle w:val="Paragrafoelenco"/>
        <w:numPr>
          <w:ilvl w:val="2"/>
          <w:numId w:val="111"/>
        </w:numPr>
        <w:tabs>
          <w:tab w:val="left" w:pos="1418"/>
          <w:tab w:val="left" w:pos="1843"/>
          <w:tab w:val="left" w:pos="10065"/>
        </w:tabs>
        <w:ind w:left="709" w:right="794" w:firstLine="0"/>
        <w:rPr>
          <w:sz w:val="20"/>
        </w:rPr>
      </w:pPr>
      <w:r w:rsidRPr="003F7DC9">
        <w:rPr>
          <w:color w:val="0B0B0B"/>
          <w:sz w:val="20"/>
        </w:rPr>
        <w:t>il numero massimo dei partecipanti ammessi, in relazione alla capienza</w:t>
      </w:r>
      <w:r w:rsidRPr="003F7DC9">
        <w:rPr>
          <w:color w:val="0B0B0B"/>
          <w:spacing w:val="35"/>
          <w:sz w:val="20"/>
        </w:rPr>
        <w:t xml:space="preserve"> </w:t>
      </w:r>
      <w:r w:rsidRPr="003F7DC9">
        <w:rPr>
          <w:color w:val="0B0B0B"/>
          <w:sz w:val="20"/>
        </w:rPr>
        <w:t>dell’edificio;</w:t>
      </w:r>
    </w:p>
    <w:p w14:paraId="06553A5F" w14:textId="77777777" w:rsidR="001C74A9" w:rsidRPr="003F7DC9" w:rsidRDefault="001C74A9" w:rsidP="00F93B18">
      <w:pPr>
        <w:pStyle w:val="Paragrafoelenco"/>
        <w:numPr>
          <w:ilvl w:val="2"/>
          <w:numId w:val="111"/>
        </w:numPr>
        <w:tabs>
          <w:tab w:val="left" w:pos="1418"/>
          <w:tab w:val="left" w:pos="1843"/>
          <w:tab w:val="left" w:pos="10065"/>
        </w:tabs>
        <w:ind w:left="709" w:right="794" w:firstLine="0"/>
        <w:rPr>
          <w:sz w:val="20"/>
        </w:rPr>
      </w:pPr>
      <w:r w:rsidRPr="003F7DC9">
        <w:rPr>
          <w:color w:val="0B0B0B"/>
          <w:sz w:val="20"/>
        </w:rPr>
        <w:t>il divieto di ingresso per chi presenta sintomi influenzali/respiratori, temperatura corporea pari   o superiore ai 37,5° C o è stato in contatto con persone positive a SARS-CoV-2 nei giorni precedenti;</w:t>
      </w:r>
    </w:p>
    <w:p w14:paraId="0EACF1CE" w14:textId="77777777" w:rsidR="001C74A9" w:rsidRPr="003F7DC9" w:rsidRDefault="001C74A9" w:rsidP="00F93B18">
      <w:pPr>
        <w:pStyle w:val="Paragrafoelenco"/>
        <w:numPr>
          <w:ilvl w:val="2"/>
          <w:numId w:val="111"/>
        </w:numPr>
        <w:tabs>
          <w:tab w:val="left" w:pos="1418"/>
          <w:tab w:val="left" w:pos="1956"/>
          <w:tab w:val="left" w:pos="10065"/>
        </w:tabs>
        <w:ind w:left="709" w:right="794" w:firstLine="0"/>
        <w:rPr>
          <w:sz w:val="20"/>
        </w:rPr>
      </w:pPr>
      <w:r w:rsidRPr="003F7DC9">
        <w:rPr>
          <w:color w:val="0B0B0B"/>
          <w:sz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1BC53485" w14:textId="77777777" w:rsidR="00296F66" w:rsidRPr="003F7DC9" w:rsidRDefault="00296F66" w:rsidP="00F93B18">
      <w:pPr>
        <w:pStyle w:val="Paragrafoelenco"/>
        <w:tabs>
          <w:tab w:val="left" w:pos="1418"/>
          <w:tab w:val="left" w:pos="1956"/>
          <w:tab w:val="left" w:pos="10065"/>
        </w:tabs>
        <w:ind w:left="1779" w:right="794" w:firstLine="0"/>
        <w:rPr>
          <w:sz w:val="20"/>
        </w:rPr>
      </w:pPr>
    </w:p>
    <w:p w14:paraId="777C8D22" w14:textId="77777777" w:rsidR="001C74A9" w:rsidRPr="003F7DC9" w:rsidRDefault="001C74A9" w:rsidP="00F93B18">
      <w:pPr>
        <w:pStyle w:val="Paragrafoelenco"/>
        <w:numPr>
          <w:ilvl w:val="0"/>
          <w:numId w:val="111"/>
        </w:numPr>
        <w:ind w:left="709" w:right="794" w:firstLine="0"/>
        <w:rPr>
          <w:b/>
        </w:rPr>
      </w:pPr>
      <w:r w:rsidRPr="003F7DC9">
        <w:rPr>
          <w:b/>
          <w:color w:val="0B0B0B"/>
        </w:rPr>
        <w:t>Altri suggerimenti</w:t>
      </w:r>
    </w:p>
    <w:p w14:paraId="003F41C0" w14:textId="77777777" w:rsidR="00296F66" w:rsidRPr="003F7DC9" w:rsidRDefault="00296F66" w:rsidP="00F93B18">
      <w:pPr>
        <w:ind w:right="794"/>
        <w:rPr>
          <w:b/>
          <w:sz w:val="20"/>
        </w:rPr>
      </w:pPr>
    </w:p>
    <w:p w14:paraId="15CA018C" w14:textId="77777777" w:rsidR="001C74A9" w:rsidRPr="003F7DC9" w:rsidRDefault="001C74A9" w:rsidP="00F93B18">
      <w:pPr>
        <w:pStyle w:val="Paragrafoelenco"/>
        <w:numPr>
          <w:ilvl w:val="1"/>
          <w:numId w:val="111"/>
        </w:numPr>
        <w:tabs>
          <w:tab w:val="left" w:pos="1418"/>
        </w:tabs>
        <w:ind w:left="709" w:right="794" w:firstLine="0"/>
        <w:rPr>
          <w:sz w:val="20"/>
        </w:rPr>
      </w:pPr>
      <w:r w:rsidRPr="003F7DC9">
        <w:rPr>
          <w:color w:val="0B0B0B"/>
          <w:sz w:val="20"/>
        </w:rPr>
        <w:t>Ove il luogo di culto non sia idoneo al rispetto delle indicazioni del presente Protocollo, può essere valutata la possibilità di svolgere le funzioni all’aperto, assicurandone la dignità e il rispetto della normativa sanitaria, con la partecipazione massima di 1.000</w:t>
      </w:r>
      <w:r w:rsidRPr="003F7DC9">
        <w:rPr>
          <w:color w:val="0B0B0B"/>
          <w:spacing w:val="23"/>
          <w:sz w:val="20"/>
        </w:rPr>
        <w:t xml:space="preserve"> </w:t>
      </w:r>
      <w:r w:rsidRPr="003F7DC9">
        <w:rPr>
          <w:color w:val="0B0B0B"/>
          <w:sz w:val="20"/>
        </w:rPr>
        <w:t>persone.</w:t>
      </w:r>
    </w:p>
    <w:p w14:paraId="01AA2471" w14:textId="77777777" w:rsidR="001C74A9" w:rsidRPr="003F7DC9" w:rsidRDefault="001C74A9" w:rsidP="00F93B18">
      <w:pPr>
        <w:pStyle w:val="Paragrafoelenco"/>
        <w:numPr>
          <w:ilvl w:val="1"/>
          <w:numId w:val="111"/>
        </w:numPr>
        <w:tabs>
          <w:tab w:val="left" w:pos="1418"/>
          <w:tab w:val="left" w:pos="2187"/>
        </w:tabs>
        <w:ind w:left="709" w:right="794" w:firstLine="0"/>
        <w:rPr>
          <w:sz w:val="20"/>
        </w:rPr>
      </w:pPr>
      <w:r w:rsidRPr="003F7DC9">
        <w:rPr>
          <w:color w:val="0B0B0B"/>
          <w:spacing w:val="-3"/>
          <w:sz w:val="20"/>
        </w:rPr>
        <w:t xml:space="preserve">Il </w:t>
      </w:r>
      <w:r w:rsidRPr="003F7DC9">
        <w:rPr>
          <w:color w:val="0B0B0B"/>
          <w:sz w:val="20"/>
        </w:rPr>
        <w:t>luogo di culto resterà chiuso qualora non si sia in grado di rispettare le misure sopra disciplinate.</w:t>
      </w:r>
    </w:p>
    <w:p w14:paraId="7744B6F4" w14:textId="77777777" w:rsidR="00296F66" w:rsidRPr="003F7DC9" w:rsidRDefault="00296F66" w:rsidP="00F93B18">
      <w:pPr>
        <w:tabs>
          <w:tab w:val="left" w:pos="1418"/>
          <w:tab w:val="left" w:pos="2187"/>
        </w:tabs>
        <w:ind w:right="794"/>
        <w:rPr>
          <w:sz w:val="20"/>
        </w:rPr>
      </w:pPr>
    </w:p>
    <w:p w14:paraId="222BB1F9" w14:textId="77777777" w:rsidR="001C74A9" w:rsidRPr="003F7DC9" w:rsidRDefault="001C74A9" w:rsidP="00F93B18">
      <w:pPr>
        <w:pStyle w:val="Corpotesto"/>
        <w:ind w:left="709" w:right="794"/>
        <w:rPr>
          <w:sz w:val="18"/>
        </w:rPr>
      </w:pPr>
    </w:p>
    <w:p w14:paraId="0157744E" w14:textId="77777777" w:rsidR="001C74A9" w:rsidRPr="003F7DC9" w:rsidRDefault="001C74A9" w:rsidP="00F93B18">
      <w:pPr>
        <w:ind w:left="709" w:right="794"/>
        <w:jc w:val="both"/>
        <w:rPr>
          <w:i/>
          <w:sz w:val="20"/>
        </w:rPr>
      </w:pPr>
      <w:r w:rsidRPr="003F7DC9">
        <w:rPr>
          <w:i/>
          <w:color w:val="0B0B0B"/>
          <w:sz w:val="20"/>
        </w:rPr>
        <w:t>Il Comitato Tecnico-Scientifico, nella seduta n. 71 del 12 maggio 2020 e n. 73 del 14 maggio 2020, ha esaminato e approvato il presente “Protocollo con le Comunità Islamiche”, con le raccomandazioni che sono state recepite. Il testo finale emendato, su richiesta, è stato trasmesso, in data odierna, al Comitato Tecnico Scientifico.</w:t>
      </w:r>
    </w:p>
    <w:p w14:paraId="13157575" w14:textId="77777777" w:rsidR="001C74A9" w:rsidRPr="003F7DC9" w:rsidRDefault="001C74A9" w:rsidP="00F93B18">
      <w:pPr>
        <w:pStyle w:val="Corpotesto"/>
        <w:ind w:left="709" w:right="794"/>
        <w:rPr>
          <w:i/>
          <w:sz w:val="22"/>
        </w:rPr>
      </w:pPr>
    </w:p>
    <w:p w14:paraId="3947C7EC" w14:textId="77777777" w:rsidR="001C74A9" w:rsidRPr="003F7DC9" w:rsidRDefault="001C74A9" w:rsidP="00F93B18">
      <w:pPr>
        <w:pStyle w:val="Corpotesto"/>
        <w:ind w:left="709" w:right="794"/>
        <w:rPr>
          <w:i/>
          <w:sz w:val="25"/>
        </w:rPr>
      </w:pPr>
    </w:p>
    <w:p w14:paraId="11CD737A" w14:textId="77777777" w:rsidR="001C74A9" w:rsidRPr="003F7DC9" w:rsidRDefault="001C74A9" w:rsidP="00F93B18">
      <w:pPr>
        <w:ind w:left="709" w:right="794"/>
        <w:rPr>
          <w:i/>
          <w:color w:val="0B0B0B"/>
          <w:sz w:val="20"/>
        </w:rPr>
      </w:pPr>
      <w:r w:rsidRPr="003F7DC9">
        <w:rPr>
          <w:i/>
          <w:color w:val="0B0B0B"/>
          <w:sz w:val="20"/>
        </w:rPr>
        <w:t>Il presente Protocollo entrerà in vigore a far data dal giorno 18 maggio 2020.</w:t>
      </w:r>
    </w:p>
    <w:p w14:paraId="11D3DD19" w14:textId="77777777" w:rsidR="009E7AF3" w:rsidRPr="003F7DC9" w:rsidRDefault="009E7AF3" w:rsidP="00F93B18">
      <w:pPr>
        <w:ind w:left="709" w:right="794"/>
        <w:rPr>
          <w:i/>
          <w:sz w:val="20"/>
        </w:rPr>
      </w:pPr>
    </w:p>
    <w:p w14:paraId="07D5D064" w14:textId="77777777" w:rsidR="009E7AF3" w:rsidRPr="003F7DC9" w:rsidRDefault="009E7AF3" w:rsidP="00F93B18">
      <w:pPr>
        <w:ind w:left="709" w:right="794"/>
        <w:rPr>
          <w:i/>
          <w:sz w:val="20"/>
        </w:rPr>
      </w:pPr>
    </w:p>
    <w:p w14:paraId="30A84AAB" w14:textId="77777777" w:rsidR="009E7AF3" w:rsidRPr="003F7DC9" w:rsidRDefault="009E7AF3" w:rsidP="00F93B18">
      <w:pPr>
        <w:ind w:left="709" w:right="794"/>
        <w:rPr>
          <w:i/>
          <w:sz w:val="20"/>
        </w:rPr>
      </w:pPr>
    </w:p>
    <w:p w14:paraId="434560C1" w14:textId="77777777" w:rsidR="009E7AF3" w:rsidRPr="003F7DC9" w:rsidRDefault="009E7AF3" w:rsidP="00F93B18">
      <w:pPr>
        <w:ind w:left="709" w:right="794"/>
        <w:rPr>
          <w:i/>
          <w:sz w:val="20"/>
        </w:rPr>
      </w:pPr>
    </w:p>
    <w:p w14:paraId="579DB5C3" w14:textId="77777777" w:rsidR="001C74A9" w:rsidRPr="003F7DC9" w:rsidRDefault="001C74A9" w:rsidP="00F93B18">
      <w:pPr>
        <w:pStyle w:val="Corpotesto"/>
        <w:tabs>
          <w:tab w:val="left" w:pos="3224"/>
          <w:tab w:val="left" w:pos="6485"/>
        </w:tabs>
        <w:ind w:left="709" w:right="794"/>
      </w:pPr>
      <w:r w:rsidRPr="003F7DC9">
        <w:rPr>
          <w:color w:val="0B0B0B"/>
        </w:rPr>
        <w:t>I</w:t>
      </w:r>
      <w:r w:rsidRPr="003F7DC9">
        <w:rPr>
          <w:color w:val="0B0B0B"/>
          <w:spacing w:val="9"/>
        </w:rPr>
        <w:t xml:space="preserve"> </w:t>
      </w:r>
      <w:r w:rsidRPr="003F7DC9">
        <w:rPr>
          <w:color w:val="0B0B0B"/>
        </w:rPr>
        <w:t>rappresentanti</w:t>
      </w:r>
      <w:r w:rsidRPr="003F7DC9">
        <w:rPr>
          <w:color w:val="0B0B0B"/>
        </w:rPr>
        <w:tab/>
        <w:t>Prof. Avv.</w:t>
      </w:r>
      <w:r w:rsidRPr="003F7DC9">
        <w:rPr>
          <w:color w:val="0B0B0B"/>
          <w:spacing w:val="18"/>
        </w:rPr>
        <w:t xml:space="preserve"> </w:t>
      </w:r>
      <w:r w:rsidRPr="003F7DC9">
        <w:rPr>
          <w:color w:val="0B0B0B"/>
        </w:rPr>
        <w:t>Giuseppe</w:t>
      </w:r>
      <w:r w:rsidRPr="003F7DC9">
        <w:rPr>
          <w:color w:val="0B0B0B"/>
          <w:spacing w:val="9"/>
        </w:rPr>
        <w:t xml:space="preserve"> </w:t>
      </w:r>
      <w:r w:rsidRPr="003F7DC9">
        <w:rPr>
          <w:color w:val="0B0B0B"/>
        </w:rPr>
        <w:t>Conte</w:t>
      </w:r>
      <w:r w:rsidRPr="003F7DC9">
        <w:rPr>
          <w:color w:val="0B0B0B"/>
        </w:rPr>
        <w:tab/>
        <w:t>Cons. Pref. Luciana</w:t>
      </w:r>
      <w:r w:rsidRPr="003F7DC9">
        <w:rPr>
          <w:color w:val="0B0B0B"/>
          <w:spacing w:val="7"/>
        </w:rPr>
        <w:t xml:space="preserve"> </w:t>
      </w:r>
      <w:r w:rsidRPr="003F7DC9">
        <w:rPr>
          <w:color w:val="0B0B0B"/>
        </w:rPr>
        <w:t>Lamorgese</w:t>
      </w:r>
    </w:p>
    <w:p w14:paraId="5852D806" w14:textId="77777777" w:rsidR="001C74A9" w:rsidRPr="003F7DC9" w:rsidRDefault="009E7AF3" w:rsidP="00F93B18">
      <w:pPr>
        <w:tabs>
          <w:tab w:val="left" w:pos="6670"/>
        </w:tabs>
        <w:ind w:left="709" w:right="794"/>
        <w:rPr>
          <w:i/>
          <w:sz w:val="20"/>
        </w:rPr>
      </w:pPr>
      <w:r w:rsidRPr="003F7DC9">
        <w:rPr>
          <w:i/>
          <w:color w:val="0B0B0B"/>
          <w:sz w:val="20"/>
        </w:rPr>
        <w:t xml:space="preserve">                                                    </w:t>
      </w:r>
      <w:r w:rsidR="001C74A9" w:rsidRPr="003F7DC9">
        <w:rPr>
          <w:i/>
          <w:color w:val="0B0B0B"/>
          <w:sz w:val="20"/>
        </w:rPr>
        <w:t>Presidente</w:t>
      </w:r>
      <w:r w:rsidR="001C74A9" w:rsidRPr="003F7DC9">
        <w:rPr>
          <w:i/>
          <w:color w:val="0B0B0B"/>
          <w:spacing w:val="9"/>
          <w:sz w:val="20"/>
        </w:rPr>
        <w:t xml:space="preserve"> </w:t>
      </w:r>
      <w:r w:rsidR="001C74A9" w:rsidRPr="003F7DC9">
        <w:rPr>
          <w:i/>
          <w:color w:val="0B0B0B"/>
          <w:sz w:val="20"/>
        </w:rPr>
        <w:t>del</w:t>
      </w:r>
      <w:r w:rsidR="001C74A9" w:rsidRPr="003F7DC9">
        <w:rPr>
          <w:i/>
          <w:color w:val="0B0B0B"/>
          <w:spacing w:val="10"/>
          <w:sz w:val="20"/>
        </w:rPr>
        <w:t xml:space="preserve"> </w:t>
      </w:r>
      <w:r w:rsidR="001C74A9" w:rsidRPr="003F7DC9">
        <w:rPr>
          <w:i/>
          <w:color w:val="0B0B0B"/>
          <w:sz w:val="20"/>
        </w:rPr>
        <w:t>Consiglio</w:t>
      </w:r>
      <w:r w:rsidR="001C74A9" w:rsidRPr="003F7DC9">
        <w:rPr>
          <w:i/>
          <w:color w:val="0B0B0B"/>
          <w:sz w:val="20"/>
        </w:rPr>
        <w:tab/>
        <w:t>Ministro</w:t>
      </w:r>
      <w:r w:rsidR="001C74A9" w:rsidRPr="003F7DC9">
        <w:rPr>
          <w:i/>
          <w:color w:val="0B0B0B"/>
          <w:spacing w:val="2"/>
          <w:sz w:val="20"/>
        </w:rPr>
        <w:t xml:space="preserve"> </w:t>
      </w:r>
      <w:r w:rsidR="001C74A9" w:rsidRPr="003F7DC9">
        <w:rPr>
          <w:i/>
          <w:color w:val="0B0B0B"/>
          <w:sz w:val="20"/>
        </w:rPr>
        <w:t>dell’Interno</w:t>
      </w:r>
    </w:p>
    <w:p w14:paraId="7D364461" w14:textId="77777777" w:rsidR="001C74A9" w:rsidRPr="003F7DC9" w:rsidRDefault="001C74A9" w:rsidP="00F93B18">
      <w:pPr>
        <w:pStyle w:val="Corpotesto"/>
        <w:ind w:left="426" w:right="794"/>
        <w:rPr>
          <w:i/>
          <w:sz w:val="24"/>
        </w:rPr>
      </w:pPr>
    </w:p>
    <w:p w14:paraId="25EA3427" w14:textId="77777777" w:rsidR="001C74A9" w:rsidRPr="003F7DC9" w:rsidRDefault="001C74A9" w:rsidP="00F93B18">
      <w:pPr>
        <w:pStyle w:val="Corpotesto"/>
        <w:spacing w:before="3"/>
        <w:ind w:right="794"/>
        <w:rPr>
          <w:i/>
          <w:sz w:val="31"/>
        </w:rPr>
      </w:pPr>
    </w:p>
    <w:p w14:paraId="24DF79D6" w14:textId="77777777" w:rsidR="001C74A9" w:rsidRPr="003F7DC9" w:rsidRDefault="001C74A9" w:rsidP="00F93B18">
      <w:pPr>
        <w:pStyle w:val="Corpotesto"/>
        <w:ind w:left="709" w:right="794"/>
        <w:sectPr w:rsidR="001C74A9" w:rsidRPr="003F7DC9">
          <w:pgSz w:w="11900" w:h="16840"/>
          <w:pgMar w:top="1600" w:right="440" w:bottom="280" w:left="460" w:header="720" w:footer="720" w:gutter="0"/>
          <w:cols w:space="720"/>
        </w:sectPr>
      </w:pPr>
      <w:r w:rsidRPr="003F7DC9">
        <w:rPr>
          <w:color w:val="0B0B0B"/>
        </w:rPr>
        <w:t>Roma, 15 maggio 2020</w:t>
      </w:r>
    </w:p>
    <w:p w14:paraId="2C51CD07" w14:textId="77777777" w:rsidR="004C1BFC" w:rsidRPr="003F7DC9" w:rsidRDefault="00D9217B" w:rsidP="00F93B18">
      <w:pPr>
        <w:pStyle w:val="titolo10"/>
        <w:ind w:right="794"/>
      </w:pPr>
      <w:r w:rsidRPr="003F7DC9">
        <w:lastRenderedPageBreak/>
        <w:t>Allegato 7</w:t>
      </w:r>
    </w:p>
    <w:p w14:paraId="5933478E" w14:textId="77777777" w:rsidR="004C1BFC" w:rsidRPr="003F7DC9" w:rsidRDefault="00D9217B" w:rsidP="00742CFE">
      <w:pPr>
        <w:spacing w:before="77"/>
        <w:ind w:left="2552" w:right="2495"/>
        <w:jc w:val="center"/>
        <w:rPr>
          <w:b/>
          <w:sz w:val="24"/>
          <w:szCs w:val="24"/>
        </w:rPr>
      </w:pPr>
      <w:r w:rsidRPr="003F7DC9">
        <w:rPr>
          <w:b/>
          <w:color w:val="0B0B0B"/>
          <w:sz w:val="24"/>
          <w:szCs w:val="24"/>
        </w:rPr>
        <w:t>Protocollo con la Comunità della Chiesa di Gesù Cristo dei Santi degli ultimi giorni</w:t>
      </w:r>
    </w:p>
    <w:p w14:paraId="1F4CED67" w14:textId="77777777" w:rsidR="004C1BFC" w:rsidRPr="003F7DC9" w:rsidRDefault="004C1BFC" w:rsidP="00F93B18">
      <w:pPr>
        <w:pStyle w:val="Corpotesto"/>
        <w:ind w:right="794"/>
        <w:rPr>
          <w:b/>
          <w:sz w:val="22"/>
        </w:rPr>
      </w:pPr>
    </w:p>
    <w:p w14:paraId="653C4196" w14:textId="77777777" w:rsidR="004C1BFC" w:rsidRPr="003F7DC9" w:rsidRDefault="00D9217B" w:rsidP="00F93B18">
      <w:pPr>
        <w:pStyle w:val="Corpotesto"/>
        <w:ind w:left="709" w:right="794"/>
      </w:pPr>
      <w:r w:rsidRPr="003F7DC9">
        <w:rPr>
          <w:color w:val="0B0B0B"/>
        </w:rPr>
        <w:t>L’esigenza di adottare misure di contenimento dell’emergenza epidemiologica da SARS-CoV-2 rende necessario la redazione di un Protocollo con le confessioni religiose.</w:t>
      </w:r>
    </w:p>
    <w:p w14:paraId="53AD0809" w14:textId="77777777" w:rsidR="004C1BFC" w:rsidRPr="003F7DC9" w:rsidRDefault="00D9217B" w:rsidP="00F93B18">
      <w:pPr>
        <w:pStyle w:val="Corpotesto"/>
        <w:ind w:left="709" w:right="794"/>
      </w:pPr>
      <w:r w:rsidRPr="003F7DC9">
        <w:rPr>
          <w:color w:val="0B0B0B"/>
        </w:rPr>
        <w:t>Il Protocollo, nel rispetto del diritto alla libertà di culto, prescinde dall’esistenza di accordi bilaterali, contemperando l’esercizio della libertà religiosa con le esigenze di contenere l’epidemia in atto.</w:t>
      </w:r>
    </w:p>
    <w:p w14:paraId="301A145E" w14:textId="77777777" w:rsidR="004C1BFC" w:rsidRPr="003F7DC9" w:rsidRDefault="00D9217B" w:rsidP="00F93B18">
      <w:pPr>
        <w:pStyle w:val="Corpotesto"/>
        <w:ind w:left="709" w:right="794"/>
      </w:pPr>
      <w:r w:rsidRPr="003F7DC9">
        <w:rPr>
          <w:color w:val="0B0B0B"/>
        </w:rPr>
        <w:t>Al fine di agevolare l’esercizio delle manifestazioni del culto, sono predisposte le seguenti misure.</w:t>
      </w:r>
    </w:p>
    <w:p w14:paraId="738C1E7B" w14:textId="77777777" w:rsidR="004C1BFC" w:rsidRPr="003F7DC9" w:rsidRDefault="004C1BFC" w:rsidP="00F93B18">
      <w:pPr>
        <w:pStyle w:val="Corpotesto"/>
        <w:ind w:left="709" w:right="794"/>
        <w:rPr>
          <w:sz w:val="27"/>
        </w:rPr>
      </w:pPr>
    </w:p>
    <w:p w14:paraId="617A47B2" w14:textId="77777777" w:rsidR="004C1BFC" w:rsidRPr="003F7DC9" w:rsidRDefault="00D9217B" w:rsidP="00F93B18">
      <w:pPr>
        <w:pStyle w:val="Paragrafoelenco"/>
        <w:numPr>
          <w:ilvl w:val="0"/>
          <w:numId w:val="67"/>
        </w:numPr>
        <w:ind w:left="709" w:right="794" w:firstLine="0"/>
        <w:rPr>
          <w:b/>
        </w:rPr>
      </w:pPr>
      <w:r w:rsidRPr="003F7DC9">
        <w:rPr>
          <w:b/>
          <w:color w:val="0B0B0B"/>
        </w:rPr>
        <w:t>Accesso ai luoghi di culto in occasione di celebrazioni religiose</w:t>
      </w:r>
    </w:p>
    <w:p w14:paraId="2B1D70F9" w14:textId="77777777" w:rsidR="00C5503A" w:rsidRPr="003F7DC9" w:rsidRDefault="00C5503A" w:rsidP="00F93B18">
      <w:pPr>
        <w:pStyle w:val="Paragrafoelenco"/>
        <w:ind w:left="709" w:right="794" w:firstLine="0"/>
        <w:rPr>
          <w:b/>
          <w:sz w:val="20"/>
        </w:rPr>
      </w:pPr>
    </w:p>
    <w:p w14:paraId="2383DD38"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È consentita ogni celebrazione e ogni incontro di natura religiosa nel rispetto di tutte le 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34"/>
          <w:sz w:val="20"/>
        </w:rPr>
        <w:t xml:space="preserve"> </w:t>
      </w:r>
      <w:r w:rsidRPr="003F7DC9">
        <w:rPr>
          <w:color w:val="0B0B0B"/>
          <w:sz w:val="20"/>
        </w:rPr>
        <w:t>metro.</w:t>
      </w:r>
    </w:p>
    <w:p w14:paraId="14CA823E"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2"/>
          <w:sz w:val="20"/>
        </w:rPr>
        <w:t xml:space="preserve"> </w:t>
      </w:r>
      <w:r w:rsidRPr="003F7DC9">
        <w:rPr>
          <w:color w:val="0B0B0B"/>
          <w:sz w:val="20"/>
        </w:rPr>
        <w:t>unità.</w:t>
      </w:r>
    </w:p>
    <w:p w14:paraId="37F33048"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Coloro che accedono ai luoghi di culto per le funzioni religiose sono tenuti a indossare mascherine.</w:t>
      </w:r>
    </w:p>
    <w:p w14:paraId="079016FF"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L’accesso individuale ai luoghi di culto si deve svolgere in modo da evitare ogni assembramento sia</w:t>
      </w:r>
      <w:r w:rsidRPr="003F7DC9">
        <w:rPr>
          <w:color w:val="0B0B0B"/>
          <w:spacing w:val="7"/>
          <w:sz w:val="20"/>
        </w:rPr>
        <w:t xml:space="preserve"> </w:t>
      </w:r>
      <w:r w:rsidRPr="003F7DC9">
        <w:rPr>
          <w:color w:val="0B0B0B"/>
          <w:sz w:val="20"/>
        </w:rPr>
        <w:t>nell’edificio</w:t>
      </w:r>
      <w:r w:rsidRPr="003F7DC9">
        <w:rPr>
          <w:color w:val="0B0B0B"/>
          <w:spacing w:val="8"/>
          <w:sz w:val="20"/>
        </w:rPr>
        <w:t xml:space="preserve"> </w:t>
      </w:r>
      <w:r w:rsidRPr="003F7DC9">
        <w:rPr>
          <w:color w:val="0B0B0B"/>
          <w:sz w:val="20"/>
        </w:rPr>
        <w:t>sia</w:t>
      </w:r>
      <w:r w:rsidRPr="003F7DC9">
        <w:rPr>
          <w:color w:val="0B0B0B"/>
          <w:spacing w:val="8"/>
          <w:sz w:val="20"/>
        </w:rPr>
        <w:t xml:space="preserve"> </w:t>
      </w:r>
      <w:r w:rsidRPr="003F7DC9">
        <w:rPr>
          <w:color w:val="0B0B0B"/>
          <w:sz w:val="20"/>
        </w:rPr>
        <w:t>nei</w:t>
      </w:r>
      <w:r w:rsidRPr="003F7DC9">
        <w:rPr>
          <w:color w:val="0B0B0B"/>
          <w:spacing w:val="8"/>
          <w:sz w:val="20"/>
        </w:rPr>
        <w:t xml:space="preserve"> </w:t>
      </w:r>
      <w:r w:rsidRPr="003F7DC9">
        <w:rPr>
          <w:color w:val="0B0B0B"/>
          <w:sz w:val="20"/>
        </w:rPr>
        <w:t>luoghi</w:t>
      </w:r>
      <w:r w:rsidRPr="003F7DC9">
        <w:rPr>
          <w:color w:val="0B0B0B"/>
          <w:spacing w:val="7"/>
          <w:sz w:val="20"/>
        </w:rPr>
        <w:t xml:space="preserve"> </w:t>
      </w:r>
      <w:r w:rsidRPr="003F7DC9">
        <w:rPr>
          <w:color w:val="0B0B0B"/>
          <w:sz w:val="20"/>
        </w:rPr>
        <w:t>annessi;</w:t>
      </w:r>
      <w:r w:rsidRPr="003F7DC9">
        <w:rPr>
          <w:color w:val="0B0B0B"/>
          <w:spacing w:val="8"/>
          <w:sz w:val="20"/>
        </w:rPr>
        <w:t xml:space="preserve"> </w:t>
      </w:r>
      <w:r w:rsidRPr="003F7DC9">
        <w:rPr>
          <w:color w:val="0B0B0B"/>
          <w:sz w:val="20"/>
        </w:rPr>
        <w:t>ogni</w:t>
      </w:r>
      <w:r w:rsidRPr="003F7DC9">
        <w:rPr>
          <w:color w:val="0B0B0B"/>
          <w:spacing w:val="8"/>
          <w:sz w:val="20"/>
        </w:rPr>
        <w:t xml:space="preserve"> </w:t>
      </w:r>
      <w:r w:rsidRPr="003F7DC9">
        <w:rPr>
          <w:color w:val="0B0B0B"/>
          <w:sz w:val="20"/>
        </w:rPr>
        <w:t>celebrazione</w:t>
      </w:r>
      <w:r w:rsidRPr="003F7DC9">
        <w:rPr>
          <w:color w:val="0B0B0B"/>
          <w:spacing w:val="8"/>
          <w:sz w:val="20"/>
        </w:rPr>
        <w:t xml:space="preserve"> </w:t>
      </w:r>
      <w:r w:rsidRPr="003F7DC9">
        <w:rPr>
          <w:color w:val="0B0B0B"/>
          <w:sz w:val="20"/>
        </w:rPr>
        <w:t>dovrà</w:t>
      </w:r>
      <w:r w:rsidRPr="003F7DC9">
        <w:rPr>
          <w:color w:val="0B0B0B"/>
          <w:spacing w:val="7"/>
          <w:sz w:val="20"/>
        </w:rPr>
        <w:t xml:space="preserve"> </w:t>
      </w:r>
      <w:r w:rsidRPr="003F7DC9">
        <w:rPr>
          <w:color w:val="0B0B0B"/>
          <w:sz w:val="20"/>
        </w:rPr>
        <w:t>svolgersi</w:t>
      </w:r>
      <w:r w:rsidRPr="003F7DC9">
        <w:rPr>
          <w:color w:val="0B0B0B"/>
          <w:spacing w:val="8"/>
          <w:sz w:val="20"/>
        </w:rPr>
        <w:t xml:space="preserve"> </w:t>
      </w:r>
      <w:r w:rsidRPr="003F7DC9">
        <w:rPr>
          <w:color w:val="0B0B0B"/>
          <w:sz w:val="20"/>
        </w:rPr>
        <w:t>in</w:t>
      </w:r>
      <w:r w:rsidRPr="003F7DC9">
        <w:rPr>
          <w:color w:val="0B0B0B"/>
          <w:spacing w:val="10"/>
          <w:sz w:val="20"/>
        </w:rPr>
        <w:t xml:space="preserve"> </w:t>
      </w:r>
      <w:r w:rsidRPr="003F7DC9">
        <w:rPr>
          <w:color w:val="0B0B0B"/>
          <w:sz w:val="20"/>
        </w:rPr>
        <w:t>tempi</w:t>
      </w:r>
      <w:r w:rsidRPr="003F7DC9">
        <w:rPr>
          <w:color w:val="0B0B0B"/>
          <w:spacing w:val="8"/>
          <w:sz w:val="20"/>
        </w:rPr>
        <w:t xml:space="preserve"> </w:t>
      </w:r>
      <w:r w:rsidRPr="003F7DC9">
        <w:rPr>
          <w:color w:val="0B0B0B"/>
          <w:sz w:val="20"/>
        </w:rPr>
        <w:t>contenuti.</w:t>
      </w:r>
    </w:p>
    <w:p w14:paraId="3DCEEA23"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Alle autorità religiose è affidata la responsabilità di individuare forme idonee di celebrazione dei riti allo scopo di garantire il distanziamento interpersonale, facendo rispettare tutte le prescrizioni di</w:t>
      </w:r>
      <w:r w:rsidRPr="003F7DC9">
        <w:rPr>
          <w:color w:val="0B0B0B"/>
          <w:spacing w:val="2"/>
          <w:sz w:val="20"/>
        </w:rPr>
        <w:t xml:space="preserve"> </w:t>
      </w:r>
      <w:r w:rsidRPr="003F7DC9">
        <w:rPr>
          <w:color w:val="0B0B0B"/>
          <w:sz w:val="20"/>
        </w:rPr>
        <w:t>sicurezza.</w:t>
      </w:r>
    </w:p>
    <w:p w14:paraId="45F90EB7"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L’accesso al luogo di culto, in questa fase di transizione, resta contingentato e regolato da volontari e/o collaboratori che – indossando adeguati dispositivi di protezione individuale, guanti monouso e un evidente segno di riconoscimento – favoriscono l’accesso e l’uscita e vigilano sul numero massimo di presenze consentite. Laddove la partecipazione prevista superi significativamente il numero massimo di presenze consentite, si consideri l’ipotesi di incrementare il numero delle</w:t>
      </w:r>
      <w:r w:rsidRPr="003F7DC9">
        <w:rPr>
          <w:color w:val="0B0B0B"/>
          <w:spacing w:val="4"/>
          <w:sz w:val="20"/>
        </w:rPr>
        <w:t xml:space="preserve"> </w:t>
      </w:r>
      <w:r w:rsidRPr="003F7DC9">
        <w:rPr>
          <w:color w:val="0B0B0B"/>
          <w:sz w:val="20"/>
        </w:rPr>
        <w:t>funzioni.</w:t>
      </w:r>
    </w:p>
    <w:p w14:paraId="7EB65FB0"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Per favorire un accesso ordinato, si utilizzino, ove presenti, più ingressi, eventualmente distinguendo quelli riservati all’entrata da quelli riservati all’uscita. Durante l’entrata e l’uscita le porte rimangano aperte per favorire un flusso più sicuro ed evitare che porte e maniglie siano toccate.</w:t>
      </w:r>
    </w:p>
    <w:p w14:paraId="3581E1A4"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Non è consentito accedere al luogo della celebrazione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1"/>
          <w:sz w:val="20"/>
        </w:rPr>
        <w:t xml:space="preserve"> </w:t>
      </w:r>
      <w:r w:rsidR="00000375" w:rsidRPr="003F7DC9">
        <w:rPr>
          <w:color w:val="0B0B0B"/>
          <w:sz w:val="20"/>
        </w:rPr>
        <w:t>C</w:t>
      </w:r>
    </w:p>
    <w:p w14:paraId="52BA3069"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Si dà indicazione, ove possibile e previsto dalle rispettive confessioni religiose, di svolgere le funzioni negli spazi esterni dei luoghi di culto, avendo cura che, alla conclusione, i partecipanti   si allontanino rapidamente dall’area</w:t>
      </w:r>
      <w:r w:rsidRPr="003F7DC9">
        <w:rPr>
          <w:color w:val="0B0B0B"/>
          <w:spacing w:val="7"/>
          <w:sz w:val="20"/>
        </w:rPr>
        <w:t xml:space="preserve"> </w:t>
      </w:r>
      <w:r w:rsidR="00000375" w:rsidRPr="003F7DC9">
        <w:rPr>
          <w:color w:val="0B0B0B"/>
          <w:sz w:val="20"/>
        </w:rPr>
        <w:t>dell’incontro.</w:t>
      </w:r>
    </w:p>
    <w:p w14:paraId="4BE01232" w14:textId="77777777" w:rsidR="004C1BFC" w:rsidRPr="003F7DC9" w:rsidRDefault="00D9217B" w:rsidP="00F93B18">
      <w:pPr>
        <w:pStyle w:val="Paragrafoelenco"/>
        <w:numPr>
          <w:ilvl w:val="1"/>
          <w:numId w:val="118"/>
        </w:numPr>
        <w:tabs>
          <w:tab w:val="left" w:pos="1418"/>
        </w:tabs>
        <w:ind w:left="709" w:right="794" w:firstLine="0"/>
        <w:rPr>
          <w:sz w:val="20"/>
        </w:rPr>
      </w:pPr>
      <w:r w:rsidRPr="003F7DC9">
        <w:rPr>
          <w:color w:val="0B0B0B"/>
          <w:spacing w:val="-3"/>
          <w:sz w:val="20"/>
        </w:rPr>
        <w:t xml:space="preserve">In </w:t>
      </w:r>
      <w:r w:rsidRPr="003F7DC9">
        <w:rPr>
          <w:color w:val="0B0B0B"/>
          <w:sz w:val="20"/>
        </w:rPr>
        <w:t>relazione a particolari aspetti del culto che potrebbero implicare contatti ravvicinati, è affidata alle</w:t>
      </w:r>
      <w:r w:rsidRPr="003F7DC9">
        <w:rPr>
          <w:color w:val="0B0B0B"/>
          <w:spacing w:val="30"/>
          <w:sz w:val="20"/>
        </w:rPr>
        <w:t xml:space="preserve"> </w:t>
      </w:r>
      <w:r w:rsidRPr="003F7DC9">
        <w:rPr>
          <w:color w:val="0B0B0B"/>
          <w:sz w:val="20"/>
        </w:rPr>
        <w:t>autorità</w:t>
      </w:r>
      <w:r w:rsidRPr="003F7DC9">
        <w:rPr>
          <w:color w:val="0B0B0B"/>
          <w:spacing w:val="30"/>
          <w:sz w:val="20"/>
        </w:rPr>
        <w:t xml:space="preserve"> </w:t>
      </w:r>
      <w:r w:rsidRPr="003F7DC9">
        <w:rPr>
          <w:color w:val="0B0B0B"/>
          <w:sz w:val="20"/>
        </w:rPr>
        <w:t>religiose</w:t>
      </w:r>
      <w:r w:rsidRPr="003F7DC9">
        <w:rPr>
          <w:color w:val="0B0B0B"/>
          <w:spacing w:val="30"/>
          <w:sz w:val="20"/>
        </w:rPr>
        <w:t xml:space="preserve"> </w:t>
      </w:r>
      <w:r w:rsidRPr="003F7DC9">
        <w:rPr>
          <w:color w:val="0B0B0B"/>
          <w:sz w:val="20"/>
        </w:rPr>
        <w:t>competenti</w:t>
      </w:r>
      <w:r w:rsidRPr="003F7DC9">
        <w:rPr>
          <w:color w:val="0B0B0B"/>
          <w:spacing w:val="30"/>
          <w:sz w:val="20"/>
        </w:rPr>
        <w:t xml:space="preserve"> </w:t>
      </w:r>
      <w:r w:rsidRPr="003F7DC9">
        <w:rPr>
          <w:color w:val="0B0B0B"/>
          <w:sz w:val="20"/>
        </w:rPr>
        <w:t>la</w:t>
      </w:r>
      <w:r w:rsidRPr="003F7DC9">
        <w:rPr>
          <w:color w:val="0B0B0B"/>
          <w:spacing w:val="30"/>
          <w:sz w:val="20"/>
        </w:rPr>
        <w:t xml:space="preserve"> </w:t>
      </w:r>
      <w:r w:rsidRPr="003F7DC9">
        <w:rPr>
          <w:color w:val="0B0B0B"/>
          <w:sz w:val="20"/>
        </w:rPr>
        <w:t>responsabilità</w:t>
      </w:r>
      <w:r w:rsidRPr="003F7DC9">
        <w:rPr>
          <w:color w:val="0B0B0B"/>
          <w:spacing w:val="30"/>
          <w:sz w:val="20"/>
        </w:rPr>
        <w:t xml:space="preserve"> </w:t>
      </w:r>
      <w:r w:rsidRPr="003F7DC9">
        <w:rPr>
          <w:color w:val="0B0B0B"/>
          <w:sz w:val="20"/>
        </w:rPr>
        <w:t>di</w:t>
      </w:r>
      <w:r w:rsidRPr="003F7DC9">
        <w:rPr>
          <w:color w:val="0B0B0B"/>
          <w:spacing w:val="30"/>
          <w:sz w:val="20"/>
        </w:rPr>
        <w:t xml:space="preserve"> </w:t>
      </w:r>
      <w:r w:rsidRPr="003F7DC9">
        <w:rPr>
          <w:color w:val="0B0B0B"/>
          <w:sz w:val="20"/>
        </w:rPr>
        <w:t>individuare,</w:t>
      </w:r>
      <w:r w:rsidRPr="003F7DC9">
        <w:rPr>
          <w:color w:val="0B0B0B"/>
          <w:spacing w:val="30"/>
          <w:sz w:val="20"/>
        </w:rPr>
        <w:t xml:space="preserve"> </w:t>
      </w:r>
      <w:r w:rsidRPr="003F7DC9">
        <w:rPr>
          <w:color w:val="0B0B0B"/>
          <w:sz w:val="20"/>
        </w:rPr>
        <w:t>per</w:t>
      </w:r>
      <w:r w:rsidRPr="003F7DC9">
        <w:rPr>
          <w:color w:val="0B0B0B"/>
          <w:spacing w:val="30"/>
          <w:sz w:val="20"/>
        </w:rPr>
        <w:t xml:space="preserve"> </w:t>
      </w:r>
      <w:r w:rsidRPr="003F7DC9">
        <w:rPr>
          <w:color w:val="0B0B0B"/>
          <w:sz w:val="20"/>
        </w:rPr>
        <w:t>ciascuna</w:t>
      </w:r>
      <w:r w:rsidRPr="003F7DC9">
        <w:rPr>
          <w:color w:val="0B0B0B"/>
          <w:spacing w:val="35"/>
          <w:sz w:val="20"/>
        </w:rPr>
        <w:t xml:space="preserve"> </w:t>
      </w:r>
      <w:r w:rsidRPr="003F7DC9">
        <w:rPr>
          <w:color w:val="0B0B0B"/>
          <w:sz w:val="20"/>
        </w:rPr>
        <w:t>confessione,</w:t>
      </w:r>
      <w:r w:rsidRPr="003F7DC9">
        <w:rPr>
          <w:color w:val="0B0B0B"/>
          <w:spacing w:val="30"/>
          <w:sz w:val="20"/>
        </w:rPr>
        <w:t xml:space="preserve"> </w:t>
      </w:r>
      <w:r w:rsidRPr="003F7DC9">
        <w:rPr>
          <w:color w:val="0B0B0B"/>
          <w:sz w:val="20"/>
        </w:rPr>
        <w:t>le</w:t>
      </w:r>
      <w:r w:rsidR="009267A7" w:rsidRPr="003F7DC9">
        <w:rPr>
          <w:color w:val="0B0B0B"/>
          <w:sz w:val="20"/>
        </w:rPr>
        <w:t xml:space="preserve"> </w:t>
      </w:r>
    </w:p>
    <w:p w14:paraId="6E26F123" w14:textId="77777777" w:rsidR="009267A7" w:rsidRPr="003F7DC9" w:rsidRDefault="009267A7" w:rsidP="00F93B18">
      <w:pPr>
        <w:pStyle w:val="Corpotesto"/>
        <w:tabs>
          <w:tab w:val="left" w:pos="1418"/>
        </w:tabs>
        <w:ind w:left="709" w:right="794"/>
        <w:jc w:val="both"/>
        <w:rPr>
          <w:color w:val="0B0B0B"/>
        </w:rPr>
      </w:pPr>
      <w:r w:rsidRPr="003F7DC9">
        <w:rPr>
          <w:color w:val="0B0B0B"/>
        </w:rPr>
        <w:t>forme più idonee a mantenere le cautele necessarie ad escludere ogni rischio di contagio e di trasmissione del virus.</w:t>
      </w:r>
    </w:p>
    <w:p w14:paraId="66FDB7E9" w14:textId="77777777" w:rsidR="009267A7" w:rsidRPr="003F7DC9" w:rsidRDefault="009267A7" w:rsidP="00F93B18">
      <w:pPr>
        <w:pStyle w:val="Corpotesto"/>
        <w:tabs>
          <w:tab w:val="left" w:pos="567"/>
          <w:tab w:val="left" w:pos="1418"/>
        </w:tabs>
        <w:ind w:left="709" w:right="794"/>
        <w:jc w:val="both"/>
        <w:rPr>
          <w:color w:val="0B0B0B"/>
        </w:rPr>
      </w:pPr>
      <w:r w:rsidRPr="003F7DC9">
        <w:rPr>
          <w:color w:val="0B0B0B"/>
        </w:rPr>
        <w:t>1.11</w:t>
      </w:r>
      <w:r w:rsidRPr="003F7DC9">
        <w:rPr>
          <w:color w:val="0B0B0B"/>
        </w:rPr>
        <w:tab/>
        <w:t>I ministri di culto possono svolgere attività di culto ed eccezionalmente spostarsi anche oltre i confini della Regione, sempre che ricorrano le motivazioni previste dalla normativa vigente e nel rispetto di quanto previsto in tema di autocertificazione, corredata altresì dalla certificazione dell’ente di culto o della confessione di</w:t>
      </w:r>
      <w:r w:rsidRPr="003F7DC9">
        <w:rPr>
          <w:color w:val="0B0B0B"/>
          <w:spacing w:val="8"/>
        </w:rPr>
        <w:t xml:space="preserve"> </w:t>
      </w:r>
      <w:r w:rsidRPr="003F7DC9">
        <w:rPr>
          <w:color w:val="0B0B0B"/>
        </w:rPr>
        <w:t>riferimento</w:t>
      </w:r>
    </w:p>
    <w:p w14:paraId="2E854A93" w14:textId="77777777" w:rsidR="004C1BFC" w:rsidRPr="003F7DC9" w:rsidRDefault="004C1BFC" w:rsidP="00F93B18">
      <w:pPr>
        <w:ind w:left="709" w:right="794"/>
        <w:jc w:val="both"/>
        <w:rPr>
          <w:sz w:val="20"/>
        </w:rPr>
        <w:sectPr w:rsidR="004C1BFC" w:rsidRPr="003F7DC9">
          <w:pgSz w:w="11900" w:h="16840"/>
          <w:pgMar w:top="1600" w:right="440" w:bottom="280" w:left="460" w:header="720" w:footer="720" w:gutter="0"/>
          <w:cols w:space="720"/>
        </w:sectPr>
      </w:pPr>
    </w:p>
    <w:p w14:paraId="4A8AB694" w14:textId="77777777" w:rsidR="004C1BFC" w:rsidRPr="003F7DC9" w:rsidRDefault="00411A76" w:rsidP="00F93B18">
      <w:pPr>
        <w:pStyle w:val="Corpotesto"/>
        <w:ind w:left="709" w:right="794"/>
        <w:jc w:val="both"/>
        <w:rPr>
          <w:b/>
          <w:color w:val="0B0B0B"/>
          <w:sz w:val="22"/>
          <w:szCs w:val="22"/>
        </w:rPr>
      </w:pPr>
      <w:r w:rsidRPr="003F7DC9">
        <w:rPr>
          <w:color w:val="0B0B0B"/>
          <w:sz w:val="22"/>
          <w:szCs w:val="22"/>
        </w:rPr>
        <w:lastRenderedPageBreak/>
        <w:t>2</w:t>
      </w:r>
      <w:r w:rsidRPr="003F7DC9">
        <w:rPr>
          <w:color w:val="0B0B0B"/>
          <w:sz w:val="22"/>
          <w:szCs w:val="22"/>
        </w:rPr>
        <w:tab/>
      </w:r>
      <w:r w:rsidR="00D9217B" w:rsidRPr="003F7DC9">
        <w:rPr>
          <w:b/>
          <w:color w:val="0B0B0B"/>
          <w:sz w:val="22"/>
          <w:szCs w:val="22"/>
        </w:rPr>
        <w:t>Attenzioni da osservare nelle funzioni liturgiche</w:t>
      </w:r>
    </w:p>
    <w:p w14:paraId="468B290D" w14:textId="77777777" w:rsidR="00C5503A" w:rsidRPr="003F7DC9" w:rsidRDefault="00C5503A" w:rsidP="00F93B18">
      <w:pPr>
        <w:pStyle w:val="Corpotesto"/>
        <w:ind w:left="709" w:right="794"/>
        <w:jc w:val="both"/>
        <w:rPr>
          <w:b/>
        </w:rPr>
      </w:pPr>
    </w:p>
    <w:p w14:paraId="63B2B708" w14:textId="77777777" w:rsidR="00000375" w:rsidRPr="003F7DC9" w:rsidRDefault="00D9217B" w:rsidP="00F93B18">
      <w:pPr>
        <w:pStyle w:val="Paragrafoelenco"/>
        <w:numPr>
          <w:ilvl w:val="1"/>
          <w:numId w:val="119"/>
        </w:numPr>
        <w:tabs>
          <w:tab w:val="left" w:pos="1418"/>
        </w:tabs>
        <w:ind w:left="709" w:right="794" w:firstLine="0"/>
        <w:rPr>
          <w:sz w:val="20"/>
        </w:rPr>
      </w:pPr>
      <w:r w:rsidRPr="003F7DC9">
        <w:rPr>
          <w:color w:val="0B0B0B"/>
          <w:sz w:val="20"/>
        </w:rPr>
        <w:t>Per favorire il rispetto delle norme di distanziamento, è necessario ridurre al minimo la presenza di ministri officianti, che sono, comunque, sempre tenuti al rispetto della</w:t>
      </w:r>
      <w:r w:rsidRPr="003F7DC9">
        <w:rPr>
          <w:color w:val="0B0B0B"/>
          <w:spacing w:val="9"/>
          <w:sz w:val="20"/>
        </w:rPr>
        <w:t xml:space="preserve"> </w:t>
      </w:r>
      <w:r w:rsidRPr="003F7DC9">
        <w:rPr>
          <w:color w:val="0B0B0B"/>
          <w:sz w:val="20"/>
        </w:rPr>
        <w:t>distanza minima.</w:t>
      </w:r>
    </w:p>
    <w:p w14:paraId="5A24898B" w14:textId="77777777" w:rsidR="00000375" w:rsidRPr="003F7DC9" w:rsidRDefault="00D9217B" w:rsidP="00F93B18">
      <w:pPr>
        <w:pStyle w:val="Paragrafoelenco"/>
        <w:numPr>
          <w:ilvl w:val="1"/>
          <w:numId w:val="119"/>
        </w:numPr>
        <w:tabs>
          <w:tab w:val="left" w:pos="1418"/>
        </w:tabs>
        <w:ind w:left="709" w:right="794" w:firstLine="0"/>
        <w:rPr>
          <w:sz w:val="20"/>
        </w:rPr>
      </w:pPr>
      <w:r w:rsidRPr="003F7DC9">
        <w:rPr>
          <w:color w:val="0B0B0B"/>
          <w:sz w:val="20"/>
        </w:rPr>
        <w:t>Ove prevista, è consentita la presenza di un solo cantore e di un solo organista, adeguatamente distanziati.</w:t>
      </w:r>
    </w:p>
    <w:p w14:paraId="46BD78F4" w14:textId="77777777" w:rsidR="00000375" w:rsidRPr="003F7DC9" w:rsidRDefault="00D9217B" w:rsidP="00F93B18">
      <w:pPr>
        <w:pStyle w:val="Paragrafoelenco"/>
        <w:numPr>
          <w:ilvl w:val="1"/>
          <w:numId w:val="119"/>
        </w:numPr>
        <w:tabs>
          <w:tab w:val="left" w:pos="1418"/>
        </w:tabs>
        <w:ind w:left="709" w:right="794" w:firstLine="0"/>
        <w:rPr>
          <w:sz w:val="20"/>
        </w:rPr>
      </w:pPr>
      <w:r w:rsidRPr="003F7DC9">
        <w:rPr>
          <w:color w:val="0B0B0B"/>
          <w:sz w:val="20"/>
        </w:rPr>
        <w:t>Gli aderenti alle rispettive comunità assicurino il rispetto della distanza di sicurezza per almeno un</w:t>
      </w:r>
      <w:r w:rsidRPr="003F7DC9">
        <w:rPr>
          <w:color w:val="0B0B0B"/>
          <w:spacing w:val="1"/>
          <w:sz w:val="20"/>
        </w:rPr>
        <w:t xml:space="preserve"> </w:t>
      </w:r>
      <w:r w:rsidRPr="003F7DC9">
        <w:rPr>
          <w:color w:val="0B0B0B"/>
          <w:sz w:val="20"/>
        </w:rPr>
        <w:t>metro.</w:t>
      </w:r>
    </w:p>
    <w:p w14:paraId="6DD61236" w14:textId="77777777" w:rsidR="00000375" w:rsidRPr="003F7DC9" w:rsidRDefault="00D9217B" w:rsidP="00F93B18">
      <w:pPr>
        <w:pStyle w:val="Paragrafoelenco"/>
        <w:numPr>
          <w:ilvl w:val="1"/>
          <w:numId w:val="119"/>
        </w:numPr>
        <w:tabs>
          <w:tab w:val="left" w:pos="1418"/>
        </w:tabs>
        <w:ind w:left="709" w:right="794" w:firstLine="0"/>
        <w:rPr>
          <w:sz w:val="20"/>
        </w:rPr>
      </w:pPr>
      <w:r w:rsidRPr="003F7DC9">
        <w:rPr>
          <w:color w:val="0B0B0B"/>
          <w:sz w:val="20"/>
        </w:rPr>
        <w:t>La distribuzione del Pane e dell’Acqua avverrà dopo che il celebrante avrà curato l’igiene delle mani e indossato guanti monouso; lo stesso indossando mascherina, avendo massima attenzione a coprirsi naso e bocca e mantenendo un’adeguata distanza di sicurezza – avrà cura di offrire il Pane e l’Acqua senza venire a contatto con i</w:t>
      </w:r>
      <w:r w:rsidRPr="003F7DC9">
        <w:rPr>
          <w:color w:val="0B0B0B"/>
          <w:spacing w:val="5"/>
          <w:sz w:val="20"/>
        </w:rPr>
        <w:t xml:space="preserve"> </w:t>
      </w:r>
      <w:r w:rsidRPr="003F7DC9">
        <w:rPr>
          <w:color w:val="0B0B0B"/>
          <w:sz w:val="20"/>
        </w:rPr>
        <w:t>fedeli.</w:t>
      </w:r>
    </w:p>
    <w:p w14:paraId="48859F32" w14:textId="77777777" w:rsidR="004C1BFC" w:rsidRPr="003F7DC9" w:rsidRDefault="00D9217B" w:rsidP="00F93B18">
      <w:pPr>
        <w:pStyle w:val="Paragrafoelenco"/>
        <w:numPr>
          <w:ilvl w:val="1"/>
          <w:numId w:val="119"/>
        </w:numPr>
        <w:tabs>
          <w:tab w:val="left" w:pos="1418"/>
        </w:tabs>
        <w:ind w:left="709" w:right="794" w:firstLine="0"/>
        <w:rPr>
          <w:sz w:val="20"/>
        </w:rPr>
      </w:pPr>
      <w:r w:rsidRPr="003F7DC9">
        <w:rPr>
          <w:color w:val="0B0B0B"/>
          <w:sz w:val="20"/>
        </w:rPr>
        <w:t>Si ritiene imprescindibile, se dal punto di vista liturgico non risulta possibile espungere dalla cerimonia religiosa le fasi dei riti precedentemente rappresentati dove maggiore è il rischio di contagio da SARS-CoV-2, richiamare gli officianti e tutti coloro ad ogni titolo coinvolti alla vigilanza nelle cerimonie ad un assoluto rispetto delle norme igienico-sanitarie, dell’uso dei dispositivi di protezione delle vie aeree e del distanziamento</w:t>
      </w:r>
      <w:r w:rsidRPr="003F7DC9">
        <w:rPr>
          <w:color w:val="0B0B0B"/>
          <w:spacing w:val="8"/>
          <w:sz w:val="20"/>
        </w:rPr>
        <w:t xml:space="preserve"> </w:t>
      </w:r>
      <w:r w:rsidRPr="003F7DC9">
        <w:rPr>
          <w:color w:val="0B0B0B"/>
          <w:sz w:val="20"/>
        </w:rPr>
        <w:t>sociale.</w:t>
      </w:r>
    </w:p>
    <w:p w14:paraId="49392B7D" w14:textId="77777777" w:rsidR="00C5503A" w:rsidRPr="003F7DC9" w:rsidRDefault="00C5503A" w:rsidP="00F93B18">
      <w:pPr>
        <w:pStyle w:val="Paragrafoelenco"/>
        <w:tabs>
          <w:tab w:val="left" w:pos="1418"/>
        </w:tabs>
        <w:ind w:left="360" w:right="794" w:firstLine="0"/>
        <w:rPr>
          <w:sz w:val="20"/>
        </w:rPr>
      </w:pPr>
    </w:p>
    <w:p w14:paraId="31462A96" w14:textId="77777777" w:rsidR="004C1BFC" w:rsidRPr="003F7DC9" w:rsidRDefault="00411A76" w:rsidP="00F93B18">
      <w:pPr>
        <w:ind w:left="709" w:right="794"/>
        <w:rPr>
          <w:b/>
          <w:color w:val="0B0B0B"/>
        </w:rPr>
      </w:pPr>
      <w:r w:rsidRPr="003F7DC9">
        <w:rPr>
          <w:b/>
          <w:color w:val="0B0B0B"/>
        </w:rPr>
        <w:t>3.</w:t>
      </w:r>
      <w:r w:rsidRPr="003F7DC9">
        <w:rPr>
          <w:b/>
          <w:color w:val="0B0B0B"/>
        </w:rPr>
        <w:tab/>
      </w:r>
      <w:r w:rsidR="00D9217B" w:rsidRPr="003F7DC9">
        <w:rPr>
          <w:b/>
          <w:color w:val="0B0B0B"/>
        </w:rPr>
        <w:t>Igienizzazione dei luoghi e degli oggetti</w:t>
      </w:r>
    </w:p>
    <w:p w14:paraId="6BDC7D9A" w14:textId="77777777" w:rsidR="00C5503A" w:rsidRPr="003F7DC9" w:rsidRDefault="00C5503A" w:rsidP="00F93B18">
      <w:pPr>
        <w:ind w:left="709" w:right="794"/>
        <w:rPr>
          <w:b/>
          <w:sz w:val="20"/>
        </w:rPr>
      </w:pPr>
    </w:p>
    <w:p w14:paraId="04CB773B" w14:textId="77777777" w:rsidR="00000375" w:rsidRPr="003F7DC9" w:rsidRDefault="00D9217B" w:rsidP="00F93B18">
      <w:pPr>
        <w:pStyle w:val="Paragrafoelenco"/>
        <w:numPr>
          <w:ilvl w:val="1"/>
          <w:numId w:val="120"/>
        </w:numPr>
        <w:tabs>
          <w:tab w:val="left" w:pos="1418"/>
        </w:tabs>
        <w:ind w:left="709" w:right="794" w:firstLine="0"/>
        <w:rPr>
          <w:sz w:val="20"/>
        </w:rPr>
      </w:pPr>
      <w:r w:rsidRPr="003F7DC9">
        <w:rPr>
          <w:color w:val="0B0B0B"/>
          <w:sz w:val="20"/>
        </w:rPr>
        <w:t>I luoghi di culto devono essere adeguatamente igienizzati prima e dopo ogni celebrazione o incontro.</w:t>
      </w:r>
    </w:p>
    <w:p w14:paraId="0CA9D6B2" w14:textId="77777777" w:rsidR="004C1BFC" w:rsidRPr="003F7DC9" w:rsidRDefault="00D9217B" w:rsidP="00F93B18">
      <w:pPr>
        <w:pStyle w:val="Paragrafoelenco"/>
        <w:numPr>
          <w:ilvl w:val="1"/>
          <w:numId w:val="120"/>
        </w:numPr>
        <w:tabs>
          <w:tab w:val="left" w:pos="1418"/>
        </w:tabs>
        <w:ind w:left="709" w:right="794" w:firstLine="0"/>
        <w:rPr>
          <w:sz w:val="20"/>
        </w:rPr>
      </w:pPr>
      <w:r w:rsidRPr="003F7DC9">
        <w:rPr>
          <w:color w:val="0B0B0B"/>
          <w:sz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11"/>
          <w:sz w:val="20"/>
        </w:rPr>
        <w:t xml:space="preserve"> </w:t>
      </w:r>
      <w:r w:rsidRPr="003F7DC9">
        <w:rPr>
          <w:color w:val="0B0B0B"/>
          <w:sz w:val="20"/>
        </w:rPr>
        <w:t>stabilita.</w:t>
      </w:r>
    </w:p>
    <w:p w14:paraId="6A9E3058" w14:textId="77777777" w:rsidR="00C5503A" w:rsidRPr="003F7DC9" w:rsidRDefault="00C5503A" w:rsidP="00F93B18">
      <w:pPr>
        <w:pStyle w:val="Paragrafoelenco"/>
        <w:tabs>
          <w:tab w:val="left" w:pos="1701"/>
        </w:tabs>
        <w:ind w:left="360" w:right="794" w:firstLine="0"/>
        <w:rPr>
          <w:sz w:val="20"/>
        </w:rPr>
      </w:pPr>
    </w:p>
    <w:p w14:paraId="51B19D53" w14:textId="77777777" w:rsidR="00C5503A" w:rsidRPr="003F7DC9" w:rsidRDefault="00D9217B" w:rsidP="00F93B18">
      <w:pPr>
        <w:pStyle w:val="Paragrafoelenco"/>
        <w:numPr>
          <w:ilvl w:val="0"/>
          <w:numId w:val="121"/>
        </w:numPr>
        <w:ind w:right="794" w:firstLine="349"/>
        <w:rPr>
          <w:b/>
          <w:color w:val="0B0B0B"/>
        </w:rPr>
      </w:pPr>
      <w:r w:rsidRPr="003F7DC9">
        <w:rPr>
          <w:b/>
          <w:color w:val="0B0B0B"/>
        </w:rPr>
        <w:t>Comunicazione</w:t>
      </w:r>
    </w:p>
    <w:p w14:paraId="25ED4E93" w14:textId="77777777" w:rsidR="00C5503A" w:rsidRPr="003F7DC9" w:rsidRDefault="00C5503A" w:rsidP="00F93B18">
      <w:pPr>
        <w:pStyle w:val="Paragrafoelenco"/>
        <w:ind w:left="709" w:right="794" w:firstLine="0"/>
        <w:rPr>
          <w:b/>
          <w:color w:val="0B0B0B"/>
        </w:rPr>
      </w:pPr>
    </w:p>
    <w:p w14:paraId="1BEC1394" w14:textId="77777777" w:rsidR="00000375" w:rsidRPr="003F7DC9" w:rsidRDefault="00D9217B" w:rsidP="00F93B18">
      <w:pPr>
        <w:pStyle w:val="Paragrafoelenco"/>
        <w:numPr>
          <w:ilvl w:val="1"/>
          <w:numId w:val="121"/>
        </w:numPr>
        <w:tabs>
          <w:tab w:val="left" w:pos="1418"/>
        </w:tabs>
        <w:ind w:left="709" w:right="794" w:firstLine="0"/>
        <w:rPr>
          <w:sz w:val="20"/>
        </w:rPr>
      </w:pPr>
      <w:r w:rsidRPr="003F7DC9">
        <w:rPr>
          <w:color w:val="0B0B0B"/>
          <w:sz w:val="20"/>
        </w:rPr>
        <w:t>Sarà cura di ogni autorità religiosa rendere noto i contenuti del presente Protocollo attraverso le modalità che assicurino la migliore</w:t>
      </w:r>
      <w:r w:rsidRPr="003F7DC9">
        <w:rPr>
          <w:color w:val="0B0B0B"/>
          <w:spacing w:val="5"/>
          <w:sz w:val="20"/>
        </w:rPr>
        <w:t xml:space="preserve"> </w:t>
      </w:r>
      <w:r w:rsidRPr="003F7DC9">
        <w:rPr>
          <w:color w:val="0B0B0B"/>
          <w:sz w:val="20"/>
        </w:rPr>
        <w:t>diffusione.</w:t>
      </w:r>
    </w:p>
    <w:p w14:paraId="4AB7D4C1" w14:textId="77777777" w:rsidR="00000375" w:rsidRPr="003F7DC9" w:rsidRDefault="00D9217B" w:rsidP="00F93B18">
      <w:pPr>
        <w:pStyle w:val="Paragrafoelenco"/>
        <w:numPr>
          <w:ilvl w:val="1"/>
          <w:numId w:val="121"/>
        </w:numPr>
        <w:tabs>
          <w:tab w:val="left" w:pos="1418"/>
        </w:tabs>
        <w:ind w:left="709" w:right="794" w:firstLine="0"/>
        <w:rPr>
          <w:sz w:val="20"/>
        </w:rPr>
      </w:pPr>
      <w:r w:rsidRPr="003F7DC9">
        <w:rPr>
          <w:color w:val="0B0B0B"/>
          <w:sz w:val="20"/>
        </w:rPr>
        <w:t>All’ingresso del luogo di culto dovrà essere affisso un cartello con le indicazioni essenziali, tra le quali non dovranno</w:t>
      </w:r>
      <w:r w:rsidRPr="003F7DC9">
        <w:rPr>
          <w:color w:val="0B0B0B"/>
          <w:spacing w:val="3"/>
          <w:sz w:val="20"/>
        </w:rPr>
        <w:t xml:space="preserve"> </w:t>
      </w:r>
      <w:r w:rsidRPr="003F7DC9">
        <w:rPr>
          <w:color w:val="0B0B0B"/>
          <w:sz w:val="20"/>
        </w:rPr>
        <w:t>mancare:</w:t>
      </w:r>
    </w:p>
    <w:p w14:paraId="0969CE9A" w14:textId="77777777" w:rsidR="00000375" w:rsidRPr="003F7DC9" w:rsidRDefault="00D9217B" w:rsidP="00F93B18">
      <w:pPr>
        <w:pStyle w:val="Paragrafoelenco"/>
        <w:numPr>
          <w:ilvl w:val="1"/>
          <w:numId w:val="121"/>
        </w:numPr>
        <w:tabs>
          <w:tab w:val="left" w:pos="1418"/>
        </w:tabs>
        <w:ind w:left="709" w:right="794" w:firstLine="0"/>
        <w:rPr>
          <w:sz w:val="20"/>
        </w:rPr>
      </w:pPr>
      <w:r w:rsidRPr="003F7DC9">
        <w:rPr>
          <w:color w:val="0B0B0B"/>
          <w:sz w:val="20"/>
        </w:rPr>
        <w:t>il numero massimo dei partecipanti ammessi, in relazione alla capienza</w:t>
      </w:r>
      <w:r w:rsidRPr="003F7DC9">
        <w:rPr>
          <w:color w:val="0B0B0B"/>
          <w:spacing w:val="34"/>
          <w:sz w:val="20"/>
        </w:rPr>
        <w:t xml:space="preserve"> </w:t>
      </w:r>
      <w:r w:rsidRPr="003F7DC9">
        <w:rPr>
          <w:color w:val="0B0B0B"/>
          <w:sz w:val="20"/>
        </w:rPr>
        <w:t>dell’edificio;</w:t>
      </w:r>
    </w:p>
    <w:p w14:paraId="3B279F4B" w14:textId="77777777" w:rsidR="00000375" w:rsidRPr="003F7DC9" w:rsidRDefault="00D9217B" w:rsidP="00F93B18">
      <w:pPr>
        <w:pStyle w:val="Paragrafoelenco"/>
        <w:numPr>
          <w:ilvl w:val="1"/>
          <w:numId w:val="121"/>
        </w:numPr>
        <w:tabs>
          <w:tab w:val="left" w:pos="1418"/>
        </w:tabs>
        <w:ind w:left="709" w:right="794" w:firstLine="0"/>
        <w:rPr>
          <w:sz w:val="20"/>
        </w:rPr>
      </w:pPr>
      <w:r w:rsidRPr="003F7DC9">
        <w:rPr>
          <w:color w:val="0B0B0B"/>
          <w:sz w:val="20"/>
        </w:rPr>
        <w:t>il divieto di ingresso per chi presenta sintomi influenzali/respiratori, temperatura corporea pari   o superiore ai 37,5° C o è stato in contatto con persone positive a SARS-CoV-2 nei giorni precedenti;</w:t>
      </w:r>
    </w:p>
    <w:p w14:paraId="7A16E6AB" w14:textId="77777777" w:rsidR="004C1BFC" w:rsidRPr="003F7DC9" w:rsidRDefault="00D9217B" w:rsidP="00F93B18">
      <w:pPr>
        <w:pStyle w:val="Paragrafoelenco"/>
        <w:numPr>
          <w:ilvl w:val="1"/>
          <w:numId w:val="121"/>
        </w:numPr>
        <w:tabs>
          <w:tab w:val="left" w:pos="1418"/>
        </w:tabs>
        <w:ind w:left="709" w:right="794" w:firstLine="0"/>
        <w:rPr>
          <w:sz w:val="20"/>
        </w:rPr>
      </w:pPr>
      <w:r w:rsidRPr="003F7DC9">
        <w:rPr>
          <w:color w:val="0B0B0B"/>
          <w:sz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5B9C39F0" w14:textId="77777777" w:rsidR="00C5503A" w:rsidRPr="003F7DC9" w:rsidRDefault="00C5503A" w:rsidP="00F93B18">
      <w:pPr>
        <w:pStyle w:val="Paragrafoelenco"/>
        <w:tabs>
          <w:tab w:val="left" w:pos="1418"/>
        </w:tabs>
        <w:ind w:left="709" w:right="794" w:firstLine="0"/>
        <w:rPr>
          <w:sz w:val="20"/>
        </w:rPr>
      </w:pPr>
    </w:p>
    <w:p w14:paraId="136783EE" w14:textId="77777777" w:rsidR="004C1BFC" w:rsidRPr="003F7DC9" w:rsidRDefault="00D9217B" w:rsidP="00F93B18">
      <w:pPr>
        <w:pStyle w:val="Paragrafoelenco"/>
        <w:numPr>
          <w:ilvl w:val="0"/>
          <w:numId w:val="121"/>
        </w:numPr>
        <w:ind w:left="709" w:right="794" w:firstLine="66"/>
        <w:rPr>
          <w:b/>
        </w:rPr>
      </w:pPr>
      <w:r w:rsidRPr="003F7DC9">
        <w:rPr>
          <w:b/>
          <w:color w:val="0B0B0B"/>
        </w:rPr>
        <w:t>Altri suggerimenti</w:t>
      </w:r>
    </w:p>
    <w:p w14:paraId="053D0FD7" w14:textId="77777777" w:rsidR="00411A76" w:rsidRPr="003F7DC9" w:rsidRDefault="00411A76" w:rsidP="00F93B18">
      <w:pPr>
        <w:ind w:left="709" w:right="794"/>
        <w:rPr>
          <w:b/>
          <w:sz w:val="20"/>
        </w:rPr>
      </w:pPr>
    </w:p>
    <w:p w14:paraId="12955E6F" w14:textId="77777777" w:rsidR="00411A76" w:rsidRPr="003F7DC9" w:rsidRDefault="00411A76" w:rsidP="00F93B18">
      <w:pPr>
        <w:pStyle w:val="Corpotesto"/>
        <w:numPr>
          <w:ilvl w:val="1"/>
          <w:numId w:val="122"/>
        </w:numPr>
        <w:ind w:left="709" w:right="794" w:firstLine="0"/>
        <w:jc w:val="both"/>
      </w:pPr>
      <w:r w:rsidRPr="003F7DC9">
        <w:rPr>
          <w:color w:val="0B0B0B"/>
        </w:rPr>
        <w:t>Ove il luogo di culto non sia idoneo al rispetto delle indicazioni del presente Protocollo, può essere valutata la possibilità di svolgere le funzioni all’aperto, assicurandone la dignità e il rispetto della normativa sanitaria, con la partecipazione massima di 1.000 persone.</w:t>
      </w:r>
    </w:p>
    <w:p w14:paraId="07548C10" w14:textId="77777777" w:rsidR="00C5503A" w:rsidRPr="003F7DC9" w:rsidRDefault="00C5503A" w:rsidP="00F93B18">
      <w:pPr>
        <w:pStyle w:val="Corpotesto"/>
        <w:ind w:right="794"/>
        <w:jc w:val="both"/>
      </w:pPr>
    </w:p>
    <w:p w14:paraId="518DFD14" w14:textId="77777777" w:rsidR="00411A76" w:rsidRPr="003F7DC9" w:rsidRDefault="00411A76" w:rsidP="00F93B18">
      <w:pPr>
        <w:ind w:left="709" w:right="794"/>
        <w:jc w:val="both"/>
        <w:rPr>
          <w:i/>
          <w:sz w:val="20"/>
        </w:rPr>
      </w:pPr>
      <w:r w:rsidRPr="003F7DC9">
        <w:rPr>
          <w:i/>
          <w:color w:val="0B0B0B"/>
          <w:sz w:val="20"/>
        </w:rPr>
        <w:t>Il Comitato Tecnico-Scientifico, nella seduta n. 71 del 12 maggio 2020 e n. 73 del 14 maggio 2020, ha esaminato e approvato il presente “Protocollo con la Comunità della Chiesa di Gesù Cristo dei Santi degli ultimi giorni” con le raccomandazioni che sono state recepite. Il testo finale emendato, su richiesta, è stato trasmesso, in data odierna, al Comitato Tecnico</w:t>
      </w:r>
      <w:r w:rsidRPr="003F7DC9">
        <w:rPr>
          <w:i/>
          <w:color w:val="0B0B0B"/>
          <w:spacing w:val="27"/>
          <w:sz w:val="20"/>
        </w:rPr>
        <w:t xml:space="preserve"> </w:t>
      </w:r>
      <w:r w:rsidRPr="003F7DC9">
        <w:rPr>
          <w:i/>
          <w:color w:val="0B0B0B"/>
          <w:sz w:val="20"/>
        </w:rPr>
        <w:t>Scientifico.</w:t>
      </w:r>
    </w:p>
    <w:p w14:paraId="4F32DC1B" w14:textId="77777777" w:rsidR="00411A76" w:rsidRPr="003F7DC9" w:rsidRDefault="009E7AF3" w:rsidP="00F93B18">
      <w:pPr>
        <w:ind w:left="709" w:right="794"/>
        <w:rPr>
          <w:i/>
          <w:color w:val="0B0B0B"/>
          <w:sz w:val="20"/>
        </w:rPr>
      </w:pPr>
      <w:r w:rsidRPr="003F7DC9">
        <w:rPr>
          <w:i/>
          <w:color w:val="0B0B0B"/>
          <w:sz w:val="20"/>
        </w:rPr>
        <w:t>I</w:t>
      </w:r>
      <w:r w:rsidR="00411A76" w:rsidRPr="003F7DC9">
        <w:rPr>
          <w:i/>
          <w:color w:val="0B0B0B"/>
          <w:sz w:val="20"/>
        </w:rPr>
        <w:t>l</w:t>
      </w:r>
      <w:r w:rsidR="00411A76" w:rsidRPr="003F7DC9">
        <w:rPr>
          <w:i/>
          <w:color w:val="0B0B0B"/>
          <w:spacing w:val="7"/>
          <w:sz w:val="20"/>
        </w:rPr>
        <w:t xml:space="preserve"> </w:t>
      </w:r>
      <w:r w:rsidR="00411A76" w:rsidRPr="003F7DC9">
        <w:rPr>
          <w:i/>
          <w:color w:val="0B0B0B"/>
          <w:sz w:val="20"/>
        </w:rPr>
        <w:t>presente</w:t>
      </w:r>
      <w:r w:rsidR="00411A76" w:rsidRPr="003F7DC9">
        <w:rPr>
          <w:i/>
          <w:color w:val="0B0B0B"/>
          <w:spacing w:val="8"/>
          <w:sz w:val="20"/>
        </w:rPr>
        <w:t xml:space="preserve"> </w:t>
      </w:r>
      <w:r w:rsidR="00411A76" w:rsidRPr="003F7DC9">
        <w:rPr>
          <w:i/>
          <w:color w:val="0B0B0B"/>
          <w:sz w:val="20"/>
        </w:rPr>
        <w:t>Protocollo</w:t>
      </w:r>
      <w:r w:rsidR="00411A76" w:rsidRPr="003F7DC9">
        <w:rPr>
          <w:i/>
          <w:color w:val="0B0B0B"/>
          <w:spacing w:val="6"/>
          <w:sz w:val="20"/>
        </w:rPr>
        <w:t xml:space="preserve"> </w:t>
      </w:r>
      <w:r w:rsidR="00411A76" w:rsidRPr="003F7DC9">
        <w:rPr>
          <w:i/>
          <w:color w:val="0B0B0B"/>
          <w:sz w:val="20"/>
        </w:rPr>
        <w:t>entrerà</w:t>
      </w:r>
      <w:r w:rsidR="00411A76" w:rsidRPr="003F7DC9">
        <w:rPr>
          <w:i/>
          <w:color w:val="0B0B0B"/>
          <w:spacing w:val="6"/>
          <w:sz w:val="20"/>
        </w:rPr>
        <w:t xml:space="preserve"> </w:t>
      </w:r>
      <w:r w:rsidR="00411A76" w:rsidRPr="003F7DC9">
        <w:rPr>
          <w:i/>
          <w:color w:val="0B0B0B"/>
          <w:sz w:val="20"/>
        </w:rPr>
        <w:t>in</w:t>
      </w:r>
      <w:r w:rsidR="00411A76" w:rsidRPr="003F7DC9">
        <w:rPr>
          <w:i/>
          <w:color w:val="0B0B0B"/>
          <w:spacing w:val="8"/>
          <w:sz w:val="20"/>
        </w:rPr>
        <w:t xml:space="preserve"> </w:t>
      </w:r>
      <w:r w:rsidR="00411A76" w:rsidRPr="003F7DC9">
        <w:rPr>
          <w:i/>
          <w:color w:val="0B0B0B"/>
          <w:sz w:val="20"/>
        </w:rPr>
        <w:t>vigore</w:t>
      </w:r>
      <w:r w:rsidR="00411A76" w:rsidRPr="003F7DC9">
        <w:rPr>
          <w:i/>
          <w:color w:val="0B0B0B"/>
          <w:spacing w:val="8"/>
          <w:sz w:val="20"/>
        </w:rPr>
        <w:t xml:space="preserve"> </w:t>
      </w:r>
      <w:r w:rsidR="00411A76" w:rsidRPr="003F7DC9">
        <w:rPr>
          <w:i/>
          <w:color w:val="0B0B0B"/>
          <w:sz w:val="20"/>
        </w:rPr>
        <w:t>a</w:t>
      </w:r>
      <w:r w:rsidR="00411A76" w:rsidRPr="003F7DC9">
        <w:rPr>
          <w:i/>
          <w:color w:val="0B0B0B"/>
          <w:spacing w:val="7"/>
          <w:sz w:val="20"/>
        </w:rPr>
        <w:t xml:space="preserve"> </w:t>
      </w:r>
      <w:r w:rsidR="00411A76" w:rsidRPr="003F7DC9">
        <w:rPr>
          <w:i/>
          <w:color w:val="0B0B0B"/>
          <w:sz w:val="20"/>
        </w:rPr>
        <w:t>far</w:t>
      </w:r>
      <w:r w:rsidR="00411A76" w:rsidRPr="003F7DC9">
        <w:rPr>
          <w:i/>
          <w:color w:val="0B0B0B"/>
          <w:spacing w:val="8"/>
          <w:sz w:val="20"/>
        </w:rPr>
        <w:t xml:space="preserve"> </w:t>
      </w:r>
      <w:r w:rsidR="00411A76" w:rsidRPr="003F7DC9">
        <w:rPr>
          <w:i/>
          <w:color w:val="0B0B0B"/>
          <w:sz w:val="20"/>
        </w:rPr>
        <w:t>data</w:t>
      </w:r>
      <w:r w:rsidR="00411A76" w:rsidRPr="003F7DC9">
        <w:rPr>
          <w:i/>
          <w:color w:val="0B0B0B"/>
          <w:spacing w:val="5"/>
          <w:sz w:val="20"/>
        </w:rPr>
        <w:t xml:space="preserve"> </w:t>
      </w:r>
      <w:r w:rsidR="00411A76" w:rsidRPr="003F7DC9">
        <w:rPr>
          <w:i/>
          <w:color w:val="0B0B0B"/>
          <w:sz w:val="20"/>
        </w:rPr>
        <w:t>dal</w:t>
      </w:r>
      <w:r w:rsidR="00411A76" w:rsidRPr="003F7DC9">
        <w:rPr>
          <w:i/>
          <w:color w:val="0B0B0B"/>
          <w:spacing w:val="7"/>
          <w:sz w:val="20"/>
        </w:rPr>
        <w:t xml:space="preserve"> </w:t>
      </w:r>
      <w:r w:rsidR="00411A76" w:rsidRPr="003F7DC9">
        <w:rPr>
          <w:i/>
          <w:color w:val="0B0B0B"/>
          <w:sz w:val="20"/>
        </w:rPr>
        <w:t>giorno</w:t>
      </w:r>
      <w:r w:rsidR="00411A76" w:rsidRPr="003F7DC9">
        <w:rPr>
          <w:i/>
          <w:color w:val="0B0B0B"/>
          <w:spacing w:val="8"/>
          <w:sz w:val="20"/>
        </w:rPr>
        <w:t xml:space="preserve"> </w:t>
      </w:r>
      <w:r w:rsidR="00411A76" w:rsidRPr="003F7DC9">
        <w:rPr>
          <w:i/>
          <w:color w:val="0B0B0B"/>
          <w:sz w:val="20"/>
        </w:rPr>
        <w:t>18</w:t>
      </w:r>
      <w:r w:rsidR="00411A76" w:rsidRPr="003F7DC9">
        <w:rPr>
          <w:i/>
          <w:color w:val="0B0B0B"/>
          <w:spacing w:val="8"/>
          <w:sz w:val="20"/>
        </w:rPr>
        <w:t xml:space="preserve"> </w:t>
      </w:r>
      <w:r w:rsidR="00411A76" w:rsidRPr="003F7DC9">
        <w:rPr>
          <w:i/>
          <w:color w:val="0B0B0B"/>
          <w:sz w:val="20"/>
        </w:rPr>
        <w:t>maggio</w:t>
      </w:r>
      <w:r w:rsidR="00411A76" w:rsidRPr="003F7DC9">
        <w:rPr>
          <w:i/>
          <w:color w:val="0B0B0B"/>
          <w:spacing w:val="7"/>
          <w:sz w:val="20"/>
        </w:rPr>
        <w:t xml:space="preserve"> </w:t>
      </w:r>
      <w:r w:rsidR="00411A76" w:rsidRPr="003F7DC9">
        <w:rPr>
          <w:i/>
          <w:color w:val="0B0B0B"/>
          <w:sz w:val="20"/>
        </w:rPr>
        <w:t>2020.</w:t>
      </w:r>
    </w:p>
    <w:p w14:paraId="6D32CA9A" w14:textId="77777777" w:rsidR="009E7AF3" w:rsidRPr="003F7DC9" w:rsidRDefault="009E7AF3" w:rsidP="00F93B18">
      <w:pPr>
        <w:ind w:left="709" w:right="794"/>
        <w:rPr>
          <w:i/>
          <w:sz w:val="20"/>
        </w:rPr>
      </w:pPr>
    </w:p>
    <w:p w14:paraId="50936B22" w14:textId="77777777" w:rsidR="009E7AF3" w:rsidRPr="003F7DC9" w:rsidRDefault="009E7AF3" w:rsidP="00F93B18">
      <w:pPr>
        <w:ind w:left="709" w:right="794"/>
        <w:rPr>
          <w:i/>
          <w:sz w:val="20"/>
        </w:rPr>
      </w:pPr>
    </w:p>
    <w:p w14:paraId="4281D47D" w14:textId="77777777" w:rsidR="009E7AF3" w:rsidRPr="003F7DC9" w:rsidRDefault="009E7AF3" w:rsidP="00F93B18">
      <w:pPr>
        <w:ind w:left="709" w:right="794"/>
        <w:rPr>
          <w:i/>
          <w:sz w:val="20"/>
        </w:rPr>
      </w:pPr>
    </w:p>
    <w:p w14:paraId="09C190C9" w14:textId="77777777" w:rsidR="00411A76" w:rsidRPr="003F7DC9" w:rsidRDefault="00411A76" w:rsidP="00F93B18">
      <w:pPr>
        <w:pStyle w:val="Corpotesto"/>
        <w:tabs>
          <w:tab w:val="left" w:pos="3224"/>
          <w:tab w:val="left" w:pos="6485"/>
        </w:tabs>
        <w:ind w:left="709" w:right="794"/>
      </w:pPr>
      <w:r w:rsidRPr="003F7DC9">
        <w:rPr>
          <w:color w:val="0B0B0B"/>
        </w:rPr>
        <w:t>I</w:t>
      </w:r>
      <w:r w:rsidRPr="003F7DC9">
        <w:rPr>
          <w:color w:val="0B0B0B"/>
          <w:spacing w:val="9"/>
        </w:rPr>
        <w:t xml:space="preserve"> </w:t>
      </w:r>
      <w:r w:rsidRPr="003F7DC9">
        <w:rPr>
          <w:color w:val="0B0B0B"/>
        </w:rPr>
        <w:t>rappresentanti</w:t>
      </w:r>
      <w:r w:rsidRPr="003F7DC9">
        <w:rPr>
          <w:color w:val="0B0B0B"/>
        </w:rPr>
        <w:tab/>
        <w:t>Prof. Avv.</w:t>
      </w:r>
      <w:r w:rsidRPr="003F7DC9">
        <w:rPr>
          <w:color w:val="0B0B0B"/>
          <w:spacing w:val="18"/>
        </w:rPr>
        <w:t xml:space="preserve"> </w:t>
      </w:r>
      <w:r w:rsidRPr="003F7DC9">
        <w:rPr>
          <w:color w:val="0B0B0B"/>
        </w:rPr>
        <w:t>Giuseppe</w:t>
      </w:r>
      <w:r w:rsidRPr="003F7DC9">
        <w:rPr>
          <w:color w:val="0B0B0B"/>
          <w:spacing w:val="9"/>
        </w:rPr>
        <w:t xml:space="preserve"> </w:t>
      </w:r>
      <w:r w:rsidRPr="003F7DC9">
        <w:rPr>
          <w:color w:val="0B0B0B"/>
        </w:rPr>
        <w:t>Conte</w:t>
      </w:r>
      <w:r w:rsidRPr="003F7DC9">
        <w:rPr>
          <w:color w:val="0B0B0B"/>
        </w:rPr>
        <w:tab/>
        <w:t>Cons. Pref. Luciana</w:t>
      </w:r>
      <w:r w:rsidRPr="003F7DC9">
        <w:rPr>
          <w:color w:val="0B0B0B"/>
          <w:spacing w:val="7"/>
        </w:rPr>
        <w:t xml:space="preserve"> </w:t>
      </w:r>
      <w:r w:rsidRPr="003F7DC9">
        <w:rPr>
          <w:color w:val="0B0B0B"/>
        </w:rPr>
        <w:t>Lamorgese</w:t>
      </w:r>
    </w:p>
    <w:p w14:paraId="61DC2C89" w14:textId="77777777" w:rsidR="00411A76" w:rsidRPr="003F7DC9" w:rsidRDefault="00411A76" w:rsidP="00F93B18">
      <w:pPr>
        <w:tabs>
          <w:tab w:val="left" w:pos="6670"/>
        </w:tabs>
        <w:ind w:left="709" w:right="794" w:hanging="3685"/>
        <w:rPr>
          <w:i/>
          <w:sz w:val="20"/>
        </w:rPr>
      </w:pPr>
      <w:r w:rsidRPr="003F7DC9">
        <w:rPr>
          <w:i/>
          <w:color w:val="0B0B0B"/>
          <w:sz w:val="20"/>
        </w:rPr>
        <w:t>Presidente</w:t>
      </w:r>
      <w:r w:rsidRPr="003F7DC9">
        <w:rPr>
          <w:i/>
          <w:color w:val="0B0B0B"/>
          <w:spacing w:val="9"/>
          <w:sz w:val="20"/>
        </w:rPr>
        <w:t xml:space="preserve"> </w:t>
      </w:r>
      <w:r w:rsidRPr="003F7DC9">
        <w:rPr>
          <w:i/>
          <w:color w:val="0B0B0B"/>
          <w:sz w:val="20"/>
        </w:rPr>
        <w:t>del</w:t>
      </w:r>
      <w:r w:rsidRPr="003F7DC9">
        <w:rPr>
          <w:i/>
          <w:color w:val="0B0B0B"/>
          <w:spacing w:val="10"/>
          <w:sz w:val="20"/>
        </w:rPr>
        <w:t xml:space="preserve"> </w:t>
      </w:r>
      <w:r w:rsidRPr="003F7DC9">
        <w:rPr>
          <w:i/>
          <w:color w:val="0B0B0B"/>
          <w:sz w:val="20"/>
        </w:rPr>
        <w:t>Consiglio</w:t>
      </w:r>
      <w:r w:rsidRPr="003F7DC9">
        <w:rPr>
          <w:i/>
          <w:color w:val="0B0B0B"/>
          <w:sz w:val="20"/>
        </w:rPr>
        <w:tab/>
      </w:r>
      <w:r w:rsidR="00F93B18" w:rsidRPr="003F7DC9">
        <w:rPr>
          <w:i/>
          <w:color w:val="0B0B0B"/>
          <w:sz w:val="20"/>
        </w:rPr>
        <w:t xml:space="preserve">                                                   Presidente del Consiglio</w:t>
      </w:r>
      <w:r w:rsidR="00F93B18" w:rsidRPr="003F7DC9">
        <w:rPr>
          <w:i/>
          <w:color w:val="0B0B0B"/>
          <w:sz w:val="20"/>
        </w:rPr>
        <w:tab/>
      </w:r>
      <w:r w:rsidR="00F93B18" w:rsidRPr="003F7DC9">
        <w:rPr>
          <w:i/>
          <w:color w:val="0B0B0B"/>
          <w:sz w:val="20"/>
        </w:rPr>
        <w:tab/>
      </w:r>
      <w:r w:rsidRPr="003F7DC9">
        <w:rPr>
          <w:i/>
          <w:color w:val="0B0B0B"/>
          <w:sz w:val="20"/>
        </w:rPr>
        <w:t>Ministro</w:t>
      </w:r>
      <w:r w:rsidRPr="003F7DC9">
        <w:rPr>
          <w:i/>
          <w:color w:val="0B0B0B"/>
          <w:spacing w:val="2"/>
          <w:sz w:val="20"/>
        </w:rPr>
        <w:t xml:space="preserve"> </w:t>
      </w:r>
      <w:r w:rsidRPr="003F7DC9">
        <w:rPr>
          <w:i/>
          <w:color w:val="0B0B0B"/>
          <w:sz w:val="20"/>
        </w:rPr>
        <w:t>dell’Interno</w:t>
      </w:r>
    </w:p>
    <w:p w14:paraId="56A5627A" w14:textId="77777777" w:rsidR="00411A76" w:rsidRPr="003F7DC9" w:rsidRDefault="00411A76" w:rsidP="00C5503A">
      <w:pPr>
        <w:pStyle w:val="Corpotesto"/>
        <w:ind w:left="709" w:right="794"/>
        <w:rPr>
          <w:i/>
          <w:sz w:val="24"/>
        </w:rPr>
      </w:pPr>
    </w:p>
    <w:p w14:paraId="21BFD2F1" w14:textId="77777777" w:rsidR="00411A76" w:rsidRPr="003F7DC9" w:rsidRDefault="00411A76" w:rsidP="00C5503A">
      <w:pPr>
        <w:pStyle w:val="Corpotesto"/>
        <w:spacing w:before="8"/>
        <w:ind w:left="426" w:right="794"/>
        <w:rPr>
          <w:i/>
          <w:sz w:val="30"/>
        </w:rPr>
      </w:pPr>
    </w:p>
    <w:p w14:paraId="570C1B40" w14:textId="77777777" w:rsidR="00411A76" w:rsidRPr="003F7DC9" w:rsidRDefault="00411A76" w:rsidP="00F93B18">
      <w:pPr>
        <w:pStyle w:val="Corpotesto"/>
        <w:ind w:left="709" w:right="794"/>
      </w:pPr>
      <w:r w:rsidRPr="003F7DC9">
        <w:rPr>
          <w:color w:val="0B0B0B"/>
        </w:rPr>
        <w:t>Roma, 15 maggio 2020</w:t>
      </w:r>
    </w:p>
    <w:p w14:paraId="067E4CD5" w14:textId="77777777" w:rsidR="004C1BFC" w:rsidRPr="003F7DC9" w:rsidRDefault="004C1BFC" w:rsidP="00E42400">
      <w:pPr>
        <w:ind w:left="426"/>
        <w:jc w:val="both"/>
        <w:rPr>
          <w:sz w:val="20"/>
        </w:rPr>
        <w:sectPr w:rsidR="004C1BFC" w:rsidRPr="003F7DC9">
          <w:pgSz w:w="11900" w:h="16840"/>
          <w:pgMar w:top="1600" w:right="440" w:bottom="280" w:left="460" w:header="720" w:footer="720" w:gutter="0"/>
          <w:cols w:space="720"/>
        </w:sectPr>
      </w:pPr>
    </w:p>
    <w:p w14:paraId="36562E0B" w14:textId="2226F1B0" w:rsidR="0032000A" w:rsidRPr="00FF37CB" w:rsidRDefault="00C21061" w:rsidP="00D311A0">
      <w:pPr>
        <w:pStyle w:val="titolo10"/>
        <w:rPr>
          <w:lang w:val="it"/>
        </w:rPr>
      </w:pPr>
      <w:r>
        <w:rPr>
          <w:lang w:val="it"/>
        </w:rPr>
        <w:lastRenderedPageBreak/>
        <w:t>Allegato</w:t>
      </w:r>
      <w:r w:rsidR="0032000A" w:rsidRPr="00FF37CB">
        <w:rPr>
          <w:lang w:val="it"/>
        </w:rPr>
        <w:t xml:space="preserve"> 8</w:t>
      </w:r>
    </w:p>
    <w:p w14:paraId="23312B59" w14:textId="77777777" w:rsidR="0032000A" w:rsidRPr="00FF37CB" w:rsidRDefault="0032000A" w:rsidP="000418E1">
      <w:pPr>
        <w:widowControl/>
        <w:tabs>
          <w:tab w:val="left" w:pos="1418"/>
          <w:tab w:val="left" w:pos="1832"/>
          <w:tab w:val="left" w:pos="2748"/>
          <w:tab w:val="left" w:pos="3664"/>
          <w:tab w:val="left" w:pos="4580"/>
          <w:tab w:val="left" w:pos="5496"/>
          <w:tab w:val="left" w:pos="6412"/>
          <w:tab w:val="left" w:pos="7328"/>
          <w:tab w:val="left" w:pos="9160"/>
          <w:tab w:val="left" w:pos="9639"/>
          <w:tab w:val="left" w:pos="10992"/>
          <w:tab w:val="left" w:pos="11908"/>
          <w:tab w:val="left" w:pos="12824"/>
          <w:tab w:val="left" w:pos="13740"/>
          <w:tab w:val="left" w:pos="14656"/>
        </w:tabs>
        <w:autoSpaceDE/>
        <w:autoSpaceDN/>
        <w:spacing w:after="100" w:line="276" w:lineRule="auto"/>
        <w:ind w:left="993" w:right="249" w:hanging="284"/>
        <w:jc w:val="center"/>
        <w:rPr>
          <w:b/>
          <w:color w:val="222222"/>
          <w:sz w:val="24"/>
          <w:szCs w:val="24"/>
          <w:lang w:val="it" w:bidi="ar-SA"/>
        </w:rPr>
      </w:pPr>
      <w:r w:rsidRPr="00FF37CB">
        <w:rPr>
          <w:b/>
          <w:color w:val="222222"/>
          <w:sz w:val="24"/>
          <w:szCs w:val="24"/>
          <w:lang w:val="it" w:bidi="ar-SA"/>
        </w:rPr>
        <w:t>Presidenza del Consiglio dei ministri - Dipartimento per le politiche della famiglia</w:t>
      </w:r>
    </w:p>
    <w:p w14:paraId="3058B685" w14:textId="77777777" w:rsidR="0032000A" w:rsidRPr="00FF37CB" w:rsidRDefault="0032000A" w:rsidP="0032000A">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1560" w:hanging="284"/>
        <w:jc w:val="both"/>
        <w:rPr>
          <w:b/>
          <w:color w:val="222222"/>
          <w:sz w:val="20"/>
          <w:szCs w:val="20"/>
          <w:lang w:val="it" w:bidi="ar-SA"/>
        </w:rPr>
      </w:pPr>
      <w:r w:rsidRPr="00FF37CB">
        <w:rPr>
          <w:b/>
          <w:color w:val="222222"/>
          <w:sz w:val="20"/>
          <w:szCs w:val="20"/>
          <w:lang w:val="it" w:bidi="ar-SA"/>
        </w:rPr>
        <w:t xml:space="preserve"> </w:t>
      </w:r>
    </w:p>
    <w:p w14:paraId="565EE734" w14:textId="77777777" w:rsidR="0032000A" w:rsidRPr="00FF37CB" w:rsidRDefault="0032000A" w:rsidP="000418E1">
      <w:pPr>
        <w:widowControl/>
        <w:tabs>
          <w:tab w:val="left" w:pos="1418"/>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autoSpaceDE/>
        <w:autoSpaceDN/>
        <w:spacing w:after="100" w:line="276" w:lineRule="auto"/>
        <w:ind w:left="1418" w:right="1241" w:hanging="284"/>
        <w:jc w:val="center"/>
        <w:rPr>
          <w:b/>
          <w:color w:val="222222"/>
          <w:lang w:val="it" w:bidi="ar-SA"/>
        </w:rPr>
      </w:pPr>
      <w:r w:rsidRPr="00FF37CB">
        <w:rPr>
          <w:b/>
          <w:color w:val="222222"/>
          <w:lang w:val="it" w:bidi="ar-SA"/>
        </w:rPr>
        <w:t>Linee guida per la gestione in sicurezza di opportunità organizzate di socialità e gioco per bambini e adolescenti nella fase 2 dell'emergenza COVID-19</w:t>
      </w:r>
    </w:p>
    <w:p w14:paraId="11D89C65" w14:textId="77777777" w:rsidR="0032000A" w:rsidRPr="00FF37CB" w:rsidRDefault="0032000A" w:rsidP="0032000A">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1560" w:hanging="284"/>
        <w:jc w:val="center"/>
        <w:outlineLvl w:val="0"/>
        <w:rPr>
          <w:smallCaps/>
          <w:color w:val="222222"/>
          <w:sz w:val="20"/>
          <w:szCs w:val="20"/>
          <w:lang w:val="it" w:bidi="ar-SA"/>
        </w:rPr>
      </w:pPr>
      <w:r w:rsidRPr="00FF37CB">
        <w:rPr>
          <w:smallCaps/>
          <w:color w:val="222222"/>
          <w:sz w:val="20"/>
          <w:szCs w:val="20"/>
          <w:lang w:val="it" w:bidi="ar-SA"/>
        </w:rPr>
        <w:t>INTRODUZIONE</w:t>
      </w:r>
    </w:p>
    <w:p w14:paraId="3DF494C0"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Nuove opportunità per garantire ai bambini e agli adolescenti l’esercizio del diritto alla socialità e al gioco)</w:t>
      </w:r>
    </w:p>
    <w:p w14:paraId="6AFB5D38" w14:textId="618468B0"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mergenza sanitaria determinatasi in conseguenza della diffusione epidemica del COVID-19 ha reso necessari provvedimenti di protezione che hanno limitato fortemente la possibilità di movimento al di fuori del contesto domestico. In particolare, con la sospensione di tutte le attività educative e scolastiche in presenza, si è limitata drasticamente la possibilità di svolgere esperienze al di fuori del contesto domestico e familiare per i bambini e per gli adolescenti.</w:t>
      </w:r>
    </w:p>
    <w:p w14:paraId="4834148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ebbene le esigenze di garantire condizioni di sicurezza e di salute per la popolazione abbiano positivamente giustificato i provvedimenti restrittivi di cui sopra, una delle conseguenze degli stessi è stata quella di incidere fortemente su quelle condizioni di ordinario benessere dei bambini e degli adolescenti che si legano strettamente ad alcuni diritti fondamentali, come quelli all’incontro sociale fra pari, al gioco e all’educazione.</w:t>
      </w:r>
    </w:p>
    <w:p w14:paraId="110410C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Partendo dalle circostanze sopra richiamate, e tenuto conto dell’evoluzione del contesto emergenziale, anche a livello normativo, nonché della riapertura dei servizi educativi e scolastici a partire dal mese di settembre 2020, le presenti linee guida hanno l’obiettivo di individuare orientamenti e proposte per realizzare, nell’attuale fase 2 dell’emergenza COVID-19, opportunità organizzate di socialità e gioco per bambini e adolescenti, contenendo il rischio di contagio epidemiologico.</w:t>
      </w:r>
    </w:p>
    <w:p w14:paraId="6405642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ale prospettiva è stata perseguita ricercando il giusto bilanciamento tra il diritto alla socialità, al gioco e in generale all’educazione dei bambini e degli adolescenti e, d’altra parte, la necessità di garantire condizioni di tutela della loro salute, nonché di quella delle famiglie e del personale educativo e ausiliario impegnato nello svolgimento delle diverse iniziative.</w:t>
      </w:r>
    </w:p>
    <w:p w14:paraId="3DE1458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momento in cui si immagina una, seppur ridotta e controllata, interazione tra persone, non è infatti possibile azzerare completamente il rischio di contagio, il quale va governato e ridotto al minimo secondo precise linee guida e protocolli contenenti adeguate misure di sicurezza e di tutela della salute.</w:t>
      </w:r>
    </w:p>
    <w:p w14:paraId="063424F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Esiste peraltro una diffusa convergenza di orientamenti che sottolineano la necessità di avere linee guida generali e unitarie relativamente ai requisiti per la riapertura delle attività, in relazione agli standard ambientali, al rapporto numerico e alla definizione dei controlli sanitari preventivi sui bambini, sugli adolescenti, sugli operatori, educatori, animatori e sulle famiglie.</w:t>
      </w:r>
    </w:p>
    <w:p w14:paraId="197A7C3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Al contempo, occorrono anche indicazioni chiare circa i necessari protocolli operativi da adottare durante le attività, sia sui minori, che per garantire appropriate condizioni igieniche ai locali e ai diversi materiali impiegati.</w:t>
      </w:r>
    </w:p>
    <w:p w14:paraId="0AFCCA3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punto di maggiore attenzione riguarda infatti la definizione delle procedure per attuare le condizioni che consentano di offrire opportunità di esercizio del diritto alla socialità e al gioco in condizioni di sicurezza, o almeno nel maggior grado di sicurezza possibile, date le circostanze.</w:t>
      </w:r>
    </w:p>
    <w:p w14:paraId="1EE741B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stituiscono elementi di riferimento trasversali alle esperienze e alle attività prospettate nelle diverse sezioni del documento:</w:t>
      </w:r>
    </w:p>
    <w:p w14:paraId="28D165EC" w14:textId="77777777" w:rsidR="0032000A" w:rsidRPr="00FF37CB" w:rsidRDefault="0032000A" w:rsidP="00D311A0">
      <w:pPr>
        <w:widowControl/>
        <w:numPr>
          <w:ilvl w:val="0"/>
          <w:numId w:val="13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 centratura sulla qualità della relazione interpersonale, mediante il rapporto individuale fra l’adulto e il bambino, nel caso di bambini di età inferiore ai 3 anni, e mediante l’organizzazione delle attività in piccoli gruppi nel caso di bambini più grandi e degli adolescenti, evitando contatti tra gruppi diversi;</w:t>
      </w:r>
    </w:p>
    <w:p w14:paraId="043FD10D" w14:textId="77777777" w:rsidR="0032000A" w:rsidRPr="00FF37CB" w:rsidRDefault="0032000A" w:rsidP="00D311A0">
      <w:pPr>
        <w:widowControl/>
        <w:numPr>
          <w:ilvl w:val="0"/>
          <w:numId w:val="13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ttenta organizzazione degli spazi più idonei e sicuri, privilegiando quelli esterni e il loro allestimento per favorire attività di piccoli gruppi;</w:t>
      </w:r>
    </w:p>
    <w:p w14:paraId="1F4389AF" w14:textId="77777777" w:rsidR="0032000A" w:rsidRPr="00FF37CB" w:rsidRDefault="0032000A" w:rsidP="00D311A0">
      <w:pPr>
        <w:widowControl/>
        <w:numPr>
          <w:ilvl w:val="0"/>
          <w:numId w:val="13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lastRenderedPageBreak/>
        <w:t>l’attenzione particolare agli aspetti igienici e di pulizia, al fine di ridurre i rischi tramite protocolli di sicurezza adeguati.</w:t>
      </w:r>
    </w:p>
    <w:p w14:paraId="7D05CD9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n questi presupposti e finalità generali, le linee guida trattano due distinte tipologie di interesse, che proseguono nella realizzazione anche nella fase temporale che il Paese sta vivendo, a seguito della riapertura dei servizi educativi e delle scuole a partire dal mese di settembre 2020.</w:t>
      </w:r>
    </w:p>
    <w:p w14:paraId="62AE3EC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particolare, ci si riferisce:</w:t>
      </w:r>
    </w:p>
    <w:p w14:paraId="51AC29FE" w14:textId="77777777" w:rsidR="0032000A" w:rsidRPr="00FF37CB" w:rsidRDefault="0032000A" w:rsidP="00D311A0">
      <w:pPr>
        <w:widowControl/>
        <w:numPr>
          <w:ilvl w:val="0"/>
          <w:numId w:val="13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lla regolamentazione delle aperture di parchi, giardini pubblici e aree gioco per la frequentazione da parte dei bambini, anche di età inferiore ai 3 anni, e degli adolescenti;</w:t>
      </w:r>
    </w:p>
    <w:p w14:paraId="54D3E836" w14:textId="77777777" w:rsidR="0032000A" w:rsidRPr="00FF37CB" w:rsidRDefault="0032000A" w:rsidP="00D311A0">
      <w:pPr>
        <w:widowControl/>
        <w:numPr>
          <w:ilvl w:val="0"/>
          <w:numId w:val="13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alla realizzazione di attività ludico-ricreative, di educazione non formale e attività sperimentali di educazione all’aperto (in inglese, </w:t>
      </w:r>
      <w:r w:rsidRPr="00FF37CB">
        <w:rPr>
          <w:i/>
          <w:color w:val="222222"/>
          <w:sz w:val="20"/>
          <w:szCs w:val="20"/>
          <w:lang w:val="it" w:bidi="ar-SA"/>
        </w:rPr>
        <w:t>outdoor education</w:t>
      </w:r>
      <w:r w:rsidRPr="00FF37CB">
        <w:rPr>
          <w:color w:val="222222"/>
          <w:sz w:val="20"/>
          <w:szCs w:val="20"/>
          <w:lang w:val="it" w:bidi="ar-SA"/>
        </w:rPr>
        <w:t>).</w:t>
      </w:r>
    </w:p>
    <w:p w14:paraId="608051E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 finalità perseguita di preservare le condizioni per l’esercizio da parte di bambini e adolescenti del diritto alla socialità e al gioco, anche oltre i confini della dimensione domestica e familiare, si intreccia fortemente con le problematiche inerenti alla conciliazione delle dimensioni di cura e lavoro da parte di chi esercita la responsabilità genitoriale, specialmente a seguito della ripresa delle attività lavorative in presenza.</w:t>
      </w:r>
    </w:p>
    <w:p w14:paraId="35D22504"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1</w:t>
      </w:r>
    </w:p>
    <w:p w14:paraId="59E2E318"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pertura regolamentata di parchi, giardini pubblici e di aree gioco per bambini e adolescenti)</w:t>
      </w:r>
    </w:p>
    <w:p w14:paraId="702EE4F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parchi, i giardini pubblici e le aree gioco rappresentano una risorsa disponibile di grande importanza per tutti, certamente anche per i bambini e per gli adolescenti, per realizzare esperienze all’aria aperta e orientate sia alla scoperta dell’ambiente, sia alla realizzazione di attività di gioco col supporto di attrezzature poste ad arredo dello spazio stesso.</w:t>
      </w:r>
    </w:p>
    <w:p w14:paraId="52138C8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 loro riapertura ha rappresentato indubbiamente un fatto positivo per il recupero di un equilibrio psicologico e fisico che ha risentito delle prescrizioni che hanno impedito di uscire dalla propria abitazione, sebbene anche in questa fase sia necessaria una regolamentazione nelle forme di accesso, nelle modalità di controllo delle condizioni igieniche degli arredi e delle attrezzature disponibili e con la garanzia che sia rispettato il distanziamento fisico e l’utilizzo dei dispositivi di protezione individuale (DPI), così come previsto dalla normativa vigente.</w:t>
      </w:r>
    </w:p>
    <w:p w14:paraId="530245E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Gli aspetti considerati riguardano:</w:t>
      </w:r>
    </w:p>
    <w:p w14:paraId="194046E6" w14:textId="77777777" w:rsidR="0032000A" w:rsidRPr="00FF37CB" w:rsidRDefault="0032000A" w:rsidP="00D311A0">
      <w:pPr>
        <w:widowControl/>
        <w:numPr>
          <w:ilvl w:val="0"/>
          <w:numId w:val="13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ccessibilità degli spazi;</w:t>
      </w:r>
    </w:p>
    <w:p w14:paraId="51EC9DD3" w14:textId="77777777" w:rsidR="0032000A" w:rsidRPr="00FF37CB" w:rsidRDefault="0032000A" w:rsidP="00D311A0">
      <w:pPr>
        <w:widowControl/>
        <w:numPr>
          <w:ilvl w:val="0"/>
          <w:numId w:val="13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 compiti del gestore;</w:t>
      </w:r>
    </w:p>
    <w:p w14:paraId="7D6F914C" w14:textId="77777777" w:rsidR="0032000A" w:rsidRPr="00FF37CB" w:rsidRDefault="0032000A" w:rsidP="00D311A0">
      <w:pPr>
        <w:widowControl/>
        <w:numPr>
          <w:ilvl w:val="0"/>
          <w:numId w:val="13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 responsabilità del genitore o dell’accompagnatore.</w:t>
      </w:r>
    </w:p>
    <w:p w14:paraId="3C261528"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1.1</w:t>
      </w:r>
    </w:p>
    <w:p w14:paraId="1C0685D0"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ccessibilità degli spazi)</w:t>
      </w:r>
    </w:p>
    <w:p w14:paraId="41482DB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ccesso ai parchi, ai giardini pubblici e alle aree gioco deve realizzarsi alle seguenti condizioni:</w:t>
      </w:r>
    </w:p>
    <w:p w14:paraId="090EA551" w14:textId="77777777" w:rsidR="0032000A" w:rsidRPr="00FF37CB" w:rsidRDefault="0032000A" w:rsidP="00D311A0">
      <w:pPr>
        <w:widowControl/>
        <w:numPr>
          <w:ilvl w:val="0"/>
          <w:numId w:val="12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a parte dei bambini e degli adolescenti di età da 0 a 17 anni, con l’obbligo di accompagnamento da parte di un genitore o di un altro adulto responsabile, ove necessario;</w:t>
      </w:r>
    </w:p>
    <w:p w14:paraId="11E8D41E" w14:textId="77777777" w:rsidR="0032000A" w:rsidRPr="00FF37CB" w:rsidRDefault="0032000A" w:rsidP="00D311A0">
      <w:pPr>
        <w:widowControl/>
        <w:numPr>
          <w:ilvl w:val="0"/>
          <w:numId w:val="12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imitata esclusivamente dalla necessità di non produrre assembramenti e di garantire il distanziamento fisico, ove compatibile con le attività di assistenza, e l’utilizzo dei DPI, così come previsto dalla normativa vigente, nell’area interessata.</w:t>
      </w:r>
    </w:p>
    <w:p w14:paraId="2C1E4583"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lastRenderedPageBreak/>
        <w:t>sezione 1.2</w:t>
      </w:r>
    </w:p>
    <w:p w14:paraId="205D786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Compiti del gestore)</w:t>
      </w:r>
    </w:p>
    <w:p w14:paraId="3CE1AC2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w:t>
      </w:r>
    </w:p>
    <w:p w14:paraId="3896946F" w14:textId="77777777" w:rsidR="0032000A" w:rsidRPr="00FF37CB" w:rsidRDefault="0032000A" w:rsidP="00D311A0">
      <w:pPr>
        <w:widowControl/>
        <w:numPr>
          <w:ilvl w:val="0"/>
          <w:numId w:val="12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isporre la manutenzione ordinaria dello spazio, eseguendo controlli periodici dello stato delle diverse attrezzature in esso presenti, con pulizia periodica approfondita delle superfici più toccate, con detergente neutro;</w:t>
      </w:r>
    </w:p>
    <w:p w14:paraId="03C9439D" w14:textId="77777777" w:rsidR="0032000A" w:rsidRPr="00FF37CB" w:rsidRDefault="0032000A" w:rsidP="00D311A0">
      <w:pPr>
        <w:widowControl/>
        <w:numPr>
          <w:ilvl w:val="0"/>
          <w:numId w:val="12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osizionare cartelli informativi all’ingresso delle aree verdi e delle aree gioco rispetto ai comportamenti corretti da tenere, in linea con le raccomandazioni del Ministero della salute e delle autorità competenti.</w:t>
      </w:r>
    </w:p>
    <w:p w14:paraId="5B3396FB"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1.3</w:t>
      </w:r>
    </w:p>
    <w:p w14:paraId="6533F6D2"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Responsabilità dell’accompagnatore)</w:t>
      </w:r>
    </w:p>
    <w:p w14:paraId="1590B5C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ccompagnatore deve:</w:t>
      </w:r>
    </w:p>
    <w:p w14:paraId="6B9949F5" w14:textId="77777777" w:rsidR="0032000A" w:rsidRPr="00FF37CB" w:rsidRDefault="0032000A" w:rsidP="00D311A0">
      <w:pPr>
        <w:widowControl/>
        <w:numPr>
          <w:ilvl w:val="0"/>
          <w:numId w:val="12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ttuare modalità di accompagnamento diretto dei bambini minori di 14 anni, con particolare riguardo a quelli nei primi 3 anni di vita e ai soggetti con patologie di neuropsichiatria infantile (NPI), fragilità, cronicità, in particolare:</w:t>
      </w:r>
    </w:p>
    <w:p w14:paraId="72B73995" w14:textId="77777777" w:rsidR="0032000A" w:rsidRPr="00FF37CB" w:rsidRDefault="0032000A" w:rsidP="00D311A0">
      <w:pPr>
        <w:widowControl/>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276" w:lineRule="auto"/>
        <w:ind w:left="284"/>
        <w:jc w:val="both"/>
        <w:rPr>
          <w:color w:val="222222"/>
          <w:sz w:val="20"/>
          <w:szCs w:val="20"/>
          <w:lang w:val="it" w:bidi="ar-SA"/>
        </w:rPr>
      </w:pPr>
      <w:r w:rsidRPr="00FF37CB">
        <w:rPr>
          <w:color w:val="222222"/>
          <w:sz w:val="20"/>
          <w:szCs w:val="20"/>
          <w:lang w:val="it" w:bidi="ar-SA"/>
        </w:rPr>
        <w:t>a) in caso di bambini da 0 a 3 anni, utilizzare una carrozzina, un passeggino o similari, oppure, se il bambino è in grado di deambulare autonomamente, garantire il controllo diretto da parte dell’adulto accompagnatore;</w:t>
      </w:r>
    </w:p>
    <w:p w14:paraId="7A28F373" w14:textId="77777777" w:rsidR="0032000A" w:rsidRPr="00FF37CB" w:rsidRDefault="0032000A" w:rsidP="00D311A0">
      <w:pPr>
        <w:widowControl/>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276" w:lineRule="auto"/>
        <w:ind w:left="284"/>
        <w:jc w:val="both"/>
        <w:rPr>
          <w:color w:val="222222"/>
          <w:sz w:val="20"/>
          <w:szCs w:val="20"/>
          <w:lang w:val="it" w:bidi="ar-SA"/>
        </w:rPr>
      </w:pPr>
      <w:r w:rsidRPr="00FF37CB">
        <w:rPr>
          <w:color w:val="222222"/>
          <w:sz w:val="20"/>
          <w:szCs w:val="20"/>
          <w:lang w:val="it" w:bidi="ar-SA"/>
        </w:rPr>
        <w:t>b) in caso di bambini o adolescenti con patologie NPI, fragilità, cronicità e comunque non autonomi garantire la presenza di un adulto accompagnatore;</w:t>
      </w:r>
    </w:p>
    <w:p w14:paraId="10107964" w14:textId="77777777" w:rsidR="0032000A" w:rsidRPr="00FF37CB" w:rsidRDefault="0032000A" w:rsidP="00D311A0">
      <w:pPr>
        <w:widowControl/>
        <w:numPr>
          <w:ilvl w:val="0"/>
          <w:numId w:val="12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rispettare le prescrizioni sul distanziamento fisico e sull’utilizzo dei DPI, e vigilare sui bambini che si accompagnano. Nel caso di bambini con più di 6 anni, l’accompagnatore deve vigilare affinché questi rispettino le disposizioni di distanziamento fisico e sull’utilizzo dei DPI.</w:t>
      </w:r>
    </w:p>
    <w:p w14:paraId="630DB97B"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2</w:t>
      </w:r>
    </w:p>
    <w:p w14:paraId="2091A0D1"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ttività ludico-ricreative, di educazione non formale e attività sperimentali di educazione all’aperto)</w:t>
      </w:r>
    </w:p>
    <w:p w14:paraId="0DD3327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 attività offerte possono essere realizzate dagli enti interessati, dai soggetti gestori da questi individuati e dalle organizzazioni ed enti del terzo settore.</w:t>
      </w:r>
    </w:p>
    <w:p w14:paraId="7A42DB9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Gli aspetti presi in considerazione riguardano indicazioni in merito a:</w:t>
      </w:r>
    </w:p>
    <w:p w14:paraId="71EEEEB8"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ccessibilità degli spazi;</w:t>
      </w:r>
    </w:p>
    <w:p w14:paraId="7648F1F7"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standard per il rapporto fra bambini e adolescenti accolti e lo spazio disponibile;</w:t>
      </w:r>
    </w:p>
    <w:p w14:paraId="67778AF0"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standard per il rapporto numerico fra gli operatori, gli educatori e gli animatori e i bambini e gli adolescenti, e le strategie generali per il distanziamento fisico e per l’utilizzo dei DPI;</w:t>
      </w:r>
    </w:p>
    <w:p w14:paraId="7019FCEA"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 principi generali d’igiene e pulizia;</w:t>
      </w:r>
    </w:p>
    <w:p w14:paraId="30089425"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 criteri di selezione degli operatori, educatori e animatori e per la loro formazione;</w:t>
      </w:r>
    </w:p>
    <w:p w14:paraId="54282216"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orientamenti generali per la programmazione delle attività e di stabilità nel tempo della relazione fra gli operatori, educatori e animatori e i gruppi di bambini e adolescenti;</w:t>
      </w:r>
    </w:p>
    <w:p w14:paraId="22B08D3F"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ccesso quotidiano, le modalità di accompagnamento e di ritiro dei bambini e adolescenti;</w:t>
      </w:r>
    </w:p>
    <w:p w14:paraId="6A2768E6"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l protocollo di accoglienza;</w:t>
      </w:r>
    </w:p>
    <w:p w14:paraId="04F0368B"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attenzioni speciali per i bambini, gli adolescenti, gli operatori, gli educatori e gli animatori con disabilità, vulnerabili o appartenenti a minoranze.</w:t>
      </w:r>
    </w:p>
    <w:p w14:paraId="0E69370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lastRenderedPageBreak/>
        <w:t>sezione 2.1</w:t>
      </w:r>
    </w:p>
    <w:p w14:paraId="7571F5A4"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ccessibilità degli spazi)</w:t>
      </w:r>
    </w:p>
    <w:p w14:paraId="2FE9817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ccesso agli spazi deve realizzarsi alle seguenti condizioni:</w:t>
      </w:r>
    </w:p>
    <w:p w14:paraId="2C17EFC5" w14:textId="77777777" w:rsidR="0032000A" w:rsidRPr="00FF37CB" w:rsidRDefault="0032000A" w:rsidP="00D311A0">
      <w:pPr>
        <w:widowControl/>
        <w:numPr>
          <w:ilvl w:val="0"/>
          <w:numId w:val="12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a parte di tutti i bambini e degli adolescenti. Le attività devono essere circoscritte a sottofasce di età in modo da determinare condizioni di omogeneità fra i diversi bambini e adolescenti accolti. A tale scopo, è consigliato che vengano distinte fasce relative al nido e alla scuola dell’infanzia (da 0 a 6 anni), alla scuola primaria (da 6 a 11 anni) e alla scuola secondaria (da 11 a 17 anni);</w:t>
      </w:r>
    </w:p>
    <w:p w14:paraId="2D562DFC" w14:textId="77777777" w:rsidR="0032000A" w:rsidRPr="00FF37CB" w:rsidRDefault="0032000A" w:rsidP="00D311A0">
      <w:pPr>
        <w:widowControl/>
        <w:numPr>
          <w:ilvl w:val="0"/>
          <w:numId w:val="12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mediante iscrizione. È compito del gestore definire i tempi e le modalità per l’iscrizione, dandone comunicazione al pubblico e con congruo anticipo rispetto all’inizio delle attività proposte.</w:t>
      </w:r>
    </w:p>
    <w:p w14:paraId="5E2EF91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 xml:space="preserve">Nel caso di bambini che non hanno mai frequentato un nido o una scuola dell’infanzia, si possono prevedere attività in altri luoghi, eventualmente riprendendo anche l’esempio dei micronidi o delle cosiddette </w:t>
      </w:r>
      <w:r w:rsidRPr="00FF37CB">
        <w:rPr>
          <w:i/>
          <w:color w:val="222222"/>
          <w:sz w:val="20"/>
          <w:szCs w:val="20"/>
          <w:lang w:val="it" w:bidi="ar-SA"/>
        </w:rPr>
        <w:t>tagesmutter</w:t>
      </w:r>
      <w:r w:rsidRPr="00FF37CB">
        <w:rPr>
          <w:color w:val="222222"/>
          <w:sz w:val="20"/>
          <w:szCs w:val="20"/>
          <w:lang w:val="it" w:bidi="ar-SA"/>
        </w:rPr>
        <w:t xml:space="preserve"> (articolo 2, comma 3, del decreto legislativo n. 65/2017 e articolo 48 del decreto legislativo n. 18/2020).</w:t>
      </w:r>
    </w:p>
    <w:p w14:paraId="4B1680F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può prevedere attività sportive, anche in piscina, per cui si rimanda alle vigenti linee guida per l’attività sportiva di base e l’attività motoria in genere dell’Ufficio per lo sport, della Presidenza del Consiglio dei ministri.</w:t>
      </w:r>
    </w:p>
    <w:p w14:paraId="395EFBA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consigliato predisporre spazi dedicati a ospitare bambini, adolescenti e personale che manifestino sintomatologia sospetta, attivando le procedure previste nella sezione 2.4 del presente documento. Rimane comunque ferma la responsabilità di ciascuno di non lasciare la propria abitazione in presenza di sintomi suggestivi di infezione da SARS-COV-2.</w:t>
      </w:r>
    </w:p>
    <w:p w14:paraId="0BE9AAD6"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preferibile che gli accompagnatori dei bambini e degli adolescenti abbiano un’età inferiore a 60 anni, a tutela della loro salute.</w:t>
      </w:r>
    </w:p>
    <w:p w14:paraId="1E4B93C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2 </w:t>
      </w:r>
    </w:p>
    <w:p w14:paraId="54722B4A"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Standard per il rapporto fra bambini e adolescenti accolti e spazio disponibile)</w:t>
      </w:r>
    </w:p>
    <w:p w14:paraId="3AF38D7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considerazione della necessità di garantire il distanziamento fisico e l’utilizzo dei DPI, così come previsto dalla normativa vigente, è fondamentale l’organizzazione in piccoli gruppi e l’organizzazione di una pluralità di diversi spazi o aree per lo svolgimento delle attività programmate.</w:t>
      </w:r>
    </w:p>
    <w:p w14:paraId="2C8741C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altresì opportuno privilegiare il più possibile le attività in spazi aperti all’esterno, anche se non in via esclusiva, e tenendo conto di adeguate zone d’ombra.</w:t>
      </w:r>
    </w:p>
    <w:p w14:paraId="5BF2916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 verifiche sulla funzionalità dell’organizzazione dello spazio ad accogliere le diverse attività programmate non possono prescindere dalla valutazione dell’adeguatezza di ogni spazio o area dal punto di vista della sicurezza.</w:t>
      </w:r>
    </w:p>
    <w:p w14:paraId="03C12C2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oltre, vista l’organizzazione in piccoli gruppi, è necessario uno sforzo volto a individuare una pluralità di diversi spazi o aree per lo svolgimento delle attività ludico-ricreative, di educazione non formale e di educazione all’aperto (</w:t>
      </w:r>
      <w:r w:rsidRPr="00FF37CB">
        <w:rPr>
          <w:i/>
          <w:color w:val="222222"/>
          <w:sz w:val="20"/>
          <w:szCs w:val="20"/>
          <w:lang w:val="it" w:bidi="ar-SA"/>
        </w:rPr>
        <w:t>outdoor education</w:t>
      </w:r>
      <w:r w:rsidRPr="00FF37CB">
        <w:rPr>
          <w:color w:val="222222"/>
          <w:sz w:val="20"/>
          <w:szCs w:val="20"/>
          <w:lang w:val="it" w:bidi="ar-SA"/>
        </w:rPr>
        <w:t>) nell’ambito del territorio di riferimento.</w:t>
      </w:r>
    </w:p>
    <w:p w14:paraId="24C6D6A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caso di attività in spazi chiusi, è raccomandata l’aerazione abbondante dei locali, con il ricambio di aria che deve essere frequente, tenendo le finestre aperte per la maggior parte del tempo.</w:t>
      </w:r>
    </w:p>
    <w:p w14:paraId="7B260814"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3 </w:t>
      </w:r>
    </w:p>
    <w:p w14:paraId="7D10DCA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Standard per il rapporto numerico fra gli operatori, educatori e animatori e i bambini e gli adolescenti, e le strategie generali per il distanziamento fisico e per l’utilizzo dei DPI)</w:t>
      </w:r>
    </w:p>
    <w:p w14:paraId="0AEECAF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n riferimento al rapporto numerico minimo consigliato tra operatori, educatori o animatori e bambini e adolescenti, si ritengono valide le indicazioni ordinarie stabilite su base regionale, salvo eventuali diverse disposizioni adottate dalle singole regioni.</w:t>
      </w:r>
    </w:p>
    <w:p w14:paraId="05ED31C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lastRenderedPageBreak/>
        <w:tab/>
        <w:t>Oltre alla definizione organizzativa del rapporto numerico, occorre operare per garantire il suo rispetto per l’intera durata delle attività, tenendo conto delle prescrizioni sul distanziamento fisico e sull’utilizzo dei DPI, così come previsto dalla normativa vigente.</w:t>
      </w:r>
    </w:p>
    <w:p w14:paraId="779BAD8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Per i bambini in età da 0 a 6 anni, nel rispetto dei criteri pedagogici consolidati, secondo i quali è necessario prevedere un periodo di ambientamento accompagnato da un genitore o un altro adulto accompagnatore, si suggerisce un ambientamento che potrebbe realizzarsi sempre in piccoli gruppi, comprendendo chi esercita la responsabilità genitoriale. In particolare, tale ambientamento è suggerito per i bambini già socializzati al nido o scuola dell’infanzia ma che non hanno ripreso tali attività a settembre, successivamente al periodo in cui sono rimasti a casa esclusivamente con i propri genitori o tutori, durante la fase 1 dell’emergenza. Ove possibile, occorre preferire spazi esterni o diversi da quelli frequentati dai bambini, sempre nel rispetto delle misure adottate per il contenimento del contagio, considerata la presenza di adulti che normalmente non parteciperebbero alle attività.</w:t>
      </w:r>
    </w:p>
    <w:p w14:paraId="2A5C24A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Anche in questo caso, si ritengono valide le indicazioni ordinarie stabilite su base regionale, salvo eventuali diverse disposizioni adottate dalle singole regioni.</w:t>
      </w:r>
    </w:p>
    <w:p w14:paraId="2BF5E43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ali indicazioni si ritengono valide anche per le attività che prevedono la costante presenza dei genitori o tutori insieme ai bambini in età da 0 a 6 anni (es. corsi per neogenitori, corsi di massaggio infantile). Deve sempre essere garantito il rispetto delle disposizioni vigenti in materia di distanziamento fisico e utilizzo dei DPI da parte dei soggetti con età superiore a 6 anni.</w:t>
      </w:r>
    </w:p>
    <w:p w14:paraId="134106D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4 </w:t>
      </w:r>
    </w:p>
    <w:p w14:paraId="40B15A46"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Principi generali d’igiene e pulizia)</w:t>
      </w:r>
    </w:p>
    <w:p w14:paraId="6EE1114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 xml:space="preserve">Considerato che il contagio si realizza per </w:t>
      </w:r>
      <w:r w:rsidRPr="00FF37CB">
        <w:rPr>
          <w:i/>
          <w:color w:val="222222"/>
          <w:sz w:val="20"/>
          <w:szCs w:val="20"/>
          <w:lang w:val="it" w:bidi="ar-SA"/>
        </w:rPr>
        <w:t>droplets</w:t>
      </w:r>
      <w:r w:rsidRPr="00FF37CB">
        <w:rPr>
          <w:color w:val="222222"/>
          <w:sz w:val="20"/>
          <w:szCs w:val="20"/>
          <w:lang w:val="it" w:bidi="ar-SA"/>
        </w:rPr>
        <w:t xml:space="preserve"> (goccioline di saliva emesse tossendo, starnutendo o parlando), o per contatto (es. toccare, abbracciare, dare la mano o anche toccando bocca, naso e occhi con le mani precedentemente contaminate), le misure di prevenzione da applicare sempre sono le seguenti:</w:t>
      </w:r>
    </w:p>
    <w:p w14:paraId="4B60FFE6"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gienizzarsi frequentemente le mani, in modo non frettoloso, utilizzando acqua e sapone o soluzioni o gel a base alcolica in tutti i momenti raccomandati;</w:t>
      </w:r>
    </w:p>
    <w:p w14:paraId="6346076C"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tossire o starnutire senza protezione;</w:t>
      </w:r>
    </w:p>
    <w:p w14:paraId="1097B785"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mantenere quanto più possibile il distanziamento fisico di almeno un metro dalle altre persone, seppur con i limiti di applicabilità per le caratteristiche evolutive degli utenti e le metodologie educative di un contesto estremamente dinamico; </w:t>
      </w:r>
    </w:p>
    <w:p w14:paraId="27681168"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toccarsi il viso con le mani;</w:t>
      </w:r>
    </w:p>
    <w:p w14:paraId="5E707D13"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ulire frequentemente le superfici con le quali si viene a contatto;</w:t>
      </w:r>
    </w:p>
    <w:p w14:paraId="1C7B27E2"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rieggiare frequentemente i locali.</w:t>
      </w:r>
    </w:p>
    <w:p w14:paraId="3BB5C4B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utto questo si realizza in modo più agevole nel caso di permanenza in spazi aperti, come nel caso di educazione all’aperto (</w:t>
      </w:r>
      <w:r w:rsidRPr="00FF37CB">
        <w:rPr>
          <w:i/>
          <w:color w:val="222222"/>
          <w:sz w:val="20"/>
          <w:szCs w:val="20"/>
          <w:lang w:val="it" w:bidi="ar-SA"/>
        </w:rPr>
        <w:t>outdoor education</w:t>
      </w:r>
      <w:r w:rsidRPr="00FF37CB">
        <w:rPr>
          <w:color w:val="222222"/>
          <w:sz w:val="20"/>
          <w:szCs w:val="20"/>
          <w:lang w:val="it" w:bidi="ar-SA"/>
        </w:rPr>
        <w:t>).</w:t>
      </w:r>
    </w:p>
    <w:p w14:paraId="47499D5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caso di attività con neonati o bambini in età da 0 a 3 anni (es. bambini in culla o bambini deambulanti), il gestore deve prevedere protocolli che seguano queste indicazioni:</w:t>
      </w:r>
    </w:p>
    <w:p w14:paraId="6E25F728" w14:textId="77777777" w:rsidR="0032000A" w:rsidRPr="00FF37CB" w:rsidRDefault="0032000A" w:rsidP="00D311A0">
      <w:pPr>
        <w:widowControl/>
        <w:numPr>
          <w:ilvl w:val="0"/>
          <w:numId w:val="13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operatori, educatori e animatori, non essendo sempre possibile garantire il distanziamento fisico dal bambino, possono utilizzare ulteriori dispositivi (es. guanti in nitrile e dispositivi per gli occhi, viso e mucose) oltre alla consueta mascherina chirurgica;</w:t>
      </w:r>
    </w:p>
    <w:p w14:paraId="4187B098" w14:textId="77777777" w:rsidR="0032000A" w:rsidRPr="00FF37CB" w:rsidRDefault="0032000A" w:rsidP="00D311A0">
      <w:pPr>
        <w:widowControl/>
        <w:numPr>
          <w:ilvl w:val="0"/>
          <w:numId w:val="13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qualora vengano utilizzati prodotti disinfettanti, si raccomanda di fare seguire alla disinfezione anche la fase di risciacquo, soprattutto per gli oggetti, come i giocattoli, che potrebbero essere portati in bocca dai bambini.</w:t>
      </w:r>
    </w:p>
    <w:p w14:paraId="0D8E82D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gestori delle attività devono impiegare diverse strategie per informare e incoraggiare rispetto a comportamenti che riducano il rischio di diffusione del contagio dal virus SARS-COV-2. A seguire si elencano alcune attività, a titolo di esempio.</w:t>
      </w:r>
    </w:p>
    <w:p w14:paraId="2F3D96B2" w14:textId="77777777" w:rsidR="006B503D" w:rsidRPr="00FF37CB" w:rsidRDefault="006B503D"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68CAED6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4C03425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lastRenderedPageBreak/>
        <w:tab/>
        <w:t>Prevedere una segnaletica e messaggi educativi per la prevenzione del contagio</w:t>
      </w:r>
    </w:p>
    <w:p w14:paraId="3415ECD6" w14:textId="77777777" w:rsidR="0032000A" w:rsidRPr="00FF37CB" w:rsidRDefault="0032000A" w:rsidP="00D311A0">
      <w:pPr>
        <w:widowControl/>
        <w:numPr>
          <w:ilvl w:val="0"/>
          <w:numId w:val="13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ffiggere una segnaletica nei luoghi con una visibilità significativa (es. presso le entrate in struttura, le aree destinate al consumo dei pasti, le aree destinate al riposo notturno) che promuova misure protettive giornaliere e descriva come ostacolare la diffusione dei germi (es. attraverso il corretto lavaggio delle mani e il corretto utilizzo delle mascherine, evitando di toccarsi gli occhi, il naso e la bocca con le mani, tossendo o starnutendo all’interno del gomito con il braccio piegato o di un fazzoletto, preferibilmente monouso);</w:t>
      </w:r>
    </w:p>
    <w:p w14:paraId="482B9BAB" w14:textId="77777777" w:rsidR="0032000A" w:rsidRPr="00FF37CB" w:rsidRDefault="0032000A" w:rsidP="00D311A0">
      <w:pPr>
        <w:widowControl/>
        <w:numPr>
          <w:ilvl w:val="0"/>
          <w:numId w:val="13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ncludere messaggi (es. video esplicativi) sui comportamenti corretti da tenere al fine di prevenire la diffusione del contagio, quando vengono inviate comunicazioni al personale o alle famiglie (es. il sito web della struttura, nelle e-mail, tramite gli account ufficiali sui social media);</w:t>
      </w:r>
    </w:p>
    <w:p w14:paraId="4BFFC55D" w14:textId="77777777" w:rsidR="0032000A" w:rsidRPr="00FF37CB" w:rsidRDefault="0032000A" w:rsidP="00D311A0">
      <w:pPr>
        <w:widowControl/>
        <w:numPr>
          <w:ilvl w:val="0"/>
          <w:numId w:val="13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utilizzare i manifesti e le grafiche realizzate dal Ministero della salute disponibili sul sito web istituzionale.</w:t>
      </w:r>
    </w:p>
    <w:p w14:paraId="2E435D4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695D194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ab/>
        <w:t>Sensibilizzare al corretto utilizzo delle mascherine</w:t>
      </w:r>
    </w:p>
    <w:p w14:paraId="339F4EAC" w14:textId="77777777" w:rsidR="0032000A" w:rsidRPr="00FF37CB" w:rsidRDefault="0032000A" w:rsidP="00D311A0">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mascherine devono essere indossate da tutto il personale, e da tutti gli iscritti con più di 6 anni di età. Le mascherine sono essenziali quando il distanziamento fisico è più difficile da rispettare;</w:t>
      </w:r>
    </w:p>
    <w:p w14:paraId="0199F7D3" w14:textId="77777777" w:rsidR="0032000A" w:rsidRPr="00FF37CB" w:rsidRDefault="0032000A" w:rsidP="00D311A0">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mascherine non dovrebbero essere utilizzate nel caso di bambini con meno di 6 anni di età, di persone con difficoltà respiratorie o in stato di momentanea incoscienza o di persone con disabilità tale da rendergli impossibile la rimozione della mascherina senza aiuto da parte di un’altra persona;</w:t>
      </w:r>
    </w:p>
    <w:p w14:paraId="0AC51D3E" w14:textId="77777777" w:rsidR="0032000A" w:rsidRPr="00FF37CB" w:rsidRDefault="0032000A" w:rsidP="00D311A0">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mascherine devono essere utilizzate in base alle indicazioni del Ministero della salute e delle autorità competenti;</w:t>
      </w:r>
    </w:p>
    <w:p w14:paraId="46FF80DB" w14:textId="77777777" w:rsidR="0032000A" w:rsidRPr="00FF37CB" w:rsidRDefault="0032000A" w:rsidP="00D311A0">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utilizzo delle mascherine ha lo scopo di proteggere le altre persone, nel caso in cui chi le indossa sia inconsapevolmente infetto, ma non mostri sintomi. Per prevenire la diffusione del contagio, è fondamentale che ne facciano uso tutti coloro che sono nelle condizioni di indossarle.</w:t>
      </w:r>
    </w:p>
    <w:p w14:paraId="52FF32C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234BDCF4"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ab/>
        <w:t>Garantire la sicurezza del pernottamento</w:t>
      </w:r>
    </w:p>
    <w:p w14:paraId="30683C4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e è previsto un pernottamento, il gestore deve prevedere procedure specifiche, che rispettino queste indicazioni:</w:t>
      </w:r>
    </w:p>
    <w:p w14:paraId="29DC6B9F"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occorre prevenire la condivisione di spazi comuni per i pernottamenti;</w:t>
      </w:r>
    </w:p>
    <w:p w14:paraId="08197CB8"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giornalmente deve essere misurata la temperatura corporea, in base alla procedura indicata nella sezione 2.8 </w:t>
      </w:r>
      <w:r w:rsidRPr="00FF37CB">
        <w:rPr>
          <w:i/>
          <w:color w:val="222222"/>
          <w:sz w:val="20"/>
          <w:szCs w:val="20"/>
          <w:lang w:val="it" w:bidi="ar-SA"/>
        </w:rPr>
        <w:t>Protocollo di accoglienza</w:t>
      </w:r>
      <w:r w:rsidRPr="00FF37CB">
        <w:rPr>
          <w:color w:val="222222"/>
          <w:sz w:val="20"/>
          <w:szCs w:val="20"/>
          <w:lang w:val="it" w:bidi="ar-SA"/>
        </w:rPr>
        <w:t>;</w:t>
      </w:r>
    </w:p>
    <w:p w14:paraId="54D25D09"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evono essere seguite tutte le procedure indicate nella sezione 2.8</w:t>
      </w:r>
      <w:r w:rsidRPr="00FF37CB">
        <w:rPr>
          <w:i/>
          <w:color w:val="222222"/>
          <w:sz w:val="20"/>
          <w:szCs w:val="20"/>
          <w:lang w:val="it" w:bidi="ar-SA"/>
        </w:rPr>
        <w:t xml:space="preserve"> Protocollo di accoglienza</w:t>
      </w:r>
      <w:r w:rsidRPr="00FF37CB">
        <w:rPr>
          <w:color w:val="222222"/>
          <w:sz w:val="20"/>
          <w:szCs w:val="20"/>
          <w:lang w:val="it" w:bidi="ar-SA"/>
        </w:rPr>
        <w:t>;</w:t>
      </w:r>
    </w:p>
    <w:p w14:paraId="2547F2F8"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mantenere sempre distinta la biancheria di ogni persona, l’una dall’altra;</w:t>
      </w:r>
    </w:p>
    <w:p w14:paraId="5440DF9F"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 biancheria deve essere pulita almeno una volta alla settimana, o comunque prima dell’utilizzo da parte di un'altra persona;</w:t>
      </w:r>
    </w:p>
    <w:p w14:paraId="57CFB432"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è consigliato prevedere un erogatore di gel idroalcolico per le mani all’ingresso di ogni camera o tenda, se possibile, altrimenti in aree predisposte e di facile accesso.</w:t>
      </w:r>
    </w:p>
    <w:p w14:paraId="5640CF6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0F61C28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ab/>
        <w:t>Garantire la sicurezza dei pasti</w:t>
      </w:r>
    </w:p>
    <w:p w14:paraId="3471085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e sono previsti pasti, il gestore deve prevedere procedure specifiche, che rispettino queste indicazioni:</w:t>
      </w:r>
    </w:p>
    <w:p w14:paraId="6F59D422" w14:textId="77777777" w:rsidR="0032000A" w:rsidRPr="00FF37CB" w:rsidRDefault="0032000A" w:rsidP="00D311A0">
      <w:pPr>
        <w:widowControl/>
        <w:numPr>
          <w:ilvl w:val="0"/>
          <w:numId w:val="13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operatori, educatori o animatori devono lavarsi le mani prima di preparare il pasto e dopo aver aiutato eventualmente i bambini;</w:t>
      </w:r>
    </w:p>
    <w:p w14:paraId="642C1715" w14:textId="77777777" w:rsidR="0032000A" w:rsidRPr="00FF37CB" w:rsidRDefault="0032000A" w:rsidP="00D311A0">
      <w:pPr>
        <w:widowControl/>
        <w:numPr>
          <w:ilvl w:val="0"/>
          <w:numId w:val="13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è preferibile usare posate, bicchieri e stoviglie personali o monouso e biodegradabili. Altrimenti, il gestore deve prevedere che le stoviglie siano pulite con sapone e acqua calda, o tramite una lavastoviglie;</w:t>
      </w:r>
    </w:p>
    <w:p w14:paraId="0A7E6EDA" w14:textId="77777777" w:rsidR="0032000A" w:rsidRPr="00FF37CB" w:rsidRDefault="0032000A" w:rsidP="00D311A0">
      <w:pPr>
        <w:widowControl/>
        <w:numPr>
          <w:ilvl w:val="0"/>
          <w:numId w:val="13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è possibile ricorrere a un servizio di ristorazione esterno, purché i pasti siano realizzati secondo la normativa vigente (per approfondimenti, si rimanda all’allegato 17 del decreto del Presidente del Consiglio dei ministri 17 maggio 2020, alla sezione “Ristorazione”, e successivi aggiornamenti).</w:t>
      </w:r>
    </w:p>
    <w:p w14:paraId="2F6F5C1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 xml:space="preserve">In generale, i gestori devono rispettare tutte le altre indicazioni e regolamentazioni statali, regionali e locali in materia di preparazione dei pasti, anche in riferimento alle indicazioni contenute nel rapporto dell’Istituto superiore di </w:t>
      </w:r>
      <w:r w:rsidRPr="00FF37CB">
        <w:rPr>
          <w:color w:val="222222"/>
          <w:sz w:val="20"/>
          <w:szCs w:val="20"/>
          <w:lang w:val="it" w:bidi="ar-SA"/>
        </w:rPr>
        <w:lastRenderedPageBreak/>
        <w:t>sanità COVID-19 n. 32/2020, concernente indicazioni ad interim sul contenimento del contagio da SARS-COV-2 e sull’igiene degli alimenti nell’ambito della ristorazione e somministrazione di alimenti. Versione del 27 maggio 2020.</w:t>
      </w:r>
    </w:p>
    <w:p w14:paraId="5E2CAF5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734FF71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r>
      <w:r w:rsidRPr="00FF37CB">
        <w:rPr>
          <w:i/>
          <w:color w:val="222222"/>
          <w:sz w:val="20"/>
          <w:szCs w:val="20"/>
          <w:lang w:val="it" w:bidi="ar-SA"/>
        </w:rPr>
        <w:t>Pulire e igienizzare gli ambienti</w:t>
      </w:r>
    </w:p>
    <w:p w14:paraId="5DC7470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i/>
          <w:color w:val="222222"/>
          <w:sz w:val="20"/>
          <w:szCs w:val="20"/>
          <w:lang w:val="it" w:bidi="ar-SA"/>
        </w:rPr>
        <w:tab/>
      </w:r>
      <w:r w:rsidRPr="00FF37CB">
        <w:rPr>
          <w:color w:val="222222"/>
          <w:sz w:val="20"/>
          <w:szCs w:val="20"/>
          <w:lang w:val="it" w:bidi="ar-SA"/>
        </w:rPr>
        <w:t>Il gestore deve assicurare, almeno una volta al giorno, la adeguata pulizia di tutti gli ambienti e dei servizi igienici, nonché una igienizzazione periodica.</w:t>
      </w:r>
    </w:p>
    <w:p w14:paraId="40FCECB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t>È consigliato che il gestore esegua le procedure previste dal rapporto dell’Istituto superiore di sanità COVID-19 n. 25/2020, concernente le raccomandazioni ad interim sulla sanificazione di strutture non sanitarie nell’attuale emergenza COVID-19: superfici, ambienti interni e abbigliamento, e successivi aggiornamenti.</w:t>
      </w:r>
    </w:p>
    <w:p w14:paraId="421267D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r>
    </w:p>
    <w:p w14:paraId="5726C63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r>
      <w:r w:rsidRPr="00FF37CB">
        <w:rPr>
          <w:i/>
          <w:color w:val="222222"/>
          <w:sz w:val="20"/>
          <w:szCs w:val="20"/>
          <w:lang w:val="it" w:bidi="ar-SA"/>
        </w:rPr>
        <w:t>Prevedere scorte adeguate</w:t>
      </w:r>
    </w:p>
    <w:p w14:paraId="058F631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 garantire l’igiene e la salute durante le attività. Il gestore deve prevedere sufficienti scorte di mascherine di tipo chirurgico, sapone, gel idroalcolico per le mani, salviette asciugamani in carta monouso, salviette disinfettanti e cestini per i rifiuti provvisti di pedale per l’apertura, o comunque che non prevedano contatto con le mani.</w:t>
      </w:r>
    </w:p>
    <w:p w14:paraId="68D9D9F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088B22A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r>
      <w:r w:rsidRPr="00FF37CB">
        <w:rPr>
          <w:i/>
          <w:color w:val="222222"/>
          <w:sz w:val="20"/>
          <w:szCs w:val="20"/>
          <w:lang w:val="it" w:bidi="ar-SA"/>
        </w:rPr>
        <w:t>Risposta a eventuali casi e focolai da COVID-19</w:t>
      </w:r>
    </w:p>
    <w:p w14:paraId="5CBC752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l’eventualità che compaiano casi o focolai da COVID-19, è consigliato che il gestore esegua le procedure previste dal rapporto dell’Istituto superiore di sanità COVID-19 n. 58/2020, concernente le indicazioni operative per la gestione di casi di focolai di SARS-COV-2 nelle scuole e nei servizi educativi dell'infanzia, e successivi aggiornamenti.</w:t>
      </w:r>
    </w:p>
    <w:p w14:paraId="44E6F38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ogni caso, la presenza di un caso confermato necessiterà l’attivazione da parte della struttura di un monitoraggio attento da avviare in stretto raccordo con il Dipartimento di prevenzione locale, al fine di identificare precocemente la comparsa di possibili altri casi che possano prefigurare l’insorgenza di un focolaio epidemico. In tale situazione, l’autorità sanitaria potrà valutare tutte le misure ritenute idonee.</w:t>
      </w:r>
    </w:p>
    <w:p w14:paraId="6B19F2E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5 </w:t>
      </w:r>
    </w:p>
    <w:p w14:paraId="5D89BA0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Criteri di selezione degli operatori, educatori e animatori e per la loro formazione)</w:t>
      </w:r>
    </w:p>
    <w:p w14:paraId="07B36F0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consentita la possibilità di coinvolgimento di operatori, educatori o animatori volontari, opportunamente informati e formati.</w:t>
      </w:r>
    </w:p>
    <w:p w14:paraId="09B7EF8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può impiegare personale ausiliario o di supporto per specifiche attività (es. maestri di musica, educatori professionali) o in sostituzione temporanea di altri operatori, educatori o animatori responsabili dei piccoli gruppi.</w:t>
      </w:r>
    </w:p>
    <w:p w14:paraId="706D1BE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utto il personale, retribuito e volontario, deve essere informato e formato sui temi della prevenzione di COVID-19, nonché per gli aspetti di utilizzo dei DPI e delle misure di igiene e pulizia.</w:t>
      </w:r>
    </w:p>
    <w:p w14:paraId="24D38106"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gestori e gli operatori, educatori o animatori possono fruire dei corsi online erogati dall’Istituto superiore di sanità sulla propria piattaforma istituzionale di formazione online a distanza (http://eduiss.it), salvo specifiche attività formative richieste o promosse dalle autorità competenti.</w:t>
      </w:r>
    </w:p>
    <w:p w14:paraId="6109877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Per periodi d’attività superiori a 15 giorni, è possibile prevedere un cambio degli operatori, educatori o animatori responsabili per ogni piccolo gruppo. Si raccomanda inoltre che venga predisposta un’attività di affiancamento con un altro operatore, educatore o animatore, qualora sia previsto tale cambio, così da favorire una familiarità fra i bambini e gli adolescenti con il nuovo operatore, educatore o animatore responsabile del piccolo gruppo.</w:t>
      </w:r>
    </w:p>
    <w:p w14:paraId="459DBFB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Al fine di assicurare un'adeguata presenza di personale, sempre in coerenza con quanto sopra esplicitato, potranno essere promosse forme di collaborazione con enti e progetti di servizio civile, per l'utilizzo dei volontari a supporto delle attività.</w:t>
      </w:r>
    </w:p>
    <w:p w14:paraId="4FD1664A"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lastRenderedPageBreak/>
        <w:t xml:space="preserve">Sezione 2.6 </w:t>
      </w:r>
    </w:p>
    <w:p w14:paraId="2F4DFA4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Orientamenti generali per la programmazione delle attività e di stabilità nel tempo della relazione fra operatori, educatori o animatori e i gruppi di bambini e adolescenti)</w:t>
      </w:r>
    </w:p>
    <w:p w14:paraId="5D88388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 favorire l’organizzazione di piccoli gruppi di bambini e adolescenti, garantendo la condizione della loro stabilità per tutto il tempo di svolgimento delle attività. Anche la relazione tra il piccolo gruppo di bambini e adolescenti e gli operatori, educatori o animatori attribuiti deve essere garantita con continuità nel tempo.</w:t>
      </w:r>
    </w:p>
    <w:p w14:paraId="4DECB994"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 due condizioni di cui sopra proteggono dalla possibilità di diffusione allargata del contagio, nel caso tale evenienza si venga a determinare, garantendo altresì la possibilità di puntuale tracciamento del medesimo.</w:t>
      </w:r>
    </w:p>
    <w:p w14:paraId="0D98414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 realizzazione delle diverse attività programmate deve realizzarsi inoltre nel rispetto delle seguenti principali condizioni:</w:t>
      </w:r>
    </w:p>
    <w:p w14:paraId="250C0FF7" w14:textId="77777777" w:rsidR="0032000A" w:rsidRPr="00FF37CB" w:rsidRDefault="0032000A" w:rsidP="00D311A0">
      <w:pPr>
        <w:widowControl/>
        <w:numPr>
          <w:ilvl w:val="0"/>
          <w:numId w:val="13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continuità di relazione fra ogni operatore, educatore o animatore e i piccoli gruppi di bambini e adolescenti, anche al fine di consentire l’eventuale tracciamento di potenziali casi di contagio. In caso di attività che prevedono più turni, un operatore, educatore o animatore può essere assegnato a un gruppo per ogni turno;</w:t>
      </w:r>
    </w:p>
    <w:p w14:paraId="5ACD36CB" w14:textId="77777777" w:rsidR="0032000A" w:rsidRPr="00FF37CB" w:rsidRDefault="0032000A" w:rsidP="00D311A0">
      <w:pPr>
        <w:widowControl/>
        <w:numPr>
          <w:ilvl w:val="0"/>
          <w:numId w:val="13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quanto previsto dalla precedente sezione 2.4</w:t>
      </w:r>
      <w:r w:rsidRPr="00FF37CB">
        <w:rPr>
          <w:i/>
          <w:color w:val="222222"/>
          <w:sz w:val="20"/>
          <w:szCs w:val="20"/>
          <w:lang w:val="it" w:bidi="ar-SA"/>
        </w:rPr>
        <w:t xml:space="preserve"> Principi d’igiene e pulizia</w:t>
      </w:r>
      <w:r w:rsidRPr="00FF37CB">
        <w:rPr>
          <w:color w:val="222222"/>
          <w:sz w:val="20"/>
          <w:szCs w:val="20"/>
          <w:lang w:val="it" w:bidi="ar-SA"/>
        </w:rPr>
        <w:t>;</w:t>
      </w:r>
    </w:p>
    <w:p w14:paraId="0DBBEF34" w14:textId="77777777" w:rsidR="0032000A" w:rsidRPr="00FF37CB" w:rsidRDefault="0032000A" w:rsidP="00D311A0">
      <w:pPr>
        <w:widowControl/>
        <w:numPr>
          <w:ilvl w:val="0"/>
          <w:numId w:val="13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i/>
          <w:color w:val="222222"/>
          <w:sz w:val="20"/>
          <w:szCs w:val="20"/>
          <w:lang w:val="it" w:bidi="ar-SA"/>
        </w:rPr>
        <w:t>non</w:t>
      </w:r>
      <w:r w:rsidRPr="00FF37CB">
        <w:rPr>
          <w:color w:val="222222"/>
          <w:sz w:val="20"/>
          <w:szCs w:val="20"/>
          <w:lang w:val="it" w:bidi="ar-SA"/>
        </w:rPr>
        <w:t xml:space="preserve"> prevedere attività che comprendano assembramenti di più persone, come le feste periodiche con le famiglie, privilegiando forme audiovisuali di documentazione ai fini della comunicazione ai genitori o tutori.</w:t>
      </w:r>
    </w:p>
    <w:p w14:paraId="7DD44F1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i consiglia infine di prestare particolare attenzione alle condizioni di fragilità fra i bambini, gli adolescenti, gli operatori, gli educatori e gli animatori che potrebbero necessitare di specifico supporto psicologico.</w:t>
      </w:r>
    </w:p>
    <w:p w14:paraId="54EC18B3"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7 </w:t>
      </w:r>
    </w:p>
    <w:p w14:paraId="007C6CF6"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ccesso quotidiano e modalità di accompagnamento e ritiro dei bambini e degli adolescenti)</w:t>
      </w:r>
    </w:p>
    <w:p w14:paraId="406CDC5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gestori devono prevedere punti di accoglienza per l’entrata e l’uscita dall’area dedicata alle attività. Quando possibile, i punti di ingresso devono essere differenziati dai punti di uscita, con individuazione di percorsi separati.</w:t>
      </w:r>
    </w:p>
    <w:p w14:paraId="2B4E515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importante infatti che la situazione di arrivo e rientro dei bambini e degli adolescenti presso la propria abitazione si svolga senza comportare assembramenti presso gli ingressi delle aree interessate.</w:t>
      </w:r>
    </w:p>
    <w:p w14:paraId="7694854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punti di accoglienza devono essere all’esterno, o in un opportuno ingresso separato dell’area o struttura, per evitare che gli adulti accompagnatori entrino nei luoghi adibiti allo svolgimento delle attività.</w:t>
      </w:r>
    </w:p>
    <w:p w14:paraId="3ACAA20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consigliato segnalare con appositi riferimenti le distanze da rispettare.</w:t>
      </w:r>
    </w:p>
    <w:p w14:paraId="0AB5E1B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Gli ingressi e le uscite devono essere scaglionati.</w:t>
      </w:r>
    </w:p>
    <w:p w14:paraId="7EA041A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punto di accoglienza deve essere disponibile una fontana o un lavandino con acqua e sapone o, in assenza di questa, gel idroalcolico per l’igienizzazione delle mani del bambino o adolescente prima che entri nella struttura. Similmente, il bambino o adolescente deve igienizzarsi le mani una volta uscito dalla struttura, prima di essere riconsegnato all’accompagnatore. Il gel idroalcolico deve ovviamente essere conservato fuori dalla portata dei bambini per evitare ingestioni accidentali.</w:t>
      </w:r>
    </w:p>
    <w:p w14:paraId="6502A0C4"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igienizzazione delle mani deve essere realizzata anche nel caso degli operatori, educatori o animatori che entrano in turno, o di eventuali accompagnatori che partecipano anch’essi alle attività (es. corsi per neogenitori).</w:t>
      </w:r>
    </w:p>
    <w:p w14:paraId="30DE72F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opportuno limitare per quanto possibile l’accesso di eventuali figure o fornitori esterni. In caso di consegna merce, occorre evitare di depositarla negli spazi dedicati alle attività con i bambini e gli adolescenti.</w:t>
      </w:r>
    </w:p>
    <w:p w14:paraId="60ED5FE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0D85B3A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lastRenderedPageBreak/>
        <w:t>Sezione 2.8</w:t>
      </w:r>
    </w:p>
    <w:p w14:paraId="5D4AF6F8"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Protocollo di accoglienza)</w:t>
      </w:r>
    </w:p>
    <w:p w14:paraId="1FF1835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Sono previsti 3 protocolli di accoglienza:</w:t>
      </w:r>
    </w:p>
    <w:p w14:paraId="0F48E5D2" w14:textId="77777777" w:rsidR="0032000A" w:rsidRPr="00FF37CB" w:rsidRDefault="0032000A" w:rsidP="00D311A0">
      <w:pPr>
        <w:widowControl/>
        <w:numPr>
          <w:ilvl w:val="0"/>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la prima accoglienza, da applicare il primo giorno di inizio delle attività;</w:t>
      </w:r>
    </w:p>
    <w:p w14:paraId="7AA55FC2" w14:textId="77777777" w:rsidR="0032000A" w:rsidRPr="00FF37CB" w:rsidRDefault="0032000A" w:rsidP="00D311A0">
      <w:pPr>
        <w:widowControl/>
        <w:numPr>
          <w:ilvl w:val="0"/>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l’accoglienza giornaliera, per i giorni successivi e che prevedono l’ingresso nell’area dedicata alle attività;</w:t>
      </w:r>
    </w:p>
    <w:p w14:paraId="355797B4" w14:textId="77777777" w:rsidR="0032000A" w:rsidRPr="00FF37CB" w:rsidRDefault="0032000A" w:rsidP="00D311A0">
      <w:pPr>
        <w:widowControl/>
        <w:numPr>
          <w:ilvl w:val="0"/>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le verifiche giornaliere, nel caso di pernotto e frequenza delle attività per più di 24 ore.</w:t>
      </w:r>
    </w:p>
    <w:p w14:paraId="7C63A28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155F7349" w14:textId="77777777" w:rsidR="0032000A" w:rsidRPr="00FF37CB" w:rsidRDefault="0032000A" w:rsidP="00822B31">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Protocollo per la prima accoglienza</w:t>
      </w:r>
    </w:p>
    <w:p w14:paraId="09D66168" w14:textId="77777777" w:rsidR="0032000A" w:rsidRPr="00FF37CB" w:rsidRDefault="0032000A" w:rsidP="00D311A0">
      <w:pPr>
        <w:widowControl/>
        <w:numPr>
          <w:ilvl w:val="0"/>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Chi esercita la responsabilità genitoriale deve autocertificare che il bambino o adolescente:</w:t>
      </w:r>
    </w:p>
    <w:p w14:paraId="00639ADE" w14:textId="77777777" w:rsidR="0032000A" w:rsidRPr="00FF37CB" w:rsidRDefault="0032000A" w:rsidP="00D311A0">
      <w:pPr>
        <w:widowControl/>
        <w:numPr>
          <w:ilvl w:val="1"/>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ha avuto una temperatura corporea superiore ai 37,5°C o alcuna sintomatologia respiratoria, anche nei 3 giorni precedenti;</w:t>
      </w:r>
    </w:p>
    <w:p w14:paraId="0838E016" w14:textId="77777777" w:rsidR="0032000A" w:rsidRPr="00FF37CB" w:rsidRDefault="0032000A" w:rsidP="00D311A0">
      <w:pPr>
        <w:widowControl/>
        <w:numPr>
          <w:ilvl w:val="1"/>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è stato in quarantena o isolamento domiciliare negli ultimi 14 giorni;</w:t>
      </w:r>
    </w:p>
    <w:p w14:paraId="08F970A2" w14:textId="77777777" w:rsidR="0032000A" w:rsidRPr="00FF37CB" w:rsidRDefault="0032000A" w:rsidP="00D311A0">
      <w:pPr>
        <w:widowControl/>
        <w:numPr>
          <w:ilvl w:val="1"/>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è stato a contatto con una persona positiva COVID-19 o con una persona con temperatura corporea superiore ai 37,5°C o con sintomatologia respiratoria, per quanto di propria conoscenza, negli ultimi 14 giorni.</w:t>
      </w:r>
    </w:p>
    <w:p w14:paraId="6462A106" w14:textId="77777777" w:rsidR="0032000A" w:rsidRPr="00FF37CB" w:rsidRDefault="0032000A" w:rsidP="00D311A0">
      <w:pPr>
        <w:widowControl/>
        <w:numPr>
          <w:ilvl w:val="0"/>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nche gli operatori, educatori o animatori, o eventuali accompagnatori, devono produrre un’autocertificazione per l’ingresso nell’area dedicata alle attività.</w:t>
      </w:r>
    </w:p>
    <w:p w14:paraId="36C85E3E" w14:textId="77777777" w:rsidR="0032000A" w:rsidRPr="00FF37CB" w:rsidRDefault="0032000A" w:rsidP="00D311A0">
      <w:pPr>
        <w:widowControl/>
        <w:numPr>
          <w:ilvl w:val="0"/>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All’ingresso nell’area dedicata alle attività è raccomandata, ma </w:t>
      </w:r>
      <w:r w:rsidRPr="00FF37CB">
        <w:rPr>
          <w:i/>
          <w:color w:val="222222"/>
          <w:sz w:val="20"/>
          <w:szCs w:val="20"/>
          <w:lang w:val="it" w:bidi="ar-SA"/>
        </w:rPr>
        <w:t>non</w:t>
      </w:r>
      <w:r w:rsidRPr="00FF37CB">
        <w:rPr>
          <w:color w:val="222222"/>
          <w:sz w:val="20"/>
          <w:szCs w:val="20"/>
          <w:lang w:val="it" w:bidi="ar-SA"/>
        </w:rPr>
        <w:t xml:space="preserve"> necessaria, la rilevazione della temperatura corporea. Nel caso di rilevazione della temperatura all’entrata, l’operatore, educatore o animatore addetto all’accoglienza deve misurare la temperatura dell’iscritto o del membro del personale, dopo aver igienizzato le mani, con rilevatore di temperatura corporea o termometro senza contatto. Il termometro o rilevatore deve essere pulito con una salvietta igienizzante o cotone imbevuto di alcool prima del primo utilizzo, in caso di contatto, alla fine dell’accoglienza e in caso di possibile contaminazione, ad esempio se il bambino inavvertitamente entra in contatto con lo strumento o si mette a tossire durante la misurazione.</w:t>
      </w:r>
    </w:p>
    <w:p w14:paraId="3FD43528" w14:textId="77777777" w:rsidR="0032000A" w:rsidRPr="00FF37CB" w:rsidRDefault="0032000A" w:rsidP="00D311A0">
      <w:pPr>
        <w:widowControl/>
        <w:numPr>
          <w:ilvl w:val="0"/>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el caso in cui un minore o una persona che partecipa alle attività presenti un aumento della temperatura corporea al di sopra di 37,5°C, o un sintomo compatibile con COVID-19, si rimanda a quanto previsto dal rapporto dell’Istituto superiore di sanità COVID-19 n. 58/2020, concernente indicazioni operative per la gestione di casi e focolai di SARS-COV-2 nelle scuole e nei servizi educativi dell’infanzia. Gli esercenti la responsabilità genitoriale e gli adulti, nel caso di operatori, educatori e animatori, si raccorderanno con il pediatra di libera scelta o il medico di medicina generale per quanto di competenza.</w:t>
      </w:r>
    </w:p>
    <w:p w14:paraId="4B08280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12F589D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Protocollo per l’accoglienza giornaliera, successiva al primo ingresso</w:t>
      </w:r>
    </w:p>
    <w:p w14:paraId="70B5AE08" w14:textId="77777777" w:rsidR="0032000A" w:rsidRPr="00FF37CB" w:rsidRDefault="0032000A" w:rsidP="00D311A0">
      <w:pPr>
        <w:widowControl/>
        <w:numPr>
          <w:ilvl w:val="0"/>
          <w:numId w:val="14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accedere alle attività, il bambino o l’adolescente:</w:t>
      </w:r>
    </w:p>
    <w:p w14:paraId="04E25A34" w14:textId="77777777" w:rsidR="0032000A" w:rsidRPr="00FF37CB" w:rsidRDefault="0032000A" w:rsidP="00D311A0">
      <w:pPr>
        <w:widowControl/>
        <w:numPr>
          <w:ilvl w:val="1"/>
          <w:numId w:val="14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deve aver avuto, nel periodo di assenza dalle attività, una temperatura corporea superiore ai 37,5°C o alcuna sintomatologia respiratoria;</w:t>
      </w:r>
    </w:p>
    <w:p w14:paraId="7AAB2294" w14:textId="77777777" w:rsidR="0032000A" w:rsidRPr="00FF37CB" w:rsidRDefault="0032000A" w:rsidP="00D311A0">
      <w:pPr>
        <w:widowControl/>
        <w:numPr>
          <w:ilvl w:val="1"/>
          <w:numId w:val="14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deve essere stato a contatto, nel periodo di assenza dalle attività, con una persona positiva COVID-19 o con una persona con temperatura corporea superiore ai 37,5°C o con sintomatologia respiratoria, per quanto di propria conoscenza.</w:t>
      </w:r>
    </w:p>
    <w:p w14:paraId="125A6F9F" w14:textId="77777777" w:rsidR="0032000A" w:rsidRPr="00FF37CB" w:rsidRDefault="0032000A" w:rsidP="00D311A0">
      <w:pPr>
        <w:widowControl/>
        <w:numPr>
          <w:ilvl w:val="0"/>
          <w:numId w:val="14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All’ingresso nell’area dedicata alle attività è raccomandata, ma </w:t>
      </w:r>
      <w:r w:rsidRPr="00FF37CB">
        <w:rPr>
          <w:i/>
          <w:color w:val="222222"/>
          <w:sz w:val="20"/>
          <w:szCs w:val="20"/>
          <w:lang w:val="it" w:bidi="ar-SA"/>
        </w:rPr>
        <w:t>non</w:t>
      </w:r>
      <w:r w:rsidRPr="00FF37CB">
        <w:rPr>
          <w:color w:val="222222"/>
          <w:sz w:val="20"/>
          <w:szCs w:val="20"/>
          <w:lang w:val="it" w:bidi="ar-SA"/>
        </w:rPr>
        <w:t xml:space="preserve"> necessaria, la rilevazione della temperatura corporea. Nel caso di rilevazione della temperatura all’entrata, l’operatore, educatore o animatore addetto all’accoglienza deve misurare la temperatura dell’iscritto o del membro del personale, dopo aver igienizzato le mani, con rilevatore di temperatura corporea o termometro senza contatto. Il termometro o rilevatore deve essere pulito con una salvietta igienizzante o cotone imbevuto di alcool prima del primo utilizzo, in caso di contatto, alla fine dell’accoglienza e in caso di possibile contaminazione, ad esempio se il bambino inavvertitamente entra in contatto con lo strumento o si mette a tossire durante la misurazione.</w:t>
      </w:r>
    </w:p>
    <w:p w14:paraId="3278D0F3" w14:textId="77777777" w:rsidR="0032000A" w:rsidRPr="00FF37CB" w:rsidRDefault="0032000A" w:rsidP="00D311A0">
      <w:pPr>
        <w:widowControl/>
        <w:numPr>
          <w:ilvl w:val="0"/>
          <w:numId w:val="14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Nel caso in cui un minore o una persona che partecipa alle attività presenti un aumento della temperatura corporea al di sopra di 37,5°C, o un sintomo compatibile con COVID-19, si rimanda a quanto previsto dal rapporto </w:t>
      </w:r>
      <w:r w:rsidRPr="00FF37CB">
        <w:rPr>
          <w:color w:val="222222"/>
          <w:sz w:val="20"/>
          <w:szCs w:val="20"/>
          <w:lang w:val="it" w:bidi="ar-SA"/>
        </w:rPr>
        <w:lastRenderedPageBreak/>
        <w:t>dell’Istituto superiore di sanità COVID-19 n. 58/2020, concernente indicazioni operative per la gestione di casi e focolai di SARS-COV-2 nelle scuole e nei servizi educativi dell’infanzia. Gli esercenti la responsabilità genitoriale e gli adulti, nel caso di operatori, educatori e animatori, si raccorderanno con il pediatra di libera scelta o il medico di medicina generale per quanto di competenza.</w:t>
      </w:r>
    </w:p>
    <w:p w14:paraId="5FF4B7D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caso in cui una persona non partecipi alle attività per più di 3 giorni, è opportuno rieseguire il protocollo per la prima accoglienza.</w:t>
      </w:r>
    </w:p>
    <w:p w14:paraId="4A3EA55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Protocollo per le verifiche giornaliere in caso di pernotto, successive al primo ingresso</w:t>
      </w:r>
    </w:p>
    <w:p w14:paraId="60594DA6" w14:textId="77777777" w:rsidR="0032000A" w:rsidRPr="00FF37CB" w:rsidRDefault="0032000A" w:rsidP="00D311A0">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L’operatore, educatore o animatore addetto all’accoglienza deve misurare la temperatura dell’iscritto o del membro del personale, dopo aver igienizzato le mani, con rilevatore di temperatura corporea o termometro senza contatto. Il termometro o rilevatore deve essere pulito con una salvietta igienizzante o cotone imbevuto di alcool prima del primo utilizzo, in caso di contatto, alla fine dell’accoglienza e in caso di possibile contaminazione, ad esempio se il bambino inavvertitamente entra in contatto con lo strumento o si mette a tossire durante la misurazione. </w:t>
      </w:r>
    </w:p>
    <w:p w14:paraId="5D04B3BE" w14:textId="77777777" w:rsidR="0032000A" w:rsidRPr="00FF37CB" w:rsidRDefault="0032000A" w:rsidP="00D311A0">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el caso in cui un minore o una persona che partecipa alle attività presenti un aumento della temperatura corporea al di sopra di 37,5°C, o un sintomo compatibile con COVID-19, si rimanda a quanto previsto dal rapporto dell’Istituto superiore di sanità COVID-19 n. 58/2020, concernente indicazioni operative per la gestione di casi e focolai di SARS-COV-2 nelle scuole e nei servizi educativi dell’infanzia. Gli esercenti la responsabilità genitoriale e gli adulti, nel caso di operatori, educatori e animatori, si raccorderanno con il pediatra di libera scelta o il medico di medicina generale per quanto di competenza.</w:t>
      </w:r>
    </w:p>
    <w:p w14:paraId="1870631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2A95D50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 prevedere un registro di presenza di chiunque sia presente alle attività, per favorire le attività di tracciamento di un eventuale contagio da parte delle autorità competenti.</w:t>
      </w:r>
    </w:p>
    <w:p w14:paraId="511B24F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me detto, i protocolli devono essere eseguiti all’entrata per gli operatori, educatori o animatori. Se malati, questi devono rimanere presso la propria abitazione e allertare immediatamente il loro medico di medicina generale e il gestore.</w:t>
      </w:r>
    </w:p>
    <w:p w14:paraId="19652DDC"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2.9</w:t>
      </w:r>
    </w:p>
    <w:p w14:paraId="599D1182"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ttenzioni speciali per i bambini, gli adolescenti, gli operatori, educatori e animatori con disabilità, vulnerabili o appartenenti a minoranze)</w:t>
      </w:r>
    </w:p>
    <w:p w14:paraId="79B5981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la consapevolezza delle particolari difficoltà che le misure restrittive di contenimento del contagio hanno comportato per bambini e adolescenti con disabilità, con disturbi di comportamento o di apprendimento, e della necessità di includerli in una graduale ripresa della socialità, particolare attenzione e cura vanno rivolte alla definizione di modalità di attività e misure di sicurezza specifiche per coinvolgerli nelle attività ludico-ricreative integrative rispetto alle attività scolastiche.</w:t>
      </w:r>
    </w:p>
    <w:p w14:paraId="4698B1D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rapporto numerico, nel caso di bambini e adolescenti con disabilità, deve essere potenziato integrando la dotazione di operatori, educatori o animatori nel gruppo dove viene accolto il bambino o l’adolescente, portando il rapporto numerico a un operatore, educatore o animatore per ogni bambino o adolescente.</w:t>
      </w:r>
    </w:p>
    <w:p w14:paraId="6AEAD51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personale coinvolto deve essere adeguatamente formato anche a fronte delle diverse modalità di organizzazione delle attività, tenendo anche conto delle difficoltà di mantenere il distanziamento e l’utilizzo dei DPI, così come della necessità di accompagnare bambini e adolescenti con fragilità nel comprendere il senso delle misure di precauzione.</w:t>
      </w:r>
    </w:p>
    <w:p w14:paraId="4DFD298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caso in cui siano presenti bambini o adolescenti sordi alle attività, ricordando che non sono soggetti all’obbligo di uso di mascherine i soggetti con forme di disabilità non compatibili con l’uso continuativo della mascherina ovvero i soggetti che interagiscono con i predetti, può essere previsto l’uso di mascherine trasparenti per garantire la comunicazione con gli altri bambini e adolescenti e gli operatori, educatori e animatori, favorendo in particolare la lettura labiale.</w:t>
      </w:r>
    </w:p>
    <w:p w14:paraId="042FAC3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alcuni casi, è opportuno prevedere, se possibile, un educatore professionale o un mediatore culturale, specialmente nei casi di minori che vivono fuori dalla famiglia d’origine, minori stranieri, con famiglie in difficoltà economica, non accompagnati che vivono in carcere o che vivono in comunità.</w:t>
      </w:r>
    </w:p>
    <w:p w14:paraId="33EE70FB" w14:textId="77777777" w:rsidR="004C1BFC" w:rsidRPr="003F7DC9" w:rsidRDefault="004C1BFC" w:rsidP="0019267B">
      <w:pPr>
        <w:spacing w:line="264" w:lineRule="auto"/>
        <w:jc w:val="both"/>
        <w:sectPr w:rsidR="004C1BFC" w:rsidRPr="003F7DC9" w:rsidSect="0032000A">
          <w:pgSz w:w="11900" w:h="16840"/>
          <w:pgMar w:top="1600" w:right="1410" w:bottom="280" w:left="460" w:header="720" w:footer="720" w:gutter="0"/>
          <w:cols w:space="720"/>
        </w:sectPr>
      </w:pPr>
    </w:p>
    <w:p w14:paraId="5D710D19" w14:textId="77777777" w:rsidR="0019267B" w:rsidRPr="003F7DC9" w:rsidRDefault="003D755F" w:rsidP="003D755F">
      <w:pPr>
        <w:spacing w:before="96"/>
        <w:jc w:val="center"/>
        <w:rPr>
          <w:b/>
          <w:color w:val="0B0B0B"/>
          <w:sz w:val="28"/>
          <w:szCs w:val="28"/>
        </w:rPr>
      </w:pPr>
      <w:r w:rsidRPr="003F7DC9">
        <w:rPr>
          <w:b/>
          <w:color w:val="0B0B0B"/>
          <w:sz w:val="28"/>
          <w:szCs w:val="28"/>
        </w:rPr>
        <w:lastRenderedPageBreak/>
        <w:t>Allegato 9</w:t>
      </w:r>
    </w:p>
    <w:p w14:paraId="55104F99" w14:textId="77777777" w:rsidR="003D755F" w:rsidRPr="003F7DC9" w:rsidRDefault="003D755F" w:rsidP="0074420F">
      <w:pPr>
        <w:spacing w:before="96"/>
        <w:ind w:left="709"/>
        <w:jc w:val="center"/>
        <w:rPr>
          <w:b/>
          <w:color w:val="0B0B0B"/>
          <w:sz w:val="24"/>
          <w:szCs w:val="24"/>
        </w:rPr>
      </w:pPr>
      <w:r w:rsidRPr="003F7DC9">
        <w:rPr>
          <w:b/>
          <w:color w:val="0B0B0B"/>
          <w:sz w:val="24"/>
          <w:szCs w:val="24"/>
        </w:rPr>
        <w:t>Linee guida per la riapertura delle attività economiche, produttive e ricreative della Conferenza delle Regioni e delle Province autonome dell’8 ottobre 2020</w:t>
      </w:r>
    </w:p>
    <w:p w14:paraId="6DCA806A" w14:textId="77777777" w:rsidR="0019267B" w:rsidRPr="003F7DC9" w:rsidRDefault="0019267B" w:rsidP="0019267B">
      <w:pPr>
        <w:jc w:val="both"/>
        <w:rPr>
          <w:color w:val="000000"/>
          <w:sz w:val="24"/>
          <w:szCs w:val="24"/>
        </w:rPr>
      </w:pPr>
    </w:p>
    <w:p w14:paraId="0CAD4890" w14:textId="77777777" w:rsidR="0019267B" w:rsidRPr="003F7DC9" w:rsidRDefault="0019267B" w:rsidP="0019267B">
      <w:pPr>
        <w:jc w:val="both"/>
        <w:rPr>
          <w:color w:val="000000"/>
          <w:sz w:val="28"/>
          <w:szCs w:val="28"/>
        </w:rPr>
      </w:pPr>
    </w:p>
    <w:p w14:paraId="6EC57F12" w14:textId="77777777" w:rsidR="0019267B" w:rsidRPr="003F7DC9" w:rsidRDefault="0019267B" w:rsidP="0019267B">
      <w:pPr>
        <w:jc w:val="both"/>
        <w:rPr>
          <w:color w:val="000000"/>
          <w:sz w:val="36"/>
          <w:szCs w:val="36"/>
        </w:rPr>
      </w:pPr>
    </w:p>
    <w:p w14:paraId="29A8CFAD" w14:textId="77777777" w:rsidR="0019267B" w:rsidRPr="003F7DC9" w:rsidRDefault="0019267B" w:rsidP="00547F09">
      <w:pPr>
        <w:pBdr>
          <w:top w:val="nil"/>
          <w:left w:val="nil"/>
          <w:bottom w:val="nil"/>
          <w:right w:val="nil"/>
          <w:between w:val="nil"/>
        </w:pBdr>
        <w:ind w:left="1276"/>
        <w:rPr>
          <w:b/>
          <w:sz w:val="24"/>
          <w:szCs w:val="24"/>
        </w:rPr>
      </w:pPr>
      <w:r w:rsidRPr="003F7DC9">
        <w:rPr>
          <w:b/>
          <w:sz w:val="24"/>
          <w:szCs w:val="24"/>
        </w:rPr>
        <w:t>20/178/CR05a/COV19</w:t>
      </w:r>
    </w:p>
    <w:p w14:paraId="4C33D652" w14:textId="77777777" w:rsidR="0019267B" w:rsidRPr="003F7DC9" w:rsidRDefault="0019267B" w:rsidP="00547F09">
      <w:pPr>
        <w:pBdr>
          <w:top w:val="nil"/>
          <w:left w:val="nil"/>
          <w:bottom w:val="nil"/>
          <w:right w:val="nil"/>
          <w:between w:val="nil"/>
        </w:pBdr>
        <w:ind w:left="1276"/>
        <w:jc w:val="center"/>
        <w:rPr>
          <w:color w:val="000000"/>
          <w:sz w:val="36"/>
          <w:szCs w:val="36"/>
        </w:rPr>
      </w:pPr>
    </w:p>
    <w:p w14:paraId="7BB1E3A6" w14:textId="77777777" w:rsidR="0019267B" w:rsidRPr="003F7DC9" w:rsidRDefault="0019267B" w:rsidP="00547F09">
      <w:pPr>
        <w:pBdr>
          <w:top w:val="nil"/>
          <w:left w:val="nil"/>
          <w:bottom w:val="nil"/>
          <w:right w:val="nil"/>
          <w:between w:val="nil"/>
        </w:pBdr>
        <w:ind w:left="1276"/>
        <w:jc w:val="center"/>
        <w:rPr>
          <w:color w:val="000000"/>
          <w:sz w:val="36"/>
          <w:szCs w:val="36"/>
        </w:rPr>
      </w:pPr>
    </w:p>
    <w:p w14:paraId="72774BAA" w14:textId="77777777" w:rsidR="0019267B" w:rsidRPr="003F7DC9" w:rsidRDefault="0019267B" w:rsidP="00547F09">
      <w:pPr>
        <w:pBdr>
          <w:top w:val="nil"/>
          <w:left w:val="nil"/>
          <w:bottom w:val="nil"/>
          <w:right w:val="nil"/>
          <w:between w:val="nil"/>
        </w:pBdr>
        <w:ind w:left="1276"/>
        <w:jc w:val="center"/>
        <w:rPr>
          <w:color w:val="000000"/>
          <w:sz w:val="36"/>
          <w:szCs w:val="36"/>
        </w:rPr>
      </w:pPr>
    </w:p>
    <w:p w14:paraId="659EBC68" w14:textId="77777777" w:rsidR="0019267B" w:rsidRPr="003F7DC9" w:rsidRDefault="0019267B" w:rsidP="00547F09">
      <w:pPr>
        <w:pBdr>
          <w:top w:val="nil"/>
          <w:left w:val="nil"/>
          <w:bottom w:val="nil"/>
          <w:right w:val="nil"/>
          <w:between w:val="nil"/>
        </w:pBdr>
        <w:ind w:left="1276"/>
        <w:jc w:val="center"/>
        <w:rPr>
          <w:b/>
          <w:color w:val="000000"/>
          <w:sz w:val="36"/>
          <w:szCs w:val="36"/>
        </w:rPr>
      </w:pPr>
      <w:r w:rsidRPr="003F7DC9">
        <w:rPr>
          <w:b/>
          <w:color w:val="000000"/>
          <w:sz w:val="36"/>
          <w:szCs w:val="36"/>
        </w:rPr>
        <w:t>Nuovo coronavirus SARS-CoV-2</w:t>
      </w:r>
    </w:p>
    <w:p w14:paraId="15AEC12B" w14:textId="77777777" w:rsidR="0019267B" w:rsidRPr="003F7DC9" w:rsidRDefault="0019267B" w:rsidP="00547F09">
      <w:pPr>
        <w:pBdr>
          <w:top w:val="nil"/>
          <w:left w:val="nil"/>
          <w:bottom w:val="nil"/>
          <w:right w:val="nil"/>
          <w:between w:val="nil"/>
        </w:pBdr>
        <w:ind w:left="1276"/>
        <w:jc w:val="center"/>
        <w:rPr>
          <w:b/>
          <w:color w:val="000000"/>
          <w:sz w:val="24"/>
          <w:szCs w:val="24"/>
        </w:rPr>
      </w:pPr>
    </w:p>
    <w:p w14:paraId="6C354ADC" w14:textId="77777777" w:rsidR="0019267B" w:rsidRPr="003F7DC9" w:rsidRDefault="0019267B" w:rsidP="00547F09">
      <w:pPr>
        <w:spacing w:after="240"/>
        <w:ind w:left="1276"/>
        <w:jc w:val="center"/>
        <w:rPr>
          <w:rFonts w:ascii="Arial" w:eastAsia="Arial" w:hAnsi="Arial" w:cs="Arial"/>
          <w:b/>
          <w:sz w:val="36"/>
          <w:szCs w:val="36"/>
        </w:rPr>
      </w:pPr>
      <w:r w:rsidRPr="003F7DC9">
        <w:rPr>
          <w:rFonts w:ascii="Arial" w:eastAsia="Arial" w:hAnsi="Arial" w:cs="Arial"/>
          <w:b/>
          <w:sz w:val="36"/>
          <w:szCs w:val="36"/>
        </w:rPr>
        <w:t>Linee guida per la riapertura delle Attività Economiche, Produttive e Ricreative</w:t>
      </w:r>
    </w:p>
    <w:p w14:paraId="5385DB9F" w14:textId="77777777" w:rsidR="0019267B" w:rsidRPr="003F7DC9" w:rsidRDefault="0019267B" w:rsidP="00547F09">
      <w:pPr>
        <w:spacing w:after="240"/>
        <w:ind w:left="1276"/>
        <w:jc w:val="both"/>
      </w:pPr>
      <w:r w:rsidRPr="003F7DC9">
        <w:br/>
      </w:r>
      <w:r w:rsidRPr="003F7DC9">
        <w:br/>
      </w:r>
    </w:p>
    <w:p w14:paraId="51474CC9" w14:textId="77777777" w:rsidR="0019267B" w:rsidRPr="003F7DC9" w:rsidRDefault="0019267B" w:rsidP="00547F09">
      <w:pPr>
        <w:spacing w:after="240"/>
        <w:ind w:left="1276"/>
        <w:jc w:val="both"/>
      </w:pPr>
    </w:p>
    <w:p w14:paraId="375995AF" w14:textId="77777777" w:rsidR="0019267B" w:rsidRPr="003F7DC9" w:rsidRDefault="0019267B" w:rsidP="00547F09">
      <w:pPr>
        <w:spacing w:after="240"/>
        <w:ind w:left="1276"/>
        <w:jc w:val="both"/>
      </w:pPr>
    </w:p>
    <w:p w14:paraId="02D02C2D" w14:textId="77777777" w:rsidR="0019267B" w:rsidRPr="003F7DC9" w:rsidRDefault="0019267B" w:rsidP="00547F09">
      <w:pPr>
        <w:spacing w:after="240"/>
        <w:ind w:left="1276"/>
        <w:jc w:val="both"/>
      </w:pPr>
    </w:p>
    <w:p w14:paraId="073B6669" w14:textId="77777777" w:rsidR="0019267B" w:rsidRPr="003F7DC9" w:rsidRDefault="0019267B" w:rsidP="00547F09">
      <w:pPr>
        <w:spacing w:after="240"/>
        <w:ind w:left="1276"/>
        <w:jc w:val="both"/>
      </w:pPr>
    </w:p>
    <w:p w14:paraId="0CD47622" w14:textId="77777777" w:rsidR="0019267B" w:rsidRPr="003F7DC9" w:rsidRDefault="0019267B" w:rsidP="00547F09">
      <w:pPr>
        <w:spacing w:after="240"/>
        <w:ind w:left="1276"/>
        <w:jc w:val="both"/>
      </w:pPr>
    </w:p>
    <w:p w14:paraId="4DC4B25C" w14:textId="77777777" w:rsidR="0019267B" w:rsidRPr="003F7DC9" w:rsidRDefault="0019267B" w:rsidP="00547F09">
      <w:pPr>
        <w:spacing w:after="240"/>
        <w:ind w:left="1276"/>
        <w:jc w:val="both"/>
        <w:rPr>
          <w:rFonts w:asciiTheme="majorHAnsi" w:eastAsia="Arial" w:hAnsiTheme="majorHAnsi" w:cstheme="majorHAnsi"/>
          <w:sz w:val="24"/>
          <w:szCs w:val="24"/>
        </w:rPr>
      </w:pPr>
      <w:r w:rsidRPr="003F7DC9">
        <w:rPr>
          <w:rFonts w:asciiTheme="majorHAnsi" w:hAnsiTheme="majorHAnsi" w:cstheme="majorHAnsi"/>
          <w:sz w:val="24"/>
          <w:szCs w:val="24"/>
        </w:rPr>
        <w:br/>
      </w:r>
      <w:r w:rsidRPr="003F7DC9">
        <w:rPr>
          <w:rFonts w:asciiTheme="majorHAnsi" w:hAnsiTheme="majorHAnsi" w:cstheme="majorHAnsi"/>
          <w:sz w:val="24"/>
          <w:szCs w:val="24"/>
        </w:rPr>
        <w:br/>
      </w:r>
      <w:r w:rsidRPr="003F7DC9">
        <w:rPr>
          <w:rFonts w:asciiTheme="majorHAnsi" w:eastAsia="Arial" w:hAnsiTheme="majorHAnsi" w:cstheme="majorHAnsi"/>
          <w:sz w:val="24"/>
          <w:szCs w:val="24"/>
        </w:rPr>
        <w:t>Roma, 8 ottobre 2020</w:t>
      </w:r>
    </w:p>
    <w:p w14:paraId="0DFB50F7" w14:textId="77777777" w:rsidR="0019267B" w:rsidRPr="003F7DC9" w:rsidRDefault="0019267B" w:rsidP="00547F09">
      <w:pPr>
        <w:ind w:left="1276"/>
      </w:pPr>
      <w:r w:rsidRPr="003F7DC9">
        <w:br w:type="page"/>
      </w:r>
    </w:p>
    <w:p w14:paraId="7D5DC2A2"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SCOPO E PRINCIPI GENERALI</w:t>
      </w:r>
      <w:r w:rsidR="00667E3C">
        <w:pict w14:anchorId="4A65513A">
          <v:rect id="_x0000_i1025" style="width:0;height:1.5pt" o:hralign="center" o:hrstd="t" o:hr="t" fillcolor="#a0a0a0" stroked="f"/>
        </w:pict>
      </w:r>
    </w:p>
    <w:p w14:paraId="1100B5D1" w14:textId="77777777" w:rsidR="0019267B" w:rsidRPr="003F7DC9" w:rsidRDefault="0019267B" w:rsidP="00547F09">
      <w:pPr>
        <w:pBdr>
          <w:top w:val="nil"/>
          <w:left w:val="nil"/>
          <w:bottom w:val="nil"/>
          <w:right w:val="nil"/>
          <w:between w:val="nil"/>
        </w:pBdr>
        <w:ind w:left="1276"/>
        <w:jc w:val="both"/>
        <w:rPr>
          <w:color w:val="000000"/>
          <w:sz w:val="20"/>
          <w:szCs w:val="20"/>
        </w:rPr>
      </w:pPr>
    </w:p>
    <w:p w14:paraId="634BDB3B"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Le presenti schede tecniche contengono indirizzi operativi specifici validi per i singoli settori di attività, finalizzati a fornire uno strumento sintetico e immediato di applicazione delle misure di prevenzione e contenimento di carattere generale, per sostenere un modello di ripresa delle attività economiche e produttive compatibile con la tutela della salute di utenti e lavoratori.</w:t>
      </w:r>
    </w:p>
    <w:p w14:paraId="70264B22"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 xml:space="preserve">In particolare, in ogni scheda sono integrate le diverse misure di prevenzione e contenimento riconosciute a livello scientifico per contrastare la diffusione del contagio, tra le quali: norme comportamentali, distanziamento sociale e </w:t>
      </w:r>
      <w:r w:rsidRPr="003F7DC9">
        <w:rPr>
          <w:i/>
          <w:color w:val="000000"/>
        </w:rPr>
        <w:t>contact tracing</w:t>
      </w:r>
      <w:r w:rsidRPr="003F7DC9">
        <w:rPr>
          <w:color w:val="000000"/>
        </w:rPr>
        <w:t>.</w:t>
      </w:r>
    </w:p>
    <w:p w14:paraId="081D5C5A"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Le indicazioni in esse contenute si pongono inoltre in continuità con le indicazioni di livello nazionale, in particolare con il protocollo condiviso tra le parti sociali approvato dal decreto del Presidente del Consiglio dei ministri del 26 aprile 2020, nonché con i criteri guida generali di cui ai documenti tecnici prodotti da INAIL e Istituto Superiore di Sanità con il principale obiettivo di ridurre il rischio di contagio per i singoli e per la collettività in tutti i settori produttivi ed economici.</w:t>
      </w:r>
    </w:p>
    <w:p w14:paraId="696CAC0E"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In tale contesto, il sistema aziendale della prevenzione consolidatosi nel tempo secondo l’architettura prevista dal decreto legislativo 9 aprile 2008, n. 81 costituisce la cornice naturale per supportare la gestione integrata del rischio connesso all’attuale pandemia. In ogni caso, solo la partecipazione consapevole e attiva di ogni singolo utente e lavoratore, con pieno senso di responsabilità, potrà risultare determinante, non solo per lo specifico contesto aziendale, ma anche per la collettività.</w:t>
      </w:r>
    </w:p>
    <w:p w14:paraId="09117A3E"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Infine, è opportuno che le indicazioni operative di cui al presente documento, eventualmente integrate con soluzioni di efficacia superiore, siano adattate ad ogni singola organizzazione, individuando le misure più efficaci in relazione ad ogni singolo contesto locale e le procedure/istruzioni operative per mettere in atto dette misure. Tali procedure/istruzioni operative possono coincidere con procedure/istruzioni operative già adottate, purché opportunamente integrate, così come possono costituire un addendum connesso al contesto emergenziale del documento di valutazione dei rischi redatto ai sensi del decreto legislativo 9 aprile 2008, n. 81.</w:t>
      </w:r>
    </w:p>
    <w:p w14:paraId="7E8B583D"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Resta inteso che in base all’evoluzione dello scenario epidemiologico le misure indicate potranno essere rimodulate, anche in senso più restrittivo.</w:t>
      </w:r>
    </w:p>
    <w:p w14:paraId="42C51372"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Le schede attualmente pubblicate saranno eventualmente integrate con le schede relative a ulteriori settori di attività.</w:t>
      </w:r>
    </w:p>
    <w:p w14:paraId="1D87DCD9" w14:textId="77777777" w:rsidR="0019267B" w:rsidRPr="003F7DC9" w:rsidRDefault="0019267B" w:rsidP="00913625">
      <w:pPr>
        <w:pBdr>
          <w:top w:val="nil"/>
          <w:left w:val="nil"/>
          <w:bottom w:val="nil"/>
          <w:right w:val="nil"/>
          <w:between w:val="nil"/>
        </w:pBdr>
        <w:ind w:left="284"/>
        <w:jc w:val="both"/>
        <w:rPr>
          <w:color w:val="000000"/>
        </w:rPr>
      </w:pPr>
    </w:p>
    <w:p w14:paraId="003041E9" w14:textId="77777777" w:rsidR="0019267B" w:rsidRPr="003F7DC9" w:rsidRDefault="0019267B" w:rsidP="00913625">
      <w:pPr>
        <w:pBdr>
          <w:top w:val="nil"/>
          <w:left w:val="nil"/>
          <w:bottom w:val="nil"/>
          <w:right w:val="nil"/>
          <w:between w:val="nil"/>
        </w:pBdr>
        <w:ind w:left="284"/>
        <w:jc w:val="both"/>
        <w:rPr>
          <w:color w:val="000000"/>
        </w:rPr>
      </w:pPr>
    </w:p>
    <w:p w14:paraId="565D2949" w14:textId="77777777" w:rsidR="0019267B" w:rsidRPr="003F7DC9" w:rsidRDefault="0019267B" w:rsidP="00913625">
      <w:pPr>
        <w:pBdr>
          <w:top w:val="nil"/>
          <w:left w:val="nil"/>
          <w:bottom w:val="nil"/>
          <w:right w:val="nil"/>
          <w:between w:val="nil"/>
        </w:pBdr>
        <w:ind w:left="284"/>
        <w:jc w:val="both"/>
        <w:rPr>
          <w:color w:val="000000"/>
        </w:rPr>
      </w:pPr>
    </w:p>
    <w:p w14:paraId="4F05C4B7" w14:textId="77777777" w:rsidR="0019267B" w:rsidRPr="003F7DC9" w:rsidRDefault="0019267B" w:rsidP="00547F09">
      <w:pPr>
        <w:pBdr>
          <w:top w:val="nil"/>
          <w:left w:val="nil"/>
          <w:bottom w:val="nil"/>
          <w:right w:val="nil"/>
          <w:between w:val="nil"/>
        </w:pBdr>
        <w:ind w:left="1276"/>
        <w:jc w:val="both"/>
        <w:rPr>
          <w:color w:val="000000"/>
        </w:rPr>
      </w:pPr>
    </w:p>
    <w:p w14:paraId="2B5877A0" w14:textId="77777777" w:rsidR="0019267B" w:rsidRPr="003F7DC9" w:rsidRDefault="0019267B" w:rsidP="00547F09">
      <w:pPr>
        <w:pBdr>
          <w:top w:val="nil"/>
          <w:left w:val="nil"/>
          <w:bottom w:val="nil"/>
          <w:right w:val="nil"/>
          <w:between w:val="nil"/>
        </w:pBdr>
        <w:ind w:left="1276"/>
        <w:jc w:val="both"/>
        <w:rPr>
          <w:color w:val="000000"/>
        </w:rPr>
      </w:pPr>
    </w:p>
    <w:p w14:paraId="7BF1F21D" w14:textId="77777777" w:rsidR="0019267B" w:rsidRPr="003F7DC9" w:rsidRDefault="0019267B" w:rsidP="00547F09">
      <w:pPr>
        <w:pBdr>
          <w:top w:val="nil"/>
          <w:left w:val="nil"/>
          <w:bottom w:val="nil"/>
          <w:right w:val="nil"/>
          <w:between w:val="nil"/>
        </w:pBdr>
        <w:ind w:left="1276"/>
        <w:jc w:val="both"/>
        <w:rPr>
          <w:color w:val="000000"/>
          <w:sz w:val="24"/>
          <w:szCs w:val="24"/>
        </w:rPr>
      </w:pPr>
    </w:p>
    <w:p w14:paraId="0BE23D32" w14:textId="77777777" w:rsidR="0019267B" w:rsidRPr="003F7DC9" w:rsidRDefault="0019267B" w:rsidP="00547F09">
      <w:pPr>
        <w:ind w:left="1276"/>
        <w:rPr>
          <w:color w:val="366091"/>
          <w:sz w:val="28"/>
          <w:szCs w:val="28"/>
        </w:rPr>
      </w:pPr>
      <w:r w:rsidRPr="003F7DC9">
        <w:br w:type="page"/>
      </w:r>
    </w:p>
    <w:p w14:paraId="015267FB" w14:textId="77777777" w:rsidR="0019267B" w:rsidRPr="003F7DC9" w:rsidRDefault="0019267B" w:rsidP="00547F09">
      <w:pPr>
        <w:pStyle w:val="Titolo2"/>
        <w:spacing w:before="40"/>
        <w:ind w:left="1276"/>
        <w:rPr>
          <w:rFonts w:ascii="Calibri" w:eastAsia="Calibri" w:hAnsi="Calibri" w:cs="Calibri"/>
          <w:b w:val="0"/>
          <w:color w:val="366091"/>
          <w:sz w:val="20"/>
          <w:szCs w:val="20"/>
        </w:rPr>
      </w:pPr>
      <w:r w:rsidRPr="003F7DC9">
        <w:rPr>
          <w:rFonts w:ascii="Calibri" w:eastAsia="Calibri" w:hAnsi="Calibri" w:cs="Calibri"/>
          <w:color w:val="366091"/>
          <w:sz w:val="28"/>
          <w:szCs w:val="28"/>
        </w:rPr>
        <w:lastRenderedPageBreak/>
        <w:t>SCHEDE TECNICHE</w:t>
      </w:r>
      <w:r w:rsidR="00667E3C">
        <w:pict w14:anchorId="2BEA0D91">
          <v:rect id="_x0000_i1026" style="width:0;height:1.5pt" o:hralign="center" o:hrstd="t" o:hr="t" fillcolor="#a0a0a0" stroked="f"/>
        </w:pict>
      </w:r>
    </w:p>
    <w:p w14:paraId="516BC03B" w14:textId="77777777" w:rsidR="0019267B" w:rsidRPr="003F7DC9" w:rsidRDefault="0019267B" w:rsidP="00913625">
      <w:pPr>
        <w:ind w:left="284"/>
        <w:rPr>
          <w:sz w:val="20"/>
          <w:szCs w:val="20"/>
        </w:rPr>
      </w:pPr>
    </w:p>
    <w:p w14:paraId="2DBA6C2E"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RISTORAZIONE</w:t>
      </w:r>
    </w:p>
    <w:p w14:paraId="63D4F05C"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ATTIVITÀ TURISTICHE (stabilimenti balneari e spiagge)</w:t>
      </w:r>
    </w:p>
    <w:p w14:paraId="7B15D67B"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ATTIVITÀ RICETTIVE</w:t>
      </w:r>
    </w:p>
    <w:p w14:paraId="0FD21D74"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SERVIZI ALLA PERSONA (acconciatori, estetisti e tatuatori)</w:t>
      </w:r>
    </w:p>
    <w:p w14:paraId="0AC0ACDB"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COMMERCIO AL DETTAGLIO</w:t>
      </w:r>
    </w:p>
    <w:p w14:paraId="1CB40C80"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COMMERCIO AL DETTAGLIO SU AREE PUBBLICHE (mercati e mercatini degli hobbisti)</w:t>
      </w:r>
    </w:p>
    <w:p w14:paraId="42505428"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UFFICI APERTI AL PUBBLICO</w:t>
      </w:r>
    </w:p>
    <w:p w14:paraId="1EB94B37"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PISCINE</w:t>
      </w:r>
    </w:p>
    <w:p w14:paraId="458737CD"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PALESTRE</w:t>
      </w:r>
    </w:p>
    <w:p w14:paraId="6F747D80"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MANUTENZIONE DEL VERDE</w:t>
      </w:r>
    </w:p>
    <w:p w14:paraId="62FF8305"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MUSEI, ARCHIVI E BIBLIOTECHE</w:t>
      </w:r>
    </w:p>
    <w:p w14:paraId="7F5249D4"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ATTIVITÀ FISICA ALL’APERTO</w:t>
      </w:r>
    </w:p>
    <w:p w14:paraId="12E74341"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NOLEGGIO VEICOLI E ALTRE ATTREZZATURE</w:t>
      </w:r>
    </w:p>
    <w:p w14:paraId="4D0BC431"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INFORMATORI SCIENTIFICI DEL FARMACO</w:t>
      </w:r>
    </w:p>
    <w:p w14:paraId="577272C0"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AREE GIOCHI PER BAMBINI</w:t>
      </w:r>
    </w:p>
    <w:p w14:paraId="5CA91F9E"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CIRCOLI CULTURALI E RICREATIVI</w:t>
      </w:r>
    </w:p>
    <w:p w14:paraId="5F2ED181"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FORMAZIONE PROFESSIONALE</w:t>
      </w:r>
    </w:p>
    <w:p w14:paraId="22282B4A"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CINEMA E SPETTACOLI DAL VIVO</w:t>
      </w:r>
    </w:p>
    <w:p w14:paraId="7A117F29"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PARCHI TEMATICI E DI DIVERTIMENTO</w:t>
      </w:r>
    </w:p>
    <w:p w14:paraId="0C483A77"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SAGRE E FIERE LOCALI</w:t>
      </w:r>
    </w:p>
    <w:p w14:paraId="49F7905E"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STRUTTURE TERMALI E CENTRI BENESSERE</w:t>
      </w:r>
    </w:p>
    <w:p w14:paraId="396A3546"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PROFESSIONI DELLA MONTAGNA (guide alpine e maestri di sci) e GUIDE TURISTICHE</w:t>
      </w:r>
    </w:p>
    <w:p w14:paraId="3A8A9114"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 xml:space="preserve">CONGRESSI E GRANDI EVENTI FIERISTICI </w:t>
      </w:r>
    </w:p>
    <w:p w14:paraId="70EC6D27" w14:textId="77777777" w:rsidR="0019267B" w:rsidRPr="003F7DC9" w:rsidRDefault="0019267B" w:rsidP="00913625">
      <w:pPr>
        <w:widowControl/>
        <w:numPr>
          <w:ilvl w:val="0"/>
          <w:numId w:val="96"/>
        </w:numPr>
        <w:autoSpaceDE/>
        <w:autoSpaceDN/>
        <w:ind w:left="284" w:firstLine="0"/>
        <w:rPr>
          <w:sz w:val="20"/>
          <w:szCs w:val="20"/>
        </w:rPr>
      </w:pPr>
      <w:r w:rsidRPr="003F7DC9">
        <w:rPr>
          <w:b/>
          <w:sz w:val="20"/>
          <w:szCs w:val="20"/>
        </w:rPr>
        <w:t xml:space="preserve">SALE SLOT, SALE GIOCHI, SALE BINGO E SALE SCOMMESSE </w:t>
      </w:r>
    </w:p>
    <w:p w14:paraId="3924568C" w14:textId="77777777" w:rsidR="0019267B" w:rsidRPr="003F7DC9" w:rsidRDefault="0019267B" w:rsidP="00913625">
      <w:pPr>
        <w:widowControl/>
        <w:numPr>
          <w:ilvl w:val="0"/>
          <w:numId w:val="96"/>
        </w:numPr>
        <w:autoSpaceDE/>
        <w:autoSpaceDN/>
        <w:ind w:left="284" w:firstLine="0"/>
        <w:rPr>
          <w:i/>
          <w:sz w:val="20"/>
          <w:szCs w:val="20"/>
        </w:rPr>
      </w:pPr>
      <w:r w:rsidRPr="003F7DC9">
        <w:rPr>
          <w:b/>
          <w:sz w:val="20"/>
          <w:szCs w:val="20"/>
        </w:rPr>
        <w:t xml:space="preserve">DISCOTECHE </w:t>
      </w:r>
    </w:p>
    <w:p w14:paraId="4219098F" w14:textId="77777777" w:rsidR="0019267B" w:rsidRPr="003F7DC9" w:rsidRDefault="0019267B" w:rsidP="00913625">
      <w:pPr>
        <w:spacing w:after="160"/>
        <w:ind w:left="284"/>
        <w:rPr>
          <w:b/>
          <w:i/>
          <w:color w:val="FF0000"/>
          <w:sz w:val="20"/>
          <w:szCs w:val="20"/>
        </w:rPr>
      </w:pPr>
    </w:p>
    <w:p w14:paraId="55907E7A" w14:textId="77777777" w:rsidR="0019267B" w:rsidRPr="003F7DC9" w:rsidRDefault="0019267B" w:rsidP="00913625">
      <w:pPr>
        <w:ind w:left="284"/>
        <w:jc w:val="both"/>
        <w:rPr>
          <w:sz w:val="20"/>
          <w:szCs w:val="20"/>
        </w:rPr>
      </w:pPr>
    </w:p>
    <w:p w14:paraId="2350EBC2" w14:textId="77777777" w:rsidR="0019267B" w:rsidRPr="003F7DC9" w:rsidRDefault="0019267B" w:rsidP="00913625">
      <w:pPr>
        <w:ind w:left="284"/>
        <w:jc w:val="both"/>
        <w:rPr>
          <w:sz w:val="20"/>
          <w:szCs w:val="20"/>
        </w:rPr>
      </w:pPr>
      <w:r w:rsidRPr="003F7DC9">
        <w:rPr>
          <w:sz w:val="20"/>
          <w:szCs w:val="20"/>
        </w:rPr>
        <w:t>Tutte le indicazioni riportate nelle singole schede tematiche devono intendersi come integrazioni alle raccomandazioni di distanziamento sociale e igienico-comportamentali finalizzate a contrastare la diffusione di SARS-CoV-2 in tutti i contesti di vita sociale. A tal proposito, relativamente all’utilizzo dei guanti monouso, in considerazione del rischio aggiuntivo derivante da un loro errato impiego, si ritiene di privilegiare la rigorosa e frequente igiene delle mani con acqua e sapone, soluzione idro-alcolica o altri prodotti igienizzanti, sia per clienti/visitatori/utenti, sia per i lavoratori (fatti salvi, per questi ultimi, tutti i casi di rischio specifico associato alla mansione).</w:t>
      </w:r>
    </w:p>
    <w:p w14:paraId="7271385B" w14:textId="77777777" w:rsidR="0019267B" w:rsidRPr="003F7DC9" w:rsidRDefault="0019267B" w:rsidP="00913625">
      <w:pPr>
        <w:ind w:left="284"/>
        <w:jc w:val="both"/>
        <w:rPr>
          <w:sz w:val="20"/>
          <w:szCs w:val="20"/>
        </w:rPr>
      </w:pPr>
    </w:p>
    <w:p w14:paraId="7C8BF4D0" w14:textId="77777777" w:rsidR="0019267B" w:rsidRPr="003F7DC9" w:rsidRDefault="0019267B" w:rsidP="00913625">
      <w:pPr>
        <w:ind w:left="284"/>
        <w:jc w:val="both"/>
        <w:rPr>
          <w:sz w:val="20"/>
          <w:szCs w:val="20"/>
        </w:rPr>
      </w:pPr>
      <w:r w:rsidRPr="003F7DC9">
        <w:rPr>
          <w:sz w:val="20"/>
          <w:szCs w:val="20"/>
        </w:rPr>
        <w:t>Per tutte le procedure di pulizia e disinfezione, di aerazione degli ambienti e di gestione dei rifiuti</w:t>
      </w:r>
      <w:r w:rsidRPr="003F7DC9">
        <w:rPr>
          <w:color w:val="FF0000"/>
          <w:sz w:val="20"/>
          <w:szCs w:val="20"/>
        </w:rPr>
        <w:t xml:space="preserve"> </w:t>
      </w:r>
      <w:r w:rsidRPr="003F7DC9">
        <w:rPr>
          <w:sz w:val="20"/>
          <w:szCs w:val="20"/>
        </w:rPr>
        <w:t>si rimanda alle indicazioni contenute nei seguenti rapporti (dei quali resta inteso che va considerata l’ultima versione disponibile): Rapporto ISS COVID-19 n. 19/2020 “</w:t>
      </w:r>
      <w:r w:rsidRPr="003F7DC9">
        <w:rPr>
          <w:i/>
          <w:sz w:val="20"/>
          <w:szCs w:val="20"/>
        </w:rPr>
        <w:t>Raccomandazioni ad interim sui disinfettanti nell’attuale emergenza COVID-19: presidi medico chirurgici e biocidi</w:t>
      </w:r>
      <w:r w:rsidRPr="003F7DC9">
        <w:rPr>
          <w:sz w:val="20"/>
          <w:szCs w:val="20"/>
        </w:rPr>
        <w:t>”; Rapporto ISS COVID-19 n. 5/2020 “</w:t>
      </w:r>
      <w:r w:rsidRPr="003F7DC9">
        <w:rPr>
          <w:i/>
          <w:sz w:val="20"/>
          <w:szCs w:val="20"/>
        </w:rPr>
        <w:t>Indicazioni ad interim per la prevenzione e gestione degli ambienti indoor in relazione alla trasmissione dell’infezione da virus SARS-CoV-2</w:t>
      </w:r>
      <w:r w:rsidRPr="003F7DC9">
        <w:rPr>
          <w:sz w:val="20"/>
          <w:szCs w:val="20"/>
        </w:rPr>
        <w:t>”; Rapporto ISS COVID-19 n. 3/2020 “</w:t>
      </w:r>
      <w:r w:rsidRPr="003F7DC9">
        <w:rPr>
          <w:i/>
          <w:sz w:val="20"/>
          <w:szCs w:val="20"/>
        </w:rPr>
        <w:t xml:space="preserve">Indicazione ad interim per la gestione dei rifiuti urbani in relazione alla trasmissione dell’infezione da virus SARS-CoV-2”; </w:t>
      </w:r>
      <w:r w:rsidRPr="003F7DC9">
        <w:rPr>
          <w:sz w:val="20"/>
          <w:szCs w:val="20"/>
        </w:rPr>
        <w:t xml:space="preserve">Rapporto ISS COVID-19 n. 21/2020 </w:t>
      </w:r>
      <w:r w:rsidRPr="003F7DC9">
        <w:rPr>
          <w:i/>
          <w:sz w:val="20"/>
          <w:szCs w:val="20"/>
        </w:rPr>
        <w:t>“Guida per la prevenzione della contaminazione da Legionella negli impianti idrici di strutture turistico-ricettive e altri edifici ad uso civile e industriale non utilizzato durante la pandemia COVID-19”.</w:t>
      </w:r>
      <w:r w:rsidRPr="003F7DC9">
        <w:rPr>
          <w:rFonts w:ascii="Arial" w:eastAsia="Arial" w:hAnsi="Arial" w:cs="Arial"/>
          <w:i/>
          <w:sz w:val="20"/>
          <w:szCs w:val="20"/>
        </w:rPr>
        <w:t xml:space="preserve"> </w:t>
      </w:r>
    </w:p>
    <w:p w14:paraId="203BD636" w14:textId="77777777" w:rsidR="0019267B" w:rsidRPr="003F7DC9" w:rsidRDefault="0019267B" w:rsidP="00913625">
      <w:pPr>
        <w:pStyle w:val="Titolo2"/>
        <w:spacing w:before="40"/>
        <w:ind w:left="284"/>
        <w:jc w:val="both"/>
        <w:rPr>
          <w:rFonts w:ascii="Calibri" w:eastAsia="Calibri" w:hAnsi="Calibri" w:cs="Calibri"/>
          <w:b w:val="0"/>
          <w:color w:val="366091"/>
          <w:sz w:val="28"/>
          <w:szCs w:val="28"/>
        </w:rPr>
      </w:pPr>
      <w:r w:rsidRPr="003F7DC9">
        <w:br w:type="page"/>
      </w:r>
    </w:p>
    <w:p w14:paraId="329598D4" w14:textId="77777777" w:rsidR="0019267B" w:rsidRPr="003F7DC9" w:rsidRDefault="0019267B" w:rsidP="00913625">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RISTORAZIONE*</w:t>
      </w:r>
      <w:r w:rsidR="00667E3C">
        <w:pict w14:anchorId="4D1731F1">
          <v:rect id="_x0000_i1027" style="width:0;height:1.5pt" o:hralign="center" o:hrstd="t" o:hr="t" fillcolor="#a0a0a0" stroked="f"/>
        </w:pict>
      </w:r>
    </w:p>
    <w:p w14:paraId="3014D43C" w14:textId="77777777" w:rsidR="0019267B" w:rsidRPr="003F7DC9" w:rsidRDefault="0019267B" w:rsidP="00547F09">
      <w:pPr>
        <w:ind w:left="1276"/>
        <w:jc w:val="both"/>
      </w:pPr>
    </w:p>
    <w:p w14:paraId="2A1EC5C2" w14:textId="77777777" w:rsidR="0019267B" w:rsidRPr="003F7DC9" w:rsidRDefault="0019267B" w:rsidP="00913625">
      <w:pPr>
        <w:ind w:left="284"/>
        <w:jc w:val="both"/>
        <w:rPr>
          <w:sz w:val="20"/>
          <w:szCs w:val="20"/>
        </w:rPr>
      </w:pPr>
      <w:r w:rsidRPr="003F7DC9">
        <w:rPr>
          <w:sz w:val="20"/>
          <w:szCs w:val="20"/>
        </w:rPr>
        <w:t xml:space="preserve">Le presenti indicazioni si applicano per ogni tipo di esercizio di somministrazione di pasti e bevande, quali ristoranti, trattorie, pizzerie, self-service, bar, pub, pasticcerie, gelaterie, rosticcerie (anche se collocati nell’ambito delle attività ricettive, all’interno di stabilimenti balneari e nei centri commerciali), nonché per l’attività di catering (in tal caso, se la somministrazione di alimenti avviene all’interno di una organizzazione aziendale terza, sarà necessario inoltre rispettare le misure di prevenzione disposte da tale organizzazione). </w:t>
      </w:r>
    </w:p>
    <w:p w14:paraId="799573A6" w14:textId="77777777" w:rsidR="0019267B" w:rsidRPr="003F7DC9" w:rsidRDefault="0019267B" w:rsidP="00913625">
      <w:pPr>
        <w:ind w:left="284"/>
        <w:jc w:val="both"/>
        <w:rPr>
          <w:sz w:val="20"/>
          <w:szCs w:val="20"/>
        </w:rPr>
      </w:pPr>
    </w:p>
    <w:p w14:paraId="75828EC7"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Predisporre una adeguata informazione sulle misure di prevenzione, comprensibile anche per i clienti di altra nazionalità.</w:t>
      </w:r>
    </w:p>
    <w:p w14:paraId="2CAC62A7"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Potrà essere rilevata la temperatura corporea, impedendo l’accesso in caso di temperatura &gt; 37,5 °C.</w:t>
      </w:r>
    </w:p>
    <w:p w14:paraId="6C516BF8"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È necessario rendere disponibili prodotti per l’igienizzazione delle mani per i clienti e per il personale anche in più punti del locale, in particolare all’entrata e in prossimità dei servizi igienici, che dovranno essere puliti più volte al giorno.</w:t>
      </w:r>
    </w:p>
    <w:p w14:paraId="0AA7F7FE"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color w:val="000000"/>
          <w:sz w:val="20"/>
          <w:szCs w:val="20"/>
        </w:rPr>
        <w:t xml:space="preserve">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68E17827" w14:textId="77777777" w:rsidR="0019267B" w:rsidRPr="003F7DC9" w:rsidRDefault="0019267B" w:rsidP="00913625">
      <w:pPr>
        <w:widowControl/>
        <w:numPr>
          <w:ilvl w:val="0"/>
          <w:numId w:val="98"/>
        </w:numPr>
        <w:autoSpaceDE/>
        <w:autoSpaceDN/>
        <w:spacing w:after="200"/>
        <w:ind w:left="284" w:firstLine="0"/>
        <w:jc w:val="both"/>
        <w:rPr>
          <w:color w:val="000000"/>
          <w:sz w:val="20"/>
          <w:szCs w:val="20"/>
        </w:rPr>
      </w:pPr>
      <w:r w:rsidRPr="003F7DC9">
        <w:rPr>
          <w:color w:val="000000"/>
          <w:sz w:val="20"/>
          <w:szCs w:val="20"/>
        </w:rPr>
        <w:t>Sono consentite le attività ludiche che prevedono l'utilizzo di materiali di cui non sia possibile garantire una puntuale e accurata disinfezione (quali ad esempio carte da gioco), purché siano rigorosamente rispettate le seguenti indicazioni: obbligo di utilizzo di mascherina; igienizzazione frequente delle mani e della superficie di gioco; rispetto della distanza di sicurezza di almeno 1 metro sia tra giocatori dello stesso tavolo sia tra tavoli adiacenti. Nel caso di utilizzo di carte da gioco è consigliata inoltre una frequente sostituzione dei mazzi di carte usati con nuovi mazzi.</w:t>
      </w:r>
    </w:p>
    <w:p w14:paraId="2CCB68CE"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Negli esercizi che dispongono di posti a sedere privilegiare l’accesso tramite prenotazione, mantenere l’elenco dei soggetti che hanno prenotato, per un periodo di 14 giorni. In tali attività non possono essere presenti all’interno del locale più clienti di quanti siano i posti a sedere.</w:t>
      </w:r>
    </w:p>
    <w:p w14:paraId="12806B40"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Negli esercizi che non dispongono di posti a sedere, consentire l’ingresso ad un numero limitato di clienti per volta, in base alle caratteristiche dei singoli locali, in modo da assicurare il mantenimento di almeno 1 metro di separazione tra le sedute.</w:t>
      </w:r>
    </w:p>
    <w:p w14:paraId="639F2381"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Laddove possibile, privilegiare l’utilizzo degli spazi esterni (giardini, terrazze, plateatici), sempre nel rispetto del distanziamento di almeno 1 metro.</w:t>
      </w:r>
    </w:p>
    <w:p w14:paraId="6B2200F9"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I tavoli devono essere disposti in modo da assicurare il mantenimento di almeno 1 metro di separazione tra i clienti, ad eccezione delle persone che in base alle disposizioni vigenti non siano soggetti al distanziamento interpersonale. Detto ultimo aspetto afferisce alla responsabilità individuale. Tale distanza può essere ridotta solo ricorrendo a barriere fisiche tra i diversi tavoli adeguate a prevenire il contagio tramite droplet.</w:t>
      </w:r>
    </w:p>
    <w:p w14:paraId="128C4CFE"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La consumazione al banco è consentita solo se può essere assicurata la distanza interpersonale di almeno 1 metro tra i clienti, ad eccezione delle persone che in base alle disposizioni vigenti non siano soggetti al distanziamento interpersonale. Detto ultimo aspetto afferisce alla responsabilità individuale.</w:t>
      </w:r>
    </w:p>
    <w:p w14:paraId="2B725B8E"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 xml:space="preserve">È possibile organizzare una modalità a buffet mediante somministrazione da parte di personale incaricato, escludendo la possibilità per i clienti di toccare quanto esposto e prevedendo in ogni caso, per clienti e personale, l’obbligo del mantenimento della distanza e l’obbligo dell’utilizzo della mascherina a protezione delle vie respiratorie. La modalità self-service può essere eventualmente consentita per buffet realizzati esclusivamente con prodotti confezionati in monodose. In particolare, la distribuzione degli alimenti dovrà avvenire con modalità organizzative che evitino la formazione di assembramenti anche attraverso una riorganizzazione degli spazi in relazione alla dimensione dei locali; dovranno essere altresì valutate idonee misure (es. segnaletica a terra, barriere, ecc.) per garantire il distanziamento interpersonale di almeno un metro durante la fila per l’accesso al buffet. </w:t>
      </w:r>
    </w:p>
    <w:p w14:paraId="5D2F21AA"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Il personale di servizio a contatto con i clienti deve utilizzare la mascherina e deve procedere ad una frequente igiene delle mani con prodotti igienizzanti (prima di ogni servizio al tavolo).</w:t>
      </w:r>
    </w:p>
    <w:p w14:paraId="742B50BE"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 xml:space="preserve">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w:t>
      </w:r>
      <w:r w:rsidRPr="003F7DC9">
        <w:rPr>
          <w:sz w:val="20"/>
          <w:szCs w:val="20"/>
        </w:rPr>
        <w:lastRenderedPageBreak/>
        <w:t>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3CC58EFF"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La postazione dedicata alla cassa può essere dotata di barriere fisiche (es. schermi); in alternativa il personale deve indossare la mascherina e avere a disposizione gel igienizzante per le mani. In ogni caso, favorire modalità di pagamento elettroniche, possibilmente al tavolo.</w:t>
      </w:r>
    </w:p>
    <w:p w14:paraId="020B9DCA"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I clienti dovranno indossare la mascherina tutte le volte che non sono seduti al tavolo.</w:t>
      </w:r>
    </w:p>
    <w:p w14:paraId="12B0F6FF"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Al termine di ogni servizio al tavolo andranno previste tutte le consuete misure di pulizia e disinfezione delle superfici, evitando il più possibile utensili e contenitori riutilizzabili se non disinfettabili (saliere, oliere, ecc). Per i menù favorire la consultazione online sul proprio cellulare, o predisporre menù in stampa plastificata, e quindi disinfettabile dopo l’uso, oppure cartacei a perdere.</w:t>
      </w:r>
    </w:p>
    <w:p w14:paraId="2A00595A" w14:textId="77777777" w:rsidR="0019267B" w:rsidRPr="003F7DC9" w:rsidRDefault="0019267B" w:rsidP="00913625">
      <w:pPr>
        <w:ind w:left="284"/>
        <w:jc w:val="both"/>
        <w:rPr>
          <w:sz w:val="20"/>
          <w:szCs w:val="20"/>
        </w:rPr>
      </w:pPr>
    </w:p>
    <w:p w14:paraId="6A708B76" w14:textId="77777777" w:rsidR="0019267B" w:rsidRPr="003F7DC9" w:rsidRDefault="0019267B" w:rsidP="00913625">
      <w:pPr>
        <w:spacing w:after="240"/>
        <w:ind w:left="284"/>
        <w:jc w:val="both"/>
        <w:rPr>
          <w:b/>
          <w:sz w:val="20"/>
          <w:szCs w:val="20"/>
        </w:rPr>
      </w:pPr>
      <w:r w:rsidRPr="003F7DC9">
        <w:rPr>
          <w:b/>
          <w:sz w:val="20"/>
          <w:szCs w:val="20"/>
        </w:rPr>
        <w:t>CERIMONIE</w:t>
      </w:r>
    </w:p>
    <w:p w14:paraId="7AA32FCA" w14:textId="77777777" w:rsidR="0019267B" w:rsidRPr="003F7DC9" w:rsidRDefault="0019267B" w:rsidP="00913625">
      <w:pPr>
        <w:spacing w:after="240"/>
        <w:ind w:left="284"/>
        <w:jc w:val="both"/>
        <w:rPr>
          <w:sz w:val="20"/>
          <w:szCs w:val="20"/>
        </w:rPr>
      </w:pPr>
      <w:r w:rsidRPr="003F7DC9">
        <w:rPr>
          <w:sz w:val="20"/>
          <w:szCs w:val="20"/>
        </w:rPr>
        <w:t>Nel rispetto delle misure di carattere generale sopra riportate e dei protocolli adottati per lo svolgimento dei riti (religiosi e civili), le seguenti indicazioni integrative costituiscono indirizzi specifici per i banchetti nell’ambito delle cerimonie (es. matrimoni) ed eventi analoghi (es. congressi).</w:t>
      </w:r>
    </w:p>
    <w:p w14:paraId="616D573C" w14:textId="77777777" w:rsidR="0019267B" w:rsidRPr="003F7DC9" w:rsidRDefault="0019267B" w:rsidP="00913625">
      <w:pPr>
        <w:pStyle w:val="Paragrafoelenco"/>
        <w:widowControl/>
        <w:numPr>
          <w:ilvl w:val="0"/>
          <w:numId w:val="105"/>
        </w:numPr>
        <w:autoSpaceDE/>
        <w:autoSpaceDN/>
        <w:spacing w:after="240"/>
        <w:ind w:left="284" w:firstLine="0"/>
      </w:pPr>
      <w:r w:rsidRPr="003F7DC9">
        <w:rPr>
          <w:sz w:val="20"/>
          <w:szCs w:val="20"/>
        </w:rPr>
        <w:t>Predisporre una adeguata informazione sulle misure di prevenzione da rispettare durante l’evento.</w:t>
      </w:r>
    </w:p>
    <w:p w14:paraId="3AB88691" w14:textId="77777777" w:rsidR="0019267B" w:rsidRPr="003F7DC9" w:rsidRDefault="0019267B" w:rsidP="00913625">
      <w:pPr>
        <w:pStyle w:val="Paragrafoelenco"/>
        <w:widowControl/>
        <w:numPr>
          <w:ilvl w:val="0"/>
          <w:numId w:val="105"/>
        </w:numPr>
        <w:autoSpaceDE/>
        <w:autoSpaceDN/>
        <w:spacing w:after="240"/>
        <w:ind w:left="284" w:firstLine="0"/>
      </w:pPr>
      <w:r w:rsidRPr="003F7DC9">
        <w:rPr>
          <w:sz w:val="20"/>
          <w:szCs w:val="20"/>
        </w:rPr>
        <w:t>Mantenere l’elenco dei partecipanti per un periodo di 14 giorni.</w:t>
      </w:r>
    </w:p>
    <w:p w14:paraId="540F467C"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Riorganizzare gli spazi, per garantire l’accesso alla sede dell’evento in modo ordinato, al fine di evitare assembramenti di persone e di assicurare il mantenimento di almeno 1 metro di separazione tra gli utenti. Se possibile organizzare percorsi separati per l’entrata e per l’uscita.</w:t>
      </w:r>
    </w:p>
    <w:p w14:paraId="690FECC5"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 xml:space="preserve">I tavoli devono essere disposti in modo da assicurare il mantenimento di almeno 1 metro di separazione tra gli ospiti, ad eccezione delle persone che in base alle disposizioni vigenti non siano soggetti al distanziamento interpersonale. Detto ultimo aspetto afferisce alla responsabilità individuale. </w:t>
      </w:r>
    </w:p>
    <w:p w14:paraId="22FB26B9"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Laddove possibile, privilegiare l’utilizzo degli spazi esterni (es. giardini, terrazze), sempre nel rispetto del distanziamento di almeno 1 metro.</w:t>
      </w:r>
    </w:p>
    <w:p w14:paraId="180942ED"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Assicurare adeguata pulizia e disinfezione degli ambienti interni e delle eventuali attrezzature prima di ogni utilizzo.</w:t>
      </w:r>
    </w:p>
    <w:p w14:paraId="36594F05"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Gli ospiti dovranno indossare la mascherina negli ambienti interni (quando non sono seduti al tavolo) e negli ambienti esterni (qualora non sia possibile rispettare la distanza di almeno 1 metro). Il personale di servizio a contatto con gli ospiti deve utilizzare la mascherina e deve procedere ad una frequente igiene delle mani con prodotti igienizzanti.</w:t>
      </w:r>
    </w:p>
    <w:p w14:paraId="1B395340"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È possibile organizzare una modalità a buffet mediante somministrazione da parte di personale incaricato, escludendo la possibilità per gli ospiti di toccare quanto esposto e prevedendo in ogni caso, per ospiti e personale, l’obbligo del mantenimento della distanza e l’obbligo dell’utilizzo della mascherina a protezione delle vie respiratorie. La modalità self-service può essere eventualmente consentita per buffet realizzati esclusivamente con prodotti confezionati in monodose. In particolare, la distribuzione degli alimenti dovrà avvenire con modalità organizzative che evitino la formazione di assembramenti anche attraverso una riorganizzazione degli spazi in relazione alla dimensione dei locali; dovranno essere altresì valutate idonee misure (es. segnaletica a terra, barriere, ecc.) per garantire il distanziamento interpersonale di almeno un metro durante la fila per l’accesso al buffet.</w:t>
      </w:r>
    </w:p>
    <w:p w14:paraId="013B8F54"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Per eventuali esibizioni musicali da parte di professionisti, si rimanda alle indicazioni contenute nella scheda specifica. In ogni caso devono essere evitate attività e occasioni di aggregazione che non consentano il mantenimento della distanza interpersonale di almeno 1 metro.</w:t>
      </w:r>
    </w:p>
    <w:p w14:paraId="64F62B28" w14:textId="77777777" w:rsidR="0019267B" w:rsidRPr="003F7DC9" w:rsidRDefault="0019267B" w:rsidP="00913625">
      <w:pPr>
        <w:ind w:left="284"/>
        <w:jc w:val="both"/>
        <w:rPr>
          <w:color w:val="366091"/>
          <w:sz w:val="28"/>
          <w:szCs w:val="28"/>
        </w:rPr>
      </w:pPr>
      <w:r w:rsidRPr="003F7DC9">
        <w:rPr>
          <w:sz w:val="28"/>
          <w:szCs w:val="28"/>
        </w:rPr>
        <w:t>*</w:t>
      </w:r>
      <w:r w:rsidRPr="003F7DC9">
        <w:rPr>
          <w:sz w:val="20"/>
          <w:szCs w:val="20"/>
        </w:rPr>
        <w:t xml:space="preserve"> La Regione Campania ritiene che la distanza di un metro vada calcolata dal tavolo.</w:t>
      </w:r>
      <w:r w:rsidRPr="003F7DC9">
        <w:br w:type="page"/>
      </w:r>
    </w:p>
    <w:p w14:paraId="52E28CBA" w14:textId="77777777" w:rsidR="0019267B" w:rsidRPr="003F7DC9" w:rsidRDefault="0019267B" w:rsidP="00913625">
      <w:pPr>
        <w:pStyle w:val="Titolo2"/>
        <w:spacing w:before="40"/>
        <w:ind w:left="284"/>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ATTIVITÀ TURISTICHE (stabilimenti balneari e spiagge)</w:t>
      </w:r>
      <w:r w:rsidRPr="003F7DC9">
        <w:t xml:space="preserve"> </w:t>
      </w:r>
      <w:r w:rsidR="00667E3C">
        <w:pict w14:anchorId="0DE3C238">
          <v:rect id="_x0000_i1028" style="width:0;height:1.5pt" o:hralign="center" o:hrstd="t" o:hr="t" fillcolor="#a0a0a0" stroked="f"/>
        </w:pict>
      </w:r>
    </w:p>
    <w:p w14:paraId="583D8FCA" w14:textId="77777777" w:rsidR="0019267B" w:rsidRPr="003F7DC9" w:rsidRDefault="0019267B" w:rsidP="00547F09">
      <w:pPr>
        <w:ind w:left="1276"/>
        <w:jc w:val="both"/>
      </w:pPr>
    </w:p>
    <w:p w14:paraId="4CC21884" w14:textId="77777777" w:rsidR="0019267B" w:rsidRPr="003F7DC9" w:rsidRDefault="0019267B" w:rsidP="00913625">
      <w:pPr>
        <w:pBdr>
          <w:top w:val="nil"/>
          <w:left w:val="nil"/>
          <w:bottom w:val="nil"/>
          <w:right w:val="nil"/>
          <w:between w:val="nil"/>
        </w:pBdr>
        <w:spacing w:after="240"/>
        <w:ind w:left="284"/>
        <w:jc w:val="both"/>
        <w:rPr>
          <w:color w:val="000000"/>
          <w:sz w:val="24"/>
          <w:szCs w:val="24"/>
        </w:rPr>
      </w:pPr>
      <w:r w:rsidRPr="003F7DC9">
        <w:rPr>
          <w:color w:val="000000"/>
          <w:sz w:val="20"/>
          <w:szCs w:val="20"/>
        </w:rPr>
        <w:t>Le presenti indicazioni si applicano agli stabilimenti balneari, alle spiagge attrezzate e alle spiagge libere.</w:t>
      </w:r>
    </w:p>
    <w:p w14:paraId="4D335B84"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Predisporre una adeguata informazione sulle misure di prevenzione, comprensibile anche per i clienti di altra nazionalità. Si promuove, a tal proposito, l’accompagnamento all’ombrellone da parte di personale dello stabilimento adeguatamente preparato (steward di spiaggia) che illustri ai clienti le misure di prevenzione da rispettare.</w:t>
      </w:r>
    </w:p>
    <w:p w14:paraId="464AAF72"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 xml:space="preserve">È necessario rendere disponibili prodotti </w:t>
      </w:r>
      <w:r w:rsidRPr="003F7DC9">
        <w:rPr>
          <w:sz w:val="20"/>
          <w:szCs w:val="20"/>
        </w:rPr>
        <w:t xml:space="preserve">per l’igiene delle mani </w:t>
      </w:r>
      <w:r w:rsidRPr="003F7DC9">
        <w:rPr>
          <w:color w:val="000000"/>
          <w:sz w:val="20"/>
          <w:szCs w:val="20"/>
        </w:rPr>
        <w:t>per i clienti e per il personale in più punti dell’impianto</w:t>
      </w:r>
    </w:p>
    <w:p w14:paraId="3A396FBF"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Privilegiare l’accesso agli stabilimenti tramite prenotazione e mantenere l’elenco delle presenze per un periodo di 14 gg.</w:t>
      </w:r>
    </w:p>
    <w:p w14:paraId="4880C93A"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0FB4A3EB"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 xml:space="preserve">La postazione dedicata alla cassa può essere dotata di barriere fisiche (es. schermi); in alternativa il personale deve indossare la mascherina e avere a disposizione </w:t>
      </w:r>
      <w:r w:rsidRPr="003F7DC9">
        <w:rPr>
          <w:sz w:val="20"/>
          <w:szCs w:val="20"/>
        </w:rPr>
        <w:t xml:space="preserve">prodotti igienizzanti per l’igiene delle </w:t>
      </w:r>
      <w:r w:rsidRPr="003F7DC9">
        <w:rPr>
          <w:color w:val="000000"/>
          <w:sz w:val="20"/>
          <w:szCs w:val="20"/>
        </w:rPr>
        <w:t>mani. In ogni caso, favorire modalità di pagamento elettroniche, eventualmente in fase di prenotazione.</w:t>
      </w:r>
    </w:p>
    <w:p w14:paraId="20012CCA"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Riorganizzare gli spazi, per garantire l’accesso allo stabiliment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Se possibile organizzare percorsi separati per l’entrata e per l’uscita.</w:t>
      </w:r>
    </w:p>
    <w:p w14:paraId="6820009F"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sz w:val="20"/>
          <w:szCs w:val="20"/>
        </w:rPr>
        <w:t>Favorire, per quanto possibile, l’ampliamento delle zone d’ombra per prevenire gli assembramenti, soprattutto durante le ore più calde.</w:t>
      </w:r>
    </w:p>
    <w:p w14:paraId="2EC4B94A"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Assicurare un distanziamento tra gli ombrelloni (o altri sistemi di ombreggio) in modo da garantire una superficie di almeno 10 m</w:t>
      </w:r>
      <w:r w:rsidRPr="003F7DC9">
        <w:rPr>
          <w:color w:val="000000"/>
          <w:sz w:val="20"/>
          <w:szCs w:val="20"/>
          <w:vertAlign w:val="superscript"/>
        </w:rPr>
        <w:t>2</w:t>
      </w:r>
      <w:r w:rsidRPr="003F7DC9">
        <w:rPr>
          <w:color w:val="000000"/>
          <w:sz w:val="20"/>
          <w:szCs w:val="20"/>
        </w:rPr>
        <w:t xml:space="preserve"> per ogni ombrellone, indipendentemente dalla modalità di allestimento della spiaggia (per file orizzontali o a rombo).</w:t>
      </w:r>
    </w:p>
    <w:p w14:paraId="4C052A71"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Tra le attrezzature di spiaggia (lettini, sedie a sdraio), quando non posizionate nel posto ombrellone, deve essere garantita una distanza di almeno 1,5 m.</w:t>
      </w:r>
    </w:p>
    <w:p w14:paraId="7D3A13BA"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Regolare e frequente pulizia e disinfezione delle aree comuni, spogliatoi, cabine, docce, servizi igienici, etc., comunque assicurata dopo la chiusura dell’impianto. </w:t>
      </w:r>
    </w:p>
    <w:p w14:paraId="3813CF3E" w14:textId="77777777" w:rsidR="0019267B" w:rsidRPr="003F7DC9" w:rsidRDefault="0019267B" w:rsidP="00913625">
      <w:pPr>
        <w:widowControl/>
        <w:numPr>
          <w:ilvl w:val="0"/>
          <w:numId w:val="72"/>
        </w:numPr>
        <w:pBdr>
          <w:top w:val="nil"/>
          <w:left w:val="nil"/>
          <w:bottom w:val="nil"/>
          <w:right w:val="nil"/>
          <w:between w:val="nil"/>
        </w:pBdr>
        <w:autoSpaceDE/>
        <w:autoSpaceDN/>
        <w:spacing w:before="240" w:after="240"/>
        <w:ind w:left="284" w:firstLine="0"/>
        <w:jc w:val="both"/>
      </w:pPr>
      <w:r w:rsidRPr="003F7DC9">
        <w:rPr>
          <w:color w:val="000000"/>
          <w:sz w:val="20"/>
          <w:szCs w:val="20"/>
        </w:rPr>
        <w:t>Le attrezzature come ad es. lettini, sedie a sdraio, ombrelloni etc. vanno disinfettati ad ogni cambio di persona o nucleo famigliare, e in ogni caso ad ogni fine giornata.</w:t>
      </w:r>
    </w:p>
    <w:p w14:paraId="6B023CFC"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 xml:space="preserve">Per quanto riguarda le spiagge libere, si ribadisce l’importanza dell’informazione e della responsabilizzazione individuale da parte degli avventori nell’adozione di comportamenti rispettosi delle misure di prevenzione. Al fine di assicurare il rispetto della distanza di sicurezza di almeno 1 metro tra le persone e gli interventi di pulizia e disinfezione dei servizi eventualmente presenti si suggerisce la presenza di un addetto alla sorveglianza. Anche il posizionamento degli ombrelloni dovrà rispettare le indicazioni sopra riportate. </w:t>
      </w:r>
    </w:p>
    <w:p w14:paraId="4FEA89FB"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È da vietare la pratica di attività ludico-sportive di gruppo che possono dar luogo ad assembramenti.</w:t>
      </w:r>
    </w:p>
    <w:p w14:paraId="73BC3487"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Gli sport individuali che si svolgono abitualmente in spiaggia (es. racchettoni) o in acqua (es. nuoto, surf, windsurf, kitesurf) possono essere regolarmente praticati, nel rispetto delle misure di distanziamento interpersonale. Diversamente, per gli sport di squadra (es. beach-volley, beach-soccer) sarà necessario rispettare le disposizioni delle istituzioni competenti.</w:t>
      </w:r>
    </w:p>
    <w:p w14:paraId="163810C9"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br w:type="page"/>
      </w:r>
    </w:p>
    <w:p w14:paraId="7FE8BEAA"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ATTIVITÀ RICETTIVE</w:t>
      </w:r>
      <w:r w:rsidR="00667E3C">
        <w:pict w14:anchorId="759EA5BF">
          <v:rect id="_x0000_i1029" style="width:0;height:1.5pt" o:hralign="center" o:hrstd="t" o:hr="t" fillcolor="#a0a0a0" stroked="f"/>
        </w:pict>
      </w:r>
    </w:p>
    <w:p w14:paraId="1EE7832F" w14:textId="77777777" w:rsidR="0019267B" w:rsidRPr="003F7DC9" w:rsidRDefault="0019267B" w:rsidP="00547F09">
      <w:pPr>
        <w:pBdr>
          <w:top w:val="nil"/>
          <w:left w:val="nil"/>
          <w:bottom w:val="nil"/>
          <w:right w:val="nil"/>
          <w:between w:val="nil"/>
        </w:pBdr>
        <w:spacing w:after="240"/>
        <w:ind w:left="1276"/>
        <w:jc w:val="both"/>
        <w:rPr>
          <w:sz w:val="20"/>
          <w:szCs w:val="20"/>
        </w:rPr>
      </w:pPr>
    </w:p>
    <w:p w14:paraId="32A06CA1" w14:textId="77777777" w:rsidR="0019267B" w:rsidRPr="003F7DC9" w:rsidRDefault="0019267B" w:rsidP="00913625">
      <w:pPr>
        <w:pBdr>
          <w:top w:val="nil"/>
          <w:left w:val="nil"/>
          <w:bottom w:val="nil"/>
          <w:right w:val="nil"/>
          <w:between w:val="nil"/>
        </w:pBdr>
        <w:spacing w:after="240"/>
        <w:ind w:left="284"/>
        <w:jc w:val="both"/>
        <w:rPr>
          <w:sz w:val="20"/>
          <w:szCs w:val="20"/>
        </w:rPr>
      </w:pPr>
      <w:r w:rsidRPr="003F7DC9">
        <w:rPr>
          <w:sz w:val="20"/>
          <w:szCs w:val="20"/>
        </w:rPr>
        <w:t>Le presenti indicazioni si applicano alle strutture ricettive alberghiere ed extralberghiere, agli alloggi in agriturismo, alle locazioni brevi, alle strutture turistico-ricettive all’aria aperta, ai rifugi alpini ed escursionistici e agli ostelli della gioventù. Tali indicazioni inoltre vanno integrate, in funzione dello specifico contesto, con quelle relative a ristorazione, balneazione, piscine, palestre, strutture termali e centri benessere.</w:t>
      </w:r>
    </w:p>
    <w:p w14:paraId="4F742C10" w14:textId="77777777" w:rsidR="0019267B" w:rsidRPr="003F7DC9" w:rsidRDefault="0019267B" w:rsidP="00913625">
      <w:pPr>
        <w:pBdr>
          <w:top w:val="nil"/>
          <w:left w:val="nil"/>
          <w:bottom w:val="nil"/>
          <w:right w:val="nil"/>
          <w:between w:val="nil"/>
        </w:pBdr>
        <w:spacing w:after="240"/>
        <w:ind w:left="284"/>
        <w:jc w:val="both"/>
        <w:rPr>
          <w:sz w:val="20"/>
          <w:szCs w:val="20"/>
        </w:rPr>
      </w:pPr>
    </w:p>
    <w:p w14:paraId="36CB37E8" w14:textId="77777777" w:rsidR="0019267B" w:rsidRPr="003F7DC9" w:rsidRDefault="0019267B" w:rsidP="00913625">
      <w:pPr>
        <w:pBdr>
          <w:top w:val="nil"/>
          <w:left w:val="nil"/>
          <w:bottom w:val="nil"/>
          <w:right w:val="nil"/>
          <w:between w:val="nil"/>
        </w:pBdr>
        <w:spacing w:after="240"/>
        <w:ind w:left="284"/>
        <w:jc w:val="both"/>
        <w:rPr>
          <w:b/>
          <w:sz w:val="20"/>
          <w:szCs w:val="20"/>
        </w:rPr>
      </w:pPr>
      <w:r w:rsidRPr="003F7DC9">
        <w:rPr>
          <w:b/>
          <w:sz w:val="20"/>
          <w:szCs w:val="20"/>
        </w:rPr>
        <w:t>INDICAZIONI DI CARATTERE GENERALE</w:t>
      </w:r>
    </w:p>
    <w:p w14:paraId="2D2C8DCF" w14:textId="77777777" w:rsidR="0019267B" w:rsidRPr="003F7DC9" w:rsidRDefault="0019267B" w:rsidP="00913625">
      <w:pPr>
        <w:pBdr>
          <w:top w:val="nil"/>
          <w:left w:val="nil"/>
          <w:bottom w:val="nil"/>
          <w:right w:val="nil"/>
          <w:between w:val="nil"/>
        </w:pBdr>
        <w:spacing w:after="240"/>
        <w:ind w:left="284"/>
        <w:jc w:val="both"/>
        <w:rPr>
          <w:sz w:val="20"/>
          <w:szCs w:val="20"/>
        </w:rPr>
      </w:pPr>
      <w:r w:rsidRPr="003F7DC9">
        <w:rPr>
          <w:sz w:val="20"/>
          <w:szCs w:val="20"/>
        </w:rPr>
        <w:t>Le seguenti indicazioni generali sono valide per tutte le strutture ricettive; eventuali indirizzi specifici sono riportati nelle rispettive sezioni.</w:t>
      </w:r>
    </w:p>
    <w:p w14:paraId="2148FF77"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color w:val="000000"/>
          <w:sz w:val="20"/>
          <w:szCs w:val="20"/>
        </w:rPr>
        <w:t xml:space="preserve">Predisporre una adeguata informazione sulle misure di prevenzione, comprensibile anche per i clienti di altra nazionalità, </w:t>
      </w:r>
      <w:r w:rsidRPr="003F7DC9">
        <w:rPr>
          <w:sz w:val="20"/>
          <w:szCs w:val="20"/>
        </w:rPr>
        <w:t>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r w:rsidRPr="003F7DC9">
        <w:rPr>
          <w:color w:val="000000"/>
          <w:sz w:val="20"/>
          <w:szCs w:val="20"/>
        </w:rPr>
        <w:t>. </w:t>
      </w:r>
    </w:p>
    <w:p w14:paraId="087D33BA"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46362296"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sz w:val="20"/>
          <w:szCs w:val="20"/>
        </w:rPr>
        <w:t>P</w:t>
      </w:r>
      <w:r w:rsidRPr="003F7DC9">
        <w:rPr>
          <w:color w:val="000000"/>
          <w:sz w:val="20"/>
          <w:szCs w:val="20"/>
        </w:rPr>
        <w:t xml:space="preserve">romuovere e facilitare il rispetto </w:t>
      </w:r>
      <w:r w:rsidRPr="003F7DC9">
        <w:rPr>
          <w:sz w:val="20"/>
          <w:szCs w:val="20"/>
        </w:rPr>
        <w:t>della distanza interpersonale di almeno 1 metro</w:t>
      </w:r>
      <w:r w:rsidRPr="003F7DC9">
        <w:rPr>
          <w:color w:val="000000"/>
          <w:sz w:val="20"/>
          <w:szCs w:val="20"/>
        </w:rPr>
        <w:t xml:space="preserve"> e favorire la differenziazione dei percorsi all’interno delle strutture, con particolare attenzione alle zone di ingresso e uscita. Si suggerisce, a tal proposito, di affiggere dei cartelli informativi e/o di delimitare gli spazi (ad esempio, con adesivi da attaccare sul pavimento, palline, nastri segnapercorso, ecc.).</w:t>
      </w:r>
    </w:p>
    <w:p w14:paraId="25D9C14A"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sz w:val="20"/>
          <w:szCs w:val="20"/>
        </w:rPr>
        <w:t xml:space="preserve">Il distanziamento interpersonale non si applica ai membri dello stesso gruppo familiare o di conviventi, né alle persone che occupano la medesima camera o lo stesso ambiente per il pernottamento, </w:t>
      </w:r>
      <w:r w:rsidRPr="003F7DC9">
        <w:rPr>
          <w:color w:val="000000"/>
          <w:sz w:val="20"/>
          <w:szCs w:val="20"/>
        </w:rPr>
        <w:t xml:space="preserve">né alle persone </w:t>
      </w:r>
      <w:r w:rsidRPr="003F7DC9">
        <w:rPr>
          <w:sz w:val="20"/>
          <w:szCs w:val="20"/>
        </w:rPr>
        <w:t>che in base alle disposizioni vigenti non sono soggetti al distanziamento interpersonale (detto ultimo aspetto afferisce alla responsabilità individuale).</w:t>
      </w:r>
    </w:p>
    <w:p w14:paraId="2DD903D5"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color w:val="000000"/>
          <w:sz w:val="20"/>
          <w:szCs w:val="20"/>
        </w:rPr>
        <w:t>La postazione dedicata alla reception e alla cassa può essere dotata di barriere fisiche (es. schermi); in alternativa, il personale dovrà indossare la mascherina in tutte le occasioni di contatto con gli utenti. In ogni caso, favorire modalità di pagamento elettroniche e gestione delle prenotazioni online, con sistemi automatizzati di check-in e check-out ove possibile. Resta fermo l</w:t>
      </w:r>
      <w:r w:rsidRPr="003F7DC9">
        <w:rPr>
          <w:sz w:val="20"/>
          <w:szCs w:val="20"/>
        </w:rPr>
        <w:t>’obbligo di provvedere al riconoscimento dell’ospite in presenza, prima di effettuare la comunicazione all’autorità di pubblica sicurezza.</w:t>
      </w:r>
    </w:p>
    <w:p w14:paraId="7974D4F2"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sz w:val="20"/>
          <w:szCs w:val="20"/>
        </w:rPr>
        <w:t>Mantenere l’elenco dei soggetti alloggiati per un periodo di 14 giorni: tale adempimento si considera assolto con la notifica alloggiati all’autorità di pubblica sicurezza. In caso di utilizzo da parte dei soggetti alloggiati di servizi accessori (es. piscina, ristorante, centro benessere, etc.) non è necessario ripetere la registrazione.</w:t>
      </w:r>
    </w:p>
    <w:p w14:paraId="121A4E90" w14:textId="77777777" w:rsidR="0019267B" w:rsidRPr="003F7DC9" w:rsidRDefault="0019267B" w:rsidP="00913625">
      <w:pPr>
        <w:widowControl/>
        <w:numPr>
          <w:ilvl w:val="0"/>
          <w:numId w:val="76"/>
        </w:numPr>
        <w:pBdr>
          <w:top w:val="nil"/>
          <w:left w:val="nil"/>
          <w:bottom w:val="nil"/>
          <w:right w:val="nil"/>
          <w:between w:val="nil"/>
        </w:pBdr>
        <w:autoSpaceDE/>
        <w:autoSpaceDN/>
        <w:spacing w:before="120" w:after="240"/>
        <w:ind w:left="284" w:firstLine="0"/>
        <w:jc w:val="both"/>
      </w:pPr>
      <w:r w:rsidRPr="003F7DC9">
        <w:rPr>
          <w:color w:val="000000"/>
          <w:sz w:val="20"/>
          <w:szCs w:val="20"/>
        </w:rPr>
        <w:t>L’addetto al servizio di ricevimento deve provvedere, alla fine di ogni turno di lavoro, a pulizia e disinfezione del piano di lavoro e delle attrezzature utilizzate. </w:t>
      </w:r>
    </w:p>
    <w:p w14:paraId="1644AD87" w14:textId="77777777" w:rsidR="0019267B" w:rsidRPr="003F7DC9" w:rsidRDefault="0019267B" w:rsidP="00913625">
      <w:pPr>
        <w:widowControl/>
        <w:numPr>
          <w:ilvl w:val="0"/>
          <w:numId w:val="76"/>
        </w:numPr>
        <w:pBdr>
          <w:top w:val="nil"/>
          <w:left w:val="nil"/>
          <w:bottom w:val="nil"/>
          <w:right w:val="nil"/>
          <w:between w:val="nil"/>
        </w:pBdr>
        <w:autoSpaceDE/>
        <w:autoSpaceDN/>
        <w:spacing w:before="120" w:after="240"/>
        <w:ind w:left="284" w:firstLine="0"/>
        <w:jc w:val="both"/>
      </w:pPr>
      <w:r w:rsidRPr="003F7DC9">
        <w:rPr>
          <w:color w:val="000000"/>
          <w:sz w:val="20"/>
          <w:szCs w:val="20"/>
        </w:rPr>
        <w:t xml:space="preserve">Gli ospiti devono sempre indossare la mascherina nelle aree comuni chiuse. Negli ambienti comuni all’aperto, la mascherina deve essere indossata quando non sia possibile rispettare la distanza di almeno 1 metro, mentre il personale dipendente è tenuto </w:t>
      </w:r>
      <w:r w:rsidRPr="003F7DC9">
        <w:rPr>
          <w:sz w:val="20"/>
          <w:szCs w:val="20"/>
        </w:rPr>
        <w:t xml:space="preserve">sempre </w:t>
      </w:r>
      <w:r w:rsidRPr="003F7DC9">
        <w:rPr>
          <w:color w:val="000000"/>
          <w:sz w:val="20"/>
          <w:szCs w:val="20"/>
        </w:rPr>
        <w:t>all’utilizzo della mascherina in presenza dei clienti e comunque in ogni circostanza in cui non sia possibile garantire la distanza interpersonale di almeno un metro.</w:t>
      </w:r>
    </w:p>
    <w:p w14:paraId="63C1C4E5"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È necessario rendere disponibili prodotti per l’igienizzazione delle mani</w:t>
      </w:r>
      <w:r w:rsidRPr="003F7DC9">
        <w:rPr>
          <w:color w:val="000000"/>
          <w:sz w:val="20"/>
          <w:szCs w:val="20"/>
        </w:rPr>
        <w:t xml:space="preserve"> in varie postazioni all’interno della struttura, promuovendone l’utilizzo frequente da parte dei clienti e del personale.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1BAB6F84"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color w:val="000000"/>
          <w:sz w:val="20"/>
          <w:szCs w:val="20"/>
        </w:rPr>
        <w:t>Ogni oggetto fornito in uso dalla struttura all’ospite, dovrà essere disinfettato prima della consegna all’ospite.</w:t>
      </w:r>
    </w:p>
    <w:p w14:paraId="1AE1EB21" w14:textId="77777777" w:rsidR="0019267B" w:rsidRPr="003F7DC9" w:rsidRDefault="0019267B" w:rsidP="00913625">
      <w:pPr>
        <w:widowControl/>
        <w:numPr>
          <w:ilvl w:val="0"/>
          <w:numId w:val="76"/>
        </w:numPr>
        <w:pBdr>
          <w:top w:val="nil"/>
          <w:left w:val="nil"/>
          <w:bottom w:val="nil"/>
          <w:right w:val="nil"/>
          <w:between w:val="nil"/>
        </w:pBdr>
        <w:autoSpaceDE/>
        <w:autoSpaceDN/>
        <w:spacing w:before="120" w:after="240"/>
        <w:ind w:left="284" w:firstLine="0"/>
        <w:jc w:val="both"/>
      </w:pPr>
      <w:r w:rsidRPr="003F7DC9">
        <w:rPr>
          <w:color w:val="000000"/>
          <w:sz w:val="20"/>
          <w:szCs w:val="20"/>
        </w:rPr>
        <w:t xml:space="preserve">L’utilizzo degli ascensori dev’essere tale da consentire il rispetto della distanza interpersonale, pur con la mascherina, prevedendo eventuali deroghe in caso di componenti dello stesso nucleo familiare, conviventi e persone che occupano la stessa camera o </w:t>
      </w:r>
      <w:r w:rsidRPr="003F7DC9">
        <w:rPr>
          <w:sz w:val="20"/>
          <w:szCs w:val="20"/>
        </w:rPr>
        <w:t>lo stesso ambiente per il pernottamento</w:t>
      </w:r>
      <w:r w:rsidRPr="003F7DC9">
        <w:rPr>
          <w:color w:val="000000"/>
          <w:sz w:val="20"/>
          <w:szCs w:val="20"/>
        </w:rPr>
        <w:t xml:space="preserve">, </w:t>
      </w:r>
      <w:r w:rsidRPr="003F7DC9">
        <w:rPr>
          <w:sz w:val="20"/>
          <w:szCs w:val="20"/>
        </w:rPr>
        <w:t>e per le</w:t>
      </w:r>
      <w:r w:rsidRPr="003F7DC9">
        <w:rPr>
          <w:color w:val="000000"/>
          <w:sz w:val="20"/>
          <w:szCs w:val="20"/>
        </w:rPr>
        <w:t xml:space="preserve"> persone </w:t>
      </w:r>
      <w:r w:rsidRPr="003F7DC9">
        <w:rPr>
          <w:sz w:val="20"/>
          <w:szCs w:val="20"/>
        </w:rPr>
        <w:t>che in base alle disposizioni vigenti non sono soggetti al distanziamento interpersonale (detto ultimo aspetto afferisce alla responsabilità individuale).</w:t>
      </w:r>
    </w:p>
    <w:p w14:paraId="68061219"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color w:val="000000"/>
          <w:sz w:val="20"/>
          <w:szCs w:val="20"/>
        </w:rPr>
        <w:lastRenderedPageBreak/>
        <w:t>Garantire la frequente pulizia e disinfezione di tutti gli ambienti e locali, con particolare attenzione alle aree comuni e alle superfici toccate con maggiore frequenza (corrimano, interruttori della luce, pulsanti degli ascensori, maniglie di porte e finestre, ecc.). </w:t>
      </w:r>
    </w:p>
    <w:p w14:paraId="4BF1435D"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01B2316A"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rPr>
          <w:sz w:val="20"/>
          <w:szCs w:val="20"/>
        </w:rPr>
      </w:pPr>
      <w:r w:rsidRPr="003F7DC9">
        <w:rPr>
          <w:sz w:val="20"/>
          <w:szCs w:val="20"/>
        </w:rPr>
        <w:t>Inibire l’accesso ad ambienti altamente caldo-umidi (es. bagno turco). Potrà essere consentito l’accesso a tali strutture solo se inserite come servizio nelle camere per gli ospiti o mediante prenotazione con uso esclusivo, purché sia garantita aerazione, pulizia e disinfezione prima di ogni ulteriore utilizzo. Diversamente, è consentito l’utilizzo della sauna con caldo a secco e temperatura regolata in modo da essere sempre compresa tra 80 e 90 °C; dovrà essere previsto un accesso alla sauna con una numerosità proporzionata alla superficie, assicurando il distanziamento interpersonale di almeno un metro; la sauna dovrà essere sottoposta a ricambio d’aria naturale prima di ogni turno evitando il ricircolo dell’aria; la sauna inoltre dovrà essere soggetta a pulizia e disinfezione prima di ogni turno.</w:t>
      </w:r>
    </w:p>
    <w:p w14:paraId="2C1E4ED4" w14:textId="77777777" w:rsidR="0019267B" w:rsidRPr="003F7DC9" w:rsidRDefault="0019267B" w:rsidP="00913625">
      <w:pPr>
        <w:spacing w:after="240"/>
        <w:ind w:left="284"/>
        <w:jc w:val="both"/>
        <w:rPr>
          <w:sz w:val="20"/>
          <w:szCs w:val="20"/>
        </w:rPr>
      </w:pPr>
    </w:p>
    <w:p w14:paraId="21C2F203" w14:textId="77777777" w:rsidR="0019267B" w:rsidRPr="003F7DC9" w:rsidRDefault="0019267B" w:rsidP="00913625">
      <w:pPr>
        <w:spacing w:after="240"/>
        <w:ind w:left="284"/>
        <w:jc w:val="both"/>
        <w:rPr>
          <w:b/>
          <w:sz w:val="20"/>
          <w:szCs w:val="20"/>
        </w:rPr>
      </w:pPr>
      <w:r w:rsidRPr="003F7DC9">
        <w:rPr>
          <w:b/>
          <w:sz w:val="20"/>
          <w:szCs w:val="20"/>
        </w:rPr>
        <w:t>STRUTTURE TURISTICO-RICETTIVE ALL’ARIA APERTA</w:t>
      </w:r>
    </w:p>
    <w:p w14:paraId="4ECB2326"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Gli ospiti devono sempre utilizzare la mascherina nelle aree comuni chiuse (es. attività commerciali, spazi comuni, servizi igienici), e comunque sempre quando non sia possibile rispettare la distanza interpersonale di almeno un metro (ad eccezione degli appartenenti allo stesso nucleo familiare o dei soggetti che in ogni caso condividano gli ambienti per i pernottamenti). Durante l’attività fisica non è obbligatorio l’uso della mascherina.</w:t>
      </w:r>
    </w:p>
    <w:p w14:paraId="62103C46"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I mezzi mobili di pernottamento degli ospiti (es. tende, roulotte, camper) dovranno essere posizionati all’interno di piazzole delimitate, in modo tale da garantire il rispetto delle misure di distanziamento tra i vari equipaggi, comunque non inferiore a 3 metri tra i 2 ingressi delle unità abitative, qualora frontali. Il distanziamento di almeno 1,5 metri dovrà essere mantenuto anche nel caso di utilizzo di accessori o pertinenze (es. tavoli, sedie, lettini, sedie a sdraio).</w:t>
      </w:r>
    </w:p>
    <w:p w14:paraId="23E5309C"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 xml:space="preserve">Raccomandazione agli occupanti della piazzola di pulire e disinfettare gli arredi esterni oltre a quelli interni. </w:t>
      </w:r>
    </w:p>
    <w:p w14:paraId="2A8688B8"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 xml:space="preserve">Per i servizi igienici ad uso comune, considerata la peculiarità degli stessi nel contesto di queste strutture, sono introdotti interventi di pulizia da effettuare almeno 2 volte al giorno. In ragione di una maggiore affluenza degli ospiti, nel caso di occupazione superiore al 70% delle piazzole sprovviste di servizi igienici presenti nella struttura (escludendo quindi case mobili, bungalow e piazzole con servizi privati), la pulizia e la disinfezione sarà effettuata almeno 3 volte al giorno. </w:t>
      </w:r>
    </w:p>
    <w:p w14:paraId="0637CF97"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 xml:space="preserve">L’intervento di manutentori/dipendenti negli appartamenti in presenza degli ospiti dovrà essere effettuato in modo da garantire il distanziamento sociale di almeno un metro. </w:t>
      </w:r>
    </w:p>
    <w:p w14:paraId="2623980B" w14:textId="77777777" w:rsidR="0019267B" w:rsidRPr="003F7DC9" w:rsidRDefault="0019267B" w:rsidP="00913625">
      <w:pPr>
        <w:spacing w:after="240"/>
        <w:ind w:left="284"/>
        <w:jc w:val="both"/>
        <w:rPr>
          <w:sz w:val="20"/>
          <w:szCs w:val="20"/>
        </w:rPr>
      </w:pPr>
    </w:p>
    <w:p w14:paraId="3E8C9CB6" w14:textId="77777777" w:rsidR="0019267B" w:rsidRPr="003F7DC9" w:rsidRDefault="00913625" w:rsidP="00913625">
      <w:pPr>
        <w:spacing w:after="240"/>
        <w:ind w:left="284"/>
        <w:jc w:val="both"/>
        <w:rPr>
          <w:b/>
          <w:sz w:val="20"/>
          <w:szCs w:val="20"/>
        </w:rPr>
      </w:pPr>
      <w:r w:rsidRPr="003F7DC9">
        <w:rPr>
          <w:b/>
          <w:sz w:val="20"/>
          <w:szCs w:val="20"/>
        </w:rPr>
        <w:t>R</w:t>
      </w:r>
      <w:r w:rsidR="0019267B" w:rsidRPr="003F7DC9">
        <w:rPr>
          <w:b/>
          <w:sz w:val="20"/>
          <w:szCs w:val="20"/>
        </w:rPr>
        <w:t>IFUGI ALPINI ED ESCURSIONISTICI</w:t>
      </w:r>
    </w:p>
    <w:p w14:paraId="3364CD3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Quando possibile, l'area esterna al rifugio deve essere delimitata, consentendo un accesso regolamentato. In presenza di plateatico (tavoli, panche...) è necessario inserire un cartello che richiami le norme igieniche e le distanze di sicurezza e prevedere percorsi che non permettano l'incrocio delle persone. Per quanto concerne i rifugi d’alta quota (situati oltre i 3000 metri di altitudine), l’area esterna non può essere considerata usufruibile in alcun modo. Pertanto, il rifugista potrà utilizzare come spazi utili soltanto quelli interni al rifugio. </w:t>
      </w:r>
    </w:p>
    <w:p w14:paraId="3D22257A"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All'ingresso dell'area deve essere appostato un dispenser con disinfettante per le mani. </w:t>
      </w:r>
    </w:p>
    <w:p w14:paraId="62049960"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Il gestore all'interno dell'area dovrà invitare gli ospiti al rispetto della distanza sociale di almeno 1 metro e all'utilizzo dei presidi personali, quali mascherine. Il distanziamento non viene applicato per i nuclei familiari, conviventi, persone che condividono la stessa camera, persone che in base alle disposizioni vigenti non sono soggetti al distanziamento interpersonale (detto ultimo aspetto afferisce alla responsabilità individuale).</w:t>
      </w:r>
    </w:p>
    <w:p w14:paraId="657CF2D5"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lastRenderedPageBreak/>
        <w:t xml:space="preserve">É d'obbligo usare tovaglie/tovagliette monouso e procedere alla disinfezione del tavolo e delle sedute prima del riutilizzo dei posti. </w:t>
      </w:r>
    </w:p>
    <w:p w14:paraId="057CB1FF"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Viene effettuato solo servizio al tavolo o per asporto.</w:t>
      </w:r>
    </w:p>
    <w:p w14:paraId="1BC5243C"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Una parte dei posti a sedere esterni è riservata alla ristorazione prenotata. </w:t>
      </w:r>
    </w:p>
    <w:p w14:paraId="750BC5C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elle aree esterne, quando è prevista una zona dedicata al pranzo al sacco, la medesima deve essere ad accesso limitato. É opportuno, ove possibile, provvedere alla copertura esterna con gazebi, tende, pensiline, limitando così l'eccessiva pressione all'entrata del rifugio. </w:t>
      </w:r>
    </w:p>
    <w:p w14:paraId="5FAFFF32" w14:textId="77777777" w:rsidR="0019267B" w:rsidRPr="003F7DC9" w:rsidRDefault="0019267B" w:rsidP="00913625">
      <w:pPr>
        <w:ind w:left="284"/>
        <w:jc w:val="both"/>
        <w:rPr>
          <w:b/>
          <w:caps/>
          <w:sz w:val="20"/>
          <w:szCs w:val="20"/>
        </w:rPr>
      </w:pPr>
      <w:r w:rsidRPr="003F7DC9">
        <w:rPr>
          <w:b/>
          <w:caps/>
          <w:sz w:val="20"/>
          <w:szCs w:val="20"/>
        </w:rPr>
        <w:t xml:space="preserve">Accoglienza in rifugio </w:t>
      </w:r>
    </w:p>
    <w:p w14:paraId="7DDE0424"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L'entrata in rifugio è contingentata in base al numero di persone previsto e si potrà accedere solo utilizzando i dispositivi di sicurezza previsti (mascherina). </w:t>
      </w:r>
    </w:p>
    <w:p w14:paraId="4951D742"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on può essere effettuato servizio al banco, ma solo al tavolo. </w:t>
      </w:r>
    </w:p>
    <w:p w14:paraId="63BBD451"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Ove possibile, è necessario individuare dei percorsi all'interno del rifugio che non consentano l'incrocio tra persone. </w:t>
      </w:r>
    </w:p>
    <w:p w14:paraId="37CD235C"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Il pernottamento ed erogazione pasti possono essere forniti preferibilmente su prenotazione e comunque deve essere tenuta registrazione per almeno 14 giorni delle presenze. </w:t>
      </w:r>
    </w:p>
    <w:p w14:paraId="53D24488" w14:textId="77777777" w:rsidR="0019267B" w:rsidRPr="003F7DC9" w:rsidRDefault="0019267B" w:rsidP="00913625">
      <w:pPr>
        <w:ind w:left="284"/>
        <w:jc w:val="both"/>
        <w:rPr>
          <w:b/>
          <w:caps/>
          <w:sz w:val="20"/>
          <w:szCs w:val="20"/>
        </w:rPr>
      </w:pPr>
      <w:r w:rsidRPr="003F7DC9">
        <w:rPr>
          <w:b/>
          <w:caps/>
          <w:sz w:val="20"/>
          <w:szCs w:val="20"/>
        </w:rPr>
        <w:t xml:space="preserve">Accesso alle aree interne del rifugio </w:t>
      </w:r>
    </w:p>
    <w:p w14:paraId="449BF384"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La movimentazione tra le stanze del rifugio avviene solo utilizzando i dispositivi di sicurezza. È fatto divieto di muoversi nella zona notte dei rifugi con gli scarponi: gli ospiti dovranno indossare ciabatte proprie. </w:t>
      </w:r>
    </w:p>
    <w:p w14:paraId="2DD9EE30"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el caso in cui si raggiunga l'occupazione massima prevista dei posti a sedere per la ristorazione all'interno del rifugio, nel rispetto delle distanze di sicurezza, il gestore deve predisporre un cartello in entrata che blocchi l'accesso. </w:t>
      </w:r>
    </w:p>
    <w:p w14:paraId="1C937C1C"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La pulizia accurata e la disinfezione verrà realizzata almeno 2 volte al giorno. Particolare attenzione andrà dedicata alla pulizia e disinfezione dei servizi igienici, docce e lavabi in comune. In ogni caso dovranno essere consegnati o messi a disposizione dei clienti kit di pulizia e disinfezione per un uso in autonomia preliminare all’utilizzo del servizio.</w:t>
      </w:r>
    </w:p>
    <w:p w14:paraId="610CFB63" w14:textId="77777777" w:rsidR="0019267B" w:rsidRPr="003F7DC9" w:rsidRDefault="0019267B" w:rsidP="00913625">
      <w:pPr>
        <w:ind w:left="284"/>
        <w:jc w:val="both"/>
        <w:rPr>
          <w:b/>
          <w:caps/>
          <w:sz w:val="20"/>
          <w:szCs w:val="20"/>
        </w:rPr>
      </w:pPr>
      <w:r w:rsidRPr="003F7DC9">
        <w:rPr>
          <w:b/>
          <w:caps/>
          <w:sz w:val="20"/>
          <w:szCs w:val="20"/>
        </w:rPr>
        <w:t>Camere da letto</w:t>
      </w:r>
    </w:p>
    <w:p w14:paraId="4A14EE2A"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All'ingresso di ogni camera deve essere previsto un dispenser di gel disinfettante. </w:t>
      </w:r>
    </w:p>
    <w:p w14:paraId="20019C00"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Il posto letto deve essere comprensivo di materasso con coprimaterasso in tessuto lavabile, set monouso composto da copri materasso e copri federa monouso, o eventualmente biancheria in tessuto lavabile a 90 °C. Rimane comunque obbligatorio l'utilizzo del sacco a pelo personale. </w:t>
      </w:r>
    </w:p>
    <w:p w14:paraId="78CA5E33"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el caso si vogliano utilizzare le lenzuola monouso, queste dovranno essere aggiuntive rispetto al coprimaterasso e al coprifedera monouso. </w:t>
      </w:r>
    </w:p>
    <w:p w14:paraId="068CBF32"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elle camere con posti letto destinati ad uso promiscuo, ovvero clienti soggetti al rispetto del distanziamento interpersonale, si dovranno adottare specifiche e più cautelative misure: garantire il distanziamento interpersonale di almeno un metro, con una distanza tra letti di 1,5 metri. </w:t>
      </w:r>
    </w:p>
    <w:p w14:paraId="608F8D98" w14:textId="77777777" w:rsidR="0019267B" w:rsidRPr="003F7DC9" w:rsidRDefault="0019267B" w:rsidP="00913625">
      <w:pPr>
        <w:spacing w:after="240"/>
        <w:ind w:left="284"/>
        <w:jc w:val="both"/>
        <w:rPr>
          <w:b/>
          <w:sz w:val="20"/>
          <w:szCs w:val="20"/>
        </w:rPr>
      </w:pPr>
    </w:p>
    <w:p w14:paraId="7E37F567" w14:textId="77777777" w:rsidR="0019267B" w:rsidRPr="003F7DC9" w:rsidRDefault="0019267B" w:rsidP="00913625">
      <w:pPr>
        <w:spacing w:after="240"/>
        <w:ind w:left="284"/>
        <w:jc w:val="both"/>
        <w:rPr>
          <w:b/>
          <w:sz w:val="20"/>
          <w:szCs w:val="20"/>
        </w:rPr>
      </w:pPr>
      <w:r w:rsidRPr="003F7DC9">
        <w:rPr>
          <w:b/>
          <w:sz w:val="20"/>
          <w:szCs w:val="20"/>
        </w:rPr>
        <w:t>OSTELLI DELLA GIOVENTÙ</w:t>
      </w:r>
    </w:p>
    <w:p w14:paraId="43CE73E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Quando possibile, l'area esterna all’ostello deve essere delimitata, consentendo un accesso regolamentato. In presenza di plateatico (tavoli, panche...) è necessario inserire un cartello che richiami le norme igieniche e le distanze di sicurezza e prevedere percorsi che non permettano l'incrocio delle persone.</w:t>
      </w:r>
    </w:p>
    <w:p w14:paraId="6241CFD1"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All'ingresso dell'area deve essere appostato un dispenser con disinfettante per le mani.</w:t>
      </w:r>
    </w:p>
    <w:p w14:paraId="11CE6FC7"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Nelle aree esterne, quando è prevista una zona dedicata al pranzo al sacco, la medesima deve essere ad accesso limitato. É opportuno, ove possibile, provvedere alla copertura esterna con gazebi, tende, pensiline, limitando così l'eccessiva pressione all'entrata dell’ostello.</w:t>
      </w:r>
    </w:p>
    <w:p w14:paraId="37A2D985" w14:textId="77777777" w:rsidR="0019267B" w:rsidRPr="003F7DC9" w:rsidRDefault="0019267B" w:rsidP="00913625">
      <w:pPr>
        <w:spacing w:before="240"/>
        <w:ind w:left="284"/>
        <w:jc w:val="both"/>
        <w:rPr>
          <w:b/>
          <w:caps/>
          <w:sz w:val="20"/>
          <w:szCs w:val="20"/>
        </w:rPr>
      </w:pPr>
      <w:r w:rsidRPr="003F7DC9">
        <w:rPr>
          <w:b/>
          <w:caps/>
          <w:sz w:val="20"/>
          <w:szCs w:val="20"/>
        </w:rPr>
        <w:t>Accoglienza in ostello</w:t>
      </w:r>
    </w:p>
    <w:p w14:paraId="7D7F8DF1"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Il pernottamento ed eventuale erogazione pasti possono essere forniti solo su prenotazione obbligatoria; deve essere tenuta registrazione per almeno 14 giorni delle presenze.</w:t>
      </w:r>
    </w:p>
    <w:p w14:paraId="21755375" w14:textId="77777777" w:rsidR="0019267B" w:rsidRPr="003F7DC9" w:rsidRDefault="0019267B" w:rsidP="00913625">
      <w:pPr>
        <w:spacing w:before="240"/>
        <w:ind w:left="284"/>
        <w:jc w:val="both"/>
        <w:rPr>
          <w:b/>
          <w:caps/>
          <w:sz w:val="20"/>
          <w:szCs w:val="20"/>
        </w:rPr>
      </w:pPr>
      <w:r w:rsidRPr="003F7DC9">
        <w:rPr>
          <w:b/>
          <w:caps/>
          <w:sz w:val="20"/>
          <w:szCs w:val="20"/>
        </w:rPr>
        <w:lastRenderedPageBreak/>
        <w:t>Accesso alle aree/servizi comuni</w:t>
      </w:r>
    </w:p>
    <w:p w14:paraId="2D0F818D"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La movimentazione tra le stanze dell’ostello avviene solo utilizzando i dispositivi di sicurezza. È fatto divieto di muoversi nella zona notte con le proprie scarpe: gli ospiti dovranno indossare ciabatte proprie.</w:t>
      </w:r>
    </w:p>
    <w:p w14:paraId="46E9D417"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Nel caso in cui si raggiunga l'occupazione massima prevista dei posti a sedere per la ristorazione all'interno dell’ostello, nel rispetto delle distanze di sicurezza, il gestore deve predisporre un cartello in entrata che blocchi l'accesso.</w:t>
      </w:r>
    </w:p>
    <w:p w14:paraId="137A5657"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Per l’accesso ai servizi igienici e docce della struttura, che dovranno essere puliti più volte al giorno, è necessario rendere disponibili prodotti per l’igienizzazione delle mani.</w:t>
      </w:r>
    </w:p>
    <w:p w14:paraId="574F153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Le strutture comuni (bagni, wc, docce, lavandini, lavelli), ove presenti, dovranno essere gestite per rendere possibile l’utilizzo rispettando il distanziamento interpersonale di almeno un metro ed evitare assembramenti.</w:t>
      </w:r>
    </w:p>
    <w:p w14:paraId="0FEE592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La pulizia accurata e la disinfezione verrà realizzata almeno 2 volte al giorno. Particolare attenzione andrà dedicata alla pulizia e disinfezione dei servizi igienici, docce e lavabi in comune. In ogni caso dovranno essere consegnati o messi a disposizione dei clienti kit di pulizia e disinfezione per un uso in autonomia preliminare all’utilizzo del servizio.</w:t>
      </w:r>
    </w:p>
    <w:p w14:paraId="45DF8D34" w14:textId="77777777" w:rsidR="0019267B" w:rsidRPr="003F7DC9" w:rsidRDefault="0019267B" w:rsidP="00913625">
      <w:pPr>
        <w:spacing w:before="240"/>
        <w:ind w:left="284"/>
        <w:jc w:val="both"/>
        <w:rPr>
          <w:b/>
          <w:caps/>
          <w:sz w:val="20"/>
          <w:szCs w:val="20"/>
        </w:rPr>
      </w:pPr>
      <w:r w:rsidRPr="003F7DC9">
        <w:rPr>
          <w:b/>
          <w:caps/>
          <w:sz w:val="20"/>
          <w:szCs w:val="20"/>
        </w:rPr>
        <w:t>Camere da letto</w:t>
      </w:r>
    </w:p>
    <w:p w14:paraId="2C38E1C7" w14:textId="77777777" w:rsidR="0019267B" w:rsidRPr="003F7DC9" w:rsidRDefault="0019267B" w:rsidP="00913625">
      <w:pPr>
        <w:widowControl/>
        <w:numPr>
          <w:ilvl w:val="0"/>
          <w:numId w:val="79"/>
        </w:numPr>
        <w:autoSpaceDE/>
        <w:autoSpaceDN/>
        <w:spacing w:after="200"/>
        <w:ind w:left="284" w:firstLine="0"/>
        <w:jc w:val="both"/>
      </w:pPr>
      <w:r w:rsidRPr="003F7DC9">
        <w:rPr>
          <w:sz w:val="14"/>
          <w:szCs w:val="14"/>
        </w:rPr>
        <w:t xml:space="preserve"> </w:t>
      </w:r>
      <w:r w:rsidRPr="003F7DC9">
        <w:rPr>
          <w:sz w:val="20"/>
          <w:szCs w:val="20"/>
        </w:rPr>
        <w:t>All'ingresso di ogni camera ad uso promiscuo e priva di servizi igienici deve essere previsto un dispenser di gel disinfettante.</w:t>
      </w:r>
    </w:p>
    <w:p w14:paraId="1D3A59A0"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Il posto letto deve essere comprensivo di materasso con coprimaterasso in tessuto lavabile, set monouso composto da copri materasso e copri federa monouso, o eventualmente biancheria in tessuto lavabile a 90 °C.</w:t>
      </w:r>
    </w:p>
    <w:p w14:paraId="628D09C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Nel caso si vogliano utilizzare le lenzuola monouso, queste dovranno essere aggiuntive rispetto al coprimaterasso e al coprifedera monouso.</w:t>
      </w:r>
    </w:p>
    <w:p w14:paraId="57BD9333"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elle camere con posti letto destinati ad uso promiscuo, ovvero clienti soggetti al rispetto del distanziamento interpersonale, si dovranno adottare specifiche e più cautelative misure: garantire il distanziamento interpersonale di almeno un metro, con una distanza tra letti di 1,5 metri. </w:t>
      </w:r>
    </w:p>
    <w:p w14:paraId="1EC4FF4B" w14:textId="77777777" w:rsidR="0019267B" w:rsidRPr="003F7DC9" w:rsidRDefault="0019267B" w:rsidP="00547F09">
      <w:pPr>
        <w:spacing w:after="240"/>
        <w:ind w:left="1276"/>
        <w:jc w:val="both"/>
        <w:rPr>
          <w:sz w:val="20"/>
          <w:szCs w:val="20"/>
        </w:rPr>
      </w:pPr>
    </w:p>
    <w:p w14:paraId="0682AC14" w14:textId="77777777" w:rsidR="0019267B" w:rsidRPr="003F7DC9" w:rsidRDefault="0019267B" w:rsidP="00913625">
      <w:pPr>
        <w:spacing w:after="240"/>
        <w:ind w:left="284"/>
        <w:jc w:val="both"/>
        <w:rPr>
          <w:b/>
          <w:sz w:val="20"/>
          <w:szCs w:val="20"/>
        </w:rPr>
      </w:pPr>
      <w:r w:rsidRPr="003F7DC9">
        <w:rPr>
          <w:b/>
          <w:sz w:val="20"/>
          <w:szCs w:val="20"/>
        </w:rPr>
        <w:t>LOCAZIONI BREVI</w:t>
      </w:r>
    </w:p>
    <w:p w14:paraId="5E1027D9" w14:textId="77777777" w:rsidR="0019267B" w:rsidRPr="003F7DC9" w:rsidRDefault="0019267B" w:rsidP="00913625">
      <w:pPr>
        <w:widowControl/>
        <w:numPr>
          <w:ilvl w:val="0"/>
          <w:numId w:val="76"/>
        </w:numPr>
        <w:autoSpaceDE/>
        <w:autoSpaceDN/>
        <w:spacing w:after="240"/>
        <w:ind w:left="284" w:firstLine="0"/>
        <w:jc w:val="both"/>
        <w:rPr>
          <w:sz w:val="20"/>
          <w:szCs w:val="20"/>
        </w:rPr>
      </w:pPr>
      <w:r w:rsidRPr="003F7DC9">
        <w:rPr>
          <w:sz w:val="20"/>
          <w:szCs w:val="20"/>
        </w:rPr>
        <w:t>Oltre al rispetto delle indicazioni di carattere generale, si raccomanda, al cambio ospite, l'accurata pulizia e disinfezione di ambienti, arredi, utensili e, laddove fornita, biancheria. Inoltre, a tutela di eventuali persone residenti o soggiornanti nel medesimo stabile nel quale si svolge l’attività di locazione breve, si suggerisce di provvedere con maggiore frequenza ad un'accurata pulizia e disinfezione anche di spazi comuni (es. ascensori, androni, scale, porte, etc). Tale ultima raccomandazione dovrà esser presa in accordo tra i condomini o, laddove presente, dall’Amministratore condominiale.</w:t>
      </w:r>
    </w:p>
    <w:p w14:paraId="2CD58C98" w14:textId="77777777" w:rsidR="0019267B" w:rsidRPr="003F7DC9" w:rsidRDefault="0019267B" w:rsidP="00547F09">
      <w:pPr>
        <w:ind w:left="1276"/>
        <w:rPr>
          <w:color w:val="366091"/>
          <w:sz w:val="28"/>
          <w:szCs w:val="28"/>
        </w:rPr>
      </w:pPr>
      <w:r w:rsidRPr="003F7DC9">
        <w:br w:type="page"/>
      </w:r>
      <w:r w:rsidRPr="003F7DC9">
        <w:rPr>
          <w:b/>
          <w:color w:val="366091"/>
          <w:sz w:val="28"/>
          <w:szCs w:val="28"/>
        </w:rPr>
        <w:lastRenderedPageBreak/>
        <w:t>SERVIZI ALLA PERSONA (acconciatori, estetisti e tatuatori)</w:t>
      </w:r>
      <w:r w:rsidRPr="003F7DC9">
        <w:rPr>
          <w:b/>
        </w:rPr>
        <w:t xml:space="preserve"> </w:t>
      </w:r>
      <w:r w:rsidR="00667E3C">
        <w:pict w14:anchorId="6249948F">
          <v:rect id="_x0000_i1030" style="width:0;height:1.5pt" o:hralign="center" o:hrstd="t" o:hr="t" fillcolor="#a0a0a0" stroked="f"/>
        </w:pict>
      </w:r>
    </w:p>
    <w:p w14:paraId="177F781E" w14:textId="77777777" w:rsidR="0019267B" w:rsidRPr="003F7DC9" w:rsidRDefault="0019267B" w:rsidP="00547F09">
      <w:pPr>
        <w:ind w:left="1276"/>
        <w:jc w:val="both"/>
      </w:pPr>
    </w:p>
    <w:p w14:paraId="102FC2A9" w14:textId="77777777" w:rsidR="0019267B" w:rsidRPr="003F7DC9" w:rsidRDefault="0019267B" w:rsidP="00913625">
      <w:pPr>
        <w:pBdr>
          <w:top w:val="nil"/>
          <w:left w:val="nil"/>
          <w:bottom w:val="nil"/>
          <w:right w:val="nil"/>
          <w:between w:val="nil"/>
        </w:pBdr>
        <w:spacing w:after="240"/>
        <w:ind w:left="284"/>
        <w:jc w:val="both"/>
        <w:rPr>
          <w:color w:val="000000"/>
          <w:sz w:val="24"/>
          <w:szCs w:val="24"/>
        </w:rPr>
      </w:pPr>
      <w:r w:rsidRPr="003F7DC9">
        <w:rPr>
          <w:color w:val="000000"/>
          <w:sz w:val="20"/>
          <w:szCs w:val="20"/>
        </w:rPr>
        <w:t>Le presenti indicazioni si applicano al settore della cura della persona: servizi degli acconciatori, barbieri</w:t>
      </w:r>
      <w:r w:rsidRPr="003F7DC9">
        <w:rPr>
          <w:sz w:val="20"/>
          <w:szCs w:val="20"/>
        </w:rPr>
        <w:t xml:space="preserve">, </w:t>
      </w:r>
      <w:r w:rsidRPr="003F7DC9">
        <w:rPr>
          <w:color w:val="000000"/>
          <w:sz w:val="20"/>
          <w:szCs w:val="20"/>
        </w:rPr>
        <w:t>estetisti e tatuatori.</w:t>
      </w:r>
    </w:p>
    <w:p w14:paraId="134B83DF"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Predisporre una adeguata informazione sulle misure di prevenzione.</w:t>
      </w:r>
    </w:p>
    <w:p w14:paraId="530EB782"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Consentire l’accesso dei clienti solo tramite prenotazione, mantenere l’elenco delle presenze per un periodo di 14 gg.</w:t>
      </w:r>
    </w:p>
    <w:p w14:paraId="76A2EA96"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630E8010"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La permanenza dei clienti all’interno dei locali è consentita limitatamente al tempo indispensabile all’erogazione del servizio o trattamento. Consentire la presenza contemporanea di un numero limitato di clienti in base alla capienza del locale (</w:t>
      </w:r>
      <w:r w:rsidRPr="003F7DC9">
        <w:rPr>
          <w:i/>
          <w:color w:val="000000"/>
          <w:sz w:val="20"/>
          <w:szCs w:val="20"/>
        </w:rPr>
        <w:t>vd. punto successivo</w:t>
      </w:r>
      <w:r w:rsidRPr="003F7DC9">
        <w:rPr>
          <w:color w:val="000000"/>
          <w:sz w:val="20"/>
          <w:szCs w:val="20"/>
        </w:rPr>
        <w:t>).</w:t>
      </w:r>
    </w:p>
    <w:p w14:paraId="3E53E484"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Riorganizzare gli spazi, per quanto possibile in ragione delle condizioni logistiche e strutturali, per assicurare il mantenimento di almeno 1 metro di separazione sia tra le singole postazioni di lavoro, sia tra i clienti.</w:t>
      </w:r>
    </w:p>
    <w:p w14:paraId="33727BB6"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L’area di lavoro, laddove possibile, può essere delimitata da barriere fisiche adeguate a prevenire il contagio tramite droplet.</w:t>
      </w:r>
    </w:p>
    <w:p w14:paraId="4A00D433"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 xml:space="preserve">Nelle aree del locale, mettere a disposizione </w:t>
      </w:r>
      <w:r w:rsidRPr="003F7DC9">
        <w:rPr>
          <w:sz w:val="20"/>
          <w:szCs w:val="20"/>
        </w:rPr>
        <w:t>prodotti igienizzanti</w:t>
      </w:r>
      <w:r w:rsidRPr="003F7DC9">
        <w:rPr>
          <w:color w:val="000000"/>
          <w:sz w:val="20"/>
          <w:szCs w:val="20"/>
        </w:rPr>
        <w:t xml:space="preserve"> per l’igiene delle mani dei clienti e degli operatori, con la raccomandazione di procedere ad una frequente igiene delle mani.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1CD995A0" w14:textId="2FB1085F"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L’operatore e il cliente, per tutto il tempo in cui, per l’espletamento della prestazione, devono mantenere una distanza inferiore a 1 metro devono indossare, compatibilmente con lo specifico servizio, una mascherina a protezione delle vie aeree (fatti salvi, per l’operatore, eventuali dispositivi di protezione individuale ad hoc come la mascherina FFP2 o la visiera protettiva, i guanti, il grembiule monouso, etc., associati a rischi specifici propri della mansione).</w:t>
      </w:r>
    </w:p>
    <w:p w14:paraId="624DE095"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In particolare per i servizi di estetica e per i tatuatori, nell’erogazione della prestazione che richiede una distanza ravvicinata, l’operatore deve indossare la visiera protettiva e mascherina FFP2 senza valvola.</w:t>
      </w:r>
    </w:p>
    <w:p w14:paraId="60AD9C94"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 xml:space="preserve">L’operatore deve procedere ad una frequente igiene delle mani con </w:t>
      </w:r>
      <w:r w:rsidRPr="003F7DC9">
        <w:rPr>
          <w:sz w:val="20"/>
          <w:szCs w:val="20"/>
        </w:rPr>
        <w:t>prodotti igienizzanti</w:t>
      </w:r>
      <w:r w:rsidRPr="003F7DC9">
        <w:rPr>
          <w:color w:val="000000"/>
          <w:sz w:val="20"/>
          <w:szCs w:val="20"/>
        </w:rPr>
        <w:t xml:space="preserve"> (prima e dopo ogni servizio reso al cliente) e utilizzare camici/grembiuli possibilmente monouso per gli estetisti. I guanti devono essere diversificati fra quelli utilizzati nel trattamento da quelli usualmente utilizzati nel contesto ambientale.</w:t>
      </w:r>
    </w:p>
    <w:p w14:paraId="7F5CBB8B"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 xml:space="preserve">Assicurare una adeguata pulizia e disinfezione delle superfici di lavoro prima di servire un nuovo cliente e una adeguata disinfezione delle attrezzature e accessori. </w:t>
      </w:r>
      <w:r w:rsidRPr="003F7DC9">
        <w:rPr>
          <w:sz w:val="20"/>
          <w:szCs w:val="20"/>
        </w:rPr>
        <w:t xml:space="preserve">Disinfezione </w:t>
      </w:r>
      <w:r w:rsidRPr="003F7DC9">
        <w:rPr>
          <w:color w:val="000000"/>
          <w:sz w:val="20"/>
          <w:szCs w:val="20"/>
        </w:rPr>
        <w:t>delle postazioni di lavoro dopo ogni cliente. Assicurare regolare pulizia e disinfezione dei servizi igienici.</w:t>
      </w:r>
    </w:p>
    <w:p w14:paraId="2393C546"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7703D8FB"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rPr>
          <w:sz w:val="20"/>
          <w:szCs w:val="20"/>
        </w:rPr>
      </w:pPr>
      <w:r w:rsidRPr="003F7DC9">
        <w:rPr>
          <w:sz w:val="20"/>
          <w:szCs w:val="20"/>
        </w:rPr>
        <w:t>Inibire l’accesso ad ambienti altamente caldo-umidi (es. bagno turco). Potrà essere consentito l’accesso a tali strutture solo mediante prenotazione con uso esclusivo, purché sia garantita aerazione, pulizia e disinfezione prima di ogni ulteriore utilizzo. Diversamente, è consentito l’utilizzo della sauna con caldo a secco e temperatura regolata in modo da essere sempre compresa tra 80 e 90 °C; dovrà essere previsto un accesso alla sauna con una numerosità proporzionata alla superficie, assicurando il distanziamento interpersonale di almeno un metro; la sauna dovrà essere sottoposta a ricambio d’aria naturale prima di ogni turno evitando il ricircolo dell’aria; la sauna inoltre dovrà essere soggetta a pulizia e disinfezione prima di ogni turno.</w:t>
      </w:r>
    </w:p>
    <w:p w14:paraId="69A80B1E"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 xml:space="preserve">La postazione dedicata alla cassa può essere dotata di barriere fisiche (es. schermi); in alternativa il personale deve indossare la mascherina e avere a disposizione </w:t>
      </w:r>
      <w:r w:rsidRPr="003F7DC9">
        <w:rPr>
          <w:sz w:val="20"/>
          <w:szCs w:val="20"/>
        </w:rPr>
        <w:t>prodotti igienizzanti per le mani</w:t>
      </w:r>
      <w:r w:rsidRPr="003F7DC9">
        <w:rPr>
          <w:color w:val="000000"/>
          <w:sz w:val="20"/>
          <w:szCs w:val="20"/>
        </w:rPr>
        <w:t>. In ogni caso, favorire modalità di pagamento elettroniche, eventualmente in fase di prenotazione.</w:t>
      </w:r>
    </w:p>
    <w:p w14:paraId="6EBF7A80"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lastRenderedPageBreak/>
        <w:t>Nei centri massaggi e centri abbronzatura, organizzare gli spazi e le attività nelle aree spogliatoi e docce in modo da assicurare le distanze di almeno 1 metro (ad esempio prevedere postazioni d’uso alternate o separate da apposite barriere). In tutti gli spogliatoi o negli spazi dedicati al cambio,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42CB8353" w14:textId="359AF596"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proofErr w:type="gramStart"/>
      <w:r w:rsidRPr="003F7DC9">
        <w:rPr>
          <w:sz w:val="20"/>
          <w:szCs w:val="20"/>
        </w:rPr>
        <w:t>E’</w:t>
      </w:r>
      <w:proofErr w:type="gramEnd"/>
      <w:r w:rsidRPr="003F7DC9">
        <w:rPr>
          <w:sz w:val="20"/>
          <w:szCs w:val="20"/>
        </w:rPr>
        <w:t xml:space="preserve"> consentito praticare massaggi senza guanti, purché l’operatore prima e dopo ogni cliente proceda al lavaggio e alla disinfezione delle mani e dell’avambraccio e comunque, durante il massaggio, non si tocchi mai viso, naso, bocca e occhi. Tale raccomandazione vale anche in caso di utilizzo di guanti monouso.</w:t>
      </w:r>
    </w:p>
    <w:p w14:paraId="1479E6B0"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Il cliente deve utilizzare mascherina a protezione delle vie aeree durante il massaggio.</w:t>
      </w:r>
    </w:p>
    <w:p w14:paraId="2393B81E"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 xml:space="preserve">Il cliente accede alla doccia abbronzante munito di calzari adeguati al contesto.  </w:t>
      </w:r>
    </w:p>
    <w:p w14:paraId="750B29FE"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La doccia abbronzante tra un cliente ed il successivo deve essere adeguatamente aerata ed essere altresì pulita e disinfettata la tastiera di comando.</w:t>
      </w:r>
    </w:p>
    <w:p w14:paraId="4856DFF9"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Sui lettini, abbronzanti e per il massaggio, evitare l’uso promiscuo di oggetti e biancheria: la struttura fornisce al cliente tutto l’occorrente al servizio. Anche tali lettini devono essere puliti e disinfettati tra un cliente e il successivo.</w:t>
      </w:r>
    </w:p>
    <w:p w14:paraId="47DB201C"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La biancheria deve essere lavata con acqua calda (70-90 °C) e normale detersivo per bucato; in alternativa, lavaggio a bassa temperatura con candeggina o altri prodotti disinfettanti.</w:t>
      </w:r>
    </w:p>
    <w:p w14:paraId="3C6BA50B" w14:textId="77777777" w:rsidR="0019267B" w:rsidRPr="003F7DC9" w:rsidRDefault="0019267B" w:rsidP="00547F09">
      <w:pPr>
        <w:spacing w:after="240"/>
        <w:ind w:left="1276"/>
        <w:jc w:val="both"/>
        <w:rPr>
          <w:color w:val="000000"/>
          <w:sz w:val="20"/>
          <w:szCs w:val="20"/>
        </w:rPr>
      </w:pPr>
      <w:r w:rsidRPr="003F7DC9">
        <w:br w:type="page"/>
      </w:r>
    </w:p>
    <w:p w14:paraId="08A76CCB"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COMMERCIO AL DETTAGLIO</w:t>
      </w:r>
      <w:r w:rsidR="00667E3C">
        <w:pict w14:anchorId="3BD51BAC">
          <v:rect id="_x0000_i1031" style="width:0;height:1.5pt" o:hralign="center" o:hrstd="t" o:hr="t" fillcolor="#a0a0a0" stroked="f"/>
        </w:pict>
      </w:r>
    </w:p>
    <w:p w14:paraId="1A055A66" w14:textId="77777777" w:rsidR="0019267B" w:rsidRPr="003F7DC9" w:rsidRDefault="0019267B" w:rsidP="00547F09">
      <w:pPr>
        <w:ind w:left="1276"/>
        <w:jc w:val="both"/>
      </w:pPr>
    </w:p>
    <w:p w14:paraId="5A69CCCD" w14:textId="77777777" w:rsidR="0019267B" w:rsidRPr="003F7DC9" w:rsidRDefault="0019267B" w:rsidP="00913625">
      <w:pPr>
        <w:pBdr>
          <w:top w:val="nil"/>
          <w:left w:val="nil"/>
          <w:bottom w:val="nil"/>
          <w:right w:val="nil"/>
          <w:between w:val="nil"/>
        </w:pBdr>
        <w:ind w:left="284"/>
        <w:jc w:val="both"/>
        <w:rPr>
          <w:color w:val="000000"/>
          <w:sz w:val="24"/>
          <w:szCs w:val="24"/>
        </w:rPr>
      </w:pPr>
      <w:r w:rsidRPr="003F7DC9">
        <w:rPr>
          <w:color w:val="000000"/>
          <w:sz w:val="20"/>
          <w:szCs w:val="20"/>
        </w:rPr>
        <w:t>Le presenti indicazioni si applicano al settore del commercio al dettaglio.</w:t>
      </w:r>
    </w:p>
    <w:p w14:paraId="27E2B4D5"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misure di prevenzione.</w:t>
      </w:r>
    </w:p>
    <w:p w14:paraId="3F40197C"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In particolar modo per supermercati e centri commerciali, potrà essere rilevata la temperatura corporea, impedendo l’accesso in caso di temperatura &gt; 37,5 °C.</w:t>
      </w:r>
    </w:p>
    <w:p w14:paraId="191E762D"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Prevedere regole di accesso, in base alle caratteristiche dei singoli esercizi, in modo da evitare assembramenti e assicurare il mantenimento di almeno 1 metro di separazione tra i clienti.</w:t>
      </w:r>
    </w:p>
    <w:p w14:paraId="40A864CE"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 xml:space="preserve">Garantire un’ampia disponibilità e accessibilità a sistemi per l’igiene delle mani con </w:t>
      </w:r>
      <w:r w:rsidRPr="003F7DC9">
        <w:rPr>
          <w:sz w:val="20"/>
          <w:szCs w:val="20"/>
        </w:rPr>
        <w:t>prodotti igienizzanti</w:t>
      </w:r>
      <w:r w:rsidRPr="003F7DC9">
        <w:rPr>
          <w:color w:val="000000"/>
          <w:sz w:val="20"/>
          <w:szCs w:val="20"/>
        </w:rPr>
        <w:t>, promuovendone l’utilizzo frequente da parte dei clienti e degli operatori.</w:t>
      </w:r>
    </w:p>
    <w:p w14:paraId="172FFF1E"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Nel caso di acquisti con scelta in autonomia e manipolazione del prodotto da parte del cliente, dovrà essere resa obbligatoria la disinfezione delle mani prima della manipolazione della merce. In alternativa, </w:t>
      </w:r>
      <w:r w:rsidRPr="003F7DC9">
        <w:rPr>
          <w:color w:val="000000"/>
          <w:sz w:val="20"/>
          <w:szCs w:val="20"/>
        </w:rPr>
        <w:t>dovranno essere messi a disposizione della clientela guanti monouso da utilizzare obbligatoriamente</w:t>
      </w:r>
      <w:r w:rsidRPr="003F7DC9">
        <w:rPr>
          <w:sz w:val="20"/>
          <w:szCs w:val="20"/>
        </w:rPr>
        <w:t>.</w:t>
      </w:r>
    </w:p>
    <w:p w14:paraId="275AD1EE"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I clienti devono sempre indossare la mascherina, così come i lavoratori in tutte le occasioni di interazione con i clienti.</w:t>
      </w:r>
    </w:p>
    <w:p w14:paraId="62345B7E"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 xml:space="preserve">L’addetto alla vendita deve procedere ad una frequente igiene delle mani con </w:t>
      </w:r>
      <w:r w:rsidRPr="003F7DC9">
        <w:rPr>
          <w:sz w:val="20"/>
          <w:szCs w:val="20"/>
        </w:rPr>
        <w:t>prodotti igienizzanti</w:t>
      </w:r>
      <w:r w:rsidRPr="003F7DC9">
        <w:rPr>
          <w:color w:val="000000"/>
          <w:sz w:val="20"/>
          <w:szCs w:val="20"/>
        </w:rPr>
        <w:t xml:space="preserve"> (prima e dopo ogni servizio reso al cliente).</w:t>
      </w:r>
    </w:p>
    <w:p w14:paraId="0DA6EE48"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Assicurare la pulizia e la disinfezione quotidiana delle aree comuni.</w:t>
      </w:r>
    </w:p>
    <w:p w14:paraId="580FFD26"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786F6F19"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 xml:space="preserve">La postazione dedicata alla cassa può essere dotata di barriere fisiche (es. schermi); in alternativa il personale deve indossare la mascherina e avere a disposizione </w:t>
      </w:r>
      <w:r w:rsidRPr="003F7DC9">
        <w:rPr>
          <w:sz w:val="20"/>
          <w:szCs w:val="20"/>
        </w:rPr>
        <w:t xml:space="preserve">prodotti igienizzanti </w:t>
      </w:r>
      <w:r w:rsidRPr="003F7DC9">
        <w:rPr>
          <w:color w:val="000000"/>
          <w:sz w:val="20"/>
          <w:szCs w:val="20"/>
        </w:rPr>
        <w:t>per l</w:t>
      </w:r>
      <w:r w:rsidRPr="003F7DC9">
        <w:rPr>
          <w:sz w:val="20"/>
          <w:szCs w:val="20"/>
        </w:rPr>
        <w:t>’igiene del</w:t>
      </w:r>
      <w:r w:rsidRPr="003F7DC9">
        <w:rPr>
          <w:color w:val="000000"/>
          <w:sz w:val="20"/>
          <w:szCs w:val="20"/>
        </w:rPr>
        <w:t>le mani. In ogni caso, favorire modalità di pagamento elettroniche.</w:t>
      </w:r>
    </w:p>
    <w:p w14:paraId="6605F92E" w14:textId="77777777" w:rsidR="0019267B" w:rsidRPr="003F7DC9" w:rsidRDefault="0019267B" w:rsidP="00913625">
      <w:pPr>
        <w:pBdr>
          <w:top w:val="nil"/>
          <w:left w:val="nil"/>
          <w:bottom w:val="nil"/>
          <w:right w:val="nil"/>
          <w:between w:val="nil"/>
        </w:pBdr>
        <w:ind w:left="284"/>
        <w:jc w:val="both"/>
        <w:rPr>
          <w:color w:val="000000"/>
          <w:sz w:val="20"/>
          <w:szCs w:val="20"/>
        </w:rPr>
      </w:pPr>
    </w:p>
    <w:p w14:paraId="0E355785" w14:textId="77777777" w:rsidR="0019267B" w:rsidRPr="003F7DC9" w:rsidRDefault="0019267B" w:rsidP="00913625">
      <w:pPr>
        <w:ind w:left="284"/>
        <w:rPr>
          <w:color w:val="366091"/>
          <w:sz w:val="28"/>
          <w:szCs w:val="28"/>
        </w:rPr>
      </w:pPr>
      <w:r w:rsidRPr="003F7DC9">
        <w:br w:type="page"/>
      </w:r>
    </w:p>
    <w:p w14:paraId="2F6B3BD2" w14:textId="77777777" w:rsidR="0019267B" w:rsidRPr="003F7DC9" w:rsidRDefault="0019267B" w:rsidP="00547F09">
      <w:pPr>
        <w:pStyle w:val="Titolo2"/>
        <w:spacing w:before="40"/>
        <w:ind w:left="1276"/>
        <w:rPr>
          <w:rFonts w:ascii="Calibri" w:eastAsia="Calibri" w:hAnsi="Calibri" w:cs="Calibri"/>
          <w:color w:val="366091"/>
          <w:sz w:val="28"/>
          <w:szCs w:val="28"/>
        </w:rPr>
      </w:pPr>
      <w:r w:rsidRPr="003F7DC9">
        <w:rPr>
          <w:rFonts w:ascii="Calibri" w:eastAsia="Calibri" w:hAnsi="Calibri" w:cs="Calibri"/>
          <w:color w:val="366091"/>
          <w:sz w:val="28"/>
          <w:szCs w:val="28"/>
        </w:rPr>
        <w:lastRenderedPageBreak/>
        <w:t>COMMERCIO AL DETTAGLIO SU AREE PUBBLICHE</w:t>
      </w:r>
    </w:p>
    <w:p w14:paraId="3FE2AB19"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t>(mercati e mercatini degli hobbisti)</w:t>
      </w:r>
      <w:r w:rsidR="00667E3C">
        <w:pict w14:anchorId="79937AA2">
          <v:rect id="_x0000_i1032" style="width:0;height:1.5pt" o:hralign="center" o:hrstd="t" o:hr="t" fillcolor="#a0a0a0" stroked="f"/>
        </w:pict>
      </w:r>
    </w:p>
    <w:p w14:paraId="75CAC6AE" w14:textId="77777777" w:rsidR="0019267B" w:rsidRPr="003F7DC9" w:rsidRDefault="0019267B" w:rsidP="00547F09">
      <w:pPr>
        <w:pBdr>
          <w:top w:val="nil"/>
          <w:left w:val="nil"/>
          <w:bottom w:val="nil"/>
          <w:right w:val="nil"/>
          <w:between w:val="nil"/>
        </w:pBdr>
        <w:ind w:left="1276"/>
        <w:rPr>
          <w:color w:val="000000"/>
          <w:sz w:val="23"/>
          <w:szCs w:val="23"/>
        </w:rPr>
      </w:pPr>
    </w:p>
    <w:p w14:paraId="7F34F0ED" w14:textId="77777777" w:rsidR="0019267B" w:rsidRPr="003F7DC9" w:rsidRDefault="0019267B" w:rsidP="002479CC">
      <w:pPr>
        <w:ind w:left="284"/>
        <w:jc w:val="both"/>
        <w:rPr>
          <w:sz w:val="20"/>
          <w:szCs w:val="20"/>
        </w:rPr>
      </w:pPr>
      <w:r w:rsidRPr="003F7DC9">
        <w:rPr>
          <w:sz w:val="20"/>
          <w:szCs w:val="20"/>
        </w:rPr>
        <w:t>Le presenti indicazioni si applicano alle attività di commercio al dettaglio su aree pubbliche che si possono considerare ordinarie per la loro frequenza di svolgimento, la cui regolamentazione è competenza dei Comuni, che devono:</w:t>
      </w:r>
    </w:p>
    <w:p w14:paraId="2D0BADB5" w14:textId="77777777" w:rsidR="0019267B" w:rsidRPr="003F7DC9" w:rsidRDefault="0019267B" w:rsidP="002479CC">
      <w:pPr>
        <w:widowControl/>
        <w:numPr>
          <w:ilvl w:val="0"/>
          <w:numId w:val="93"/>
        </w:numPr>
        <w:autoSpaceDE/>
        <w:autoSpaceDN/>
        <w:spacing w:after="200"/>
        <w:ind w:left="284" w:firstLine="0"/>
        <w:jc w:val="both"/>
      </w:pPr>
      <w:r w:rsidRPr="003F7DC9">
        <w:rPr>
          <w:sz w:val="20"/>
          <w:szCs w:val="20"/>
        </w:rPr>
        <w:t>assicurare, tenendo in considerazione la localizzazione, le caratteristiche degli specifici contesti urbani, logistici e ambientali, la maggiore o minore frequentazione dell’area mercatale, la riorganizzazione degli spazi, anche mediante segnaletica a terra, per consentire l’accesso in modo ordinato e, se del caso, contingentato, al fine di evitare assembramenti di persone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w:t>
      </w:r>
    </w:p>
    <w:p w14:paraId="3413CB1A"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verificare, mediante adeguati controlli, l’u</w:t>
      </w:r>
      <w:r w:rsidRPr="003F7DC9">
        <w:rPr>
          <w:color w:val="000000"/>
          <w:sz w:val="20"/>
          <w:szCs w:val="20"/>
        </w:rPr>
        <w:t>tilizzo di mascherine sia da parte degli operatori che da parte dei clienti</w:t>
      </w:r>
      <w:r w:rsidRPr="003F7DC9">
        <w:rPr>
          <w:sz w:val="20"/>
          <w:szCs w:val="20"/>
        </w:rPr>
        <w:t>, e la messa a disposizione, da parte degli operatori, di prodotti igienizzanti per le mani, in particolare accanto ai sistemi di pagamento;</w:t>
      </w:r>
    </w:p>
    <w:p w14:paraId="76636FD2"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assicurare un’adeguata i</w:t>
      </w:r>
      <w:r w:rsidRPr="003F7DC9">
        <w:rPr>
          <w:color w:val="000000"/>
          <w:sz w:val="20"/>
          <w:szCs w:val="20"/>
        </w:rPr>
        <w:t xml:space="preserve">nformazione per garantire il distanziamento dei clienti in attesa di entrata: posizionamento all’accesso dei mercati di cartelli almeno in lingua italiana e inglese per informare la clientela sui corretti comportamenti. </w:t>
      </w:r>
    </w:p>
    <w:p w14:paraId="5FC5C126"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assicurare maggiore distanziamento dei posteggi ed a tal fine, ove necessario e possibile, ampliamento dell’area mercatale; </w:t>
      </w:r>
    </w:p>
    <w:p w14:paraId="408FC45E"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individuare un’area di rispetto per ogni posteggio in cui limitare la concentrazione massima di clienti compresenti, nel rispetto della distanza interpersonale di un metro. </w:t>
      </w:r>
    </w:p>
    <w:p w14:paraId="666D23C3" w14:textId="77777777" w:rsidR="0019267B" w:rsidRPr="003F7DC9" w:rsidRDefault="0019267B" w:rsidP="002479CC">
      <w:pPr>
        <w:ind w:left="284"/>
        <w:jc w:val="both"/>
        <w:rPr>
          <w:sz w:val="20"/>
          <w:szCs w:val="20"/>
        </w:rPr>
      </w:pPr>
      <w:r w:rsidRPr="003F7DC9">
        <w:rPr>
          <w:sz w:val="20"/>
          <w:szCs w:val="20"/>
        </w:rPr>
        <w:t>Qualora, per ragioni di indisponibilità di ulteriori spazi da destinare all’area mercatale, non sia possibile garantire le prescrizioni di cui agli ultimi due punti, i Comuni potranno contingentare l’ingresso all’area stessa al fine del rispetto della distanza interpersonale di un metro.</w:t>
      </w:r>
    </w:p>
    <w:p w14:paraId="0401D2F9" w14:textId="77777777" w:rsidR="0019267B" w:rsidRPr="003F7DC9" w:rsidRDefault="0019267B" w:rsidP="002479CC">
      <w:pPr>
        <w:pBdr>
          <w:top w:val="nil"/>
          <w:left w:val="nil"/>
          <w:bottom w:val="nil"/>
          <w:right w:val="nil"/>
          <w:between w:val="nil"/>
        </w:pBdr>
        <w:ind w:left="284"/>
        <w:jc w:val="both"/>
        <w:rPr>
          <w:sz w:val="20"/>
          <w:szCs w:val="20"/>
        </w:rPr>
      </w:pPr>
      <w:r w:rsidRPr="003F7DC9">
        <w:rPr>
          <w:sz w:val="20"/>
          <w:szCs w:val="20"/>
        </w:rPr>
        <w:t xml:space="preserve">Ove ne ricorra l’opportunità, i Comuni potranno altresì valutare di sospendere la vendita di beni usati. </w:t>
      </w:r>
    </w:p>
    <w:p w14:paraId="550759D8" w14:textId="77777777" w:rsidR="0019267B" w:rsidRPr="003F7DC9" w:rsidRDefault="0019267B" w:rsidP="002479CC">
      <w:pPr>
        <w:pBdr>
          <w:top w:val="nil"/>
          <w:left w:val="nil"/>
          <w:bottom w:val="nil"/>
          <w:right w:val="nil"/>
          <w:between w:val="nil"/>
        </w:pBdr>
        <w:ind w:left="284"/>
        <w:jc w:val="both"/>
        <w:rPr>
          <w:sz w:val="20"/>
          <w:szCs w:val="20"/>
        </w:rPr>
      </w:pPr>
    </w:p>
    <w:p w14:paraId="160EA6F0" w14:textId="77777777" w:rsidR="0019267B" w:rsidRPr="003F7DC9" w:rsidRDefault="0019267B" w:rsidP="002479CC">
      <w:pPr>
        <w:pBdr>
          <w:top w:val="nil"/>
          <w:left w:val="nil"/>
          <w:bottom w:val="nil"/>
          <w:right w:val="nil"/>
          <w:between w:val="nil"/>
        </w:pBdr>
        <w:ind w:left="284"/>
        <w:jc w:val="both"/>
        <w:rPr>
          <w:b/>
          <w:sz w:val="20"/>
          <w:szCs w:val="20"/>
        </w:rPr>
      </w:pPr>
      <w:r w:rsidRPr="003F7DC9">
        <w:rPr>
          <w:b/>
          <w:sz w:val="20"/>
          <w:szCs w:val="20"/>
        </w:rPr>
        <w:t>MISURE A CARICO DEL TITOLARE DI POSTEGGIO</w:t>
      </w:r>
    </w:p>
    <w:p w14:paraId="4B26F524"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pulizia e disinfezione quotidiana delle attrezzature prima dell’avvio delle operazioni di mercato di vendita; </w:t>
      </w:r>
    </w:p>
    <w:p w14:paraId="30974982"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è obbligatorio l’uso delle mascherine, mentre l’uso dei guanti può essere sostituito da una igienizzazione frequente delle mani </w:t>
      </w:r>
    </w:p>
    <w:p w14:paraId="36EBDB7D"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messa a disposizione della clientela di prodotti igienizzanti per le mani in ogni banco; </w:t>
      </w:r>
    </w:p>
    <w:p w14:paraId="11502D65"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rispetto del distanziamento interpersonale di almeno un metro. </w:t>
      </w:r>
    </w:p>
    <w:p w14:paraId="4BEA2D25"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Rispetto del distanziamento interpersonale di almeno un metro dagli altri operatori anche nelle operazioni di carico e scarico; </w:t>
      </w:r>
    </w:p>
    <w:p w14:paraId="71D2B9C8"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Nel caso di acquisti con scelta in autonomia e manipolazione del prodotto da parte del cliente, dovrà essere resa obbligatoria la disinfezione delle mani prima della manipolazione della merce. In alternativa, dovranno essere messi a disposizione della clientela guanti monouso da utilizzare obbligatoriamente.</w:t>
      </w:r>
    </w:p>
    <w:p w14:paraId="3C2E2997"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in caso di vendita di beni usati: pulizia e disinfezione dei capi di abbigliamento e delle calzature prima che siano poste in vendita. </w:t>
      </w:r>
      <w:r w:rsidRPr="003F7DC9">
        <w:br w:type="page"/>
      </w:r>
    </w:p>
    <w:p w14:paraId="51FE4A1D"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UFFICI APERTI AL PUBBLICO</w:t>
      </w:r>
      <w:r w:rsidR="00667E3C">
        <w:pict w14:anchorId="29D4A14C">
          <v:rect id="_x0000_i1033" style="width:0;height:1.5pt" o:hralign="center" o:hrstd="t" o:hr="t" fillcolor="#a0a0a0" stroked="f"/>
        </w:pict>
      </w:r>
    </w:p>
    <w:p w14:paraId="236E2695" w14:textId="77777777" w:rsidR="0019267B" w:rsidRPr="003F7DC9" w:rsidRDefault="0019267B" w:rsidP="00547F09">
      <w:pPr>
        <w:ind w:left="1276"/>
        <w:jc w:val="both"/>
      </w:pPr>
    </w:p>
    <w:p w14:paraId="53CAF91F" w14:textId="77777777" w:rsidR="0019267B" w:rsidRPr="003F7DC9" w:rsidRDefault="0019267B" w:rsidP="00E62FAA">
      <w:pPr>
        <w:pBdr>
          <w:top w:val="nil"/>
          <w:left w:val="nil"/>
          <w:bottom w:val="nil"/>
          <w:right w:val="nil"/>
          <w:between w:val="nil"/>
        </w:pBdr>
        <w:ind w:left="284"/>
        <w:jc w:val="both"/>
        <w:rPr>
          <w:color w:val="000000"/>
          <w:sz w:val="24"/>
          <w:szCs w:val="24"/>
        </w:rPr>
      </w:pPr>
      <w:r w:rsidRPr="003F7DC9">
        <w:rPr>
          <w:color w:val="000000"/>
          <w:sz w:val="20"/>
          <w:szCs w:val="20"/>
        </w:rPr>
        <w:t>Le presenti indicazioni si applicano al settore degli uffici, pubblici e privati, degli studi professionali e dei servizi amministrativi che prevedono accesso del pubblico.</w:t>
      </w:r>
    </w:p>
    <w:p w14:paraId="2CC3EFAE"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misure di prevenzione.</w:t>
      </w:r>
    </w:p>
    <w:p w14:paraId="73CEC2BF"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Potrà essere rilevata la temperatura corporea, impedendo l’accesso in caso di temperatura &gt; 37,5 °C.</w:t>
      </w:r>
    </w:p>
    <w:p w14:paraId="5E11FFBD"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Promuovere il contatto con i clienti, laddove possibile, tramite modalità di collegamento a distanza e soluzioni innovative tecnologiche.</w:t>
      </w:r>
    </w:p>
    <w:p w14:paraId="738CD44B"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Favorire l’accesso dei clienti solo tramite prenotazione, consentendo la presenza contemporanea di un numero limitato di clienti in base alla capienza del locale (</w:t>
      </w:r>
      <w:r w:rsidRPr="003F7DC9">
        <w:rPr>
          <w:i/>
          <w:color w:val="000000"/>
          <w:sz w:val="20"/>
          <w:szCs w:val="20"/>
        </w:rPr>
        <w:t>vd. punto successivo</w:t>
      </w:r>
      <w:r w:rsidRPr="003F7DC9">
        <w:rPr>
          <w:color w:val="000000"/>
          <w:sz w:val="20"/>
          <w:szCs w:val="20"/>
        </w:rPr>
        <w:t>).</w:t>
      </w:r>
    </w:p>
    <w:p w14:paraId="7CB92AE4"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Riorganizzare gli spazi, per quanto possibile in ragione delle condizioni logistiche e strutturali, per assicurare il mantenimento di almeno 1 metro di separazione sia tra le singole postazioni di lavoro, sia tra i clienti (ed eventuali accompagnatori) in attesa. Dove questo non può essere garantito dovrà essere utilizzata la mascherina a protezione delle vie aeree.</w:t>
      </w:r>
    </w:p>
    <w:p w14:paraId="66AF7186"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L’area di lavoro, laddove possibile, può essere delimitata da barriere fisiche adeguate a prevenire il contagio tramite droplet.</w:t>
      </w:r>
    </w:p>
    <w:p w14:paraId="73A315E4"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 xml:space="preserve">Nelle aree di attesa, mettere a disposizione </w:t>
      </w:r>
      <w:r w:rsidRPr="003F7DC9">
        <w:rPr>
          <w:sz w:val="20"/>
          <w:szCs w:val="20"/>
        </w:rPr>
        <w:t>prodotti igienizzanti</w:t>
      </w:r>
      <w:r w:rsidRPr="003F7DC9">
        <w:rPr>
          <w:color w:val="000000"/>
          <w:sz w:val="20"/>
          <w:szCs w:val="20"/>
        </w:rPr>
        <w:t xml:space="preserve"> per l’igiene delle mani dei clienti, con la raccomandazione di procedere ad una frequente igiene delle mani.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528BC177"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L’attività di front office per gli uffici ad alto afflusso di clienti esterni può essere svolta esclusivamente nelle postazioni dedicate e dotate di vetri o pareti di protezione.</w:t>
      </w:r>
    </w:p>
    <w:p w14:paraId="5689D2F6"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 xml:space="preserve">L’operatore deve procedere ad una frequente igiene delle mani con </w:t>
      </w:r>
      <w:r w:rsidRPr="003F7DC9">
        <w:rPr>
          <w:sz w:val="20"/>
          <w:szCs w:val="20"/>
        </w:rPr>
        <w:t>prodotti igienizzanti</w:t>
      </w:r>
      <w:r w:rsidRPr="003F7DC9">
        <w:rPr>
          <w:color w:val="000000"/>
          <w:sz w:val="20"/>
          <w:szCs w:val="20"/>
        </w:rPr>
        <w:t xml:space="preserve"> (prima e dopo ogni servizio reso al cliente).</w:t>
      </w:r>
    </w:p>
    <w:p w14:paraId="006F1451"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Per le riunioni (con utenti interni o esterni) vengono prioritariamente favorite le modalità a distanza; in alternativa, dovrà essere garantito il rispetto del mantenimento della distanza interpersonale di almeno 1 metro e, in caso sia prevista una durata prolungata, anche l’uso della mascherina. </w:t>
      </w:r>
    </w:p>
    <w:p w14:paraId="406B1EF3"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Assicurare una adeguata pulizia delle superfici di lavoro prima di servire un nuovo cliente e una adeguata disinfezione delle attrezzature.</w:t>
      </w:r>
    </w:p>
    <w:p w14:paraId="688F1A9B"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54FC98CE" w14:textId="77777777" w:rsidR="0019267B" w:rsidRPr="003F7DC9" w:rsidRDefault="0019267B" w:rsidP="00547F09">
      <w:pPr>
        <w:pBdr>
          <w:top w:val="nil"/>
          <w:left w:val="nil"/>
          <w:bottom w:val="nil"/>
          <w:right w:val="nil"/>
          <w:between w:val="nil"/>
        </w:pBdr>
        <w:ind w:left="1276"/>
        <w:jc w:val="both"/>
        <w:rPr>
          <w:color w:val="1155CC"/>
          <w:sz w:val="20"/>
          <w:szCs w:val="20"/>
        </w:rPr>
      </w:pPr>
    </w:p>
    <w:p w14:paraId="797EF145" w14:textId="77777777" w:rsidR="0019267B" w:rsidRPr="003F7DC9" w:rsidRDefault="0019267B" w:rsidP="00547F09">
      <w:pPr>
        <w:ind w:left="1276"/>
        <w:rPr>
          <w:color w:val="366091"/>
          <w:sz w:val="28"/>
          <w:szCs w:val="28"/>
        </w:rPr>
      </w:pPr>
      <w:r w:rsidRPr="003F7DC9">
        <w:br w:type="page"/>
      </w:r>
    </w:p>
    <w:p w14:paraId="15FAED7D" w14:textId="77777777" w:rsidR="0019267B" w:rsidRPr="003F7DC9" w:rsidRDefault="0019267B" w:rsidP="00B16FEF">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PISCINE</w:t>
      </w:r>
      <w:r w:rsidR="00667E3C">
        <w:pict w14:anchorId="5D3CB19B">
          <v:rect id="_x0000_i1034" style="width:0;height:1.5pt" o:hralign="center" o:hrstd="t" o:hr="t" fillcolor="#a0a0a0" stroked="f"/>
        </w:pict>
      </w:r>
    </w:p>
    <w:p w14:paraId="56758CFB" w14:textId="77777777" w:rsidR="0019267B" w:rsidRPr="003F7DC9" w:rsidRDefault="0019267B" w:rsidP="00547F09">
      <w:pPr>
        <w:pBdr>
          <w:top w:val="nil"/>
          <w:left w:val="nil"/>
          <w:bottom w:val="nil"/>
          <w:right w:val="nil"/>
          <w:between w:val="nil"/>
        </w:pBdr>
        <w:ind w:left="1276"/>
        <w:jc w:val="both"/>
      </w:pPr>
    </w:p>
    <w:p w14:paraId="76AE5857" w14:textId="77777777" w:rsidR="0019267B" w:rsidRPr="003F7DC9" w:rsidRDefault="0019267B" w:rsidP="00E62FAA">
      <w:pPr>
        <w:pBdr>
          <w:top w:val="nil"/>
          <w:left w:val="nil"/>
          <w:bottom w:val="nil"/>
          <w:right w:val="nil"/>
          <w:between w:val="nil"/>
        </w:pBdr>
        <w:ind w:left="284"/>
        <w:jc w:val="both"/>
        <w:rPr>
          <w:rFonts w:ascii="Arial" w:eastAsia="Arial" w:hAnsi="Arial" w:cs="Arial"/>
          <w:color w:val="222222"/>
          <w:sz w:val="20"/>
          <w:szCs w:val="20"/>
        </w:rPr>
      </w:pPr>
      <w:r w:rsidRPr="003F7DC9">
        <w:rPr>
          <w:sz w:val="20"/>
          <w:szCs w:val="20"/>
        </w:rPr>
        <w:t>Le presenti indicazioni si applicano alle piscine pubbliche e alle piscine finalizzate ad uso collettivo inserite in strutture già adibite in via principale ad altre attività ricettive (es. pubblici esercizi, agrituristiche, camping, etc.) ove sia consentito l’uso natatorio. Sono escluse le piscine ad usi speciali di cura, di riabilitazione e termale, nonché le piscine inserite in parchi tematici o strutture ricettive, balneari o di ristorazione ove non sia consentita l’attività natatoria, alle quali trova applicazione, limitatamente all’indice di affollamento, quanto previsto per le piscine termali nella specifica scheda.</w:t>
      </w:r>
    </w:p>
    <w:p w14:paraId="197FF5AC"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misure di prevenzione. I frequentatori devono rispettare rigorosamente le indicazioni impartite dagli istruttori e assistenti ai bagnanti. Il gestore dovrà prevedere opportuna segnaletica, incentivando la divulgazione dei messaggi attraverso monitor e/o maxi-schermi, per facilitare la gestione dei flussi e la sensibilizzazione riguardo i comportamenti, mediante adeguata segnaletica.</w:t>
      </w:r>
    </w:p>
    <w:p w14:paraId="5D0088E5"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Potrà essere rilevata la temperatura corporea, impedendo l’accesso in caso di temperatura &gt; 37,5 °C.</w:t>
      </w:r>
    </w:p>
    <w:p w14:paraId="7890A8FB"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Divieto di accesso del pubblico alle tribune. Divieto di manifestazioni, eventi, feste e intrattenimenti.</w:t>
      </w:r>
    </w:p>
    <w:p w14:paraId="60AFA5AF"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Redigere un programma delle attività il più possibile pianificato in modo da dissuadere eventuali condizioni di aggregazioni e da regolamentare i flussi degli spazi di attesa e nelle varie aree per favorire il rispetto del distanziamento sociale di almeno 1 metro, ad eccezione delle persone che in base alle disposizioni vigenti non siano soggette al distanziamento interpersonale; detto ultimo aspetto afferisce alla responsabilità individuale. Se possibile prevedere percorsi divisi per l’ingresso e l’uscita.</w:t>
      </w:r>
    </w:p>
    <w:p w14:paraId="4D741832"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Privilegiare l’accesso agli impianti tramite prenotazione e mantenere l’elenco delle presenze per un periodo di 14 giorni.</w:t>
      </w:r>
    </w:p>
    <w:p w14:paraId="79D10609"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Organizzare gli spazi e le attività nelle aree spogliatoi e docce in modo da assicurare le distanze di almeno 1 metro (ad esempio prevedere postazioni d’uso alternate o separate da apposite barriere).</w:t>
      </w:r>
    </w:p>
    <w:p w14:paraId="62E1793C"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Tutti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7EF4D746"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 xml:space="preserve">Dotare l’impianto/struttura di dispenser con </w:t>
      </w:r>
      <w:r w:rsidRPr="003F7DC9">
        <w:rPr>
          <w:sz w:val="20"/>
          <w:szCs w:val="20"/>
        </w:rPr>
        <w:t>prodotti igienizzanti</w:t>
      </w:r>
      <w:r w:rsidRPr="003F7DC9">
        <w:rPr>
          <w:color w:val="000000"/>
          <w:sz w:val="20"/>
          <w:szCs w:val="20"/>
        </w:rPr>
        <w:t xml:space="preserve"> per l’igiene delle mani dei frequentatori/clienti/ospiti in punti ben visibili all’entrata, prevedendo l’obbligo di frizionarsi le mani già in entrata. Altresì prevedere i dispenser nelle aree di frequente transito, nell’area solarium o in aree strategiche in modo da favorire da parte dei frequentatori l’igiene delle mani</w:t>
      </w:r>
    </w:p>
    <w:p w14:paraId="11F38887"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 xml:space="preserve">La densità di affollamento in vasca è calcolata con un indice di 7 mq di superficie di acqua a persona. </w:t>
      </w:r>
      <w:r w:rsidRPr="003F7DC9">
        <w:rPr>
          <w:sz w:val="20"/>
          <w:szCs w:val="20"/>
        </w:rPr>
        <w:t>Per le aree solarium e verdi, assicurare un distanziamento tra gli ombrelloni (o altri sistemi di ombreggio) in modo da garantire una superficie di almeno 10 m</w:t>
      </w:r>
      <w:r w:rsidRPr="003F7DC9">
        <w:rPr>
          <w:sz w:val="20"/>
          <w:szCs w:val="20"/>
          <w:vertAlign w:val="superscript"/>
        </w:rPr>
        <w:t>2</w:t>
      </w:r>
      <w:r w:rsidRPr="003F7DC9">
        <w:rPr>
          <w:sz w:val="20"/>
          <w:szCs w:val="20"/>
        </w:rPr>
        <w:t xml:space="preserve"> per ogni ombrellone; tra le attrezzature (lettini, sedie a sdraio), quando non posizionate nel posto ombrellone, deve essere garantita una distanza di almeno 1,5 m.</w:t>
      </w:r>
      <w:r w:rsidRPr="003F7DC9">
        <w:rPr>
          <w:color w:val="000000"/>
          <w:sz w:val="20"/>
          <w:szCs w:val="20"/>
        </w:rPr>
        <w:t xml:space="preserve"> Il gestore pertanto è tenuto, in ragione delle aree a disposizione, a calcolare e a gestire le entrate dei frequentatori nell’impianto in base agli indici sopra riportati.</w:t>
      </w:r>
    </w:p>
    <w:p w14:paraId="46C94C54"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Al fine di assicurare un livello di protezione dall’infezione assicurare l’efficacia della filiera dei trattamenti dell’acqua e il limite del parametro cloro attivo libero in vasca compreso tra 1,0 - 1,5 mg/l; cloro combinato ≤ 0,40 mg/l; pH 6.5 – 7.5. Si fa presente che detti limiti devono rigorosamente essere assicurati in presenza di bagnanti. La frequenza dei controlli sul posto dei parametri di cui sopra è non meno di due ore. Dovranno tempestivamente essere adottate tutte le misure di correzione in caso di non conformità, come pure nell’approssimarsi del valore al limite tabellare.</w:t>
      </w:r>
    </w:p>
    <w:p w14:paraId="33820F94"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Prima dell’apertura della vasca dovrà essere confermata l’idoneità dell’acqua alla balneazione a seguito dell’effettuazione delle analisi di tipo chimico e microbiologico dei parametri di cui alla tabella A dell’allegato 1 all’Accordo Stato Regioni e PP.AA. 16.01.2003, effettuate da apposito laboratorio. Le analisi di laboratorio dovranno essere ripetute durante tutta l’apertura della piscina al pubblico a cadenza mensile, salvo necessità sopraggiunte, anche a seguito di eventi occorsi in piscina, che possono prevedere una frequenza più ravvicinata.</w:t>
      </w:r>
    </w:p>
    <w:p w14:paraId="1F9C6B2C"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Si rammentano le consuete norme di sicurezza igienica in acqua di piscina: prima di entrare nell’acqua di vasca provvedere ad una accurata doccia saponata su tutto il corpo; è obbligatorio l’uso della cuffia; è vietato sputare, soffiarsi il naso, urinare in acqua; ai bambini molto piccoli far indossare i pannolini contenitivi.</w:t>
      </w:r>
    </w:p>
    <w:p w14:paraId="4EC8389F"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Regolare e frequente pulizia e disinfezione delle aree comuni, spogliatoi, cabine, docce, servizi igienici, cabine, attrezzature (sdraio, sedie, lettini, incluse attrezzature galleggianti, natanti etc.).</w:t>
      </w:r>
    </w:p>
    <w:p w14:paraId="72310A18"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sz w:val="20"/>
          <w:szCs w:val="20"/>
        </w:rPr>
        <w:t xml:space="preserve">Favorire il ricambio d’aria negli ambienti interni. In ragione dell’affollamento e del tempo di permanenza degli occupanti, dovrà essere verificata l’efficacia degli impianti al fine di garantire l’adeguatezza delle portate di aria esterna </w:t>
      </w:r>
      <w:r w:rsidRPr="003F7DC9">
        <w:rPr>
          <w:sz w:val="20"/>
          <w:szCs w:val="20"/>
        </w:rPr>
        <w:lastRenderedPageBreak/>
        <w:t>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5E5D2EDB"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 xml:space="preserve">Le attrezzature come ad es. lettini, sedie a sdraio, ombrelloni etc. vanno disinfettati ad ogni cambio di persona o nucleo famigliare. Diversamente la </w:t>
      </w:r>
      <w:r w:rsidRPr="003F7DC9">
        <w:rPr>
          <w:sz w:val="20"/>
          <w:szCs w:val="20"/>
        </w:rPr>
        <w:t xml:space="preserve">disinfezione </w:t>
      </w:r>
      <w:r w:rsidRPr="003F7DC9">
        <w:rPr>
          <w:color w:val="000000"/>
          <w:sz w:val="20"/>
          <w:szCs w:val="20"/>
        </w:rPr>
        <w:t>deve essere garantita ad ogni fine giornata. Evitare l’uso promiscuo di oggetti e biancheria: l’utente dovrà accedere alla piscina munito di tutto l’occorrente.</w:t>
      </w:r>
    </w:p>
    <w:p w14:paraId="37DB7661"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Le piscine finalizzate a gioco acquatico in virtù della necessità di contrastare la diffusione del virus, vengano convertite in vasche per la balneazione. Qualora il gestore sia in grado di assicurare i requisiti nei termini e nei modi del presente documento, attenzionando il distanziamento sociale, l’indicatore di affollamento in vasca, i limiti dei parametri nell’acqua, sono consentite le vasche torrente, toboga, scivoli morbidi.</w:t>
      </w:r>
    </w:p>
    <w:p w14:paraId="79593383"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Per piscine ad uso collettivo inserite in strutture già adibite in via principale ad altre attività ricettive (es. pubblici esercizi, agrituristiche, camping, etc.) valgono le disposizioni del presente documento, opportunamente vagliate e modulate in relazione al contesto, alla tipologia di piscine, all’afflusso clienti, alle altre attività presenti etc.</w:t>
      </w:r>
    </w:p>
    <w:p w14:paraId="6E1A2558"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Si raccomanda ai genitori/accompagnatori di avere cura di sorvegliare i bambini per il rispetto del distanziamento e delle norme igienico-comportamentali compatibilmente con il loro grado di autonomia e l’età degli stessi.</w:t>
      </w:r>
    </w:p>
    <w:p w14:paraId="7C178B70"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Le vasche che non consentono il rispetto delle indicazioni suesposte per inefficacia dei trattamenti (es, piscine gonfiabili), mantenimento del disinfettante cloro attivo libero, o le distanze devono essere interdette all’uso. Pertanto si suggerisce particolare rigoroso monitoraggio nei confronti delle vasche per bambini.</w:t>
      </w:r>
    </w:p>
    <w:p w14:paraId="2E4D4C3D"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Tutte le misure dovranno essere integrate nel documento di autocontrollo in un apposito allegato aggiuntivo dedicato al contrasto dell’infezione da SARS-CoV-2.</w:t>
      </w:r>
    </w:p>
    <w:p w14:paraId="66728012"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 xml:space="preserve">Per quanto riguarda le piscine alimentate ad acqua di mare, </w:t>
      </w:r>
      <w:r w:rsidRPr="003F7DC9">
        <w:rPr>
          <w:sz w:val="20"/>
          <w:szCs w:val="20"/>
        </w:rPr>
        <w:t>ove previsto, mantenere la concentrazione di disinfettante nell'acqua, nei limiti raccomandati e nel rispetto delle norme e degli standard internazionali, preferibilmente nei limiti superiori della portata. In alternativa, attivare i trattamenti fisici ai limiti superiori della portata o il massimo ricambio dell’acqua in vasca sulla base della portata massima della captazione.</w:t>
      </w:r>
    </w:p>
    <w:p w14:paraId="51A8306B" w14:textId="77777777" w:rsidR="0019267B" w:rsidRPr="003F7DC9" w:rsidRDefault="0019267B" w:rsidP="00E62FAA">
      <w:pPr>
        <w:pBdr>
          <w:top w:val="nil"/>
          <w:left w:val="nil"/>
          <w:bottom w:val="nil"/>
          <w:right w:val="nil"/>
          <w:between w:val="nil"/>
        </w:pBdr>
        <w:ind w:left="284"/>
        <w:jc w:val="both"/>
      </w:pPr>
    </w:p>
    <w:p w14:paraId="3C5658B4" w14:textId="77777777" w:rsidR="0019267B" w:rsidRPr="003F7DC9" w:rsidRDefault="0019267B" w:rsidP="00547F09">
      <w:pPr>
        <w:ind w:left="1276"/>
        <w:jc w:val="both"/>
        <w:rPr>
          <w:sz w:val="24"/>
          <w:szCs w:val="24"/>
        </w:rPr>
      </w:pPr>
    </w:p>
    <w:p w14:paraId="5795D771" w14:textId="77777777" w:rsidR="0019267B" w:rsidRPr="003F7DC9" w:rsidRDefault="0019267B" w:rsidP="00547F09">
      <w:pPr>
        <w:ind w:left="1276"/>
        <w:jc w:val="both"/>
        <w:rPr>
          <w:color w:val="1155CC"/>
          <w:sz w:val="26"/>
          <w:szCs w:val="26"/>
        </w:rPr>
      </w:pPr>
      <w:r w:rsidRPr="003F7DC9">
        <w:br w:type="page"/>
      </w:r>
    </w:p>
    <w:p w14:paraId="2A76F307" w14:textId="77777777" w:rsidR="0019267B" w:rsidRPr="003F7DC9" w:rsidRDefault="0019267B" w:rsidP="00B16FEF">
      <w:pPr>
        <w:spacing w:after="160"/>
        <w:ind w:left="1276"/>
        <w:jc w:val="center"/>
        <w:rPr>
          <w:color w:val="366091"/>
          <w:sz w:val="28"/>
          <w:szCs w:val="28"/>
        </w:rPr>
      </w:pPr>
      <w:r w:rsidRPr="003F7DC9">
        <w:rPr>
          <w:b/>
          <w:color w:val="366091"/>
          <w:sz w:val="28"/>
          <w:szCs w:val="28"/>
        </w:rPr>
        <w:lastRenderedPageBreak/>
        <w:t>PALESTRE</w:t>
      </w:r>
      <w:r w:rsidR="00667E3C">
        <w:pict w14:anchorId="7C766EB5">
          <v:rect id="_x0000_i1035" style="width:0;height:1.5pt" o:hralign="center" o:hrstd="t" o:hr="t" fillcolor="#a0a0a0" stroked="f"/>
        </w:pict>
      </w:r>
    </w:p>
    <w:p w14:paraId="30561961" w14:textId="77777777" w:rsidR="0019267B" w:rsidRPr="003F7DC9" w:rsidRDefault="0019267B" w:rsidP="00E62FAA">
      <w:pPr>
        <w:pBdr>
          <w:top w:val="nil"/>
          <w:left w:val="nil"/>
          <w:bottom w:val="nil"/>
          <w:right w:val="nil"/>
          <w:between w:val="nil"/>
        </w:pBdr>
        <w:spacing w:after="240"/>
        <w:ind w:left="284"/>
        <w:jc w:val="both"/>
        <w:rPr>
          <w:color w:val="000000"/>
          <w:sz w:val="24"/>
          <w:szCs w:val="24"/>
        </w:rPr>
      </w:pPr>
      <w:r w:rsidRPr="003F7DC9">
        <w:rPr>
          <w:color w:val="000000"/>
          <w:sz w:val="20"/>
          <w:szCs w:val="20"/>
        </w:rPr>
        <w:t>Le presenti indicazioni si applicano a enti locali e soggetti pubblici e privati titolari di palestre, comprese le attività fisiche con modalità a corsi (senza contatto fisico interpersonale).</w:t>
      </w:r>
    </w:p>
    <w:p w14:paraId="72185CCD" w14:textId="77777777" w:rsidR="0019267B" w:rsidRPr="003F7DC9" w:rsidRDefault="0019267B" w:rsidP="00E62FAA">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Predisporre una adeguata informazione sulle tutte le misure di prevenzione da adottare.</w:t>
      </w:r>
    </w:p>
    <w:p w14:paraId="2BAD1803" w14:textId="77777777" w:rsidR="0019267B" w:rsidRPr="003F7DC9" w:rsidRDefault="0019267B" w:rsidP="00E62FAA">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Redigere un programma delle attività il più possibile pianificato (es. con prenotazione) e regolamentare gli accessi in modo da evitare condizioni di assembramento e aggregazioni; mantenere l’elenco delle presenze per un periodo di 14 giorni.</w:t>
      </w:r>
    </w:p>
    <w:p w14:paraId="2A7F0887" w14:textId="77777777" w:rsidR="0019267B" w:rsidRPr="003F7DC9" w:rsidRDefault="0019267B" w:rsidP="00E62FAA">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6676E9EC" w14:textId="77777777" w:rsidR="0019267B" w:rsidRPr="003F7DC9" w:rsidRDefault="0019267B" w:rsidP="00E62FAA">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Organizzare gli spazi negli spogliatoi e docce in modo da assicurare le distanze di almeno 1 metro (ad esempio prevedere postazioni d’uso alternate o separate da apposite barriere), anche regolamentando l’accesso agli stessi.</w:t>
      </w:r>
    </w:p>
    <w:p w14:paraId="7AF8FC7D" w14:textId="77777777" w:rsidR="0019267B" w:rsidRPr="003F7DC9" w:rsidRDefault="0019267B" w:rsidP="00E62FAA">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Regolamentare i flussi, gli spazi di attesa, l’accesso alle diverse aree, il posizionamento di attrezzi e macchine, anche delimitando le zone, al fine di garantire la distanza di sicurezza: </w:t>
      </w:r>
    </w:p>
    <w:p w14:paraId="3CFB4DFB" w14:textId="77777777" w:rsidR="0019267B" w:rsidRPr="003F7DC9" w:rsidRDefault="0019267B" w:rsidP="00E62FAA">
      <w:pPr>
        <w:widowControl/>
        <w:numPr>
          <w:ilvl w:val="1"/>
          <w:numId w:val="77"/>
        </w:numPr>
        <w:pBdr>
          <w:top w:val="nil"/>
          <w:left w:val="nil"/>
          <w:bottom w:val="nil"/>
          <w:right w:val="nil"/>
          <w:between w:val="nil"/>
        </w:pBdr>
        <w:autoSpaceDE/>
        <w:autoSpaceDN/>
        <w:ind w:left="284" w:firstLine="0"/>
        <w:jc w:val="both"/>
        <w:rPr>
          <w:color w:val="000000"/>
        </w:rPr>
      </w:pPr>
      <w:r w:rsidRPr="003F7DC9">
        <w:rPr>
          <w:color w:val="000000"/>
          <w:sz w:val="20"/>
          <w:szCs w:val="20"/>
        </w:rPr>
        <w:t>almeno 1 metro per le persone mentre non svolgono attività fisica,</w:t>
      </w:r>
    </w:p>
    <w:p w14:paraId="0FEB78B8" w14:textId="77777777" w:rsidR="0019267B" w:rsidRPr="003F7DC9" w:rsidRDefault="0019267B" w:rsidP="00E62FAA">
      <w:pPr>
        <w:widowControl/>
        <w:numPr>
          <w:ilvl w:val="1"/>
          <w:numId w:val="77"/>
        </w:numPr>
        <w:pBdr>
          <w:top w:val="nil"/>
          <w:left w:val="nil"/>
          <w:bottom w:val="nil"/>
          <w:right w:val="nil"/>
          <w:between w:val="nil"/>
        </w:pBdr>
        <w:autoSpaceDE/>
        <w:autoSpaceDN/>
        <w:spacing w:after="240"/>
        <w:ind w:left="284" w:firstLine="0"/>
        <w:jc w:val="both"/>
        <w:rPr>
          <w:color w:val="000000"/>
        </w:rPr>
      </w:pPr>
      <w:r w:rsidRPr="003F7DC9">
        <w:rPr>
          <w:color w:val="000000"/>
          <w:sz w:val="20"/>
          <w:szCs w:val="20"/>
        </w:rPr>
        <w:t>almeno 2 metri durante l’attività fisica (con particolare attenzione a quella intensa).</w:t>
      </w:r>
    </w:p>
    <w:p w14:paraId="5782D8D9"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 xml:space="preserve">Dotare l’impianto/struttura di dispenser con </w:t>
      </w:r>
      <w:r w:rsidRPr="003F7DC9">
        <w:rPr>
          <w:sz w:val="20"/>
          <w:szCs w:val="20"/>
        </w:rPr>
        <w:t xml:space="preserve">prodotti igienizzanti </w:t>
      </w:r>
      <w:r w:rsidRPr="003F7DC9">
        <w:rPr>
          <w:color w:val="000000"/>
          <w:sz w:val="20"/>
          <w:szCs w:val="20"/>
        </w:rPr>
        <w:t>per l’igiene delle mani dei frequentatori/clienti/ospiti in punti ben visibili, prevedendo l’obbligo dell’igiene delle mani all’ingresso e in uscita.</w:t>
      </w:r>
    </w:p>
    <w:p w14:paraId="51C5EAE7"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Dopo l’utilizzo da parte di ogni singolo soggetto, il responsabile della struttura assicura la disinfezione della macchina o degli attrezzi usati.</w:t>
      </w:r>
    </w:p>
    <w:p w14:paraId="30D1733D"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Gli attrezzi e le macchine che non possono essere disinfettati non devono essere usati.</w:t>
      </w:r>
    </w:p>
    <w:p w14:paraId="6E3EC466"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Garantire la frequente pulizia e disinfezione dell’ambiente, di attrezzi e macchine (anche più volte al giorno ad esempio atra un turno di accesso e l’altro), e comunque la disinfezione di spogliatoi (compresi armadietti) a fine giornata.</w:t>
      </w:r>
    </w:p>
    <w:p w14:paraId="790163B4"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Non condividere borracce, bicchieri e bottiglie e non scambiare con altri utenti oggetti quali asciugamani, accappatoi o altro.</w:t>
      </w:r>
    </w:p>
    <w:p w14:paraId="455AEAE6"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Utilizzare in palestra apposite calzature previste esclusivamente a questo scopo.</w:t>
      </w:r>
    </w:p>
    <w:p w14:paraId="4BF252CB"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Tutti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2A5F1C66"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1DD1490D" w14:textId="77777777" w:rsidR="0019267B" w:rsidRPr="003F7DC9" w:rsidRDefault="0019267B" w:rsidP="00E62FAA">
      <w:pPr>
        <w:widowControl/>
        <w:numPr>
          <w:ilvl w:val="0"/>
          <w:numId w:val="106"/>
        </w:numPr>
        <w:pBdr>
          <w:top w:val="nil"/>
          <w:left w:val="nil"/>
          <w:bottom w:val="nil"/>
          <w:right w:val="nil"/>
          <w:between w:val="nil"/>
        </w:pBdr>
        <w:autoSpaceDE/>
        <w:autoSpaceDN/>
        <w:spacing w:after="240"/>
        <w:ind w:left="284" w:firstLine="0"/>
        <w:jc w:val="both"/>
      </w:pPr>
      <w:r w:rsidRPr="003F7DC9">
        <w:rPr>
          <w:color w:val="000000"/>
          <w:sz w:val="20"/>
          <w:szCs w:val="20"/>
        </w:rPr>
        <w:t>Tutti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00EC42F4" w14:textId="77777777" w:rsidR="00E62FAA" w:rsidRPr="003F7DC9" w:rsidRDefault="00E62FAA" w:rsidP="00E62FAA">
      <w:pPr>
        <w:widowControl/>
        <w:pBdr>
          <w:top w:val="nil"/>
          <w:left w:val="nil"/>
          <w:bottom w:val="nil"/>
          <w:right w:val="nil"/>
          <w:between w:val="nil"/>
        </w:pBdr>
        <w:autoSpaceDE/>
        <w:autoSpaceDN/>
        <w:spacing w:after="240"/>
        <w:jc w:val="both"/>
      </w:pPr>
    </w:p>
    <w:p w14:paraId="02D14C35" w14:textId="77777777" w:rsidR="00E62FAA" w:rsidRPr="003F7DC9" w:rsidRDefault="00E62FAA" w:rsidP="00E62FAA">
      <w:pPr>
        <w:widowControl/>
        <w:pBdr>
          <w:top w:val="nil"/>
          <w:left w:val="nil"/>
          <w:bottom w:val="nil"/>
          <w:right w:val="nil"/>
          <w:between w:val="nil"/>
        </w:pBdr>
        <w:autoSpaceDE/>
        <w:autoSpaceDN/>
        <w:spacing w:after="240"/>
        <w:jc w:val="both"/>
      </w:pPr>
    </w:p>
    <w:p w14:paraId="32653E42" w14:textId="77777777" w:rsidR="00E62FAA" w:rsidRPr="003F7DC9" w:rsidRDefault="00E62FAA" w:rsidP="00E62FAA">
      <w:pPr>
        <w:widowControl/>
        <w:pBdr>
          <w:top w:val="nil"/>
          <w:left w:val="nil"/>
          <w:bottom w:val="nil"/>
          <w:right w:val="nil"/>
          <w:between w:val="nil"/>
        </w:pBdr>
        <w:autoSpaceDE/>
        <w:autoSpaceDN/>
        <w:spacing w:after="240"/>
        <w:jc w:val="both"/>
      </w:pPr>
    </w:p>
    <w:p w14:paraId="7112475F" w14:textId="77777777" w:rsidR="00E62FAA" w:rsidRPr="003F7DC9" w:rsidRDefault="00E62FAA" w:rsidP="00E62FAA">
      <w:pPr>
        <w:widowControl/>
        <w:pBdr>
          <w:top w:val="nil"/>
          <w:left w:val="nil"/>
          <w:bottom w:val="nil"/>
          <w:right w:val="nil"/>
          <w:between w:val="nil"/>
        </w:pBdr>
        <w:autoSpaceDE/>
        <w:autoSpaceDN/>
        <w:spacing w:after="240"/>
        <w:jc w:val="both"/>
      </w:pPr>
    </w:p>
    <w:p w14:paraId="6548ED73" w14:textId="77777777" w:rsidR="0019267B" w:rsidRPr="003F7DC9" w:rsidRDefault="0019267B" w:rsidP="00B16FEF">
      <w:pPr>
        <w:spacing w:after="160"/>
        <w:ind w:left="1276"/>
        <w:jc w:val="center"/>
        <w:rPr>
          <w:color w:val="366091"/>
          <w:sz w:val="28"/>
          <w:szCs w:val="28"/>
        </w:rPr>
      </w:pPr>
      <w:r w:rsidRPr="003F7DC9">
        <w:rPr>
          <w:b/>
          <w:color w:val="366091"/>
          <w:sz w:val="28"/>
          <w:szCs w:val="28"/>
        </w:rPr>
        <w:lastRenderedPageBreak/>
        <w:t>MANUTENZIONE DEL VERDE</w:t>
      </w:r>
      <w:r w:rsidR="00667E3C">
        <w:pict w14:anchorId="66820911">
          <v:rect id="_x0000_i1036" style="width:0;height:1.5pt" o:hralign="center" o:hrstd="t" o:hr="t" fillcolor="#a0a0a0" stroked="f"/>
        </w:pict>
      </w:r>
    </w:p>
    <w:p w14:paraId="39CA4698" w14:textId="77777777" w:rsidR="0019267B" w:rsidRPr="003F7DC9" w:rsidRDefault="0019267B" w:rsidP="00547F09">
      <w:pPr>
        <w:ind w:left="1276"/>
        <w:jc w:val="both"/>
      </w:pPr>
    </w:p>
    <w:p w14:paraId="20030BB0"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La consegna a domicilio del cliente di piante e fiori per piantumazioni deve avvenire nel rispetto delle indicazioni fornite in relazione al trasporto dei prodotti. Se il personale effettua la consegna del prodotto, vige l’obbligo di mascherina (se non è possibile rispettare la distanza di almeno 1 metro) e di guanti.</w:t>
      </w:r>
    </w:p>
    <w:p w14:paraId="2FE429F1"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Tutte le operazioni di pulizia devono essere effettuate indossando dispositivi di protezione (mascherina, guanti, occhiali) e aerando i locali chiusi, individuando il personale dedicato (lavoratori della stessa azienda o personale esterno).</w:t>
      </w:r>
    </w:p>
    <w:p w14:paraId="5F29D592"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Le operazioni di pulizia di tutte le superfici (in particolare all’interno dei locali spogliatoi, dei servizi igienici e negli altri luoghi o spazi comuni) dovranno avere cadenza giornaliera utilizzando comuni detergenti; mezzi di trasporto, macchine (trattori con uomo a bordo o senza uomo a bordo, PLE) e attrezzature dovranno avere cadenza giornaliera utilizzando comuni detergenti.</w:t>
      </w:r>
    </w:p>
    <w:p w14:paraId="62F325C4"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Le operazioni di disinfezione periodica devono interessare spogliatoi, servizi igienici e spazi comuni, comprese le macchine e le attrezzature (PLE, motoseghe, decespugliatori, rasaerba, scale, forbici) con particolare attenzione se a noleggio.</w:t>
      </w:r>
    </w:p>
    <w:p w14:paraId="24FCC757"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 xml:space="preserve">L’azienda dovrà mettere a disposizione idonei mezzi detergenti, dovrà inoltre rendere disponibile all’interno dei locali e degli automezzi utilizzati per raggiungere i cantieri i dispenser di </w:t>
      </w:r>
      <w:r w:rsidRPr="003F7DC9">
        <w:rPr>
          <w:sz w:val="20"/>
          <w:szCs w:val="20"/>
        </w:rPr>
        <w:t>prodotti igienizzanti</w:t>
      </w:r>
      <w:r w:rsidRPr="003F7DC9">
        <w:rPr>
          <w:color w:val="000000"/>
          <w:sz w:val="20"/>
          <w:szCs w:val="20"/>
        </w:rPr>
        <w:t xml:space="preserve"> per le mani.</w:t>
      </w:r>
    </w:p>
    <w:p w14:paraId="1078271B"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Deve essere regolamentato l’accesso agli spazi comuni (quali, ad esempio, spogliatoi, zona pausa caffè) limitando il numero delle presenze contemporanee ed il tempo di permanenza, con il rispetto in ogni caso del criterio della distanza di almeno 1 metro fra le persone.</w:t>
      </w:r>
    </w:p>
    <w:p w14:paraId="6C80E9C2"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 xml:space="preserve">Relativamente alla protezione delle mani, in considerazione del rischio aggiuntivo derivante da un errato impiego di tali dispositivi, si ritiene più protettivo consentire di lavorare senza guanti monouso e disporre il lavaggio frequente delle mani con </w:t>
      </w:r>
      <w:r w:rsidRPr="003F7DC9">
        <w:rPr>
          <w:sz w:val="20"/>
          <w:szCs w:val="20"/>
        </w:rPr>
        <w:t xml:space="preserve">prodotti igienizzanti </w:t>
      </w:r>
      <w:r w:rsidRPr="003F7DC9">
        <w:rPr>
          <w:color w:val="000000"/>
          <w:sz w:val="20"/>
          <w:szCs w:val="20"/>
        </w:rPr>
        <w:t>secondo opportune procedure aziendali (fatti salvi i casi di rischio specifico associati alla mansione specifica o di probabile contaminazione delle superfici).</w:t>
      </w:r>
    </w:p>
    <w:p w14:paraId="2894A519"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Allestimento del cantiere: i lavoratori in tutte le fasi di delimitazione del cantiere, apposizione segnaletica, scarico materiali e attrezzature devono mantenere le distanze di sicurezza. Il distanziamento attraverso l’apposizione di idonea segnaletica e/o recinzione di cantiere deve essere garantito anche nei confronti di committenti e/o cittadini.</w:t>
      </w:r>
    </w:p>
    <w:p w14:paraId="698E8007"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Operazioni di potatura o abbattimento alberi: l’operatore alla guida del trattore o macchine semoventi cabinate deve trovarsi da solo, sia durante le fasi di spostamento sia durante le fasi di lavorazione. Evitare se possibile l'uso promiscuo di macchine semoventi cabinate o, preliminarmente, effettuare la pulizia e disinfezione della cabina e delle superfici della macchina. Anche nel caso di uso promiscuo delle attrezzature, ad esempio motoseghe, si consiglia, preliminarmente, la disinfezione delle parti che possono veicolare il contagio. </w:t>
      </w:r>
    </w:p>
    <w:p w14:paraId="1AD2857B"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Attività di sfalcio, piantumazione, creazione e cura di aree verdi: evitare se possibile l'uso promiscuo di trattorini o macchine semoventi quali escavatori, preliminarmente effettuare la pulizia e la disinfezione delle superfici delle attrezzature. </w:t>
      </w:r>
    </w:p>
    <w:p w14:paraId="1957799B" w14:textId="77777777" w:rsidR="0019267B" w:rsidRPr="003F7DC9" w:rsidRDefault="0019267B" w:rsidP="00547F09">
      <w:pPr>
        <w:ind w:left="1276"/>
        <w:jc w:val="both"/>
        <w:rPr>
          <w:sz w:val="24"/>
          <w:szCs w:val="24"/>
        </w:rPr>
      </w:pPr>
      <w:r w:rsidRPr="003F7DC9">
        <w:br w:type="page"/>
      </w:r>
    </w:p>
    <w:p w14:paraId="4BE0F272" w14:textId="77777777" w:rsidR="0019267B" w:rsidRPr="003F7DC9" w:rsidRDefault="0019267B" w:rsidP="00D737BD">
      <w:pPr>
        <w:spacing w:after="160"/>
        <w:ind w:left="1276"/>
        <w:jc w:val="center"/>
        <w:rPr>
          <w:color w:val="366091"/>
          <w:sz w:val="28"/>
          <w:szCs w:val="28"/>
        </w:rPr>
      </w:pPr>
      <w:r w:rsidRPr="003F7DC9">
        <w:rPr>
          <w:b/>
          <w:color w:val="366091"/>
          <w:sz w:val="28"/>
          <w:szCs w:val="28"/>
        </w:rPr>
        <w:lastRenderedPageBreak/>
        <w:t>MUSEI, ARCHIVI E BIBLIOTECHE</w:t>
      </w:r>
      <w:r w:rsidR="00667E3C">
        <w:pict w14:anchorId="25A2BFFF">
          <v:rect id="_x0000_i1037" style="width:0;height:1.5pt" o:hralign="center" o:hrstd="t" o:hr="t" fillcolor="#a0a0a0" stroked="f"/>
        </w:pict>
      </w:r>
    </w:p>
    <w:p w14:paraId="0FC1CFAA" w14:textId="77777777" w:rsidR="0019267B" w:rsidRPr="003F7DC9" w:rsidRDefault="0019267B" w:rsidP="00547F09">
      <w:pPr>
        <w:pBdr>
          <w:top w:val="nil"/>
          <w:left w:val="nil"/>
          <w:bottom w:val="nil"/>
          <w:right w:val="nil"/>
          <w:between w:val="nil"/>
        </w:pBdr>
        <w:ind w:left="1276"/>
        <w:jc w:val="both"/>
        <w:rPr>
          <w:color w:val="000000"/>
          <w:sz w:val="20"/>
          <w:szCs w:val="20"/>
        </w:rPr>
      </w:pPr>
    </w:p>
    <w:p w14:paraId="194874D7" w14:textId="77777777" w:rsidR="0019267B" w:rsidRPr="003F7DC9" w:rsidRDefault="0019267B" w:rsidP="00E62FAA">
      <w:pPr>
        <w:pBdr>
          <w:top w:val="nil"/>
          <w:left w:val="nil"/>
          <w:bottom w:val="nil"/>
          <w:right w:val="nil"/>
          <w:between w:val="nil"/>
        </w:pBdr>
        <w:ind w:left="284"/>
        <w:jc w:val="both"/>
        <w:rPr>
          <w:color w:val="000000"/>
          <w:sz w:val="24"/>
          <w:szCs w:val="24"/>
        </w:rPr>
      </w:pPr>
      <w:r w:rsidRPr="003F7DC9">
        <w:rPr>
          <w:color w:val="000000"/>
          <w:sz w:val="20"/>
          <w:szCs w:val="20"/>
        </w:rPr>
        <w:t>Le presenti indicazioni si applicano per enti locali e soggetti pubblici e privati titolari di musei, archivi e biblioteche e altri luoghi della cultura.</w:t>
      </w:r>
    </w:p>
    <w:p w14:paraId="0BB72BE8" w14:textId="77777777" w:rsidR="0019267B" w:rsidRPr="003F7DC9" w:rsidRDefault="0019267B" w:rsidP="00E62FAA">
      <w:pPr>
        <w:ind w:left="284"/>
        <w:jc w:val="both"/>
      </w:pPr>
    </w:p>
    <w:p w14:paraId="0D1C27EB"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tutte le misure di prevenzione da adottare.</w:t>
      </w:r>
    </w:p>
    <w:p w14:paraId="0C342489"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Definire uno specifico piano di accesso per i visitatori (giorni di apertura, orari, numero massimo visitatori, sistema di prenotazione, etc.) che dovrà essere esposto e comunque comunicato ampiamente (es. canali sociali, sito web, comunicati stampa).</w:t>
      </w:r>
    </w:p>
    <w:p w14:paraId="476A5E28"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Potrà essere rilevata la temperatura corporea, impedendo l’accesso in caso di temperatura &gt; 37,5 °C.</w:t>
      </w:r>
    </w:p>
    <w:p w14:paraId="56AAFBD2"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I visitatori devono sempre indossare la mascherina.</w:t>
      </w:r>
    </w:p>
    <w:p w14:paraId="788B9894"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Il personale lavoratore deve indossare la mascherina a protezione delle vie aeree sempre quando in presenza di visitatori e comunque quando non è possibile garantire un distanziamento interpersonale di almeno 1 metro.</w:t>
      </w:r>
    </w:p>
    <w:p w14:paraId="1E69582F"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L’area di contatto tra personale e utenza all’ingresso, laddove possibile, può essere delimitata da barriere fisiche adeguate a prevenire il contagio tramite droplet.</w:t>
      </w:r>
    </w:p>
    <w:p w14:paraId="4A68C4A3"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 xml:space="preserve">In tutti i locali mettere a disposizione </w:t>
      </w:r>
      <w:r w:rsidRPr="003F7DC9">
        <w:rPr>
          <w:sz w:val="20"/>
          <w:szCs w:val="20"/>
        </w:rPr>
        <w:t>prodotti igienizzanti</w:t>
      </w:r>
      <w:r w:rsidRPr="003F7DC9">
        <w:rPr>
          <w:color w:val="000000"/>
          <w:sz w:val="20"/>
          <w:szCs w:val="20"/>
        </w:rPr>
        <w:t xml:space="preserve"> per l’igiene delle mani.</w:t>
      </w:r>
    </w:p>
    <w:p w14:paraId="304C7895"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Redigere un programma degli accessi pianificato (es. con prenotazione online o telefonica) che preveda il numero massimo di visitatori presenti e regolamentare gli accessi in modo da evitare condizioni di assembramento e aggregazione.</w:t>
      </w:r>
    </w:p>
    <w:p w14:paraId="00BABE08"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Quando opportuno, predisporre percorsi ed evidenziare le aree, anche con segnaletica sul pavimento, per favorire il distanziamento interpersonale e che prevedano una separazione tra ingresso e uscito.</w:t>
      </w:r>
    </w:p>
    <w:p w14:paraId="1718DA7A"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Assicurare una adeguata pulizia e disinfezione delle superfici e degli ambienti, con particolare attenzione a quelle toccate con maggiore frequenza (es. maniglie, interruttori, corrimano, etc.). Assicurare regolare pulizia e disinfezione dei servizi igienici. La pulizia di ambienti ove siano esposti, conservati o stoccati beni culturali, devono essere garantiti con idonee procedure e prodotti</w:t>
      </w:r>
    </w:p>
    <w:p w14:paraId="2F823C2F"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324BAF74"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L’utilizzo di ascensori, dove possibile, va limitato e riservato a persone con disabilità motoria.</w:t>
      </w:r>
    </w:p>
    <w:p w14:paraId="1C96C534"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sz w:val="20"/>
          <w:szCs w:val="20"/>
        </w:rPr>
        <w:t>Nei guardaroba, gli indumenti e oggetti personali devono essere riposti in appositi sacchetti porta abiti e simili.</w:t>
      </w:r>
    </w:p>
    <w:p w14:paraId="5F1825BB"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Eventuali audioguide o supporti informativi potranno essere utilizzati solo se adeguatamente disinfettati al termine di ogni utilizzo. Favorire l'utilizzo di dispositivi personali per la fruizione delle informazioni.</w:t>
      </w:r>
    </w:p>
    <w:p w14:paraId="3C6C6438"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Eventuali attività divulgative dovranno tenere conto delle regole di distanziamento sociale e si suggerisce di organizzare le stesse attraverso turni, preventivamente programmati e privilegiando gli spazi aperti.</w:t>
      </w:r>
    </w:p>
    <w:p w14:paraId="254D7C15"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Per quanto concerne il trattamento di fondi documentari e collezioni librarie, non potendo essere sottoposti a procedure di disinfezione poiché dannosi per gli stessi, si rimanda alle procedure di stoccaggio in isolamento degli stessi dopo il loro utilizzo. Si precisa che l'isolamento preventivo delle collezioni delle biblioteche e degli archivi si intende limitato ai materiali che provengono dal prestito agli utenti e quindi da un flusso esterno non controllato, e che pertanto non si applica alla consultazione interna, che deve avvenire sempre previa igienizzazione delle mani.</w:t>
      </w:r>
      <w:r w:rsidRPr="003F7DC9">
        <w:br w:type="page"/>
      </w:r>
    </w:p>
    <w:p w14:paraId="289DECE6" w14:textId="77777777" w:rsidR="0019267B" w:rsidRPr="003F7DC9" w:rsidRDefault="0019267B" w:rsidP="00B16FEF">
      <w:pPr>
        <w:ind w:left="1276"/>
        <w:jc w:val="center"/>
        <w:rPr>
          <w:b/>
          <w:color w:val="366091"/>
          <w:sz w:val="28"/>
          <w:szCs w:val="28"/>
        </w:rPr>
      </w:pPr>
      <w:r w:rsidRPr="003F7DC9">
        <w:rPr>
          <w:b/>
          <w:color w:val="366091"/>
          <w:sz w:val="28"/>
          <w:szCs w:val="28"/>
        </w:rPr>
        <w:lastRenderedPageBreak/>
        <w:t>ATTIVITÀ FISICA ALL’APERTO</w:t>
      </w:r>
    </w:p>
    <w:p w14:paraId="4D960108" w14:textId="77777777" w:rsidR="0019267B" w:rsidRPr="003F7DC9" w:rsidRDefault="00667E3C" w:rsidP="00547F09">
      <w:pPr>
        <w:spacing w:after="160"/>
        <w:ind w:left="1276"/>
        <w:rPr>
          <w:sz w:val="20"/>
          <w:szCs w:val="20"/>
        </w:rPr>
      </w:pPr>
      <w:r>
        <w:pict w14:anchorId="6FAC65E9">
          <v:rect id="_x0000_i1038" style="width:0;height:1.5pt" o:hralign="center" o:hrstd="t" o:hr="t" fillcolor="#a0a0a0" stroked="f"/>
        </w:pict>
      </w:r>
    </w:p>
    <w:p w14:paraId="0EB262B5" w14:textId="77777777" w:rsidR="0019267B" w:rsidRPr="003F7DC9" w:rsidRDefault="0019267B" w:rsidP="00E62FAA">
      <w:pPr>
        <w:spacing w:after="160"/>
        <w:ind w:left="284"/>
        <w:rPr>
          <w:sz w:val="20"/>
          <w:szCs w:val="20"/>
        </w:rPr>
      </w:pPr>
      <w:r w:rsidRPr="003F7DC9">
        <w:rPr>
          <w:sz w:val="20"/>
          <w:szCs w:val="20"/>
        </w:rPr>
        <w:t>Le presenti indicazioni si applicano a tutti gli impianti sportivi dove si pratica attività all'aperto che hanno strutture di servizio al chiuso (reception, deposito attrezzi, sala ricezione, spogliatoi, direzione gara, etc).</w:t>
      </w:r>
    </w:p>
    <w:p w14:paraId="6C816236" w14:textId="77777777" w:rsidR="0019267B" w:rsidRPr="003F7DC9" w:rsidRDefault="0019267B" w:rsidP="00E62FAA">
      <w:pPr>
        <w:widowControl/>
        <w:numPr>
          <w:ilvl w:val="0"/>
          <w:numId w:val="80"/>
        </w:numPr>
        <w:autoSpaceDE/>
        <w:autoSpaceDN/>
        <w:spacing w:before="360"/>
        <w:ind w:left="284" w:right="3" w:firstLine="0"/>
        <w:jc w:val="both"/>
      </w:pPr>
      <w:r w:rsidRPr="003F7DC9">
        <w:rPr>
          <w:sz w:val="20"/>
          <w:szCs w:val="20"/>
        </w:rPr>
        <w:t xml:space="preserve">Predisporre una adeguata informazione sulle misure di prevenzione. </w:t>
      </w:r>
    </w:p>
    <w:p w14:paraId="3AA1B51E"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Redigere un programma delle attività il più possibile pianificato in modo da dissuadere eventuali condizioni di aggregazioni regolamentare i flussi degli spazi di attesa e nelle varie aree in modo da evitare assembramenti e garantire il distanziamento interpersonale. </w:t>
      </w:r>
    </w:p>
    <w:p w14:paraId="68AE1158"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Potrà essere rilevata la temperatura corporea, impedendo l’accesso in caso di temperatura &gt; 37,5°C.</w:t>
      </w:r>
    </w:p>
    <w:p w14:paraId="78DC47D0"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Distanziare attrezzi e macchine per garantire gli spazi necessari per il rispetto della distanza di sicurezza delimitando le zone di rispetto e i percorsi con distanza minima fra le persone non inferiore a 1 metro mentre non si svolge attività fisica, se non può essere rispettata bisogna indossare la mascherina. Durante l’attività fisica (con particolare attenzione a quella intensa) è necessario mantenere una separazione di almeno 2 metri.</w:t>
      </w:r>
    </w:p>
    <w:p w14:paraId="35BBF784"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Presenza di personale formato per verificare e indirizzare gli utenti al rispetto di tutte le norme igieniche e distanziamento sociale. </w:t>
      </w:r>
    </w:p>
    <w:p w14:paraId="07134DA9"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Pulizia e disinfezione dell'ambiente e di attrezzi e macchine al termine di ogni seduta di allenamento individuale </w:t>
      </w:r>
    </w:p>
    <w:p w14:paraId="0A97038C"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Gli attrezzi e le macchine che non possono essere disinfettati non devono essere usati. </w:t>
      </w:r>
    </w:p>
    <w:p w14:paraId="5E6FB958"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Per gli utenti è obbligatoria l’igiene delle mani prima e dopo l’accesso. </w:t>
      </w:r>
    </w:p>
    <w:p w14:paraId="7F265A9A"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Non condividere borracce, bicchieri e bottiglie e non scambiare con altri utenti oggetti quali asciugamani, accappatoi o altro. </w:t>
      </w:r>
    </w:p>
    <w:p w14:paraId="7D6ECCE3"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Fare in modo che ogni praticante possa disporre di prodotti per la disinfezione e in quantità adeguata (in prossimità di ciascuna macchina o set di attrezzi) affinché, prima e dopo ogni esercizio, possa effettuare in autonomia la disinfezione della macchina o degli attrezzi usati. </w:t>
      </w:r>
    </w:p>
    <w:p w14:paraId="1EB725EA" w14:textId="77777777" w:rsidR="0019267B" w:rsidRPr="003F7DC9" w:rsidRDefault="0019267B" w:rsidP="00E62FAA">
      <w:pPr>
        <w:pBdr>
          <w:top w:val="nil"/>
          <w:left w:val="nil"/>
          <w:bottom w:val="nil"/>
          <w:right w:val="nil"/>
          <w:between w:val="nil"/>
        </w:pBdr>
        <w:ind w:left="284"/>
        <w:jc w:val="both"/>
        <w:rPr>
          <w:sz w:val="20"/>
          <w:szCs w:val="20"/>
        </w:rPr>
      </w:pPr>
    </w:p>
    <w:p w14:paraId="733648D0" w14:textId="77777777" w:rsidR="0019267B" w:rsidRPr="003F7DC9" w:rsidRDefault="0019267B" w:rsidP="00547F09">
      <w:pPr>
        <w:spacing w:after="160"/>
        <w:ind w:left="1276"/>
        <w:rPr>
          <w:color w:val="366091"/>
          <w:sz w:val="28"/>
          <w:szCs w:val="28"/>
        </w:rPr>
      </w:pPr>
      <w:r w:rsidRPr="003F7DC9">
        <w:br w:type="page"/>
      </w:r>
    </w:p>
    <w:p w14:paraId="0494465B" w14:textId="77777777" w:rsidR="0019267B" w:rsidRPr="003F7DC9" w:rsidRDefault="0019267B" w:rsidP="00B16FEF">
      <w:pPr>
        <w:ind w:left="1276"/>
        <w:jc w:val="center"/>
        <w:rPr>
          <w:sz w:val="24"/>
          <w:szCs w:val="24"/>
        </w:rPr>
      </w:pPr>
      <w:r w:rsidRPr="003F7DC9">
        <w:rPr>
          <w:b/>
          <w:bCs/>
          <w:color w:val="366091"/>
          <w:sz w:val="28"/>
          <w:szCs w:val="28"/>
        </w:rPr>
        <w:lastRenderedPageBreak/>
        <w:t>NOLEGGIO VEICOLI E ALTRE ATTREZZATURE</w:t>
      </w:r>
    </w:p>
    <w:p w14:paraId="475BCF06" w14:textId="77777777" w:rsidR="0019267B" w:rsidRPr="003F7DC9" w:rsidRDefault="00667E3C" w:rsidP="00547F09">
      <w:pPr>
        <w:ind w:left="1276"/>
        <w:rPr>
          <w:sz w:val="24"/>
          <w:szCs w:val="24"/>
        </w:rPr>
      </w:pPr>
      <w:r>
        <w:rPr>
          <w:sz w:val="24"/>
          <w:szCs w:val="24"/>
        </w:rPr>
        <w:pict w14:anchorId="43CE9866">
          <v:rect id="_x0000_i1039" style="width:0;height:1.5pt" o:hralign="center" o:hrstd="t" o:hr="t" fillcolor="#a0a0a0" stroked="f"/>
        </w:pict>
      </w:r>
    </w:p>
    <w:p w14:paraId="2821FB56" w14:textId="77777777" w:rsidR="0019267B" w:rsidRPr="003F7DC9" w:rsidRDefault="0019267B" w:rsidP="00547F09">
      <w:pPr>
        <w:ind w:left="1276"/>
        <w:rPr>
          <w:sz w:val="24"/>
          <w:szCs w:val="24"/>
        </w:rPr>
      </w:pPr>
    </w:p>
    <w:p w14:paraId="3AB3EA22" w14:textId="77777777" w:rsidR="0019267B" w:rsidRPr="003F7DC9" w:rsidRDefault="0019267B" w:rsidP="00E62FAA">
      <w:pPr>
        <w:ind w:left="284"/>
        <w:jc w:val="both"/>
        <w:rPr>
          <w:sz w:val="24"/>
          <w:szCs w:val="24"/>
        </w:rPr>
      </w:pPr>
      <w:r w:rsidRPr="003F7DC9">
        <w:rPr>
          <w:color w:val="000000"/>
          <w:sz w:val="20"/>
          <w:szCs w:val="20"/>
        </w:rPr>
        <w:t>Le presenti indicazioni si applicano ai servizi di noleggio, pubblici e privati.</w:t>
      </w:r>
    </w:p>
    <w:p w14:paraId="2329F6AA"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Garantire un’adeguata informazione e sensibilizzazione degli utenti sulle misure igieniche e comportamentali utili a contenere la trasmissione del SARS-CoV-2, anche facendo appello al senso di responsabilità individuale. I messaggi devono essere comprensibili ad eventuali utenti di altra nazionalità e possono essere veicolati attraverso apposita segnaletica e cartellonistica, consegna di informative, promozione e rinforzo del rispetto delle misure igieniche da parte del personale addetto.</w:t>
      </w:r>
    </w:p>
    <w:p w14:paraId="1BE8A935"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Consentire l’accesso al servizio solo tramite prenotazione, tramite modalità di collegamento a distanza e app dedicate; favorire modalità di pagamento elettronico.</w:t>
      </w:r>
    </w:p>
    <w:p w14:paraId="47B01ABD"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È raccomandata la rilevazione della temperatura corporea al momento dell’accesso presso la struttura commerciale ove avviene il servizio di noleggio. </w:t>
      </w:r>
    </w:p>
    <w:p w14:paraId="49FE9F40"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Negli uffici/locali/aree all’aperto, mettere a disposizione prodotti igienizzanti per l’igiene delle mani degli utenti.</w:t>
      </w:r>
    </w:p>
    <w:p w14:paraId="483024E1"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Negli uffici/locali/aree all’aperto evitare assembramenti degli utenti, predisponendo percorsi guidati di distanziamento per assicurare il mantenimento di almeno 1 metro di distanza tra noleggiatore ed utente.</w:t>
      </w:r>
    </w:p>
    <w:p w14:paraId="7A03A247"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L’utilizzo di mascherine a protezione delle vie respiratorie è obbligatorio in tutti i locali chiusi accessibili al pubblico e comunque in tutte le occasioni in cui non sia possibile garantire continuativamente il mantenimento della distanza di sicurezza interpersonale, fatte salve le eccezioni previste dalle disposizioni vigenti (bambini di età inferiore a 6 anni, soggetti con disabilità non compatibili con l’uso continuativo della mascherina e soggetti che interagiscono con i predetti).</w:t>
      </w:r>
    </w:p>
    <w:p w14:paraId="78757620"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Le postazioni di lavoro del personale addetto possono essere delimitate da barriere fisiche adeguate a prevenire il contagio tramite droplet.</w:t>
      </w:r>
    </w:p>
    <w:p w14:paraId="4D419F0A"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Per quanto riguarda il microclima degli uffici/locali, è fondamentale garantire condizioni di adeguato ricambio dell’aria indoor:</w:t>
      </w:r>
    </w:p>
    <w:p w14:paraId="697F0E62" w14:textId="77777777" w:rsidR="0019267B" w:rsidRPr="003F7DC9" w:rsidRDefault="0019267B" w:rsidP="00E62FAA">
      <w:pPr>
        <w:widowControl/>
        <w:numPr>
          <w:ilvl w:val="1"/>
          <w:numId w:val="102"/>
        </w:numPr>
        <w:autoSpaceDE/>
        <w:autoSpaceDN/>
        <w:spacing w:after="200"/>
        <w:ind w:left="284" w:firstLine="0"/>
        <w:jc w:val="both"/>
        <w:textAlignment w:val="baseline"/>
        <w:rPr>
          <w:color w:val="000000"/>
          <w:sz w:val="24"/>
          <w:szCs w:val="24"/>
        </w:rPr>
      </w:pPr>
      <w:r w:rsidRPr="003F7DC9">
        <w:rPr>
          <w:color w:val="000000"/>
          <w:sz w:val="20"/>
          <w:szCs w:val="20"/>
        </w:rPr>
        <w:t>Garantire una frequente manutenzione/sostituzione dei pacchi filtranti dell’aria in ingresso (eventualmente anche adottando pacchi filtranti più efficienti)</w:t>
      </w:r>
    </w:p>
    <w:p w14:paraId="4A57B7F1" w14:textId="77777777" w:rsidR="0019267B" w:rsidRPr="003F7DC9" w:rsidRDefault="0019267B" w:rsidP="00E62FAA">
      <w:pPr>
        <w:widowControl/>
        <w:numPr>
          <w:ilvl w:val="1"/>
          <w:numId w:val="102"/>
        </w:numPr>
        <w:autoSpaceDE/>
        <w:autoSpaceDN/>
        <w:spacing w:after="200"/>
        <w:ind w:left="284" w:firstLine="0"/>
        <w:jc w:val="both"/>
        <w:textAlignment w:val="baseline"/>
        <w:rPr>
          <w:color w:val="000000"/>
          <w:sz w:val="24"/>
          <w:szCs w:val="24"/>
        </w:rPr>
      </w:pPr>
      <w:r w:rsidRPr="003F7DC9">
        <w:rPr>
          <w:color w:val="000000"/>
          <w:sz w:val="20"/>
          <w:szCs w:val="20"/>
        </w:rPr>
        <w:t>Relativamente agli impianti di riscaldamento/raffrescamento che fanno uso di pompe di calore, fancoil o termoconvettori, qualora non sia possibile garantire la corretta climatizzazione degli ambienti tenendo fermi gli impianti, pulire in base alle indicazioni fornite dal produttore, ad impianto fermo, i filtri dell’aria di ricircolo per mantenere i livelli di filtrazione/rimozione adeguati.</w:t>
      </w:r>
    </w:p>
    <w:p w14:paraId="2238796F"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Garantire la frequente pulizia di tutti gli ambienti, con regolare disinfezione delle superfici toccate con maggiore frequenza (es. banchi, piani di lavoro, piani d’appoggio, corrimano, interruttori della luce, pulsanti, maniglie ecc.). </w:t>
      </w:r>
    </w:p>
    <w:p w14:paraId="6B976BD7" w14:textId="77777777" w:rsidR="0019267B" w:rsidRPr="003F7DC9" w:rsidRDefault="0019267B" w:rsidP="00E62FAA">
      <w:pPr>
        <w:ind w:left="284"/>
        <w:rPr>
          <w:sz w:val="24"/>
          <w:szCs w:val="24"/>
        </w:rPr>
      </w:pPr>
    </w:p>
    <w:p w14:paraId="2B11131D" w14:textId="77777777" w:rsidR="0019267B" w:rsidRPr="003F7DC9" w:rsidRDefault="0019267B" w:rsidP="00E62FAA">
      <w:pPr>
        <w:ind w:left="284"/>
        <w:jc w:val="both"/>
        <w:rPr>
          <w:sz w:val="24"/>
          <w:szCs w:val="24"/>
        </w:rPr>
      </w:pPr>
      <w:r w:rsidRPr="003F7DC9">
        <w:rPr>
          <w:b/>
          <w:bCs/>
          <w:color w:val="000000"/>
          <w:sz w:val="20"/>
          <w:szCs w:val="20"/>
        </w:rPr>
        <w:t>NOLEGGIO E LOCAZIONE DI MEZZI DI TRASPORTO</w:t>
      </w:r>
    </w:p>
    <w:p w14:paraId="49170AB0" w14:textId="77777777" w:rsidR="0019267B" w:rsidRPr="003F7DC9" w:rsidRDefault="0019267B" w:rsidP="00E62FAA">
      <w:pPr>
        <w:widowControl/>
        <w:numPr>
          <w:ilvl w:val="0"/>
          <w:numId w:val="103"/>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I gestori assicurano la pulizia dei veicoli e mezzi noleggiati/locati prima di ogni nuova consegna, utilizzando prodotti disinfettanti per le superfici toccate più di frequente (es. volante, leva del cambio, ruota/barra del timone, display, manopole, pulsanti, manubri, ecc.).</w:t>
      </w:r>
    </w:p>
    <w:p w14:paraId="1401E2E6" w14:textId="77777777" w:rsidR="0019267B" w:rsidRPr="003F7DC9" w:rsidRDefault="0019267B" w:rsidP="00E62FAA">
      <w:pPr>
        <w:widowControl/>
        <w:numPr>
          <w:ilvl w:val="0"/>
          <w:numId w:val="103"/>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Per il servizio di bike sharing e di car sharing dovrà essere sempre raccomandata l’igienizzazione frequente delle mani da parte dei clienti.</w:t>
      </w:r>
    </w:p>
    <w:p w14:paraId="276A46AE" w14:textId="77777777" w:rsidR="0019267B" w:rsidRPr="003F7DC9" w:rsidRDefault="0019267B" w:rsidP="00E62FAA">
      <w:pPr>
        <w:widowControl/>
        <w:numPr>
          <w:ilvl w:val="0"/>
          <w:numId w:val="103"/>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Per le attività di noleggio delle unità da diporto, si applicano in analogia le disposizioni previste per i servizi non di linea di navigazione di passeggeri.</w:t>
      </w:r>
    </w:p>
    <w:p w14:paraId="332652BC" w14:textId="77777777" w:rsidR="0019267B" w:rsidRPr="003F7DC9" w:rsidRDefault="0019267B" w:rsidP="00E62FAA">
      <w:pPr>
        <w:ind w:left="284"/>
        <w:jc w:val="both"/>
        <w:rPr>
          <w:sz w:val="24"/>
          <w:szCs w:val="24"/>
        </w:rPr>
      </w:pPr>
      <w:r w:rsidRPr="003F7DC9">
        <w:rPr>
          <w:b/>
          <w:bCs/>
          <w:color w:val="000000"/>
          <w:sz w:val="20"/>
          <w:szCs w:val="20"/>
        </w:rPr>
        <w:t>NOLEGGIO DI ALTRE ATTREZZATURE</w:t>
      </w:r>
    </w:p>
    <w:p w14:paraId="6040C1BF" w14:textId="77777777" w:rsidR="0019267B" w:rsidRPr="003F7DC9" w:rsidRDefault="0019267B" w:rsidP="00E62FAA">
      <w:pPr>
        <w:widowControl/>
        <w:numPr>
          <w:ilvl w:val="0"/>
          <w:numId w:val="104"/>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Tutte le attrezzature devono essere pulite e disinfettate dopo ogni restituzione da parte del noleggiatore.</w:t>
      </w:r>
    </w:p>
    <w:p w14:paraId="2F55B938" w14:textId="77777777" w:rsidR="0019267B" w:rsidRPr="003F7DC9" w:rsidRDefault="0019267B" w:rsidP="00E62FAA">
      <w:pPr>
        <w:widowControl/>
        <w:numPr>
          <w:ilvl w:val="0"/>
          <w:numId w:val="104"/>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Si avrà cura di porre particolare attenzione a tutte le superfici che prevedono nell’utilizzo il contatto con le mani (es tastiere, maniglie ecc) o che possono essere a rischio di contaminazione da droplet nel caso in cui l’utente abbia utilizzato lo strumento senza mascherina. </w:t>
      </w:r>
    </w:p>
    <w:p w14:paraId="06AF645A" w14:textId="77777777" w:rsidR="0019267B" w:rsidRPr="003F7DC9" w:rsidRDefault="0019267B" w:rsidP="00D17327">
      <w:pPr>
        <w:widowControl/>
        <w:numPr>
          <w:ilvl w:val="0"/>
          <w:numId w:val="104"/>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Se lo strumento noleggiato non può essere pulito e disinfettato senza danneggiarlo, l’utente dovrà essere informato che l’utilizzo è possibile solo indossando guanti e mascherina.</w:t>
      </w:r>
    </w:p>
    <w:p w14:paraId="11A97D5B" w14:textId="77777777" w:rsidR="0019267B" w:rsidRPr="003F7DC9" w:rsidRDefault="0019267B" w:rsidP="00547F09">
      <w:pPr>
        <w:spacing w:after="160"/>
        <w:ind w:left="1276"/>
        <w:rPr>
          <w:color w:val="366091"/>
          <w:sz w:val="28"/>
          <w:szCs w:val="28"/>
        </w:rPr>
      </w:pPr>
    </w:p>
    <w:p w14:paraId="2E3AC96D" w14:textId="77777777" w:rsidR="0019267B" w:rsidRPr="003F7DC9" w:rsidRDefault="0019267B" w:rsidP="00B16FEF">
      <w:pPr>
        <w:spacing w:after="160"/>
        <w:ind w:left="1276"/>
        <w:jc w:val="center"/>
        <w:rPr>
          <w:color w:val="366091"/>
          <w:sz w:val="28"/>
          <w:szCs w:val="28"/>
        </w:rPr>
      </w:pPr>
      <w:r w:rsidRPr="003F7DC9">
        <w:rPr>
          <w:b/>
          <w:color w:val="366091"/>
          <w:sz w:val="28"/>
          <w:szCs w:val="28"/>
        </w:rPr>
        <w:t>INFORMATORI SCIENTIFICI DEL FARMACO</w:t>
      </w:r>
      <w:r w:rsidR="00667E3C">
        <w:pict w14:anchorId="67B96B87">
          <v:rect id="_x0000_i1040" style="width:0;height:1.5pt" o:hralign="center" o:hrstd="t" o:hr="t" fillcolor="#a0a0a0" stroked="f"/>
        </w:pict>
      </w:r>
    </w:p>
    <w:p w14:paraId="204E2B5F" w14:textId="77777777" w:rsidR="0019267B" w:rsidRPr="003F7DC9" w:rsidRDefault="0019267B" w:rsidP="00547F09">
      <w:pPr>
        <w:ind w:left="1276"/>
        <w:jc w:val="both"/>
        <w:rPr>
          <w:sz w:val="20"/>
          <w:szCs w:val="20"/>
        </w:rPr>
      </w:pPr>
    </w:p>
    <w:p w14:paraId="71E2AE01"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Per tutti gli informatori, si applicano le disposizioni/protocolli della struttura/azienda presso cui si recano per la loro attività.</w:t>
      </w:r>
    </w:p>
    <w:p w14:paraId="203A5C0B"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Il professionista informatore dovrà sempre provvedere ad adeguata igiene delle mani e all’utilizzo della mascherina a protezione delle vie aeree.</w:t>
      </w:r>
    </w:p>
    <w:p w14:paraId="79E9D940"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Favorire il ricambio d’aria negli ambienti interni al termine dell’incontro.</w:t>
      </w:r>
    </w:p>
    <w:p w14:paraId="1B40627D"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Dovranno essere privilegiate le attività da remoto e di contatto a distanza.</w:t>
      </w:r>
    </w:p>
    <w:p w14:paraId="100F212A"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L’eventuale attività di persona dovrà avvenire sempre previo appuntamento preventivamente concordato, individuando specifici orari per evitare, dove possibile, intersezioni con altri utenti o pazienti anche negli spazi d’attesa.</w:t>
      </w:r>
    </w:p>
    <w:p w14:paraId="2F78143D"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Dovrà sempre essere rispettata la distanza interpersonale tra informatore e operatore sanitario.</w:t>
      </w:r>
    </w:p>
    <w:p w14:paraId="2CAD22AE"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Evitare l’utilizzo promiscuo di oggetti nell’attività informativa.</w:t>
      </w:r>
    </w:p>
    <w:p w14:paraId="091841BC" w14:textId="77777777" w:rsidR="0019267B" w:rsidRPr="003F7DC9" w:rsidRDefault="0019267B" w:rsidP="00547F09">
      <w:pPr>
        <w:ind w:left="1276"/>
        <w:jc w:val="both"/>
        <w:rPr>
          <w:color w:val="1155CC"/>
          <w:sz w:val="26"/>
          <w:szCs w:val="26"/>
        </w:rPr>
      </w:pPr>
      <w:bookmarkStart w:id="0" w:name="_gjdgxs" w:colFirst="0" w:colLast="0"/>
      <w:bookmarkEnd w:id="0"/>
    </w:p>
    <w:p w14:paraId="029E7895" w14:textId="77777777" w:rsidR="0019267B" w:rsidRPr="003F7DC9" w:rsidRDefault="0019267B" w:rsidP="00547F09">
      <w:pPr>
        <w:spacing w:after="160"/>
        <w:ind w:left="1276"/>
        <w:rPr>
          <w:color w:val="366091"/>
          <w:sz w:val="28"/>
          <w:szCs w:val="28"/>
        </w:rPr>
      </w:pPr>
      <w:r w:rsidRPr="003F7DC9">
        <w:br w:type="page"/>
      </w:r>
    </w:p>
    <w:p w14:paraId="148490D9" w14:textId="77777777" w:rsidR="0019267B" w:rsidRPr="003F7DC9" w:rsidRDefault="0019267B" w:rsidP="00E62FAA">
      <w:pPr>
        <w:spacing w:after="160"/>
        <w:ind w:left="1276"/>
        <w:jc w:val="center"/>
        <w:rPr>
          <w:color w:val="366091"/>
          <w:sz w:val="28"/>
          <w:szCs w:val="28"/>
        </w:rPr>
      </w:pPr>
      <w:r w:rsidRPr="003F7DC9">
        <w:rPr>
          <w:b/>
          <w:color w:val="366091"/>
          <w:sz w:val="28"/>
          <w:szCs w:val="28"/>
        </w:rPr>
        <w:lastRenderedPageBreak/>
        <w:t>AREE GIOCHI PER BAMBINI</w:t>
      </w:r>
      <w:r w:rsidR="00667E3C">
        <w:pict w14:anchorId="4F5EF827">
          <v:rect id="_x0000_i1041" style="width:0;height:1.5pt" o:hralign="center" o:hrstd="t" o:hr="t" fillcolor="#a0a0a0" stroked="f"/>
        </w:pict>
      </w:r>
    </w:p>
    <w:p w14:paraId="3CB58876" w14:textId="77777777" w:rsidR="0019267B" w:rsidRPr="003F7DC9" w:rsidRDefault="0019267B" w:rsidP="00547F09">
      <w:pPr>
        <w:ind w:left="1276"/>
        <w:rPr>
          <w:color w:val="366091"/>
          <w:sz w:val="28"/>
          <w:szCs w:val="28"/>
        </w:rPr>
      </w:pPr>
    </w:p>
    <w:p w14:paraId="1B40E71E" w14:textId="77777777" w:rsidR="0019267B" w:rsidRPr="003F7DC9" w:rsidRDefault="0019267B" w:rsidP="00E62FAA">
      <w:pPr>
        <w:spacing w:after="160"/>
        <w:ind w:left="284"/>
        <w:jc w:val="both"/>
        <w:rPr>
          <w:sz w:val="20"/>
          <w:szCs w:val="20"/>
        </w:rPr>
      </w:pPr>
      <w:r w:rsidRPr="003F7DC9">
        <w:rPr>
          <w:sz w:val="20"/>
          <w:szCs w:val="20"/>
        </w:rPr>
        <w:t>Le presenti indicazioni si applicano a zone attrezzate con giochi per bambini, presenti all’interno di aree pubbliche e private, comprese quelle all’interno di strutture ricettive e commerciali.</w:t>
      </w:r>
    </w:p>
    <w:p w14:paraId="23EF31FB" w14:textId="77777777" w:rsidR="0019267B" w:rsidRPr="003F7DC9" w:rsidRDefault="0019267B" w:rsidP="00E62FAA">
      <w:pPr>
        <w:ind w:left="284"/>
        <w:jc w:val="both"/>
        <w:rPr>
          <w:sz w:val="20"/>
          <w:szCs w:val="20"/>
        </w:rPr>
      </w:pPr>
    </w:p>
    <w:p w14:paraId="2A5D39FC" w14:textId="77777777" w:rsidR="0019267B" w:rsidRPr="003F7DC9" w:rsidRDefault="0019267B" w:rsidP="00E62FAA">
      <w:pPr>
        <w:widowControl/>
        <w:numPr>
          <w:ilvl w:val="0"/>
          <w:numId w:val="84"/>
        </w:numPr>
        <w:autoSpaceDE/>
        <w:autoSpaceDN/>
        <w:spacing w:after="200"/>
        <w:ind w:left="284" w:firstLine="0"/>
        <w:jc w:val="both"/>
        <w:rPr>
          <w:sz w:val="20"/>
          <w:szCs w:val="20"/>
        </w:rPr>
      </w:pPr>
      <w:r w:rsidRPr="003F7DC9">
        <w:rPr>
          <w:sz w:val="20"/>
          <w:szCs w:val="20"/>
        </w:rPr>
        <w:t>Predisporre per genitori, bambini, accompagnatori ed eventuale personale una adeguata informazione su tutte le misure di prevenzione da adottare. Prevedere segnaletica, con pittogrammi e affini, idonea ai minori, comprensibile anche ad utenti stranieri, in particolar modo per aree a vocazione turistica.</w:t>
      </w:r>
    </w:p>
    <w:p w14:paraId="55863D2E" w14:textId="77777777" w:rsidR="0019267B" w:rsidRPr="003F7DC9" w:rsidRDefault="0019267B" w:rsidP="00E62FAA">
      <w:pPr>
        <w:widowControl/>
        <w:numPr>
          <w:ilvl w:val="0"/>
          <w:numId w:val="84"/>
        </w:numPr>
        <w:autoSpaceDE/>
        <w:autoSpaceDN/>
        <w:spacing w:after="200"/>
        <w:ind w:left="284" w:firstLine="0"/>
        <w:jc w:val="both"/>
        <w:rPr>
          <w:sz w:val="20"/>
          <w:szCs w:val="20"/>
        </w:rPr>
      </w:pPr>
      <w:r w:rsidRPr="003F7DC9">
        <w:rPr>
          <w:sz w:val="20"/>
          <w:szCs w:val="20"/>
        </w:rPr>
        <w:t>Invitare il personale e i genitori all'auto-monitoraggio delle condizioni di salute proprie e del proprio nucleo familiare, ed informarli circa i comportamenti da adottare in caso di comparsa di sintomi sospetti per COVID-19.</w:t>
      </w:r>
    </w:p>
    <w:p w14:paraId="19E5F63D" w14:textId="77777777" w:rsidR="0019267B" w:rsidRPr="003F7DC9" w:rsidRDefault="0019267B" w:rsidP="00E62FAA">
      <w:pPr>
        <w:widowControl/>
        <w:numPr>
          <w:ilvl w:val="0"/>
          <w:numId w:val="84"/>
        </w:numPr>
        <w:autoSpaceDE/>
        <w:autoSpaceDN/>
        <w:spacing w:before="200" w:after="200"/>
        <w:ind w:left="284" w:firstLine="0"/>
        <w:jc w:val="both"/>
        <w:rPr>
          <w:sz w:val="20"/>
          <w:szCs w:val="20"/>
        </w:rPr>
      </w:pPr>
      <w:r w:rsidRPr="003F7DC9">
        <w:rPr>
          <w:sz w:val="20"/>
          <w:szCs w:val="20"/>
        </w:rPr>
        <w:t>Per bambini e ragazzi devono essere promosse le misure igienico-comportamentali con modalità anche ludiche, compatibilmente con l’età e con il loro grado di autonomia e consapevolezza.</w:t>
      </w:r>
    </w:p>
    <w:p w14:paraId="2624448C" w14:textId="77777777" w:rsidR="0019267B" w:rsidRPr="003F7DC9" w:rsidRDefault="0019267B" w:rsidP="00E62FAA">
      <w:pPr>
        <w:widowControl/>
        <w:numPr>
          <w:ilvl w:val="0"/>
          <w:numId w:val="84"/>
        </w:numPr>
        <w:autoSpaceDE/>
        <w:autoSpaceDN/>
        <w:spacing w:after="200"/>
        <w:ind w:left="284" w:firstLine="0"/>
        <w:jc w:val="both"/>
        <w:rPr>
          <w:sz w:val="20"/>
          <w:szCs w:val="20"/>
        </w:rPr>
      </w:pPr>
      <w:r w:rsidRPr="003F7DC9">
        <w:rPr>
          <w:sz w:val="20"/>
          <w:szCs w:val="20"/>
        </w:rPr>
        <w:t>Riorganizzare gli spazi e la dislocazione delle apparecchiature,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In caso di presenza di minori che necessitano di accompagnamento consentire l’accesso a un solo accompagnatore per bambino. Se possibile organizzare percorsi separati per l’entrata e per l’uscita.</w:t>
      </w:r>
    </w:p>
    <w:p w14:paraId="58668626" w14:textId="77777777" w:rsidR="0019267B" w:rsidRPr="003F7DC9" w:rsidRDefault="0019267B" w:rsidP="00E62FAA">
      <w:pPr>
        <w:widowControl/>
        <w:numPr>
          <w:ilvl w:val="0"/>
          <w:numId w:val="84"/>
        </w:numPr>
        <w:autoSpaceDE/>
        <w:autoSpaceDN/>
        <w:spacing w:after="200"/>
        <w:ind w:left="284" w:firstLine="0"/>
        <w:jc w:val="both"/>
        <w:rPr>
          <w:sz w:val="20"/>
          <w:szCs w:val="20"/>
        </w:rPr>
      </w:pPr>
      <w:r w:rsidRPr="003F7DC9">
        <w:rPr>
          <w:sz w:val="20"/>
          <w:szCs w:val="20"/>
        </w:rPr>
        <w:t>La mascherina di protezione delle vie aeree deve essere utilizzata da genitori, accompagnatori ed eventuale personale, e dai bambini e ragazzi sopra i 6 anni di età. Privilegiare mascherine colorate e/o con stampe.</w:t>
      </w:r>
    </w:p>
    <w:p w14:paraId="70355118" w14:textId="77777777" w:rsidR="0019267B" w:rsidRPr="003F7DC9" w:rsidRDefault="0019267B" w:rsidP="00E62FAA">
      <w:pPr>
        <w:widowControl/>
        <w:numPr>
          <w:ilvl w:val="0"/>
          <w:numId w:val="84"/>
        </w:numPr>
        <w:autoSpaceDE/>
        <w:autoSpaceDN/>
        <w:spacing w:before="200" w:after="200"/>
        <w:ind w:left="284" w:firstLine="0"/>
        <w:jc w:val="both"/>
        <w:rPr>
          <w:sz w:val="20"/>
          <w:szCs w:val="20"/>
        </w:rPr>
      </w:pPr>
      <w:r w:rsidRPr="003F7DC9">
        <w:rPr>
          <w:sz w:val="20"/>
          <w:szCs w:val="20"/>
        </w:rPr>
        <w:t xml:space="preserve">Mettere a disposizione idonei dispenser di prodotti igienizzanti per la frequente igiene delle mani in tutti gli ambienti, in particolare nei punti di ingresso e di uscita. Questa misura non è obbligatoria per le aree gioco presenti nei parchi pubblici. </w:t>
      </w:r>
    </w:p>
    <w:p w14:paraId="4874F822" w14:textId="77777777" w:rsidR="0019267B" w:rsidRPr="003F7DC9" w:rsidRDefault="0019267B" w:rsidP="00E62FAA">
      <w:pPr>
        <w:widowControl/>
        <w:numPr>
          <w:ilvl w:val="0"/>
          <w:numId w:val="84"/>
        </w:numPr>
        <w:autoSpaceDE/>
        <w:autoSpaceDN/>
        <w:spacing w:before="200" w:after="200"/>
        <w:ind w:left="284" w:firstLine="0"/>
        <w:jc w:val="both"/>
        <w:rPr>
          <w:sz w:val="20"/>
          <w:szCs w:val="20"/>
        </w:rPr>
      </w:pPr>
      <w:r w:rsidRPr="003F7DC9">
        <w:rPr>
          <w:sz w:val="20"/>
          <w:szCs w:val="20"/>
        </w:rPr>
        <w:t xml:space="preserve">Garantire una approfondita pulizia delle aree e delle attrezzature, preferibilmente giornaliera o con una frequenza adeguata rispetto all’intensità di utilizzo; qualora non sia possibile una adeguata pulizia delle attrezzature, non ne potrà essere consentito l’utilizzo. </w:t>
      </w:r>
    </w:p>
    <w:p w14:paraId="4A601847" w14:textId="77777777" w:rsidR="0019267B" w:rsidRPr="003F7DC9" w:rsidRDefault="0019267B" w:rsidP="00E62FAA">
      <w:pPr>
        <w:spacing w:after="240"/>
        <w:ind w:left="284"/>
        <w:jc w:val="both"/>
        <w:rPr>
          <w:sz w:val="20"/>
          <w:szCs w:val="20"/>
        </w:rPr>
      </w:pPr>
    </w:p>
    <w:p w14:paraId="63903328" w14:textId="77777777" w:rsidR="0019267B" w:rsidRPr="003F7DC9" w:rsidRDefault="0019267B" w:rsidP="00E62FAA">
      <w:pPr>
        <w:spacing w:after="240"/>
        <w:ind w:left="284"/>
        <w:jc w:val="both"/>
        <w:rPr>
          <w:b/>
          <w:sz w:val="20"/>
          <w:szCs w:val="20"/>
        </w:rPr>
      </w:pPr>
      <w:r w:rsidRPr="003F7DC9">
        <w:rPr>
          <w:b/>
          <w:sz w:val="20"/>
          <w:szCs w:val="20"/>
        </w:rPr>
        <w:t>SALE GIOCHI</w:t>
      </w:r>
    </w:p>
    <w:p w14:paraId="2E077DCB"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Riorganizzare gli spazi e la dislocazione delle apparecchiature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In caso di presenza di minori che necessitano di accompagnamento consentire l’accesso a un solo accompagnatore per bambino.</w:t>
      </w:r>
    </w:p>
    <w:p w14:paraId="70719CAD"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Il gestore è tenuto, in ragione delle aree a disposizione, a calcolare e a gestire le entrate dei clienti in tutte le aree (comprese le aree distributori di bevande e/o snack, ecc.) per evitare assembramenti, come indicato al punto precedente.</w:t>
      </w:r>
    </w:p>
    <w:p w14:paraId="51948112"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Il personale di servizio deve utilizzare la mascherina e deve procedere ad una frequente igienizzazione delle mani.</w:t>
      </w:r>
    </w:p>
    <w:p w14:paraId="492882DA"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La postazione dedicata alla cassa può essere dotata di barriere fisiche (es. schermi); in alternativa il personale deve indossare la mascherina e avere a disposizione gel igienizzante per le mani. In ogni caso, favorire modalità di pagamento elettroniche.</w:t>
      </w:r>
    </w:p>
    <w:p w14:paraId="3230D3F1"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Dotare il locale di dispenser con soluzioni igienizzanti per l’igiene delle mani dei clienti in punti ben visibili all’entrata, prevedendo l’obbligo di frizionarsi le mani già in entrata. Altresì prevedere la collocazione di dispenser in vari punti del locale in modo da favorire da parte dei frequentatori l’igiene delle mani prima dell’utilizzo di ogni gioco/attrezzatura.</w:t>
      </w:r>
    </w:p>
    <w:p w14:paraId="163F89DD"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I clienti dovranno indossare la mascherina.</w:t>
      </w:r>
    </w:p>
    <w:p w14:paraId="1E989770"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Periodicamente (almeno ogni ora), è necessario assicurare pulizia e disinfezione</w:t>
      </w:r>
      <w:r w:rsidRPr="003F7DC9">
        <w:rPr>
          <w:color w:val="FF0000"/>
          <w:sz w:val="20"/>
          <w:szCs w:val="20"/>
        </w:rPr>
        <w:t xml:space="preserve"> </w:t>
      </w:r>
      <w:r w:rsidRPr="003F7DC9">
        <w:rPr>
          <w:sz w:val="20"/>
          <w:szCs w:val="20"/>
        </w:rPr>
        <w:t>delle superfici dei giochi a contatto con le mani (pulsantiere, maniglie, ecc).</w:t>
      </w:r>
    </w:p>
    <w:p w14:paraId="5EF66759"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Le apparecchiature che non possono essere pulite e disinfettate non devono essere usate. Non possono altresì essere usati i giochi a uso collettivo in cui non sia possibile il distanziamento interpersonale di almeno 1 metro.</w:t>
      </w:r>
    </w:p>
    <w:p w14:paraId="2DE79BFF"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lastRenderedPageBreak/>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2958573C" w14:textId="77777777" w:rsidR="0019267B" w:rsidRPr="003F7DC9" w:rsidRDefault="0019267B" w:rsidP="00E62FAA">
      <w:pPr>
        <w:spacing w:before="240"/>
        <w:ind w:left="284"/>
        <w:jc w:val="both"/>
        <w:rPr>
          <w:sz w:val="20"/>
          <w:szCs w:val="20"/>
        </w:rPr>
      </w:pPr>
      <w:r w:rsidRPr="003F7DC9">
        <w:rPr>
          <w:sz w:val="20"/>
          <w:szCs w:val="20"/>
        </w:rPr>
        <w:t xml:space="preserve"> </w:t>
      </w:r>
    </w:p>
    <w:p w14:paraId="3D176B38" w14:textId="77777777" w:rsidR="0019267B" w:rsidRPr="003F7DC9" w:rsidRDefault="0019267B" w:rsidP="00547F09">
      <w:pPr>
        <w:ind w:left="1276"/>
        <w:jc w:val="both"/>
        <w:rPr>
          <w:sz w:val="20"/>
          <w:szCs w:val="20"/>
        </w:rPr>
      </w:pPr>
    </w:p>
    <w:p w14:paraId="467915B1" w14:textId="77777777" w:rsidR="0019267B" w:rsidRPr="003F7DC9" w:rsidRDefault="0019267B" w:rsidP="00547F09">
      <w:pPr>
        <w:spacing w:after="240"/>
        <w:ind w:left="1276"/>
        <w:jc w:val="both"/>
        <w:rPr>
          <w:sz w:val="20"/>
          <w:szCs w:val="20"/>
        </w:rPr>
      </w:pPr>
    </w:p>
    <w:p w14:paraId="2E41F2AE" w14:textId="77777777" w:rsidR="0019267B" w:rsidRPr="003F7DC9" w:rsidRDefault="0019267B" w:rsidP="00547F09">
      <w:pPr>
        <w:spacing w:after="160"/>
        <w:ind w:left="1276"/>
        <w:rPr>
          <w:color w:val="366091"/>
          <w:sz w:val="28"/>
          <w:szCs w:val="28"/>
        </w:rPr>
      </w:pPr>
      <w:r w:rsidRPr="003F7DC9">
        <w:br w:type="page"/>
      </w:r>
    </w:p>
    <w:p w14:paraId="3307CCB6" w14:textId="77777777" w:rsidR="0019267B" w:rsidRPr="003F7DC9" w:rsidRDefault="0019267B" w:rsidP="00B16FEF">
      <w:pPr>
        <w:spacing w:after="160"/>
        <w:ind w:left="1276"/>
        <w:jc w:val="center"/>
        <w:rPr>
          <w:color w:val="366091"/>
          <w:sz w:val="28"/>
          <w:szCs w:val="28"/>
        </w:rPr>
      </w:pPr>
      <w:r w:rsidRPr="003F7DC9">
        <w:rPr>
          <w:b/>
          <w:color w:val="366091"/>
          <w:sz w:val="28"/>
          <w:szCs w:val="28"/>
        </w:rPr>
        <w:lastRenderedPageBreak/>
        <w:t>CIRCOLI CULTURALI E RICREATIVI</w:t>
      </w:r>
      <w:r w:rsidR="00667E3C">
        <w:pict w14:anchorId="0962CF68">
          <v:rect id="_x0000_i1042" style="width:0;height:1.5pt" o:hralign="center" o:hrstd="t" o:hr="t" fillcolor="#a0a0a0" stroked="f"/>
        </w:pict>
      </w:r>
    </w:p>
    <w:p w14:paraId="4D45313E" w14:textId="77777777" w:rsidR="0019267B" w:rsidRPr="003F7DC9" w:rsidRDefault="0019267B" w:rsidP="00E62FAA">
      <w:pPr>
        <w:ind w:left="284"/>
        <w:jc w:val="both"/>
        <w:rPr>
          <w:sz w:val="20"/>
          <w:szCs w:val="20"/>
        </w:rPr>
      </w:pPr>
      <w:r w:rsidRPr="003F7DC9">
        <w:rPr>
          <w:sz w:val="20"/>
          <w:szCs w:val="20"/>
        </w:rPr>
        <w:t>Le presenti indicazioni si applicano ai luoghi di ritrovo di associazioni culturali, circoli ricreativi, club, centri di aggregazione sociale, università del tempo libero e della terza età.</w:t>
      </w:r>
    </w:p>
    <w:p w14:paraId="727EEA2B" w14:textId="77777777" w:rsidR="0019267B" w:rsidRPr="003F7DC9" w:rsidRDefault="0019267B" w:rsidP="00E62FAA">
      <w:pPr>
        <w:ind w:left="284"/>
        <w:jc w:val="both"/>
        <w:rPr>
          <w:sz w:val="20"/>
          <w:szCs w:val="20"/>
        </w:rPr>
      </w:pPr>
    </w:p>
    <w:p w14:paraId="09EA5AE0"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Garantire un’adeguata informazione e sensibilizzazione degli utenti sulle misure igieniche e comportamentali utili a contenere la trasmissione del SARS-CoV-2, anche facendo appello al senso di responsabilità individuale. I messaggi devono essere comprensibili ad eventuali utenti di altra nazionalità e possono essere veicolati attraverso apposita segnaletica e cartellonistica, invio di informative agli iscritti, promozione e rinforzo del rispetto delle misure igieniche da parte del personale addetto.</w:t>
      </w:r>
    </w:p>
    <w:p w14:paraId="7EAD0289"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Riorganizzare gli spazi, i percorsi e il programma di attività in modo da assicurare il mantenimento della distanza interpersonale di almeno 1 metro (2 metri in caso di attività fisica). Sono fatte salve le eccezioni previste dalle normative vigenti, la cui applicazione afferisce alla responsabilità dei singoli. Potrà essere valutata una diminuzione della capienza massima dei locali.</w:t>
      </w:r>
    </w:p>
    <w:p w14:paraId="4E4746B1"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Privilegiare, laddove possibile, lo svolgimento di attività all’aria aperta, garantendo comunque il rispetto della distanza di sicurezza interpersonale.</w:t>
      </w:r>
    </w:p>
    <w:p w14:paraId="1F6FD722"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 xml:space="preserve">Privilegiare attività a piccoli gruppi di persone, garantendo sempre il rispetto della distanza interpersonale anche durante le attività di tipo ludico. Per le attività che prevedono la condivisione di oggetti (es. giochi da tavolo, biliardo, bocce), adottare modalità organizzative tali da ridurre il numero di persone che manipolano gli stessi oggetti, ad esempio predisponendo turni di gioco e squadre a composizione fissa, e obbligare comunque all’uso della mascherina e alla disinfezione delle mani prima di ogni nuovo gioco. In ogni caso, i piani di lavoro, i tavoli da gioco e ogni oggetto fornito in uso agli utenti devono essere disinfettati prima e dopo ciascun turno di utilizzo. </w:t>
      </w:r>
      <w:r w:rsidRPr="003F7DC9">
        <w:rPr>
          <w:color w:val="000000"/>
          <w:sz w:val="20"/>
          <w:szCs w:val="20"/>
        </w:rPr>
        <w:t>Sono consentite le attività ludiche che prevedono l'utilizzo di materiali di cui non sia possibile garantire una puntuale e accurata disinfezione (quali ad esempio carte da gioco), purché siano rigorosamente rispettate le seguenti indicazioni: obbligo di utilizzo di mascherina; igienizzazione frequente delle mani e della superficie di gioco; rispetto della distanza di sicurezza di almeno 1 metro sia tra giocatori dello stesso tavolo sia tra tavoli adiacenti. Nel caso di utilizzo di carte da gioco è consigliata inoltre una frequente sostituzione dei mazzi di carte usati con nuovi mazzi.</w:t>
      </w:r>
    </w:p>
    <w:p w14:paraId="209CFD3C"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color w:val="000000"/>
          <w:sz w:val="20"/>
          <w:szCs w:val="20"/>
        </w:rPr>
        <w:t xml:space="preserve">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41AB9E05"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L’utilizzo di mascherine a protezione delle vie respiratorie è obbligatorio in tutti i locali chiusi accessibili al pubblico e comunque in tutte le occasioni in cui non sia possibile garantire continuativamente il mantenimento della distanza di sicurezza interpersonale, fatte salve le eccezioni previste dalle disposizioni vigenti (bambini di età inferiore a 6 anni, soggetti con disabilità non compatibili con l’uso continuativo della mascherina e soggetti che interagiscono con i predetti).</w:t>
      </w:r>
    </w:p>
    <w:p w14:paraId="6FD9FAA2"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È necessario mettere a disposizione degli utenti e degli addetti distributori di soluzioni disinfettanti per le mani da dislocare in più punti, in particolare vicino agli ingressi delle stanze. Si ricorda che i guanti non sostituiscono la corretta igiene delle mani e devono essere cambiati frequentemente e comunque ogni volta che si sporcano o si danneggiano. I guanti già utilizzati, una volta rimossi, non devono essere riutilizzati e devono essere smaltiti nei rifiuti indifferenziati.</w:t>
      </w:r>
    </w:p>
    <w:p w14:paraId="18710A5F"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Potrà essere rilevata la temperatura corporea all’ingresso, impedendo l’accesso in caso di temperatura &gt; 37,5 °C.</w:t>
      </w:r>
    </w:p>
    <w:p w14:paraId="43A7992E"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Mantenere un registro delle presenze giornaliere da conservare per una durata di 14 giorni, garantendo il rispetto della normativa in materia di protezione dei dati personali.</w:t>
      </w:r>
    </w:p>
    <w:p w14:paraId="0FAC5C2C"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 xml:space="preserve">Le postazioni dedicate al ricevimento degli utenti possono essere dotate di barriere fisiche (es. schermi). </w:t>
      </w:r>
    </w:p>
    <w:p w14:paraId="6258AB05"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La disposizione dei posti a sedere dovrà garantire il rispetto della distanza interpersonale di almeno 1 metro, sia frontalmente che lateralmente.</w:t>
      </w:r>
    </w:p>
    <w:p w14:paraId="7EA5D101"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 xml:space="preserve">Garantire la frequente pulizia di tutti gli ambienti e con regolare disinfezione delle superfici toccate con maggiore frequenza (es. banchi, tavoli, piani d’appoggio, corrimano, interruttori della luce, pulsanti, maniglie di porte e finestre, attrezzature, giochi, servizi igienici, docce, spogliatoi ecc.). </w:t>
      </w:r>
    </w:p>
    <w:p w14:paraId="3A500CAC" w14:textId="77777777" w:rsidR="0019267B" w:rsidRPr="003F7DC9" w:rsidRDefault="0019267B" w:rsidP="00E62FAA">
      <w:pPr>
        <w:widowControl/>
        <w:numPr>
          <w:ilvl w:val="0"/>
          <w:numId w:val="88"/>
        </w:numPr>
        <w:autoSpaceDE/>
        <w:autoSpaceDN/>
        <w:spacing w:after="240"/>
        <w:ind w:left="284" w:firstLine="0"/>
        <w:jc w:val="both"/>
        <w:rPr>
          <w:sz w:val="20"/>
          <w:szCs w:val="20"/>
        </w:rPr>
      </w:pPr>
      <w:r w:rsidRPr="003F7DC9">
        <w:rPr>
          <w:sz w:val="20"/>
          <w:szCs w:val="20"/>
        </w:rPr>
        <w:t xml:space="preserve">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w:t>
      </w:r>
      <w:r w:rsidRPr="003F7DC9">
        <w:rPr>
          <w:sz w:val="20"/>
          <w:szCs w:val="20"/>
        </w:rPr>
        <w:lastRenderedPageBreak/>
        <w:t>superiore, garantendo il mantenimento delle portate. Nei servizi igienici va mantenuto in funzione continuata l’estrattore d’aria.</w:t>
      </w:r>
    </w:p>
    <w:p w14:paraId="2C02FF52"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Per quanto riguarda le misure organizzative e di prevenzione specifiche per le varie tipologie di attività (es. somministrazione di alimenti e bevande, attività motoria e sportiva, attività formative, conferenze, dibattiti, spettacoli) si rimanda alle schede tematiche pertinenti.</w:t>
      </w:r>
    </w:p>
    <w:p w14:paraId="0A09C8A8" w14:textId="77777777" w:rsidR="0019267B" w:rsidRPr="003F7DC9" w:rsidRDefault="0019267B" w:rsidP="00E62FAA">
      <w:pPr>
        <w:spacing w:after="160"/>
        <w:ind w:left="284"/>
        <w:rPr>
          <w:color w:val="366091"/>
          <w:sz w:val="28"/>
          <w:szCs w:val="28"/>
        </w:rPr>
      </w:pPr>
    </w:p>
    <w:p w14:paraId="34637CAB" w14:textId="77777777" w:rsidR="0019267B" w:rsidRPr="003F7DC9" w:rsidRDefault="0019267B" w:rsidP="00547F09">
      <w:pPr>
        <w:spacing w:after="160"/>
        <w:ind w:left="1276"/>
        <w:rPr>
          <w:color w:val="366091"/>
          <w:sz w:val="28"/>
          <w:szCs w:val="28"/>
        </w:rPr>
      </w:pPr>
      <w:r w:rsidRPr="003F7DC9">
        <w:br w:type="page"/>
      </w:r>
    </w:p>
    <w:p w14:paraId="67B28954" w14:textId="77777777" w:rsidR="0019267B" w:rsidRPr="003F7DC9" w:rsidRDefault="0019267B" w:rsidP="00B16FEF">
      <w:pPr>
        <w:pStyle w:val="Titolo11"/>
        <w:ind w:left="1276"/>
        <w:jc w:val="center"/>
      </w:pPr>
      <w:r w:rsidRPr="003F7DC9">
        <w:rPr>
          <w:color w:val="365F91"/>
        </w:rPr>
        <w:lastRenderedPageBreak/>
        <w:t>FORMAZIONE PROFESSIONALE</w:t>
      </w:r>
    </w:p>
    <w:p w14:paraId="474B5A38" w14:textId="77777777" w:rsidR="0019267B" w:rsidRPr="003F7DC9" w:rsidRDefault="0070282C" w:rsidP="00E62FAA">
      <w:pPr>
        <w:pStyle w:val="Corpotesto"/>
      </w:pPr>
      <w:r w:rsidRPr="003F7DC9">
        <w:rPr>
          <w:noProof/>
          <w:lang w:bidi="ar-SA"/>
        </w:rPr>
        <mc:AlternateContent>
          <mc:Choice Requires="wpg">
            <w:drawing>
              <wp:anchor distT="0" distB="0" distL="0" distR="0" simplePos="0" relativeHeight="251788288" behindDoc="1" locked="0" layoutInCell="1" allowOverlap="1" wp14:anchorId="2EBB7717" wp14:editId="68D46A92">
                <wp:simplePos x="0" y="0"/>
                <wp:positionH relativeFrom="page">
                  <wp:posOffset>719455</wp:posOffset>
                </wp:positionH>
                <wp:positionV relativeFrom="paragraph">
                  <wp:posOffset>118745</wp:posOffset>
                </wp:positionV>
                <wp:extent cx="6123940" cy="20320"/>
                <wp:effectExtent l="0" t="0" r="10160" b="0"/>
                <wp:wrapTopAndBottom/>
                <wp:docPr id="137"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3940" cy="20320"/>
                          <a:chOff x="1133" y="187"/>
                          <a:chExt cx="9644" cy="32"/>
                        </a:xfrm>
                      </wpg:grpSpPr>
                      <wps:wsp>
                        <wps:cNvPr id="138" name="Line 141"/>
                        <wps:cNvCnPr>
                          <a:cxnSpLocks noChangeShapeType="1"/>
                        </wps:cNvCnPr>
                        <wps:spPr bwMode="auto">
                          <a:xfrm>
                            <a:off x="1133" y="202"/>
                            <a:ext cx="9641" cy="0"/>
                          </a:xfrm>
                          <a:prstGeom prst="line">
                            <a:avLst/>
                          </a:prstGeom>
                          <a:noFill/>
                          <a:ln w="19685">
                            <a:solidFill>
                              <a:srgbClr val="9F9F9F"/>
                            </a:solidFill>
                            <a:round/>
                            <a:headEnd/>
                            <a:tailEnd/>
                          </a:ln>
                          <a:extLst>
                            <a:ext uri="{909E8E84-426E-40DD-AFC4-6F175D3DCCD1}">
                              <a14:hiddenFill xmlns:a14="http://schemas.microsoft.com/office/drawing/2010/main">
                                <a:noFill/>
                              </a14:hiddenFill>
                            </a:ext>
                          </a:extLst>
                        </wps:spPr>
                        <wps:bodyPr/>
                      </wps:wsp>
                      <wps:wsp>
                        <wps:cNvPr id="139" name="Rectangle 140"/>
                        <wps:cNvSpPr>
                          <a:spLocks noChangeArrowheads="1"/>
                        </wps:cNvSpPr>
                        <wps:spPr bwMode="auto">
                          <a:xfrm>
                            <a:off x="1133" y="187"/>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 name="Rectangle 139"/>
                        <wps:cNvSpPr>
                          <a:spLocks noChangeArrowheads="1"/>
                        </wps:cNvSpPr>
                        <wps:spPr bwMode="auto">
                          <a:xfrm>
                            <a:off x="1132" y="187"/>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 name="Line 138"/>
                        <wps:cNvCnPr>
                          <a:cxnSpLocks noChangeShapeType="1"/>
                        </wps:cNvCnPr>
                        <wps:spPr bwMode="auto">
                          <a:xfrm>
                            <a:off x="1138" y="189"/>
                            <a:ext cx="9633" cy="0"/>
                          </a:xfrm>
                          <a:prstGeom prst="line">
                            <a:avLst/>
                          </a:prstGeom>
                          <a:noFill/>
                          <a:ln w="3048">
                            <a:solidFill>
                              <a:srgbClr val="9F9F9F"/>
                            </a:solidFill>
                            <a:round/>
                            <a:headEnd/>
                            <a:tailEnd/>
                          </a:ln>
                          <a:extLst>
                            <a:ext uri="{909E8E84-426E-40DD-AFC4-6F175D3DCCD1}">
                              <a14:hiddenFill xmlns:a14="http://schemas.microsoft.com/office/drawing/2010/main">
                                <a:noFill/>
                              </a14:hiddenFill>
                            </a:ext>
                          </a:extLst>
                        </wps:spPr>
                        <wps:bodyPr/>
                      </wps:wsp>
                      <wps:wsp>
                        <wps:cNvPr id="142" name="Rectangle 137"/>
                        <wps:cNvSpPr>
                          <a:spLocks noChangeArrowheads="1"/>
                        </wps:cNvSpPr>
                        <wps:spPr bwMode="auto">
                          <a:xfrm>
                            <a:off x="10771" y="187"/>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 name="Rectangle 136"/>
                        <wps:cNvSpPr>
                          <a:spLocks noChangeArrowheads="1"/>
                        </wps:cNvSpPr>
                        <wps:spPr bwMode="auto">
                          <a:xfrm>
                            <a:off x="10771" y="187"/>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 name="Rectangle 135"/>
                        <wps:cNvSpPr>
                          <a:spLocks noChangeArrowheads="1"/>
                        </wps:cNvSpPr>
                        <wps:spPr bwMode="auto">
                          <a:xfrm>
                            <a:off x="1132" y="191"/>
                            <a:ext cx="5" cy="2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 name="Rectangle 134"/>
                        <wps:cNvSpPr>
                          <a:spLocks noChangeArrowheads="1"/>
                        </wps:cNvSpPr>
                        <wps:spPr bwMode="auto">
                          <a:xfrm>
                            <a:off x="10771" y="191"/>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6" name="Rectangle 133"/>
                        <wps:cNvSpPr>
                          <a:spLocks noChangeArrowheads="1"/>
                        </wps:cNvSpPr>
                        <wps:spPr bwMode="auto">
                          <a:xfrm>
                            <a:off x="1132" y="213"/>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 name="Rectangle 132"/>
                        <wps:cNvSpPr>
                          <a:spLocks noChangeArrowheads="1"/>
                        </wps:cNvSpPr>
                        <wps:spPr bwMode="auto">
                          <a:xfrm>
                            <a:off x="1132" y="213"/>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 name="Line 131"/>
                        <wps:cNvCnPr>
                          <a:cxnSpLocks noChangeShapeType="1"/>
                        </wps:cNvCnPr>
                        <wps:spPr bwMode="auto">
                          <a:xfrm>
                            <a:off x="1138" y="216"/>
                            <a:ext cx="9633" cy="0"/>
                          </a:xfrm>
                          <a:prstGeom prst="line">
                            <a:avLst/>
                          </a:prstGeom>
                          <a:noFill/>
                          <a:ln w="3048">
                            <a:solidFill>
                              <a:srgbClr val="E2E2E2"/>
                            </a:solidFill>
                            <a:round/>
                            <a:headEnd/>
                            <a:tailEnd/>
                          </a:ln>
                          <a:extLst>
                            <a:ext uri="{909E8E84-426E-40DD-AFC4-6F175D3DCCD1}">
                              <a14:hiddenFill xmlns:a14="http://schemas.microsoft.com/office/drawing/2010/main">
                                <a:noFill/>
                              </a14:hiddenFill>
                            </a:ext>
                          </a:extLst>
                        </wps:spPr>
                        <wps:bodyPr/>
                      </wps:wsp>
                      <wps:wsp>
                        <wps:cNvPr id="149" name="Rectangle 130"/>
                        <wps:cNvSpPr>
                          <a:spLocks noChangeArrowheads="1"/>
                        </wps:cNvSpPr>
                        <wps:spPr bwMode="auto">
                          <a:xfrm>
                            <a:off x="10771" y="213"/>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 name="Rectangle 129"/>
                        <wps:cNvSpPr>
                          <a:spLocks noChangeArrowheads="1"/>
                        </wps:cNvSpPr>
                        <wps:spPr bwMode="auto">
                          <a:xfrm>
                            <a:off x="10771" y="213"/>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8C4CDF" id="Group 128" o:spid="_x0000_s1026" style="position:absolute;margin-left:56.65pt;margin-top:9.35pt;width:482.2pt;height:1.6pt;z-index:-251528192;mso-wrap-distance-left:0;mso-wrap-distance-right:0;mso-position-horizontal-relative:page" coordorigin="1133,187" coordsize="964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">
                <v:line id="Line 141" o:spid="_x0000_s1027" style="position:absolute;visibility:visible;mso-wrap-style:square" from="1133,202" to="10774,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" strokecolor="#9f9f9f" strokeweight="1.55pt"/>
                <v:rect id="Rectangle 140" o:spid="_x0000_s1028" style="position:absolute;left:1133;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" fillcolor="#9f9f9f" stroked="f"/>
                <v:rect id="Rectangle 139" o:spid="_x0000_s1029" style="position:absolute;left:1132;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" fillcolor="#9f9f9f" stroked="f"/>
                <v:line id="Line 138" o:spid="_x0000_s1030" style="position:absolute;visibility:visible;mso-wrap-style:square" from="1138,189" to="10771,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" strokecolor="#9f9f9f" strokeweight=".24pt"/>
                <v:rect id="Rectangle 137" o:spid="_x0000_s1031" style="position:absolute;left:10771;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" fillcolor="#e2e2e2" stroked="f"/>
                <v:rect id="Rectangle 136" o:spid="_x0000_s1032" style="position:absolute;left:10771;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" fillcolor="#9f9f9f" stroked="f"/>
                <v:rect id="Rectangle 135" o:spid="_x0000_s1033" style="position:absolute;left:1132;top:191;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" fillcolor="#9f9f9f" stroked="f"/>
                <v:rect id="Rectangle 134" o:spid="_x0000_s1034" style="position:absolute;left:10771;top:191;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" fillcolor="#e2e2e2" stroked="f"/>
                <v:rect id="Rectangle 133" o:spid="_x0000_s1035" style="position:absolute;left:1132;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" fillcolor="#9f9f9f" stroked="f"/>
                <v:rect id="Rectangle 132" o:spid="_x0000_s1036" style="position:absolute;left:1132;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" fillcolor="#e2e2e2" stroked="f"/>
                <v:line id="Line 131" o:spid="_x0000_s1037" style="position:absolute;visibility:visible;mso-wrap-style:square" from="1138,216" to="10771,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" strokecolor="#e2e2e2" strokeweight=".24pt"/>
                <v:rect id="Rectangle 130" o:spid="_x0000_s1038" style="position:absolute;left:10771;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" fillcolor="#e2e2e2" stroked="f"/>
                <v:rect id="Rectangle 129" o:spid="_x0000_s1039" style="position:absolute;left:10771;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" fillcolor="#e2e2e2" stroked="f"/>
                <w10:wrap type="topAndBottom" anchorx="page"/>
              </v:group>
            </w:pict>
          </mc:Fallback>
        </mc:AlternateContent>
      </w:r>
    </w:p>
    <w:p w14:paraId="30D0F61A" w14:textId="77777777" w:rsidR="0019267B" w:rsidRPr="003F7DC9" w:rsidRDefault="0019267B" w:rsidP="00E62FAA">
      <w:pPr>
        <w:pStyle w:val="Corpotesto"/>
        <w:spacing w:before="59"/>
        <w:ind w:left="284" w:right="114"/>
        <w:jc w:val="both"/>
      </w:pPr>
      <w:r w:rsidRPr="003F7DC9">
        <w:t>Le presenti indicazioni si applicano alle attività formative da realizzare nei diversi contesti (aula, laboratori e imprese) compresi gli esami finali (teorici e/o pratici), le attività di verifica, di accompagnamento, tutoraggio e orientamento in gruppo e individuali tra i quali, a mero titolo esemplificativo e non</w:t>
      </w:r>
      <w:r w:rsidRPr="003F7DC9">
        <w:rPr>
          <w:spacing w:val="-6"/>
        </w:rPr>
        <w:t xml:space="preserve"> </w:t>
      </w:r>
      <w:r w:rsidRPr="003F7DC9">
        <w:t>esaustivo:</w:t>
      </w:r>
    </w:p>
    <w:p w14:paraId="5B7E2287" w14:textId="77777777" w:rsidR="0019267B" w:rsidRPr="003F7DC9" w:rsidRDefault="0019267B" w:rsidP="00E62FAA">
      <w:pPr>
        <w:pStyle w:val="Paragrafoelenco"/>
        <w:numPr>
          <w:ilvl w:val="1"/>
          <w:numId w:val="99"/>
        </w:numPr>
        <w:tabs>
          <w:tab w:val="left" w:pos="1174"/>
        </w:tabs>
        <w:spacing w:before="4" w:line="235" w:lineRule="auto"/>
        <w:ind w:left="284" w:right="116" w:firstLine="0"/>
        <w:rPr>
          <w:color w:val="212121"/>
          <w:sz w:val="24"/>
        </w:rPr>
      </w:pPr>
      <w:r w:rsidRPr="003F7DC9">
        <w:rPr>
          <w:sz w:val="20"/>
        </w:rPr>
        <w:t>percorsi di istruzione e formazione professionale anche in modalità duale, finalizzati al conseguimento di qualifica e diploma professionale, sia presso le Scuole della formazione professionale che presso gli Istituti Professionali Statali in regime di sussidiarietà;</w:t>
      </w:r>
    </w:p>
    <w:p w14:paraId="10FF8224" w14:textId="77777777" w:rsidR="0019267B" w:rsidRPr="003F7DC9" w:rsidRDefault="0019267B" w:rsidP="00E62FAA">
      <w:pPr>
        <w:pStyle w:val="Paragrafoelenco"/>
        <w:numPr>
          <w:ilvl w:val="1"/>
          <w:numId w:val="99"/>
        </w:numPr>
        <w:tabs>
          <w:tab w:val="left" w:pos="1173"/>
          <w:tab w:val="left" w:pos="1174"/>
        </w:tabs>
        <w:spacing w:line="287" w:lineRule="exact"/>
        <w:ind w:left="284" w:firstLine="0"/>
        <w:rPr>
          <w:color w:val="212121"/>
          <w:sz w:val="24"/>
        </w:rPr>
      </w:pPr>
      <w:r w:rsidRPr="003F7DC9">
        <w:rPr>
          <w:sz w:val="20"/>
        </w:rPr>
        <w:t>percorsi di formazione superiore nell'ambito del sistema educativo regionale (ITS, Ifts</w:t>
      </w:r>
      <w:r w:rsidRPr="003F7DC9">
        <w:rPr>
          <w:spacing w:val="-11"/>
          <w:sz w:val="20"/>
        </w:rPr>
        <w:t xml:space="preserve"> </w:t>
      </w:r>
      <w:r w:rsidRPr="003F7DC9">
        <w:rPr>
          <w:sz w:val="20"/>
        </w:rPr>
        <w:t>ecc.);</w:t>
      </w:r>
    </w:p>
    <w:p w14:paraId="3530648A" w14:textId="77777777" w:rsidR="0019267B" w:rsidRPr="003F7DC9" w:rsidRDefault="0019267B" w:rsidP="00E62FAA">
      <w:pPr>
        <w:pStyle w:val="Paragrafoelenco"/>
        <w:numPr>
          <w:ilvl w:val="1"/>
          <w:numId w:val="99"/>
        </w:numPr>
        <w:tabs>
          <w:tab w:val="left" w:pos="1173"/>
          <w:tab w:val="left" w:pos="1174"/>
        </w:tabs>
        <w:spacing w:line="282" w:lineRule="exact"/>
        <w:ind w:left="284" w:firstLine="0"/>
        <w:rPr>
          <w:color w:val="212121"/>
          <w:sz w:val="24"/>
        </w:rPr>
      </w:pPr>
      <w:r w:rsidRPr="003F7DC9">
        <w:rPr>
          <w:sz w:val="20"/>
        </w:rPr>
        <w:t>percorsi di formazione e attività di orientamento per gli inserimenti e il reinserimento lavorativo degli</w:t>
      </w:r>
      <w:r w:rsidRPr="003F7DC9">
        <w:rPr>
          <w:spacing w:val="-28"/>
          <w:sz w:val="20"/>
        </w:rPr>
        <w:t xml:space="preserve"> </w:t>
      </w:r>
      <w:r w:rsidRPr="003F7DC9">
        <w:rPr>
          <w:sz w:val="20"/>
        </w:rPr>
        <w:t>adulti;</w:t>
      </w:r>
    </w:p>
    <w:p w14:paraId="1C8DC439" w14:textId="77777777" w:rsidR="0019267B" w:rsidRPr="003F7DC9" w:rsidRDefault="0019267B" w:rsidP="00E62FAA">
      <w:pPr>
        <w:pStyle w:val="Paragrafoelenco"/>
        <w:numPr>
          <w:ilvl w:val="1"/>
          <w:numId w:val="99"/>
        </w:numPr>
        <w:tabs>
          <w:tab w:val="left" w:pos="1173"/>
          <w:tab w:val="left" w:pos="1174"/>
        </w:tabs>
        <w:spacing w:line="283" w:lineRule="exact"/>
        <w:ind w:left="284" w:firstLine="0"/>
        <w:rPr>
          <w:color w:val="212121"/>
          <w:sz w:val="24"/>
        </w:rPr>
      </w:pPr>
      <w:r w:rsidRPr="003F7DC9">
        <w:rPr>
          <w:sz w:val="20"/>
        </w:rPr>
        <w:t>percorsi di educazione degli adulti e formazione</w:t>
      </w:r>
      <w:r w:rsidRPr="003F7DC9">
        <w:rPr>
          <w:spacing w:val="-6"/>
          <w:sz w:val="20"/>
        </w:rPr>
        <w:t xml:space="preserve"> </w:t>
      </w:r>
      <w:r w:rsidRPr="003F7DC9">
        <w:rPr>
          <w:sz w:val="20"/>
        </w:rPr>
        <w:t>permanente;</w:t>
      </w:r>
    </w:p>
    <w:p w14:paraId="05AD7A21" w14:textId="77777777" w:rsidR="0019267B" w:rsidRPr="003F7DC9" w:rsidRDefault="0019267B" w:rsidP="00E62FAA">
      <w:pPr>
        <w:pStyle w:val="Paragrafoelenco"/>
        <w:numPr>
          <w:ilvl w:val="1"/>
          <w:numId w:val="99"/>
        </w:numPr>
        <w:tabs>
          <w:tab w:val="left" w:pos="1173"/>
          <w:tab w:val="left" w:pos="1174"/>
        </w:tabs>
        <w:spacing w:line="282" w:lineRule="exact"/>
        <w:ind w:left="284" w:firstLine="0"/>
        <w:rPr>
          <w:color w:val="212121"/>
          <w:sz w:val="24"/>
        </w:rPr>
      </w:pPr>
      <w:r w:rsidRPr="003F7DC9">
        <w:rPr>
          <w:sz w:val="20"/>
        </w:rPr>
        <w:t>percorsi di formazione regolamentata erogati nell'ambito del sistema educativo</w:t>
      </w:r>
      <w:r w:rsidRPr="003F7DC9">
        <w:rPr>
          <w:spacing w:val="-7"/>
          <w:sz w:val="20"/>
        </w:rPr>
        <w:t xml:space="preserve"> </w:t>
      </w:r>
      <w:r w:rsidRPr="003F7DC9">
        <w:rPr>
          <w:sz w:val="20"/>
        </w:rPr>
        <w:t>regionale;</w:t>
      </w:r>
    </w:p>
    <w:p w14:paraId="6B32F909" w14:textId="77777777" w:rsidR="0019267B" w:rsidRPr="003F7DC9" w:rsidRDefault="0019267B" w:rsidP="00E62FAA">
      <w:pPr>
        <w:pStyle w:val="Paragrafoelenco"/>
        <w:numPr>
          <w:ilvl w:val="1"/>
          <w:numId w:val="99"/>
        </w:numPr>
        <w:tabs>
          <w:tab w:val="left" w:pos="1173"/>
          <w:tab w:val="left" w:pos="1174"/>
        </w:tabs>
        <w:spacing w:line="282" w:lineRule="exact"/>
        <w:ind w:left="284" w:firstLine="0"/>
        <w:rPr>
          <w:color w:val="212121"/>
          <w:sz w:val="24"/>
        </w:rPr>
      </w:pPr>
      <w:r w:rsidRPr="003F7DC9">
        <w:rPr>
          <w:sz w:val="20"/>
        </w:rPr>
        <w:t>percorsi di formazione continua erogati nell'ambito del sistema educativo</w:t>
      </w:r>
      <w:r w:rsidRPr="003F7DC9">
        <w:rPr>
          <w:spacing w:val="-5"/>
          <w:sz w:val="20"/>
        </w:rPr>
        <w:t xml:space="preserve"> </w:t>
      </w:r>
      <w:r w:rsidRPr="003F7DC9">
        <w:rPr>
          <w:sz w:val="20"/>
        </w:rPr>
        <w:t>regionale;</w:t>
      </w:r>
    </w:p>
    <w:p w14:paraId="1D88BF30" w14:textId="77777777" w:rsidR="0019267B" w:rsidRPr="003F7DC9" w:rsidRDefault="0019267B" w:rsidP="00E62FAA">
      <w:pPr>
        <w:pStyle w:val="Paragrafoelenco"/>
        <w:numPr>
          <w:ilvl w:val="1"/>
          <w:numId w:val="99"/>
        </w:numPr>
        <w:tabs>
          <w:tab w:val="left" w:pos="1173"/>
          <w:tab w:val="left" w:pos="1174"/>
        </w:tabs>
        <w:spacing w:line="282" w:lineRule="exact"/>
        <w:ind w:left="284" w:firstLine="0"/>
        <w:rPr>
          <w:color w:val="212121"/>
          <w:sz w:val="24"/>
        </w:rPr>
      </w:pPr>
      <w:r w:rsidRPr="003F7DC9">
        <w:rPr>
          <w:sz w:val="20"/>
        </w:rPr>
        <w:t>percorsi formativi in materia di tutela della salute e sicurezza nei luoghi di lavoro ai sensi del D.Lgs.</w:t>
      </w:r>
      <w:r w:rsidRPr="003F7DC9">
        <w:rPr>
          <w:spacing w:val="-31"/>
          <w:sz w:val="20"/>
        </w:rPr>
        <w:t xml:space="preserve"> </w:t>
      </w:r>
      <w:r w:rsidRPr="003F7DC9">
        <w:rPr>
          <w:sz w:val="20"/>
        </w:rPr>
        <w:t>81/2008;</w:t>
      </w:r>
    </w:p>
    <w:p w14:paraId="221B6417" w14:textId="77777777" w:rsidR="0019267B" w:rsidRPr="003F7DC9" w:rsidRDefault="0019267B" w:rsidP="00E62FAA">
      <w:pPr>
        <w:pStyle w:val="Paragrafoelenco"/>
        <w:numPr>
          <w:ilvl w:val="1"/>
          <w:numId w:val="99"/>
        </w:numPr>
        <w:tabs>
          <w:tab w:val="left" w:pos="1173"/>
          <w:tab w:val="left" w:pos="1174"/>
        </w:tabs>
        <w:spacing w:line="287" w:lineRule="exact"/>
        <w:ind w:left="284" w:firstLine="0"/>
        <w:rPr>
          <w:color w:val="212121"/>
          <w:sz w:val="24"/>
        </w:rPr>
      </w:pPr>
      <w:r w:rsidRPr="003F7DC9">
        <w:rPr>
          <w:sz w:val="20"/>
        </w:rPr>
        <w:t>percorsi di formazione linguistica e</w:t>
      </w:r>
      <w:r w:rsidRPr="003F7DC9">
        <w:rPr>
          <w:spacing w:val="-3"/>
          <w:sz w:val="20"/>
        </w:rPr>
        <w:t xml:space="preserve"> </w:t>
      </w:r>
      <w:r w:rsidRPr="003F7DC9">
        <w:rPr>
          <w:sz w:val="20"/>
        </w:rPr>
        <w:t>musicale.</w:t>
      </w:r>
    </w:p>
    <w:p w14:paraId="0FDB7D0E" w14:textId="77777777" w:rsidR="0019267B" w:rsidRPr="003F7DC9" w:rsidRDefault="0019267B" w:rsidP="00E62FAA">
      <w:pPr>
        <w:pStyle w:val="Corpotesto"/>
        <w:spacing w:before="3"/>
        <w:ind w:left="284"/>
        <w:jc w:val="both"/>
        <w:rPr>
          <w:sz w:val="19"/>
        </w:rPr>
      </w:pPr>
    </w:p>
    <w:p w14:paraId="72594C7D" w14:textId="77777777" w:rsidR="0019267B" w:rsidRPr="003F7DC9" w:rsidRDefault="0019267B" w:rsidP="00E62FAA">
      <w:pPr>
        <w:pStyle w:val="Corpotesto"/>
        <w:ind w:left="284"/>
        <w:jc w:val="both"/>
      </w:pPr>
      <w:r w:rsidRPr="003F7DC9">
        <w:t>Si precisa che per sistema educativo regionale si intende l’insieme delle attività nelle quali si articola l’offerta formativa regionale, i cui progetti sono stati approvati con decreto direttoriale.</w:t>
      </w:r>
    </w:p>
    <w:p w14:paraId="66D83F69" w14:textId="77777777" w:rsidR="0019267B" w:rsidRPr="003F7DC9" w:rsidRDefault="0019267B" w:rsidP="00E62FAA">
      <w:pPr>
        <w:pStyle w:val="Corpotesto"/>
        <w:spacing w:before="2"/>
        <w:ind w:left="284"/>
        <w:jc w:val="both"/>
        <w:rPr>
          <w:sz w:val="17"/>
        </w:rPr>
      </w:pPr>
    </w:p>
    <w:p w14:paraId="11057D7C" w14:textId="77777777" w:rsidR="0019267B" w:rsidRPr="003F7DC9" w:rsidRDefault="0019267B" w:rsidP="00E62FAA">
      <w:pPr>
        <w:pStyle w:val="Paragrafoelenco"/>
        <w:numPr>
          <w:ilvl w:val="0"/>
          <w:numId w:val="99"/>
        </w:numPr>
        <w:tabs>
          <w:tab w:val="left" w:pos="814"/>
        </w:tabs>
        <w:spacing w:line="230" w:lineRule="auto"/>
        <w:ind w:left="284" w:right="110" w:firstLine="0"/>
        <w:rPr>
          <w:color w:val="212121"/>
          <w:sz w:val="24"/>
        </w:rPr>
      </w:pPr>
      <w:r w:rsidRPr="003F7DC9">
        <w:rPr>
          <w:sz w:val="20"/>
        </w:rPr>
        <w:t>Predisporre una adeguata informazione sulle misure di prevenzione adottate dalla singola organizzazione, comprensibile anche per gli utenti di altra</w:t>
      </w:r>
      <w:r w:rsidRPr="003F7DC9">
        <w:rPr>
          <w:spacing w:val="-4"/>
          <w:sz w:val="20"/>
        </w:rPr>
        <w:t xml:space="preserve"> </w:t>
      </w:r>
      <w:r w:rsidRPr="003F7DC9">
        <w:rPr>
          <w:sz w:val="20"/>
        </w:rPr>
        <w:t>nazionalità.</w:t>
      </w:r>
    </w:p>
    <w:p w14:paraId="1AABA576" w14:textId="77777777" w:rsidR="0019267B" w:rsidRPr="003F7DC9" w:rsidRDefault="0019267B" w:rsidP="00E62FAA">
      <w:pPr>
        <w:pStyle w:val="Corpotesto"/>
        <w:spacing w:before="4"/>
        <w:ind w:left="284"/>
        <w:jc w:val="both"/>
        <w:rPr>
          <w:sz w:val="16"/>
        </w:rPr>
      </w:pPr>
    </w:p>
    <w:p w14:paraId="45F7682C" w14:textId="77777777" w:rsidR="0019267B" w:rsidRPr="003F7DC9" w:rsidRDefault="0019267B" w:rsidP="00E62FAA">
      <w:pPr>
        <w:pStyle w:val="Paragrafoelenco"/>
        <w:numPr>
          <w:ilvl w:val="0"/>
          <w:numId w:val="99"/>
        </w:numPr>
        <w:tabs>
          <w:tab w:val="left" w:pos="813"/>
          <w:tab w:val="left" w:pos="814"/>
        </w:tabs>
        <w:spacing w:line="239" w:lineRule="exact"/>
        <w:ind w:left="284" w:firstLine="0"/>
        <w:rPr>
          <w:sz w:val="20"/>
          <w:szCs w:val="20"/>
        </w:rPr>
      </w:pPr>
      <w:r w:rsidRPr="003F7DC9">
        <w:rPr>
          <w:sz w:val="20"/>
        </w:rPr>
        <w:t>Potrà</w:t>
      </w:r>
      <w:r w:rsidRPr="003F7DC9">
        <w:rPr>
          <w:spacing w:val="-9"/>
          <w:sz w:val="20"/>
        </w:rPr>
        <w:t xml:space="preserve"> </w:t>
      </w:r>
      <w:r w:rsidRPr="003F7DC9">
        <w:rPr>
          <w:sz w:val="20"/>
        </w:rPr>
        <w:t>essere</w:t>
      </w:r>
      <w:r w:rsidRPr="003F7DC9">
        <w:rPr>
          <w:spacing w:val="-10"/>
          <w:sz w:val="20"/>
        </w:rPr>
        <w:t xml:space="preserve"> </w:t>
      </w:r>
      <w:r w:rsidRPr="003F7DC9">
        <w:rPr>
          <w:sz w:val="20"/>
        </w:rPr>
        <w:t>rilevata</w:t>
      </w:r>
      <w:r w:rsidRPr="003F7DC9">
        <w:rPr>
          <w:spacing w:val="-9"/>
          <w:sz w:val="20"/>
        </w:rPr>
        <w:t xml:space="preserve"> </w:t>
      </w:r>
      <w:r w:rsidRPr="003F7DC9">
        <w:rPr>
          <w:sz w:val="20"/>
        </w:rPr>
        <w:t>la</w:t>
      </w:r>
      <w:r w:rsidRPr="003F7DC9">
        <w:rPr>
          <w:spacing w:val="-9"/>
          <w:sz w:val="20"/>
        </w:rPr>
        <w:t xml:space="preserve"> </w:t>
      </w:r>
      <w:r w:rsidRPr="003F7DC9">
        <w:rPr>
          <w:sz w:val="20"/>
        </w:rPr>
        <w:t>temperatura</w:t>
      </w:r>
      <w:r w:rsidRPr="003F7DC9">
        <w:rPr>
          <w:spacing w:val="-9"/>
          <w:sz w:val="20"/>
        </w:rPr>
        <w:t xml:space="preserve"> </w:t>
      </w:r>
      <w:r w:rsidRPr="003F7DC9">
        <w:rPr>
          <w:sz w:val="20"/>
        </w:rPr>
        <w:t>corporea,</w:t>
      </w:r>
      <w:r w:rsidRPr="003F7DC9">
        <w:rPr>
          <w:spacing w:val="-9"/>
          <w:sz w:val="20"/>
        </w:rPr>
        <w:t xml:space="preserve"> </w:t>
      </w:r>
      <w:r w:rsidRPr="003F7DC9">
        <w:rPr>
          <w:sz w:val="20"/>
        </w:rPr>
        <w:t>impedendo</w:t>
      </w:r>
      <w:r w:rsidRPr="003F7DC9">
        <w:rPr>
          <w:spacing w:val="-9"/>
          <w:sz w:val="20"/>
        </w:rPr>
        <w:t xml:space="preserve"> </w:t>
      </w:r>
      <w:r w:rsidRPr="003F7DC9">
        <w:rPr>
          <w:sz w:val="20"/>
        </w:rPr>
        <w:t>l’accesso</w:t>
      </w:r>
      <w:r w:rsidRPr="003F7DC9">
        <w:rPr>
          <w:spacing w:val="-9"/>
          <w:sz w:val="20"/>
        </w:rPr>
        <w:t xml:space="preserve"> </w:t>
      </w:r>
      <w:r w:rsidRPr="003F7DC9">
        <w:rPr>
          <w:sz w:val="20"/>
        </w:rPr>
        <w:t>in</w:t>
      </w:r>
      <w:r w:rsidRPr="003F7DC9">
        <w:rPr>
          <w:spacing w:val="-9"/>
          <w:sz w:val="20"/>
        </w:rPr>
        <w:t xml:space="preserve"> </w:t>
      </w:r>
      <w:r w:rsidRPr="003F7DC9">
        <w:rPr>
          <w:sz w:val="20"/>
        </w:rPr>
        <w:t>aula</w:t>
      </w:r>
      <w:r w:rsidRPr="003F7DC9">
        <w:rPr>
          <w:spacing w:val="-11"/>
          <w:sz w:val="20"/>
        </w:rPr>
        <w:t xml:space="preserve"> </w:t>
      </w:r>
      <w:r w:rsidRPr="003F7DC9">
        <w:rPr>
          <w:sz w:val="20"/>
        </w:rPr>
        <w:t>o</w:t>
      </w:r>
      <w:r w:rsidRPr="003F7DC9">
        <w:rPr>
          <w:spacing w:val="-10"/>
          <w:sz w:val="20"/>
        </w:rPr>
        <w:t xml:space="preserve"> </w:t>
      </w:r>
      <w:r w:rsidRPr="003F7DC9">
        <w:rPr>
          <w:sz w:val="20"/>
        </w:rPr>
        <w:t>alla</w:t>
      </w:r>
      <w:r w:rsidRPr="003F7DC9">
        <w:rPr>
          <w:spacing w:val="-11"/>
          <w:sz w:val="20"/>
        </w:rPr>
        <w:t xml:space="preserve"> </w:t>
      </w:r>
      <w:r w:rsidRPr="003F7DC9">
        <w:rPr>
          <w:sz w:val="20"/>
        </w:rPr>
        <w:t>sede</w:t>
      </w:r>
      <w:r w:rsidRPr="003F7DC9">
        <w:rPr>
          <w:spacing w:val="-10"/>
          <w:sz w:val="20"/>
        </w:rPr>
        <w:t xml:space="preserve"> </w:t>
      </w:r>
      <w:r w:rsidRPr="003F7DC9">
        <w:rPr>
          <w:sz w:val="20"/>
        </w:rPr>
        <w:t>dell’attività</w:t>
      </w:r>
      <w:r w:rsidRPr="003F7DC9">
        <w:rPr>
          <w:spacing w:val="-9"/>
          <w:sz w:val="20"/>
        </w:rPr>
        <w:t xml:space="preserve"> </w:t>
      </w:r>
      <w:r w:rsidRPr="003F7DC9">
        <w:rPr>
          <w:sz w:val="20"/>
        </w:rPr>
        <w:t>formativa</w:t>
      </w:r>
      <w:r w:rsidRPr="003F7DC9">
        <w:rPr>
          <w:spacing w:val="-9"/>
          <w:sz w:val="20"/>
        </w:rPr>
        <w:t xml:space="preserve"> </w:t>
      </w:r>
      <w:r w:rsidRPr="003F7DC9">
        <w:rPr>
          <w:sz w:val="20"/>
        </w:rPr>
        <w:t>in</w:t>
      </w:r>
      <w:r w:rsidRPr="003F7DC9">
        <w:rPr>
          <w:spacing w:val="-9"/>
          <w:sz w:val="20"/>
        </w:rPr>
        <w:t xml:space="preserve"> </w:t>
      </w:r>
      <w:r w:rsidRPr="003F7DC9">
        <w:rPr>
          <w:sz w:val="20"/>
        </w:rPr>
        <w:t xml:space="preserve">caso </w:t>
      </w:r>
      <w:r w:rsidRPr="003F7DC9">
        <w:rPr>
          <w:sz w:val="20"/>
          <w:szCs w:val="20"/>
        </w:rPr>
        <w:t>di temperatura &gt; 37,5 °C.</w:t>
      </w:r>
    </w:p>
    <w:p w14:paraId="3F6444B0" w14:textId="77777777" w:rsidR="0019267B" w:rsidRPr="003F7DC9" w:rsidRDefault="0019267B" w:rsidP="00E62FAA">
      <w:pPr>
        <w:pStyle w:val="Corpotesto"/>
        <w:spacing w:before="2"/>
        <w:ind w:left="284"/>
        <w:jc w:val="both"/>
        <w:rPr>
          <w:sz w:val="17"/>
        </w:rPr>
      </w:pPr>
    </w:p>
    <w:p w14:paraId="04ABF293" w14:textId="77777777" w:rsidR="0019267B" w:rsidRPr="003F7DC9" w:rsidRDefault="0019267B" w:rsidP="00E62FAA">
      <w:pPr>
        <w:pStyle w:val="Paragrafoelenco"/>
        <w:numPr>
          <w:ilvl w:val="0"/>
          <w:numId w:val="99"/>
        </w:numPr>
        <w:tabs>
          <w:tab w:val="left" w:pos="814"/>
        </w:tabs>
        <w:spacing w:before="1" w:line="230" w:lineRule="auto"/>
        <w:ind w:left="284" w:right="114" w:firstLine="0"/>
        <w:rPr>
          <w:color w:val="212121"/>
          <w:sz w:val="24"/>
        </w:rPr>
      </w:pPr>
      <w:r w:rsidRPr="003F7DC9">
        <w:rPr>
          <w:sz w:val="20"/>
        </w:rPr>
        <w:t>Rendere</w:t>
      </w:r>
      <w:r w:rsidRPr="003F7DC9">
        <w:rPr>
          <w:spacing w:val="-8"/>
          <w:sz w:val="20"/>
        </w:rPr>
        <w:t xml:space="preserve"> </w:t>
      </w:r>
      <w:r w:rsidRPr="003F7DC9">
        <w:rPr>
          <w:sz w:val="20"/>
        </w:rPr>
        <w:t>disponibili</w:t>
      </w:r>
      <w:r w:rsidRPr="003F7DC9">
        <w:rPr>
          <w:spacing w:val="-8"/>
          <w:sz w:val="20"/>
        </w:rPr>
        <w:t xml:space="preserve"> </w:t>
      </w:r>
      <w:r w:rsidRPr="003F7DC9">
        <w:rPr>
          <w:sz w:val="20"/>
        </w:rPr>
        <w:t>prodotti</w:t>
      </w:r>
      <w:r w:rsidRPr="003F7DC9">
        <w:rPr>
          <w:spacing w:val="-7"/>
          <w:sz w:val="20"/>
        </w:rPr>
        <w:t xml:space="preserve"> </w:t>
      </w:r>
      <w:r w:rsidRPr="003F7DC9">
        <w:rPr>
          <w:sz w:val="20"/>
        </w:rPr>
        <w:t>igienizzanti</w:t>
      </w:r>
      <w:r w:rsidRPr="003F7DC9">
        <w:rPr>
          <w:spacing w:val="-8"/>
          <w:sz w:val="20"/>
        </w:rPr>
        <w:t xml:space="preserve"> </w:t>
      </w:r>
      <w:r w:rsidRPr="003F7DC9">
        <w:rPr>
          <w:sz w:val="20"/>
        </w:rPr>
        <w:t>per</w:t>
      </w:r>
      <w:r w:rsidRPr="003F7DC9">
        <w:rPr>
          <w:spacing w:val="-7"/>
          <w:sz w:val="20"/>
        </w:rPr>
        <w:t xml:space="preserve"> </w:t>
      </w:r>
      <w:r w:rsidRPr="003F7DC9">
        <w:rPr>
          <w:sz w:val="20"/>
        </w:rPr>
        <w:t>l’igiene</w:t>
      </w:r>
      <w:r w:rsidRPr="003F7DC9">
        <w:rPr>
          <w:spacing w:val="-8"/>
          <w:sz w:val="20"/>
        </w:rPr>
        <w:t xml:space="preserve"> </w:t>
      </w:r>
      <w:r w:rsidRPr="003F7DC9">
        <w:rPr>
          <w:sz w:val="20"/>
        </w:rPr>
        <w:t>delle</w:t>
      </w:r>
      <w:r w:rsidRPr="003F7DC9">
        <w:rPr>
          <w:spacing w:val="-8"/>
          <w:sz w:val="20"/>
        </w:rPr>
        <w:t xml:space="preserve"> </w:t>
      </w:r>
      <w:r w:rsidRPr="003F7DC9">
        <w:rPr>
          <w:sz w:val="20"/>
        </w:rPr>
        <w:t>mani</w:t>
      </w:r>
      <w:r w:rsidRPr="003F7DC9">
        <w:rPr>
          <w:spacing w:val="-8"/>
          <w:sz w:val="20"/>
        </w:rPr>
        <w:t xml:space="preserve"> </w:t>
      </w:r>
      <w:r w:rsidRPr="003F7DC9">
        <w:rPr>
          <w:sz w:val="20"/>
        </w:rPr>
        <w:t>per</w:t>
      </w:r>
      <w:r w:rsidRPr="003F7DC9">
        <w:rPr>
          <w:spacing w:val="-7"/>
          <w:sz w:val="20"/>
        </w:rPr>
        <w:t xml:space="preserve"> </w:t>
      </w:r>
      <w:r w:rsidRPr="003F7DC9">
        <w:rPr>
          <w:sz w:val="20"/>
        </w:rPr>
        <w:t>utenti</w:t>
      </w:r>
      <w:r w:rsidRPr="003F7DC9">
        <w:rPr>
          <w:spacing w:val="-7"/>
          <w:sz w:val="20"/>
        </w:rPr>
        <w:t xml:space="preserve"> </w:t>
      </w:r>
      <w:r w:rsidRPr="003F7DC9">
        <w:rPr>
          <w:sz w:val="20"/>
        </w:rPr>
        <w:t>e</w:t>
      </w:r>
      <w:r w:rsidRPr="003F7DC9">
        <w:rPr>
          <w:spacing w:val="-9"/>
          <w:sz w:val="20"/>
        </w:rPr>
        <w:t xml:space="preserve"> </w:t>
      </w:r>
      <w:r w:rsidRPr="003F7DC9">
        <w:rPr>
          <w:sz w:val="20"/>
        </w:rPr>
        <w:t>personale</w:t>
      </w:r>
      <w:r w:rsidRPr="003F7DC9">
        <w:rPr>
          <w:spacing w:val="-7"/>
          <w:sz w:val="20"/>
        </w:rPr>
        <w:t xml:space="preserve"> </w:t>
      </w:r>
      <w:r w:rsidRPr="003F7DC9">
        <w:rPr>
          <w:sz w:val="20"/>
        </w:rPr>
        <w:t>anche</w:t>
      </w:r>
      <w:r w:rsidRPr="003F7DC9">
        <w:rPr>
          <w:spacing w:val="-8"/>
          <w:sz w:val="20"/>
        </w:rPr>
        <w:t xml:space="preserve"> </w:t>
      </w:r>
      <w:r w:rsidRPr="003F7DC9">
        <w:rPr>
          <w:sz w:val="20"/>
        </w:rPr>
        <w:t>in</w:t>
      </w:r>
      <w:r w:rsidRPr="003F7DC9">
        <w:rPr>
          <w:spacing w:val="-7"/>
          <w:sz w:val="20"/>
        </w:rPr>
        <w:t xml:space="preserve"> </w:t>
      </w:r>
      <w:r w:rsidRPr="003F7DC9">
        <w:rPr>
          <w:sz w:val="20"/>
        </w:rPr>
        <w:t>più</w:t>
      </w:r>
      <w:r w:rsidRPr="003F7DC9">
        <w:rPr>
          <w:spacing w:val="-9"/>
          <w:sz w:val="20"/>
        </w:rPr>
        <w:t xml:space="preserve"> </w:t>
      </w:r>
      <w:r w:rsidRPr="003F7DC9">
        <w:rPr>
          <w:sz w:val="20"/>
        </w:rPr>
        <w:t>punti</w:t>
      </w:r>
      <w:r w:rsidRPr="003F7DC9">
        <w:rPr>
          <w:spacing w:val="-9"/>
          <w:sz w:val="20"/>
        </w:rPr>
        <w:t xml:space="preserve"> </w:t>
      </w:r>
      <w:r w:rsidRPr="003F7DC9">
        <w:rPr>
          <w:sz w:val="20"/>
        </w:rPr>
        <w:t>degli</w:t>
      </w:r>
      <w:r w:rsidRPr="003F7DC9">
        <w:rPr>
          <w:spacing w:val="-7"/>
          <w:sz w:val="20"/>
        </w:rPr>
        <w:t xml:space="preserve"> </w:t>
      </w:r>
      <w:r w:rsidRPr="003F7DC9">
        <w:rPr>
          <w:sz w:val="20"/>
        </w:rPr>
        <w:t>spazi dedicati</w:t>
      </w:r>
      <w:r w:rsidRPr="003F7DC9">
        <w:rPr>
          <w:spacing w:val="-3"/>
          <w:sz w:val="20"/>
        </w:rPr>
        <w:t xml:space="preserve"> </w:t>
      </w:r>
      <w:r w:rsidRPr="003F7DC9">
        <w:rPr>
          <w:sz w:val="20"/>
        </w:rPr>
        <w:t>all’attività,</w:t>
      </w:r>
      <w:r w:rsidRPr="003F7DC9">
        <w:rPr>
          <w:spacing w:val="-2"/>
          <w:sz w:val="20"/>
        </w:rPr>
        <w:t xml:space="preserve"> </w:t>
      </w:r>
      <w:r w:rsidRPr="003F7DC9">
        <w:rPr>
          <w:sz w:val="20"/>
        </w:rPr>
        <w:t>in</w:t>
      </w:r>
      <w:r w:rsidRPr="003F7DC9">
        <w:rPr>
          <w:spacing w:val="-1"/>
          <w:sz w:val="20"/>
        </w:rPr>
        <w:t xml:space="preserve"> </w:t>
      </w:r>
      <w:r w:rsidRPr="003F7DC9">
        <w:rPr>
          <w:sz w:val="20"/>
        </w:rPr>
        <w:t>particolare</w:t>
      </w:r>
      <w:r w:rsidRPr="003F7DC9">
        <w:rPr>
          <w:spacing w:val="-4"/>
          <w:sz w:val="20"/>
        </w:rPr>
        <w:t xml:space="preserve"> </w:t>
      </w:r>
      <w:r w:rsidRPr="003F7DC9">
        <w:rPr>
          <w:sz w:val="20"/>
        </w:rPr>
        <w:t>all’entrata</w:t>
      </w:r>
      <w:r w:rsidRPr="003F7DC9">
        <w:rPr>
          <w:spacing w:val="-2"/>
          <w:sz w:val="20"/>
        </w:rPr>
        <w:t xml:space="preserve"> </w:t>
      </w:r>
      <w:r w:rsidRPr="003F7DC9">
        <w:rPr>
          <w:sz w:val="20"/>
        </w:rPr>
        <w:t>e</w:t>
      </w:r>
      <w:r w:rsidRPr="003F7DC9">
        <w:rPr>
          <w:spacing w:val="-3"/>
          <w:sz w:val="20"/>
        </w:rPr>
        <w:t xml:space="preserve"> </w:t>
      </w:r>
      <w:r w:rsidRPr="003F7DC9">
        <w:rPr>
          <w:sz w:val="20"/>
        </w:rPr>
        <w:t>in</w:t>
      </w:r>
      <w:r w:rsidRPr="003F7DC9">
        <w:rPr>
          <w:spacing w:val="-3"/>
          <w:sz w:val="20"/>
        </w:rPr>
        <w:t xml:space="preserve"> </w:t>
      </w:r>
      <w:r w:rsidRPr="003F7DC9">
        <w:rPr>
          <w:sz w:val="20"/>
        </w:rPr>
        <w:t>prossimità</w:t>
      </w:r>
      <w:r w:rsidRPr="003F7DC9">
        <w:rPr>
          <w:spacing w:val="-2"/>
          <w:sz w:val="20"/>
        </w:rPr>
        <w:t xml:space="preserve"> </w:t>
      </w:r>
      <w:r w:rsidRPr="003F7DC9">
        <w:rPr>
          <w:sz w:val="20"/>
        </w:rPr>
        <w:t>dei</w:t>
      </w:r>
      <w:r w:rsidRPr="003F7DC9">
        <w:rPr>
          <w:spacing w:val="-2"/>
          <w:sz w:val="20"/>
        </w:rPr>
        <w:t xml:space="preserve"> </w:t>
      </w:r>
      <w:r w:rsidRPr="003F7DC9">
        <w:rPr>
          <w:sz w:val="20"/>
        </w:rPr>
        <w:t>servizi</w:t>
      </w:r>
      <w:r w:rsidRPr="003F7DC9">
        <w:rPr>
          <w:spacing w:val="-3"/>
          <w:sz w:val="20"/>
        </w:rPr>
        <w:t xml:space="preserve"> </w:t>
      </w:r>
      <w:r w:rsidRPr="003F7DC9">
        <w:rPr>
          <w:sz w:val="20"/>
        </w:rPr>
        <w:t>igienici,</w:t>
      </w:r>
      <w:r w:rsidRPr="003F7DC9">
        <w:rPr>
          <w:spacing w:val="-2"/>
          <w:sz w:val="20"/>
        </w:rPr>
        <w:t xml:space="preserve"> </w:t>
      </w:r>
      <w:r w:rsidRPr="003F7DC9">
        <w:rPr>
          <w:sz w:val="20"/>
        </w:rPr>
        <w:t>e</w:t>
      </w:r>
      <w:r w:rsidRPr="003F7DC9">
        <w:rPr>
          <w:spacing w:val="-3"/>
          <w:sz w:val="20"/>
        </w:rPr>
        <w:t xml:space="preserve"> </w:t>
      </w:r>
      <w:r w:rsidRPr="003F7DC9">
        <w:rPr>
          <w:sz w:val="20"/>
        </w:rPr>
        <w:t>promuoverne</w:t>
      </w:r>
      <w:r w:rsidRPr="003F7DC9">
        <w:rPr>
          <w:spacing w:val="-3"/>
          <w:sz w:val="20"/>
        </w:rPr>
        <w:t xml:space="preserve"> </w:t>
      </w:r>
      <w:r w:rsidRPr="003F7DC9">
        <w:rPr>
          <w:sz w:val="20"/>
        </w:rPr>
        <w:t>l’utilizzo</w:t>
      </w:r>
      <w:r w:rsidRPr="003F7DC9">
        <w:rPr>
          <w:spacing w:val="-3"/>
          <w:sz w:val="20"/>
        </w:rPr>
        <w:t xml:space="preserve"> </w:t>
      </w:r>
      <w:r w:rsidRPr="003F7DC9">
        <w:rPr>
          <w:sz w:val="20"/>
        </w:rPr>
        <w:t>frequente.</w:t>
      </w:r>
    </w:p>
    <w:p w14:paraId="5385B4B0" w14:textId="77777777" w:rsidR="0019267B" w:rsidRPr="003F7DC9" w:rsidRDefault="0019267B" w:rsidP="00E62FAA">
      <w:pPr>
        <w:pStyle w:val="Corpotesto"/>
        <w:spacing w:before="3"/>
        <w:ind w:left="284"/>
        <w:jc w:val="both"/>
        <w:rPr>
          <w:sz w:val="17"/>
        </w:rPr>
      </w:pPr>
    </w:p>
    <w:p w14:paraId="4B71A21F" w14:textId="77777777" w:rsidR="0019267B" w:rsidRPr="003F7DC9" w:rsidRDefault="0019267B" w:rsidP="00E62FAA">
      <w:pPr>
        <w:pStyle w:val="Paragrafoelenco"/>
        <w:numPr>
          <w:ilvl w:val="0"/>
          <w:numId w:val="99"/>
        </w:numPr>
        <w:tabs>
          <w:tab w:val="left" w:pos="814"/>
        </w:tabs>
        <w:spacing w:before="1" w:line="230" w:lineRule="auto"/>
        <w:ind w:left="284" w:right="114" w:firstLine="0"/>
        <w:rPr>
          <w:color w:val="212121"/>
          <w:sz w:val="24"/>
        </w:rPr>
      </w:pPr>
      <w:r w:rsidRPr="003F7DC9">
        <w:rPr>
          <w:sz w:val="20"/>
        </w:rPr>
        <w:t>Mantenere</w:t>
      </w:r>
      <w:r w:rsidRPr="003F7DC9">
        <w:rPr>
          <w:spacing w:val="-5"/>
          <w:sz w:val="20"/>
        </w:rPr>
        <w:t xml:space="preserve"> </w:t>
      </w:r>
      <w:r w:rsidRPr="003F7DC9">
        <w:rPr>
          <w:sz w:val="20"/>
        </w:rPr>
        <w:t>l’elenco</w:t>
      </w:r>
      <w:r w:rsidRPr="003F7DC9">
        <w:rPr>
          <w:spacing w:val="-4"/>
          <w:sz w:val="20"/>
        </w:rPr>
        <w:t xml:space="preserve"> </w:t>
      </w:r>
      <w:r w:rsidRPr="003F7DC9">
        <w:rPr>
          <w:sz w:val="20"/>
        </w:rPr>
        <w:t>dei</w:t>
      </w:r>
      <w:r w:rsidRPr="003F7DC9">
        <w:rPr>
          <w:spacing w:val="-4"/>
          <w:sz w:val="20"/>
        </w:rPr>
        <w:t xml:space="preserve"> </w:t>
      </w:r>
      <w:r w:rsidRPr="003F7DC9">
        <w:rPr>
          <w:sz w:val="20"/>
        </w:rPr>
        <w:t>soggetti</w:t>
      </w:r>
      <w:r w:rsidRPr="003F7DC9">
        <w:rPr>
          <w:spacing w:val="-3"/>
          <w:sz w:val="20"/>
        </w:rPr>
        <w:t xml:space="preserve"> </w:t>
      </w:r>
      <w:r w:rsidRPr="003F7DC9">
        <w:rPr>
          <w:sz w:val="20"/>
        </w:rPr>
        <w:t>che</w:t>
      </w:r>
      <w:r w:rsidRPr="003F7DC9">
        <w:rPr>
          <w:spacing w:val="-5"/>
          <w:sz w:val="20"/>
        </w:rPr>
        <w:t xml:space="preserve"> </w:t>
      </w:r>
      <w:r w:rsidRPr="003F7DC9">
        <w:rPr>
          <w:sz w:val="20"/>
        </w:rPr>
        <w:t>hanno</w:t>
      </w:r>
      <w:r w:rsidRPr="003F7DC9">
        <w:rPr>
          <w:spacing w:val="-4"/>
          <w:sz w:val="20"/>
        </w:rPr>
        <w:t xml:space="preserve"> </w:t>
      </w:r>
      <w:r w:rsidRPr="003F7DC9">
        <w:rPr>
          <w:sz w:val="20"/>
        </w:rPr>
        <w:t>partecipato</w:t>
      </w:r>
      <w:r w:rsidRPr="003F7DC9">
        <w:rPr>
          <w:spacing w:val="-4"/>
          <w:sz w:val="20"/>
        </w:rPr>
        <w:t xml:space="preserve"> </w:t>
      </w:r>
      <w:r w:rsidRPr="003F7DC9">
        <w:rPr>
          <w:sz w:val="20"/>
        </w:rPr>
        <w:t>alle</w:t>
      </w:r>
      <w:r w:rsidRPr="003F7DC9">
        <w:rPr>
          <w:spacing w:val="-6"/>
          <w:sz w:val="20"/>
        </w:rPr>
        <w:t xml:space="preserve"> </w:t>
      </w:r>
      <w:r w:rsidRPr="003F7DC9">
        <w:rPr>
          <w:sz w:val="20"/>
        </w:rPr>
        <w:t>attività</w:t>
      </w:r>
      <w:r w:rsidRPr="003F7DC9">
        <w:rPr>
          <w:spacing w:val="-4"/>
          <w:sz w:val="20"/>
        </w:rPr>
        <w:t xml:space="preserve"> </w:t>
      </w:r>
      <w:r w:rsidRPr="003F7DC9">
        <w:rPr>
          <w:sz w:val="20"/>
        </w:rPr>
        <w:t>per</w:t>
      </w:r>
      <w:r w:rsidRPr="003F7DC9">
        <w:rPr>
          <w:spacing w:val="-4"/>
          <w:sz w:val="20"/>
        </w:rPr>
        <w:t xml:space="preserve"> </w:t>
      </w:r>
      <w:r w:rsidRPr="003F7DC9">
        <w:rPr>
          <w:sz w:val="20"/>
        </w:rPr>
        <w:t>un</w:t>
      </w:r>
      <w:r w:rsidRPr="003F7DC9">
        <w:rPr>
          <w:spacing w:val="-5"/>
          <w:sz w:val="20"/>
        </w:rPr>
        <w:t xml:space="preserve"> </w:t>
      </w:r>
      <w:r w:rsidRPr="003F7DC9">
        <w:rPr>
          <w:sz w:val="20"/>
        </w:rPr>
        <w:t>periodo</w:t>
      </w:r>
      <w:r w:rsidRPr="003F7DC9">
        <w:rPr>
          <w:spacing w:val="-4"/>
          <w:sz w:val="20"/>
        </w:rPr>
        <w:t xml:space="preserve"> </w:t>
      </w:r>
      <w:r w:rsidRPr="003F7DC9">
        <w:rPr>
          <w:sz w:val="20"/>
        </w:rPr>
        <w:t>di</w:t>
      </w:r>
      <w:r w:rsidRPr="003F7DC9">
        <w:rPr>
          <w:spacing w:val="-4"/>
          <w:sz w:val="20"/>
        </w:rPr>
        <w:t xml:space="preserve"> </w:t>
      </w:r>
      <w:r w:rsidRPr="003F7DC9">
        <w:rPr>
          <w:sz w:val="20"/>
        </w:rPr>
        <w:t>14</w:t>
      </w:r>
      <w:r w:rsidRPr="003F7DC9">
        <w:rPr>
          <w:spacing w:val="-4"/>
          <w:sz w:val="20"/>
        </w:rPr>
        <w:t xml:space="preserve"> </w:t>
      </w:r>
      <w:r w:rsidRPr="003F7DC9">
        <w:rPr>
          <w:sz w:val="20"/>
        </w:rPr>
        <w:t>giorni,</w:t>
      </w:r>
      <w:r w:rsidRPr="003F7DC9">
        <w:rPr>
          <w:spacing w:val="-4"/>
          <w:sz w:val="20"/>
        </w:rPr>
        <w:t xml:space="preserve"> </w:t>
      </w:r>
      <w:r w:rsidRPr="003F7DC9">
        <w:rPr>
          <w:sz w:val="20"/>
        </w:rPr>
        <w:t>al</w:t>
      </w:r>
      <w:r w:rsidRPr="003F7DC9">
        <w:rPr>
          <w:spacing w:val="-4"/>
          <w:sz w:val="20"/>
        </w:rPr>
        <w:t xml:space="preserve"> </w:t>
      </w:r>
      <w:r w:rsidRPr="003F7DC9">
        <w:rPr>
          <w:sz w:val="20"/>
        </w:rPr>
        <w:t>fine</w:t>
      </w:r>
      <w:r w:rsidRPr="003F7DC9">
        <w:rPr>
          <w:spacing w:val="-4"/>
          <w:sz w:val="20"/>
        </w:rPr>
        <w:t xml:space="preserve"> </w:t>
      </w:r>
      <w:r w:rsidRPr="003F7DC9">
        <w:rPr>
          <w:sz w:val="20"/>
        </w:rPr>
        <w:t>di</w:t>
      </w:r>
      <w:r w:rsidRPr="003F7DC9">
        <w:rPr>
          <w:spacing w:val="-4"/>
          <w:sz w:val="20"/>
        </w:rPr>
        <w:t xml:space="preserve"> </w:t>
      </w:r>
      <w:r w:rsidRPr="003F7DC9">
        <w:rPr>
          <w:sz w:val="20"/>
        </w:rPr>
        <w:t>consentire alle strutture sanitarie competenti di individuare eventuali</w:t>
      </w:r>
      <w:r w:rsidRPr="003F7DC9">
        <w:rPr>
          <w:spacing w:val="-9"/>
          <w:sz w:val="20"/>
        </w:rPr>
        <w:t xml:space="preserve"> </w:t>
      </w:r>
      <w:r w:rsidRPr="003F7DC9">
        <w:rPr>
          <w:sz w:val="20"/>
        </w:rPr>
        <w:t>contatti.</w:t>
      </w:r>
    </w:p>
    <w:p w14:paraId="61656576" w14:textId="77777777" w:rsidR="0019267B" w:rsidRPr="003F7DC9" w:rsidRDefault="0019267B" w:rsidP="00E62FAA">
      <w:pPr>
        <w:pStyle w:val="Corpotesto"/>
        <w:spacing w:before="9"/>
        <w:ind w:left="284"/>
        <w:jc w:val="both"/>
        <w:rPr>
          <w:sz w:val="16"/>
        </w:rPr>
      </w:pPr>
    </w:p>
    <w:p w14:paraId="09F256C8" w14:textId="77777777" w:rsidR="0019267B" w:rsidRPr="003F7DC9" w:rsidRDefault="0019267B" w:rsidP="00E62FAA">
      <w:pPr>
        <w:pStyle w:val="Paragrafoelenco"/>
        <w:numPr>
          <w:ilvl w:val="0"/>
          <w:numId w:val="99"/>
        </w:numPr>
        <w:tabs>
          <w:tab w:val="left" w:pos="814"/>
        </w:tabs>
        <w:spacing w:line="235" w:lineRule="auto"/>
        <w:ind w:left="284" w:right="112" w:firstLine="0"/>
        <w:rPr>
          <w:color w:val="212121"/>
          <w:sz w:val="24"/>
        </w:rPr>
      </w:pPr>
      <w:r w:rsidRPr="003F7DC9">
        <w:rPr>
          <w:sz w:val="20"/>
        </w:rPr>
        <w:t>Privilegiare, laddove possibile, l’organizzazione delle attività in gruppi il più possibile omogenei (es. utenti frequentanti</w:t>
      </w:r>
      <w:r w:rsidRPr="003F7DC9">
        <w:rPr>
          <w:spacing w:val="-10"/>
          <w:sz w:val="20"/>
        </w:rPr>
        <w:t xml:space="preserve"> </w:t>
      </w:r>
      <w:r w:rsidRPr="003F7DC9">
        <w:rPr>
          <w:sz w:val="20"/>
        </w:rPr>
        <w:t>il</w:t>
      </w:r>
      <w:r w:rsidRPr="003F7DC9">
        <w:rPr>
          <w:spacing w:val="-10"/>
          <w:sz w:val="20"/>
        </w:rPr>
        <w:t xml:space="preserve"> </w:t>
      </w:r>
      <w:r w:rsidRPr="003F7DC9">
        <w:rPr>
          <w:sz w:val="20"/>
        </w:rPr>
        <w:t>medesimo</w:t>
      </w:r>
      <w:r w:rsidRPr="003F7DC9">
        <w:rPr>
          <w:spacing w:val="-9"/>
          <w:sz w:val="20"/>
        </w:rPr>
        <w:t xml:space="preserve"> </w:t>
      </w:r>
      <w:r w:rsidRPr="003F7DC9">
        <w:rPr>
          <w:sz w:val="20"/>
        </w:rPr>
        <w:t>intervento;</w:t>
      </w:r>
      <w:r w:rsidRPr="003F7DC9">
        <w:rPr>
          <w:spacing w:val="-11"/>
          <w:sz w:val="20"/>
        </w:rPr>
        <w:t xml:space="preserve"> </w:t>
      </w:r>
      <w:r w:rsidRPr="003F7DC9">
        <w:rPr>
          <w:sz w:val="20"/>
        </w:rPr>
        <w:t>utenti</w:t>
      </w:r>
      <w:r w:rsidRPr="003F7DC9">
        <w:rPr>
          <w:spacing w:val="-10"/>
          <w:sz w:val="20"/>
        </w:rPr>
        <w:t xml:space="preserve"> </w:t>
      </w:r>
      <w:r w:rsidRPr="003F7DC9">
        <w:rPr>
          <w:sz w:val="20"/>
        </w:rPr>
        <w:t>della</w:t>
      </w:r>
      <w:r w:rsidRPr="003F7DC9">
        <w:rPr>
          <w:spacing w:val="-9"/>
          <w:sz w:val="20"/>
        </w:rPr>
        <w:t xml:space="preserve"> </w:t>
      </w:r>
      <w:r w:rsidRPr="003F7DC9">
        <w:rPr>
          <w:sz w:val="20"/>
        </w:rPr>
        <w:t>stessa</w:t>
      </w:r>
      <w:r w:rsidRPr="003F7DC9">
        <w:rPr>
          <w:spacing w:val="-10"/>
          <w:sz w:val="20"/>
        </w:rPr>
        <w:t xml:space="preserve"> </w:t>
      </w:r>
      <w:r w:rsidRPr="003F7DC9">
        <w:rPr>
          <w:sz w:val="20"/>
        </w:rPr>
        <w:t>azienda)</w:t>
      </w:r>
      <w:r w:rsidRPr="003F7DC9">
        <w:rPr>
          <w:spacing w:val="-10"/>
          <w:sz w:val="20"/>
        </w:rPr>
        <w:t xml:space="preserve"> </w:t>
      </w:r>
      <w:r w:rsidRPr="003F7DC9">
        <w:rPr>
          <w:sz w:val="20"/>
        </w:rPr>
        <w:t>e</w:t>
      </w:r>
      <w:r w:rsidRPr="003F7DC9">
        <w:rPr>
          <w:spacing w:val="-10"/>
          <w:sz w:val="20"/>
        </w:rPr>
        <w:t xml:space="preserve"> </w:t>
      </w:r>
      <w:r w:rsidRPr="003F7DC9">
        <w:rPr>
          <w:sz w:val="20"/>
        </w:rPr>
        <w:t>solo</w:t>
      </w:r>
      <w:r w:rsidRPr="003F7DC9">
        <w:rPr>
          <w:spacing w:val="-12"/>
          <w:sz w:val="20"/>
        </w:rPr>
        <w:t xml:space="preserve"> </w:t>
      </w:r>
      <w:r w:rsidRPr="003F7DC9">
        <w:rPr>
          <w:sz w:val="20"/>
        </w:rPr>
        <w:t>in</w:t>
      </w:r>
      <w:r w:rsidRPr="003F7DC9">
        <w:rPr>
          <w:spacing w:val="-11"/>
          <w:sz w:val="20"/>
        </w:rPr>
        <w:t xml:space="preserve"> </w:t>
      </w:r>
      <w:r w:rsidRPr="003F7DC9">
        <w:rPr>
          <w:sz w:val="20"/>
        </w:rPr>
        <w:t>subordine</w:t>
      </w:r>
      <w:r w:rsidRPr="003F7DC9">
        <w:rPr>
          <w:spacing w:val="-11"/>
          <w:sz w:val="20"/>
        </w:rPr>
        <w:t xml:space="preserve"> </w:t>
      </w:r>
      <w:r w:rsidRPr="003F7DC9">
        <w:rPr>
          <w:sz w:val="20"/>
        </w:rPr>
        <w:t>organizzare</w:t>
      </w:r>
      <w:r w:rsidRPr="003F7DC9">
        <w:rPr>
          <w:spacing w:val="-10"/>
          <w:sz w:val="20"/>
        </w:rPr>
        <w:t xml:space="preserve"> </w:t>
      </w:r>
      <w:r w:rsidRPr="003F7DC9">
        <w:rPr>
          <w:sz w:val="20"/>
        </w:rPr>
        <w:t>attività</w:t>
      </w:r>
      <w:r w:rsidRPr="003F7DC9">
        <w:rPr>
          <w:spacing w:val="-10"/>
          <w:sz w:val="20"/>
        </w:rPr>
        <w:t xml:space="preserve"> </w:t>
      </w:r>
      <w:r w:rsidRPr="003F7DC9">
        <w:rPr>
          <w:sz w:val="20"/>
        </w:rPr>
        <w:t>per</w:t>
      </w:r>
      <w:r w:rsidRPr="003F7DC9">
        <w:rPr>
          <w:spacing w:val="-10"/>
          <w:sz w:val="20"/>
        </w:rPr>
        <w:t xml:space="preserve"> </w:t>
      </w:r>
      <w:r w:rsidRPr="003F7DC9">
        <w:rPr>
          <w:sz w:val="20"/>
        </w:rPr>
        <w:t>gruppo promiscui.</w:t>
      </w:r>
    </w:p>
    <w:p w14:paraId="30F7F440" w14:textId="77777777" w:rsidR="0019267B" w:rsidRPr="003F7DC9" w:rsidRDefault="0019267B" w:rsidP="00E62FAA">
      <w:pPr>
        <w:pStyle w:val="Corpotesto"/>
        <w:spacing w:before="9"/>
        <w:ind w:left="284"/>
        <w:jc w:val="both"/>
        <w:rPr>
          <w:sz w:val="16"/>
        </w:rPr>
      </w:pPr>
    </w:p>
    <w:p w14:paraId="3361FA91" w14:textId="77777777" w:rsidR="0019267B" w:rsidRPr="003F7DC9" w:rsidRDefault="0019267B" w:rsidP="00E62FAA">
      <w:pPr>
        <w:pStyle w:val="Paragrafoelenco"/>
        <w:numPr>
          <w:ilvl w:val="0"/>
          <w:numId w:val="99"/>
        </w:numPr>
        <w:tabs>
          <w:tab w:val="left" w:pos="813"/>
          <w:tab w:val="left" w:pos="814"/>
        </w:tabs>
        <w:ind w:left="284" w:firstLine="0"/>
        <w:rPr>
          <w:color w:val="212121"/>
          <w:sz w:val="24"/>
        </w:rPr>
      </w:pPr>
      <w:r w:rsidRPr="003F7DC9">
        <w:rPr>
          <w:sz w:val="20"/>
        </w:rPr>
        <w:t>Laddove possibile, con particolare riferimento alle esercitazioni pratiche, privilegiare l’utilizzo degli spazi</w:t>
      </w:r>
      <w:r w:rsidRPr="003F7DC9">
        <w:rPr>
          <w:spacing w:val="-24"/>
          <w:sz w:val="20"/>
        </w:rPr>
        <w:t xml:space="preserve"> </w:t>
      </w:r>
      <w:r w:rsidRPr="003F7DC9">
        <w:rPr>
          <w:sz w:val="20"/>
        </w:rPr>
        <w:t>esterni.</w:t>
      </w:r>
    </w:p>
    <w:p w14:paraId="50D652CF" w14:textId="77777777" w:rsidR="0019267B" w:rsidRPr="003F7DC9" w:rsidRDefault="0019267B" w:rsidP="00E62FAA">
      <w:pPr>
        <w:pStyle w:val="Paragrafoelenco"/>
        <w:numPr>
          <w:ilvl w:val="0"/>
          <w:numId w:val="99"/>
        </w:numPr>
        <w:tabs>
          <w:tab w:val="left" w:pos="814"/>
        </w:tabs>
        <w:spacing w:before="194" w:line="235" w:lineRule="auto"/>
        <w:ind w:left="284" w:right="111" w:firstLine="0"/>
        <w:rPr>
          <w:color w:val="212121"/>
          <w:sz w:val="24"/>
        </w:rPr>
      </w:pPr>
      <w:r w:rsidRPr="003F7DC9">
        <w:rPr>
          <w:sz w:val="20"/>
        </w:rPr>
        <w:t>Gli spazi destinati all’attività devono essere organizzati in modo da assicurare il mantenimento di almeno 1 metro di</w:t>
      </w:r>
      <w:r w:rsidRPr="003F7DC9">
        <w:rPr>
          <w:spacing w:val="-7"/>
          <w:sz w:val="20"/>
        </w:rPr>
        <w:t xml:space="preserve"> </w:t>
      </w:r>
      <w:r w:rsidRPr="003F7DC9">
        <w:rPr>
          <w:sz w:val="20"/>
        </w:rPr>
        <w:t>separazione</w:t>
      </w:r>
      <w:r w:rsidRPr="003F7DC9">
        <w:rPr>
          <w:spacing w:val="-7"/>
          <w:sz w:val="20"/>
        </w:rPr>
        <w:t xml:space="preserve"> </w:t>
      </w:r>
      <w:r w:rsidRPr="003F7DC9">
        <w:rPr>
          <w:sz w:val="20"/>
        </w:rPr>
        <w:t>tra</w:t>
      </w:r>
      <w:r w:rsidRPr="003F7DC9">
        <w:rPr>
          <w:spacing w:val="-5"/>
          <w:sz w:val="20"/>
        </w:rPr>
        <w:t xml:space="preserve"> </w:t>
      </w:r>
      <w:r w:rsidRPr="003F7DC9">
        <w:rPr>
          <w:sz w:val="20"/>
        </w:rPr>
        <w:t>gli</w:t>
      </w:r>
      <w:r w:rsidRPr="003F7DC9">
        <w:rPr>
          <w:spacing w:val="-7"/>
          <w:sz w:val="20"/>
        </w:rPr>
        <w:t xml:space="preserve"> </w:t>
      </w:r>
      <w:r w:rsidRPr="003F7DC9">
        <w:rPr>
          <w:sz w:val="20"/>
        </w:rPr>
        <w:t>utenti;</w:t>
      </w:r>
      <w:r w:rsidRPr="003F7DC9">
        <w:rPr>
          <w:spacing w:val="-6"/>
          <w:sz w:val="20"/>
        </w:rPr>
        <w:t xml:space="preserve"> </w:t>
      </w:r>
      <w:r w:rsidRPr="003F7DC9">
        <w:rPr>
          <w:sz w:val="20"/>
        </w:rPr>
        <w:t>tale</w:t>
      </w:r>
      <w:r w:rsidRPr="003F7DC9">
        <w:rPr>
          <w:spacing w:val="-6"/>
          <w:sz w:val="20"/>
        </w:rPr>
        <w:t xml:space="preserve"> </w:t>
      </w:r>
      <w:r w:rsidRPr="003F7DC9">
        <w:rPr>
          <w:sz w:val="20"/>
        </w:rPr>
        <w:t>distanza</w:t>
      </w:r>
      <w:r w:rsidRPr="003F7DC9">
        <w:rPr>
          <w:spacing w:val="-6"/>
          <w:sz w:val="20"/>
        </w:rPr>
        <w:t xml:space="preserve"> </w:t>
      </w:r>
      <w:r w:rsidRPr="003F7DC9">
        <w:rPr>
          <w:sz w:val="20"/>
        </w:rPr>
        <w:t>può</w:t>
      </w:r>
      <w:r w:rsidRPr="003F7DC9">
        <w:rPr>
          <w:spacing w:val="-6"/>
          <w:sz w:val="20"/>
        </w:rPr>
        <w:t xml:space="preserve"> </w:t>
      </w:r>
      <w:r w:rsidRPr="003F7DC9">
        <w:rPr>
          <w:sz w:val="20"/>
        </w:rPr>
        <w:t>essere</w:t>
      </w:r>
      <w:r w:rsidRPr="003F7DC9">
        <w:rPr>
          <w:spacing w:val="-7"/>
          <w:sz w:val="20"/>
        </w:rPr>
        <w:t xml:space="preserve"> </w:t>
      </w:r>
      <w:r w:rsidRPr="003F7DC9">
        <w:rPr>
          <w:sz w:val="20"/>
        </w:rPr>
        <w:t>ridotta</w:t>
      </w:r>
      <w:r w:rsidRPr="003F7DC9">
        <w:rPr>
          <w:spacing w:val="-6"/>
          <w:sz w:val="20"/>
        </w:rPr>
        <w:t xml:space="preserve"> </w:t>
      </w:r>
      <w:r w:rsidRPr="003F7DC9">
        <w:rPr>
          <w:sz w:val="20"/>
        </w:rPr>
        <w:t>solo</w:t>
      </w:r>
      <w:r w:rsidRPr="003F7DC9">
        <w:rPr>
          <w:spacing w:val="-5"/>
          <w:sz w:val="20"/>
        </w:rPr>
        <w:t xml:space="preserve"> </w:t>
      </w:r>
      <w:r w:rsidRPr="003F7DC9">
        <w:rPr>
          <w:sz w:val="20"/>
        </w:rPr>
        <w:t>ricorrendo</w:t>
      </w:r>
      <w:r w:rsidRPr="003F7DC9">
        <w:rPr>
          <w:spacing w:val="-7"/>
          <w:sz w:val="20"/>
        </w:rPr>
        <w:t xml:space="preserve"> </w:t>
      </w:r>
      <w:r w:rsidRPr="003F7DC9">
        <w:rPr>
          <w:sz w:val="20"/>
        </w:rPr>
        <w:t>a</w:t>
      </w:r>
      <w:r w:rsidRPr="003F7DC9">
        <w:rPr>
          <w:spacing w:val="-5"/>
          <w:sz w:val="20"/>
        </w:rPr>
        <w:t xml:space="preserve"> </w:t>
      </w:r>
      <w:r w:rsidRPr="003F7DC9">
        <w:rPr>
          <w:sz w:val="20"/>
        </w:rPr>
        <w:t>barriere</w:t>
      </w:r>
      <w:r w:rsidRPr="003F7DC9">
        <w:rPr>
          <w:spacing w:val="-4"/>
          <w:sz w:val="20"/>
        </w:rPr>
        <w:t xml:space="preserve"> </w:t>
      </w:r>
      <w:r w:rsidRPr="003F7DC9">
        <w:rPr>
          <w:sz w:val="20"/>
        </w:rPr>
        <w:t>fisiche</w:t>
      </w:r>
      <w:r w:rsidRPr="003F7DC9">
        <w:rPr>
          <w:spacing w:val="-7"/>
          <w:sz w:val="20"/>
        </w:rPr>
        <w:t xml:space="preserve"> </w:t>
      </w:r>
      <w:r w:rsidRPr="003F7DC9">
        <w:rPr>
          <w:sz w:val="20"/>
        </w:rPr>
        <w:t>adeguate</w:t>
      </w:r>
      <w:r w:rsidRPr="003F7DC9">
        <w:rPr>
          <w:spacing w:val="-4"/>
          <w:sz w:val="20"/>
        </w:rPr>
        <w:t xml:space="preserve"> </w:t>
      </w:r>
      <w:r w:rsidRPr="003F7DC9">
        <w:rPr>
          <w:sz w:val="20"/>
        </w:rPr>
        <w:t>a</w:t>
      </w:r>
      <w:r w:rsidRPr="003F7DC9">
        <w:rPr>
          <w:spacing w:val="-5"/>
          <w:sz w:val="20"/>
        </w:rPr>
        <w:t xml:space="preserve"> </w:t>
      </w:r>
      <w:r w:rsidRPr="003F7DC9">
        <w:rPr>
          <w:sz w:val="20"/>
        </w:rPr>
        <w:t>prevenire il contagio tramite</w:t>
      </w:r>
      <w:r w:rsidRPr="003F7DC9">
        <w:rPr>
          <w:spacing w:val="-1"/>
          <w:sz w:val="20"/>
        </w:rPr>
        <w:t xml:space="preserve"> </w:t>
      </w:r>
      <w:r w:rsidRPr="003F7DC9">
        <w:rPr>
          <w:sz w:val="20"/>
        </w:rPr>
        <w:t>droplet o indossando la mascherina.</w:t>
      </w:r>
    </w:p>
    <w:p w14:paraId="4933A9A3" w14:textId="77777777" w:rsidR="0019267B" w:rsidRPr="003F7DC9" w:rsidRDefault="0019267B" w:rsidP="00E62FAA">
      <w:pPr>
        <w:pStyle w:val="Corpotesto"/>
        <w:spacing w:before="6"/>
        <w:ind w:left="284"/>
        <w:jc w:val="both"/>
        <w:rPr>
          <w:sz w:val="16"/>
        </w:rPr>
      </w:pPr>
    </w:p>
    <w:p w14:paraId="5DFFB545" w14:textId="77777777" w:rsidR="0019267B" w:rsidRPr="003F7DC9" w:rsidRDefault="0019267B" w:rsidP="00E62FAA">
      <w:pPr>
        <w:pStyle w:val="Paragrafoelenco"/>
        <w:numPr>
          <w:ilvl w:val="0"/>
          <w:numId w:val="99"/>
        </w:numPr>
        <w:tabs>
          <w:tab w:val="left" w:pos="814"/>
        </w:tabs>
        <w:spacing w:line="237" w:lineRule="auto"/>
        <w:ind w:left="284" w:right="110" w:firstLine="0"/>
        <w:rPr>
          <w:color w:val="000000" w:themeColor="text1"/>
          <w:sz w:val="20"/>
        </w:rPr>
      </w:pPr>
      <w:r w:rsidRPr="003F7DC9">
        <w:rPr>
          <w:color w:val="000000" w:themeColor="text1"/>
          <w:sz w:val="20"/>
        </w:rPr>
        <w:t>Presso gli Istituti e gli Organismi Formativi titolari dei percorsi di Istruzione e Formazione Professionale (IeFP):</w:t>
      </w:r>
    </w:p>
    <w:p w14:paraId="35D9F6DA" w14:textId="77777777" w:rsidR="0019267B" w:rsidRPr="003F7DC9" w:rsidRDefault="0019267B" w:rsidP="00E62FAA">
      <w:pPr>
        <w:pStyle w:val="Paragrafoelenco"/>
        <w:numPr>
          <w:ilvl w:val="0"/>
          <w:numId w:val="100"/>
        </w:numPr>
        <w:tabs>
          <w:tab w:val="left" w:pos="814"/>
        </w:tabs>
        <w:spacing w:line="237" w:lineRule="auto"/>
        <w:ind w:left="284" w:right="110" w:firstLine="0"/>
        <w:rPr>
          <w:color w:val="000000" w:themeColor="text1"/>
          <w:sz w:val="20"/>
        </w:rPr>
      </w:pPr>
      <w:r w:rsidRPr="003F7DC9">
        <w:rPr>
          <w:color w:val="000000" w:themeColor="text1"/>
          <w:sz w:val="20"/>
        </w:rPr>
        <w:t>al pari delle scuole secondarie statali, anche considerando una trasmissibilità analoga a quella degli adulti, la mascherina potrà essere rimossa se sussistono le seguenti condizioni: rispetto della distanza di almeno 1 metro in condizioni di staticità; assenza di situazioni che prevedano la possibilità di aerosolizzazione (es. canto) e situazione epidemiologica di bassa circolazione virale come definita dalla autorità sanitaria;</w:t>
      </w:r>
    </w:p>
    <w:p w14:paraId="05DFDA6C" w14:textId="77777777" w:rsidR="0019267B" w:rsidRPr="003F7DC9" w:rsidRDefault="0019267B" w:rsidP="00E62FAA">
      <w:pPr>
        <w:pStyle w:val="Paragrafoelenco"/>
        <w:numPr>
          <w:ilvl w:val="0"/>
          <w:numId w:val="100"/>
        </w:numPr>
        <w:tabs>
          <w:tab w:val="left" w:pos="814"/>
        </w:tabs>
        <w:spacing w:line="237" w:lineRule="auto"/>
        <w:ind w:left="284" w:right="110" w:firstLine="0"/>
        <w:rPr>
          <w:color w:val="000000" w:themeColor="text1"/>
          <w:sz w:val="20"/>
        </w:rPr>
      </w:pPr>
      <w:r w:rsidRPr="003F7DC9">
        <w:rPr>
          <w:color w:val="000000" w:themeColor="text1"/>
          <w:sz w:val="20"/>
        </w:rPr>
        <w:t>nel caso in cui non sia possibile garantire il distanziamento fisico prescritto nello svolgimento delle attività in condizione di staticità e in tutte le situazioni in movimento sarà necessario assicurare l’uso della mascherina a protezione delle vie respiratorie per tutta la durata delle attività e procedere ad una frequente igiene delle mani con prodotti igienizzanti. Nel caso dei docenti, è possibile fare ricorso ad una visiera trasparente. Resta inteso che nelle attività pratiche dovranno essere utilizzati, se previsti, gli ordinari dispositivi di protezione individuale associati ai rischi della singola attività;</w:t>
      </w:r>
    </w:p>
    <w:p w14:paraId="77CB10D0" w14:textId="77777777" w:rsidR="0019267B" w:rsidRPr="003F7DC9" w:rsidRDefault="0019267B" w:rsidP="00E62FAA">
      <w:pPr>
        <w:pStyle w:val="Paragrafoelenco"/>
        <w:numPr>
          <w:ilvl w:val="0"/>
          <w:numId w:val="100"/>
        </w:numPr>
        <w:tabs>
          <w:tab w:val="left" w:pos="814"/>
        </w:tabs>
        <w:spacing w:line="237" w:lineRule="auto"/>
        <w:ind w:left="284" w:right="110" w:firstLine="0"/>
        <w:rPr>
          <w:color w:val="000000" w:themeColor="text1"/>
          <w:sz w:val="20"/>
        </w:rPr>
      </w:pPr>
      <w:r w:rsidRPr="003F7DC9">
        <w:rPr>
          <w:color w:val="000000" w:themeColor="text1"/>
          <w:sz w:val="20"/>
        </w:rPr>
        <w:t>la postazione del docente deve essere situata ad almeno 2 metri dalla prima fila dei discenti.</w:t>
      </w:r>
    </w:p>
    <w:p w14:paraId="4450E284" w14:textId="77777777" w:rsidR="0019267B" w:rsidRPr="003F7DC9" w:rsidRDefault="0019267B" w:rsidP="00E62FAA">
      <w:pPr>
        <w:pStyle w:val="Paragrafoelenco"/>
        <w:tabs>
          <w:tab w:val="left" w:pos="814"/>
        </w:tabs>
        <w:spacing w:line="237" w:lineRule="auto"/>
        <w:ind w:left="284" w:right="110" w:firstLine="0"/>
        <w:rPr>
          <w:color w:val="000000" w:themeColor="text1"/>
          <w:sz w:val="20"/>
        </w:rPr>
      </w:pPr>
    </w:p>
    <w:p w14:paraId="6E0EAB9B" w14:textId="77777777" w:rsidR="0019267B" w:rsidRPr="003F7DC9" w:rsidRDefault="0019267B" w:rsidP="00E62FAA">
      <w:pPr>
        <w:pStyle w:val="Paragrafoelenco"/>
        <w:numPr>
          <w:ilvl w:val="0"/>
          <w:numId w:val="101"/>
        </w:numPr>
        <w:tabs>
          <w:tab w:val="left" w:pos="814"/>
        </w:tabs>
        <w:spacing w:line="237" w:lineRule="auto"/>
        <w:ind w:left="284" w:right="110" w:firstLine="0"/>
        <w:rPr>
          <w:color w:val="000000" w:themeColor="text1"/>
          <w:sz w:val="20"/>
        </w:rPr>
      </w:pPr>
      <w:r w:rsidRPr="003F7DC9">
        <w:rPr>
          <w:color w:val="000000" w:themeColor="text1"/>
          <w:sz w:val="20"/>
        </w:rPr>
        <w:t xml:space="preserve">Le medesime disposizioni sull’uso della mascherina indicate per i percorsi di Istruzione e Formazione Professionale (IeFP) sono estese anche agli adulti frequentanti i diversi percorsi di formazione professionale (IFTS, ITS, formazione permanente e continua). </w:t>
      </w:r>
    </w:p>
    <w:p w14:paraId="43DA485A" w14:textId="77777777" w:rsidR="0019267B" w:rsidRPr="003F7DC9" w:rsidRDefault="0019267B" w:rsidP="00E62FAA">
      <w:pPr>
        <w:pStyle w:val="Paragrafoelenco"/>
        <w:tabs>
          <w:tab w:val="left" w:pos="814"/>
        </w:tabs>
        <w:spacing w:line="237" w:lineRule="auto"/>
        <w:ind w:left="284" w:right="110" w:firstLine="0"/>
        <w:rPr>
          <w:color w:val="000000" w:themeColor="text1"/>
          <w:sz w:val="20"/>
          <w:highlight w:val="yellow"/>
        </w:rPr>
      </w:pPr>
    </w:p>
    <w:p w14:paraId="28168607" w14:textId="77777777" w:rsidR="0019267B" w:rsidRPr="003F7DC9" w:rsidRDefault="0019267B" w:rsidP="00E62FAA">
      <w:pPr>
        <w:pStyle w:val="Paragrafoelenco"/>
        <w:numPr>
          <w:ilvl w:val="0"/>
          <w:numId w:val="99"/>
        </w:numPr>
        <w:tabs>
          <w:tab w:val="left" w:pos="814"/>
        </w:tabs>
        <w:spacing w:line="235" w:lineRule="auto"/>
        <w:ind w:left="284" w:right="114" w:firstLine="0"/>
        <w:rPr>
          <w:color w:val="212121"/>
          <w:sz w:val="24"/>
        </w:rPr>
      </w:pPr>
      <w:r w:rsidRPr="003F7DC9">
        <w:rPr>
          <w:sz w:val="20"/>
        </w:rPr>
        <w:t xml:space="preserve">Dovrà essere garantita la regolare pulizia e disinfezione degli ambienti, in ogni caso al termine di ogni attività di un gruppo di utenti, con particolare attenzione alle superfici più frequentemente toccate, ai servizi igienici e alle parti comuni (es. aree ristoro, tastiere dei distributori automatici </w:t>
      </w:r>
      <w:r w:rsidRPr="003F7DC9">
        <w:rPr>
          <w:spacing w:val="3"/>
          <w:sz w:val="20"/>
        </w:rPr>
        <w:t xml:space="preserve">di </w:t>
      </w:r>
      <w:r w:rsidRPr="003F7DC9">
        <w:rPr>
          <w:sz w:val="20"/>
        </w:rPr>
        <w:t>bevande e</w:t>
      </w:r>
      <w:r w:rsidRPr="003F7DC9">
        <w:rPr>
          <w:spacing w:val="-12"/>
          <w:sz w:val="20"/>
        </w:rPr>
        <w:t xml:space="preserve"> </w:t>
      </w:r>
      <w:r w:rsidRPr="003F7DC9">
        <w:rPr>
          <w:sz w:val="20"/>
        </w:rPr>
        <w:t>snack).</w:t>
      </w:r>
    </w:p>
    <w:p w14:paraId="03209283" w14:textId="77777777" w:rsidR="0019267B" w:rsidRPr="003F7DC9" w:rsidRDefault="0019267B" w:rsidP="00E62FAA">
      <w:pPr>
        <w:pStyle w:val="Paragrafoelenco"/>
        <w:tabs>
          <w:tab w:val="left" w:pos="814"/>
        </w:tabs>
        <w:spacing w:line="237" w:lineRule="auto"/>
        <w:ind w:left="284" w:right="112" w:firstLine="0"/>
        <w:rPr>
          <w:color w:val="212121"/>
          <w:sz w:val="24"/>
        </w:rPr>
      </w:pPr>
    </w:p>
    <w:p w14:paraId="13A16882" w14:textId="77777777" w:rsidR="0019267B" w:rsidRPr="003F7DC9" w:rsidRDefault="0019267B" w:rsidP="00E62FAA">
      <w:pPr>
        <w:pStyle w:val="Paragrafoelenco"/>
        <w:numPr>
          <w:ilvl w:val="0"/>
          <w:numId w:val="99"/>
        </w:numPr>
        <w:tabs>
          <w:tab w:val="left" w:pos="814"/>
        </w:tabs>
        <w:spacing w:line="237" w:lineRule="auto"/>
        <w:ind w:left="284" w:right="112" w:firstLine="0"/>
        <w:rPr>
          <w:color w:val="212121"/>
          <w:sz w:val="24"/>
        </w:rPr>
      </w:pPr>
      <w:r w:rsidRPr="003F7DC9">
        <w:rPr>
          <w:sz w:val="20"/>
        </w:rPr>
        <w:t>Eventuali</w:t>
      </w:r>
      <w:r w:rsidRPr="003F7DC9">
        <w:rPr>
          <w:spacing w:val="-7"/>
          <w:sz w:val="20"/>
        </w:rPr>
        <w:t xml:space="preserve"> </w:t>
      </w:r>
      <w:r w:rsidRPr="003F7DC9">
        <w:rPr>
          <w:sz w:val="20"/>
        </w:rPr>
        <w:t>strumenti</w:t>
      </w:r>
      <w:r w:rsidRPr="003F7DC9">
        <w:rPr>
          <w:spacing w:val="-7"/>
          <w:sz w:val="20"/>
        </w:rPr>
        <w:t xml:space="preserve"> </w:t>
      </w:r>
      <w:r w:rsidRPr="003F7DC9">
        <w:rPr>
          <w:sz w:val="20"/>
        </w:rPr>
        <w:t>e</w:t>
      </w:r>
      <w:r w:rsidRPr="003F7DC9">
        <w:rPr>
          <w:spacing w:val="-7"/>
          <w:sz w:val="20"/>
        </w:rPr>
        <w:t xml:space="preserve"> </w:t>
      </w:r>
      <w:r w:rsidRPr="003F7DC9">
        <w:rPr>
          <w:sz w:val="20"/>
        </w:rPr>
        <w:t>attrezzature</w:t>
      </w:r>
      <w:r w:rsidRPr="003F7DC9">
        <w:rPr>
          <w:spacing w:val="-8"/>
          <w:sz w:val="20"/>
        </w:rPr>
        <w:t xml:space="preserve"> </w:t>
      </w:r>
      <w:r w:rsidRPr="003F7DC9">
        <w:rPr>
          <w:sz w:val="20"/>
        </w:rPr>
        <w:t>dovranno</w:t>
      </w:r>
      <w:r w:rsidRPr="003F7DC9">
        <w:rPr>
          <w:spacing w:val="-6"/>
          <w:sz w:val="20"/>
        </w:rPr>
        <w:t xml:space="preserve"> </w:t>
      </w:r>
      <w:r w:rsidRPr="003F7DC9">
        <w:rPr>
          <w:sz w:val="20"/>
        </w:rPr>
        <w:t>essere</w:t>
      </w:r>
      <w:r w:rsidRPr="003F7DC9">
        <w:rPr>
          <w:spacing w:val="-8"/>
          <w:sz w:val="20"/>
        </w:rPr>
        <w:t xml:space="preserve"> </w:t>
      </w:r>
      <w:r w:rsidRPr="003F7DC9">
        <w:rPr>
          <w:sz w:val="20"/>
        </w:rPr>
        <w:t>puliti</w:t>
      </w:r>
      <w:r w:rsidRPr="003F7DC9">
        <w:rPr>
          <w:spacing w:val="-6"/>
          <w:sz w:val="20"/>
        </w:rPr>
        <w:t xml:space="preserve"> </w:t>
      </w:r>
      <w:r w:rsidRPr="003F7DC9">
        <w:rPr>
          <w:sz w:val="20"/>
        </w:rPr>
        <w:t>e</w:t>
      </w:r>
      <w:r w:rsidRPr="003F7DC9">
        <w:rPr>
          <w:spacing w:val="-5"/>
          <w:sz w:val="20"/>
        </w:rPr>
        <w:t xml:space="preserve"> </w:t>
      </w:r>
      <w:r w:rsidRPr="003F7DC9">
        <w:rPr>
          <w:sz w:val="20"/>
        </w:rPr>
        <w:t>disinfettati</w:t>
      </w:r>
      <w:r w:rsidRPr="003F7DC9">
        <w:rPr>
          <w:spacing w:val="-7"/>
          <w:sz w:val="20"/>
        </w:rPr>
        <w:t xml:space="preserve"> </w:t>
      </w:r>
      <w:r w:rsidRPr="003F7DC9">
        <w:rPr>
          <w:sz w:val="20"/>
        </w:rPr>
        <w:t>ad</w:t>
      </w:r>
      <w:r w:rsidRPr="003F7DC9">
        <w:rPr>
          <w:spacing w:val="-4"/>
          <w:sz w:val="20"/>
        </w:rPr>
        <w:t xml:space="preserve"> </w:t>
      </w:r>
      <w:r w:rsidRPr="003F7DC9">
        <w:rPr>
          <w:sz w:val="20"/>
        </w:rPr>
        <w:t>ogni</w:t>
      </w:r>
      <w:r w:rsidRPr="003F7DC9">
        <w:rPr>
          <w:spacing w:val="-7"/>
          <w:sz w:val="20"/>
        </w:rPr>
        <w:t xml:space="preserve"> </w:t>
      </w:r>
      <w:r w:rsidRPr="003F7DC9">
        <w:rPr>
          <w:sz w:val="20"/>
        </w:rPr>
        <w:t>cambio</w:t>
      </w:r>
      <w:r w:rsidRPr="003F7DC9">
        <w:rPr>
          <w:spacing w:val="-5"/>
          <w:sz w:val="20"/>
        </w:rPr>
        <w:t xml:space="preserve"> </w:t>
      </w:r>
      <w:r w:rsidRPr="003F7DC9">
        <w:rPr>
          <w:sz w:val="20"/>
        </w:rPr>
        <w:t>di</w:t>
      </w:r>
      <w:r w:rsidRPr="003F7DC9">
        <w:rPr>
          <w:spacing w:val="-4"/>
          <w:sz w:val="20"/>
        </w:rPr>
        <w:t xml:space="preserve"> </w:t>
      </w:r>
      <w:r w:rsidRPr="003F7DC9">
        <w:rPr>
          <w:sz w:val="20"/>
        </w:rPr>
        <w:t>utente;</w:t>
      </w:r>
      <w:r w:rsidRPr="003F7DC9">
        <w:rPr>
          <w:spacing w:val="-8"/>
          <w:sz w:val="20"/>
        </w:rPr>
        <w:t xml:space="preserve"> </w:t>
      </w:r>
      <w:r w:rsidRPr="003F7DC9">
        <w:rPr>
          <w:sz w:val="20"/>
        </w:rPr>
        <w:t>in</w:t>
      </w:r>
      <w:r w:rsidRPr="003F7DC9">
        <w:rPr>
          <w:spacing w:val="-5"/>
          <w:sz w:val="20"/>
        </w:rPr>
        <w:t xml:space="preserve"> </w:t>
      </w:r>
      <w:r w:rsidRPr="003F7DC9">
        <w:rPr>
          <w:sz w:val="20"/>
        </w:rPr>
        <w:t>ogni</w:t>
      </w:r>
      <w:r w:rsidRPr="003F7DC9">
        <w:rPr>
          <w:spacing w:val="-7"/>
          <w:sz w:val="20"/>
        </w:rPr>
        <w:t xml:space="preserve"> </w:t>
      </w:r>
      <w:r w:rsidRPr="003F7DC9">
        <w:rPr>
          <w:sz w:val="20"/>
        </w:rPr>
        <w:t>caso</w:t>
      </w:r>
      <w:r w:rsidRPr="003F7DC9">
        <w:rPr>
          <w:spacing w:val="-6"/>
          <w:sz w:val="20"/>
        </w:rPr>
        <w:t xml:space="preserve"> </w:t>
      </w:r>
      <w:r w:rsidRPr="003F7DC9">
        <w:rPr>
          <w:sz w:val="20"/>
        </w:rPr>
        <w:t xml:space="preserve">andrà garantita una adeguata disinfezione ad ogni fine giornata. Qualora la specifica attività o attrezzatura preveda l’utilizzo frequente e condiviso da parte di più soggetti (a titolo esemplificativo nel caso di cucine industriali e relative attrezzature </w:t>
      </w:r>
      <w:r w:rsidRPr="003F7DC9">
        <w:rPr>
          <w:sz w:val="20"/>
        </w:rPr>
        <w:lastRenderedPageBreak/>
        <w:t>specifiche), sarà necessario procedere alla pulizia e disinfezione frequente delle mani o dei guanti.</w:t>
      </w:r>
    </w:p>
    <w:p w14:paraId="3233108E" w14:textId="77777777" w:rsidR="0019267B" w:rsidRPr="003F7DC9" w:rsidRDefault="0019267B" w:rsidP="00E62FAA">
      <w:pPr>
        <w:pStyle w:val="Corpotesto"/>
        <w:spacing w:before="5"/>
        <w:ind w:left="284"/>
        <w:jc w:val="both"/>
        <w:rPr>
          <w:sz w:val="16"/>
        </w:rPr>
      </w:pPr>
    </w:p>
    <w:p w14:paraId="6C0EF372" w14:textId="77777777" w:rsidR="0019267B" w:rsidRPr="003F7DC9" w:rsidRDefault="0019267B" w:rsidP="00E62FAA">
      <w:pPr>
        <w:pStyle w:val="Paragrafoelenco"/>
        <w:numPr>
          <w:ilvl w:val="0"/>
          <w:numId w:val="99"/>
        </w:numPr>
        <w:tabs>
          <w:tab w:val="left" w:pos="814"/>
        </w:tabs>
        <w:ind w:left="284" w:right="108" w:firstLine="0"/>
        <w:rPr>
          <w:color w:val="212121"/>
          <w:sz w:val="24"/>
        </w:rPr>
      </w:pPr>
      <w:r w:rsidRPr="003F7DC9">
        <w:rPr>
          <w:sz w:val="20"/>
        </w:rPr>
        <w:t>Favorire il ricambio d’aria negli ambienti interni. In ragione dell’affollamento e del tempo di permanenza degli occupanti, dovrà essere verificata l’efficacia degli impianti al fine di garantire l’adeguatezza delle portate di aria esterna</w:t>
      </w:r>
      <w:r w:rsidRPr="003F7DC9">
        <w:rPr>
          <w:spacing w:val="-7"/>
          <w:sz w:val="20"/>
        </w:rPr>
        <w:t xml:space="preserve"> </w:t>
      </w:r>
      <w:r w:rsidRPr="003F7DC9">
        <w:rPr>
          <w:sz w:val="20"/>
        </w:rPr>
        <w:t>secondo</w:t>
      </w:r>
      <w:r w:rsidRPr="003F7DC9">
        <w:rPr>
          <w:spacing w:val="-8"/>
          <w:sz w:val="20"/>
        </w:rPr>
        <w:t xml:space="preserve"> </w:t>
      </w:r>
      <w:r w:rsidRPr="003F7DC9">
        <w:rPr>
          <w:sz w:val="20"/>
        </w:rPr>
        <w:t>le</w:t>
      </w:r>
      <w:r w:rsidRPr="003F7DC9">
        <w:rPr>
          <w:spacing w:val="-10"/>
          <w:sz w:val="20"/>
        </w:rPr>
        <w:t xml:space="preserve"> </w:t>
      </w:r>
      <w:r w:rsidRPr="003F7DC9">
        <w:rPr>
          <w:sz w:val="20"/>
        </w:rPr>
        <w:t>normative</w:t>
      </w:r>
      <w:r w:rsidRPr="003F7DC9">
        <w:rPr>
          <w:spacing w:val="-10"/>
          <w:sz w:val="20"/>
        </w:rPr>
        <w:t xml:space="preserve"> </w:t>
      </w:r>
      <w:r w:rsidRPr="003F7DC9">
        <w:rPr>
          <w:sz w:val="20"/>
        </w:rPr>
        <w:t>vigenti.</w:t>
      </w:r>
      <w:r w:rsidRPr="003F7DC9">
        <w:rPr>
          <w:spacing w:val="-7"/>
          <w:sz w:val="20"/>
        </w:rPr>
        <w:t xml:space="preserve"> </w:t>
      </w:r>
      <w:r w:rsidRPr="003F7DC9">
        <w:rPr>
          <w:sz w:val="20"/>
        </w:rPr>
        <w:t>In</w:t>
      </w:r>
      <w:r w:rsidRPr="003F7DC9">
        <w:rPr>
          <w:spacing w:val="-6"/>
          <w:sz w:val="20"/>
        </w:rPr>
        <w:t xml:space="preserve"> </w:t>
      </w:r>
      <w:r w:rsidRPr="003F7DC9">
        <w:rPr>
          <w:sz w:val="20"/>
        </w:rPr>
        <w:t>ogni</w:t>
      </w:r>
      <w:r w:rsidRPr="003F7DC9">
        <w:rPr>
          <w:spacing w:val="-8"/>
          <w:sz w:val="20"/>
        </w:rPr>
        <w:t xml:space="preserve"> </w:t>
      </w:r>
      <w:r w:rsidRPr="003F7DC9">
        <w:rPr>
          <w:sz w:val="20"/>
        </w:rPr>
        <w:t>caso,</w:t>
      </w:r>
      <w:r w:rsidRPr="003F7DC9">
        <w:rPr>
          <w:spacing w:val="-9"/>
          <w:sz w:val="20"/>
        </w:rPr>
        <w:t xml:space="preserve"> </w:t>
      </w:r>
      <w:r w:rsidRPr="003F7DC9">
        <w:rPr>
          <w:sz w:val="20"/>
        </w:rPr>
        <w:t>l’affollamento</w:t>
      </w:r>
      <w:r w:rsidRPr="003F7DC9">
        <w:rPr>
          <w:spacing w:val="-7"/>
          <w:sz w:val="20"/>
        </w:rPr>
        <w:t xml:space="preserve"> </w:t>
      </w:r>
      <w:r w:rsidRPr="003F7DC9">
        <w:rPr>
          <w:sz w:val="20"/>
        </w:rPr>
        <w:t>deve</w:t>
      </w:r>
      <w:r w:rsidRPr="003F7DC9">
        <w:rPr>
          <w:spacing w:val="-8"/>
          <w:sz w:val="20"/>
        </w:rPr>
        <w:t xml:space="preserve"> </w:t>
      </w:r>
      <w:r w:rsidRPr="003F7DC9">
        <w:rPr>
          <w:sz w:val="20"/>
        </w:rPr>
        <w:t>essere</w:t>
      </w:r>
      <w:r w:rsidRPr="003F7DC9">
        <w:rPr>
          <w:spacing w:val="-9"/>
          <w:sz w:val="20"/>
        </w:rPr>
        <w:t xml:space="preserve"> </w:t>
      </w:r>
      <w:r w:rsidRPr="003F7DC9">
        <w:rPr>
          <w:sz w:val="20"/>
        </w:rPr>
        <w:t>correlato</w:t>
      </w:r>
      <w:r w:rsidRPr="003F7DC9">
        <w:rPr>
          <w:spacing w:val="-6"/>
          <w:sz w:val="20"/>
        </w:rPr>
        <w:t xml:space="preserve"> </w:t>
      </w:r>
      <w:r w:rsidRPr="003F7DC9">
        <w:rPr>
          <w:sz w:val="20"/>
        </w:rPr>
        <w:t>alle</w:t>
      </w:r>
      <w:r w:rsidRPr="003F7DC9">
        <w:rPr>
          <w:spacing w:val="-9"/>
          <w:sz w:val="20"/>
        </w:rPr>
        <w:t xml:space="preserve"> </w:t>
      </w:r>
      <w:r w:rsidRPr="003F7DC9">
        <w:rPr>
          <w:sz w:val="20"/>
        </w:rPr>
        <w:t>portate</w:t>
      </w:r>
      <w:r w:rsidRPr="003F7DC9">
        <w:rPr>
          <w:spacing w:val="-7"/>
          <w:sz w:val="20"/>
        </w:rPr>
        <w:t xml:space="preserve"> </w:t>
      </w:r>
      <w:r w:rsidRPr="003F7DC9">
        <w:rPr>
          <w:sz w:val="20"/>
        </w:rPr>
        <w:t>effettive</w:t>
      </w:r>
      <w:r w:rsidRPr="003F7DC9">
        <w:rPr>
          <w:spacing w:val="-9"/>
          <w:sz w:val="20"/>
        </w:rPr>
        <w:t xml:space="preserve"> </w:t>
      </w:r>
      <w:r w:rsidRPr="003F7DC9">
        <w:rPr>
          <w:sz w:val="20"/>
        </w:rPr>
        <w:t>di</w:t>
      </w:r>
      <w:r w:rsidRPr="003F7DC9">
        <w:rPr>
          <w:spacing w:val="-7"/>
          <w:sz w:val="20"/>
        </w:rPr>
        <w:t xml:space="preserve"> </w:t>
      </w:r>
      <w:r w:rsidRPr="003F7DC9">
        <w:rPr>
          <w:sz w:val="20"/>
        </w:rPr>
        <w:t>aria esterna. Per gli impianti di condizionamento, è obbligatorio, se tecnicamente possibile, escludere totalmente la funzione di ricircolo dell’aria. In ogni caso vanno rafforzate ulteriormente le misure per il ricambio d’aria naturale e/o</w:t>
      </w:r>
      <w:r w:rsidRPr="003F7DC9">
        <w:rPr>
          <w:spacing w:val="-3"/>
          <w:sz w:val="20"/>
        </w:rPr>
        <w:t xml:space="preserve"> </w:t>
      </w:r>
      <w:r w:rsidRPr="003F7DC9">
        <w:rPr>
          <w:sz w:val="20"/>
        </w:rPr>
        <w:t>attraverso</w:t>
      </w:r>
      <w:r w:rsidRPr="003F7DC9">
        <w:rPr>
          <w:spacing w:val="-3"/>
          <w:sz w:val="20"/>
        </w:rPr>
        <w:t xml:space="preserve"> </w:t>
      </w:r>
      <w:r w:rsidRPr="003F7DC9">
        <w:rPr>
          <w:sz w:val="20"/>
        </w:rPr>
        <w:t>l’impianto,</w:t>
      </w:r>
      <w:r w:rsidRPr="003F7DC9">
        <w:rPr>
          <w:spacing w:val="-2"/>
          <w:sz w:val="20"/>
        </w:rPr>
        <w:t xml:space="preserve"> </w:t>
      </w:r>
      <w:r w:rsidRPr="003F7DC9">
        <w:rPr>
          <w:sz w:val="20"/>
        </w:rPr>
        <w:t>e</w:t>
      </w:r>
      <w:r w:rsidRPr="003F7DC9">
        <w:rPr>
          <w:spacing w:val="-5"/>
          <w:sz w:val="20"/>
        </w:rPr>
        <w:t xml:space="preserve"> </w:t>
      </w:r>
      <w:r w:rsidRPr="003F7DC9">
        <w:rPr>
          <w:sz w:val="20"/>
        </w:rPr>
        <w:t>va</w:t>
      </w:r>
      <w:r w:rsidRPr="003F7DC9">
        <w:rPr>
          <w:spacing w:val="-3"/>
          <w:sz w:val="20"/>
        </w:rPr>
        <w:t xml:space="preserve"> </w:t>
      </w:r>
      <w:r w:rsidRPr="003F7DC9">
        <w:rPr>
          <w:sz w:val="20"/>
        </w:rPr>
        <w:t>garantita</w:t>
      </w:r>
      <w:r w:rsidRPr="003F7DC9">
        <w:rPr>
          <w:spacing w:val="-2"/>
          <w:sz w:val="20"/>
        </w:rPr>
        <w:t xml:space="preserve"> </w:t>
      </w:r>
      <w:r w:rsidRPr="003F7DC9">
        <w:rPr>
          <w:sz w:val="20"/>
        </w:rPr>
        <w:t>la</w:t>
      </w:r>
      <w:r w:rsidRPr="003F7DC9">
        <w:rPr>
          <w:spacing w:val="-6"/>
          <w:sz w:val="20"/>
        </w:rPr>
        <w:t xml:space="preserve"> </w:t>
      </w:r>
      <w:r w:rsidRPr="003F7DC9">
        <w:rPr>
          <w:sz w:val="20"/>
        </w:rPr>
        <w:t>pulizia,</w:t>
      </w:r>
      <w:r w:rsidRPr="003F7DC9">
        <w:rPr>
          <w:spacing w:val="-2"/>
          <w:sz w:val="20"/>
        </w:rPr>
        <w:t xml:space="preserve"> </w:t>
      </w:r>
      <w:r w:rsidRPr="003F7DC9">
        <w:rPr>
          <w:sz w:val="20"/>
        </w:rPr>
        <w:t>ad</w:t>
      </w:r>
      <w:r w:rsidRPr="003F7DC9">
        <w:rPr>
          <w:spacing w:val="-3"/>
          <w:sz w:val="20"/>
        </w:rPr>
        <w:t xml:space="preserve"> </w:t>
      </w:r>
      <w:r w:rsidRPr="003F7DC9">
        <w:rPr>
          <w:sz w:val="20"/>
        </w:rPr>
        <w:t>impianto</w:t>
      </w:r>
      <w:r w:rsidRPr="003F7DC9">
        <w:rPr>
          <w:spacing w:val="-2"/>
          <w:sz w:val="20"/>
        </w:rPr>
        <w:t xml:space="preserve"> </w:t>
      </w:r>
      <w:r w:rsidRPr="003F7DC9">
        <w:rPr>
          <w:sz w:val="20"/>
        </w:rPr>
        <w:t>fermo,</w:t>
      </w:r>
      <w:r w:rsidRPr="003F7DC9">
        <w:rPr>
          <w:spacing w:val="-3"/>
          <w:sz w:val="20"/>
        </w:rPr>
        <w:t xml:space="preserve"> </w:t>
      </w:r>
      <w:r w:rsidRPr="003F7DC9">
        <w:rPr>
          <w:sz w:val="20"/>
        </w:rPr>
        <w:t>dei</w:t>
      </w:r>
      <w:r w:rsidRPr="003F7DC9">
        <w:rPr>
          <w:spacing w:val="-2"/>
          <w:sz w:val="20"/>
        </w:rPr>
        <w:t xml:space="preserve"> </w:t>
      </w:r>
      <w:r w:rsidRPr="003F7DC9">
        <w:rPr>
          <w:sz w:val="20"/>
        </w:rPr>
        <w:t>filtri</w:t>
      </w:r>
      <w:r w:rsidRPr="003F7DC9">
        <w:rPr>
          <w:spacing w:val="-3"/>
          <w:sz w:val="20"/>
        </w:rPr>
        <w:t xml:space="preserve"> </w:t>
      </w:r>
      <w:r w:rsidRPr="003F7DC9">
        <w:rPr>
          <w:sz w:val="20"/>
        </w:rPr>
        <w:t>dell’aria</w:t>
      </w:r>
      <w:r w:rsidRPr="003F7DC9">
        <w:rPr>
          <w:spacing w:val="-2"/>
          <w:sz w:val="20"/>
        </w:rPr>
        <w:t xml:space="preserve"> </w:t>
      </w:r>
      <w:r w:rsidRPr="003F7DC9">
        <w:rPr>
          <w:sz w:val="20"/>
        </w:rPr>
        <w:t>di</w:t>
      </w:r>
      <w:r w:rsidRPr="003F7DC9">
        <w:rPr>
          <w:spacing w:val="-3"/>
          <w:sz w:val="20"/>
        </w:rPr>
        <w:t xml:space="preserve"> </w:t>
      </w:r>
      <w:r w:rsidRPr="003F7DC9">
        <w:rPr>
          <w:sz w:val="20"/>
        </w:rPr>
        <w:t>ricircolo</w:t>
      </w:r>
      <w:r w:rsidRPr="003F7DC9">
        <w:rPr>
          <w:spacing w:val="-2"/>
          <w:sz w:val="20"/>
        </w:rPr>
        <w:t xml:space="preserve"> </w:t>
      </w:r>
      <w:r w:rsidRPr="003F7DC9">
        <w:rPr>
          <w:sz w:val="20"/>
        </w:rPr>
        <w:t>per</w:t>
      </w:r>
      <w:r w:rsidRPr="003F7DC9">
        <w:rPr>
          <w:spacing w:val="-3"/>
          <w:sz w:val="20"/>
        </w:rPr>
        <w:t xml:space="preserve"> </w:t>
      </w:r>
      <w:r w:rsidRPr="003F7DC9">
        <w:rPr>
          <w:sz w:val="20"/>
        </w:rPr>
        <w:t>mantenere</w:t>
      </w:r>
      <w:r w:rsidRPr="003F7DC9">
        <w:rPr>
          <w:spacing w:val="-2"/>
          <w:sz w:val="20"/>
        </w:rPr>
        <w:t xml:space="preserve"> </w:t>
      </w:r>
      <w:r w:rsidRPr="003F7DC9">
        <w:rPr>
          <w:sz w:val="20"/>
        </w:rPr>
        <w:t>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w:t>
      </w:r>
      <w:r w:rsidRPr="003F7DC9">
        <w:rPr>
          <w:spacing w:val="-4"/>
          <w:sz w:val="20"/>
        </w:rPr>
        <w:t xml:space="preserve"> </w:t>
      </w:r>
      <w:r w:rsidRPr="003F7DC9">
        <w:rPr>
          <w:sz w:val="20"/>
        </w:rPr>
        <w:t>d’aria.</w:t>
      </w:r>
    </w:p>
    <w:p w14:paraId="149E50C8" w14:textId="77777777" w:rsidR="0019267B" w:rsidRPr="003F7DC9" w:rsidRDefault="0019267B" w:rsidP="00E62FAA">
      <w:pPr>
        <w:pStyle w:val="Corpotesto"/>
        <w:spacing w:before="8"/>
        <w:ind w:left="284"/>
        <w:jc w:val="both"/>
        <w:rPr>
          <w:sz w:val="15"/>
        </w:rPr>
      </w:pPr>
    </w:p>
    <w:p w14:paraId="188DBF95" w14:textId="77777777" w:rsidR="0019267B" w:rsidRPr="003F7DC9" w:rsidRDefault="0019267B" w:rsidP="00E62FAA">
      <w:pPr>
        <w:pStyle w:val="Paragrafoelenco"/>
        <w:numPr>
          <w:ilvl w:val="0"/>
          <w:numId w:val="99"/>
        </w:numPr>
        <w:tabs>
          <w:tab w:val="left" w:pos="814"/>
        </w:tabs>
        <w:spacing w:line="237" w:lineRule="auto"/>
        <w:ind w:left="284" w:right="112" w:firstLine="0"/>
        <w:rPr>
          <w:color w:val="212121"/>
          <w:sz w:val="24"/>
        </w:rPr>
      </w:pPr>
      <w:r w:rsidRPr="003F7DC9">
        <w:rPr>
          <w:sz w:val="20"/>
        </w:rPr>
        <w:t>Per gli allievi in stage presso terzi, si applicano le disposizioni/protocolli della struttura/azienda ospitante. In presenza di più stagisti presso la medesima struttura/azienda e in attuazione di detti protocolli potrà essere necessario articolare le attività di stage secondo turni da concordare con l’allievo, il responsabile dell’azienda/struttura ospitante e/o tutor</w:t>
      </w:r>
      <w:r w:rsidRPr="003F7DC9">
        <w:rPr>
          <w:spacing w:val="-2"/>
          <w:sz w:val="20"/>
        </w:rPr>
        <w:t xml:space="preserve"> </w:t>
      </w:r>
      <w:r w:rsidRPr="003F7DC9">
        <w:rPr>
          <w:sz w:val="20"/>
        </w:rPr>
        <w:t>aziendale.</w:t>
      </w:r>
    </w:p>
    <w:p w14:paraId="10FB7014" w14:textId="77777777" w:rsidR="0019267B" w:rsidRPr="003F7DC9" w:rsidRDefault="0019267B" w:rsidP="00E62FAA">
      <w:pPr>
        <w:spacing w:after="160"/>
        <w:ind w:left="284"/>
        <w:rPr>
          <w:color w:val="366091"/>
          <w:sz w:val="28"/>
          <w:szCs w:val="28"/>
        </w:rPr>
      </w:pPr>
    </w:p>
    <w:p w14:paraId="1907648B" w14:textId="77777777" w:rsidR="0019267B" w:rsidRPr="003F7DC9" w:rsidRDefault="0019267B" w:rsidP="00E62FAA">
      <w:pPr>
        <w:spacing w:after="160"/>
        <w:ind w:left="284"/>
        <w:rPr>
          <w:color w:val="366091"/>
          <w:sz w:val="28"/>
          <w:szCs w:val="28"/>
        </w:rPr>
      </w:pPr>
      <w:r w:rsidRPr="003F7DC9">
        <w:br w:type="page"/>
      </w:r>
    </w:p>
    <w:p w14:paraId="4BA8E197" w14:textId="77777777" w:rsidR="0019267B" w:rsidRPr="003F7DC9" w:rsidRDefault="0019267B" w:rsidP="000418E1">
      <w:pPr>
        <w:spacing w:after="160"/>
        <w:ind w:left="1276"/>
        <w:jc w:val="center"/>
        <w:rPr>
          <w:color w:val="366091"/>
          <w:sz w:val="28"/>
          <w:szCs w:val="28"/>
        </w:rPr>
      </w:pPr>
      <w:r w:rsidRPr="003F7DC9">
        <w:rPr>
          <w:b/>
          <w:color w:val="366091"/>
          <w:sz w:val="28"/>
          <w:szCs w:val="28"/>
        </w:rPr>
        <w:lastRenderedPageBreak/>
        <w:t>CINEMA E SPETTACOLI DAL VIVO</w:t>
      </w:r>
      <w:r w:rsidR="00667E3C">
        <w:pict w14:anchorId="38094C3D">
          <v:rect id="_x0000_i1043" style="width:0;height:1.5pt" o:hralign="center" o:hrstd="t" o:hr="t" fillcolor="#a0a0a0" stroked="f"/>
        </w:pict>
      </w:r>
    </w:p>
    <w:p w14:paraId="28E3476E" w14:textId="77777777" w:rsidR="0019267B" w:rsidRPr="003F7DC9" w:rsidRDefault="0019267B" w:rsidP="00557AAB">
      <w:pPr>
        <w:ind w:left="284"/>
        <w:jc w:val="both"/>
        <w:rPr>
          <w:color w:val="366091"/>
          <w:sz w:val="20"/>
          <w:szCs w:val="20"/>
        </w:rPr>
      </w:pPr>
      <w:r w:rsidRPr="003F7DC9">
        <w:rPr>
          <w:sz w:val="20"/>
          <w:szCs w:val="20"/>
        </w:rPr>
        <w:t>Le presenti indicazioni si applicano a sale cinematografiche, teatri, circhi, teatri tenda, arene e spettacoli in genere, anche viaggianti.</w:t>
      </w:r>
    </w:p>
    <w:p w14:paraId="32381E2E"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2DEA8EAC"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Riorganizzare gli spazi, per garantire l’accesso in modo ordinato, al fine di evitare assembramenti di persone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 Se possibile organizzare percorsi separati per l’entrata e per l’uscita.</w:t>
      </w:r>
    </w:p>
    <w:p w14:paraId="1A702CA9"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Non sono tenuti all’obbligo del distanziamento interpersonale i componenti dello stesso nucleo familiare o conviventi o le persone che in base alle disposizioni vigenti non sono soggette a tali disposizioni.</w:t>
      </w:r>
    </w:p>
    <w:p w14:paraId="5C6E1081"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rivilegiare, se possibile, l’accesso tramite prenotazione e mantenere l’elenco delle presenze per un periodo di 14 gg.</w:t>
      </w:r>
    </w:p>
    <w:p w14:paraId="057C1F26"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otrà essere rilevata la temperatura corporea, impedendo l’accesso in caso di temperatura &gt; 37,5 °C.</w:t>
      </w:r>
    </w:p>
    <w:p w14:paraId="05C3B911"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La postazione dedicata alla reception e alla cassa può essere dotata di barriere fisiche (es. schermi); in ogni caso, favorire modalità di pagamento elettroniche.</w:t>
      </w:r>
    </w:p>
    <w:p w14:paraId="409F86DC"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È necessario rendere disponibili prodotti per l’igiene delle mani per i clienti e per il personale in più punti dell’impianto in particolare nei punti di ingresso.</w:t>
      </w:r>
    </w:p>
    <w:p w14:paraId="43057CEA"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I posti a sedere (comprese, se consentite, postazioni prive di una seduta fisica vera e propria) dovranno prevedere un distanziamento minimo, tra uno spettatore e l’altro, sia frontalmente che lateralmente, di almeno 1 metro. Questa misura non viene applicata per i nuclei familiari, i conviventi e le persone che in base alle disposizioni vigenti non sono soggette al distanziamento interpersonale (detto ultimo aspetto afferisce alla responsabilità individuale). Per questi soggetti vi è la possibilità di sedere accanto, garantendo la distanza fra loro e gli altri spettatori di 1 m, nonché possibilità di ridurre il distanziamento sociale di un metro in presenza di divisori in plexiglass, anche rimovibili, da installare tra un nucleo di spettatori ed un altro.</w:t>
      </w:r>
    </w:p>
    <w:p w14:paraId="4495F26D"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L’eventuale interazione tra artisti e pubblico deve garantire il rispetto delle raccomandazioni igienico-comportamentali ed in particolare il distanziamento tra artisti e pubblico di almeno 2 metri.</w:t>
      </w:r>
    </w:p>
    <w:p w14:paraId="47821C22"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er il personale devono essere utilizzati idonei dispositivi di protezione delle vie aeree negli spazi condivisi e/o a contatto con il pubblico.</w:t>
      </w:r>
    </w:p>
    <w:p w14:paraId="657E2AB4"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 xml:space="preserve">Tutti gli spettatori devono indossare la mascherina dall’ingresso fino al raggiungimento del posto (per i bambini valgono le norme generali) e comunque ogni qualvolta ci si allontani dallo stesso, incluso il momento del deflusso. </w:t>
      </w:r>
    </w:p>
    <w:p w14:paraId="343919E0"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er spettacoli al chiuso, il numero massimo di spettatori è 200, per quelli all’aperto il numero massimo di spettatori è 1000, installando le strutture per lo stazionamento del pubblico nella loro più ampia modulazione. Le Regioni e le Province Autonome possono stabilire un diverso numero massimo di spettatori in considerazione delle dimensioni e delle caratteristiche dei luoghi.</w:t>
      </w:r>
    </w:p>
    <w:p w14:paraId="0DA28217"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Garantire la frequente pulizia e disinfezione di tutti gli ambienti, locali e attrazioni, con particolare attenzione alle aree comuni e alle superfici toccate con maggiore frequenza (corrimano, interruttori della luce, pulsanti degli ascensori, maniglie di porte e finestre, ecc.).</w:t>
      </w:r>
    </w:p>
    <w:p w14:paraId="2E656C6C"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03FD2A54" w14:textId="77777777" w:rsidR="00557AAB" w:rsidRPr="003F7DC9" w:rsidRDefault="00557AAB" w:rsidP="00557AAB">
      <w:pPr>
        <w:widowControl/>
        <w:autoSpaceDE/>
        <w:autoSpaceDN/>
        <w:spacing w:after="200"/>
        <w:ind w:left="284"/>
        <w:jc w:val="both"/>
      </w:pPr>
    </w:p>
    <w:p w14:paraId="224D89BF"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lastRenderedPageBreak/>
        <w:t>Nei guardaroba, gli indumenti e oggetti personali devono essere riposti in appositi sacchetti porta abiti.</w:t>
      </w:r>
    </w:p>
    <w:p w14:paraId="13AA24D4"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 xml:space="preserve">Per eventuale servizio di ristorazione, attenersi alla specifica scheda tematica. </w:t>
      </w:r>
    </w:p>
    <w:p w14:paraId="01539496" w14:textId="77777777" w:rsidR="0019267B" w:rsidRPr="003F7DC9" w:rsidRDefault="0019267B" w:rsidP="00557AAB">
      <w:pPr>
        <w:ind w:left="284"/>
        <w:jc w:val="both"/>
        <w:rPr>
          <w:sz w:val="20"/>
          <w:szCs w:val="20"/>
        </w:rPr>
      </w:pPr>
    </w:p>
    <w:p w14:paraId="7E780179" w14:textId="77777777" w:rsidR="0019267B" w:rsidRPr="003F7DC9" w:rsidRDefault="0019267B" w:rsidP="00557AAB">
      <w:pPr>
        <w:ind w:left="284"/>
        <w:jc w:val="both"/>
        <w:rPr>
          <w:b/>
          <w:sz w:val="20"/>
          <w:szCs w:val="20"/>
        </w:rPr>
      </w:pPr>
      <w:r w:rsidRPr="003F7DC9">
        <w:rPr>
          <w:b/>
          <w:sz w:val="20"/>
          <w:szCs w:val="20"/>
        </w:rPr>
        <w:t>PRODUZIONI LIRICHE, SINFONICHE ED ORCHESTRALI E SPETTACOLI MUSICALI</w:t>
      </w:r>
    </w:p>
    <w:p w14:paraId="5CDD8DFF" w14:textId="77777777" w:rsidR="0019267B" w:rsidRPr="003F7DC9" w:rsidRDefault="0019267B" w:rsidP="00557AAB">
      <w:pPr>
        <w:ind w:left="284"/>
        <w:jc w:val="both"/>
        <w:rPr>
          <w:sz w:val="20"/>
          <w:szCs w:val="20"/>
        </w:rPr>
      </w:pPr>
      <w:r w:rsidRPr="003F7DC9">
        <w:rPr>
          <w:sz w:val="20"/>
          <w:szCs w:val="20"/>
        </w:rPr>
        <w:t>Nel rispetto delle misure di carattere generale sopra riportate, le seguenti indicazioni integrative costituiscono indirizzi specifici per le produzioni liriche e sinfoniche e per gli spettacoli musicali. Si precisa che, nella fase di sospensione degli spettacoli, le presenti indicazioni valgono per le rispettive prove.</w:t>
      </w:r>
    </w:p>
    <w:p w14:paraId="3A9D4B93" w14:textId="77777777" w:rsidR="0019267B" w:rsidRPr="003F7DC9" w:rsidRDefault="0019267B" w:rsidP="00557AAB">
      <w:pPr>
        <w:widowControl/>
        <w:numPr>
          <w:ilvl w:val="0"/>
          <w:numId w:val="97"/>
        </w:numPr>
        <w:pBdr>
          <w:top w:val="nil"/>
          <w:left w:val="nil"/>
          <w:bottom w:val="nil"/>
          <w:right w:val="nil"/>
          <w:between w:val="nil"/>
        </w:pBdr>
        <w:autoSpaceDE/>
        <w:autoSpaceDN/>
        <w:spacing w:after="200"/>
        <w:ind w:left="284" w:firstLine="0"/>
        <w:jc w:val="both"/>
      </w:pPr>
      <w:r w:rsidRPr="003F7DC9">
        <w:rPr>
          <w:sz w:val="20"/>
          <w:szCs w:val="20"/>
        </w:rPr>
        <w:t>L’entrata e l’uscita dal palco dovrà avvenire indossando la mascherina, che potrà essere tolta durante l’esecuzione della prestazione artistica se sono mantenute le distanze interpersonali, e in maniera ordinata, mantenendo il distanziamento interpersonale, dando precedenza a coloro che dovranno posizionarsi nelle postazioni più lontane dall’accesso (in fase di uscita dal palco, si procederà con l’ordine inverso).</w:t>
      </w:r>
    </w:p>
    <w:p w14:paraId="3F691B5F"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I Professori d’orchestra dovranno mantenere la distanza interpersonale di almeno 1 metro; per gli strumenti a fiato, la distanza interpersonale minima sarà di 1,5 metri; per il Direttore d’orchestra, la distanza minima con la prima fila dell’orchestra dovrà essere di 2 metri. Tali distanze possono essere ridotte solo ricorrendo a barriere fisiche, anche mobili, adeguate a prevenire il contagio tramite droplet.</w:t>
      </w:r>
    </w:p>
    <w:p w14:paraId="3E4BE49A"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er gli ottoni, ogni postazione dovrà essere provvista di una vaschetta per la raccolta della condensa, contenente liquido disinfettante.</w:t>
      </w:r>
    </w:p>
    <w:p w14:paraId="008DC0AA"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I componenti del coro dovranno mantenere una distanza interpersonale laterale di almeno 1 metro e almeno 2 metri tra le eventuali file del coro e dagli altri soggetti presenti sul palco. Tali distanze possono essere ridotte solo ricorrendo a barriere fisiche, anche mobili, adeguate a prevenire il contagio tramite droplet.</w:t>
      </w:r>
    </w:p>
    <w:p w14:paraId="5924EFA1"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Si dovrà evitare l’uso di spogliatoi promiscui e privilegiare l’arrivo in teatro degli orchestrali già in abito da esecuzione.</w:t>
      </w:r>
    </w:p>
    <w:p w14:paraId="7909E454" w14:textId="77777777" w:rsidR="0019267B" w:rsidRPr="003F7DC9" w:rsidRDefault="0019267B" w:rsidP="00557AAB">
      <w:pPr>
        <w:spacing w:after="160"/>
        <w:ind w:left="284"/>
        <w:rPr>
          <w:rFonts w:ascii="Arial" w:eastAsia="Arial" w:hAnsi="Arial" w:cs="Arial"/>
          <w:sz w:val="20"/>
          <w:szCs w:val="20"/>
        </w:rPr>
      </w:pPr>
    </w:p>
    <w:p w14:paraId="0B8964F4" w14:textId="77777777" w:rsidR="0019267B" w:rsidRPr="003F7DC9" w:rsidRDefault="0019267B" w:rsidP="00557AAB">
      <w:pPr>
        <w:ind w:left="284"/>
        <w:jc w:val="both"/>
        <w:rPr>
          <w:b/>
          <w:strike/>
          <w:color w:val="FF0000"/>
          <w:sz w:val="20"/>
          <w:szCs w:val="20"/>
        </w:rPr>
      </w:pPr>
      <w:r w:rsidRPr="003F7DC9">
        <w:rPr>
          <w:b/>
          <w:sz w:val="20"/>
          <w:szCs w:val="20"/>
        </w:rPr>
        <w:t>PRODUZIONI TEATRALI</w:t>
      </w:r>
    </w:p>
    <w:p w14:paraId="30F290A0" w14:textId="77777777" w:rsidR="0019267B" w:rsidRPr="003F7DC9" w:rsidRDefault="0019267B" w:rsidP="00557AAB">
      <w:pPr>
        <w:spacing w:after="160"/>
        <w:ind w:left="284"/>
        <w:jc w:val="both"/>
        <w:rPr>
          <w:sz w:val="20"/>
          <w:szCs w:val="20"/>
        </w:rPr>
      </w:pPr>
      <w:r w:rsidRPr="003F7DC9">
        <w:rPr>
          <w:sz w:val="20"/>
          <w:szCs w:val="20"/>
        </w:rPr>
        <w:t>Nel rispetto delle misure di carattere generale sopra riportate, le seguenti indicazioni integrative costituiscono indirizzi specifici per il personale impegnato nelle produzioni teatrali e coreutiche (artisti, costumisti, truccatori, regista, assistenti, produttori, tecnici, etc.). Si precisa che, nella fase di sospensione degli spettacoli, le presenti indicazioni valgono per le rispettive prove.</w:t>
      </w:r>
    </w:p>
    <w:p w14:paraId="64A31580"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L’accesso alla struttura che ospita le prove deve avvenire in maniera ordinata, mantenendo il distanziamento interpersonale; lo stesso distanziamento va garantito al termine delle prove in uscita dalla struttura.</w:t>
      </w:r>
    </w:p>
    <w:p w14:paraId="5F7CC55C"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Negli spazi comuni che consentono di accedere ai camerini degli artisti, al laboratorio sartoriale, alla sala/area trucco ed ai locali/aree che ospitano i sistemi di gestione delle luci e dei suoni, all’ufficio di produzione, etc. deve essere mantenuto il distanziamento interpersonale e individuati passaggi che consentano di escludere interferenze.</w:t>
      </w:r>
    </w:p>
    <w:p w14:paraId="50AC4FE9"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L’uso promiscuo dei camerini è da evitare salvo assicurare un adeguato distanziamento interpersonale unito ad una adeguata pulizia delle superfici.</w:t>
      </w:r>
    </w:p>
    <w:p w14:paraId="7D827049"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Il personale (artisti, addetti a lavorazioni presso i laboratori di scenotecnica e sartoria, addetti allestimento e disallestimento della scenografia, etc.) deve indossare la mascherina quando l’attività non consente il rispetto del distanziamento interpersonale. Questa misura non viene applicata per i nuclei familiari, i conviventi e le persone che in base alle disposizioni vigenti non sono soggette al distanziamento interpersonale (detto ultimo aspetto afferisce alla responsabilità individuale).</w:t>
      </w:r>
    </w:p>
    <w:p w14:paraId="101AAE23"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 xml:space="preserve">Per la preparazione degli artisti, trucco e acconciatura, si applicano le indicazioni previste per i settori di riferimento; per la vestizione, l’operatore e l’attore per il periodo in cui devono mantenere la distanza inferiore a 1 metro devono indossare una mascherina a protezione delle vie aeree, l’operatore deve indossare anche i guanti. </w:t>
      </w:r>
    </w:p>
    <w:p w14:paraId="6A9733E1"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Gli oggetti eventualmente utilizzati per la scena devono essere manipolati dagli attori muniti di guanti.</w:t>
      </w:r>
    </w:p>
    <w:p w14:paraId="45AE1D4C" w14:textId="77777777" w:rsidR="0019267B" w:rsidRPr="003F7DC9" w:rsidRDefault="0019267B" w:rsidP="00557AAB">
      <w:pPr>
        <w:widowControl/>
        <w:numPr>
          <w:ilvl w:val="0"/>
          <w:numId w:val="97"/>
        </w:numPr>
        <w:autoSpaceDE/>
        <w:autoSpaceDN/>
        <w:spacing w:after="200"/>
        <w:ind w:left="284" w:firstLine="0"/>
        <w:jc w:val="both"/>
      </w:pPr>
      <w:r w:rsidRPr="003F7DC9">
        <w:rPr>
          <w:color w:val="00000A"/>
          <w:sz w:val="20"/>
          <w:szCs w:val="20"/>
        </w:rPr>
        <w:t>I costumi di scena dovranno essere individuali; non potranno essere condivisi dai singoli artisti prima di essere stati igienizzati.</w:t>
      </w:r>
    </w:p>
    <w:p w14:paraId="43A6CF4A" w14:textId="77777777" w:rsidR="0019267B" w:rsidRPr="003F7DC9" w:rsidRDefault="0019267B" w:rsidP="00557AAB">
      <w:pPr>
        <w:spacing w:before="240"/>
        <w:ind w:left="284"/>
        <w:jc w:val="both"/>
        <w:rPr>
          <w:color w:val="00000A"/>
          <w:sz w:val="20"/>
          <w:szCs w:val="20"/>
        </w:rPr>
      </w:pPr>
    </w:p>
    <w:p w14:paraId="716B2C30" w14:textId="77777777" w:rsidR="0019267B" w:rsidRPr="003F7DC9" w:rsidRDefault="0019267B" w:rsidP="00557AAB">
      <w:pPr>
        <w:ind w:left="284"/>
        <w:jc w:val="both"/>
        <w:rPr>
          <w:b/>
          <w:sz w:val="20"/>
          <w:szCs w:val="20"/>
        </w:rPr>
      </w:pPr>
      <w:r w:rsidRPr="003F7DC9">
        <w:rPr>
          <w:b/>
          <w:sz w:val="20"/>
          <w:szCs w:val="20"/>
        </w:rPr>
        <w:t>PRODUZIONI DI DANZA</w:t>
      </w:r>
    </w:p>
    <w:p w14:paraId="378B1344" w14:textId="77777777" w:rsidR="0019267B" w:rsidRPr="003F7DC9" w:rsidRDefault="0019267B" w:rsidP="00557AAB">
      <w:pPr>
        <w:spacing w:before="240"/>
        <w:ind w:left="284"/>
        <w:jc w:val="both"/>
        <w:rPr>
          <w:sz w:val="20"/>
          <w:szCs w:val="20"/>
        </w:rPr>
      </w:pPr>
      <w:r w:rsidRPr="003F7DC9">
        <w:rPr>
          <w:sz w:val="20"/>
          <w:szCs w:val="20"/>
        </w:rPr>
        <w:t>Oltre alle misure di carattere generale e a quelle previste per le produzioni teatrali, data la specificità delle attività di danza, si ritiene di precisare ulteriori misure per questa disciplina.</w:t>
      </w:r>
    </w:p>
    <w:p w14:paraId="6D6EEBD8" w14:textId="77777777" w:rsidR="0019267B" w:rsidRPr="003F7DC9" w:rsidRDefault="0019267B" w:rsidP="00557AAB">
      <w:pPr>
        <w:ind w:left="284"/>
        <w:jc w:val="both"/>
        <w:rPr>
          <w:sz w:val="20"/>
          <w:szCs w:val="20"/>
        </w:rPr>
      </w:pPr>
      <w:r w:rsidRPr="003F7DC9">
        <w:rPr>
          <w:sz w:val="20"/>
          <w:szCs w:val="20"/>
        </w:rPr>
        <w:t xml:space="preserve">Premesso che le principali misure di prevenzione del contagio (distanziamento, l’igiene delle mani e delle superfici e la </w:t>
      </w:r>
      <w:r w:rsidRPr="003F7DC9">
        <w:rPr>
          <w:sz w:val="20"/>
          <w:szCs w:val="20"/>
        </w:rPr>
        <w:lastRenderedPageBreak/>
        <w:t>prevenzione della dispersione di droplets tramite l’utilizzo di mascherine e visiere) sono di difficile attuazione nella pratica della danza, devono essere prese in considerazione anche altre misure di mitigazione, definite dalle singole compagnie e mutuate dai protocolli per gli allenamenti sportivi messi a punto per lo sportivo professionista di squadra, a cui la categoria “danzatori” può considerarsi assimilabile.</w:t>
      </w:r>
    </w:p>
    <w:p w14:paraId="535ABCFF" w14:textId="77777777" w:rsidR="0019267B" w:rsidRPr="003F7DC9" w:rsidRDefault="0019267B" w:rsidP="00557AAB">
      <w:pPr>
        <w:spacing w:before="240"/>
        <w:ind w:left="284"/>
        <w:jc w:val="both"/>
        <w:rPr>
          <w:sz w:val="20"/>
          <w:szCs w:val="20"/>
        </w:rPr>
      </w:pPr>
      <w:r w:rsidRPr="003F7DC9">
        <w:rPr>
          <w:sz w:val="20"/>
          <w:szCs w:val="20"/>
        </w:rPr>
        <w:t xml:space="preserve">In generale, gli allenamenti/spettacoli di una compagnia di danza si svolgono solitamente in una struttura apposita (la sala prove o il palcoscenico) assimilabile ad una palestra. </w:t>
      </w:r>
    </w:p>
    <w:p w14:paraId="5B116278" w14:textId="77777777" w:rsidR="0019267B" w:rsidRPr="003F7DC9" w:rsidRDefault="0019267B" w:rsidP="00557AAB">
      <w:pPr>
        <w:spacing w:before="240"/>
        <w:ind w:left="284"/>
        <w:jc w:val="both"/>
        <w:rPr>
          <w:sz w:val="20"/>
          <w:szCs w:val="20"/>
        </w:rPr>
      </w:pPr>
      <w:r w:rsidRPr="003F7DC9">
        <w:rPr>
          <w:sz w:val="20"/>
          <w:szCs w:val="20"/>
        </w:rPr>
        <w:t>In particolare, vanno attuate:</w:t>
      </w:r>
    </w:p>
    <w:p w14:paraId="44FB7BA5" w14:textId="77777777" w:rsidR="0019267B" w:rsidRPr="003F7DC9" w:rsidRDefault="0019267B" w:rsidP="00557AAB">
      <w:pPr>
        <w:widowControl/>
        <w:numPr>
          <w:ilvl w:val="0"/>
          <w:numId w:val="97"/>
        </w:numPr>
        <w:autoSpaceDE/>
        <w:autoSpaceDN/>
        <w:spacing w:before="240" w:after="160"/>
        <w:ind w:left="284" w:firstLine="0"/>
        <w:jc w:val="both"/>
      </w:pPr>
      <w:r w:rsidRPr="003F7DC9">
        <w:rPr>
          <w:sz w:val="20"/>
          <w:szCs w:val="20"/>
        </w:rPr>
        <w:t>la riduzione del numero totale delle persone (compresi eventuali accompagnatori) presenti nel sito, anche tramite turni;</w:t>
      </w:r>
    </w:p>
    <w:p w14:paraId="7EC351EA" w14:textId="77777777" w:rsidR="0019267B" w:rsidRPr="003F7DC9" w:rsidRDefault="0019267B" w:rsidP="00557AAB">
      <w:pPr>
        <w:widowControl/>
        <w:numPr>
          <w:ilvl w:val="0"/>
          <w:numId w:val="97"/>
        </w:numPr>
        <w:autoSpaceDE/>
        <w:autoSpaceDN/>
        <w:spacing w:before="240" w:after="160"/>
        <w:ind w:left="284" w:firstLine="0"/>
        <w:jc w:val="both"/>
      </w:pPr>
      <w:r w:rsidRPr="003F7DC9">
        <w:rPr>
          <w:sz w:val="20"/>
          <w:szCs w:val="20"/>
        </w:rPr>
        <w:t>la riorganizzazione delle attività e la formazione sulle stesse, ricorrendo anche a strumenti di collegamento a distanza;</w:t>
      </w:r>
    </w:p>
    <w:p w14:paraId="262A6A35" w14:textId="77777777" w:rsidR="0019267B" w:rsidRPr="003F7DC9" w:rsidRDefault="0019267B" w:rsidP="00557AAB">
      <w:pPr>
        <w:widowControl/>
        <w:numPr>
          <w:ilvl w:val="0"/>
          <w:numId w:val="97"/>
        </w:numPr>
        <w:autoSpaceDE/>
        <w:autoSpaceDN/>
        <w:spacing w:before="240" w:after="160"/>
        <w:ind w:left="284" w:firstLine="0"/>
        <w:jc w:val="both"/>
      </w:pPr>
      <w:r w:rsidRPr="003F7DC9">
        <w:rPr>
          <w:sz w:val="20"/>
          <w:szCs w:val="20"/>
        </w:rPr>
        <w:t>l’obbligo, per i danzatori, quando non direttamente impegnati in allenamento/spettacolo, di mantenere la distanza di almeno 1 metro tra loro e gli altri operatori presenti e di indossare la mascherina.</w:t>
      </w:r>
    </w:p>
    <w:p w14:paraId="443931D2" w14:textId="77777777" w:rsidR="0019267B" w:rsidRPr="003F7DC9" w:rsidRDefault="0019267B" w:rsidP="00557AAB">
      <w:pPr>
        <w:ind w:left="284"/>
        <w:jc w:val="both"/>
        <w:rPr>
          <w:color w:val="FF0000"/>
          <w:sz w:val="20"/>
          <w:szCs w:val="20"/>
        </w:rPr>
      </w:pPr>
    </w:p>
    <w:p w14:paraId="61391277" w14:textId="77777777" w:rsidR="0019267B" w:rsidRPr="003F7DC9" w:rsidRDefault="0019267B" w:rsidP="00557AAB">
      <w:pPr>
        <w:ind w:left="284"/>
        <w:jc w:val="both"/>
        <w:rPr>
          <w:sz w:val="20"/>
          <w:szCs w:val="20"/>
        </w:rPr>
      </w:pPr>
    </w:p>
    <w:p w14:paraId="65863C84" w14:textId="77777777" w:rsidR="0019267B" w:rsidRPr="003F7DC9" w:rsidRDefault="0019267B" w:rsidP="00557AAB">
      <w:pPr>
        <w:ind w:left="284"/>
        <w:jc w:val="both"/>
        <w:rPr>
          <w:sz w:val="20"/>
          <w:szCs w:val="20"/>
        </w:rPr>
      </w:pPr>
    </w:p>
    <w:p w14:paraId="69CC7342" w14:textId="77777777" w:rsidR="0019267B" w:rsidRPr="003F7DC9" w:rsidRDefault="0019267B" w:rsidP="00557AAB">
      <w:pPr>
        <w:ind w:left="284"/>
        <w:jc w:val="both"/>
        <w:rPr>
          <w:color w:val="366091"/>
          <w:sz w:val="28"/>
          <w:szCs w:val="28"/>
        </w:rPr>
      </w:pPr>
      <w:r w:rsidRPr="003F7DC9">
        <w:br w:type="page"/>
      </w:r>
    </w:p>
    <w:p w14:paraId="636EACFA" w14:textId="77777777" w:rsidR="0019267B" w:rsidRPr="003F7DC9" w:rsidRDefault="0019267B" w:rsidP="000418E1">
      <w:pPr>
        <w:spacing w:after="160"/>
        <w:ind w:left="1276"/>
        <w:jc w:val="center"/>
        <w:rPr>
          <w:color w:val="366091"/>
          <w:sz w:val="28"/>
          <w:szCs w:val="28"/>
        </w:rPr>
      </w:pPr>
      <w:r w:rsidRPr="003F7DC9">
        <w:rPr>
          <w:b/>
          <w:color w:val="366091"/>
          <w:sz w:val="28"/>
          <w:szCs w:val="28"/>
        </w:rPr>
        <w:lastRenderedPageBreak/>
        <w:t>PARCHI TEMATICI E DI DIVERTIMENTO</w:t>
      </w:r>
      <w:r w:rsidR="00667E3C">
        <w:pict w14:anchorId="57BE9AE6">
          <v:rect id="_x0000_i1044" style="width:0;height:1.5pt" o:hralign="center" o:hrstd="t" o:hr="t" fillcolor="#a0a0a0" stroked="f"/>
        </w:pict>
      </w:r>
    </w:p>
    <w:p w14:paraId="27EED248" w14:textId="77777777" w:rsidR="0019267B" w:rsidRPr="003F7DC9" w:rsidRDefault="0019267B" w:rsidP="00557AAB">
      <w:pPr>
        <w:ind w:left="284"/>
        <w:jc w:val="both"/>
        <w:rPr>
          <w:sz w:val="20"/>
          <w:szCs w:val="20"/>
        </w:rPr>
      </w:pPr>
      <w:r w:rsidRPr="003F7DC9">
        <w:rPr>
          <w:sz w:val="20"/>
          <w:szCs w:val="20"/>
        </w:rPr>
        <w:t xml:space="preserve">Le presenti indicazioni si applicano a parchi divertimenti permanenti (giostre) e spettacoli viaggianti (luna park), parchi tematici, parchi acquatici, parchi avventura, parchi zoologici (faunistici, acquatici ecc.) e ad altri eventuali contesti di intrattenimento in cui sia previsto un ruolo interattivo dell’utente con attrezzature e spazi. </w:t>
      </w:r>
    </w:p>
    <w:p w14:paraId="1005D75F" w14:textId="77777777" w:rsidR="0019267B" w:rsidRPr="003F7DC9" w:rsidRDefault="0019267B" w:rsidP="00557AAB">
      <w:pPr>
        <w:ind w:left="284"/>
        <w:jc w:val="both"/>
        <w:rPr>
          <w:sz w:val="20"/>
          <w:szCs w:val="20"/>
        </w:rPr>
      </w:pPr>
    </w:p>
    <w:p w14:paraId="4B24085D"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4061C21C"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Garantire, se possibile, un sistema di prenotazione, pagamento tickets e compilazione di modulistica preferibilmente on line al fine di evitare prevedibili assembramenti, e nel rispetto della privacy mantenere se possibile un registro delle presenze per una durata di 14 giorni. Potranno essere valutate l’apertura anticipata della biglietteria ed una diminuzione della capienza massima per garantire un minore affollamento in funzione dell’obbligo di assicurare il distanziamento interpersonale. La postazione dedicata alla cassa, laddove non già dotata di barriere fisiche (es. schermi), dovrà essere eventualmente adeguata. Prevedere percorsi obbligati di accesso e uscita dalle aree/attrazioni e, ove possibile, modificare i tornelli o sbarre di ingresso ed uscita per permetterne l’apertura senza l’uso delle mani.</w:t>
      </w:r>
    </w:p>
    <w:p w14:paraId="01607C59"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 xml:space="preserve">Potrà essere rilevata la temperatura corporea, soprattutto nei parchi dove è previsto l’afflusso contemporaneo di molte persone, impedendo l’accesso in caso di temperatura &gt; 37,5 °C. </w:t>
      </w:r>
    </w:p>
    <w:p w14:paraId="6D8F2371"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È necessario rendere disponibili prodotti per l’igiene delle mani per gli utenti e per il personale in più punti delle aree, prevedendo l’obbligo di utilizzo da parte degli utenti prima dell’accesso ed all’uscita di ogni area, attrazione, biglietteria, servizi igienici, ecc. Per i parchi acquatici si ribadiscono le disposizioni già rese obbligatorie dalle norme igienico-sanitarie delle piscine.</w:t>
      </w:r>
    </w:p>
    <w:p w14:paraId="274FA056"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Riorganizzare gli spazi per garantire l’accesso in modo ordinato, al fine di evitare assembramenti di persone (anche nelle code di accesso alle singole aree/attrazioni)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 Potrà essere valutata la fornitura di braccialetti con colori/numerazioni distinti in base al nucleo familiare, o altre misure di pari efficacia. Qualora venga praticata attività fisica (es. nei parchi avventura) la distanza interpersonale durante l’attività dovrà essere di almeno 2 metri.</w:t>
      </w:r>
    </w:p>
    <w:p w14:paraId="34C6D30B"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Garantire l’occupazione di eventuali posti a sedere delle attrazioni in modo da favorire il distanziamento minimo di almeno 1 metro, salvo nuclei familiari. Con particolare riferimento alle attrezzature dei parchi acquatici, utilizzare gommoni/mezzi galleggianti singoli ove possibile; per i gommoni multipli consentirne l’utilizzo a nuclei familiari o conviventi.</w:t>
      </w:r>
    </w:p>
    <w:p w14:paraId="4A9B11A1"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In considerazione del contesto, tutti i visitatori devono indossare la mascherina a protezione delle vie aeree (per i bambini valgono le norme generali); tale obbligo si applica anche agli operatori addetti alle attività a contatto con il pubblico (in base al tipo di mansione svolta, sarà cura del datore di lavoro dotare i lavoratori di specifici dispositivi di protezione individuale). Le indicazioni per i visitatori di cui al presente punto non si applicano ai parchi acquatici. Si ricorda che i guanti non sostituiscono la corretta igiene delle mani e devono essere ricambiati ogni volta che si sporcano ed eliminati correttamente nei rifiuti indifferenziati. Non devono essere riutilizzati.</w:t>
      </w:r>
    </w:p>
    <w:p w14:paraId="3A003604"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Garantire la regolare e frequente pulizia e disinfezione delle aree comuni, spogliatoi, cabine, docce, servizi igienici, e attrazioni etc., comunque associata a disinfezione dopo la chiusura al pubblico.</w:t>
      </w:r>
    </w:p>
    <w:p w14:paraId="3524F9D7"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66918465" w14:textId="77777777" w:rsidR="0019267B" w:rsidRPr="003F7DC9" w:rsidRDefault="0019267B" w:rsidP="00557AAB">
      <w:pPr>
        <w:widowControl/>
        <w:numPr>
          <w:ilvl w:val="0"/>
          <w:numId w:val="87"/>
        </w:numPr>
        <w:autoSpaceDE/>
        <w:autoSpaceDN/>
        <w:spacing w:before="240" w:after="240"/>
        <w:ind w:left="284" w:firstLine="0"/>
        <w:jc w:val="both"/>
        <w:rPr>
          <w:sz w:val="20"/>
          <w:szCs w:val="20"/>
        </w:rPr>
      </w:pPr>
      <w:r w:rsidRPr="003F7DC9">
        <w:rPr>
          <w:sz w:val="20"/>
          <w:szCs w:val="20"/>
        </w:rPr>
        <w:t>Le attrezzature (es. lettini, sedie a sdraio, gonfiabili, mute, audioguide etc.), gli armadietti, ecc. vanno disinfettati ad ogni cambio di persona o nucleo familiare, e comunque ad ogni fine giornata.</w:t>
      </w:r>
    </w:p>
    <w:p w14:paraId="779107FB" w14:textId="77777777" w:rsidR="0019267B" w:rsidRPr="003F7DC9" w:rsidRDefault="0019267B" w:rsidP="00557AAB">
      <w:pPr>
        <w:widowControl/>
        <w:numPr>
          <w:ilvl w:val="0"/>
          <w:numId w:val="87"/>
        </w:numPr>
        <w:autoSpaceDE/>
        <w:autoSpaceDN/>
        <w:spacing w:before="240" w:after="240"/>
        <w:ind w:left="284" w:firstLine="0"/>
        <w:jc w:val="both"/>
        <w:rPr>
          <w:sz w:val="20"/>
          <w:szCs w:val="20"/>
        </w:rPr>
      </w:pPr>
      <w:r w:rsidRPr="003F7DC9">
        <w:rPr>
          <w:sz w:val="20"/>
          <w:szCs w:val="20"/>
        </w:rPr>
        <w:lastRenderedPageBreak/>
        <w:t xml:space="preserve">Con particolare riferimento ai parchi avventura </w:t>
      </w:r>
      <w:r w:rsidRPr="003F7DC9">
        <w:rPr>
          <w:color w:val="222222"/>
          <w:sz w:val="20"/>
          <w:szCs w:val="20"/>
        </w:rPr>
        <w:t>si applicano le linee guida generali secondo le disposizioni di legge in materia di impianti sportivi. Prima di indossare i dispositivi di sicurezza (cinghie, caschi, ecc.) il cliente deve disinfettare accuratamente le mani. Le imbragature di sicurezza vanno indossate evitando contatto con la cute scoperta, quindi il cliente deve avere un abbigliamento idoneo. Particolare attenzione andrà dedicata alla pulizia e disinfezione dei caschetti di protezione a noleggio: dopo ogni utilizzo il caschetto, prima di essere reso disponibile per un nuovo noleggio, deve essere oggetto di detersione (con sapone neutro e risciacquo) e successiva disinfezione con disinfettante PT1 adatto al contatto con la cute (sono indicati prodotti a base di ipoclorito di sodio 0,05% o alcool etilico 70%). Il disinfettante deve essere lasciato agire per un periodo di almeno 10 minuti.</w:t>
      </w:r>
    </w:p>
    <w:p w14:paraId="11EC1A9A" w14:textId="77777777" w:rsidR="0019267B" w:rsidRPr="003F7DC9" w:rsidRDefault="0019267B" w:rsidP="00557AAB">
      <w:pPr>
        <w:widowControl/>
        <w:numPr>
          <w:ilvl w:val="0"/>
          <w:numId w:val="87"/>
        </w:numPr>
        <w:autoSpaceDE/>
        <w:autoSpaceDN/>
        <w:spacing w:before="240" w:after="240"/>
        <w:ind w:left="284" w:firstLine="0"/>
        <w:jc w:val="both"/>
        <w:rPr>
          <w:sz w:val="20"/>
          <w:szCs w:val="20"/>
        </w:rPr>
      </w:pPr>
      <w:r w:rsidRPr="003F7DC9">
        <w:rPr>
          <w:sz w:val="20"/>
          <w:szCs w:val="20"/>
        </w:rPr>
        <w:t>Per i servizi di ristorazione, di vendita di oggetti (es. merchandising/souvenir, bookshop), per eventuali spettacoli nonché per le piscine, aree solarium attenersi alle specifiche schede tematiche.</w:t>
      </w:r>
    </w:p>
    <w:p w14:paraId="29C54782" w14:textId="77777777" w:rsidR="0019267B" w:rsidRPr="003F7DC9" w:rsidRDefault="0019267B" w:rsidP="00557AAB">
      <w:pPr>
        <w:spacing w:after="160"/>
        <w:ind w:left="284"/>
        <w:rPr>
          <w:color w:val="366091"/>
          <w:sz w:val="28"/>
          <w:szCs w:val="28"/>
        </w:rPr>
      </w:pPr>
    </w:p>
    <w:p w14:paraId="10551D99" w14:textId="77777777" w:rsidR="0019267B" w:rsidRPr="003F7DC9" w:rsidRDefault="0019267B" w:rsidP="00557AAB">
      <w:pPr>
        <w:spacing w:after="160"/>
        <w:ind w:left="284"/>
        <w:rPr>
          <w:color w:val="366091"/>
          <w:sz w:val="28"/>
          <w:szCs w:val="28"/>
        </w:rPr>
      </w:pPr>
      <w:r w:rsidRPr="003F7DC9">
        <w:br w:type="page"/>
      </w:r>
    </w:p>
    <w:p w14:paraId="2C5D221E" w14:textId="77777777" w:rsidR="0019267B" w:rsidRPr="003F7DC9" w:rsidRDefault="0019267B" w:rsidP="000418E1">
      <w:pPr>
        <w:spacing w:after="160"/>
        <w:ind w:left="1276"/>
        <w:jc w:val="center"/>
        <w:rPr>
          <w:color w:val="366091"/>
          <w:sz w:val="28"/>
          <w:szCs w:val="28"/>
        </w:rPr>
      </w:pPr>
      <w:r w:rsidRPr="003F7DC9">
        <w:rPr>
          <w:b/>
          <w:color w:val="366091"/>
          <w:sz w:val="28"/>
          <w:szCs w:val="28"/>
        </w:rPr>
        <w:lastRenderedPageBreak/>
        <w:t>SAGRE E FIERE LOCALI</w:t>
      </w:r>
      <w:r w:rsidR="00667E3C">
        <w:pict w14:anchorId="4649421F">
          <v:rect id="_x0000_i1045" style="width:0;height:1.5pt" o:hralign="center" o:hrstd="t" o:hr="t" fillcolor="#a0a0a0" stroked="f"/>
        </w:pict>
      </w:r>
    </w:p>
    <w:p w14:paraId="0BF2A0D5" w14:textId="77777777" w:rsidR="0019267B" w:rsidRPr="003F7DC9" w:rsidRDefault="0019267B" w:rsidP="00557AAB">
      <w:pPr>
        <w:ind w:left="284"/>
        <w:jc w:val="both"/>
        <w:rPr>
          <w:color w:val="366091"/>
          <w:sz w:val="20"/>
          <w:szCs w:val="20"/>
        </w:rPr>
      </w:pPr>
      <w:r w:rsidRPr="003F7DC9">
        <w:rPr>
          <w:sz w:val="20"/>
          <w:szCs w:val="20"/>
        </w:rPr>
        <w:t>Le presenti indicazioni si applicano a sagre, fiere e altri eventi e manifestazioni locali assimilabili.</w:t>
      </w:r>
    </w:p>
    <w:p w14:paraId="7610CD3D"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7D9E9065"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Riorganizzare gli spazi, anche mediante segnaletica a terra, per consentire l’accesso in modo ordinato e, se del caso, contingentato, al fine di evitare assembramenti di persone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 Se possibile organizzare percorsi separati per l’entrata e per l’uscita.</w:t>
      </w:r>
    </w:p>
    <w:p w14:paraId="471680FB"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Potrà essere rilevata la temperatura corporea, impedendo l’accesso in caso di temperatura &gt; 37,5 °C.</w:t>
      </w:r>
    </w:p>
    <w:p w14:paraId="455EF4A0"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Negli spazi espositivi specificatamente dedicati alle manifestazioni fieristiche (sia ambienti chiusi, sia aperti), la postazione dedicata alla reception e alla cassa può essere dotata di barriere fisiche (es. schermi); in ogni caso, favorire modalità di pagamento elettronico e gestione delle prenotazioni online, e se possibile mantenere un registro delle presenze per una durata di 14 giorni.</w:t>
      </w:r>
    </w:p>
    <w:p w14:paraId="66DB76FD"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 xml:space="preserve">È necessario rendere disponibili prodotti disinfettanti per i clienti e per il personale in più punti dell’impianto, in particolare nei punti di ingresso e di pagamento. </w:t>
      </w:r>
    </w:p>
    <w:p w14:paraId="0C70B216"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Nel caso di acquisti con scelta in autonomia e manipolazione del prodotto da parte del cliente, dovrà essere resa obbligatoria la disinfezione delle mani prima della manipolazione della merce. In alternativa, dovranno essere messi a disposizione della clientela guanti monouso da utilizzare obbligatoriamente.</w:t>
      </w:r>
    </w:p>
    <w:p w14:paraId="5A6CB83A"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Se presenti, eventuali posti a sedere dovranno prevedere un distanziamento minimo tra le sedute di almeno un metro o tale da garantire il mantenimento della distanza interpersonale di almeno un metro.</w:t>
      </w:r>
    </w:p>
    <w:p w14:paraId="17E478CB"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 xml:space="preserve">In considerazione del contesto, tutti i visitatori devono indossare la mascherina a protezione delle vie aeree (per i bambini valgono le norme generali); tale obbligo si applica anche agli operatori addetti alle attività a contatto con il pubblico. </w:t>
      </w:r>
    </w:p>
    <w:p w14:paraId="32FAB08E"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Garantire la frequente pulizia e disinfezione di tutti gli ambienti, attrezzature e locali, con particolare attenzione alle aree comuni e alle superfici toccate con maggiore frequenza (corrimano, interruttori della luce, pulsanti degli ascensori, maniglie di porte e finestre, ecc.).</w:t>
      </w:r>
    </w:p>
    <w:p w14:paraId="565402E3"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6FFFAD5B"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Per eventuali ulteriori servizi erogati all’interno di tali contesti (es. bar, ristorazione) attenersi alla relativa scheda tematica specifica.</w:t>
      </w:r>
      <w:r w:rsidRPr="003F7DC9">
        <w:br w:type="page"/>
      </w:r>
    </w:p>
    <w:p w14:paraId="3EAA75AB" w14:textId="77777777" w:rsidR="0019267B" w:rsidRPr="003F7DC9" w:rsidRDefault="0019267B" w:rsidP="000418E1">
      <w:pPr>
        <w:spacing w:after="160"/>
        <w:ind w:left="1276"/>
        <w:jc w:val="center"/>
        <w:rPr>
          <w:color w:val="366091"/>
          <w:sz w:val="28"/>
          <w:szCs w:val="28"/>
        </w:rPr>
      </w:pPr>
      <w:bookmarkStart w:id="1" w:name="_30j0zll" w:colFirst="0" w:colLast="0"/>
      <w:bookmarkEnd w:id="1"/>
      <w:r w:rsidRPr="003F7DC9">
        <w:rPr>
          <w:b/>
          <w:color w:val="366091"/>
          <w:sz w:val="28"/>
          <w:szCs w:val="28"/>
        </w:rPr>
        <w:lastRenderedPageBreak/>
        <w:t>STRUTTURE TERMALI E CENTRI BENESSERE</w:t>
      </w:r>
      <w:r w:rsidR="00667E3C">
        <w:pict w14:anchorId="037A6D91">
          <v:rect id="_x0000_i1046" style="width:0;height:1.5pt" o:hralign="center" o:hrstd="t" o:hr="t" fillcolor="#a0a0a0" stroked="f"/>
        </w:pict>
      </w:r>
    </w:p>
    <w:p w14:paraId="2C70F378" w14:textId="77777777" w:rsidR="0019267B" w:rsidRPr="003F7DC9" w:rsidRDefault="0019267B" w:rsidP="00557AAB">
      <w:pPr>
        <w:pBdr>
          <w:top w:val="nil"/>
          <w:left w:val="nil"/>
          <w:bottom w:val="nil"/>
          <w:right w:val="nil"/>
          <w:between w:val="nil"/>
        </w:pBdr>
        <w:ind w:left="284"/>
        <w:jc w:val="both"/>
        <w:rPr>
          <w:color w:val="000000"/>
          <w:sz w:val="20"/>
          <w:szCs w:val="20"/>
        </w:rPr>
      </w:pPr>
      <w:r w:rsidRPr="003F7DC9">
        <w:rPr>
          <w:color w:val="000000"/>
          <w:sz w:val="20"/>
          <w:szCs w:val="20"/>
        </w:rPr>
        <w:t>Le presenti indicazioni si applicano alle strutture termali e ai centri benessere, anche inseriti all’interno di strutture ricettive, e alle diverse attività praticabili in tali strutture (collettive e individuali) quali: fangoterapia, fango-balneoterapia, balneoterapia (vasca singola o piscina), irrigazioni vaginali, cicli di cura della sordità rinogena (insufflazioni), prestazioni idrotermali rivolte a pazienti affetti da vasculopatie periferiche, cure inalatorie (inalazioni, nebulizzazioni, aerosol, humages), terapia idropinica, cicli di cura della riabilitazione neuromotoria e della rieducazione motoria del motuleso e della riabilitazione della funzione respiratoria, prestazioni di antroterapia (grotte e stufe), trattamenti accessori (massoterapia, idromassaggio, sauna, bagno turco).</w:t>
      </w:r>
    </w:p>
    <w:p w14:paraId="04390DFA" w14:textId="77777777" w:rsidR="0019267B" w:rsidRPr="003F7DC9" w:rsidRDefault="0019267B" w:rsidP="00557AAB">
      <w:pPr>
        <w:pBdr>
          <w:top w:val="nil"/>
          <w:left w:val="nil"/>
          <w:bottom w:val="nil"/>
          <w:right w:val="nil"/>
          <w:between w:val="nil"/>
        </w:pBdr>
        <w:ind w:left="284"/>
        <w:jc w:val="both"/>
        <w:rPr>
          <w:color w:val="000000"/>
          <w:sz w:val="24"/>
          <w:szCs w:val="24"/>
        </w:rPr>
      </w:pPr>
      <w:r w:rsidRPr="003F7DC9">
        <w:rPr>
          <w:color w:val="000000"/>
          <w:sz w:val="20"/>
          <w:szCs w:val="20"/>
        </w:rPr>
        <w:t>Prima della riapertura dei centri e dell’erogazione delle prestazioni termali, è necessario eseguire adeguate opere di prevenzione e controllo del rischio di contaminazione del sistema idrico (es. contaminazione da Legionella).</w:t>
      </w:r>
    </w:p>
    <w:p w14:paraId="1BD9D8F5" w14:textId="77777777" w:rsidR="0019267B" w:rsidRPr="003F7DC9" w:rsidRDefault="0019267B" w:rsidP="00557AAB">
      <w:pPr>
        <w:ind w:left="284"/>
        <w:jc w:val="both"/>
        <w:rPr>
          <w:color w:val="000000"/>
          <w:sz w:val="20"/>
          <w:szCs w:val="20"/>
        </w:rPr>
      </w:pPr>
      <w:r w:rsidRPr="003F7DC9">
        <w:rPr>
          <w:color w:val="000000"/>
          <w:sz w:val="20"/>
          <w:szCs w:val="20"/>
        </w:rPr>
        <w:t>Le presenti indicazioni vanno integrate, in funzione dello specifico contesto, con quelle relative alle piscine, alle strutture ricettive e ai servizi alla persona.</w:t>
      </w:r>
    </w:p>
    <w:p w14:paraId="0F64FE22" w14:textId="77777777" w:rsidR="0019267B" w:rsidRPr="003F7DC9" w:rsidRDefault="0019267B" w:rsidP="00557AAB">
      <w:pPr>
        <w:ind w:left="284"/>
        <w:rPr>
          <w:sz w:val="24"/>
          <w:szCs w:val="24"/>
        </w:rPr>
      </w:pPr>
    </w:p>
    <w:p w14:paraId="30760AA3" w14:textId="77777777" w:rsidR="0019267B" w:rsidRPr="003F7DC9" w:rsidRDefault="0019267B" w:rsidP="00557AAB">
      <w:pPr>
        <w:ind w:left="284"/>
        <w:jc w:val="both"/>
        <w:rPr>
          <w:b/>
          <w:sz w:val="20"/>
          <w:szCs w:val="20"/>
        </w:rPr>
      </w:pPr>
    </w:p>
    <w:p w14:paraId="3B82D01A" w14:textId="77777777" w:rsidR="0019267B" w:rsidRPr="003F7DC9" w:rsidRDefault="0019267B" w:rsidP="00557AAB">
      <w:pPr>
        <w:ind w:left="284"/>
        <w:jc w:val="both"/>
        <w:rPr>
          <w:b/>
          <w:sz w:val="24"/>
          <w:szCs w:val="24"/>
        </w:rPr>
      </w:pPr>
      <w:r w:rsidRPr="003F7DC9">
        <w:rPr>
          <w:b/>
          <w:color w:val="000000"/>
          <w:sz w:val="20"/>
          <w:szCs w:val="20"/>
        </w:rPr>
        <w:t>INDICAZIONI DI CARATTERE GENERALE</w:t>
      </w:r>
    </w:p>
    <w:p w14:paraId="24765AD3"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Garantire un’adeguata informazione e sensibilizzazione degli utenti sulle misure igieniche e comportamentali utili a contenere la trasmissione del SARS-CoV-2, anche facendo appello al senso di responsabilità individuale, e coinvolgendo, se presenti, il Direttore Sanitario e/o il Medico Termalista. I messaggi devono essere comprensibili ad eventuali utenti di altra nazionalità e possono essere veicolati attraverso apposita segnaletica e cartellonistica, consegna di informative, promozione e rinforzo del rispetto delle misure igieniche da parte del personale addetto.</w:t>
      </w:r>
    </w:p>
    <w:p w14:paraId="6B872146"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Prima dell’accesso alle strutture termali o centri benessere, potrà essere rilevata la temperatura corporea, impedendo l’accesso in caso di temperatura &gt; 37,5 °C. Per i pazienti, la misurazione viene effettuata nel corso della visita medica di accettazione.</w:t>
      </w:r>
    </w:p>
    <w:p w14:paraId="3A14655A"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Redigere un programma il più possibile pianificato delle attività per prevenire eventuali condizioni di aggregazioni e regolamentare i flussi negli spazi comuni, di attesa e nelle varie aree del centro per favorire il rispetto del distanziamento interpersonale di almeno 1 metro (ad eccezione delle persone che in base alle disposizioni vigenti non siano soggette al distanziamento interpersonale; detto ultimo aspetto afferisce alla responsabilità individuale). Se possibile prevedere percorsi divisi per l’ingresso e l’uscita.</w:t>
      </w:r>
    </w:p>
    <w:p w14:paraId="3B810F54"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Privilegiare l’accesso alle strutture e ai singoli servizi tramite prenotazione e mantenere l’elenco delle presenze per un periodo di 14 giorni.</w:t>
      </w:r>
    </w:p>
    <w:p w14:paraId="6135D6FD"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 xml:space="preserve">Dotare l’impianto/struttura di dispenser con </w:t>
      </w:r>
      <w:r w:rsidRPr="003F7DC9">
        <w:rPr>
          <w:sz w:val="20"/>
          <w:szCs w:val="20"/>
        </w:rPr>
        <w:t>prodotti igienizzanti</w:t>
      </w:r>
      <w:r w:rsidRPr="003F7DC9">
        <w:rPr>
          <w:color w:val="000000"/>
          <w:sz w:val="20"/>
          <w:szCs w:val="20"/>
        </w:rPr>
        <w:t xml:space="preserve"> per l’igiene delle mani dei frequentatori/clienti/ospiti in punti ben visibili all’entrata e in aree strategiche per favorirne </w:t>
      </w:r>
      <w:r w:rsidRPr="003F7DC9">
        <w:rPr>
          <w:sz w:val="20"/>
          <w:szCs w:val="20"/>
        </w:rPr>
        <w:t>l’</w:t>
      </w:r>
      <w:r w:rsidRPr="003F7DC9">
        <w:rPr>
          <w:color w:val="000000"/>
          <w:sz w:val="20"/>
          <w:szCs w:val="20"/>
        </w:rPr>
        <w:t xml:space="preserve">utilizzo, prevedendo l’obbligo di frizionarsi le mani all’ingresso.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6985A111"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 xml:space="preserve">La postazione dedicata alla cassa e alla reception può essere dotata di barriere fisiche (es. schermi); in alternativa il personale deve indossare la mascherina e avere a disposizione </w:t>
      </w:r>
      <w:r w:rsidRPr="003F7DC9">
        <w:rPr>
          <w:sz w:val="20"/>
          <w:szCs w:val="20"/>
        </w:rPr>
        <w:t>prodotti igienizzanti per le mani</w:t>
      </w:r>
      <w:r w:rsidRPr="003F7DC9">
        <w:rPr>
          <w:color w:val="000000"/>
          <w:sz w:val="20"/>
          <w:szCs w:val="20"/>
        </w:rPr>
        <w:t>. In ogni caso, favorire modalità di pagamento elettroniche, eventualmente in fase di prenotazione. L’addetto al servizio di ricevimento deve provvedere, alla fine di ogni turno di lavoro, alla pulizia del piano di lavoro e delle attrezzature check-in e check-out ove possibile.</w:t>
      </w:r>
    </w:p>
    <w:p w14:paraId="4680FE5D"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Gli ospiti devono sempre indossare la mascherina nelle aree comuni al chiuso, mentre il personale è tenuto all’utilizzo della mascherina sempre in presenza dei clienti e comunque in ogni circostanza in cui non sia possibile garantire la distanza interpersonale di almeno un metro.</w:t>
      </w:r>
    </w:p>
    <w:p w14:paraId="5DAB12EB"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Organizzare gli spazi e le attività nelle aree spogliatoi e docce in modo da assicurare le distanze di almeno 1 metro (ad esempio prevedere postazioni d’uso alternate o separate da apposite barriere). In tutti gli spogliatoi o negli spazi dedicati al cambio,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0701B91C"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Per i servizi termali che lo richiedono in base alle normative vigenti, in sede di visita medica di ammissione alle cure, porre particolare attenzione ad eventuale sintomatologia sospetta per COVID-19. Per le visite mediche e le visite specialistiche eventualmente effettuate all’interno delle strutture termali si rimanda alle indicazioni per l’erogazione in sicurezza delle prestazioni sanitarie.</w:t>
      </w:r>
    </w:p>
    <w:p w14:paraId="682724B0"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 xml:space="preserve">Regolamentare la disposizione delle attrezzature (sedie a sdraio, lettino) attraverso percorsi dedicati in modo da garantire la distanza di almeno 1,5 metri tra le attrezzature e favorire un distanziamento interpersonale di almeno 1 metro tra </w:t>
      </w:r>
      <w:r w:rsidRPr="003F7DC9">
        <w:rPr>
          <w:color w:val="000000"/>
          <w:sz w:val="20"/>
          <w:szCs w:val="20"/>
        </w:rPr>
        <w:lastRenderedPageBreak/>
        <w:t>persone non appartenenti allo stesso nucleo familiare o conviventi. Le attrezzature vanno disinfettate ad ogni cambio di persona o nucleo familiare. In ogni caso, la disinfezione deve essere garantita ad ogni fine giornata.</w:t>
      </w:r>
    </w:p>
    <w:p w14:paraId="40B752A6"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Evitare l’uso promiscuo di oggetti e biancheria: l’utente dovrà accedere al servizio munito di tutto l’occorrente, preferibilmente fornito dalla stessa struttura. Per tutte le attività nei diversi contesti prevedere sempre l’utilizzo del telo personale per le sedute.</w:t>
      </w:r>
    </w:p>
    <w:p w14:paraId="53EA748F"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Dovrà essere perseguito il maggiore distanziamento possibile tra eventuali ombrelloni previsti per il solarium e per le distese dedicate e, comunque, nel rispetto del limite minimo di distanza tra ombrelloni della stessa fila e tra file che garantisca una superficie minima ad ombrellone di 10 mq</w:t>
      </w:r>
      <w:r w:rsidRPr="003F7DC9">
        <w:rPr>
          <w:color w:val="000000"/>
          <w:sz w:val="12"/>
          <w:szCs w:val="12"/>
          <w:vertAlign w:val="superscript"/>
        </w:rPr>
        <w:t xml:space="preserve"> </w:t>
      </w:r>
      <w:r w:rsidRPr="003F7DC9">
        <w:rPr>
          <w:color w:val="000000"/>
          <w:sz w:val="20"/>
          <w:szCs w:val="20"/>
        </w:rPr>
        <w:t>a paletto. In caso di utilizzo di altri sistemi di ombreggio andranno comunque garantite aree di distanziamento equivalenti a quelle garantite dal posizionamento degli ombrelloni. </w:t>
      </w:r>
    </w:p>
    <w:p w14:paraId="64866C03"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Si rammentano le consuete norme di sicurezza igienica in acqua di piscina e nel centro benessere, cosi come prima di ogni trattamento alla persona: prima di entrare provvedere ad una accurata doccia saponata su tutto il corpo.</w:t>
      </w:r>
    </w:p>
    <w:p w14:paraId="13EA95AB"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Regolare e frequente pulizia e disinfezione delle aree comuni, spogliatoi, cabine, docce, servizi igienici, attrezzature (sdraio, sedie, lettini, incluse attrezzature galleggianti), con particolare attenzione ad oggetti e superfici toccate con più frequenza (es. maniglie, interruttori, corrimano, etc.).</w:t>
      </w:r>
    </w:p>
    <w:p w14:paraId="297C8E26"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Provvedere ad adeguata formazione del personale della struttura.</w:t>
      </w:r>
    </w:p>
    <w:p w14:paraId="2A661728"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Per le attività di ristorazione si rimanda alla scheda tematica specifica. Non è consentito comunque il consumo di alimenti negli ambienti termali o del centro benessere che non consentano un servizio corrispondente a quello previsto per le attività di ristorazione.</w:t>
      </w:r>
    </w:p>
    <w:p w14:paraId="29931AB8"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0B74DFBC" w14:textId="77777777" w:rsidR="0019267B" w:rsidRPr="003F7DC9" w:rsidRDefault="0019267B" w:rsidP="00557AAB">
      <w:pPr>
        <w:ind w:left="284"/>
        <w:rPr>
          <w:sz w:val="24"/>
          <w:szCs w:val="24"/>
        </w:rPr>
      </w:pPr>
    </w:p>
    <w:p w14:paraId="1DB7EF70" w14:textId="77777777" w:rsidR="0019267B" w:rsidRPr="003F7DC9" w:rsidRDefault="0019267B" w:rsidP="00557AAB">
      <w:pPr>
        <w:ind w:left="284"/>
        <w:rPr>
          <w:b/>
          <w:sz w:val="24"/>
          <w:szCs w:val="24"/>
        </w:rPr>
      </w:pPr>
      <w:r w:rsidRPr="003F7DC9">
        <w:rPr>
          <w:b/>
          <w:color w:val="000000"/>
          <w:sz w:val="20"/>
          <w:szCs w:val="20"/>
        </w:rPr>
        <w:t>TRATTAMENTI ALLA PERSONA (es. fango-balneoterapia, massoterapia)</w:t>
      </w:r>
    </w:p>
    <w:p w14:paraId="346961BF" w14:textId="77777777" w:rsidR="0019267B" w:rsidRPr="003F7DC9" w:rsidRDefault="0019267B" w:rsidP="00557AAB">
      <w:pPr>
        <w:widowControl/>
        <w:numPr>
          <w:ilvl w:val="0"/>
          <w:numId w:val="91"/>
        </w:numPr>
        <w:autoSpaceDE/>
        <w:autoSpaceDN/>
        <w:spacing w:after="200"/>
        <w:ind w:left="284" w:firstLine="0"/>
        <w:jc w:val="both"/>
        <w:rPr>
          <w:color w:val="000000"/>
        </w:rPr>
      </w:pPr>
      <w:r w:rsidRPr="003F7DC9">
        <w:rPr>
          <w:color w:val="000000"/>
          <w:sz w:val="20"/>
          <w:szCs w:val="20"/>
        </w:rPr>
        <w:t>L’operatore e il cliente, per tutto il tempo in cui, per l’espletamento della prestazione, devono mantenere una distanza inferiore a 1 metro devono indossare, compatibilmente con lo specifico servizio, una mascherina a protezione delle vie aeree (fatti salvi, per l’operatore, eventuali dispositivi di protezione individuale aggiuntivi associati a rischi specifici propri della mansione). In particolare per i servizi che richiedono una distanza ravvicinata, l’operatore deve indossare la visiera protettiva e mascherina FFP2 senza valvola.</w:t>
      </w:r>
    </w:p>
    <w:p w14:paraId="49D7AFDB" w14:textId="77777777" w:rsidR="0019267B" w:rsidRPr="003F7DC9" w:rsidRDefault="0019267B" w:rsidP="00557AAB">
      <w:pPr>
        <w:widowControl/>
        <w:numPr>
          <w:ilvl w:val="0"/>
          <w:numId w:val="91"/>
        </w:numPr>
        <w:autoSpaceDE/>
        <w:autoSpaceDN/>
        <w:spacing w:after="200"/>
        <w:ind w:left="284" w:firstLine="0"/>
        <w:jc w:val="both"/>
        <w:rPr>
          <w:color w:val="000000"/>
        </w:rPr>
      </w:pPr>
      <w:r w:rsidRPr="003F7DC9">
        <w:rPr>
          <w:color w:val="000000"/>
          <w:sz w:val="20"/>
          <w:szCs w:val="20"/>
        </w:rPr>
        <w:t>L’operatore deve procedere ad una frequente igiene delle mani e comunque sempre prima e dopo ogni servizio reso al cliente; per ogni servizio deve utilizzare camici/grembiuli possibilmente monouso. I guanti devono essere diversificati fra quelli utilizzati nel trattamento da quelli usualmente utilizzati nel contesto ambientale.</w:t>
      </w:r>
    </w:p>
    <w:p w14:paraId="72824BBB" w14:textId="7B464E54" w:rsidR="0019267B" w:rsidRPr="003F7DC9" w:rsidRDefault="0019267B" w:rsidP="00557AAB">
      <w:pPr>
        <w:widowControl/>
        <w:numPr>
          <w:ilvl w:val="0"/>
          <w:numId w:val="91"/>
        </w:numPr>
        <w:autoSpaceDE/>
        <w:autoSpaceDN/>
        <w:spacing w:after="200"/>
        <w:ind w:left="284" w:firstLine="0"/>
        <w:jc w:val="both"/>
        <w:rPr>
          <w:color w:val="000000"/>
        </w:rPr>
      </w:pPr>
      <w:proofErr w:type="gramStart"/>
      <w:r w:rsidRPr="003F7DC9">
        <w:rPr>
          <w:color w:val="000000"/>
          <w:sz w:val="20"/>
          <w:szCs w:val="20"/>
        </w:rPr>
        <w:t>E’</w:t>
      </w:r>
      <w:proofErr w:type="gramEnd"/>
      <w:r w:rsidRPr="003F7DC9">
        <w:rPr>
          <w:color w:val="000000"/>
          <w:sz w:val="20"/>
          <w:szCs w:val="20"/>
        </w:rPr>
        <w:t xml:space="preserve"> consentito praticare massaggi senza guanti, purchè l’operatore prima e dopo ogni cliente proceda al lavaggio e alla disinfezione delle mani e dell’avambraccio e comunque, durante il massaggio, non si tocchi mai viso, naso, bocca e occhi. Tale raccomandazione vale anche in caso di utilizzo di guanti monouso.</w:t>
      </w:r>
    </w:p>
    <w:p w14:paraId="0BA049B6" w14:textId="77777777" w:rsidR="0019267B" w:rsidRPr="003F7DC9" w:rsidRDefault="0019267B" w:rsidP="00557AAB">
      <w:pPr>
        <w:widowControl/>
        <w:numPr>
          <w:ilvl w:val="0"/>
          <w:numId w:val="91"/>
        </w:numPr>
        <w:autoSpaceDE/>
        <w:autoSpaceDN/>
        <w:spacing w:after="200"/>
        <w:ind w:left="284" w:firstLine="0"/>
        <w:jc w:val="both"/>
        <w:rPr>
          <w:color w:val="000000"/>
        </w:rPr>
      </w:pPr>
      <w:r w:rsidRPr="003F7DC9">
        <w:rPr>
          <w:color w:val="000000"/>
          <w:sz w:val="20"/>
          <w:szCs w:val="20"/>
        </w:rPr>
        <w:t>Per tutti i trattamenti personali e comunque per la fangoterapia è raccomandato l’uso di teli monouso. I lettini, così come le superfici ed eventuali oggetti non monouso, devono essere puliti e disinfettati al termine del trattamento.</w:t>
      </w:r>
    </w:p>
    <w:p w14:paraId="1F387980" w14:textId="77777777" w:rsidR="0019267B" w:rsidRPr="003F7DC9" w:rsidRDefault="0019267B" w:rsidP="00557AAB">
      <w:pPr>
        <w:widowControl/>
        <w:numPr>
          <w:ilvl w:val="0"/>
          <w:numId w:val="91"/>
        </w:numPr>
        <w:autoSpaceDE/>
        <w:autoSpaceDN/>
        <w:spacing w:after="200"/>
        <w:ind w:left="284" w:firstLine="0"/>
        <w:jc w:val="both"/>
      </w:pPr>
      <w:r w:rsidRPr="003F7DC9">
        <w:rPr>
          <w:sz w:val="20"/>
          <w:szCs w:val="20"/>
        </w:rPr>
        <w:t>La stanza/ambiente adibito al trattamento deve essere ad uso singolo o comunque del nucleo familiare o di conviventi che accedono al servizio (ad eccezione dei trattamenti inalatori, di cui ai punti seguenti). Le stanze/ambienti ad uso collettivo devono comunque essere di dimensioni tali da garantire il mantenimento costante della distanza interpersonale di almeno 1 metro sia tra i clienti che tra il personale durante tutte le attività erogate.</w:t>
      </w:r>
    </w:p>
    <w:p w14:paraId="5499E7AF" w14:textId="77777777" w:rsidR="0019267B" w:rsidRPr="003F7DC9" w:rsidRDefault="0019267B" w:rsidP="00557AAB">
      <w:pPr>
        <w:widowControl/>
        <w:numPr>
          <w:ilvl w:val="0"/>
          <w:numId w:val="91"/>
        </w:numPr>
        <w:autoSpaceDE/>
        <w:autoSpaceDN/>
        <w:spacing w:after="200"/>
        <w:ind w:left="284" w:firstLine="0"/>
        <w:jc w:val="both"/>
        <w:rPr>
          <w:color w:val="000000"/>
        </w:rPr>
      </w:pPr>
      <w:r w:rsidRPr="003F7DC9">
        <w:rPr>
          <w:color w:val="000000"/>
          <w:sz w:val="20"/>
          <w:szCs w:val="20"/>
        </w:rPr>
        <w:t>Tra un trattamento e l’altro, areare i locali, garantire pulizia e disinfezione di superfici e ambienti, con particolare attenzione a quelle toccate con maggiore frequenza (es. maniglie, interruttori, corrimano, etc.).</w:t>
      </w:r>
    </w:p>
    <w:p w14:paraId="2F5A09A7" w14:textId="77777777" w:rsidR="0019267B" w:rsidRPr="003F7DC9" w:rsidRDefault="0019267B" w:rsidP="00557AAB">
      <w:pPr>
        <w:widowControl/>
        <w:numPr>
          <w:ilvl w:val="0"/>
          <w:numId w:val="91"/>
        </w:numPr>
        <w:autoSpaceDE/>
        <w:autoSpaceDN/>
        <w:spacing w:after="200"/>
        <w:ind w:left="284" w:firstLine="0"/>
        <w:jc w:val="both"/>
        <w:rPr>
          <w:color w:val="000000"/>
        </w:rPr>
      </w:pPr>
      <w:r w:rsidRPr="003F7DC9">
        <w:rPr>
          <w:color w:val="000000"/>
          <w:sz w:val="20"/>
          <w:szCs w:val="20"/>
        </w:rPr>
        <w:t>Il cliente deve utilizzare mascherina a protezione delle vie aeree durante il trattamento (tranne nella doccia di annettamento e nel caso di applicazione del fango sul viso) e provvedere a corretta igiene delle mani prima di accedere e al termine del trattamento. </w:t>
      </w:r>
    </w:p>
    <w:p w14:paraId="2C3126C8" w14:textId="77777777" w:rsidR="0019267B" w:rsidRPr="003F7DC9" w:rsidRDefault="0019267B" w:rsidP="00557AAB">
      <w:pPr>
        <w:ind w:left="284"/>
        <w:rPr>
          <w:sz w:val="24"/>
          <w:szCs w:val="24"/>
        </w:rPr>
      </w:pPr>
    </w:p>
    <w:p w14:paraId="74A99BB2" w14:textId="77777777" w:rsidR="0019267B" w:rsidRPr="003F7DC9" w:rsidRDefault="0019267B" w:rsidP="00557AAB">
      <w:pPr>
        <w:ind w:left="284"/>
        <w:jc w:val="both"/>
        <w:rPr>
          <w:b/>
          <w:sz w:val="24"/>
          <w:szCs w:val="24"/>
        </w:rPr>
      </w:pPr>
      <w:r w:rsidRPr="003F7DC9">
        <w:rPr>
          <w:b/>
          <w:color w:val="000000"/>
          <w:sz w:val="20"/>
          <w:szCs w:val="20"/>
        </w:rPr>
        <w:t>PISCINE TERMALI</w:t>
      </w:r>
    </w:p>
    <w:p w14:paraId="29C70216" w14:textId="77777777" w:rsidR="0019267B" w:rsidRPr="003F7DC9" w:rsidRDefault="0019267B" w:rsidP="00557AAB">
      <w:pPr>
        <w:widowControl/>
        <w:numPr>
          <w:ilvl w:val="0"/>
          <w:numId w:val="86"/>
        </w:numPr>
        <w:autoSpaceDE/>
        <w:autoSpaceDN/>
        <w:spacing w:after="200"/>
        <w:ind w:left="284" w:firstLine="0"/>
        <w:jc w:val="both"/>
        <w:rPr>
          <w:color w:val="000000"/>
        </w:rPr>
      </w:pPr>
      <w:r w:rsidRPr="003F7DC9">
        <w:rPr>
          <w:color w:val="000000"/>
          <w:sz w:val="20"/>
          <w:szCs w:val="20"/>
        </w:rPr>
        <w:t>Prevedere piano di contingentamento degli accessi alle piscine con particolare attenzione agli ambienti interni e agli spazi chiusi. Prevedere, dove possibile, percorsi obbligati di accesso e uscita dalle piscine e dalle aree verdi per favorire il distanziamento.</w:t>
      </w:r>
    </w:p>
    <w:p w14:paraId="52A7DABC" w14:textId="77777777" w:rsidR="0019267B" w:rsidRPr="003F7DC9" w:rsidRDefault="0019267B" w:rsidP="00557AAB">
      <w:pPr>
        <w:widowControl/>
        <w:numPr>
          <w:ilvl w:val="0"/>
          <w:numId w:val="86"/>
        </w:numPr>
        <w:autoSpaceDE/>
        <w:autoSpaceDN/>
        <w:spacing w:after="200"/>
        <w:ind w:left="284" w:firstLine="0"/>
        <w:jc w:val="both"/>
        <w:rPr>
          <w:color w:val="000000"/>
        </w:rPr>
      </w:pPr>
      <w:r w:rsidRPr="003F7DC9">
        <w:rPr>
          <w:color w:val="000000"/>
          <w:sz w:val="20"/>
          <w:szCs w:val="20"/>
        </w:rPr>
        <w:t>La densità di affollamento in vasca è calcolata con un indice di 7 mq di superficie di acqua a persona per le piscine dove le dimensioni e le regole dell’impianto consentono l’attività natatoria; qualora non sia consentita l’attività natatoria, è sufficiente calcolare un indice di 4 mq di superficie di acqua a persona. Il gestore pertanto è tenuto, in ragione delle aree a disposizione, a calcolare e a gestire le entrate dei frequentatori nell’impianto.</w:t>
      </w:r>
    </w:p>
    <w:p w14:paraId="0C7F48D9" w14:textId="77777777" w:rsidR="0019267B" w:rsidRPr="003F7DC9" w:rsidRDefault="0019267B" w:rsidP="00557AAB">
      <w:pPr>
        <w:widowControl/>
        <w:numPr>
          <w:ilvl w:val="0"/>
          <w:numId w:val="86"/>
        </w:numPr>
        <w:autoSpaceDE/>
        <w:autoSpaceDN/>
        <w:spacing w:after="200"/>
        <w:ind w:left="284" w:firstLine="0"/>
        <w:jc w:val="both"/>
        <w:rPr>
          <w:color w:val="000000"/>
        </w:rPr>
      </w:pPr>
      <w:r w:rsidRPr="003F7DC9">
        <w:rPr>
          <w:color w:val="000000"/>
          <w:sz w:val="20"/>
          <w:szCs w:val="20"/>
        </w:rPr>
        <w:t>Favorire le piscine esterne per le attività collettive (es. acquabike, acquagym) e limitare l’utilizzo di spazi interni. Durante le attività collettive, limitare il numero di partecipanti al fine di garantire il distanziamento interpersonale di almeno 2 metri, con particolare attenzione a quelle che prevedono attività fisica più intensa. Negli ambienti interni, attendere almeno 1 ora tra un’attività collettiva e la seguente, arieggiando adeguatamente il locale.</w:t>
      </w:r>
    </w:p>
    <w:p w14:paraId="0A1A6B8D" w14:textId="77777777" w:rsidR="0019267B" w:rsidRPr="003F7DC9" w:rsidRDefault="0019267B" w:rsidP="00557AAB">
      <w:pPr>
        <w:widowControl/>
        <w:numPr>
          <w:ilvl w:val="0"/>
          <w:numId w:val="86"/>
        </w:numPr>
        <w:autoSpaceDE/>
        <w:autoSpaceDN/>
        <w:spacing w:after="200"/>
        <w:ind w:left="284" w:firstLine="0"/>
        <w:jc w:val="both"/>
        <w:rPr>
          <w:color w:val="000000"/>
        </w:rPr>
      </w:pPr>
      <w:r w:rsidRPr="003F7DC9">
        <w:rPr>
          <w:color w:val="000000"/>
          <w:sz w:val="20"/>
          <w:szCs w:val="20"/>
        </w:rPr>
        <w:t xml:space="preserve">Le vasche o le zone idromassaggio che non possono rispettare le superfici di acqua per persona come al punto precedente dovranno essere utilizzate da un solo bagnante, fatta eccezione per appartenenti allo stesso nucleo familiare o conviventi, persone che occupano la stessa camera o </w:t>
      </w:r>
      <w:r w:rsidRPr="003F7DC9">
        <w:rPr>
          <w:sz w:val="20"/>
          <w:szCs w:val="20"/>
        </w:rPr>
        <w:t>che in base alle disposizioni vigenti non siano soggetti al distanziamento interpersonale. Detto ultimo aspetto afferisce alla responsabilità individuale.</w:t>
      </w:r>
    </w:p>
    <w:p w14:paraId="329CB4F9" w14:textId="77777777" w:rsidR="0019267B" w:rsidRPr="003F7DC9" w:rsidRDefault="0019267B" w:rsidP="00557AAB">
      <w:pPr>
        <w:widowControl/>
        <w:numPr>
          <w:ilvl w:val="0"/>
          <w:numId w:val="86"/>
        </w:numPr>
        <w:autoSpaceDE/>
        <w:autoSpaceDN/>
        <w:spacing w:after="200"/>
        <w:ind w:left="284" w:firstLine="0"/>
        <w:jc w:val="both"/>
        <w:rPr>
          <w:color w:val="000000"/>
        </w:rPr>
      </w:pPr>
      <w:r w:rsidRPr="003F7DC9">
        <w:rPr>
          <w:color w:val="000000"/>
          <w:sz w:val="20"/>
          <w:szCs w:val="20"/>
        </w:rPr>
        <w:t>L’attività di idrokinesiterapia deve essere effettuata quanto più possibile in vasche dedicate, che permettano all’operatore di indicare i movimenti al paziente rimanendo fuori dall’acqua, ad eccezione dei casi in cui la presenza dell’operatore in acqua sia indispensabile (es. assistenza ad un paziente disabile). In tal caso, se possibile, l’operatore e il cliente devono indossare la mascherina per la protezione delle vie respiratorie. Al termine di ogni seduta, eventuali strumenti devono essere disinfettati.</w:t>
      </w:r>
    </w:p>
    <w:p w14:paraId="40D78980" w14:textId="77777777" w:rsidR="0019267B" w:rsidRPr="003F7DC9" w:rsidRDefault="0019267B" w:rsidP="00557AAB">
      <w:pPr>
        <w:widowControl/>
        <w:numPr>
          <w:ilvl w:val="0"/>
          <w:numId w:val="86"/>
        </w:numPr>
        <w:autoSpaceDE/>
        <w:autoSpaceDN/>
        <w:spacing w:after="200"/>
        <w:ind w:left="284" w:firstLine="0"/>
        <w:jc w:val="both"/>
      </w:pPr>
      <w:r w:rsidRPr="003F7DC9">
        <w:rPr>
          <w:sz w:val="20"/>
          <w:szCs w:val="20"/>
        </w:rPr>
        <w:t>Ove previsto, mantenere la concentrazione di disinfettante nell'acqua, nei limiti raccomandati e nel rispetto delle norme e degli standard internazionali, preferibilmente nei limiti superiori della portata. In alternativa, attivare i trattamenti fisici ai limiti superiori della portata o il massimo ricambio dell’acqua in vasca sulla base della portata massima della captazione.</w:t>
      </w:r>
    </w:p>
    <w:p w14:paraId="27C2D38F" w14:textId="77777777" w:rsidR="0019267B" w:rsidRPr="003F7DC9" w:rsidRDefault="0019267B" w:rsidP="00557AAB">
      <w:pPr>
        <w:ind w:left="284"/>
        <w:jc w:val="both"/>
        <w:rPr>
          <w:b/>
          <w:sz w:val="24"/>
          <w:szCs w:val="24"/>
        </w:rPr>
      </w:pPr>
      <w:r w:rsidRPr="003F7DC9">
        <w:rPr>
          <w:b/>
          <w:color w:val="000000"/>
          <w:sz w:val="20"/>
          <w:szCs w:val="20"/>
        </w:rPr>
        <w:t>CENTRI BENESSERE</w:t>
      </w:r>
    </w:p>
    <w:p w14:paraId="783AE98A" w14:textId="77777777" w:rsidR="0019267B" w:rsidRPr="003F7DC9" w:rsidRDefault="0019267B" w:rsidP="00557AAB">
      <w:pPr>
        <w:widowControl/>
        <w:numPr>
          <w:ilvl w:val="0"/>
          <w:numId w:val="73"/>
        </w:numPr>
        <w:autoSpaceDE/>
        <w:autoSpaceDN/>
        <w:spacing w:after="200"/>
        <w:ind w:left="284" w:firstLine="0"/>
        <w:jc w:val="both"/>
        <w:rPr>
          <w:color w:val="000000"/>
        </w:rPr>
      </w:pPr>
      <w:bookmarkStart w:id="2" w:name="_3znysh7" w:colFirst="0" w:colLast="0"/>
      <w:bookmarkEnd w:id="2"/>
      <w:r w:rsidRPr="003F7DC9">
        <w:rPr>
          <w:color w:val="000000"/>
          <w:sz w:val="20"/>
          <w:szCs w:val="20"/>
        </w:rPr>
        <w:t xml:space="preserve">Prevedere il contingentamento degli accessi nei locali per mantenere il distanziamento interpersonale di almeno 2 metri in tutti gli ambienti chiusi, salvo gli appartenenti allo stesso nucleo familiare, conviventi, persone che occupano la stessa camera o </w:t>
      </w:r>
      <w:r w:rsidRPr="003F7DC9">
        <w:rPr>
          <w:sz w:val="20"/>
          <w:szCs w:val="20"/>
        </w:rPr>
        <w:t>che in base alle disposizioni vigenti non siano soggetti al distanziamento interpersonale. Detto ultimo aspetto afferisce alla responsabilità individuale.</w:t>
      </w:r>
      <w:bookmarkStart w:id="3" w:name="_2et92p0" w:colFirst="0" w:colLast="0"/>
      <w:bookmarkEnd w:id="3"/>
    </w:p>
    <w:p w14:paraId="071E561C" w14:textId="77777777" w:rsidR="0019267B" w:rsidRPr="003F7DC9" w:rsidRDefault="0019267B" w:rsidP="00557AAB">
      <w:pPr>
        <w:widowControl/>
        <w:numPr>
          <w:ilvl w:val="0"/>
          <w:numId w:val="73"/>
        </w:numPr>
        <w:autoSpaceDE/>
        <w:autoSpaceDN/>
        <w:spacing w:after="200"/>
        <w:ind w:left="284" w:firstLine="0"/>
        <w:jc w:val="both"/>
        <w:rPr>
          <w:color w:val="000000"/>
        </w:rPr>
      </w:pPr>
      <w:r w:rsidRPr="003F7DC9">
        <w:rPr>
          <w:sz w:val="20"/>
          <w:szCs w:val="20"/>
        </w:rPr>
        <w:t>Inibire l’accesso ad ambienti altamente caldo-umidi (es. bagno turco). Potrà essere consentito l’accesso a tali strutture solo mediante prenotazione con uso esclusivo, purché sia garantita aerazione, pulizia e disinfezione prima di ogni ulteriore utilizzo. Diversamente, è consentito l’utilizzo della sauna con caldo a secco e temperatura regolata in modo da essere sempre compresa tra 80 e 90 °C; dovrà essere previsto un accesso alla sauna con una numerosità proporzionata alla superficie, assicurando il distanziamento interpersonale di almeno un metro; la sauna dovrà essere sottoposta a ricambio d’aria naturale prima di ogni turno evitando il ricircolo dell’aria; la sauna inoltre dovrà essere soggetta a pulizia e disinfezione prima di ogni turno.</w:t>
      </w:r>
    </w:p>
    <w:p w14:paraId="31DA3721" w14:textId="77777777" w:rsidR="0019267B" w:rsidRPr="003F7DC9" w:rsidRDefault="0019267B" w:rsidP="00557AAB">
      <w:pPr>
        <w:widowControl/>
        <w:numPr>
          <w:ilvl w:val="0"/>
          <w:numId w:val="73"/>
        </w:numPr>
        <w:autoSpaceDE/>
        <w:autoSpaceDN/>
        <w:spacing w:after="200"/>
        <w:ind w:left="284" w:firstLine="0"/>
        <w:jc w:val="both"/>
        <w:rPr>
          <w:color w:val="000000"/>
        </w:rPr>
      </w:pPr>
      <w:r w:rsidRPr="003F7DC9">
        <w:rPr>
          <w:color w:val="000000"/>
          <w:sz w:val="20"/>
          <w:szCs w:val="20"/>
        </w:rPr>
        <w:t>Per i clienti, uso della mascherina obbligatorio nelle zone interne di attesa e comunque secondo le indicazioni esposte dalla struttura.</w:t>
      </w:r>
    </w:p>
    <w:p w14:paraId="1B81C75B" w14:textId="77777777" w:rsidR="0019267B" w:rsidRPr="003F7DC9" w:rsidRDefault="0019267B" w:rsidP="00557AAB">
      <w:pPr>
        <w:ind w:left="284"/>
        <w:jc w:val="both"/>
        <w:rPr>
          <w:b/>
          <w:sz w:val="24"/>
          <w:szCs w:val="24"/>
        </w:rPr>
      </w:pPr>
      <w:r w:rsidRPr="003F7DC9">
        <w:rPr>
          <w:b/>
          <w:color w:val="000000"/>
          <w:sz w:val="20"/>
          <w:szCs w:val="20"/>
        </w:rPr>
        <w:t>TRATTAMENTI INALATORI</w:t>
      </w:r>
    </w:p>
    <w:p w14:paraId="5CC9A3C8" w14:textId="77777777" w:rsidR="0019267B" w:rsidRPr="003F7DC9" w:rsidRDefault="0019267B" w:rsidP="00557AAB">
      <w:pPr>
        <w:widowControl/>
        <w:numPr>
          <w:ilvl w:val="0"/>
          <w:numId w:val="81"/>
        </w:numPr>
        <w:autoSpaceDE/>
        <w:autoSpaceDN/>
        <w:spacing w:after="200"/>
        <w:ind w:left="284" w:firstLine="0"/>
        <w:jc w:val="both"/>
        <w:rPr>
          <w:color w:val="000000"/>
        </w:rPr>
      </w:pPr>
      <w:r w:rsidRPr="003F7DC9">
        <w:rPr>
          <w:color w:val="000000"/>
          <w:sz w:val="20"/>
          <w:szCs w:val="20"/>
        </w:rPr>
        <w:t>Relativamente alle terapie inalatorie ricomprese nei LEA, finalizzate al trattamento di patologie otorinolaringoiatriche e respiratorie e che siano individuali, gli stabilimenti dovranno garantire, oltre ad un’anamnesi molto accurata e specifica relativamente alla presenza di sintomi COVID-19 correlati ed eventuali contatti noti con casi di COVID-19, le seguenti misure:</w:t>
      </w:r>
    </w:p>
    <w:p w14:paraId="3E9D1290" w14:textId="77777777" w:rsidR="0019267B" w:rsidRPr="003F7DC9" w:rsidRDefault="0019267B" w:rsidP="00557AAB">
      <w:pPr>
        <w:widowControl/>
        <w:numPr>
          <w:ilvl w:val="1"/>
          <w:numId w:val="81"/>
        </w:numPr>
        <w:autoSpaceDE/>
        <w:autoSpaceDN/>
        <w:spacing w:after="200"/>
        <w:ind w:left="284" w:firstLine="0"/>
        <w:jc w:val="both"/>
        <w:rPr>
          <w:color w:val="000000"/>
        </w:rPr>
      </w:pPr>
      <w:r w:rsidRPr="003F7DC9">
        <w:rPr>
          <w:color w:val="000000"/>
          <w:sz w:val="20"/>
          <w:szCs w:val="20"/>
        </w:rPr>
        <w:t>tutte le terapie siano effettuate nel rispetto delle distanze interpersonali (da garantire anche con l’occupazione alterna delle postazioni).</w:t>
      </w:r>
    </w:p>
    <w:p w14:paraId="2ADDEF29" w14:textId="77777777" w:rsidR="0019267B" w:rsidRPr="003F7DC9" w:rsidRDefault="0019267B" w:rsidP="00557AAB">
      <w:pPr>
        <w:widowControl/>
        <w:numPr>
          <w:ilvl w:val="1"/>
          <w:numId w:val="81"/>
        </w:numPr>
        <w:autoSpaceDE/>
        <w:autoSpaceDN/>
        <w:spacing w:after="200"/>
        <w:ind w:left="284" w:firstLine="0"/>
        <w:jc w:val="both"/>
        <w:rPr>
          <w:color w:val="000000"/>
        </w:rPr>
      </w:pPr>
      <w:r w:rsidRPr="003F7DC9">
        <w:rPr>
          <w:color w:val="000000"/>
          <w:sz w:val="20"/>
          <w:szCs w:val="20"/>
        </w:rPr>
        <w:t>le postazioni vengano sanificate accuratamente tra l’erogazione della prestazione a un paziente e il successivo, definendo protocolli di verifica dell’efficacia della sanificazione.</w:t>
      </w:r>
    </w:p>
    <w:p w14:paraId="1F2CD15C" w14:textId="77777777" w:rsidR="0019267B" w:rsidRPr="003F7DC9" w:rsidRDefault="0019267B" w:rsidP="00557AAB">
      <w:pPr>
        <w:widowControl/>
        <w:numPr>
          <w:ilvl w:val="1"/>
          <w:numId w:val="81"/>
        </w:numPr>
        <w:autoSpaceDE/>
        <w:autoSpaceDN/>
        <w:spacing w:after="200"/>
        <w:ind w:left="284" w:firstLine="0"/>
        <w:jc w:val="both"/>
        <w:rPr>
          <w:color w:val="000000"/>
        </w:rPr>
      </w:pPr>
      <w:r w:rsidRPr="003F7DC9">
        <w:rPr>
          <w:color w:val="000000"/>
          <w:sz w:val="20"/>
          <w:szCs w:val="20"/>
        </w:rPr>
        <w:t xml:space="preserve">i locali devono essere dotati di efficiente ricambio d’aria, come previsto dalla vigente normativa e dalle indicazioni in materia dell’ISS, al fine di garantire sia la circolazione dell’aria che gli opportuni ricambi. </w:t>
      </w:r>
    </w:p>
    <w:p w14:paraId="15688B9E" w14:textId="77777777" w:rsidR="0019267B" w:rsidRPr="003F7DC9" w:rsidRDefault="0019267B" w:rsidP="00557AAB">
      <w:pPr>
        <w:widowControl/>
        <w:numPr>
          <w:ilvl w:val="0"/>
          <w:numId w:val="81"/>
        </w:numPr>
        <w:autoSpaceDE/>
        <w:autoSpaceDN/>
        <w:spacing w:after="200"/>
        <w:ind w:left="284" w:firstLine="0"/>
        <w:jc w:val="both"/>
        <w:rPr>
          <w:color w:val="000000"/>
        </w:rPr>
      </w:pPr>
      <w:r w:rsidRPr="003F7DC9">
        <w:rPr>
          <w:color w:val="000000"/>
          <w:sz w:val="20"/>
          <w:szCs w:val="20"/>
        </w:rPr>
        <w:t>Sono inibiti i trattamenti inalatori in forma collettiva, l’antroterapia in stufa o grotta, le inalazioni a getto di vapore, a meno che lo stabilimento disponga di postazioni singole isolate e si provveda alla sanificazione completa dell’ambiente fra un paziente e il successivo.</w:t>
      </w:r>
      <w:r w:rsidRPr="003F7DC9">
        <w:rPr>
          <w:color w:val="000000"/>
          <w:sz w:val="28"/>
          <w:szCs w:val="28"/>
        </w:rPr>
        <w:t xml:space="preserve"> </w:t>
      </w:r>
    </w:p>
    <w:p w14:paraId="66C0F407" w14:textId="77777777" w:rsidR="0019267B" w:rsidRPr="003F7DC9" w:rsidRDefault="0019267B" w:rsidP="00557AAB">
      <w:pPr>
        <w:ind w:left="284"/>
        <w:rPr>
          <w:color w:val="366091"/>
          <w:sz w:val="28"/>
          <w:szCs w:val="28"/>
        </w:rPr>
      </w:pPr>
    </w:p>
    <w:p w14:paraId="135EA343" w14:textId="77777777" w:rsidR="0019267B" w:rsidRPr="003F7DC9" w:rsidRDefault="0019267B" w:rsidP="000418E1">
      <w:pPr>
        <w:spacing w:after="160"/>
        <w:ind w:left="1276"/>
        <w:jc w:val="center"/>
        <w:rPr>
          <w:color w:val="366091"/>
          <w:sz w:val="28"/>
          <w:szCs w:val="28"/>
        </w:rPr>
      </w:pPr>
      <w:r w:rsidRPr="003F7DC9">
        <w:rPr>
          <w:b/>
          <w:color w:val="366091"/>
          <w:sz w:val="28"/>
          <w:szCs w:val="28"/>
        </w:rPr>
        <w:t>PROFESSIONI DELLA MONTAGNA (guide alpine e maestri di sci) e GUIDE TURISTICHE</w:t>
      </w:r>
      <w:r w:rsidR="00667E3C">
        <w:pict w14:anchorId="0ACA0009">
          <v:rect id="_x0000_i1047" style="width:0;height:1.5pt" o:hralign="center" o:hrstd="t" o:hr="t" fillcolor="#a0a0a0" stroked="f"/>
        </w:pict>
      </w:r>
    </w:p>
    <w:p w14:paraId="30A9F857" w14:textId="77777777" w:rsidR="0019267B" w:rsidRPr="003F7DC9" w:rsidRDefault="0019267B" w:rsidP="003910B5">
      <w:pPr>
        <w:ind w:left="284"/>
        <w:rPr>
          <w:b/>
          <w:sz w:val="20"/>
          <w:szCs w:val="20"/>
        </w:rPr>
      </w:pPr>
      <w:r w:rsidRPr="003F7DC9">
        <w:rPr>
          <w:b/>
          <w:sz w:val="20"/>
          <w:szCs w:val="20"/>
        </w:rPr>
        <w:t>PROFESSIONI DELLA MONTAGNA (guide alpine e maestri di sci)</w:t>
      </w:r>
    </w:p>
    <w:p w14:paraId="03A8E186"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color w:val="000000"/>
          <w:sz w:val="20"/>
          <w:szCs w:val="20"/>
        </w:rPr>
        <w:t>Prima dell’inizio delle attività giornaliere i partecipanti ai corsi di abilitazione tecnica all’esercizio della professione ed aggiornamento professionale potrà essere rilevata la temperatura.</w:t>
      </w:r>
    </w:p>
    <w:p w14:paraId="00E082D6"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Predisporre una adeguata informazione sulle misure di prevenzione, comprensibile anche per gli utenti di altra nazionalità.</w:t>
      </w:r>
    </w:p>
    <w:p w14:paraId="40080536"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Svolgimento dell’attività con piccoli gruppi di partecipanti.</w:t>
      </w:r>
    </w:p>
    <w:p w14:paraId="0EBCCEAD"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Lavaggio o disinfezione frequente delle mani.</w:t>
      </w:r>
    </w:p>
    <w:p w14:paraId="7C516A8E"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Divieto di scambio di cibo e bevande.</w:t>
      </w:r>
    </w:p>
    <w:p w14:paraId="5A71D421"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Redigere un programma delle attività il più possibile pianificato ovvero con prenotazione; mantenere l’elenco delle presenze per un periodo di 14 giorni.</w:t>
      </w:r>
    </w:p>
    <w:p w14:paraId="5BE3CA48"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Divieto di scambio di abbigliamento ed attrezzature (es. imbragatura, casco, picozza, maschera, occhiali, sci, bastoncini).</w:t>
      </w:r>
    </w:p>
    <w:p w14:paraId="4CD41342"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Divieto di scambio di dispositivi accessori di sicurezza utilizzati (radio, attrezzatura ARVA, sciolina).</w:t>
      </w:r>
    </w:p>
    <w:p w14:paraId="7EF3A26A"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Uso di magnesite liquida a base alcoolica nelle arrampicate.</w:t>
      </w:r>
    </w:p>
    <w:p w14:paraId="63AABBBC"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Disinfezione delle attrezzature secondo le indicazioni dei costruttori.</w:t>
      </w:r>
    </w:p>
    <w:p w14:paraId="27F1059F"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Rispetto del distanziamento interpersonale di almeno due metri e del divieto di assembramento.</w:t>
      </w:r>
    </w:p>
    <w:p w14:paraId="647174EF" w14:textId="77777777" w:rsidR="0019267B" w:rsidRPr="003F7DC9" w:rsidRDefault="0019267B" w:rsidP="003910B5">
      <w:pPr>
        <w:ind w:left="284"/>
        <w:rPr>
          <w:color w:val="FF0000"/>
          <w:sz w:val="20"/>
          <w:szCs w:val="20"/>
        </w:rPr>
      </w:pPr>
    </w:p>
    <w:p w14:paraId="6F9FDC4C" w14:textId="77777777" w:rsidR="0019267B" w:rsidRPr="003F7DC9" w:rsidRDefault="0019267B" w:rsidP="003910B5">
      <w:pPr>
        <w:ind w:left="284"/>
        <w:rPr>
          <w:b/>
          <w:sz w:val="20"/>
          <w:szCs w:val="20"/>
        </w:rPr>
      </w:pPr>
      <w:r w:rsidRPr="003F7DC9">
        <w:rPr>
          <w:b/>
          <w:sz w:val="20"/>
          <w:szCs w:val="20"/>
        </w:rPr>
        <w:t>GUIDE TURISTICHE</w:t>
      </w:r>
    </w:p>
    <w:p w14:paraId="62D349E4" w14:textId="77777777" w:rsidR="0019267B" w:rsidRPr="003F7DC9" w:rsidRDefault="0019267B" w:rsidP="003910B5">
      <w:pPr>
        <w:ind w:left="284"/>
        <w:jc w:val="both"/>
        <w:rPr>
          <w:sz w:val="20"/>
          <w:szCs w:val="20"/>
        </w:rPr>
      </w:pPr>
      <w:r w:rsidRPr="003F7DC9">
        <w:rPr>
          <w:sz w:val="20"/>
          <w:szCs w:val="20"/>
        </w:rPr>
        <w:t>Nel rispetto delle misure di carattere generale per Musei, archivi e biblioteche, si riportano le seguenti indicazioni integrative specifiche.</w:t>
      </w:r>
    </w:p>
    <w:p w14:paraId="5EC69A73"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Uso mascherina per guida e per i partecipanti.</w:t>
      </w:r>
    </w:p>
    <w:p w14:paraId="042019D4"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Ricorso frequente all’igiene delle mani.</w:t>
      </w:r>
    </w:p>
    <w:p w14:paraId="5E8B8AA4"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Rispetto delle regole di distanziamento e del divieto di assembramento.</w:t>
      </w:r>
    </w:p>
    <w:p w14:paraId="2A52B15C"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Predisporre una adeguata informazione sulle tutte le misure di prevenzione da adottare.</w:t>
      </w:r>
    </w:p>
    <w:p w14:paraId="416AF2F5"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Redigere un programma delle attività il più possibile pianificato ovvero con prenotazione; mantenere l’elenco delle presenze per un periodo di 14 giorni.</w:t>
      </w:r>
    </w:p>
    <w:p w14:paraId="3EF7875B"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Organizzare l’attività con piccoli gruppi di partecipanti.</w:t>
      </w:r>
    </w:p>
    <w:p w14:paraId="39108C8B"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Eventuali audioguide o supporti informativi potranno essere utilizzati solo se adeguatamente disinfettati al termine di ogni utilizzo.</w:t>
      </w:r>
    </w:p>
    <w:p w14:paraId="4AEC8C35"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Favorire l’utilizzo di dispositivi personali per la fruizione delle informazioni.</w:t>
      </w:r>
    </w:p>
    <w:p w14:paraId="6FCBB3AE"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La disponibilità di depliant e altro informativo cartaceo è subordinato all’invio on line ai partecipanti prima dell’avvio dell’iniziativa turistica.</w:t>
      </w:r>
    </w:p>
    <w:p w14:paraId="74B8FFA9" w14:textId="77777777" w:rsidR="0019267B" w:rsidRPr="003F7DC9" w:rsidRDefault="0019267B" w:rsidP="003910B5">
      <w:pPr>
        <w:spacing w:after="160"/>
        <w:ind w:left="284"/>
        <w:rPr>
          <w:sz w:val="24"/>
          <w:szCs w:val="24"/>
        </w:rPr>
      </w:pPr>
      <w:r w:rsidRPr="003F7DC9">
        <w:br w:type="page"/>
      </w:r>
    </w:p>
    <w:p w14:paraId="7834F47F" w14:textId="77777777" w:rsidR="0019267B" w:rsidRPr="003F7DC9" w:rsidRDefault="0019267B" w:rsidP="000418E1">
      <w:pPr>
        <w:spacing w:after="160"/>
        <w:ind w:left="284"/>
        <w:jc w:val="center"/>
        <w:rPr>
          <w:color w:val="366091"/>
          <w:sz w:val="28"/>
          <w:szCs w:val="28"/>
        </w:rPr>
      </w:pPr>
      <w:r w:rsidRPr="003F7DC9">
        <w:rPr>
          <w:b/>
          <w:color w:val="366091"/>
          <w:sz w:val="28"/>
          <w:szCs w:val="28"/>
        </w:rPr>
        <w:lastRenderedPageBreak/>
        <w:t>CONGRESSI E GRANDI EVENTI FIERISTICI</w:t>
      </w:r>
      <w:r w:rsidR="00667E3C">
        <w:pict w14:anchorId="02702121">
          <v:rect id="_x0000_i1048" style="width:0;height:1.5pt" o:hralign="center" o:hrstd="t" o:hr="t" fillcolor="#a0a0a0" stroked="f"/>
        </w:pict>
      </w:r>
    </w:p>
    <w:p w14:paraId="2294A0F4" w14:textId="77777777" w:rsidR="0019267B" w:rsidRPr="003F7DC9" w:rsidRDefault="0019267B" w:rsidP="003910B5">
      <w:pPr>
        <w:ind w:left="284"/>
        <w:rPr>
          <w:sz w:val="20"/>
          <w:szCs w:val="20"/>
        </w:rPr>
      </w:pPr>
    </w:p>
    <w:p w14:paraId="3AEF6B03" w14:textId="77777777" w:rsidR="0019267B" w:rsidRPr="003F7DC9" w:rsidRDefault="0019267B" w:rsidP="003910B5">
      <w:pPr>
        <w:ind w:left="284"/>
        <w:jc w:val="both"/>
        <w:rPr>
          <w:sz w:val="20"/>
          <w:szCs w:val="20"/>
        </w:rPr>
      </w:pPr>
      <w:r w:rsidRPr="003F7DC9">
        <w:rPr>
          <w:sz w:val="20"/>
          <w:szCs w:val="20"/>
        </w:rPr>
        <w:t>Le presenti indicazioni si applicano a: convegni, congressi, grandi eventi fieristici, convention aziendali ed eventi ad essi assimilabili.</w:t>
      </w:r>
    </w:p>
    <w:p w14:paraId="0DE918AD" w14:textId="77777777" w:rsidR="0019267B" w:rsidRPr="003F7DC9" w:rsidRDefault="0019267B" w:rsidP="003910B5">
      <w:pPr>
        <w:ind w:left="284"/>
        <w:jc w:val="both"/>
        <w:rPr>
          <w:sz w:val="20"/>
          <w:szCs w:val="20"/>
        </w:rPr>
      </w:pPr>
      <w:r w:rsidRPr="003F7DC9">
        <w:rPr>
          <w:sz w:val="20"/>
          <w:szCs w:val="20"/>
        </w:rPr>
        <w:t>Tali indicazioni vanno integrate, in funzione dello specifico contesto, con quelle relative alla ristorazione (con particolare riferimento alle modalità di somministrazione a buffet).</w:t>
      </w:r>
    </w:p>
    <w:p w14:paraId="42645C5F"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 xml:space="preserve">Il numero massimo dei partecipanti all’evento dovrà essere valutato dagli organizzatori in base alla capienza degli spazi individuati, per poter ridurre l’affollamento e assicurare il distanziamento interpersonale. </w:t>
      </w:r>
    </w:p>
    <w:p w14:paraId="1F3872D8"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Riorganizzare gli spazi,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aspetto afferisce alla responsabilità individuale. Se possibile organizzare percorsi separati per l’entrata e per l’uscita.</w:t>
      </w:r>
    </w:p>
    <w:p w14:paraId="539A8323"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69A5B82B"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Promuovere l’utilizzo di tecnologie digitali al fine di automatizzare i processi organizzativi e partecipativi (es. sistema di prenotazione, pagamento tickets, compilazione di modulistica, stampa di sistemi di riconoscimento, sistema di registrazione degli ingressi, effettuazione di test valutativi e di gradimento, consegna attestati di partecipazione) al fine di evitare prevedibili assembramenti, e nel rispetto della privacy mantenere un registro delle presenze per una durata di 14 giorni. La postazione dedicata alla segreteria e accoglienza, laddove non già dotata di barriere fisiche (es. schermi), dovrà essere eventualmente adeguata. Consentire l’accesso solo agli utenti correttamente registrati.</w:t>
      </w:r>
    </w:p>
    <w:p w14:paraId="15973D63"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 xml:space="preserve">Potrà essere rilevata la temperatura corporea, impedendo l’accesso in caso di temperatura &gt; 37,5 °C. </w:t>
      </w:r>
    </w:p>
    <w:p w14:paraId="661ACACA"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Nei guardaroba, gli indumenti e oggetti personali devono essere riposti in appositi sacchetti porta abiti.</w:t>
      </w:r>
    </w:p>
    <w:p w14:paraId="2CE2A0B1"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È necessario rendere disponibili prodotti per l’igiene delle mani per gli utenti e per il personale in più punti delle aree (es. biglietteria, sale, aule, servizi igienici, etc.), e promuoverne l’utilizzo frequente.</w:t>
      </w:r>
    </w:p>
    <w:p w14:paraId="0D3B8311"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Nelle sale convegno, garantire l’occupazione dei posti a sedere in modo da favorire il distanziamento minimo di almeno 1 metro; tale distanza può essere ridotta solo ricorrendo a barriere fisiche adeguate a prevenire il contagio tramite droplet. Il tavolo dei relatori e il podio per le presentazioni dovranno essere riorganizzati in modo da consentire una distanza di sicurezza che consenta a relatori/moderatori di intervenire senza l’uso della mascherina.</w:t>
      </w:r>
    </w:p>
    <w:p w14:paraId="3F1FD1B5"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I dispositivi e le attrezzature a disposizione di relatori, moderatori e uditori (es. microfoni, tastiere, mouse, puntatori laser, etc) devono essere disinfettati prima dell'utilizzo iniziale verificando che siano disconnessi dal collegamento elettrico. Successivamente devono essere protetti da possibili contaminazioni da una pellicola per uso alimentare o clinico da sostituire possibilmente ad ogni utilizzatore.</w:t>
      </w:r>
    </w:p>
    <w:p w14:paraId="42BCDEE0"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 xml:space="preserve">Tutti gli uditori e il personale addetto all’assistenza (es. personale dedicato all’accettazione, personale tecnico, tutor d’aula), considerata la condivisione prolungata del medesimo ambiente, dovranno indossare la mascherina a protezione delle vie respiratorie per tutta la durata delle attività e procedere ad una frequente igiene delle mani con soluzioni igienizzanti. </w:t>
      </w:r>
    </w:p>
    <w:p w14:paraId="62BF1436"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Nelle aree poster, riorganizzare gli spazi in modo da favorire il rispetto del distanziamento interpersonale, valutando il contingentamento degli accessi, e promuovere la fruizione in remoto del materiale da parte dei partecipanti. Eventuali materiali informativi e scientifici potranno essere resi disponibili preferibilmente in espositori con modalità self-service (cui il visitatore accede previa igienizzazione delle mani) o ricorrendo a sistemi digitali.</w:t>
      </w:r>
    </w:p>
    <w:p w14:paraId="5777377A"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Nelle aree espositive, riorganizzare gli spazi tra le aree dei singoli espositori in modo da favorire il rispetto del distanziamento interpersonale, valutando il contingentamento degli accessi ai singoli stand. Eventuali materiali informativi, promozionali, gadget potranno essere resi disponibili preferibilmente in espositori con modalità self-service (cui il visitatore accede previa igienizzazione delle mani) o ricorrendo a sistemi digitali.</w:t>
      </w:r>
    </w:p>
    <w:p w14:paraId="139837B0"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Dovrà essere garantita la regolare pulizia e disinfezione degli ambienti, in ogni caso al termine di ogni attività di un gruppo di utenti, con particolare attenzione alle superfici più frequentemente toccate, ai servizi igienici e alle parti comuni (es. aree ristoro, tastiere dei distributori automatici di bevande e snack).</w:t>
      </w:r>
    </w:p>
    <w:p w14:paraId="519D11C9"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 xml:space="preserve">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w:t>
      </w:r>
      <w:r w:rsidRPr="003F7DC9">
        <w:rPr>
          <w:sz w:val="20"/>
          <w:szCs w:val="20"/>
        </w:rPr>
        <w:lastRenderedPageBreak/>
        <w:t>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11C0245D" w14:textId="77777777" w:rsidR="0019267B" w:rsidRPr="003F7DC9" w:rsidRDefault="0019267B" w:rsidP="003910B5">
      <w:pPr>
        <w:pBdr>
          <w:top w:val="nil"/>
          <w:left w:val="nil"/>
          <w:bottom w:val="nil"/>
          <w:right w:val="nil"/>
          <w:between w:val="nil"/>
        </w:pBdr>
        <w:ind w:left="284"/>
        <w:jc w:val="both"/>
        <w:rPr>
          <w:sz w:val="28"/>
          <w:szCs w:val="28"/>
        </w:rPr>
      </w:pPr>
    </w:p>
    <w:p w14:paraId="133FBD2F" w14:textId="77777777" w:rsidR="0019267B" w:rsidRPr="003F7DC9" w:rsidRDefault="0019267B" w:rsidP="003910B5">
      <w:pPr>
        <w:pBdr>
          <w:top w:val="nil"/>
          <w:left w:val="nil"/>
          <w:bottom w:val="nil"/>
          <w:right w:val="nil"/>
          <w:between w:val="nil"/>
        </w:pBdr>
        <w:ind w:left="284"/>
        <w:jc w:val="both"/>
        <w:rPr>
          <w:sz w:val="28"/>
          <w:szCs w:val="28"/>
        </w:rPr>
      </w:pPr>
    </w:p>
    <w:p w14:paraId="0F496CCC" w14:textId="77777777" w:rsidR="0019267B" w:rsidRPr="003F7DC9" w:rsidRDefault="0019267B" w:rsidP="003910B5">
      <w:pPr>
        <w:pStyle w:val="Titolo2"/>
        <w:spacing w:before="40" w:after="80"/>
        <w:ind w:left="284"/>
        <w:jc w:val="both"/>
        <w:rPr>
          <w:rFonts w:ascii="Calibri" w:eastAsia="Calibri" w:hAnsi="Calibri" w:cs="Calibri"/>
          <w:b w:val="0"/>
          <w:color w:val="366091"/>
          <w:sz w:val="28"/>
          <w:szCs w:val="28"/>
        </w:rPr>
      </w:pPr>
      <w:bookmarkStart w:id="4" w:name="_tyjcwt" w:colFirst="0" w:colLast="0"/>
      <w:bookmarkEnd w:id="4"/>
      <w:r w:rsidRPr="003F7DC9">
        <w:br w:type="page"/>
      </w:r>
    </w:p>
    <w:p w14:paraId="0EDF94D8" w14:textId="77777777" w:rsidR="0019267B" w:rsidRPr="003F7DC9" w:rsidRDefault="0019267B" w:rsidP="000418E1">
      <w:pPr>
        <w:pStyle w:val="Titolo2"/>
        <w:spacing w:before="40" w:after="80"/>
        <w:ind w:left="1276"/>
        <w:rPr>
          <w:rFonts w:ascii="Calibri" w:eastAsia="Calibri" w:hAnsi="Calibri" w:cs="Calibri"/>
          <w:color w:val="000000"/>
          <w:sz w:val="28"/>
          <w:szCs w:val="28"/>
        </w:rPr>
      </w:pPr>
      <w:bookmarkStart w:id="5" w:name="_3dy6vkm" w:colFirst="0" w:colLast="0"/>
      <w:bookmarkEnd w:id="5"/>
      <w:r w:rsidRPr="003F7DC9">
        <w:rPr>
          <w:rFonts w:ascii="Calibri" w:eastAsia="Calibri" w:hAnsi="Calibri" w:cs="Calibri"/>
          <w:color w:val="366091"/>
          <w:sz w:val="28"/>
          <w:szCs w:val="28"/>
        </w:rPr>
        <w:lastRenderedPageBreak/>
        <w:t>SALE SLOT, SALE GIOCHI, SALE BINGO E SALE SCOMMESSE</w:t>
      </w:r>
    </w:p>
    <w:p w14:paraId="325DE7EE" w14:textId="77777777" w:rsidR="0019267B" w:rsidRPr="003F7DC9" w:rsidRDefault="00667E3C" w:rsidP="00547F09">
      <w:pPr>
        <w:pStyle w:val="Titolo2"/>
        <w:spacing w:before="40" w:after="80"/>
        <w:ind w:left="1276"/>
        <w:rPr>
          <w:rFonts w:ascii="Calibri" w:eastAsia="Calibri" w:hAnsi="Calibri" w:cs="Calibri"/>
          <w:b w:val="0"/>
          <w:color w:val="000000"/>
          <w:sz w:val="34"/>
          <w:szCs w:val="34"/>
        </w:rPr>
      </w:pPr>
      <w:bookmarkStart w:id="6" w:name="_1t3h5sf" w:colFirst="0" w:colLast="0"/>
      <w:bookmarkEnd w:id="6"/>
      <w:r>
        <w:pict w14:anchorId="22B3A9E2">
          <v:rect id="_x0000_i1049" style="width:0;height:1.5pt" o:hralign="center" o:hrstd="t" o:hr="t" fillcolor="#a0a0a0" stroked="f"/>
        </w:pict>
      </w:r>
    </w:p>
    <w:p w14:paraId="5797578C" w14:textId="77777777" w:rsidR="0019267B" w:rsidRPr="003F7DC9" w:rsidRDefault="0019267B" w:rsidP="003910B5">
      <w:pPr>
        <w:ind w:left="284"/>
        <w:jc w:val="both"/>
        <w:rPr>
          <w:sz w:val="20"/>
          <w:szCs w:val="20"/>
        </w:rPr>
      </w:pPr>
      <w:r w:rsidRPr="003F7DC9">
        <w:rPr>
          <w:sz w:val="20"/>
          <w:szCs w:val="20"/>
        </w:rPr>
        <w:t>Le presenti indicazioni si applicano a sale slot, sale giochi, sale bingo e sale scommesse; per quanto riguarda attività complementari (e. ristorazione) si fa riferimento ai protocolli specifici.</w:t>
      </w:r>
    </w:p>
    <w:p w14:paraId="640677A4"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6728A9FD"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Potrà essere rilevata la temperatura corporea, impedendo l’accesso in caso di temperatura &gt; 37,5 °C.</w:t>
      </w:r>
    </w:p>
    <w:p w14:paraId="1E0E3FD4"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Riorganizzare gli spazi e la dislocazione delle apparecchiature (giochi, terminali ed apparecchi VLT/AWP, tavoli del bingo, ecc.)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In caso di presenza di minori che necessitano di accompagnamento consentire l’accesso a un solo accompagnatore per bambino. Se possibile organizzare percorsi separati per l’entrata e per l’uscita.</w:t>
      </w:r>
    </w:p>
    <w:p w14:paraId="23B37797"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Il gestore è tenuto, in ragione delle aree a disposizione, a calcolare e a gestire le entrate dei clienti in tutte le aree (comprese le aree distributori di bevande e/o snack, aree fumatori, ecc.) per evitare assembramenti, come indicato al punto precedente.</w:t>
      </w:r>
    </w:p>
    <w:p w14:paraId="36FFB1F3"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Laddove possibile, privilegiare l’utilizzo degli spazi esterni (giardini, terrazze, plateatici), sempre nel rispetto del distanziamento di almeno 1 metro.</w:t>
      </w:r>
    </w:p>
    <w:p w14:paraId="0A5A85CE"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Il personale di servizio deve utilizzare la mascherina e deve procedere ad una frequente igienizzazione delle mani.</w:t>
      </w:r>
    </w:p>
    <w:p w14:paraId="4DCBF119"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La postazione dedicata alla cassa può essere dotata di barriere fisiche (es. schermi); in alternativa il personale deve indossare la mascherina e avere a disposizione gel igienizzante per le mani. In ogni caso, favorire modalità di pagamento elettroniche.</w:t>
      </w:r>
    </w:p>
    <w:p w14:paraId="23ED2DF1"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Dotare il locale di dispenser con soluzioni igienizzanti per l’igiene delle mani dei clienti in punti ben visibili all’entrata, prevedendo l’obbligo di frizionarsi le mani già in entrata. Altresì prevedere la collocazione di dispenser in vari punti del locale in modo da favorire da parte dei frequentatori l’igiene delle mani prima dell’utilizzo di ogni gioco/attrezzatura.</w:t>
      </w:r>
    </w:p>
    <w:p w14:paraId="5D083291"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I clienti dovranno indossare la mascherina negli ambienti al chiuso e all’esterno tutte le volte che non è possibile rispettare la distanza interpersonale di 1 metro.</w:t>
      </w:r>
    </w:p>
    <w:p w14:paraId="1E88D179" w14:textId="5337DBA2"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Periodicamente (almeno ogni ora), è necessario assicurare pulizia e disinfezione delle superfici dei giochi a contatto con le mani (pulsantiere, maniglie, ecc).</w:t>
      </w:r>
    </w:p>
    <w:p w14:paraId="01D8DEE9"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Le apparecchiature che non possono essere pulite e disinfettate non devono essere usate. Non possono altresì essere usati i giochi a uso collettivo in cui non sia possibile il distanziamento interpersonale di almeno 1 metro.</w:t>
      </w:r>
    </w:p>
    <w:p w14:paraId="77EC3CD9"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3CE7577B" w14:textId="77777777" w:rsidR="0019267B" w:rsidRPr="003F7DC9" w:rsidRDefault="0019267B" w:rsidP="003910B5">
      <w:pPr>
        <w:spacing w:before="240"/>
        <w:ind w:left="284"/>
        <w:jc w:val="both"/>
        <w:rPr>
          <w:sz w:val="20"/>
          <w:szCs w:val="20"/>
        </w:rPr>
      </w:pPr>
      <w:r w:rsidRPr="003F7DC9">
        <w:rPr>
          <w:sz w:val="20"/>
          <w:szCs w:val="20"/>
        </w:rPr>
        <w:t xml:space="preserve"> </w:t>
      </w:r>
    </w:p>
    <w:p w14:paraId="1213E3D3" w14:textId="77777777" w:rsidR="0019267B" w:rsidRPr="003F7DC9" w:rsidRDefault="0019267B" w:rsidP="003910B5">
      <w:pPr>
        <w:pStyle w:val="Titolo2"/>
        <w:spacing w:before="40"/>
        <w:ind w:left="284"/>
        <w:rPr>
          <w:rFonts w:ascii="Calibri" w:eastAsia="Calibri" w:hAnsi="Calibri" w:cs="Calibri"/>
          <w:color w:val="366091"/>
          <w:sz w:val="28"/>
          <w:szCs w:val="28"/>
        </w:rPr>
      </w:pPr>
      <w:bookmarkStart w:id="7" w:name="_4d34og8" w:colFirst="0" w:colLast="0"/>
      <w:bookmarkEnd w:id="7"/>
      <w:r w:rsidRPr="003F7DC9">
        <w:br w:type="page"/>
      </w:r>
    </w:p>
    <w:p w14:paraId="2017DCD6" w14:textId="77777777" w:rsidR="0019267B" w:rsidRPr="003F7DC9" w:rsidRDefault="0019267B" w:rsidP="003910B5">
      <w:pPr>
        <w:pStyle w:val="Titolo2"/>
        <w:spacing w:before="40"/>
        <w:ind w:left="284"/>
        <w:rPr>
          <w:rFonts w:ascii="Calibri" w:eastAsia="Calibri" w:hAnsi="Calibri" w:cs="Calibri"/>
          <w:color w:val="366091"/>
          <w:sz w:val="28"/>
          <w:szCs w:val="28"/>
        </w:rPr>
      </w:pPr>
      <w:bookmarkStart w:id="8" w:name="_2s8eyo1" w:colFirst="0" w:colLast="0"/>
      <w:bookmarkEnd w:id="8"/>
      <w:r w:rsidRPr="003F7DC9">
        <w:rPr>
          <w:rFonts w:ascii="Calibri" w:eastAsia="Calibri" w:hAnsi="Calibri" w:cs="Calibri"/>
          <w:color w:val="366091"/>
          <w:sz w:val="28"/>
          <w:szCs w:val="28"/>
        </w:rPr>
        <w:lastRenderedPageBreak/>
        <w:t>DISCOTECHE</w:t>
      </w:r>
      <w:r w:rsidR="00667E3C">
        <w:pict w14:anchorId="6189141A">
          <v:rect id="_x0000_i1050" style="width:0;height:1.5pt" o:hralign="center" o:hrstd="t" o:hr="t" fillcolor="#a0a0a0" stroked="f"/>
        </w:pict>
      </w:r>
    </w:p>
    <w:p w14:paraId="4E7FC6A6" w14:textId="77777777" w:rsidR="0019267B" w:rsidRPr="003F7DC9" w:rsidRDefault="0019267B" w:rsidP="003910B5">
      <w:pPr>
        <w:spacing w:after="240"/>
        <w:ind w:left="284"/>
        <w:jc w:val="both"/>
        <w:rPr>
          <w:sz w:val="20"/>
          <w:szCs w:val="20"/>
        </w:rPr>
      </w:pPr>
    </w:p>
    <w:p w14:paraId="16F49E08" w14:textId="77777777" w:rsidR="0019267B" w:rsidRPr="003F7DC9" w:rsidRDefault="0019267B" w:rsidP="003910B5">
      <w:pPr>
        <w:ind w:left="284"/>
        <w:jc w:val="both"/>
        <w:rPr>
          <w:sz w:val="20"/>
          <w:szCs w:val="20"/>
        </w:rPr>
      </w:pPr>
      <w:r w:rsidRPr="003F7DC9">
        <w:rPr>
          <w:sz w:val="20"/>
          <w:szCs w:val="20"/>
        </w:rPr>
        <w:t>Le presenti indicazioni si applicano alle discoteche e ad altri locali assimilabili destinati all’intrattenimento (in particolar modo serale e notturno). Per eventuali servizi complementari (es. ristorazione, produzioni musicali, spettacoli, etc.) attenersi alle specifiche schede tematiche.</w:t>
      </w:r>
    </w:p>
    <w:p w14:paraId="415F5693" w14:textId="77777777" w:rsidR="0019267B" w:rsidRPr="003F7DC9" w:rsidRDefault="0019267B" w:rsidP="003910B5">
      <w:pPr>
        <w:ind w:left="284"/>
        <w:jc w:val="both"/>
        <w:rPr>
          <w:sz w:val="20"/>
          <w:szCs w:val="20"/>
        </w:rPr>
      </w:pPr>
    </w:p>
    <w:p w14:paraId="01890BB0"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019220F4"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 xml:space="preserve">Riorganizzare gli spazi, per garantire l’accesso in modo ordinato, al fine di evitare assembramenti di persone. Al solo fine di definire la capienza massima del locale, garantire almeno 1 metro tra gli utenti e almeno 2 metri tra gli utenti che accedono alla pista da ballo. Se possibile organizzare percorsi separati per l’entrata e per l’uscita. </w:t>
      </w:r>
    </w:p>
    <w:p w14:paraId="5E06E517"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Prevedere un numero di addetti alla sorveglianza del rispetto del distanziamento interpersonale adeguato rispetto alla capienza del locale, come sopra stabilita. A tal fine si promuove l’utilizzo di contapersone per monitorare gli accessi.</w:t>
      </w:r>
    </w:p>
    <w:p w14:paraId="498F8E63"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 xml:space="preserve">Garantire, se possibile, un sistema di prenotazione, pagamento tickets e compilazione di modulistica preferibilmente on line al fine di evitare prevedibili assembramenti, e nel rispetto della privacy mantenere se possibile un registro delle presenze per una durata di 14 giorni. </w:t>
      </w:r>
    </w:p>
    <w:p w14:paraId="23565431"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 xml:space="preserve">Potrà essere rilevata la temperatura corporea, impedendo l’accesso in caso di temperatura &gt; 37,5 °C. </w:t>
      </w:r>
    </w:p>
    <w:p w14:paraId="41E8A8AD"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La postazione dedicata alla cassa, laddove non già dotata di barriere fisiche (es. schermi), dovrà essere eventualmente adeguata. In ogni caso, favorire modalità di pagamento elettroniche.</w:t>
      </w:r>
    </w:p>
    <w:p w14:paraId="159BDCA0"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Nei guardaroba, gli indumenti e oggetti personali devono essere riposti in appositi sacchetti porta abiti.</w:t>
      </w:r>
    </w:p>
    <w:p w14:paraId="176BAF8F"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È necessario rendere disponibili prodotti per l’igiene delle mani per gli utenti e per il personale in più punti delle aree, prevedendo l’obbligo di utilizzo da parte degli utenti prima dell’accesso ed all’uscita di ogni area dedicata al ballo, alla ristorazione, ai servizi igienici, ecc.</w:t>
      </w:r>
    </w:p>
    <w:p w14:paraId="193AB4BA"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Con riferimento all’attività del ballo, tale attività in questa fase può essere consentita esclusivamente negli spazi esterni (es. giardini, terrazze, etc.).</w:t>
      </w:r>
    </w:p>
    <w:p w14:paraId="7C340AC0"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 xml:space="preserve">Gli utenti dovranno indossare la mascherina negli ambienti al chiuso e all’esterno tutte le volte che non è possibile rispettare la distanza interpersonale di 1 metro. Il personale di servizio deve utilizzare la mascherina e deve procedere ad una frequente igienizzazione delle mani. </w:t>
      </w:r>
    </w:p>
    <w:p w14:paraId="738D5704"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Nel rispetto delle indicazioni generali contenute nella scheda dedicata alla ristorazione, nel caso delle discoteche non è consentita la consumazione di bevande al banco. Inoltre, la somministrazione delle bevande può avvenire esclusivamente qualora sia possibile assicurare il mantenimento rigoroso della distanza interpersonale di almeno 1 metro tra i clienti, che dovranno accedere al banco in modalità ordinata e, se del caso, contingentata.</w:t>
      </w:r>
    </w:p>
    <w:p w14:paraId="10502A9E"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I tavoli e le sedute devono essere disposti in modo da assicurare il mantenimento di almeno 1 metro di separazione tra i clienti, ad eccezione delle persone che in base alle disposizioni vigenti non siano soggetti al distanziamento interpersonale. Detto ultimo aspetto afferisce alla responsabilità individuale. Tale distanza può essere ridotta solo ricorrendo a barriere fisiche tra i diversi tavoli adeguate a prevenire il contagio tramite droplet.</w:t>
      </w:r>
    </w:p>
    <w:p w14:paraId="6E7FB41B" w14:textId="77777777" w:rsidR="0019267B" w:rsidRPr="003F7DC9" w:rsidRDefault="0019267B" w:rsidP="003910B5">
      <w:pPr>
        <w:widowControl/>
        <w:numPr>
          <w:ilvl w:val="0"/>
          <w:numId w:val="89"/>
        </w:numPr>
        <w:autoSpaceDE/>
        <w:autoSpaceDN/>
        <w:spacing w:before="120" w:after="240"/>
        <w:ind w:left="284" w:firstLine="0"/>
        <w:jc w:val="both"/>
        <w:rPr>
          <w:sz w:val="20"/>
          <w:szCs w:val="20"/>
        </w:rPr>
      </w:pPr>
      <w:r w:rsidRPr="003F7DC9">
        <w:rPr>
          <w:sz w:val="20"/>
          <w:szCs w:val="20"/>
        </w:rPr>
        <w:t>Ogni oggetto fornito agli utenti (es. apribottiglie, secchielli per il ghiaccio, etc.), dovrà essere disinfettato prima della consegna.</w:t>
      </w:r>
    </w:p>
    <w:p w14:paraId="342D5F4E"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4BADF19A"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lastRenderedPageBreak/>
        <w:t xml:space="preserve">Nel caso di attività complementari che prevedono la condivisione di oggetti (es. giochi da tavolo, biliardo), adottare modalità organizzative tali da ridurre il numero di persone che manipolano gli stessi oggetti e obbligare comunque all’uso della mascherina e alla disinfezione delle mani prima di ogni nuovo gioco. In ogni caso, i piani di lavoro, i tavoli da gioco e ogni oggetto fornito in uso agli utenti devono essere disinfettati prima e dopo ciascun turno di utilizzo. È vietato l’utilizzo di strumenti di gioco per i quali non è possibile il mantenimento della distanza personale di almeno 1 metro (es. calciobalilla). </w:t>
      </w:r>
      <w:r w:rsidRPr="003F7DC9">
        <w:rPr>
          <w:color w:val="000000"/>
          <w:sz w:val="20"/>
          <w:szCs w:val="20"/>
        </w:rPr>
        <w:t>Sono consentite le attività ludiche che prevedono l'utilizzo di materiali di cui non sia possibile garantire una puntuale e accurata disinfezione (quali ad esempio carte da gioco), purché siano rigorosamente rispettate le seguenti indicazioni: obbligo di utilizzo di mascherina; igienizzazione frequente delle mani e della superficie di gioco; rispetto della distanza di sicurezza di almeno 1 metro sia tra giocatori dello stesso tavolo sia tra tavoli adiacenti. Nel caso di utilizzo di carte da gioco è consigliata inoltre una frequente sostituzione dei mazzi di carte usati con nuovi mazzi.</w:t>
      </w:r>
    </w:p>
    <w:p w14:paraId="6B1A789C"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 xml:space="preserve">Garantire la regolare e frequente pulizia e disinfezione delle superfici, con particolare riguardo per le superfici maggiormente toccate dagli utenti e i servizi igienici. </w:t>
      </w:r>
    </w:p>
    <w:p w14:paraId="7191E670" w14:textId="77777777" w:rsidR="004C1BFC" w:rsidRPr="003F7DC9" w:rsidRDefault="004C1BFC" w:rsidP="0019267B">
      <w:pPr>
        <w:spacing w:line="235" w:lineRule="auto"/>
        <w:jc w:val="both"/>
        <w:rPr>
          <w:sz w:val="20"/>
        </w:rPr>
        <w:sectPr w:rsidR="004C1BFC" w:rsidRPr="003F7DC9" w:rsidSect="00645460">
          <w:pgSz w:w="11900" w:h="16840"/>
          <w:pgMar w:top="1600" w:right="1268" w:bottom="280" w:left="460" w:header="720" w:footer="720" w:gutter="0"/>
          <w:cols w:space="720"/>
        </w:sectPr>
      </w:pPr>
    </w:p>
    <w:p w14:paraId="05425AF1" w14:textId="77777777" w:rsidR="004C1BFC" w:rsidRPr="003F7DC9" w:rsidRDefault="004C1BFC" w:rsidP="0019267B">
      <w:pPr>
        <w:pStyle w:val="Corpotesto"/>
        <w:spacing w:before="4"/>
      </w:pPr>
    </w:p>
    <w:p w14:paraId="5DA77397" w14:textId="77777777" w:rsidR="004C1BFC" w:rsidRPr="003F7DC9" w:rsidRDefault="00D9217B" w:rsidP="0019267B">
      <w:pPr>
        <w:spacing w:before="96"/>
        <w:ind w:left="801" w:right="821"/>
        <w:jc w:val="center"/>
        <w:rPr>
          <w:b/>
          <w:sz w:val="24"/>
          <w:szCs w:val="24"/>
        </w:rPr>
      </w:pPr>
      <w:r w:rsidRPr="003F7DC9">
        <w:rPr>
          <w:b/>
          <w:color w:val="0B0B0B"/>
          <w:sz w:val="24"/>
          <w:szCs w:val="24"/>
        </w:rPr>
        <w:t>Allegato 10</w:t>
      </w:r>
    </w:p>
    <w:p w14:paraId="7C0A4FDA" w14:textId="77777777" w:rsidR="004C1BFC" w:rsidRPr="003F7DC9" w:rsidRDefault="00D9217B" w:rsidP="0019267B">
      <w:pPr>
        <w:spacing w:before="76"/>
        <w:ind w:left="799" w:right="821"/>
        <w:jc w:val="center"/>
        <w:rPr>
          <w:b/>
          <w:sz w:val="24"/>
          <w:szCs w:val="24"/>
        </w:rPr>
      </w:pPr>
      <w:r w:rsidRPr="003F7DC9">
        <w:rPr>
          <w:b/>
          <w:color w:val="0B0B0B"/>
          <w:sz w:val="24"/>
          <w:szCs w:val="24"/>
        </w:rPr>
        <w:t>Criteri per Protocolli di settore</w:t>
      </w:r>
    </w:p>
    <w:p w14:paraId="32A662E5" w14:textId="77777777" w:rsidR="004C1BFC" w:rsidRPr="003F7DC9" w:rsidRDefault="00D9217B" w:rsidP="0019267B">
      <w:pPr>
        <w:spacing w:before="77"/>
        <w:ind w:left="803" w:right="821"/>
        <w:jc w:val="center"/>
        <w:rPr>
          <w:b/>
          <w:sz w:val="24"/>
          <w:szCs w:val="24"/>
        </w:rPr>
      </w:pPr>
      <w:r w:rsidRPr="003F7DC9">
        <w:rPr>
          <w:b/>
          <w:color w:val="0B0B0B"/>
          <w:sz w:val="24"/>
          <w:szCs w:val="24"/>
        </w:rPr>
        <w:t>elaborati dal Comitato tecnico-scientifico in data 15 maggio 2020</w:t>
      </w:r>
    </w:p>
    <w:p w14:paraId="342CB90B" w14:textId="77777777" w:rsidR="004C1BFC" w:rsidRPr="003F7DC9" w:rsidRDefault="004C1BFC" w:rsidP="0019267B">
      <w:pPr>
        <w:pStyle w:val="Corpotesto"/>
        <w:spacing w:before="6"/>
        <w:rPr>
          <w:b/>
        </w:rPr>
      </w:pPr>
    </w:p>
    <w:p w14:paraId="32C3AA45" w14:textId="77777777" w:rsidR="004C1BFC" w:rsidRPr="003F7DC9" w:rsidRDefault="00D9217B" w:rsidP="003910B5">
      <w:pPr>
        <w:pStyle w:val="Corpotesto"/>
        <w:spacing w:before="1" w:line="283" w:lineRule="auto"/>
        <w:ind w:left="284" w:right="1256"/>
        <w:jc w:val="both"/>
      </w:pPr>
      <w:r w:rsidRPr="003F7DC9">
        <w:rPr>
          <w:color w:val="0B0B0B"/>
        </w:rPr>
        <w:t>Nel premettere che le raccomandazioni di carattere sanitario del Comitato tecnico-scientifico (CTS) sono basate sullo stato attuale delle evidenze epidemiologiche e scientifiche e sono passibili di aggiornamento in base all’evoluzione del quadro epidemiologico e delle conoscenze, le stesse hanno la finalità di fornire al decisore politico indicazioni utili al contenimento dell’epidemia da SARS-CoV-2.</w:t>
      </w:r>
    </w:p>
    <w:p w14:paraId="1767F9A7" w14:textId="20F1BE14" w:rsidR="004C1BFC" w:rsidRPr="003F7DC9" w:rsidRDefault="00D9217B" w:rsidP="003910B5">
      <w:pPr>
        <w:pStyle w:val="Corpotesto"/>
        <w:spacing w:before="63" w:line="283" w:lineRule="auto"/>
        <w:ind w:left="284" w:right="1261"/>
        <w:jc w:val="both"/>
      </w:pPr>
      <w:r w:rsidRPr="003F7DC9">
        <w:rPr>
          <w:color w:val="0B0B0B"/>
        </w:rPr>
        <w:t>La realtà epidemiologica, produttiva, sociale ed organizzativa del Paese nonchè i fattori rilevanti nel determinare la dinamica dell’epidemia da SARS-CoV-2 (es. trasporti, densità abitativa, servizi sanitari e sociali) differiscono e potranno differire significativamente nel corso dell’epidemia nelle diverse aree del paese, sia su base regionale che provinciale.</w:t>
      </w:r>
    </w:p>
    <w:p w14:paraId="0AE13451" w14:textId="77777777" w:rsidR="004C1BFC" w:rsidRPr="003F7DC9" w:rsidRDefault="00D9217B" w:rsidP="003910B5">
      <w:pPr>
        <w:pStyle w:val="Corpotesto"/>
        <w:spacing w:before="64" w:line="283" w:lineRule="auto"/>
        <w:ind w:left="284" w:right="1258"/>
        <w:jc w:val="both"/>
      </w:pPr>
      <w:r w:rsidRPr="003F7DC9">
        <w:rPr>
          <w:color w:val="0B0B0B"/>
        </w:rPr>
        <w:t>In questa prospettiva e considerata la specificità tecnico organizzativa delle richieste e dei documenti provenienti dai diversi ministeri, il CTS individua il proprio compito specifico nella espressione di raccomandazioni generali di tipo sanitario sulle misure di prevenzione e contenimento rimandando ai diversi proponenti ed alle autorità locali competenti la scelta più appropriata della declinazione di indirizzo ed operativa sulla base della più puntuale conoscenza degli aspetti tecnico organizzativi negli specifici contesti.</w:t>
      </w:r>
    </w:p>
    <w:p w14:paraId="7CA0C730" w14:textId="77777777" w:rsidR="004C1BFC" w:rsidRPr="003F7DC9" w:rsidRDefault="00D9217B" w:rsidP="003910B5">
      <w:pPr>
        <w:pStyle w:val="Corpotesto"/>
        <w:spacing w:before="63" w:line="283" w:lineRule="auto"/>
        <w:ind w:left="284" w:right="1257"/>
        <w:jc w:val="both"/>
      </w:pPr>
      <w:r w:rsidRPr="003F7DC9">
        <w:rPr>
          <w:color w:val="0B0B0B"/>
        </w:rPr>
        <w:t>In ogni caso è essenziale che a livello nazionale, regionale e locale vi sia una valutazione puntuale del possibile impatto in termini di circolazione del virus SARS-CoV-2 delle diverse azioni, così da contenere la circolazione del virus al livello più basso possibile.</w:t>
      </w:r>
    </w:p>
    <w:p w14:paraId="3F066C61" w14:textId="77777777" w:rsidR="004C1BFC" w:rsidRPr="003F7DC9" w:rsidRDefault="00D9217B" w:rsidP="003910B5">
      <w:pPr>
        <w:pStyle w:val="Corpotesto"/>
        <w:spacing w:before="65" w:line="283" w:lineRule="auto"/>
        <w:ind w:left="284" w:right="1257"/>
        <w:jc w:val="both"/>
      </w:pPr>
      <w:r w:rsidRPr="003F7DC9">
        <w:rPr>
          <w:color w:val="0B0B0B"/>
        </w:rPr>
        <w:t>In tale contesto, relativamente alle ipotesi di rimodulazione delle misure contenitive in vista della graduale riapertura, sono stati predisposti su richiesta dei ministeri competenti documenti tecnici e pareri per alcuni settori di maggiore complessità, finalizzati a supportare il processo decisionale  con  elementi di analisi e proposte di soluzioni tecnico-organizzative che necessariamente devono trovare poi una modulazione contestualizzata a livello regionale e locale con il coinvolgimento delle autorità</w:t>
      </w:r>
      <w:r w:rsidRPr="003F7DC9">
        <w:rPr>
          <w:color w:val="0B0B0B"/>
          <w:spacing w:val="-14"/>
        </w:rPr>
        <w:t xml:space="preserve"> </w:t>
      </w:r>
      <w:r w:rsidRPr="003F7DC9">
        <w:rPr>
          <w:color w:val="0B0B0B"/>
        </w:rPr>
        <w:t>competenti.</w:t>
      </w:r>
    </w:p>
    <w:p w14:paraId="7478AD76" w14:textId="7844E3B2" w:rsidR="004C1BFC" w:rsidRPr="003F7DC9" w:rsidRDefault="00D9217B" w:rsidP="003910B5">
      <w:pPr>
        <w:pStyle w:val="Corpotesto"/>
        <w:spacing w:before="62" w:line="283" w:lineRule="auto"/>
        <w:ind w:left="284" w:right="1256"/>
        <w:jc w:val="both"/>
      </w:pPr>
      <w:r w:rsidRPr="003F7DC9">
        <w:rPr>
          <w:color w:val="0B0B0B"/>
        </w:rPr>
        <w:t>Al fine di garantire la salute e la sicurezza dei lavoratori e dell’utenza coinvolta nelle attività produttive   è necessario che i principi di declinazione di protocolli condivisi di settore tengano conto della coerenza con la normativa vigente, incluso il “Protocollo condiviso di regolamentazione delle misure per il contrasto e il contenimento della diffusione del virus Covid-19 negli ambienti di lavoro” aggiornato al   24 aprile</w:t>
      </w:r>
      <w:r w:rsidRPr="003F7DC9">
        <w:rPr>
          <w:color w:val="0B0B0B"/>
          <w:spacing w:val="2"/>
        </w:rPr>
        <w:t xml:space="preserve"> </w:t>
      </w:r>
      <w:r w:rsidRPr="003F7DC9">
        <w:rPr>
          <w:color w:val="0B0B0B"/>
        </w:rPr>
        <w:t>2020.</w:t>
      </w:r>
    </w:p>
    <w:p w14:paraId="54A37B1B" w14:textId="77777777" w:rsidR="004C1BFC" w:rsidRPr="003F7DC9" w:rsidRDefault="00D9217B" w:rsidP="003910B5">
      <w:pPr>
        <w:pStyle w:val="Corpotesto"/>
        <w:spacing w:before="66"/>
        <w:ind w:left="284"/>
        <w:jc w:val="both"/>
      </w:pPr>
      <w:r w:rsidRPr="003F7DC9">
        <w:rPr>
          <w:color w:val="0B0B0B"/>
        </w:rPr>
        <w:t>I principi cardine che hanno informato ed informano le scelte e gli indirizzi tecnici sono:</w:t>
      </w:r>
    </w:p>
    <w:p w14:paraId="1EB6A2BD" w14:textId="77777777" w:rsidR="004C1BFC" w:rsidRPr="003F7DC9" w:rsidRDefault="00D9217B" w:rsidP="003910B5">
      <w:pPr>
        <w:pStyle w:val="Paragrafoelenco"/>
        <w:numPr>
          <w:ilvl w:val="0"/>
          <w:numId w:val="6"/>
        </w:numPr>
        <w:tabs>
          <w:tab w:val="left" w:pos="1811"/>
        </w:tabs>
        <w:spacing w:before="110"/>
        <w:ind w:left="284" w:firstLine="0"/>
        <w:rPr>
          <w:sz w:val="20"/>
        </w:rPr>
      </w:pPr>
      <w:r w:rsidRPr="003F7DC9">
        <w:rPr>
          <w:color w:val="0B0B0B"/>
          <w:sz w:val="20"/>
        </w:rPr>
        <w:t>il distanziamento sociale: mantenendo una distanza interpersonale non inferiore al</w:t>
      </w:r>
      <w:r w:rsidRPr="003F7DC9">
        <w:rPr>
          <w:color w:val="0B0B0B"/>
          <w:spacing w:val="34"/>
          <w:sz w:val="20"/>
        </w:rPr>
        <w:t xml:space="preserve"> </w:t>
      </w:r>
      <w:r w:rsidRPr="003F7DC9">
        <w:rPr>
          <w:color w:val="0B0B0B"/>
          <w:sz w:val="20"/>
        </w:rPr>
        <w:t>metro;</w:t>
      </w:r>
    </w:p>
    <w:p w14:paraId="5F8DDDA9" w14:textId="77777777" w:rsidR="004C1BFC" w:rsidRPr="003F7DC9" w:rsidRDefault="00D9217B" w:rsidP="003910B5">
      <w:pPr>
        <w:pStyle w:val="Paragrafoelenco"/>
        <w:numPr>
          <w:ilvl w:val="0"/>
          <w:numId w:val="6"/>
        </w:numPr>
        <w:tabs>
          <w:tab w:val="left" w:pos="1811"/>
        </w:tabs>
        <w:spacing w:before="107"/>
        <w:ind w:left="284" w:firstLine="0"/>
        <w:rPr>
          <w:sz w:val="20"/>
        </w:rPr>
      </w:pPr>
      <w:r w:rsidRPr="003F7DC9">
        <w:rPr>
          <w:color w:val="0B0B0B"/>
          <w:sz w:val="20"/>
        </w:rPr>
        <w:t>la rigorosa igiene delle mani, personale e degli</w:t>
      </w:r>
      <w:r w:rsidRPr="003F7DC9">
        <w:rPr>
          <w:color w:val="0B0B0B"/>
          <w:spacing w:val="12"/>
          <w:sz w:val="20"/>
        </w:rPr>
        <w:t xml:space="preserve"> </w:t>
      </w:r>
      <w:r w:rsidRPr="003F7DC9">
        <w:rPr>
          <w:color w:val="0B0B0B"/>
          <w:sz w:val="20"/>
        </w:rPr>
        <w:t>ambienti;</w:t>
      </w:r>
    </w:p>
    <w:p w14:paraId="607D94A7" w14:textId="77777777" w:rsidR="004C1BFC" w:rsidRPr="003F7DC9" w:rsidRDefault="00D9217B" w:rsidP="00506DD2">
      <w:pPr>
        <w:pStyle w:val="Paragrafoelenco"/>
        <w:numPr>
          <w:ilvl w:val="0"/>
          <w:numId w:val="6"/>
        </w:numPr>
        <w:tabs>
          <w:tab w:val="left" w:pos="1811"/>
        </w:tabs>
        <w:spacing w:before="108" w:line="283" w:lineRule="auto"/>
        <w:ind w:left="284" w:right="935" w:firstLine="0"/>
        <w:rPr>
          <w:sz w:val="20"/>
        </w:rPr>
      </w:pPr>
      <w:r w:rsidRPr="003F7DC9">
        <w:rPr>
          <w:color w:val="0B0B0B"/>
          <w:sz w:val="20"/>
        </w:rPr>
        <w:t>la capacità di controllo e risposta dei servizi sanitari della sanità pubblica territoriale ed ospedaliera.</w:t>
      </w:r>
    </w:p>
    <w:p w14:paraId="4CBCB8F6" w14:textId="77777777" w:rsidR="004C1BFC" w:rsidRPr="003F7DC9" w:rsidRDefault="004C1BFC" w:rsidP="003910B5">
      <w:pPr>
        <w:pStyle w:val="Corpotesto"/>
        <w:ind w:left="284"/>
        <w:rPr>
          <w:sz w:val="22"/>
        </w:rPr>
      </w:pPr>
    </w:p>
    <w:p w14:paraId="7F109D97" w14:textId="77777777" w:rsidR="004C1BFC" w:rsidRPr="003F7DC9" w:rsidRDefault="00D9217B" w:rsidP="00506DD2">
      <w:pPr>
        <w:pStyle w:val="Corpotesto"/>
        <w:spacing w:before="151" w:line="283" w:lineRule="auto"/>
        <w:ind w:left="284" w:right="1251"/>
        <w:jc w:val="both"/>
      </w:pPr>
      <w:r w:rsidRPr="003F7DC9">
        <w:rPr>
          <w:color w:val="0B0B0B"/>
        </w:rPr>
        <w:t>Per garantire a tutti la possibilità del rispetto di tali principi è necessario prevedere specifiche misure di sistema, organizzative, di prevenzione e protezione, igieniche e comunicative declinate sullo specifico contesto produttivo e di vita sociale, tenendo presente i seguenti criteri anche facendo riferimento ai documenti di indirizzo prodotti da ISS e INAIL:</w:t>
      </w:r>
    </w:p>
    <w:p w14:paraId="3B7A9D19" w14:textId="77777777" w:rsidR="004C1BFC" w:rsidRPr="003F7DC9" w:rsidRDefault="00D9217B" w:rsidP="00822B31">
      <w:pPr>
        <w:pStyle w:val="Paragrafoelenco"/>
        <w:numPr>
          <w:ilvl w:val="0"/>
          <w:numId w:val="66"/>
        </w:numPr>
        <w:tabs>
          <w:tab w:val="left" w:pos="1690"/>
        </w:tabs>
        <w:spacing w:before="63"/>
        <w:ind w:left="284" w:firstLine="0"/>
        <w:rPr>
          <w:sz w:val="20"/>
        </w:rPr>
      </w:pPr>
      <w:r w:rsidRPr="003F7DC9">
        <w:rPr>
          <w:color w:val="0B0B0B"/>
          <w:spacing w:val="-3"/>
          <w:sz w:val="20"/>
        </w:rPr>
        <w:t xml:space="preserve">Il </w:t>
      </w:r>
      <w:r w:rsidRPr="003F7DC9">
        <w:rPr>
          <w:color w:val="0B0B0B"/>
          <w:sz w:val="20"/>
        </w:rPr>
        <w:t>rischio di aggregazione e affollamento e la possibilità di prevenirlo in maniera efficace</w:t>
      </w:r>
      <w:r w:rsidRPr="003F7DC9">
        <w:rPr>
          <w:color w:val="0B0B0B"/>
          <w:spacing w:val="45"/>
          <w:sz w:val="20"/>
        </w:rPr>
        <w:t xml:space="preserve"> </w:t>
      </w:r>
      <w:r w:rsidRPr="003F7DC9">
        <w:rPr>
          <w:color w:val="0B0B0B"/>
          <w:sz w:val="20"/>
        </w:rPr>
        <w:t>nelle</w:t>
      </w:r>
    </w:p>
    <w:p w14:paraId="69E989A4" w14:textId="77777777" w:rsidR="004C1BFC" w:rsidRPr="003F7DC9" w:rsidRDefault="00D9217B" w:rsidP="00822B31">
      <w:pPr>
        <w:pStyle w:val="Corpotesto"/>
        <w:spacing w:before="44"/>
        <w:ind w:left="284"/>
        <w:rPr>
          <w:color w:val="0B0B0B"/>
        </w:rPr>
      </w:pPr>
      <w:r w:rsidRPr="003F7DC9">
        <w:rPr>
          <w:color w:val="0B0B0B"/>
        </w:rPr>
        <w:t>singole realtà e nell’accesso a queste;</w:t>
      </w:r>
    </w:p>
    <w:p w14:paraId="3F52564F" w14:textId="77777777" w:rsidR="005B08CA" w:rsidRPr="003F7DC9" w:rsidRDefault="005B08CA" w:rsidP="00822B31">
      <w:pPr>
        <w:pStyle w:val="Paragrafoelenco"/>
        <w:numPr>
          <w:ilvl w:val="0"/>
          <w:numId w:val="66"/>
        </w:numPr>
        <w:tabs>
          <w:tab w:val="left" w:pos="1690"/>
        </w:tabs>
        <w:spacing w:before="96" w:line="283" w:lineRule="auto"/>
        <w:ind w:left="284" w:right="1331" w:firstLine="0"/>
        <w:rPr>
          <w:sz w:val="20"/>
        </w:rPr>
      </w:pPr>
      <w:r w:rsidRPr="003F7DC9">
        <w:rPr>
          <w:color w:val="0B0B0B"/>
          <w:spacing w:val="-3"/>
          <w:sz w:val="20"/>
        </w:rPr>
        <w:t xml:space="preserve">La </w:t>
      </w:r>
      <w:r w:rsidRPr="003F7DC9">
        <w:rPr>
          <w:color w:val="0B0B0B"/>
          <w:sz w:val="20"/>
        </w:rPr>
        <w:t>prossimità delle persone (es. lavoratori, utenti, ecc.) rispetto a contesti statici (es. persone tutte ferme in postazioni fisse), dinamici (persone in movimento) o misti (contemporanea presenza di persone in posizioni fisse e di altre in</w:t>
      </w:r>
      <w:r w:rsidRPr="003F7DC9">
        <w:rPr>
          <w:color w:val="0B0B0B"/>
          <w:spacing w:val="12"/>
          <w:sz w:val="20"/>
        </w:rPr>
        <w:t xml:space="preserve"> </w:t>
      </w:r>
      <w:r w:rsidRPr="003F7DC9">
        <w:rPr>
          <w:color w:val="0B0B0B"/>
          <w:sz w:val="20"/>
        </w:rPr>
        <w:t>movimento);</w:t>
      </w:r>
    </w:p>
    <w:p w14:paraId="54C5E698" w14:textId="77777777" w:rsidR="005B08CA" w:rsidRPr="003F7DC9" w:rsidRDefault="005B08CA" w:rsidP="00822B31">
      <w:pPr>
        <w:pStyle w:val="Paragrafoelenco"/>
        <w:numPr>
          <w:ilvl w:val="0"/>
          <w:numId w:val="66"/>
        </w:numPr>
        <w:tabs>
          <w:tab w:val="left" w:pos="1690"/>
        </w:tabs>
        <w:spacing w:before="65" w:line="283" w:lineRule="auto"/>
        <w:ind w:left="284" w:right="1983" w:firstLine="0"/>
        <w:rPr>
          <w:sz w:val="20"/>
        </w:rPr>
      </w:pPr>
      <w:r w:rsidRPr="003F7DC9">
        <w:rPr>
          <w:color w:val="0B0B0B"/>
          <w:sz w:val="20"/>
        </w:rPr>
        <w:t>L’effettiva possibilità di mantenere la appropriata mascherina da parte di tutti nei contesti raccomandati;</w:t>
      </w:r>
    </w:p>
    <w:p w14:paraId="472C4383" w14:textId="77777777" w:rsidR="005B08CA" w:rsidRPr="003F7DC9" w:rsidRDefault="005B08CA" w:rsidP="00822B31">
      <w:pPr>
        <w:pStyle w:val="Paragrafoelenco"/>
        <w:numPr>
          <w:ilvl w:val="0"/>
          <w:numId w:val="66"/>
        </w:numPr>
        <w:tabs>
          <w:tab w:val="left" w:pos="1690"/>
        </w:tabs>
        <w:spacing w:before="64" w:line="285" w:lineRule="auto"/>
        <w:ind w:left="284" w:right="1901" w:firstLine="0"/>
        <w:rPr>
          <w:sz w:val="20"/>
        </w:rPr>
      </w:pPr>
      <w:r w:rsidRPr="003F7DC9">
        <w:rPr>
          <w:color w:val="0B0B0B"/>
          <w:spacing w:val="-3"/>
          <w:sz w:val="20"/>
        </w:rPr>
        <w:t xml:space="preserve">Il </w:t>
      </w:r>
      <w:r w:rsidRPr="003F7DC9">
        <w:rPr>
          <w:color w:val="0B0B0B"/>
          <w:sz w:val="20"/>
        </w:rPr>
        <w:t>rischio connesso alle principali vie di trasmissione (</w:t>
      </w:r>
      <w:r w:rsidRPr="003F7DC9">
        <w:rPr>
          <w:i/>
          <w:color w:val="0B0B0B"/>
          <w:sz w:val="20"/>
        </w:rPr>
        <w:t xml:space="preserve">droplet </w:t>
      </w:r>
      <w:r w:rsidRPr="003F7DC9">
        <w:rPr>
          <w:color w:val="0B0B0B"/>
          <w:sz w:val="20"/>
        </w:rPr>
        <w:t xml:space="preserve">e contatto) in particolare alle contaminazioni da </w:t>
      </w:r>
      <w:r w:rsidRPr="003F7DC9">
        <w:rPr>
          <w:i/>
          <w:color w:val="0B0B0B"/>
          <w:sz w:val="20"/>
        </w:rPr>
        <w:t xml:space="preserve">droplet </w:t>
      </w:r>
      <w:r w:rsidRPr="003F7DC9">
        <w:rPr>
          <w:color w:val="0B0B0B"/>
          <w:sz w:val="20"/>
        </w:rPr>
        <w:t>in relazione alle superfici di</w:t>
      </w:r>
      <w:r w:rsidRPr="003F7DC9">
        <w:rPr>
          <w:color w:val="0B0B0B"/>
          <w:spacing w:val="22"/>
          <w:sz w:val="20"/>
        </w:rPr>
        <w:t xml:space="preserve"> </w:t>
      </w:r>
      <w:r w:rsidRPr="003F7DC9">
        <w:rPr>
          <w:color w:val="0B0B0B"/>
          <w:sz w:val="20"/>
        </w:rPr>
        <w:t>contatto;</w:t>
      </w:r>
    </w:p>
    <w:p w14:paraId="0826E0D2" w14:textId="77777777" w:rsidR="005B08CA" w:rsidRPr="003F7DC9" w:rsidRDefault="005B08CA" w:rsidP="00822B31">
      <w:pPr>
        <w:pStyle w:val="Paragrafoelenco"/>
        <w:numPr>
          <w:ilvl w:val="0"/>
          <w:numId w:val="66"/>
        </w:numPr>
        <w:tabs>
          <w:tab w:val="left" w:pos="1690"/>
        </w:tabs>
        <w:spacing w:before="64"/>
        <w:ind w:left="284" w:firstLine="0"/>
        <w:rPr>
          <w:sz w:val="20"/>
        </w:rPr>
      </w:pPr>
      <w:r w:rsidRPr="003F7DC9">
        <w:rPr>
          <w:color w:val="0B0B0B"/>
          <w:spacing w:val="-3"/>
          <w:sz w:val="20"/>
        </w:rPr>
        <w:t xml:space="preserve">La </w:t>
      </w:r>
      <w:r w:rsidRPr="003F7DC9">
        <w:rPr>
          <w:color w:val="0B0B0B"/>
          <w:sz w:val="20"/>
        </w:rPr>
        <w:t>concreta possibilità di accedere alla frequente ed efficace igiene delle</w:t>
      </w:r>
      <w:r w:rsidRPr="003F7DC9">
        <w:rPr>
          <w:color w:val="0B0B0B"/>
          <w:spacing w:val="22"/>
          <w:sz w:val="20"/>
        </w:rPr>
        <w:t xml:space="preserve"> </w:t>
      </w:r>
      <w:r w:rsidRPr="003F7DC9">
        <w:rPr>
          <w:color w:val="0B0B0B"/>
          <w:sz w:val="20"/>
        </w:rPr>
        <w:t>mani;</w:t>
      </w:r>
    </w:p>
    <w:p w14:paraId="568B7ECD" w14:textId="77777777" w:rsidR="005B08CA" w:rsidRPr="003F7DC9" w:rsidRDefault="005B08CA" w:rsidP="00822B31">
      <w:pPr>
        <w:pStyle w:val="Paragrafoelenco"/>
        <w:numPr>
          <w:ilvl w:val="0"/>
          <w:numId w:val="66"/>
        </w:numPr>
        <w:tabs>
          <w:tab w:val="left" w:pos="1690"/>
        </w:tabs>
        <w:spacing w:before="110"/>
        <w:ind w:left="284" w:firstLine="0"/>
        <w:rPr>
          <w:sz w:val="20"/>
        </w:rPr>
      </w:pPr>
      <w:r w:rsidRPr="003F7DC9">
        <w:rPr>
          <w:color w:val="0B0B0B"/>
          <w:sz w:val="20"/>
        </w:rPr>
        <w:t>L’adeguata aereazione negli ambienti al</w:t>
      </w:r>
      <w:r w:rsidRPr="003F7DC9">
        <w:rPr>
          <w:color w:val="0B0B0B"/>
          <w:spacing w:val="8"/>
          <w:sz w:val="20"/>
        </w:rPr>
        <w:t xml:space="preserve"> </w:t>
      </w:r>
      <w:r w:rsidRPr="003F7DC9">
        <w:rPr>
          <w:color w:val="0B0B0B"/>
          <w:sz w:val="20"/>
        </w:rPr>
        <w:t>chiuso;</w:t>
      </w:r>
    </w:p>
    <w:p w14:paraId="408C6640" w14:textId="77777777" w:rsidR="005B08CA" w:rsidRPr="003F7DC9" w:rsidRDefault="005B08CA" w:rsidP="00822B31">
      <w:pPr>
        <w:pStyle w:val="Paragrafoelenco"/>
        <w:numPr>
          <w:ilvl w:val="0"/>
          <w:numId w:val="66"/>
        </w:numPr>
        <w:tabs>
          <w:tab w:val="left" w:pos="1690"/>
        </w:tabs>
        <w:spacing w:before="107"/>
        <w:ind w:left="284" w:firstLine="0"/>
        <w:rPr>
          <w:sz w:val="20"/>
        </w:rPr>
      </w:pPr>
      <w:r w:rsidRPr="003F7DC9">
        <w:rPr>
          <w:color w:val="0B0B0B"/>
          <w:sz w:val="20"/>
        </w:rPr>
        <w:lastRenderedPageBreak/>
        <w:t>L’adeguata pulizia ed igienizzazione degli ambienti e delle</w:t>
      </w:r>
      <w:r w:rsidRPr="003F7DC9">
        <w:rPr>
          <w:color w:val="0B0B0B"/>
          <w:spacing w:val="13"/>
          <w:sz w:val="20"/>
        </w:rPr>
        <w:t xml:space="preserve"> </w:t>
      </w:r>
      <w:r w:rsidRPr="003F7DC9">
        <w:rPr>
          <w:color w:val="0B0B0B"/>
          <w:sz w:val="20"/>
        </w:rPr>
        <w:t>superfici;</w:t>
      </w:r>
    </w:p>
    <w:p w14:paraId="653B6EAE" w14:textId="77777777" w:rsidR="005B08CA" w:rsidRPr="003F7DC9" w:rsidRDefault="005B08CA" w:rsidP="00822B31">
      <w:pPr>
        <w:pStyle w:val="Paragrafoelenco"/>
        <w:numPr>
          <w:ilvl w:val="0"/>
          <w:numId w:val="66"/>
        </w:numPr>
        <w:tabs>
          <w:tab w:val="left" w:pos="1690"/>
        </w:tabs>
        <w:spacing w:before="110"/>
        <w:ind w:left="284" w:firstLine="0"/>
        <w:rPr>
          <w:sz w:val="20"/>
        </w:rPr>
      </w:pPr>
      <w:r w:rsidRPr="003F7DC9">
        <w:rPr>
          <w:color w:val="0B0B0B"/>
          <w:spacing w:val="-3"/>
          <w:sz w:val="20"/>
        </w:rPr>
        <w:t xml:space="preserve">La </w:t>
      </w:r>
      <w:r w:rsidRPr="003F7DC9">
        <w:rPr>
          <w:color w:val="0B0B0B"/>
          <w:sz w:val="20"/>
        </w:rPr>
        <w:t>disponibilità di una efficace informazione e</w:t>
      </w:r>
      <w:r w:rsidRPr="003F7DC9">
        <w:rPr>
          <w:color w:val="0B0B0B"/>
          <w:spacing w:val="15"/>
          <w:sz w:val="20"/>
        </w:rPr>
        <w:t xml:space="preserve"> </w:t>
      </w:r>
      <w:r w:rsidRPr="003F7DC9">
        <w:rPr>
          <w:color w:val="0B0B0B"/>
          <w:sz w:val="20"/>
        </w:rPr>
        <w:t>comunicazione.</w:t>
      </w:r>
    </w:p>
    <w:p w14:paraId="2D4BBAE1" w14:textId="173327C9" w:rsidR="005B08CA" w:rsidRPr="003F7DC9" w:rsidRDefault="005B08CA" w:rsidP="00822B31">
      <w:pPr>
        <w:pStyle w:val="Corpotesto"/>
        <w:spacing w:before="5"/>
        <w:ind w:left="284"/>
      </w:pPr>
      <w:r w:rsidRPr="003F7DC9">
        <w:rPr>
          <w:color w:val="0B0B0B"/>
        </w:rPr>
        <w:t>La capacità di promuovere, monitorare e controllare l’adozione delle misure definendo i conseguenti</w:t>
      </w:r>
      <w:r w:rsidR="00F66745" w:rsidRPr="003F7DC9">
        <w:rPr>
          <w:color w:val="0B0B0B"/>
        </w:rPr>
        <w:t xml:space="preserve"> </w:t>
      </w:r>
      <w:r w:rsidRPr="003F7DC9">
        <w:rPr>
          <w:color w:val="0B0B0B"/>
        </w:rPr>
        <w:t>ruoli.</w:t>
      </w:r>
    </w:p>
    <w:p w14:paraId="4D4D12A5" w14:textId="77777777" w:rsidR="005B08CA" w:rsidRPr="003F7DC9" w:rsidRDefault="005B08CA" w:rsidP="005B08CA">
      <w:pPr>
        <w:pStyle w:val="Paragrafoelenco"/>
        <w:tabs>
          <w:tab w:val="left" w:pos="1690"/>
        </w:tabs>
        <w:spacing w:before="96" w:line="283" w:lineRule="auto"/>
        <w:ind w:left="284" w:right="1331" w:firstLine="0"/>
        <w:rPr>
          <w:sz w:val="20"/>
        </w:rPr>
      </w:pPr>
    </w:p>
    <w:p w14:paraId="20D113AB" w14:textId="77777777" w:rsidR="005B08CA" w:rsidRPr="003F7DC9" w:rsidRDefault="005B08CA" w:rsidP="003910B5">
      <w:pPr>
        <w:pStyle w:val="Corpotesto"/>
        <w:spacing w:before="44"/>
        <w:ind w:left="284"/>
        <w:rPr>
          <w:color w:val="0B0B0B"/>
        </w:rPr>
      </w:pPr>
    </w:p>
    <w:p w14:paraId="0FEC44CA" w14:textId="77777777" w:rsidR="005B08CA" w:rsidRPr="003F7DC9" w:rsidRDefault="005B08CA" w:rsidP="003910B5">
      <w:pPr>
        <w:pStyle w:val="Corpotesto"/>
        <w:spacing w:before="44"/>
        <w:ind w:left="284"/>
      </w:pPr>
    </w:p>
    <w:p w14:paraId="7617BFAA" w14:textId="77777777" w:rsidR="004C1BFC" w:rsidRPr="003F7DC9" w:rsidRDefault="004C1BFC" w:rsidP="003910B5">
      <w:pPr>
        <w:ind w:left="284"/>
      </w:pPr>
    </w:p>
    <w:p w14:paraId="0820C523" w14:textId="77777777" w:rsidR="005B08CA" w:rsidRPr="003F7DC9" w:rsidRDefault="005B08CA" w:rsidP="003910B5">
      <w:pPr>
        <w:ind w:left="284"/>
      </w:pPr>
    </w:p>
    <w:p w14:paraId="6C37843D" w14:textId="77777777" w:rsidR="005B08CA" w:rsidRPr="003F7DC9" w:rsidRDefault="005B08CA" w:rsidP="003910B5">
      <w:pPr>
        <w:ind w:left="284"/>
      </w:pPr>
    </w:p>
    <w:p w14:paraId="28D8FEAA" w14:textId="77777777" w:rsidR="005B08CA" w:rsidRPr="003F7DC9" w:rsidRDefault="005B08CA" w:rsidP="003910B5">
      <w:pPr>
        <w:ind w:left="284"/>
      </w:pPr>
    </w:p>
    <w:p w14:paraId="27AE85D1" w14:textId="77777777" w:rsidR="005B08CA" w:rsidRPr="003F7DC9" w:rsidRDefault="005B08CA" w:rsidP="003910B5">
      <w:pPr>
        <w:ind w:left="284"/>
      </w:pPr>
    </w:p>
    <w:p w14:paraId="6D507665" w14:textId="77777777" w:rsidR="005B08CA" w:rsidRPr="003F7DC9" w:rsidRDefault="005B08CA" w:rsidP="003910B5">
      <w:pPr>
        <w:ind w:left="284"/>
        <w:sectPr w:rsidR="005B08CA" w:rsidRPr="003F7DC9">
          <w:pgSz w:w="11900" w:h="16840"/>
          <w:pgMar w:top="1600" w:right="440" w:bottom="280" w:left="460" w:header="720" w:footer="720" w:gutter="0"/>
          <w:cols w:space="720"/>
        </w:sectPr>
      </w:pPr>
    </w:p>
    <w:p w14:paraId="42DAE7DE" w14:textId="77777777" w:rsidR="004C1BFC" w:rsidRPr="003F7DC9" w:rsidRDefault="004C1BFC" w:rsidP="0019267B">
      <w:pPr>
        <w:pStyle w:val="Corpotesto"/>
        <w:spacing w:before="4"/>
      </w:pPr>
    </w:p>
    <w:p w14:paraId="62FE0E22" w14:textId="77777777" w:rsidR="004C1BFC" w:rsidRPr="003F7DC9" w:rsidRDefault="00D9217B" w:rsidP="0019267B">
      <w:pPr>
        <w:spacing w:before="96"/>
        <w:ind w:left="801" w:right="821"/>
        <w:jc w:val="center"/>
        <w:rPr>
          <w:b/>
          <w:sz w:val="20"/>
        </w:rPr>
      </w:pPr>
      <w:r w:rsidRPr="003F7DC9">
        <w:rPr>
          <w:b/>
          <w:color w:val="0B0B0B"/>
          <w:sz w:val="20"/>
        </w:rPr>
        <w:t>Allegato 11</w:t>
      </w:r>
    </w:p>
    <w:p w14:paraId="47710A10" w14:textId="77777777" w:rsidR="004C1BFC" w:rsidRPr="003F7DC9" w:rsidRDefault="00D9217B" w:rsidP="0019267B">
      <w:pPr>
        <w:spacing w:before="76"/>
        <w:ind w:left="803" w:right="820"/>
        <w:jc w:val="center"/>
        <w:rPr>
          <w:b/>
          <w:sz w:val="20"/>
        </w:rPr>
      </w:pPr>
      <w:r w:rsidRPr="003F7DC9">
        <w:rPr>
          <w:b/>
          <w:color w:val="0B0B0B"/>
          <w:sz w:val="20"/>
        </w:rPr>
        <w:t>Misure per gli esercizi commerciali</w:t>
      </w:r>
    </w:p>
    <w:p w14:paraId="569BEE3D" w14:textId="77777777" w:rsidR="004C1BFC" w:rsidRPr="003F7DC9" w:rsidRDefault="004C1BFC" w:rsidP="0019267B">
      <w:pPr>
        <w:pStyle w:val="Corpotesto"/>
        <w:spacing w:before="11"/>
        <w:rPr>
          <w:b/>
        </w:rPr>
      </w:pPr>
    </w:p>
    <w:p w14:paraId="370F7F9D" w14:textId="77777777" w:rsidR="004C1BFC" w:rsidRPr="003F7DC9" w:rsidRDefault="00D9217B" w:rsidP="00822B31">
      <w:pPr>
        <w:pStyle w:val="Paragrafoelenco"/>
        <w:numPr>
          <w:ilvl w:val="0"/>
          <w:numId w:val="65"/>
        </w:numPr>
        <w:tabs>
          <w:tab w:val="left" w:pos="284"/>
        </w:tabs>
        <w:ind w:left="284" w:firstLine="0"/>
        <w:rPr>
          <w:sz w:val="20"/>
        </w:rPr>
      </w:pPr>
      <w:r w:rsidRPr="003F7DC9">
        <w:rPr>
          <w:color w:val="0B0B0B"/>
          <w:sz w:val="20"/>
        </w:rPr>
        <w:t>Mantenimento in tutte le attività e le loro fasi del distanziamento</w:t>
      </w:r>
      <w:r w:rsidRPr="003F7DC9">
        <w:rPr>
          <w:color w:val="0B0B0B"/>
          <w:spacing w:val="27"/>
          <w:sz w:val="20"/>
        </w:rPr>
        <w:t xml:space="preserve"> </w:t>
      </w:r>
      <w:r w:rsidRPr="003F7DC9">
        <w:rPr>
          <w:color w:val="0B0B0B"/>
          <w:sz w:val="20"/>
        </w:rPr>
        <w:t>interpersonale.</w:t>
      </w:r>
    </w:p>
    <w:p w14:paraId="689F81A0" w14:textId="77777777" w:rsidR="004C1BFC" w:rsidRPr="003F7DC9" w:rsidRDefault="004C1BFC" w:rsidP="00822B31">
      <w:pPr>
        <w:pStyle w:val="Corpotesto"/>
        <w:tabs>
          <w:tab w:val="left" w:pos="284"/>
        </w:tabs>
        <w:spacing w:before="1"/>
        <w:ind w:left="284"/>
        <w:rPr>
          <w:sz w:val="21"/>
        </w:rPr>
      </w:pPr>
    </w:p>
    <w:p w14:paraId="4A3CBDED" w14:textId="33D7E564" w:rsidR="004C1BFC" w:rsidRPr="003F7DC9" w:rsidRDefault="00D9217B" w:rsidP="00822B31">
      <w:pPr>
        <w:pStyle w:val="Paragrafoelenco"/>
        <w:numPr>
          <w:ilvl w:val="0"/>
          <w:numId w:val="65"/>
        </w:numPr>
        <w:tabs>
          <w:tab w:val="left" w:pos="284"/>
          <w:tab w:val="left" w:pos="709"/>
        </w:tabs>
        <w:ind w:left="284" w:firstLine="0"/>
        <w:rPr>
          <w:sz w:val="20"/>
        </w:rPr>
      </w:pPr>
      <w:r w:rsidRPr="003F7DC9">
        <w:rPr>
          <w:color w:val="0B0B0B"/>
          <w:sz w:val="20"/>
        </w:rPr>
        <w:t>Garanzia di pulizia e igiene ambientale con frequenza almeno due volte giorno ed in</w:t>
      </w:r>
      <w:r w:rsidRPr="003F7DC9">
        <w:rPr>
          <w:color w:val="0B0B0B"/>
          <w:spacing w:val="-17"/>
          <w:sz w:val="20"/>
        </w:rPr>
        <w:t xml:space="preserve"> </w:t>
      </w:r>
      <w:r w:rsidRPr="003F7DC9">
        <w:rPr>
          <w:color w:val="0B0B0B"/>
          <w:sz w:val="20"/>
        </w:rPr>
        <w:t>funzione</w:t>
      </w:r>
      <w:r w:rsidR="000C7004" w:rsidRPr="003F7DC9">
        <w:rPr>
          <w:color w:val="0B0B0B"/>
          <w:sz w:val="20"/>
        </w:rPr>
        <w:t xml:space="preserve"> dell’orario di apertura.</w:t>
      </w:r>
    </w:p>
    <w:p w14:paraId="4F0068E4" w14:textId="77777777" w:rsidR="004C1BFC" w:rsidRPr="003F7DC9" w:rsidRDefault="004C1BFC" w:rsidP="00822B31">
      <w:pPr>
        <w:pStyle w:val="Corpotesto"/>
        <w:tabs>
          <w:tab w:val="left" w:pos="284"/>
        </w:tabs>
        <w:spacing w:before="3"/>
        <w:ind w:left="284"/>
        <w:rPr>
          <w:sz w:val="21"/>
        </w:rPr>
      </w:pPr>
    </w:p>
    <w:p w14:paraId="5DC4DB80" w14:textId="77777777" w:rsidR="004C1BFC" w:rsidRPr="003F7DC9" w:rsidRDefault="00D9217B" w:rsidP="00822B31">
      <w:pPr>
        <w:pStyle w:val="Paragrafoelenco"/>
        <w:numPr>
          <w:ilvl w:val="0"/>
          <w:numId w:val="65"/>
        </w:numPr>
        <w:tabs>
          <w:tab w:val="left" w:pos="284"/>
        </w:tabs>
        <w:ind w:left="284" w:firstLine="0"/>
        <w:rPr>
          <w:sz w:val="20"/>
        </w:rPr>
      </w:pPr>
      <w:r w:rsidRPr="003F7DC9">
        <w:rPr>
          <w:color w:val="0B0B0B"/>
          <w:sz w:val="20"/>
        </w:rPr>
        <w:t>Garanzia di adeguata aereazione naturale e ricambio</w:t>
      </w:r>
      <w:r w:rsidRPr="003F7DC9">
        <w:rPr>
          <w:color w:val="0B0B0B"/>
          <w:spacing w:val="10"/>
          <w:sz w:val="20"/>
        </w:rPr>
        <w:t xml:space="preserve"> </w:t>
      </w:r>
      <w:r w:rsidRPr="003F7DC9">
        <w:rPr>
          <w:color w:val="0B0B0B"/>
          <w:sz w:val="20"/>
        </w:rPr>
        <w:t>d’aria.</w:t>
      </w:r>
    </w:p>
    <w:p w14:paraId="6425B42F" w14:textId="77777777" w:rsidR="004C1BFC" w:rsidRPr="003F7DC9" w:rsidRDefault="004C1BFC" w:rsidP="00822B31">
      <w:pPr>
        <w:pStyle w:val="Corpotesto"/>
        <w:tabs>
          <w:tab w:val="left" w:pos="284"/>
        </w:tabs>
        <w:ind w:left="284"/>
        <w:rPr>
          <w:sz w:val="21"/>
        </w:rPr>
      </w:pPr>
    </w:p>
    <w:p w14:paraId="157E647D" w14:textId="77777777" w:rsidR="004C1BFC" w:rsidRPr="003F7DC9" w:rsidRDefault="00D9217B" w:rsidP="00822B31">
      <w:pPr>
        <w:pStyle w:val="Paragrafoelenco"/>
        <w:numPr>
          <w:ilvl w:val="0"/>
          <w:numId w:val="65"/>
        </w:numPr>
        <w:tabs>
          <w:tab w:val="left" w:pos="284"/>
        </w:tabs>
        <w:spacing w:before="1" w:line="244" w:lineRule="auto"/>
        <w:ind w:left="284" w:right="1260" w:firstLine="0"/>
        <w:rPr>
          <w:sz w:val="20"/>
        </w:rPr>
      </w:pPr>
      <w:r w:rsidRPr="003F7DC9">
        <w:rPr>
          <w:color w:val="0B0B0B"/>
          <w:sz w:val="20"/>
        </w:rPr>
        <w:t xml:space="preserve">Ampia disponibilità e accessibilità a sistemi per la disinfezione delle mani. </w:t>
      </w:r>
      <w:r w:rsidRPr="003F7DC9">
        <w:rPr>
          <w:color w:val="0B0B0B"/>
          <w:spacing w:val="-3"/>
          <w:sz w:val="20"/>
        </w:rPr>
        <w:t xml:space="preserve">In </w:t>
      </w:r>
      <w:r w:rsidRPr="003F7DC9">
        <w:rPr>
          <w:color w:val="0B0B0B"/>
          <w:sz w:val="20"/>
        </w:rPr>
        <w:t xml:space="preserve">particolare, detti sistemi devono essere disponibili accanto a tastiere, schermi </w:t>
      </w:r>
      <w:r w:rsidRPr="003F7DC9">
        <w:rPr>
          <w:i/>
          <w:color w:val="0B0B0B"/>
          <w:sz w:val="20"/>
        </w:rPr>
        <w:t xml:space="preserve">touch </w:t>
      </w:r>
      <w:r w:rsidRPr="003F7DC9">
        <w:rPr>
          <w:color w:val="0B0B0B"/>
          <w:sz w:val="20"/>
        </w:rPr>
        <w:t>e sistemi di</w:t>
      </w:r>
      <w:r w:rsidRPr="003F7DC9">
        <w:rPr>
          <w:color w:val="0B0B0B"/>
          <w:spacing w:val="35"/>
          <w:sz w:val="20"/>
        </w:rPr>
        <w:t xml:space="preserve"> </w:t>
      </w:r>
      <w:r w:rsidRPr="003F7DC9">
        <w:rPr>
          <w:color w:val="0B0B0B"/>
          <w:sz w:val="20"/>
        </w:rPr>
        <w:t>pagamento.</w:t>
      </w:r>
    </w:p>
    <w:p w14:paraId="2CE1DB17" w14:textId="77777777" w:rsidR="004C1BFC" w:rsidRPr="003F7DC9" w:rsidRDefault="004C1BFC" w:rsidP="00822B31">
      <w:pPr>
        <w:pStyle w:val="Corpotesto"/>
        <w:tabs>
          <w:tab w:val="left" w:pos="284"/>
        </w:tabs>
        <w:spacing w:before="10"/>
        <w:ind w:left="284"/>
      </w:pPr>
    </w:p>
    <w:p w14:paraId="6F9EC65D" w14:textId="77777777" w:rsidR="004C1BFC" w:rsidRPr="003F7DC9" w:rsidRDefault="00D9217B" w:rsidP="00822B31">
      <w:pPr>
        <w:pStyle w:val="Paragrafoelenco"/>
        <w:numPr>
          <w:ilvl w:val="0"/>
          <w:numId w:val="65"/>
        </w:numPr>
        <w:tabs>
          <w:tab w:val="left" w:pos="284"/>
        </w:tabs>
        <w:spacing w:line="244" w:lineRule="auto"/>
        <w:ind w:left="284" w:right="1257" w:firstLine="0"/>
        <w:rPr>
          <w:sz w:val="20"/>
        </w:rPr>
      </w:pPr>
      <w:r w:rsidRPr="003F7DC9">
        <w:rPr>
          <w:color w:val="0B0B0B"/>
          <w:sz w:val="20"/>
        </w:rPr>
        <w:t>Utilizzo di mascherine nei luoghi o ambienti chiusi e comunque in tutte le possibili fasi lavorative laddove non sia possibile garantire il distanziamento</w:t>
      </w:r>
      <w:r w:rsidRPr="003F7DC9">
        <w:rPr>
          <w:color w:val="0B0B0B"/>
          <w:spacing w:val="14"/>
          <w:sz w:val="20"/>
        </w:rPr>
        <w:t xml:space="preserve"> </w:t>
      </w:r>
      <w:r w:rsidRPr="003F7DC9">
        <w:rPr>
          <w:color w:val="0B0B0B"/>
          <w:sz w:val="20"/>
        </w:rPr>
        <w:t>interpersonale.</w:t>
      </w:r>
    </w:p>
    <w:p w14:paraId="392CC2CA" w14:textId="77777777" w:rsidR="004C1BFC" w:rsidRPr="003F7DC9" w:rsidRDefault="004C1BFC" w:rsidP="00822B31">
      <w:pPr>
        <w:pStyle w:val="Corpotesto"/>
        <w:tabs>
          <w:tab w:val="left" w:pos="284"/>
        </w:tabs>
        <w:spacing w:before="9"/>
        <w:ind w:left="284"/>
      </w:pPr>
    </w:p>
    <w:p w14:paraId="05399388" w14:textId="6DDE2502" w:rsidR="004C1BFC" w:rsidRPr="003F7DC9" w:rsidRDefault="00D9217B" w:rsidP="00822B31">
      <w:pPr>
        <w:pStyle w:val="Paragrafoelenco"/>
        <w:numPr>
          <w:ilvl w:val="0"/>
          <w:numId w:val="65"/>
        </w:numPr>
        <w:tabs>
          <w:tab w:val="left" w:pos="284"/>
        </w:tabs>
        <w:ind w:left="284" w:firstLine="0"/>
        <w:rPr>
          <w:sz w:val="20"/>
        </w:rPr>
      </w:pPr>
      <w:r w:rsidRPr="003F7DC9">
        <w:rPr>
          <w:color w:val="0B0B0B"/>
          <w:sz w:val="20"/>
        </w:rPr>
        <w:t>Uso</w:t>
      </w:r>
      <w:r w:rsidRPr="003F7DC9">
        <w:rPr>
          <w:color w:val="0B0B0B"/>
          <w:spacing w:val="28"/>
          <w:sz w:val="20"/>
        </w:rPr>
        <w:t xml:space="preserve"> </w:t>
      </w:r>
      <w:r w:rsidRPr="003F7DC9">
        <w:rPr>
          <w:color w:val="0B0B0B"/>
          <w:sz w:val="20"/>
        </w:rPr>
        <w:t>dei</w:t>
      </w:r>
      <w:r w:rsidRPr="003F7DC9">
        <w:rPr>
          <w:color w:val="0B0B0B"/>
          <w:spacing w:val="29"/>
          <w:sz w:val="20"/>
        </w:rPr>
        <w:t xml:space="preserve"> </w:t>
      </w:r>
      <w:r w:rsidRPr="003F7DC9">
        <w:rPr>
          <w:color w:val="0B0B0B"/>
          <w:sz w:val="20"/>
        </w:rPr>
        <w:t>guanti</w:t>
      </w:r>
      <w:r w:rsidRPr="003F7DC9">
        <w:rPr>
          <w:color w:val="0B0B0B"/>
          <w:spacing w:val="29"/>
          <w:sz w:val="20"/>
        </w:rPr>
        <w:t xml:space="preserve"> </w:t>
      </w:r>
      <w:r w:rsidRPr="003F7DC9">
        <w:rPr>
          <w:color w:val="0B0B0B"/>
          <w:sz w:val="20"/>
        </w:rPr>
        <w:t>"usa</w:t>
      </w:r>
      <w:r w:rsidRPr="003F7DC9">
        <w:rPr>
          <w:color w:val="0B0B0B"/>
          <w:spacing w:val="28"/>
          <w:sz w:val="20"/>
        </w:rPr>
        <w:t xml:space="preserve"> </w:t>
      </w:r>
      <w:r w:rsidRPr="003F7DC9">
        <w:rPr>
          <w:color w:val="0B0B0B"/>
          <w:sz w:val="20"/>
        </w:rPr>
        <w:t>e</w:t>
      </w:r>
      <w:r w:rsidRPr="003F7DC9">
        <w:rPr>
          <w:color w:val="0B0B0B"/>
          <w:spacing w:val="30"/>
          <w:sz w:val="20"/>
        </w:rPr>
        <w:t xml:space="preserve"> </w:t>
      </w:r>
      <w:r w:rsidRPr="003F7DC9">
        <w:rPr>
          <w:color w:val="0B0B0B"/>
          <w:sz w:val="20"/>
        </w:rPr>
        <w:t>getta"</w:t>
      </w:r>
      <w:r w:rsidRPr="003F7DC9">
        <w:rPr>
          <w:color w:val="0B0B0B"/>
          <w:spacing w:val="27"/>
          <w:sz w:val="20"/>
        </w:rPr>
        <w:t xml:space="preserve"> </w:t>
      </w:r>
      <w:r w:rsidRPr="003F7DC9">
        <w:rPr>
          <w:color w:val="0B0B0B"/>
          <w:sz w:val="20"/>
        </w:rPr>
        <w:t>nelle</w:t>
      </w:r>
      <w:r w:rsidRPr="003F7DC9">
        <w:rPr>
          <w:color w:val="0B0B0B"/>
          <w:spacing w:val="29"/>
          <w:sz w:val="20"/>
        </w:rPr>
        <w:t xml:space="preserve"> </w:t>
      </w:r>
      <w:r w:rsidRPr="003F7DC9">
        <w:rPr>
          <w:color w:val="0B0B0B"/>
          <w:sz w:val="20"/>
        </w:rPr>
        <w:t>attività</w:t>
      </w:r>
      <w:r w:rsidRPr="003F7DC9">
        <w:rPr>
          <w:color w:val="0B0B0B"/>
          <w:spacing w:val="28"/>
          <w:sz w:val="20"/>
        </w:rPr>
        <w:t xml:space="preserve"> </w:t>
      </w:r>
      <w:r w:rsidRPr="003F7DC9">
        <w:rPr>
          <w:color w:val="0B0B0B"/>
          <w:sz w:val="20"/>
        </w:rPr>
        <w:t>di</w:t>
      </w:r>
      <w:r w:rsidRPr="003F7DC9">
        <w:rPr>
          <w:color w:val="0B0B0B"/>
          <w:spacing w:val="29"/>
          <w:sz w:val="20"/>
        </w:rPr>
        <w:t xml:space="preserve"> </w:t>
      </w:r>
      <w:r w:rsidRPr="003F7DC9">
        <w:rPr>
          <w:color w:val="0B0B0B"/>
          <w:sz w:val="20"/>
        </w:rPr>
        <w:t>acquisto,</w:t>
      </w:r>
      <w:r w:rsidRPr="003F7DC9">
        <w:rPr>
          <w:color w:val="0B0B0B"/>
          <w:spacing w:val="29"/>
          <w:sz w:val="20"/>
        </w:rPr>
        <w:t xml:space="preserve"> </w:t>
      </w:r>
      <w:r w:rsidRPr="003F7DC9">
        <w:rPr>
          <w:color w:val="0B0B0B"/>
          <w:sz w:val="20"/>
        </w:rPr>
        <w:t>particolarmente</w:t>
      </w:r>
      <w:r w:rsidRPr="003F7DC9">
        <w:rPr>
          <w:color w:val="0B0B0B"/>
          <w:spacing w:val="31"/>
          <w:sz w:val="20"/>
        </w:rPr>
        <w:t xml:space="preserve"> </w:t>
      </w:r>
      <w:r w:rsidRPr="003F7DC9">
        <w:rPr>
          <w:color w:val="0B0B0B"/>
          <w:sz w:val="20"/>
        </w:rPr>
        <w:t>per</w:t>
      </w:r>
      <w:r w:rsidRPr="003F7DC9">
        <w:rPr>
          <w:color w:val="0B0B0B"/>
          <w:spacing w:val="27"/>
          <w:sz w:val="20"/>
        </w:rPr>
        <w:t xml:space="preserve"> </w:t>
      </w:r>
      <w:r w:rsidRPr="003F7DC9">
        <w:rPr>
          <w:color w:val="0B0B0B"/>
          <w:sz w:val="20"/>
        </w:rPr>
        <w:t>l’acquisto</w:t>
      </w:r>
      <w:r w:rsidRPr="003F7DC9">
        <w:rPr>
          <w:color w:val="0B0B0B"/>
          <w:spacing w:val="29"/>
          <w:sz w:val="20"/>
        </w:rPr>
        <w:t xml:space="preserve"> </w:t>
      </w:r>
      <w:r w:rsidRPr="003F7DC9">
        <w:rPr>
          <w:color w:val="0B0B0B"/>
          <w:sz w:val="20"/>
        </w:rPr>
        <w:t>di</w:t>
      </w:r>
      <w:r w:rsidRPr="003F7DC9">
        <w:rPr>
          <w:color w:val="0B0B0B"/>
          <w:spacing w:val="29"/>
          <w:sz w:val="20"/>
        </w:rPr>
        <w:t xml:space="preserve"> </w:t>
      </w:r>
      <w:r w:rsidRPr="003F7DC9">
        <w:rPr>
          <w:color w:val="0B0B0B"/>
          <w:sz w:val="20"/>
        </w:rPr>
        <w:t>alimenti</w:t>
      </w:r>
      <w:r w:rsidRPr="003F7DC9">
        <w:rPr>
          <w:color w:val="0B0B0B"/>
          <w:spacing w:val="29"/>
          <w:sz w:val="20"/>
        </w:rPr>
        <w:t xml:space="preserve"> </w:t>
      </w:r>
      <w:r w:rsidRPr="003F7DC9">
        <w:rPr>
          <w:color w:val="0B0B0B"/>
          <w:sz w:val="20"/>
        </w:rPr>
        <w:t>e</w:t>
      </w:r>
      <w:r w:rsidR="000C7004" w:rsidRPr="003F7DC9">
        <w:rPr>
          <w:color w:val="0B0B0B"/>
          <w:sz w:val="20"/>
        </w:rPr>
        <w:t xml:space="preserve"> bevande.</w:t>
      </w:r>
    </w:p>
    <w:p w14:paraId="27CC7FF0" w14:textId="77777777" w:rsidR="004C1BFC" w:rsidRPr="003F7DC9" w:rsidRDefault="004C1BFC" w:rsidP="00822B31">
      <w:pPr>
        <w:pStyle w:val="Corpotesto"/>
        <w:tabs>
          <w:tab w:val="left" w:pos="284"/>
        </w:tabs>
        <w:spacing w:before="5"/>
        <w:ind w:left="284"/>
        <w:rPr>
          <w:sz w:val="21"/>
        </w:rPr>
      </w:pPr>
    </w:p>
    <w:p w14:paraId="6B54F24D" w14:textId="77777777" w:rsidR="004C1BFC" w:rsidRPr="003F7DC9" w:rsidRDefault="00D9217B" w:rsidP="00822B31">
      <w:pPr>
        <w:pStyle w:val="Paragrafoelenco"/>
        <w:numPr>
          <w:ilvl w:val="0"/>
          <w:numId w:val="65"/>
        </w:numPr>
        <w:tabs>
          <w:tab w:val="left" w:pos="284"/>
        </w:tabs>
        <w:ind w:left="284" w:firstLine="0"/>
        <w:rPr>
          <w:sz w:val="20"/>
        </w:rPr>
      </w:pPr>
      <w:r w:rsidRPr="003F7DC9">
        <w:rPr>
          <w:color w:val="0B0B0B"/>
          <w:sz w:val="20"/>
        </w:rPr>
        <w:t>Accessi regolamentati e scaglionati secondo le seguenti</w:t>
      </w:r>
      <w:r w:rsidRPr="003F7DC9">
        <w:rPr>
          <w:color w:val="0B0B0B"/>
          <w:spacing w:val="13"/>
          <w:sz w:val="20"/>
        </w:rPr>
        <w:t xml:space="preserve"> </w:t>
      </w:r>
      <w:r w:rsidRPr="003F7DC9">
        <w:rPr>
          <w:color w:val="0B0B0B"/>
          <w:sz w:val="20"/>
        </w:rPr>
        <w:t>modalità:</w:t>
      </w:r>
    </w:p>
    <w:p w14:paraId="34E06531" w14:textId="77777777" w:rsidR="004C1BFC" w:rsidRPr="003F7DC9" w:rsidRDefault="004C1BFC" w:rsidP="00822B31">
      <w:pPr>
        <w:pStyle w:val="Corpotesto"/>
        <w:tabs>
          <w:tab w:val="left" w:pos="284"/>
        </w:tabs>
        <w:spacing w:before="1"/>
        <w:ind w:left="284"/>
        <w:rPr>
          <w:sz w:val="21"/>
        </w:rPr>
      </w:pPr>
    </w:p>
    <w:p w14:paraId="1F96CDF6" w14:textId="77777777" w:rsidR="004C1BFC" w:rsidRPr="003F7DC9" w:rsidRDefault="00D9217B" w:rsidP="00822B31">
      <w:pPr>
        <w:pStyle w:val="Paragrafoelenco"/>
        <w:numPr>
          <w:ilvl w:val="0"/>
          <w:numId w:val="64"/>
        </w:numPr>
        <w:tabs>
          <w:tab w:val="left" w:pos="284"/>
        </w:tabs>
        <w:ind w:left="284" w:firstLine="0"/>
        <w:rPr>
          <w:sz w:val="20"/>
        </w:rPr>
      </w:pPr>
      <w:r w:rsidRPr="003F7DC9">
        <w:rPr>
          <w:color w:val="0B0B0B"/>
          <w:sz w:val="20"/>
        </w:rPr>
        <w:t>attraverso ampliamenti delle fasce</w:t>
      </w:r>
      <w:r w:rsidRPr="003F7DC9">
        <w:rPr>
          <w:color w:val="0B0B0B"/>
          <w:spacing w:val="7"/>
          <w:sz w:val="20"/>
        </w:rPr>
        <w:t xml:space="preserve"> </w:t>
      </w:r>
      <w:r w:rsidRPr="003F7DC9">
        <w:rPr>
          <w:color w:val="0B0B0B"/>
          <w:sz w:val="20"/>
        </w:rPr>
        <w:t>orarie;</w:t>
      </w:r>
    </w:p>
    <w:p w14:paraId="776822F1" w14:textId="77777777" w:rsidR="004C1BFC" w:rsidRPr="003F7DC9" w:rsidRDefault="004C1BFC" w:rsidP="00822B31">
      <w:pPr>
        <w:pStyle w:val="Corpotesto"/>
        <w:tabs>
          <w:tab w:val="left" w:pos="284"/>
        </w:tabs>
        <w:ind w:left="284"/>
        <w:rPr>
          <w:sz w:val="21"/>
        </w:rPr>
      </w:pPr>
    </w:p>
    <w:p w14:paraId="711169D0" w14:textId="4A0C5411" w:rsidR="004C1BFC" w:rsidRPr="003F7DC9" w:rsidRDefault="00D9217B" w:rsidP="00822B31">
      <w:pPr>
        <w:pStyle w:val="Paragrafoelenco"/>
        <w:numPr>
          <w:ilvl w:val="0"/>
          <w:numId w:val="64"/>
        </w:numPr>
        <w:tabs>
          <w:tab w:val="left" w:pos="284"/>
          <w:tab w:val="left" w:pos="709"/>
        </w:tabs>
        <w:spacing w:before="1" w:line="244" w:lineRule="auto"/>
        <w:ind w:left="284" w:right="1269" w:firstLine="0"/>
        <w:rPr>
          <w:sz w:val="20"/>
        </w:rPr>
      </w:pPr>
      <w:r w:rsidRPr="003F7DC9">
        <w:rPr>
          <w:color w:val="0B0B0B"/>
          <w:sz w:val="20"/>
        </w:rPr>
        <w:t xml:space="preserve">per locali fino a quaranta metri quadrati può accedere una persona alla volta, oltre a un massimo </w:t>
      </w:r>
      <w:proofErr w:type="gramStart"/>
      <w:r w:rsidRPr="003F7DC9">
        <w:rPr>
          <w:color w:val="0B0B0B"/>
          <w:sz w:val="20"/>
        </w:rPr>
        <w:t>di  due</w:t>
      </w:r>
      <w:proofErr w:type="gramEnd"/>
      <w:r w:rsidRPr="003F7DC9">
        <w:rPr>
          <w:color w:val="0B0B0B"/>
          <w:spacing w:val="1"/>
          <w:sz w:val="20"/>
        </w:rPr>
        <w:t xml:space="preserve"> </w:t>
      </w:r>
      <w:r w:rsidRPr="003F7DC9">
        <w:rPr>
          <w:color w:val="0B0B0B"/>
          <w:sz w:val="20"/>
        </w:rPr>
        <w:t>operatori;</w:t>
      </w:r>
    </w:p>
    <w:p w14:paraId="441550EA" w14:textId="77777777" w:rsidR="004C1BFC" w:rsidRPr="003F7DC9" w:rsidRDefault="004C1BFC" w:rsidP="00822B31">
      <w:pPr>
        <w:pStyle w:val="Corpotesto"/>
        <w:tabs>
          <w:tab w:val="left" w:pos="284"/>
        </w:tabs>
        <w:spacing w:before="10"/>
        <w:ind w:left="284"/>
      </w:pPr>
    </w:p>
    <w:p w14:paraId="00CE00B2" w14:textId="197866B1" w:rsidR="004C1BFC" w:rsidRPr="003F7DC9" w:rsidRDefault="00D9217B" w:rsidP="00822B31">
      <w:pPr>
        <w:pStyle w:val="Paragrafoelenco"/>
        <w:numPr>
          <w:ilvl w:val="0"/>
          <w:numId w:val="64"/>
        </w:numPr>
        <w:tabs>
          <w:tab w:val="left" w:pos="284"/>
        </w:tabs>
        <w:ind w:left="284" w:firstLine="0"/>
        <w:rPr>
          <w:sz w:val="20"/>
        </w:rPr>
      </w:pPr>
      <w:r w:rsidRPr="003F7DC9">
        <w:rPr>
          <w:color w:val="0B0B0B"/>
          <w:sz w:val="20"/>
        </w:rPr>
        <w:t>per</w:t>
      </w:r>
      <w:r w:rsidRPr="003F7DC9">
        <w:rPr>
          <w:color w:val="0B0B0B"/>
          <w:spacing w:val="5"/>
          <w:sz w:val="20"/>
        </w:rPr>
        <w:t xml:space="preserve"> </w:t>
      </w:r>
      <w:r w:rsidRPr="003F7DC9">
        <w:rPr>
          <w:color w:val="0B0B0B"/>
          <w:sz w:val="20"/>
        </w:rPr>
        <w:t>locali</w:t>
      </w:r>
      <w:r w:rsidRPr="003F7DC9">
        <w:rPr>
          <w:color w:val="0B0B0B"/>
          <w:spacing w:val="6"/>
          <w:sz w:val="20"/>
        </w:rPr>
        <w:t xml:space="preserve"> </w:t>
      </w:r>
      <w:r w:rsidRPr="003F7DC9">
        <w:rPr>
          <w:color w:val="0B0B0B"/>
          <w:sz w:val="20"/>
        </w:rPr>
        <w:t>di</w:t>
      </w:r>
      <w:r w:rsidRPr="003F7DC9">
        <w:rPr>
          <w:color w:val="0B0B0B"/>
          <w:spacing w:val="7"/>
          <w:sz w:val="20"/>
        </w:rPr>
        <w:t xml:space="preserve"> </w:t>
      </w:r>
      <w:r w:rsidRPr="003F7DC9">
        <w:rPr>
          <w:color w:val="0B0B0B"/>
          <w:sz w:val="20"/>
        </w:rPr>
        <w:t>dimensioni</w:t>
      </w:r>
      <w:r w:rsidRPr="003F7DC9">
        <w:rPr>
          <w:color w:val="0B0B0B"/>
          <w:spacing w:val="6"/>
          <w:sz w:val="20"/>
        </w:rPr>
        <w:t xml:space="preserve"> </w:t>
      </w:r>
      <w:r w:rsidRPr="003F7DC9">
        <w:rPr>
          <w:color w:val="0B0B0B"/>
          <w:sz w:val="20"/>
        </w:rPr>
        <w:t>superiori</w:t>
      </w:r>
      <w:r w:rsidRPr="003F7DC9">
        <w:rPr>
          <w:color w:val="0B0B0B"/>
          <w:spacing w:val="7"/>
          <w:sz w:val="20"/>
        </w:rPr>
        <w:t xml:space="preserve"> </w:t>
      </w:r>
      <w:r w:rsidRPr="003F7DC9">
        <w:rPr>
          <w:color w:val="0B0B0B"/>
          <w:sz w:val="20"/>
        </w:rPr>
        <w:t>a</w:t>
      </w:r>
      <w:r w:rsidRPr="003F7DC9">
        <w:rPr>
          <w:color w:val="0B0B0B"/>
          <w:spacing w:val="6"/>
          <w:sz w:val="20"/>
        </w:rPr>
        <w:t xml:space="preserve"> </w:t>
      </w:r>
      <w:r w:rsidRPr="003F7DC9">
        <w:rPr>
          <w:color w:val="0B0B0B"/>
          <w:sz w:val="20"/>
        </w:rPr>
        <w:t>quelle</w:t>
      </w:r>
      <w:r w:rsidRPr="003F7DC9">
        <w:rPr>
          <w:color w:val="0B0B0B"/>
          <w:spacing w:val="7"/>
          <w:sz w:val="20"/>
        </w:rPr>
        <w:t xml:space="preserve"> </w:t>
      </w:r>
      <w:r w:rsidRPr="003F7DC9">
        <w:rPr>
          <w:color w:val="0B0B0B"/>
          <w:sz w:val="20"/>
        </w:rPr>
        <w:t>di</w:t>
      </w:r>
      <w:r w:rsidRPr="003F7DC9">
        <w:rPr>
          <w:color w:val="0B0B0B"/>
          <w:spacing w:val="6"/>
          <w:sz w:val="20"/>
        </w:rPr>
        <w:t xml:space="preserve"> </w:t>
      </w:r>
      <w:r w:rsidRPr="003F7DC9">
        <w:rPr>
          <w:color w:val="0B0B0B"/>
          <w:sz w:val="20"/>
        </w:rPr>
        <w:t>cui</w:t>
      </w:r>
      <w:r w:rsidRPr="003F7DC9">
        <w:rPr>
          <w:color w:val="0B0B0B"/>
          <w:spacing w:val="6"/>
          <w:sz w:val="20"/>
        </w:rPr>
        <w:t xml:space="preserve"> </w:t>
      </w:r>
      <w:r w:rsidRPr="003F7DC9">
        <w:rPr>
          <w:color w:val="0B0B0B"/>
          <w:sz w:val="20"/>
        </w:rPr>
        <w:t>alla</w:t>
      </w:r>
      <w:r w:rsidRPr="003F7DC9">
        <w:rPr>
          <w:color w:val="0B0B0B"/>
          <w:spacing w:val="7"/>
          <w:sz w:val="20"/>
        </w:rPr>
        <w:t xml:space="preserve"> </w:t>
      </w:r>
      <w:r w:rsidRPr="003F7DC9">
        <w:rPr>
          <w:color w:val="0B0B0B"/>
          <w:sz w:val="20"/>
        </w:rPr>
        <w:t>lettera</w:t>
      </w:r>
      <w:r w:rsidRPr="003F7DC9">
        <w:rPr>
          <w:color w:val="0B0B0B"/>
          <w:spacing w:val="5"/>
          <w:sz w:val="20"/>
        </w:rPr>
        <w:t xml:space="preserve"> </w:t>
      </w:r>
      <w:r w:rsidRPr="003F7DC9">
        <w:rPr>
          <w:color w:val="0B0B0B"/>
          <w:sz w:val="20"/>
        </w:rPr>
        <w:t>b),</w:t>
      </w:r>
      <w:r w:rsidRPr="003F7DC9">
        <w:rPr>
          <w:color w:val="0B0B0B"/>
          <w:spacing w:val="8"/>
          <w:sz w:val="20"/>
        </w:rPr>
        <w:t xml:space="preserve"> </w:t>
      </w:r>
      <w:r w:rsidRPr="003F7DC9">
        <w:rPr>
          <w:color w:val="0B0B0B"/>
          <w:sz w:val="20"/>
        </w:rPr>
        <w:t>l’accesso</w:t>
      </w:r>
      <w:r w:rsidRPr="003F7DC9">
        <w:rPr>
          <w:color w:val="0B0B0B"/>
          <w:spacing w:val="5"/>
          <w:sz w:val="20"/>
        </w:rPr>
        <w:t xml:space="preserve"> </w:t>
      </w:r>
      <w:r w:rsidRPr="003F7DC9">
        <w:rPr>
          <w:color w:val="0B0B0B"/>
          <w:sz w:val="20"/>
        </w:rPr>
        <w:t>è</w:t>
      </w:r>
      <w:r w:rsidRPr="003F7DC9">
        <w:rPr>
          <w:color w:val="0B0B0B"/>
          <w:spacing w:val="5"/>
          <w:sz w:val="20"/>
        </w:rPr>
        <w:t xml:space="preserve"> </w:t>
      </w:r>
      <w:r w:rsidRPr="003F7DC9">
        <w:rPr>
          <w:color w:val="0B0B0B"/>
          <w:sz w:val="20"/>
        </w:rPr>
        <w:t>regolamentato</w:t>
      </w:r>
      <w:r w:rsidRPr="003F7DC9">
        <w:rPr>
          <w:color w:val="0B0B0B"/>
          <w:spacing w:val="8"/>
          <w:sz w:val="20"/>
        </w:rPr>
        <w:t xml:space="preserve"> </w:t>
      </w:r>
      <w:r w:rsidRPr="003F7DC9">
        <w:rPr>
          <w:color w:val="0B0B0B"/>
          <w:sz w:val="20"/>
        </w:rPr>
        <w:t>in</w:t>
      </w:r>
      <w:r w:rsidRPr="003F7DC9">
        <w:rPr>
          <w:color w:val="0B0B0B"/>
          <w:spacing w:val="6"/>
          <w:sz w:val="20"/>
        </w:rPr>
        <w:t xml:space="preserve"> </w:t>
      </w:r>
      <w:r w:rsidRPr="003F7DC9">
        <w:rPr>
          <w:color w:val="0B0B0B"/>
          <w:sz w:val="20"/>
        </w:rPr>
        <w:t>funzione</w:t>
      </w:r>
      <w:r w:rsidR="000C7004" w:rsidRPr="003F7DC9">
        <w:rPr>
          <w:color w:val="0B0B0B"/>
          <w:sz w:val="20"/>
        </w:rPr>
        <w:t xml:space="preserve"> degli spazi disponibili, differenziando, ove possibile, i percorsi di entrata e di uscita.</w:t>
      </w:r>
    </w:p>
    <w:p w14:paraId="081BF9BB" w14:textId="77777777" w:rsidR="004C1BFC" w:rsidRPr="003F7DC9" w:rsidRDefault="004C1BFC" w:rsidP="00822B31">
      <w:pPr>
        <w:pStyle w:val="Corpotesto"/>
        <w:tabs>
          <w:tab w:val="left" w:pos="284"/>
        </w:tabs>
        <w:spacing w:before="3"/>
        <w:ind w:left="284"/>
        <w:rPr>
          <w:sz w:val="21"/>
        </w:rPr>
      </w:pPr>
    </w:p>
    <w:p w14:paraId="34482545" w14:textId="77777777" w:rsidR="004C1BFC" w:rsidRPr="003F7DC9" w:rsidRDefault="00D9217B" w:rsidP="00822B31">
      <w:pPr>
        <w:pStyle w:val="Paragrafoelenco"/>
        <w:numPr>
          <w:ilvl w:val="0"/>
          <w:numId w:val="65"/>
        </w:numPr>
        <w:tabs>
          <w:tab w:val="left" w:pos="284"/>
        </w:tabs>
        <w:ind w:left="284" w:firstLine="0"/>
        <w:rPr>
          <w:sz w:val="20"/>
        </w:rPr>
      </w:pPr>
      <w:r w:rsidRPr="003F7DC9">
        <w:rPr>
          <w:color w:val="0B0B0B"/>
          <w:sz w:val="20"/>
        </w:rPr>
        <w:t>Informazione per garantire il distanziamento dei clienti in attesa di</w:t>
      </w:r>
      <w:r w:rsidRPr="003F7DC9">
        <w:rPr>
          <w:color w:val="0B0B0B"/>
          <w:spacing w:val="20"/>
          <w:sz w:val="20"/>
        </w:rPr>
        <w:t xml:space="preserve"> </w:t>
      </w:r>
      <w:r w:rsidRPr="003F7DC9">
        <w:rPr>
          <w:color w:val="0B0B0B"/>
          <w:sz w:val="20"/>
        </w:rPr>
        <w:t>entrata.</w:t>
      </w:r>
    </w:p>
    <w:p w14:paraId="4ECA9398" w14:textId="77777777" w:rsidR="004C1BFC" w:rsidRPr="003F7DC9" w:rsidRDefault="004C1BFC" w:rsidP="0019267B">
      <w:pPr>
        <w:rPr>
          <w:sz w:val="20"/>
        </w:rPr>
        <w:sectPr w:rsidR="004C1BFC" w:rsidRPr="003F7DC9">
          <w:pgSz w:w="11900" w:h="16840"/>
          <w:pgMar w:top="1600" w:right="440" w:bottom="280" w:left="460" w:header="720" w:footer="720" w:gutter="0"/>
          <w:cols w:space="720"/>
        </w:sectPr>
      </w:pPr>
    </w:p>
    <w:p w14:paraId="4C8D0BA7" w14:textId="77777777" w:rsidR="004C1BFC" w:rsidRPr="003F7DC9" w:rsidRDefault="004C1BFC" w:rsidP="0019267B">
      <w:pPr>
        <w:pStyle w:val="Corpotesto"/>
        <w:spacing w:before="4"/>
      </w:pPr>
    </w:p>
    <w:p w14:paraId="5A04F2EA" w14:textId="77777777" w:rsidR="004C1BFC" w:rsidRPr="003F7DC9" w:rsidRDefault="00D9217B" w:rsidP="0019267B">
      <w:pPr>
        <w:spacing w:before="96"/>
        <w:ind w:left="801" w:right="821"/>
        <w:jc w:val="center"/>
        <w:rPr>
          <w:b/>
          <w:sz w:val="20"/>
        </w:rPr>
      </w:pPr>
      <w:r w:rsidRPr="003F7DC9">
        <w:rPr>
          <w:b/>
          <w:color w:val="0B0B0B"/>
          <w:sz w:val="20"/>
        </w:rPr>
        <w:t>Allegato 12</w:t>
      </w:r>
    </w:p>
    <w:p w14:paraId="0AE7CE68" w14:textId="77777777" w:rsidR="004C1BFC" w:rsidRPr="003F7DC9" w:rsidRDefault="00D9217B" w:rsidP="0019267B">
      <w:pPr>
        <w:spacing w:before="76" w:line="319" w:lineRule="auto"/>
        <w:ind w:left="1512" w:right="1537"/>
        <w:jc w:val="center"/>
        <w:rPr>
          <w:b/>
          <w:sz w:val="20"/>
        </w:rPr>
      </w:pPr>
      <w:r w:rsidRPr="003F7DC9">
        <w:rPr>
          <w:b/>
          <w:color w:val="0B0B0B"/>
          <w:sz w:val="20"/>
        </w:rPr>
        <w:t>Protocollo condiviso di regolamentazione delle misure per il contrasto e il contenimento della diffusione del virus Covid-19 negli ambienti di lavoro fra il Governo e le parti sociali</w:t>
      </w:r>
    </w:p>
    <w:p w14:paraId="79E6259F" w14:textId="77777777" w:rsidR="004C1BFC" w:rsidRPr="003F7DC9" w:rsidRDefault="004C1BFC" w:rsidP="0019267B">
      <w:pPr>
        <w:pStyle w:val="Corpotesto"/>
        <w:spacing w:before="3"/>
        <w:rPr>
          <w:b/>
        </w:rPr>
      </w:pPr>
    </w:p>
    <w:p w14:paraId="0D3E4DA9" w14:textId="77777777" w:rsidR="004C1BFC" w:rsidRPr="003F7DC9" w:rsidRDefault="00D9217B" w:rsidP="0019267B">
      <w:pPr>
        <w:pStyle w:val="Corpotesto"/>
        <w:ind w:left="1241"/>
      </w:pPr>
      <w:r w:rsidRPr="003F7DC9">
        <w:rPr>
          <w:color w:val="0B0B0B"/>
        </w:rPr>
        <w:t>24 aprile 2020</w:t>
      </w:r>
    </w:p>
    <w:p w14:paraId="2A35FA7A" w14:textId="7515D224" w:rsidR="004C1BFC" w:rsidRPr="003F7DC9" w:rsidRDefault="00D9217B" w:rsidP="00673CDE">
      <w:pPr>
        <w:pStyle w:val="Corpotesto"/>
        <w:spacing w:before="175" w:line="283" w:lineRule="auto"/>
        <w:ind w:left="284" w:right="1259"/>
        <w:jc w:val="both"/>
      </w:pPr>
      <w:r w:rsidRPr="003F7DC9">
        <w:rPr>
          <w:color w:val="0B0B0B"/>
        </w:rPr>
        <w:t>Oggi, venerdi 24 aprile 2020, è stato integrato il “</w:t>
      </w:r>
      <w:r w:rsidRPr="003F7DC9">
        <w:rPr>
          <w:i/>
          <w:color w:val="0B0B0B"/>
        </w:rPr>
        <w:t>Protocollo condiviso di regolazione delle misure per il contrasto e il contenimento della diffusione del virus Covid-19 negli ambienti di lavoro</w:t>
      </w:r>
      <w:r w:rsidRPr="003F7DC9">
        <w:rPr>
          <w:color w:val="0B0B0B"/>
        </w:rPr>
        <w:t>” sottoscritto il   14 marzo 2020 su invito del Presidente del Consiglio dei ministri, del Ministro dell’economia, del Ministro del lavoro e delle politiche sociali, del Ministro dello sviluppo economico e del Ministro della salute, che avevano promosso l’incontro tra le parti sociali, in attuazione della misura, contenuta all’articolo 1, comma primo, numero 9), del decreto del Presidente del Consiglio dei ministri 11 marzo 2020, che - in relazione alle attività professionali e alle attività produttive - raccomanda intese tra organizzazioni datoriali e sindacali.</w:t>
      </w:r>
    </w:p>
    <w:p w14:paraId="73D6E8FE" w14:textId="77777777" w:rsidR="004C1BFC" w:rsidRPr="003F7DC9" w:rsidRDefault="00D9217B" w:rsidP="00673CDE">
      <w:pPr>
        <w:pStyle w:val="Corpotesto"/>
        <w:spacing w:before="130"/>
        <w:ind w:left="284"/>
        <w:jc w:val="both"/>
      </w:pPr>
      <w:r w:rsidRPr="003F7DC9">
        <w:rPr>
          <w:color w:val="0B0B0B"/>
        </w:rPr>
        <w:t>Il Governo favorisce, per quanto di sua competenza, la piena attuazione del Protocollo.</w:t>
      </w:r>
    </w:p>
    <w:p w14:paraId="16B54DD7" w14:textId="77777777" w:rsidR="004C1BFC" w:rsidRPr="003F7DC9" w:rsidRDefault="004C1BFC" w:rsidP="00673CDE">
      <w:pPr>
        <w:pStyle w:val="Corpotesto"/>
        <w:spacing w:before="1"/>
        <w:ind w:left="284"/>
        <w:rPr>
          <w:sz w:val="27"/>
        </w:rPr>
      </w:pPr>
    </w:p>
    <w:p w14:paraId="4477E46E" w14:textId="77777777" w:rsidR="004C1BFC" w:rsidRPr="003F7DC9" w:rsidRDefault="00D9217B" w:rsidP="00673CDE">
      <w:pPr>
        <w:pStyle w:val="Corpotesto"/>
        <w:ind w:left="284"/>
      </w:pPr>
      <w:r w:rsidRPr="003F7DC9">
        <w:rPr>
          <w:color w:val="0B0B0B"/>
          <w:u w:val="single" w:color="0B0B0B"/>
        </w:rPr>
        <w:t>Premessa</w:t>
      </w:r>
    </w:p>
    <w:p w14:paraId="46833A0F" w14:textId="77777777" w:rsidR="004C1BFC" w:rsidRPr="003F7DC9" w:rsidRDefault="004C1BFC" w:rsidP="00673CDE">
      <w:pPr>
        <w:pStyle w:val="Corpotesto"/>
        <w:spacing w:before="7"/>
        <w:ind w:left="284"/>
        <w:rPr>
          <w:sz w:val="18"/>
        </w:rPr>
      </w:pPr>
    </w:p>
    <w:p w14:paraId="33573315" w14:textId="7F00F9BB" w:rsidR="004C1BFC" w:rsidRPr="003F7DC9" w:rsidRDefault="00D9217B" w:rsidP="00673CDE">
      <w:pPr>
        <w:pStyle w:val="Corpotesto"/>
        <w:spacing w:before="96" w:line="283" w:lineRule="auto"/>
        <w:ind w:left="284" w:right="1261"/>
        <w:jc w:val="both"/>
      </w:pPr>
      <w:r w:rsidRPr="003F7DC9">
        <w:rPr>
          <w:color w:val="0B0B0B"/>
          <w:spacing w:val="-3"/>
        </w:rPr>
        <w:t xml:space="preserve">Il </w:t>
      </w:r>
      <w:r w:rsidRPr="003F7DC9">
        <w:rPr>
          <w:color w:val="0B0B0B"/>
        </w:rPr>
        <w:t xml:space="preserve">documento, tenuto conto dei vari provvedimenti del Governo e, da ultimo, del DPCM 10 aprile 2020, nonché di quanto emanato dal Ministero della Salute, contiene linee guida condivise tra le Parti   per agevolare le imprese nell’adozione di protocolli di sicurezza anti-contagio, ovverosia Protocollo di regolamentazione per il contrasto e il contenimento della diffusione del virus COVID 19 negli </w:t>
      </w:r>
      <w:proofErr w:type="gramStart"/>
      <w:r w:rsidRPr="003F7DC9">
        <w:rPr>
          <w:color w:val="0B0B0B"/>
        </w:rPr>
        <w:t>ambienti  di</w:t>
      </w:r>
      <w:proofErr w:type="gramEnd"/>
      <w:r w:rsidRPr="003F7DC9">
        <w:rPr>
          <w:color w:val="0B0B0B"/>
          <w:spacing w:val="1"/>
        </w:rPr>
        <w:t xml:space="preserve"> </w:t>
      </w:r>
      <w:r w:rsidRPr="003F7DC9">
        <w:rPr>
          <w:color w:val="0B0B0B"/>
        </w:rPr>
        <w:t>lavoro.</w:t>
      </w:r>
    </w:p>
    <w:p w14:paraId="334F7A1B" w14:textId="77777777" w:rsidR="004C1BFC" w:rsidRPr="003F7DC9" w:rsidRDefault="004C1BFC" w:rsidP="00673CDE">
      <w:pPr>
        <w:pStyle w:val="Corpotesto"/>
        <w:ind w:left="284"/>
        <w:rPr>
          <w:sz w:val="23"/>
        </w:rPr>
      </w:pPr>
    </w:p>
    <w:p w14:paraId="0B0C309C" w14:textId="77777777" w:rsidR="004C1BFC" w:rsidRPr="003F7DC9" w:rsidRDefault="00D9217B" w:rsidP="00673CDE">
      <w:pPr>
        <w:pStyle w:val="Corpotesto"/>
        <w:spacing w:line="283" w:lineRule="auto"/>
        <w:ind w:left="284" w:right="1260"/>
        <w:jc w:val="both"/>
      </w:pPr>
      <w:r w:rsidRPr="003F7DC9">
        <w:rPr>
          <w:color w:val="0B0B0B"/>
        </w:rPr>
        <w:t>La prosecuzione delle attività produttive può infatti avvenire solo in presenza di condizioni che assicurino alle persone che lavorano adeguati livelli di protezione. La mancata attuazione del Protocollo che non assicuri adeguati livelli di protezione determina la sospensione dell’attività fino al ripristino delle condizioni di sicurezza.</w:t>
      </w:r>
    </w:p>
    <w:p w14:paraId="6DB17921" w14:textId="77777777" w:rsidR="004C1BFC" w:rsidRPr="003F7DC9" w:rsidRDefault="004C1BFC" w:rsidP="00673CDE">
      <w:pPr>
        <w:pStyle w:val="Corpotesto"/>
        <w:spacing w:before="4"/>
        <w:ind w:left="284"/>
        <w:rPr>
          <w:sz w:val="23"/>
        </w:rPr>
      </w:pPr>
    </w:p>
    <w:p w14:paraId="4C80EA7D" w14:textId="77777777" w:rsidR="004C1BFC" w:rsidRPr="003F7DC9" w:rsidRDefault="00D9217B" w:rsidP="00673CDE">
      <w:pPr>
        <w:pStyle w:val="Corpotesto"/>
        <w:spacing w:line="280" w:lineRule="auto"/>
        <w:ind w:left="284" w:right="1261"/>
        <w:jc w:val="both"/>
      </w:pPr>
      <w:r w:rsidRPr="003F7DC9">
        <w:rPr>
          <w:color w:val="0B0B0B"/>
        </w:rPr>
        <w:t>Pertanto le Parti convengono sin da ora il possibile ricorso agli ammortizzatori sociali, con la conseguente riduzione o sospensione dell’attività lavorativa, al fine di permettere alle imprese di tutti i settori di applicare tali misure e la conseguente messa in sicurezza del luogo di lavoro.</w:t>
      </w:r>
    </w:p>
    <w:p w14:paraId="08B08EDC" w14:textId="77777777" w:rsidR="004C1BFC" w:rsidRPr="003F7DC9" w:rsidRDefault="004C1BFC" w:rsidP="00673CDE">
      <w:pPr>
        <w:pStyle w:val="Corpotesto"/>
        <w:spacing w:before="9"/>
        <w:ind w:left="284"/>
        <w:rPr>
          <w:sz w:val="23"/>
        </w:rPr>
      </w:pPr>
    </w:p>
    <w:p w14:paraId="78655267" w14:textId="77777777" w:rsidR="004C1BFC" w:rsidRPr="003F7DC9" w:rsidRDefault="00D9217B" w:rsidP="00673CDE">
      <w:pPr>
        <w:pStyle w:val="Corpotesto"/>
        <w:spacing w:before="1" w:line="280" w:lineRule="auto"/>
        <w:ind w:left="284" w:right="1256"/>
        <w:jc w:val="both"/>
      </w:pPr>
      <w:r w:rsidRPr="003F7DC9">
        <w:rPr>
          <w:color w:val="0B0B0B"/>
        </w:rPr>
        <w:t>Unitamente alla possibilità per l’azienda di ricorrere al lavoro agile e gli ammortizzatori sociali, soluzioni organizzative straordinarie, le parti intendono favorire il contrasto e il contenimento della diffusione del virus.</w:t>
      </w:r>
    </w:p>
    <w:p w14:paraId="62173A5E" w14:textId="77777777" w:rsidR="004C1BFC" w:rsidRPr="003F7DC9" w:rsidRDefault="004C1BFC" w:rsidP="00673CDE">
      <w:pPr>
        <w:pStyle w:val="Corpotesto"/>
        <w:spacing w:before="10"/>
        <w:ind w:left="284"/>
        <w:rPr>
          <w:sz w:val="23"/>
        </w:rPr>
      </w:pPr>
    </w:p>
    <w:p w14:paraId="30271937" w14:textId="77777777" w:rsidR="004C1BFC" w:rsidRPr="003F7DC9" w:rsidRDefault="00D9217B" w:rsidP="00673CDE">
      <w:pPr>
        <w:pStyle w:val="Corpotesto"/>
        <w:spacing w:line="280" w:lineRule="auto"/>
        <w:ind w:left="284" w:right="1260"/>
        <w:jc w:val="both"/>
      </w:pPr>
      <w:r w:rsidRPr="003F7DC9">
        <w:rPr>
          <w:color w:val="0B0B0B"/>
        </w:rPr>
        <w:t>È obiettivo prioritario coniugare la prosecuzione delle attività produttive con la garanzia di condizioni di salubrità e sicurezza degli ambienti di lavoro e delle modalità lavorative. Nell’ambito di tale obiettivo, si può prevedere anche la riduzione o la sospensione temporanea delle attività.</w:t>
      </w:r>
    </w:p>
    <w:p w14:paraId="66FF307D" w14:textId="77777777" w:rsidR="004C1BFC" w:rsidRPr="003F7DC9" w:rsidRDefault="004C1BFC" w:rsidP="00673CDE">
      <w:pPr>
        <w:pStyle w:val="Corpotesto"/>
        <w:spacing w:before="10"/>
        <w:ind w:left="284"/>
        <w:rPr>
          <w:sz w:val="23"/>
        </w:rPr>
      </w:pPr>
    </w:p>
    <w:p w14:paraId="66F41F9F" w14:textId="2CD392DC" w:rsidR="004C1BFC" w:rsidRPr="003F7DC9" w:rsidRDefault="00D9217B" w:rsidP="00673CDE">
      <w:pPr>
        <w:pStyle w:val="Corpotesto"/>
        <w:spacing w:line="280" w:lineRule="auto"/>
        <w:ind w:left="284" w:right="1258"/>
        <w:jc w:val="both"/>
      </w:pPr>
      <w:r w:rsidRPr="003F7DC9">
        <w:rPr>
          <w:color w:val="0B0B0B"/>
        </w:rPr>
        <w:t xml:space="preserve">In questa prospettiva potranno risultare utili, per la rarefazione delle presenze dentro i luoghi di </w:t>
      </w:r>
      <w:proofErr w:type="gramStart"/>
      <w:r w:rsidRPr="003F7DC9">
        <w:rPr>
          <w:color w:val="0B0B0B"/>
        </w:rPr>
        <w:t xml:space="preserve">lavoro,   </w:t>
      </w:r>
      <w:proofErr w:type="gramEnd"/>
      <w:r w:rsidRPr="003F7DC9">
        <w:rPr>
          <w:color w:val="0B0B0B"/>
        </w:rPr>
        <w:t>le misure urgenti che il Governo intende adottare, in particolare in tema di ammortizzatori sociali per tutto il territorio</w:t>
      </w:r>
      <w:r w:rsidRPr="003F7DC9">
        <w:rPr>
          <w:color w:val="0B0B0B"/>
          <w:spacing w:val="3"/>
        </w:rPr>
        <w:t xml:space="preserve"> </w:t>
      </w:r>
      <w:r w:rsidRPr="003F7DC9">
        <w:rPr>
          <w:color w:val="0B0B0B"/>
        </w:rPr>
        <w:t>nazionale.</w:t>
      </w:r>
    </w:p>
    <w:p w14:paraId="3E6E0C66" w14:textId="77777777" w:rsidR="004C1BFC" w:rsidRPr="003F7DC9" w:rsidRDefault="00D9217B" w:rsidP="00673CDE">
      <w:pPr>
        <w:pStyle w:val="Corpotesto"/>
        <w:spacing w:before="2" w:line="280" w:lineRule="auto"/>
        <w:ind w:left="284" w:right="1262"/>
        <w:jc w:val="both"/>
      </w:pPr>
      <w:r w:rsidRPr="003F7DC9">
        <w:rPr>
          <w:color w:val="0B0B0B"/>
        </w:rPr>
        <w:t>Ferma la necessità di dover adottare rapidamente un Protocollo di regolamentazione per il contrasto e il contenimento della diffusione del virus che preveda procedure e regole di condotta, va favorito il</w:t>
      </w:r>
    </w:p>
    <w:p w14:paraId="1EDE85A4" w14:textId="77777777" w:rsidR="004C1BFC" w:rsidRPr="003F7DC9" w:rsidRDefault="004C1BFC" w:rsidP="00673CDE">
      <w:pPr>
        <w:spacing w:line="280" w:lineRule="auto"/>
        <w:ind w:left="284"/>
        <w:jc w:val="both"/>
        <w:sectPr w:rsidR="004C1BFC" w:rsidRPr="003F7DC9">
          <w:pgSz w:w="11900" w:h="16840"/>
          <w:pgMar w:top="1600" w:right="440" w:bottom="280" w:left="460" w:header="720" w:footer="720" w:gutter="0"/>
          <w:cols w:space="720"/>
        </w:sectPr>
      </w:pPr>
    </w:p>
    <w:p w14:paraId="59B99D39" w14:textId="77777777" w:rsidR="004C1BFC" w:rsidRPr="003F7DC9" w:rsidRDefault="004C1BFC" w:rsidP="00673CDE">
      <w:pPr>
        <w:pStyle w:val="Corpotesto"/>
        <w:spacing w:before="9"/>
        <w:ind w:left="284"/>
        <w:rPr>
          <w:sz w:val="13"/>
        </w:rPr>
      </w:pPr>
    </w:p>
    <w:p w14:paraId="40D179D6" w14:textId="77777777" w:rsidR="004C1BFC" w:rsidRPr="003F7DC9" w:rsidRDefault="00D9217B" w:rsidP="00673CDE">
      <w:pPr>
        <w:pStyle w:val="Corpotesto"/>
        <w:spacing w:before="96" w:line="283" w:lineRule="auto"/>
        <w:ind w:left="284" w:right="1257"/>
        <w:jc w:val="both"/>
      </w:pPr>
      <w:r w:rsidRPr="003F7DC9">
        <w:rPr>
          <w:color w:val="0B0B0B"/>
        </w:rPr>
        <w:t>confronto preventivo con le rappresentanze sindacali presenti nei luoghi di lavoro, e per le piccole imprese le rappresentanze territoriali come previsto dagli accordi interconfederali, affinché ogni misura adottata possa essere condivisa e resa più efficace dal contributo di esperienza delle persone che lavorano, in particolare degli RLS e degli RLST, tenendo conto della specificità di ogni singola realtà produttiva e delle situazioni</w:t>
      </w:r>
      <w:r w:rsidRPr="003F7DC9">
        <w:rPr>
          <w:color w:val="0B0B0B"/>
          <w:spacing w:val="2"/>
        </w:rPr>
        <w:t xml:space="preserve"> </w:t>
      </w:r>
      <w:r w:rsidRPr="003F7DC9">
        <w:rPr>
          <w:color w:val="0B0B0B"/>
        </w:rPr>
        <w:t>territoriali.</w:t>
      </w:r>
    </w:p>
    <w:p w14:paraId="3F3BD052" w14:textId="77777777" w:rsidR="004C1BFC" w:rsidRPr="003F7DC9" w:rsidRDefault="004C1BFC" w:rsidP="00673CDE">
      <w:pPr>
        <w:pStyle w:val="Corpotesto"/>
        <w:ind w:left="284"/>
        <w:rPr>
          <w:sz w:val="22"/>
        </w:rPr>
      </w:pPr>
    </w:p>
    <w:p w14:paraId="74B3C1DD" w14:textId="77777777" w:rsidR="004C1BFC" w:rsidRPr="003F7DC9" w:rsidRDefault="004C1BFC" w:rsidP="00673CDE">
      <w:pPr>
        <w:pStyle w:val="Corpotesto"/>
        <w:ind w:left="284"/>
        <w:rPr>
          <w:sz w:val="22"/>
        </w:rPr>
      </w:pPr>
    </w:p>
    <w:p w14:paraId="2F212097" w14:textId="77777777" w:rsidR="004C1BFC" w:rsidRPr="003F7DC9" w:rsidRDefault="004C1BFC" w:rsidP="00673CDE">
      <w:pPr>
        <w:pStyle w:val="Corpotesto"/>
        <w:spacing w:before="10"/>
        <w:ind w:left="284"/>
        <w:rPr>
          <w:sz w:val="25"/>
        </w:rPr>
      </w:pPr>
    </w:p>
    <w:p w14:paraId="24EC0A83" w14:textId="77777777" w:rsidR="004C1BFC" w:rsidRPr="003F7DC9" w:rsidRDefault="00D9217B" w:rsidP="00673CDE">
      <w:pPr>
        <w:pStyle w:val="Corpotesto"/>
        <w:spacing w:before="1" w:line="283" w:lineRule="auto"/>
        <w:ind w:left="284" w:right="1260"/>
        <w:jc w:val="both"/>
      </w:pPr>
      <w:r w:rsidRPr="003F7DC9">
        <w:rPr>
          <w:color w:val="0B0B0B"/>
        </w:rPr>
        <w:t>PROTOCOLLO CONDIVISO DI REGOLAMENTAZIONE PER IL CONTENIMENTO DELLA DIFFUSIONE DEL COVID – 19</w:t>
      </w:r>
    </w:p>
    <w:p w14:paraId="0E5C0C46" w14:textId="77777777" w:rsidR="004C1BFC" w:rsidRPr="003F7DC9" w:rsidRDefault="004C1BFC" w:rsidP="00673CDE">
      <w:pPr>
        <w:pStyle w:val="Corpotesto"/>
        <w:spacing w:before="4"/>
        <w:ind w:left="284"/>
        <w:rPr>
          <w:sz w:val="23"/>
        </w:rPr>
      </w:pPr>
    </w:p>
    <w:p w14:paraId="7C4F943F" w14:textId="77777777" w:rsidR="004C1BFC" w:rsidRPr="003F7DC9" w:rsidRDefault="00D9217B" w:rsidP="00673CDE">
      <w:pPr>
        <w:pStyle w:val="Corpotesto"/>
        <w:spacing w:line="283" w:lineRule="auto"/>
        <w:ind w:left="284" w:right="1260"/>
        <w:jc w:val="both"/>
      </w:pPr>
      <w:r w:rsidRPr="003F7DC9">
        <w:rPr>
          <w:color w:val="0B0B0B"/>
        </w:rPr>
        <w:t>L’obiettivo del presente protocollo condiviso di regolamentazione è fornire indicazioni operative finalizzate a incrementare, negli ambienti di lavoro non sanitari, l’efficacia delle misure precauzionali di contenimento adottate per contrastare l’epidemia di COVID-19.</w:t>
      </w:r>
    </w:p>
    <w:p w14:paraId="13F72548" w14:textId="77777777" w:rsidR="004C1BFC" w:rsidRPr="003F7DC9" w:rsidRDefault="00D9217B" w:rsidP="00673CDE">
      <w:pPr>
        <w:pStyle w:val="Corpotesto"/>
        <w:spacing w:line="280" w:lineRule="auto"/>
        <w:ind w:left="284" w:right="1265"/>
        <w:jc w:val="both"/>
      </w:pPr>
      <w:r w:rsidRPr="003F7DC9">
        <w:rPr>
          <w:color w:val="0B0B0B"/>
        </w:rPr>
        <w:t>Il COVID-19 rappresenta un rischio biologico generico, per il quale occorre adottare misure uguali per tutta la popolazione. Il presente protocollo contiene, quindi, misure che seguono la logica della precauzione e seguono e attuano le prescrizioni del legislatore e le indicazioni dell’Autorità sanitaria.</w:t>
      </w:r>
    </w:p>
    <w:p w14:paraId="0B5E0052" w14:textId="77777777" w:rsidR="004C1BFC" w:rsidRPr="003F7DC9" w:rsidRDefault="004C1BFC" w:rsidP="00673CDE">
      <w:pPr>
        <w:pStyle w:val="Corpotesto"/>
        <w:spacing w:before="8"/>
        <w:ind w:left="284"/>
        <w:rPr>
          <w:sz w:val="23"/>
        </w:rPr>
      </w:pPr>
    </w:p>
    <w:p w14:paraId="303EF001" w14:textId="77777777" w:rsidR="004C1BFC" w:rsidRPr="003F7DC9" w:rsidRDefault="00D9217B" w:rsidP="00673CDE">
      <w:pPr>
        <w:pStyle w:val="Corpotesto"/>
        <w:spacing w:line="280" w:lineRule="auto"/>
        <w:ind w:left="284" w:right="1251"/>
      </w:pPr>
      <w:r w:rsidRPr="003F7DC9">
        <w:rPr>
          <w:color w:val="0B0B0B"/>
        </w:rPr>
        <w:t>Fatti salvi tutti gli obblighi previsti dalle disposizioni emanate per il contenimento del COVID-19 e premesso che</w:t>
      </w:r>
    </w:p>
    <w:p w14:paraId="798A2243" w14:textId="77777777" w:rsidR="004C1BFC" w:rsidRPr="003F7DC9" w:rsidRDefault="004C1BFC" w:rsidP="00673CDE">
      <w:pPr>
        <w:pStyle w:val="Corpotesto"/>
        <w:spacing w:before="9"/>
        <w:ind w:left="284"/>
        <w:rPr>
          <w:sz w:val="23"/>
        </w:rPr>
      </w:pPr>
    </w:p>
    <w:p w14:paraId="4351649E" w14:textId="7C1D08C5" w:rsidR="004C1BFC" w:rsidRPr="003F7DC9" w:rsidRDefault="00D9217B" w:rsidP="00673CDE">
      <w:pPr>
        <w:pStyle w:val="Corpotesto"/>
        <w:spacing w:line="280" w:lineRule="auto"/>
        <w:ind w:left="284" w:right="1260"/>
        <w:jc w:val="both"/>
      </w:pPr>
      <w:r w:rsidRPr="003F7DC9">
        <w:rPr>
          <w:color w:val="0B0B0B"/>
        </w:rPr>
        <w:t xml:space="preserve">il DPCM dell’11 marzo 2020 prevede l’osservanza fino al 25 marzo 2020 di misure restrittive nell’intero territorio nazionale, specifiche per il contenimento del COVID – 19 e che per le attività di </w:t>
      </w:r>
      <w:proofErr w:type="gramStart"/>
      <w:r w:rsidRPr="003F7DC9">
        <w:rPr>
          <w:color w:val="0B0B0B"/>
        </w:rPr>
        <w:t>produzione  tali</w:t>
      </w:r>
      <w:proofErr w:type="gramEnd"/>
      <w:r w:rsidRPr="003F7DC9">
        <w:rPr>
          <w:color w:val="0B0B0B"/>
        </w:rPr>
        <w:t xml:space="preserve"> misure</w:t>
      </w:r>
      <w:r w:rsidRPr="003F7DC9">
        <w:rPr>
          <w:color w:val="0B0B0B"/>
          <w:spacing w:val="2"/>
        </w:rPr>
        <w:t xml:space="preserve"> </w:t>
      </w:r>
      <w:r w:rsidRPr="003F7DC9">
        <w:rPr>
          <w:color w:val="0B0B0B"/>
        </w:rPr>
        <w:t>raccomandano:</w:t>
      </w:r>
    </w:p>
    <w:p w14:paraId="248DDA0A" w14:textId="77777777" w:rsidR="004C1BFC" w:rsidRPr="003F7DC9" w:rsidRDefault="004C1BFC" w:rsidP="00673CDE">
      <w:pPr>
        <w:pStyle w:val="Corpotesto"/>
        <w:spacing w:before="9"/>
        <w:ind w:left="284"/>
        <w:rPr>
          <w:sz w:val="23"/>
        </w:rPr>
      </w:pPr>
    </w:p>
    <w:p w14:paraId="70F286E6" w14:textId="77777777" w:rsidR="004C1BFC" w:rsidRPr="003F7DC9" w:rsidRDefault="00D9217B" w:rsidP="00673CDE">
      <w:pPr>
        <w:pStyle w:val="Paragrafoelenco"/>
        <w:numPr>
          <w:ilvl w:val="1"/>
          <w:numId w:val="65"/>
        </w:numPr>
        <w:tabs>
          <w:tab w:val="left" w:pos="1855"/>
          <w:tab w:val="left" w:pos="1856"/>
        </w:tabs>
        <w:spacing w:before="1" w:line="278" w:lineRule="auto"/>
        <w:ind w:left="284" w:right="1253" w:firstLine="0"/>
        <w:jc w:val="left"/>
        <w:rPr>
          <w:sz w:val="20"/>
        </w:rPr>
      </w:pPr>
      <w:r w:rsidRPr="003F7DC9">
        <w:rPr>
          <w:color w:val="0B0B0B"/>
          <w:sz w:val="20"/>
        </w:rPr>
        <w:t>sia attuato il massimo utilizzo da parte delle imprese di modalità di lavoro agile per le attività che possono essere svolte al proprio domicilio o in modalità a</w:t>
      </w:r>
      <w:r w:rsidRPr="003F7DC9">
        <w:rPr>
          <w:color w:val="0B0B0B"/>
          <w:spacing w:val="24"/>
          <w:sz w:val="20"/>
        </w:rPr>
        <w:t xml:space="preserve"> </w:t>
      </w:r>
      <w:r w:rsidRPr="003F7DC9">
        <w:rPr>
          <w:color w:val="0B0B0B"/>
          <w:sz w:val="20"/>
        </w:rPr>
        <w:t>distanza;</w:t>
      </w:r>
    </w:p>
    <w:p w14:paraId="232E1A85" w14:textId="77777777" w:rsidR="004C1BFC" w:rsidRPr="003F7DC9" w:rsidRDefault="00D9217B" w:rsidP="00673CDE">
      <w:pPr>
        <w:pStyle w:val="Paragrafoelenco"/>
        <w:numPr>
          <w:ilvl w:val="1"/>
          <w:numId w:val="65"/>
        </w:numPr>
        <w:tabs>
          <w:tab w:val="left" w:pos="1855"/>
          <w:tab w:val="left" w:pos="1856"/>
        </w:tabs>
        <w:spacing w:before="3" w:line="280" w:lineRule="auto"/>
        <w:ind w:left="284" w:right="1260" w:firstLine="0"/>
        <w:jc w:val="left"/>
        <w:rPr>
          <w:sz w:val="20"/>
        </w:rPr>
      </w:pPr>
      <w:r w:rsidRPr="003F7DC9">
        <w:rPr>
          <w:color w:val="0B0B0B"/>
          <w:sz w:val="20"/>
        </w:rPr>
        <w:t>siano incentivate le ferie e i congedi retribuiti per i dipendenti nonché gli altri strumenti previsti dalla contrattazione</w:t>
      </w:r>
      <w:r w:rsidRPr="003F7DC9">
        <w:rPr>
          <w:color w:val="0B0B0B"/>
          <w:spacing w:val="2"/>
          <w:sz w:val="20"/>
        </w:rPr>
        <w:t xml:space="preserve"> </w:t>
      </w:r>
      <w:r w:rsidRPr="003F7DC9">
        <w:rPr>
          <w:color w:val="0B0B0B"/>
          <w:sz w:val="20"/>
        </w:rPr>
        <w:t>collettiva;</w:t>
      </w:r>
    </w:p>
    <w:p w14:paraId="3ABC289F" w14:textId="77777777" w:rsidR="004C1BFC" w:rsidRPr="003F7DC9" w:rsidRDefault="00D9217B" w:rsidP="00673CDE">
      <w:pPr>
        <w:pStyle w:val="Paragrafoelenco"/>
        <w:numPr>
          <w:ilvl w:val="1"/>
          <w:numId w:val="65"/>
        </w:numPr>
        <w:tabs>
          <w:tab w:val="left" w:pos="1855"/>
          <w:tab w:val="left" w:pos="1856"/>
        </w:tabs>
        <w:ind w:left="284" w:firstLine="0"/>
        <w:jc w:val="left"/>
        <w:rPr>
          <w:sz w:val="20"/>
        </w:rPr>
      </w:pPr>
      <w:r w:rsidRPr="003F7DC9">
        <w:rPr>
          <w:color w:val="0B0B0B"/>
          <w:sz w:val="20"/>
        </w:rPr>
        <w:t>siano sospese le attività dei reparti aziendali non indispensabili alla</w:t>
      </w:r>
      <w:r w:rsidRPr="003F7DC9">
        <w:rPr>
          <w:color w:val="0B0B0B"/>
          <w:spacing w:val="28"/>
          <w:sz w:val="20"/>
        </w:rPr>
        <w:t xml:space="preserve"> </w:t>
      </w:r>
      <w:r w:rsidRPr="003F7DC9">
        <w:rPr>
          <w:color w:val="0B0B0B"/>
          <w:sz w:val="20"/>
        </w:rPr>
        <w:t>produzione;</w:t>
      </w:r>
    </w:p>
    <w:p w14:paraId="5F6F4077" w14:textId="77777777" w:rsidR="004C1BFC" w:rsidRPr="003F7DC9" w:rsidRDefault="00D9217B" w:rsidP="00673CDE">
      <w:pPr>
        <w:pStyle w:val="Paragrafoelenco"/>
        <w:numPr>
          <w:ilvl w:val="1"/>
          <w:numId w:val="65"/>
        </w:numPr>
        <w:tabs>
          <w:tab w:val="left" w:pos="1856"/>
        </w:tabs>
        <w:spacing w:before="40" w:line="280" w:lineRule="auto"/>
        <w:ind w:left="284" w:right="1256" w:firstLine="0"/>
        <w:rPr>
          <w:sz w:val="20"/>
        </w:rPr>
      </w:pPr>
      <w:r w:rsidRPr="003F7DC9">
        <w:rPr>
          <w:color w:val="0B0B0B"/>
          <w:sz w:val="20"/>
        </w:rPr>
        <w:t>assumano protocolli di sicurezza anti-contagio e, laddove non fosse possibile rispettare la distanza interpersonale di un metro come principale misura di contenimento, con adozione di strumenti di protezione</w:t>
      </w:r>
      <w:r w:rsidRPr="003F7DC9">
        <w:rPr>
          <w:color w:val="0B0B0B"/>
          <w:spacing w:val="1"/>
          <w:sz w:val="20"/>
        </w:rPr>
        <w:t xml:space="preserve"> </w:t>
      </w:r>
      <w:r w:rsidRPr="003F7DC9">
        <w:rPr>
          <w:color w:val="0B0B0B"/>
          <w:sz w:val="20"/>
        </w:rPr>
        <w:t>individuale;</w:t>
      </w:r>
    </w:p>
    <w:p w14:paraId="4A08F3DD" w14:textId="77777777" w:rsidR="004C1BFC" w:rsidRPr="003F7DC9" w:rsidRDefault="00D9217B" w:rsidP="00673CDE">
      <w:pPr>
        <w:pStyle w:val="Paragrafoelenco"/>
        <w:numPr>
          <w:ilvl w:val="1"/>
          <w:numId w:val="65"/>
        </w:numPr>
        <w:tabs>
          <w:tab w:val="left" w:pos="1856"/>
        </w:tabs>
        <w:spacing w:before="1" w:line="280" w:lineRule="auto"/>
        <w:ind w:left="284" w:right="1253" w:firstLine="0"/>
        <w:rPr>
          <w:sz w:val="20"/>
        </w:rPr>
      </w:pPr>
      <w:r w:rsidRPr="003F7DC9">
        <w:rPr>
          <w:color w:val="0B0B0B"/>
          <w:sz w:val="20"/>
        </w:rPr>
        <w:t>siano incentivate le operazioni di sanificazione nei luoghi di lavoro, anche utilizzando a tal fine forme di ammortizzatori</w:t>
      </w:r>
      <w:r w:rsidRPr="003F7DC9">
        <w:rPr>
          <w:color w:val="0B0B0B"/>
          <w:spacing w:val="2"/>
          <w:sz w:val="20"/>
        </w:rPr>
        <w:t xml:space="preserve"> </w:t>
      </w:r>
      <w:r w:rsidRPr="003F7DC9">
        <w:rPr>
          <w:color w:val="0B0B0B"/>
          <w:sz w:val="20"/>
        </w:rPr>
        <w:t>sociali;</w:t>
      </w:r>
    </w:p>
    <w:p w14:paraId="54804EEF" w14:textId="77777777" w:rsidR="004C1BFC" w:rsidRPr="003F7DC9" w:rsidRDefault="00D9217B" w:rsidP="00673CDE">
      <w:pPr>
        <w:pStyle w:val="Paragrafoelenco"/>
        <w:numPr>
          <w:ilvl w:val="1"/>
          <w:numId w:val="65"/>
        </w:numPr>
        <w:tabs>
          <w:tab w:val="left" w:pos="1856"/>
        </w:tabs>
        <w:ind w:left="284" w:firstLine="0"/>
        <w:rPr>
          <w:sz w:val="20"/>
        </w:rPr>
      </w:pPr>
      <w:r w:rsidRPr="003F7DC9">
        <w:rPr>
          <w:color w:val="0B0B0B"/>
          <w:sz w:val="20"/>
        </w:rPr>
        <w:t>per</w:t>
      </w:r>
      <w:r w:rsidRPr="003F7DC9">
        <w:rPr>
          <w:color w:val="0B0B0B"/>
          <w:spacing w:val="5"/>
          <w:sz w:val="20"/>
        </w:rPr>
        <w:t xml:space="preserve"> </w:t>
      </w:r>
      <w:r w:rsidRPr="003F7DC9">
        <w:rPr>
          <w:color w:val="0B0B0B"/>
          <w:sz w:val="20"/>
        </w:rPr>
        <w:t>le</w:t>
      </w:r>
      <w:r w:rsidRPr="003F7DC9">
        <w:rPr>
          <w:color w:val="0B0B0B"/>
          <w:spacing w:val="5"/>
          <w:sz w:val="20"/>
        </w:rPr>
        <w:t xml:space="preserve"> </w:t>
      </w:r>
      <w:r w:rsidRPr="003F7DC9">
        <w:rPr>
          <w:color w:val="0B0B0B"/>
          <w:sz w:val="20"/>
        </w:rPr>
        <w:t>sole</w:t>
      </w:r>
      <w:r w:rsidRPr="003F7DC9">
        <w:rPr>
          <w:color w:val="0B0B0B"/>
          <w:spacing w:val="5"/>
          <w:sz w:val="20"/>
        </w:rPr>
        <w:t xml:space="preserve"> </w:t>
      </w:r>
      <w:r w:rsidRPr="003F7DC9">
        <w:rPr>
          <w:color w:val="0B0B0B"/>
          <w:sz w:val="20"/>
        </w:rPr>
        <w:t>attività</w:t>
      </w:r>
      <w:r w:rsidRPr="003F7DC9">
        <w:rPr>
          <w:color w:val="0B0B0B"/>
          <w:spacing w:val="5"/>
          <w:sz w:val="20"/>
        </w:rPr>
        <w:t xml:space="preserve"> </w:t>
      </w:r>
      <w:r w:rsidRPr="003F7DC9">
        <w:rPr>
          <w:color w:val="0B0B0B"/>
          <w:sz w:val="20"/>
        </w:rPr>
        <w:t>produttive</w:t>
      </w:r>
      <w:r w:rsidRPr="003F7DC9">
        <w:rPr>
          <w:color w:val="0B0B0B"/>
          <w:spacing w:val="5"/>
          <w:sz w:val="20"/>
        </w:rPr>
        <w:t xml:space="preserve"> </w:t>
      </w:r>
      <w:r w:rsidRPr="003F7DC9">
        <w:rPr>
          <w:color w:val="0B0B0B"/>
          <w:sz w:val="20"/>
        </w:rPr>
        <w:t>si</w:t>
      </w:r>
      <w:r w:rsidRPr="003F7DC9">
        <w:rPr>
          <w:color w:val="0B0B0B"/>
          <w:spacing w:val="5"/>
          <w:sz w:val="20"/>
        </w:rPr>
        <w:t xml:space="preserve"> </w:t>
      </w:r>
      <w:r w:rsidRPr="003F7DC9">
        <w:rPr>
          <w:color w:val="0B0B0B"/>
          <w:sz w:val="20"/>
        </w:rPr>
        <w:t>raccomanda</w:t>
      </w:r>
      <w:r w:rsidRPr="003F7DC9">
        <w:rPr>
          <w:color w:val="0B0B0B"/>
          <w:spacing w:val="6"/>
          <w:sz w:val="20"/>
        </w:rPr>
        <w:t xml:space="preserve"> </w:t>
      </w:r>
      <w:r w:rsidRPr="003F7DC9">
        <w:rPr>
          <w:color w:val="0B0B0B"/>
          <w:sz w:val="20"/>
        </w:rPr>
        <w:t>altresì</w:t>
      </w:r>
      <w:r w:rsidRPr="003F7DC9">
        <w:rPr>
          <w:color w:val="0B0B0B"/>
          <w:spacing w:val="8"/>
          <w:sz w:val="20"/>
        </w:rPr>
        <w:t xml:space="preserve"> </w:t>
      </w:r>
      <w:r w:rsidRPr="003F7DC9">
        <w:rPr>
          <w:color w:val="0B0B0B"/>
          <w:sz w:val="20"/>
        </w:rPr>
        <w:t>che</w:t>
      </w:r>
      <w:r w:rsidRPr="003F7DC9">
        <w:rPr>
          <w:color w:val="0B0B0B"/>
          <w:spacing w:val="5"/>
          <w:sz w:val="20"/>
        </w:rPr>
        <w:t xml:space="preserve"> </w:t>
      </w:r>
      <w:r w:rsidRPr="003F7DC9">
        <w:rPr>
          <w:color w:val="0B0B0B"/>
          <w:sz w:val="20"/>
        </w:rPr>
        <w:t>siano</w:t>
      </w:r>
      <w:r w:rsidRPr="003F7DC9">
        <w:rPr>
          <w:color w:val="0B0B0B"/>
          <w:spacing w:val="5"/>
          <w:sz w:val="20"/>
        </w:rPr>
        <w:t xml:space="preserve"> </w:t>
      </w:r>
      <w:r w:rsidRPr="003F7DC9">
        <w:rPr>
          <w:color w:val="0B0B0B"/>
          <w:sz w:val="20"/>
        </w:rPr>
        <w:t>limitati</w:t>
      </w:r>
      <w:r w:rsidRPr="003F7DC9">
        <w:rPr>
          <w:color w:val="0B0B0B"/>
          <w:spacing w:val="6"/>
          <w:sz w:val="20"/>
        </w:rPr>
        <w:t xml:space="preserve"> </w:t>
      </w:r>
      <w:r w:rsidRPr="003F7DC9">
        <w:rPr>
          <w:color w:val="0B0B0B"/>
          <w:sz w:val="20"/>
        </w:rPr>
        <w:t>al</w:t>
      </w:r>
      <w:r w:rsidRPr="003F7DC9">
        <w:rPr>
          <w:color w:val="0B0B0B"/>
          <w:spacing w:val="11"/>
          <w:sz w:val="20"/>
        </w:rPr>
        <w:t xml:space="preserve"> </w:t>
      </w:r>
      <w:r w:rsidRPr="003F7DC9">
        <w:rPr>
          <w:color w:val="0B0B0B"/>
          <w:sz w:val="20"/>
        </w:rPr>
        <w:t>massimo</w:t>
      </w:r>
      <w:r w:rsidRPr="003F7DC9">
        <w:rPr>
          <w:color w:val="0B0B0B"/>
          <w:spacing w:val="5"/>
          <w:sz w:val="20"/>
        </w:rPr>
        <w:t xml:space="preserve"> </w:t>
      </w:r>
      <w:r w:rsidRPr="003F7DC9">
        <w:rPr>
          <w:color w:val="0B0B0B"/>
          <w:sz w:val="20"/>
        </w:rPr>
        <w:t>gli</w:t>
      </w:r>
      <w:r w:rsidRPr="003F7DC9">
        <w:rPr>
          <w:color w:val="0B0B0B"/>
          <w:spacing w:val="5"/>
          <w:sz w:val="20"/>
        </w:rPr>
        <w:t xml:space="preserve"> </w:t>
      </w:r>
      <w:r w:rsidRPr="003F7DC9">
        <w:rPr>
          <w:color w:val="0B0B0B"/>
          <w:sz w:val="20"/>
        </w:rPr>
        <w:t>spostamenti</w:t>
      </w:r>
    </w:p>
    <w:p w14:paraId="59610502" w14:textId="77777777" w:rsidR="004C1BFC" w:rsidRPr="003F7DC9" w:rsidRDefault="00D9217B" w:rsidP="00673CDE">
      <w:pPr>
        <w:pStyle w:val="Corpotesto"/>
        <w:spacing w:before="39"/>
        <w:ind w:left="284"/>
        <w:jc w:val="both"/>
      </w:pPr>
      <w:r w:rsidRPr="003F7DC9">
        <w:rPr>
          <w:color w:val="0B0B0B"/>
        </w:rPr>
        <w:t>all’interno dei siti e contingentato l’accesso agli spazi comuni;</w:t>
      </w:r>
    </w:p>
    <w:p w14:paraId="7A0A03ED" w14:textId="00E660F6" w:rsidR="004C1BFC" w:rsidRPr="003F7DC9" w:rsidRDefault="00D9217B" w:rsidP="00673CDE">
      <w:pPr>
        <w:pStyle w:val="Paragrafoelenco"/>
        <w:numPr>
          <w:ilvl w:val="1"/>
          <w:numId w:val="65"/>
        </w:numPr>
        <w:tabs>
          <w:tab w:val="left" w:pos="1855"/>
          <w:tab w:val="left" w:pos="1856"/>
        </w:tabs>
        <w:spacing w:before="41" w:line="280" w:lineRule="auto"/>
        <w:ind w:left="284" w:right="1257" w:firstLine="0"/>
        <w:jc w:val="left"/>
        <w:rPr>
          <w:sz w:val="20"/>
        </w:rPr>
      </w:pPr>
      <w:r w:rsidRPr="003F7DC9">
        <w:rPr>
          <w:color w:val="0B0B0B"/>
          <w:sz w:val="20"/>
        </w:rPr>
        <w:t xml:space="preserve">si favoriscono, limitatamente alle attività produttive, intese tra organizzazioni datoriali </w:t>
      </w:r>
      <w:proofErr w:type="gramStart"/>
      <w:r w:rsidRPr="003F7DC9">
        <w:rPr>
          <w:color w:val="0B0B0B"/>
          <w:sz w:val="20"/>
        </w:rPr>
        <w:t>e  sindacali</w:t>
      </w:r>
      <w:proofErr w:type="gramEnd"/>
      <w:r w:rsidRPr="003F7DC9">
        <w:rPr>
          <w:color w:val="0B0B0B"/>
          <w:sz w:val="20"/>
        </w:rPr>
        <w:t>;</w:t>
      </w:r>
    </w:p>
    <w:p w14:paraId="6D459202" w14:textId="77777777" w:rsidR="004C1BFC" w:rsidRPr="003F7DC9" w:rsidRDefault="00D9217B" w:rsidP="00673CDE">
      <w:pPr>
        <w:pStyle w:val="Paragrafoelenco"/>
        <w:numPr>
          <w:ilvl w:val="1"/>
          <w:numId w:val="65"/>
        </w:numPr>
        <w:tabs>
          <w:tab w:val="left" w:pos="1855"/>
          <w:tab w:val="left" w:pos="1856"/>
        </w:tabs>
        <w:spacing w:line="544" w:lineRule="auto"/>
        <w:ind w:left="284" w:right="1822" w:firstLine="0"/>
        <w:jc w:val="left"/>
        <w:rPr>
          <w:sz w:val="20"/>
        </w:rPr>
      </w:pPr>
      <w:r w:rsidRPr="003F7DC9">
        <w:rPr>
          <w:color w:val="0B0B0B"/>
          <w:sz w:val="20"/>
        </w:rPr>
        <w:t>per tutte le attività non sospese si invita al massimo utilizzo delle modalità di lavoro agile si stabilisce che</w:t>
      </w:r>
    </w:p>
    <w:p w14:paraId="20FF3AC2" w14:textId="77777777" w:rsidR="004C1BFC" w:rsidRPr="003F7DC9" w:rsidRDefault="00D9217B" w:rsidP="00673CDE">
      <w:pPr>
        <w:pStyle w:val="Corpotesto"/>
        <w:spacing w:before="18" w:line="283" w:lineRule="auto"/>
        <w:ind w:left="284" w:right="1257"/>
        <w:jc w:val="both"/>
      </w:pPr>
      <w:r w:rsidRPr="003F7DC9">
        <w:rPr>
          <w:color w:val="0B0B0B"/>
        </w:rPr>
        <w:t>le imprese adottano il presente protocollo di regolamentazione all’interno dei propri luoghi di lavoro, oltre a quanto previsto dal suddetto decreto, applicano le ulteriori misure di precauzione di seguito elencate</w:t>
      </w:r>
      <w:r w:rsidRPr="003F7DC9">
        <w:rPr>
          <w:color w:val="0B0B0B"/>
          <w:spacing w:val="19"/>
        </w:rPr>
        <w:t xml:space="preserve"> </w:t>
      </w:r>
      <w:r w:rsidRPr="003F7DC9">
        <w:rPr>
          <w:color w:val="0B0B0B"/>
        </w:rPr>
        <w:t>-</w:t>
      </w:r>
      <w:r w:rsidRPr="003F7DC9">
        <w:rPr>
          <w:color w:val="0B0B0B"/>
          <w:spacing w:val="20"/>
        </w:rPr>
        <w:t xml:space="preserve"> </w:t>
      </w:r>
      <w:r w:rsidRPr="003F7DC9">
        <w:rPr>
          <w:color w:val="0B0B0B"/>
        </w:rPr>
        <w:t>da</w:t>
      </w:r>
      <w:r w:rsidRPr="003F7DC9">
        <w:rPr>
          <w:color w:val="0B0B0B"/>
          <w:spacing w:val="20"/>
        </w:rPr>
        <w:t xml:space="preserve"> </w:t>
      </w:r>
      <w:r w:rsidRPr="003F7DC9">
        <w:rPr>
          <w:color w:val="0B0B0B"/>
        </w:rPr>
        <w:t>integrare</w:t>
      </w:r>
      <w:r w:rsidRPr="003F7DC9">
        <w:rPr>
          <w:color w:val="0B0B0B"/>
          <w:spacing w:val="21"/>
        </w:rPr>
        <w:t xml:space="preserve"> </w:t>
      </w:r>
      <w:r w:rsidRPr="003F7DC9">
        <w:rPr>
          <w:color w:val="0B0B0B"/>
        </w:rPr>
        <w:t>con</w:t>
      </w:r>
      <w:r w:rsidRPr="003F7DC9">
        <w:rPr>
          <w:color w:val="0B0B0B"/>
          <w:spacing w:val="20"/>
        </w:rPr>
        <w:t xml:space="preserve"> </w:t>
      </w:r>
      <w:r w:rsidRPr="003F7DC9">
        <w:rPr>
          <w:color w:val="0B0B0B"/>
        </w:rPr>
        <w:t>altre</w:t>
      </w:r>
      <w:r w:rsidRPr="003F7DC9">
        <w:rPr>
          <w:color w:val="0B0B0B"/>
          <w:spacing w:val="21"/>
        </w:rPr>
        <w:t xml:space="preserve"> </w:t>
      </w:r>
      <w:r w:rsidRPr="003F7DC9">
        <w:rPr>
          <w:color w:val="0B0B0B"/>
        </w:rPr>
        <w:t>equivalenti</w:t>
      </w:r>
      <w:r w:rsidRPr="003F7DC9">
        <w:rPr>
          <w:color w:val="0B0B0B"/>
          <w:spacing w:val="23"/>
        </w:rPr>
        <w:t xml:space="preserve"> </w:t>
      </w:r>
      <w:r w:rsidRPr="003F7DC9">
        <w:rPr>
          <w:color w:val="0B0B0B"/>
        </w:rPr>
        <w:t>o</w:t>
      </w:r>
      <w:r w:rsidRPr="003F7DC9">
        <w:rPr>
          <w:color w:val="0B0B0B"/>
          <w:spacing w:val="20"/>
        </w:rPr>
        <w:t xml:space="preserve"> </w:t>
      </w:r>
      <w:r w:rsidRPr="003F7DC9">
        <w:rPr>
          <w:color w:val="0B0B0B"/>
        </w:rPr>
        <w:t>più</w:t>
      </w:r>
      <w:r w:rsidRPr="003F7DC9">
        <w:rPr>
          <w:color w:val="0B0B0B"/>
          <w:spacing w:val="20"/>
        </w:rPr>
        <w:t xml:space="preserve"> </w:t>
      </w:r>
      <w:r w:rsidRPr="003F7DC9">
        <w:rPr>
          <w:color w:val="0B0B0B"/>
        </w:rPr>
        <w:t>incisive</w:t>
      </w:r>
      <w:r w:rsidRPr="003F7DC9">
        <w:rPr>
          <w:color w:val="0B0B0B"/>
          <w:spacing w:val="20"/>
        </w:rPr>
        <w:t xml:space="preserve"> </w:t>
      </w:r>
      <w:r w:rsidRPr="003F7DC9">
        <w:rPr>
          <w:color w:val="0B0B0B"/>
        </w:rPr>
        <w:t>secondo</w:t>
      </w:r>
      <w:r w:rsidRPr="003F7DC9">
        <w:rPr>
          <w:color w:val="0B0B0B"/>
          <w:spacing w:val="22"/>
        </w:rPr>
        <w:t xml:space="preserve"> </w:t>
      </w:r>
      <w:r w:rsidRPr="003F7DC9">
        <w:rPr>
          <w:color w:val="0B0B0B"/>
        </w:rPr>
        <w:t>le</w:t>
      </w:r>
      <w:r w:rsidRPr="003F7DC9">
        <w:rPr>
          <w:color w:val="0B0B0B"/>
          <w:spacing w:val="20"/>
        </w:rPr>
        <w:t xml:space="preserve"> </w:t>
      </w:r>
      <w:r w:rsidRPr="003F7DC9">
        <w:rPr>
          <w:color w:val="0B0B0B"/>
        </w:rPr>
        <w:t>peculiarità</w:t>
      </w:r>
      <w:r w:rsidRPr="003F7DC9">
        <w:rPr>
          <w:color w:val="0B0B0B"/>
          <w:spacing w:val="21"/>
        </w:rPr>
        <w:t xml:space="preserve"> </w:t>
      </w:r>
      <w:r w:rsidRPr="003F7DC9">
        <w:rPr>
          <w:color w:val="0B0B0B"/>
        </w:rPr>
        <w:t>della</w:t>
      </w:r>
      <w:r w:rsidRPr="003F7DC9">
        <w:rPr>
          <w:color w:val="0B0B0B"/>
          <w:spacing w:val="20"/>
        </w:rPr>
        <w:t xml:space="preserve"> </w:t>
      </w:r>
      <w:r w:rsidRPr="003F7DC9">
        <w:rPr>
          <w:color w:val="0B0B0B"/>
        </w:rPr>
        <w:t>propria</w:t>
      </w:r>
    </w:p>
    <w:p w14:paraId="7A7DEAD5" w14:textId="77777777" w:rsidR="004C1BFC" w:rsidRPr="003F7DC9" w:rsidRDefault="004C1BFC" w:rsidP="00673CDE">
      <w:pPr>
        <w:spacing w:line="283" w:lineRule="auto"/>
        <w:ind w:left="284"/>
        <w:jc w:val="both"/>
        <w:sectPr w:rsidR="004C1BFC" w:rsidRPr="003F7DC9">
          <w:pgSz w:w="11900" w:h="16840"/>
          <w:pgMar w:top="1600" w:right="440" w:bottom="280" w:left="460" w:header="720" w:footer="720" w:gutter="0"/>
          <w:cols w:space="720"/>
        </w:sectPr>
      </w:pPr>
    </w:p>
    <w:p w14:paraId="4BA6DCB9" w14:textId="77777777" w:rsidR="004C1BFC" w:rsidRPr="003F7DC9" w:rsidRDefault="004C1BFC" w:rsidP="00673CDE">
      <w:pPr>
        <w:pStyle w:val="Corpotesto"/>
        <w:spacing w:before="8"/>
        <w:ind w:left="284"/>
        <w:rPr>
          <w:sz w:val="13"/>
        </w:rPr>
      </w:pPr>
    </w:p>
    <w:p w14:paraId="5B6E7C0C" w14:textId="77777777" w:rsidR="004C1BFC" w:rsidRPr="003F7DC9" w:rsidRDefault="00D9217B" w:rsidP="00673CDE">
      <w:pPr>
        <w:pStyle w:val="Corpotesto"/>
        <w:spacing w:before="95"/>
        <w:ind w:left="284"/>
        <w:jc w:val="both"/>
      </w:pPr>
      <w:r w:rsidRPr="003F7DC9">
        <w:rPr>
          <w:color w:val="0B0B0B"/>
        </w:rPr>
        <w:t>organizzazione, previa consultazione delle rappresentanze sindacali aziendali - per tutelare la salute delle</w:t>
      </w:r>
    </w:p>
    <w:p w14:paraId="3899C634" w14:textId="77777777" w:rsidR="004C1BFC" w:rsidRPr="003F7DC9" w:rsidRDefault="00D9217B" w:rsidP="00673CDE">
      <w:pPr>
        <w:pStyle w:val="Corpotesto"/>
        <w:spacing w:before="38"/>
        <w:ind w:left="284"/>
        <w:jc w:val="both"/>
      </w:pPr>
      <w:r w:rsidRPr="003F7DC9">
        <w:rPr>
          <w:color w:val="0B0B0B"/>
        </w:rPr>
        <w:t>persone presenti all’interno dell’azienda e garantire la salubrità dell’ambiente di lavoro.</w:t>
      </w:r>
    </w:p>
    <w:p w14:paraId="7E559DAA" w14:textId="77777777" w:rsidR="004C1BFC" w:rsidRPr="003F7DC9" w:rsidRDefault="004C1BFC" w:rsidP="00673CDE">
      <w:pPr>
        <w:pStyle w:val="Corpotesto"/>
        <w:ind w:left="284"/>
        <w:rPr>
          <w:sz w:val="22"/>
        </w:rPr>
      </w:pPr>
    </w:p>
    <w:p w14:paraId="358E8EBA" w14:textId="77777777" w:rsidR="004C1BFC" w:rsidRPr="003F7DC9" w:rsidRDefault="004C1BFC" w:rsidP="00673CDE">
      <w:pPr>
        <w:pStyle w:val="Corpotesto"/>
        <w:spacing w:before="2"/>
        <w:ind w:left="284"/>
        <w:rPr>
          <w:sz w:val="28"/>
        </w:rPr>
      </w:pPr>
    </w:p>
    <w:p w14:paraId="390634BC" w14:textId="77777777" w:rsidR="004C1BFC" w:rsidRPr="003F7DC9" w:rsidRDefault="00D9217B" w:rsidP="00673CDE">
      <w:pPr>
        <w:pStyle w:val="Paragrafoelenco"/>
        <w:numPr>
          <w:ilvl w:val="0"/>
          <w:numId w:val="63"/>
        </w:numPr>
        <w:tabs>
          <w:tab w:val="left" w:pos="1393"/>
        </w:tabs>
        <w:spacing w:before="1"/>
        <w:ind w:left="284" w:firstLine="0"/>
        <w:jc w:val="left"/>
        <w:rPr>
          <w:sz w:val="20"/>
        </w:rPr>
      </w:pPr>
      <w:r w:rsidRPr="003F7DC9">
        <w:rPr>
          <w:color w:val="0B0B0B"/>
          <w:sz w:val="20"/>
        </w:rPr>
        <w:t>INFORMAZIONE</w:t>
      </w:r>
    </w:p>
    <w:p w14:paraId="3E21EEDB" w14:textId="77777777" w:rsidR="004C1BFC" w:rsidRPr="003F7DC9" w:rsidRDefault="004C1BFC" w:rsidP="00673CDE">
      <w:pPr>
        <w:pStyle w:val="Corpotesto"/>
        <w:spacing w:before="7"/>
        <w:ind w:left="284"/>
        <w:rPr>
          <w:sz w:val="26"/>
        </w:rPr>
      </w:pPr>
    </w:p>
    <w:p w14:paraId="36D52A3D" w14:textId="612B96DA" w:rsidR="004C1BFC" w:rsidRPr="003F7DC9" w:rsidRDefault="00D9217B" w:rsidP="00673CDE">
      <w:pPr>
        <w:pStyle w:val="Paragrafoelenco"/>
        <w:numPr>
          <w:ilvl w:val="1"/>
          <w:numId w:val="63"/>
        </w:numPr>
        <w:tabs>
          <w:tab w:val="left" w:pos="2137"/>
        </w:tabs>
        <w:spacing w:line="278" w:lineRule="auto"/>
        <w:ind w:left="284" w:right="1332" w:firstLine="0"/>
        <w:rPr>
          <w:sz w:val="20"/>
        </w:rPr>
      </w:pPr>
      <w:r w:rsidRPr="003F7DC9">
        <w:rPr>
          <w:color w:val="0B0B0B"/>
          <w:sz w:val="20"/>
        </w:rPr>
        <w:t xml:space="preserve">L’azienda, attraverso le modalità più idonee ed efficaci, informa tutti i lavoratori e chiunque entri in azienda circa le disposizioni delle Autorità, consegnando e/o affiggendo </w:t>
      </w:r>
      <w:proofErr w:type="gramStart"/>
      <w:r w:rsidRPr="003F7DC9">
        <w:rPr>
          <w:color w:val="0B0B0B"/>
          <w:sz w:val="20"/>
        </w:rPr>
        <w:t>all’ingresso  e</w:t>
      </w:r>
      <w:proofErr w:type="gramEnd"/>
      <w:r w:rsidRPr="003F7DC9">
        <w:rPr>
          <w:color w:val="0B0B0B"/>
          <w:sz w:val="20"/>
        </w:rPr>
        <w:t xml:space="preserve"> nei luoghi maggiormente visibili dei locali aziendali, appositi </w:t>
      </w:r>
      <w:r w:rsidRPr="003F7DC9">
        <w:rPr>
          <w:i/>
          <w:color w:val="0B0B0B"/>
          <w:sz w:val="20"/>
        </w:rPr>
        <w:t>depliants</w:t>
      </w:r>
      <w:r w:rsidRPr="003F7DC9">
        <w:rPr>
          <w:i/>
          <w:color w:val="0B0B0B"/>
          <w:spacing w:val="41"/>
          <w:sz w:val="20"/>
        </w:rPr>
        <w:t xml:space="preserve"> </w:t>
      </w:r>
      <w:r w:rsidRPr="003F7DC9">
        <w:rPr>
          <w:color w:val="0B0B0B"/>
          <w:sz w:val="20"/>
        </w:rPr>
        <w:t>informativi</w:t>
      </w:r>
    </w:p>
    <w:p w14:paraId="2AC24878" w14:textId="77777777" w:rsidR="004C1BFC" w:rsidRPr="003F7DC9" w:rsidRDefault="004C1BFC" w:rsidP="00673CDE">
      <w:pPr>
        <w:pStyle w:val="Corpotesto"/>
        <w:spacing w:before="7"/>
        <w:ind w:left="284"/>
        <w:rPr>
          <w:sz w:val="23"/>
        </w:rPr>
      </w:pPr>
    </w:p>
    <w:p w14:paraId="7A62E30E" w14:textId="77777777" w:rsidR="004C1BFC" w:rsidRPr="003F7DC9" w:rsidRDefault="00D9217B" w:rsidP="00673CDE">
      <w:pPr>
        <w:pStyle w:val="Paragrafoelenco"/>
        <w:numPr>
          <w:ilvl w:val="1"/>
          <w:numId w:val="63"/>
        </w:numPr>
        <w:tabs>
          <w:tab w:val="left" w:pos="2136"/>
          <w:tab w:val="left" w:pos="2137"/>
        </w:tabs>
        <w:ind w:left="284" w:firstLine="0"/>
        <w:jc w:val="left"/>
        <w:rPr>
          <w:sz w:val="20"/>
        </w:rPr>
      </w:pPr>
      <w:r w:rsidRPr="003F7DC9">
        <w:rPr>
          <w:color w:val="0B0B0B"/>
          <w:sz w:val="20"/>
        </w:rPr>
        <w:t>In particolare, le informazioni</w:t>
      </w:r>
      <w:r w:rsidRPr="003F7DC9">
        <w:rPr>
          <w:color w:val="0B0B0B"/>
          <w:spacing w:val="1"/>
          <w:sz w:val="20"/>
        </w:rPr>
        <w:t xml:space="preserve"> </w:t>
      </w:r>
      <w:r w:rsidRPr="003F7DC9">
        <w:rPr>
          <w:color w:val="0B0B0B"/>
          <w:sz w:val="20"/>
        </w:rPr>
        <w:t>riguardano</w:t>
      </w:r>
    </w:p>
    <w:p w14:paraId="3EAD8A85" w14:textId="77777777" w:rsidR="004C1BFC" w:rsidRPr="003F7DC9" w:rsidRDefault="004C1BFC" w:rsidP="00673CDE">
      <w:pPr>
        <w:pStyle w:val="Corpotesto"/>
        <w:spacing w:before="9"/>
        <w:ind w:left="284"/>
        <w:rPr>
          <w:sz w:val="26"/>
        </w:rPr>
      </w:pPr>
    </w:p>
    <w:p w14:paraId="22A7E2AA" w14:textId="60471910" w:rsidR="004C1BFC" w:rsidRPr="003F7DC9" w:rsidRDefault="00D9217B" w:rsidP="00673CDE">
      <w:pPr>
        <w:pStyle w:val="Paragrafoelenco"/>
        <w:numPr>
          <w:ilvl w:val="2"/>
          <w:numId w:val="63"/>
        </w:numPr>
        <w:tabs>
          <w:tab w:val="left" w:pos="2747"/>
        </w:tabs>
        <w:spacing w:line="261" w:lineRule="auto"/>
        <w:ind w:left="284" w:right="1335" w:firstLine="0"/>
        <w:rPr>
          <w:sz w:val="20"/>
        </w:rPr>
      </w:pPr>
      <w:r w:rsidRPr="003F7DC9">
        <w:rPr>
          <w:color w:val="0B0B0B"/>
          <w:sz w:val="20"/>
        </w:rPr>
        <w:t>l’obbligo di rimanere al proprio domicilio in presenza di febbre (oltre 37.5°) o altri sintomi influenzali e di chiamare il proprio medico di famiglia e l’autorità</w:t>
      </w:r>
      <w:r w:rsidRPr="003F7DC9">
        <w:rPr>
          <w:color w:val="0B0B0B"/>
          <w:spacing w:val="1"/>
          <w:sz w:val="20"/>
        </w:rPr>
        <w:t xml:space="preserve"> </w:t>
      </w:r>
      <w:r w:rsidRPr="003F7DC9">
        <w:rPr>
          <w:color w:val="0B0B0B"/>
          <w:sz w:val="20"/>
        </w:rPr>
        <w:t>sanitaria</w:t>
      </w:r>
    </w:p>
    <w:p w14:paraId="1DAF5F23" w14:textId="77777777" w:rsidR="004C1BFC" w:rsidRPr="003F7DC9" w:rsidRDefault="004C1BFC" w:rsidP="00673CDE">
      <w:pPr>
        <w:pStyle w:val="Corpotesto"/>
        <w:spacing w:before="1"/>
        <w:ind w:left="284"/>
        <w:rPr>
          <w:sz w:val="25"/>
        </w:rPr>
      </w:pPr>
    </w:p>
    <w:p w14:paraId="6BE19136" w14:textId="22995BEC" w:rsidR="004C1BFC" w:rsidRPr="003F7DC9" w:rsidRDefault="00D9217B" w:rsidP="00673CDE">
      <w:pPr>
        <w:pStyle w:val="Paragrafoelenco"/>
        <w:numPr>
          <w:ilvl w:val="2"/>
          <w:numId w:val="63"/>
        </w:numPr>
        <w:tabs>
          <w:tab w:val="left" w:pos="2747"/>
        </w:tabs>
        <w:spacing w:before="1" w:line="276" w:lineRule="auto"/>
        <w:ind w:left="284" w:right="1328" w:firstLine="0"/>
        <w:rPr>
          <w:sz w:val="20"/>
        </w:rPr>
      </w:pPr>
      <w:r w:rsidRPr="003F7DC9">
        <w:rPr>
          <w:color w:val="0B0B0B"/>
          <w:sz w:val="20"/>
        </w:rPr>
        <w:t>la consapevolezza e l’accettazione del fatto di non poter fare ingresso o di poter permanere in azienda e di doverlo dichiarare tempestivamente laddove, anche successivamente all’ingresso, sussistano le condizioni di pericolo (sintomi di influenza, temperatura, provenienza da zone a rischio o contatto con persone positive al virus nei 14 giorni precedenti, etc) in cui i provvedimenti dell’Autorità impongono di informare il medico di famiglia e l’Autorità sanitaria e di rimanere al proprio domicilio</w:t>
      </w:r>
    </w:p>
    <w:p w14:paraId="478CBA1B" w14:textId="77777777" w:rsidR="004C1BFC" w:rsidRPr="003F7DC9" w:rsidRDefault="004C1BFC" w:rsidP="00673CDE">
      <w:pPr>
        <w:pStyle w:val="Corpotesto"/>
        <w:spacing w:before="4"/>
        <w:ind w:left="284"/>
        <w:rPr>
          <w:sz w:val="24"/>
        </w:rPr>
      </w:pPr>
    </w:p>
    <w:p w14:paraId="7CCC7073" w14:textId="70682FCB" w:rsidR="004C1BFC" w:rsidRPr="003F7DC9" w:rsidRDefault="00D9217B" w:rsidP="00673CDE">
      <w:pPr>
        <w:pStyle w:val="Paragrafoelenco"/>
        <w:numPr>
          <w:ilvl w:val="2"/>
          <w:numId w:val="63"/>
        </w:numPr>
        <w:tabs>
          <w:tab w:val="left" w:pos="2747"/>
        </w:tabs>
        <w:spacing w:line="271" w:lineRule="auto"/>
        <w:ind w:left="284" w:right="1329" w:firstLine="0"/>
        <w:rPr>
          <w:sz w:val="20"/>
        </w:rPr>
      </w:pPr>
      <w:r w:rsidRPr="003F7DC9">
        <w:rPr>
          <w:color w:val="0B0B0B"/>
          <w:sz w:val="20"/>
        </w:rPr>
        <w:t>l’impegno</w:t>
      </w:r>
      <w:r w:rsidRPr="003F7DC9">
        <w:rPr>
          <w:color w:val="0B0B0B"/>
          <w:spacing w:val="-5"/>
          <w:sz w:val="20"/>
        </w:rPr>
        <w:t xml:space="preserve"> </w:t>
      </w:r>
      <w:r w:rsidRPr="003F7DC9">
        <w:rPr>
          <w:color w:val="0B0B0B"/>
          <w:sz w:val="20"/>
        </w:rPr>
        <w:t>a</w:t>
      </w:r>
      <w:r w:rsidRPr="003F7DC9">
        <w:rPr>
          <w:color w:val="0B0B0B"/>
          <w:spacing w:val="-6"/>
          <w:sz w:val="20"/>
        </w:rPr>
        <w:t xml:space="preserve"> </w:t>
      </w:r>
      <w:r w:rsidRPr="003F7DC9">
        <w:rPr>
          <w:color w:val="0B0B0B"/>
          <w:sz w:val="20"/>
        </w:rPr>
        <w:t>rispettare</w:t>
      </w:r>
      <w:r w:rsidRPr="003F7DC9">
        <w:rPr>
          <w:color w:val="0B0B0B"/>
          <w:spacing w:val="-5"/>
          <w:sz w:val="20"/>
        </w:rPr>
        <w:t xml:space="preserve"> </w:t>
      </w:r>
      <w:r w:rsidRPr="003F7DC9">
        <w:rPr>
          <w:color w:val="0B0B0B"/>
          <w:sz w:val="20"/>
        </w:rPr>
        <w:t>tutte</w:t>
      </w:r>
      <w:r w:rsidRPr="003F7DC9">
        <w:rPr>
          <w:color w:val="0B0B0B"/>
          <w:spacing w:val="-6"/>
          <w:sz w:val="20"/>
        </w:rPr>
        <w:t xml:space="preserve"> </w:t>
      </w:r>
      <w:r w:rsidRPr="003F7DC9">
        <w:rPr>
          <w:color w:val="0B0B0B"/>
          <w:sz w:val="20"/>
        </w:rPr>
        <w:t>le</w:t>
      </w:r>
      <w:r w:rsidRPr="003F7DC9">
        <w:rPr>
          <w:color w:val="0B0B0B"/>
          <w:spacing w:val="-6"/>
          <w:sz w:val="20"/>
        </w:rPr>
        <w:t xml:space="preserve"> </w:t>
      </w:r>
      <w:r w:rsidRPr="003F7DC9">
        <w:rPr>
          <w:color w:val="0B0B0B"/>
          <w:sz w:val="20"/>
        </w:rPr>
        <w:t>disposizioni</w:t>
      </w:r>
      <w:r w:rsidRPr="003F7DC9">
        <w:rPr>
          <w:color w:val="0B0B0B"/>
          <w:spacing w:val="-5"/>
          <w:sz w:val="20"/>
        </w:rPr>
        <w:t xml:space="preserve"> </w:t>
      </w:r>
      <w:r w:rsidRPr="003F7DC9">
        <w:rPr>
          <w:color w:val="0B0B0B"/>
          <w:sz w:val="20"/>
        </w:rPr>
        <w:t>delle</w:t>
      </w:r>
      <w:r w:rsidRPr="003F7DC9">
        <w:rPr>
          <w:color w:val="0B0B0B"/>
          <w:spacing w:val="-6"/>
          <w:sz w:val="20"/>
        </w:rPr>
        <w:t xml:space="preserve"> </w:t>
      </w:r>
      <w:r w:rsidRPr="003F7DC9">
        <w:rPr>
          <w:color w:val="0B0B0B"/>
          <w:sz w:val="20"/>
        </w:rPr>
        <w:t>Autorità</w:t>
      </w:r>
      <w:r w:rsidRPr="003F7DC9">
        <w:rPr>
          <w:color w:val="0B0B0B"/>
          <w:spacing w:val="-6"/>
          <w:sz w:val="20"/>
        </w:rPr>
        <w:t xml:space="preserve"> </w:t>
      </w:r>
      <w:r w:rsidRPr="003F7DC9">
        <w:rPr>
          <w:color w:val="0B0B0B"/>
          <w:sz w:val="20"/>
        </w:rPr>
        <w:t>e</w:t>
      </w:r>
      <w:r w:rsidRPr="003F7DC9">
        <w:rPr>
          <w:color w:val="0B0B0B"/>
          <w:spacing w:val="-5"/>
          <w:sz w:val="20"/>
        </w:rPr>
        <w:t xml:space="preserve"> </w:t>
      </w:r>
      <w:r w:rsidRPr="003F7DC9">
        <w:rPr>
          <w:color w:val="0B0B0B"/>
          <w:sz w:val="20"/>
        </w:rPr>
        <w:t>del</w:t>
      </w:r>
      <w:r w:rsidRPr="003F7DC9">
        <w:rPr>
          <w:color w:val="0B0B0B"/>
          <w:spacing w:val="-6"/>
          <w:sz w:val="20"/>
        </w:rPr>
        <w:t xml:space="preserve"> </w:t>
      </w:r>
      <w:r w:rsidRPr="003F7DC9">
        <w:rPr>
          <w:color w:val="0B0B0B"/>
          <w:sz w:val="20"/>
        </w:rPr>
        <w:t>datore</w:t>
      </w:r>
      <w:r w:rsidRPr="003F7DC9">
        <w:rPr>
          <w:color w:val="0B0B0B"/>
          <w:spacing w:val="-6"/>
          <w:sz w:val="20"/>
        </w:rPr>
        <w:t xml:space="preserve"> </w:t>
      </w:r>
      <w:r w:rsidRPr="003F7DC9">
        <w:rPr>
          <w:color w:val="0B0B0B"/>
          <w:sz w:val="20"/>
        </w:rPr>
        <w:t>di</w:t>
      </w:r>
      <w:r w:rsidRPr="003F7DC9">
        <w:rPr>
          <w:color w:val="0B0B0B"/>
          <w:spacing w:val="-5"/>
          <w:sz w:val="20"/>
        </w:rPr>
        <w:t xml:space="preserve"> </w:t>
      </w:r>
      <w:r w:rsidRPr="003F7DC9">
        <w:rPr>
          <w:color w:val="0B0B0B"/>
          <w:sz w:val="20"/>
        </w:rPr>
        <w:t>lavoro</w:t>
      </w:r>
      <w:r w:rsidRPr="003F7DC9">
        <w:rPr>
          <w:color w:val="0B0B0B"/>
          <w:spacing w:val="-6"/>
          <w:sz w:val="20"/>
        </w:rPr>
        <w:t xml:space="preserve"> </w:t>
      </w:r>
      <w:r w:rsidRPr="003F7DC9">
        <w:rPr>
          <w:color w:val="0B0B0B"/>
          <w:sz w:val="20"/>
        </w:rPr>
        <w:t>nel</w:t>
      </w:r>
      <w:r w:rsidRPr="003F7DC9">
        <w:rPr>
          <w:color w:val="0B0B0B"/>
          <w:spacing w:val="-5"/>
          <w:sz w:val="20"/>
        </w:rPr>
        <w:t xml:space="preserve"> </w:t>
      </w:r>
      <w:r w:rsidRPr="003F7DC9">
        <w:rPr>
          <w:color w:val="0B0B0B"/>
          <w:sz w:val="20"/>
        </w:rPr>
        <w:t>fare accesso in azienda (in particolare, mantenere la distanza di sicurezza, osservare le regole di igiene delle mani e tenere comportamenti corretti sul piano</w:t>
      </w:r>
      <w:r w:rsidRPr="003F7DC9">
        <w:rPr>
          <w:color w:val="0B0B0B"/>
          <w:spacing w:val="31"/>
          <w:sz w:val="20"/>
        </w:rPr>
        <w:t xml:space="preserve"> </w:t>
      </w:r>
      <w:r w:rsidRPr="003F7DC9">
        <w:rPr>
          <w:color w:val="0B0B0B"/>
          <w:sz w:val="20"/>
        </w:rPr>
        <w:t>dell’igiene)</w:t>
      </w:r>
    </w:p>
    <w:p w14:paraId="4A02F964" w14:textId="77777777" w:rsidR="004C1BFC" w:rsidRPr="003F7DC9" w:rsidRDefault="004C1BFC" w:rsidP="00673CDE">
      <w:pPr>
        <w:pStyle w:val="Corpotesto"/>
        <w:spacing w:before="3"/>
        <w:ind w:left="284"/>
        <w:rPr>
          <w:sz w:val="24"/>
        </w:rPr>
      </w:pPr>
    </w:p>
    <w:p w14:paraId="6F2656DA" w14:textId="67FE6E63" w:rsidR="004C1BFC" w:rsidRPr="003F7DC9" w:rsidRDefault="00D9217B" w:rsidP="00673CDE">
      <w:pPr>
        <w:pStyle w:val="Paragrafoelenco"/>
        <w:numPr>
          <w:ilvl w:val="2"/>
          <w:numId w:val="63"/>
        </w:numPr>
        <w:tabs>
          <w:tab w:val="left" w:pos="2747"/>
        </w:tabs>
        <w:spacing w:line="271" w:lineRule="auto"/>
        <w:ind w:left="284" w:right="1331" w:firstLine="0"/>
        <w:rPr>
          <w:sz w:val="20"/>
        </w:rPr>
      </w:pPr>
      <w:r w:rsidRPr="003F7DC9">
        <w:rPr>
          <w:color w:val="0B0B0B"/>
          <w:sz w:val="20"/>
        </w:rPr>
        <w:t>l’impegno a informare tempestivamente e responsabilmente il datore di lavoro della presenza di qualsiasi sintomo influenzale durante l’espletamento della prestazione lavorativa, avendo cura di rimanere ad adeguata distanza dalle persone</w:t>
      </w:r>
      <w:r w:rsidRPr="003F7DC9">
        <w:rPr>
          <w:color w:val="0B0B0B"/>
          <w:spacing w:val="24"/>
          <w:sz w:val="20"/>
        </w:rPr>
        <w:t xml:space="preserve"> </w:t>
      </w:r>
      <w:r w:rsidRPr="003F7DC9">
        <w:rPr>
          <w:color w:val="0B0B0B"/>
          <w:sz w:val="20"/>
        </w:rPr>
        <w:t>presenti</w:t>
      </w:r>
    </w:p>
    <w:p w14:paraId="2CDEEE1F" w14:textId="77777777" w:rsidR="004C1BFC" w:rsidRPr="003F7DC9" w:rsidRDefault="004C1BFC" w:rsidP="00673CDE">
      <w:pPr>
        <w:pStyle w:val="Corpotesto"/>
        <w:spacing w:before="2"/>
        <w:ind w:left="284"/>
        <w:rPr>
          <w:sz w:val="21"/>
        </w:rPr>
      </w:pPr>
    </w:p>
    <w:p w14:paraId="7F61D7BA" w14:textId="05E48A5B" w:rsidR="004C1BFC" w:rsidRPr="003F7DC9" w:rsidRDefault="00D9217B" w:rsidP="00673CDE">
      <w:pPr>
        <w:pStyle w:val="Corpotesto"/>
        <w:spacing w:before="1" w:line="280" w:lineRule="auto"/>
        <w:ind w:left="284" w:right="1331"/>
        <w:jc w:val="both"/>
      </w:pPr>
      <w:r w:rsidRPr="003F7DC9">
        <w:rPr>
          <w:color w:val="0B0B0B"/>
        </w:rPr>
        <w:t xml:space="preserve">L’azienda fornisce una informazione adeguata sulla base delle mansioni e dei contesti lavorativi, con particolare riferimento al complesso delle misure adottate cui il personale deve attenersi in </w:t>
      </w:r>
      <w:proofErr w:type="gramStart"/>
      <w:r w:rsidRPr="003F7DC9">
        <w:rPr>
          <w:color w:val="0B0B0B"/>
        </w:rPr>
        <w:t>particolare  sul</w:t>
      </w:r>
      <w:proofErr w:type="gramEnd"/>
      <w:r w:rsidRPr="003F7DC9">
        <w:rPr>
          <w:color w:val="0B0B0B"/>
          <w:spacing w:val="6"/>
        </w:rPr>
        <w:t xml:space="preserve"> </w:t>
      </w:r>
      <w:r w:rsidRPr="003F7DC9">
        <w:rPr>
          <w:color w:val="0B0B0B"/>
        </w:rPr>
        <w:t>corretto</w:t>
      </w:r>
      <w:r w:rsidRPr="003F7DC9">
        <w:rPr>
          <w:color w:val="0B0B0B"/>
          <w:spacing w:val="6"/>
        </w:rPr>
        <w:t xml:space="preserve"> </w:t>
      </w:r>
      <w:r w:rsidRPr="003F7DC9">
        <w:rPr>
          <w:color w:val="0B0B0B"/>
        </w:rPr>
        <w:t>utilizzo</w:t>
      </w:r>
      <w:r w:rsidRPr="003F7DC9">
        <w:rPr>
          <w:color w:val="0B0B0B"/>
          <w:spacing w:val="6"/>
        </w:rPr>
        <w:t xml:space="preserve"> </w:t>
      </w:r>
      <w:r w:rsidRPr="003F7DC9">
        <w:rPr>
          <w:color w:val="0B0B0B"/>
        </w:rPr>
        <w:t>dei</w:t>
      </w:r>
      <w:r w:rsidRPr="003F7DC9">
        <w:rPr>
          <w:color w:val="0B0B0B"/>
          <w:spacing w:val="6"/>
        </w:rPr>
        <w:t xml:space="preserve"> </w:t>
      </w:r>
      <w:r w:rsidRPr="003F7DC9">
        <w:rPr>
          <w:color w:val="0B0B0B"/>
        </w:rPr>
        <w:t>DPI</w:t>
      </w:r>
      <w:r w:rsidRPr="003F7DC9">
        <w:rPr>
          <w:color w:val="0B0B0B"/>
          <w:spacing w:val="1"/>
        </w:rPr>
        <w:t xml:space="preserve"> </w:t>
      </w:r>
      <w:r w:rsidRPr="003F7DC9">
        <w:rPr>
          <w:color w:val="0B0B0B"/>
        </w:rPr>
        <w:t>per</w:t>
      </w:r>
      <w:r w:rsidRPr="003F7DC9">
        <w:rPr>
          <w:color w:val="0B0B0B"/>
          <w:spacing w:val="6"/>
        </w:rPr>
        <w:t xml:space="preserve"> </w:t>
      </w:r>
      <w:r w:rsidRPr="003F7DC9">
        <w:rPr>
          <w:color w:val="0B0B0B"/>
        </w:rPr>
        <w:t>contribuire</w:t>
      </w:r>
      <w:r w:rsidRPr="003F7DC9">
        <w:rPr>
          <w:color w:val="0B0B0B"/>
          <w:spacing w:val="8"/>
        </w:rPr>
        <w:t xml:space="preserve"> </w:t>
      </w:r>
      <w:r w:rsidRPr="003F7DC9">
        <w:rPr>
          <w:color w:val="0B0B0B"/>
        </w:rPr>
        <w:t>a</w:t>
      </w:r>
      <w:r w:rsidRPr="003F7DC9">
        <w:rPr>
          <w:color w:val="0B0B0B"/>
          <w:spacing w:val="6"/>
        </w:rPr>
        <w:t xml:space="preserve"> </w:t>
      </w:r>
      <w:r w:rsidRPr="003F7DC9">
        <w:rPr>
          <w:color w:val="0B0B0B"/>
        </w:rPr>
        <w:t>prevenire</w:t>
      </w:r>
      <w:r w:rsidRPr="003F7DC9">
        <w:rPr>
          <w:color w:val="0B0B0B"/>
          <w:spacing w:val="6"/>
        </w:rPr>
        <w:t xml:space="preserve"> </w:t>
      </w:r>
      <w:r w:rsidRPr="003F7DC9">
        <w:rPr>
          <w:color w:val="0B0B0B"/>
        </w:rPr>
        <w:t>ogni</w:t>
      </w:r>
      <w:r w:rsidRPr="003F7DC9">
        <w:rPr>
          <w:color w:val="0B0B0B"/>
          <w:spacing w:val="6"/>
        </w:rPr>
        <w:t xml:space="preserve"> </w:t>
      </w:r>
      <w:r w:rsidRPr="003F7DC9">
        <w:rPr>
          <w:color w:val="0B0B0B"/>
        </w:rPr>
        <w:t>possibile</w:t>
      </w:r>
      <w:r w:rsidRPr="003F7DC9">
        <w:rPr>
          <w:color w:val="0B0B0B"/>
          <w:spacing w:val="6"/>
        </w:rPr>
        <w:t xml:space="preserve"> </w:t>
      </w:r>
      <w:r w:rsidRPr="003F7DC9">
        <w:rPr>
          <w:color w:val="0B0B0B"/>
        </w:rPr>
        <w:t>forma</w:t>
      </w:r>
      <w:r w:rsidRPr="003F7DC9">
        <w:rPr>
          <w:color w:val="0B0B0B"/>
          <w:spacing w:val="7"/>
        </w:rPr>
        <w:t xml:space="preserve"> </w:t>
      </w:r>
      <w:r w:rsidRPr="003F7DC9">
        <w:rPr>
          <w:color w:val="0B0B0B"/>
        </w:rPr>
        <w:t>di</w:t>
      </w:r>
      <w:r w:rsidRPr="003F7DC9">
        <w:rPr>
          <w:color w:val="0B0B0B"/>
          <w:spacing w:val="6"/>
        </w:rPr>
        <w:t xml:space="preserve"> </w:t>
      </w:r>
      <w:r w:rsidRPr="003F7DC9">
        <w:rPr>
          <w:color w:val="0B0B0B"/>
        </w:rPr>
        <w:t>diffusione</w:t>
      </w:r>
      <w:r w:rsidRPr="003F7DC9">
        <w:rPr>
          <w:color w:val="0B0B0B"/>
          <w:spacing w:val="6"/>
        </w:rPr>
        <w:t xml:space="preserve"> </w:t>
      </w:r>
      <w:r w:rsidRPr="003F7DC9">
        <w:rPr>
          <w:color w:val="0B0B0B"/>
        </w:rPr>
        <w:t>di</w:t>
      </w:r>
      <w:r w:rsidRPr="003F7DC9">
        <w:rPr>
          <w:color w:val="0B0B0B"/>
          <w:spacing w:val="6"/>
        </w:rPr>
        <w:t xml:space="preserve"> </w:t>
      </w:r>
      <w:r w:rsidRPr="003F7DC9">
        <w:rPr>
          <w:color w:val="0B0B0B"/>
        </w:rPr>
        <w:t>contagio.</w:t>
      </w:r>
    </w:p>
    <w:p w14:paraId="679DEAD0" w14:textId="77777777" w:rsidR="004C1BFC" w:rsidRPr="003F7DC9" w:rsidRDefault="004C1BFC" w:rsidP="00673CDE">
      <w:pPr>
        <w:pStyle w:val="Corpotesto"/>
        <w:ind w:left="284"/>
        <w:rPr>
          <w:sz w:val="22"/>
        </w:rPr>
      </w:pPr>
    </w:p>
    <w:p w14:paraId="30460B4D" w14:textId="77777777" w:rsidR="004C1BFC" w:rsidRPr="003F7DC9" w:rsidRDefault="004C1BFC" w:rsidP="00673CDE">
      <w:pPr>
        <w:pStyle w:val="Corpotesto"/>
        <w:ind w:left="284"/>
        <w:rPr>
          <w:sz w:val="22"/>
        </w:rPr>
      </w:pPr>
    </w:p>
    <w:p w14:paraId="0A2C455E" w14:textId="77777777" w:rsidR="004C1BFC" w:rsidRPr="003F7DC9" w:rsidRDefault="004C1BFC" w:rsidP="00673CDE">
      <w:pPr>
        <w:pStyle w:val="Corpotesto"/>
        <w:spacing w:before="5"/>
        <w:ind w:left="284"/>
        <w:rPr>
          <w:sz w:val="30"/>
        </w:rPr>
      </w:pPr>
    </w:p>
    <w:p w14:paraId="5F6DEA0F" w14:textId="77777777" w:rsidR="004C1BFC" w:rsidRPr="003F7DC9" w:rsidRDefault="00D9217B" w:rsidP="00673CDE">
      <w:pPr>
        <w:pStyle w:val="Paragrafoelenco"/>
        <w:numPr>
          <w:ilvl w:val="0"/>
          <w:numId w:val="63"/>
        </w:numPr>
        <w:tabs>
          <w:tab w:val="left" w:pos="1581"/>
        </w:tabs>
        <w:ind w:left="284" w:firstLine="0"/>
        <w:jc w:val="left"/>
        <w:rPr>
          <w:sz w:val="20"/>
        </w:rPr>
      </w:pPr>
      <w:r w:rsidRPr="003F7DC9">
        <w:rPr>
          <w:color w:val="0B0B0B"/>
          <w:sz w:val="20"/>
        </w:rPr>
        <w:t xml:space="preserve">MODALITA’ DI INGRESSO </w:t>
      </w:r>
      <w:r w:rsidRPr="003F7DC9">
        <w:rPr>
          <w:color w:val="0B0B0B"/>
          <w:spacing w:val="-3"/>
          <w:sz w:val="20"/>
        </w:rPr>
        <w:t>IN</w:t>
      </w:r>
      <w:r w:rsidRPr="003F7DC9">
        <w:rPr>
          <w:color w:val="0B0B0B"/>
          <w:spacing w:val="5"/>
          <w:sz w:val="20"/>
        </w:rPr>
        <w:t xml:space="preserve"> </w:t>
      </w:r>
      <w:r w:rsidRPr="003F7DC9">
        <w:rPr>
          <w:color w:val="0B0B0B"/>
          <w:sz w:val="20"/>
        </w:rPr>
        <w:t>AZIENDA</w:t>
      </w:r>
    </w:p>
    <w:p w14:paraId="16B92329" w14:textId="77777777" w:rsidR="004C1BFC" w:rsidRPr="003F7DC9" w:rsidRDefault="004C1BFC" w:rsidP="00673CDE">
      <w:pPr>
        <w:pStyle w:val="Corpotesto"/>
        <w:spacing w:before="9"/>
        <w:ind w:left="284"/>
        <w:rPr>
          <w:sz w:val="26"/>
        </w:rPr>
      </w:pPr>
    </w:p>
    <w:p w14:paraId="578689F9" w14:textId="77777777" w:rsidR="004C1BFC" w:rsidRPr="003F7DC9" w:rsidRDefault="00D9217B" w:rsidP="00673CDE">
      <w:pPr>
        <w:pStyle w:val="Paragrafoelenco"/>
        <w:numPr>
          <w:ilvl w:val="1"/>
          <w:numId w:val="63"/>
        </w:numPr>
        <w:tabs>
          <w:tab w:val="left" w:pos="304"/>
          <w:tab w:val="left" w:pos="305"/>
        </w:tabs>
        <w:ind w:left="284" w:right="1146" w:firstLine="0"/>
        <w:jc w:val="right"/>
        <w:rPr>
          <w:sz w:val="20"/>
        </w:rPr>
      </w:pPr>
      <w:r w:rsidRPr="003F7DC9">
        <w:rPr>
          <w:color w:val="0B0B0B"/>
          <w:sz w:val="20"/>
        </w:rPr>
        <w:t>Il</w:t>
      </w:r>
      <w:r w:rsidRPr="003F7DC9">
        <w:rPr>
          <w:color w:val="0B0B0B"/>
          <w:spacing w:val="38"/>
          <w:sz w:val="20"/>
        </w:rPr>
        <w:t xml:space="preserve"> </w:t>
      </w:r>
      <w:r w:rsidRPr="003F7DC9">
        <w:rPr>
          <w:color w:val="0B0B0B"/>
          <w:sz w:val="20"/>
        </w:rPr>
        <w:t>personale,</w:t>
      </w:r>
      <w:r w:rsidRPr="003F7DC9">
        <w:rPr>
          <w:color w:val="0B0B0B"/>
          <w:spacing w:val="38"/>
          <w:sz w:val="20"/>
        </w:rPr>
        <w:t xml:space="preserve"> </w:t>
      </w:r>
      <w:r w:rsidRPr="003F7DC9">
        <w:rPr>
          <w:color w:val="0B0B0B"/>
          <w:sz w:val="20"/>
        </w:rPr>
        <w:t>prima</w:t>
      </w:r>
      <w:r w:rsidRPr="003F7DC9">
        <w:rPr>
          <w:color w:val="0B0B0B"/>
          <w:spacing w:val="39"/>
          <w:sz w:val="20"/>
        </w:rPr>
        <w:t xml:space="preserve"> </w:t>
      </w:r>
      <w:r w:rsidRPr="003F7DC9">
        <w:rPr>
          <w:color w:val="0B0B0B"/>
          <w:sz w:val="20"/>
        </w:rPr>
        <w:t>dell’accesso</w:t>
      </w:r>
      <w:r w:rsidRPr="003F7DC9">
        <w:rPr>
          <w:color w:val="0B0B0B"/>
          <w:spacing w:val="38"/>
          <w:sz w:val="20"/>
        </w:rPr>
        <w:t xml:space="preserve"> </w:t>
      </w:r>
      <w:r w:rsidRPr="003F7DC9">
        <w:rPr>
          <w:color w:val="0B0B0B"/>
          <w:sz w:val="20"/>
        </w:rPr>
        <w:t>al</w:t>
      </w:r>
      <w:r w:rsidRPr="003F7DC9">
        <w:rPr>
          <w:color w:val="0B0B0B"/>
          <w:spacing w:val="39"/>
          <w:sz w:val="20"/>
        </w:rPr>
        <w:t xml:space="preserve"> </w:t>
      </w:r>
      <w:r w:rsidRPr="003F7DC9">
        <w:rPr>
          <w:color w:val="0B0B0B"/>
          <w:sz w:val="20"/>
        </w:rPr>
        <w:t>luogo</w:t>
      </w:r>
      <w:r w:rsidRPr="003F7DC9">
        <w:rPr>
          <w:color w:val="0B0B0B"/>
          <w:spacing w:val="39"/>
          <w:sz w:val="20"/>
        </w:rPr>
        <w:t xml:space="preserve"> </w:t>
      </w:r>
      <w:r w:rsidRPr="003F7DC9">
        <w:rPr>
          <w:color w:val="0B0B0B"/>
          <w:sz w:val="20"/>
        </w:rPr>
        <w:t>di</w:t>
      </w:r>
      <w:r w:rsidRPr="003F7DC9">
        <w:rPr>
          <w:color w:val="0B0B0B"/>
          <w:spacing w:val="38"/>
          <w:sz w:val="20"/>
        </w:rPr>
        <w:t xml:space="preserve"> </w:t>
      </w:r>
      <w:r w:rsidRPr="003F7DC9">
        <w:rPr>
          <w:color w:val="0B0B0B"/>
          <w:sz w:val="20"/>
        </w:rPr>
        <w:t>lavoro</w:t>
      </w:r>
      <w:r w:rsidRPr="003F7DC9">
        <w:rPr>
          <w:color w:val="0B0B0B"/>
          <w:spacing w:val="39"/>
          <w:sz w:val="20"/>
        </w:rPr>
        <w:t xml:space="preserve"> </w:t>
      </w:r>
      <w:r w:rsidRPr="003F7DC9">
        <w:rPr>
          <w:color w:val="0B0B0B"/>
          <w:sz w:val="20"/>
        </w:rPr>
        <w:t>potrà</w:t>
      </w:r>
      <w:r w:rsidRPr="003F7DC9">
        <w:rPr>
          <w:color w:val="0B0B0B"/>
          <w:spacing w:val="39"/>
          <w:sz w:val="20"/>
        </w:rPr>
        <w:t xml:space="preserve"> </w:t>
      </w:r>
      <w:r w:rsidRPr="003F7DC9">
        <w:rPr>
          <w:color w:val="0B0B0B"/>
          <w:sz w:val="20"/>
        </w:rPr>
        <w:t>essere</w:t>
      </w:r>
      <w:r w:rsidRPr="003F7DC9">
        <w:rPr>
          <w:color w:val="0B0B0B"/>
          <w:spacing w:val="39"/>
          <w:sz w:val="20"/>
        </w:rPr>
        <w:t xml:space="preserve"> </w:t>
      </w:r>
      <w:r w:rsidRPr="003F7DC9">
        <w:rPr>
          <w:color w:val="0B0B0B"/>
          <w:sz w:val="20"/>
        </w:rPr>
        <w:t>sottoposto</w:t>
      </w:r>
      <w:r w:rsidRPr="003F7DC9">
        <w:rPr>
          <w:color w:val="0B0B0B"/>
          <w:spacing w:val="38"/>
          <w:sz w:val="20"/>
        </w:rPr>
        <w:t xml:space="preserve"> </w:t>
      </w:r>
      <w:r w:rsidRPr="003F7DC9">
        <w:rPr>
          <w:color w:val="0B0B0B"/>
          <w:sz w:val="20"/>
        </w:rPr>
        <w:t>al</w:t>
      </w:r>
      <w:r w:rsidRPr="003F7DC9">
        <w:rPr>
          <w:color w:val="0B0B0B"/>
          <w:spacing w:val="39"/>
          <w:sz w:val="20"/>
        </w:rPr>
        <w:t xml:space="preserve"> </w:t>
      </w:r>
      <w:r w:rsidRPr="003F7DC9">
        <w:rPr>
          <w:color w:val="0B0B0B"/>
          <w:sz w:val="20"/>
        </w:rPr>
        <w:t>controllo</w:t>
      </w:r>
      <w:r w:rsidRPr="003F7DC9">
        <w:rPr>
          <w:color w:val="0B0B0B"/>
          <w:spacing w:val="39"/>
          <w:sz w:val="20"/>
        </w:rPr>
        <w:t xml:space="preserve"> </w:t>
      </w:r>
      <w:r w:rsidRPr="003F7DC9">
        <w:rPr>
          <w:color w:val="0B0B0B"/>
          <w:sz w:val="20"/>
        </w:rPr>
        <w:t>della</w:t>
      </w:r>
    </w:p>
    <w:p w14:paraId="5F680A7E" w14:textId="4EB4DFA4" w:rsidR="004C1BFC" w:rsidRPr="003F7DC9" w:rsidRDefault="00D9217B" w:rsidP="00673CDE">
      <w:pPr>
        <w:pStyle w:val="Corpotesto"/>
        <w:spacing w:before="23"/>
        <w:ind w:left="284" w:right="1140"/>
        <w:jc w:val="right"/>
      </w:pPr>
      <w:proofErr w:type="gramStart"/>
      <w:r w:rsidRPr="003F7DC9">
        <w:rPr>
          <w:color w:val="0B0B0B"/>
        </w:rPr>
        <w:t>temperatura  corporea</w:t>
      </w:r>
      <w:proofErr w:type="gramEnd"/>
      <w:r w:rsidRPr="003F7DC9">
        <w:rPr>
          <w:color w:val="0B0B0B"/>
          <w:position w:val="8"/>
          <w:sz w:val="13"/>
        </w:rPr>
        <w:t>1</w:t>
      </w:r>
      <w:r w:rsidRPr="003F7DC9">
        <w:rPr>
          <w:color w:val="0B0B0B"/>
        </w:rPr>
        <w:t xml:space="preserve">.  </w:t>
      </w:r>
      <w:proofErr w:type="gramStart"/>
      <w:r w:rsidRPr="003F7DC9">
        <w:rPr>
          <w:color w:val="0B0B0B"/>
        </w:rPr>
        <w:t>Se  tale</w:t>
      </w:r>
      <w:proofErr w:type="gramEnd"/>
      <w:r w:rsidRPr="003F7DC9">
        <w:rPr>
          <w:color w:val="0B0B0B"/>
        </w:rPr>
        <w:t xml:space="preserve">  temperatura  risulterà  superiore  ai  37,5°,  non  sarà</w:t>
      </w:r>
      <w:r w:rsidRPr="003F7DC9">
        <w:rPr>
          <w:color w:val="0B0B0B"/>
          <w:spacing w:val="43"/>
        </w:rPr>
        <w:t xml:space="preserve"> </w:t>
      </w:r>
      <w:r w:rsidRPr="003F7DC9">
        <w:rPr>
          <w:color w:val="0B0B0B"/>
        </w:rPr>
        <w:t>consentito</w:t>
      </w:r>
    </w:p>
    <w:p w14:paraId="35677956" w14:textId="77777777" w:rsidR="004C1BFC" w:rsidRPr="003F7DC9" w:rsidRDefault="0070282C" w:rsidP="00673CDE">
      <w:pPr>
        <w:pStyle w:val="Corpotesto"/>
        <w:spacing w:before="3"/>
        <w:ind w:left="284"/>
        <w:rPr>
          <w:sz w:val="18"/>
        </w:rPr>
      </w:pPr>
      <w:r w:rsidRPr="003F7DC9">
        <w:rPr>
          <w:noProof/>
          <w:lang w:bidi="ar-SA"/>
        </w:rPr>
        <mc:AlternateContent>
          <mc:Choice Requires="wps">
            <w:drawing>
              <wp:anchor distT="0" distB="0" distL="0" distR="0" simplePos="0" relativeHeight="251723776" behindDoc="1" locked="0" layoutInCell="1" allowOverlap="1" wp14:anchorId="62D5017C" wp14:editId="20A6DC4C">
                <wp:simplePos x="0" y="0"/>
                <wp:positionH relativeFrom="page">
                  <wp:posOffset>1187450</wp:posOffset>
                </wp:positionH>
                <wp:positionV relativeFrom="paragraph">
                  <wp:posOffset>161925</wp:posOffset>
                </wp:positionV>
                <wp:extent cx="1549400" cy="0"/>
                <wp:effectExtent l="0" t="0" r="0" b="0"/>
                <wp:wrapTopAndBottom/>
                <wp:docPr id="136" name="Line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9400" cy="0"/>
                        </a:xfrm>
                        <a:prstGeom prst="line">
                          <a:avLst/>
                        </a:prstGeom>
                        <a:noFill/>
                        <a:ln w="6452">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33074B" id="Line 115" o:spid="_x0000_s1026" style="position:absolute;z-index:-2515927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3.5pt,12.75pt" to="215.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" strokecolor="#0b0b0b" strokeweight=".17922mm">
                <w10:wrap type="topAndBottom" anchorx="page"/>
              </v:line>
            </w:pict>
          </mc:Fallback>
        </mc:AlternateContent>
      </w:r>
    </w:p>
    <w:p w14:paraId="5DA6B1DB" w14:textId="77777777" w:rsidR="004C1BFC" w:rsidRPr="003F7DC9" w:rsidRDefault="00D9217B" w:rsidP="00673CDE">
      <w:pPr>
        <w:spacing w:before="65" w:line="237" w:lineRule="auto"/>
        <w:ind w:left="284" w:right="1423"/>
        <w:jc w:val="both"/>
        <w:rPr>
          <w:sz w:val="17"/>
        </w:rPr>
      </w:pPr>
      <w:r w:rsidRPr="003F7DC9">
        <w:rPr>
          <w:color w:val="0B0B0B"/>
          <w:position w:val="6"/>
          <w:sz w:val="11"/>
        </w:rPr>
        <w:t xml:space="preserve">1 </w:t>
      </w:r>
      <w:r w:rsidRPr="003F7DC9">
        <w:rPr>
          <w:color w:val="161616"/>
          <w:sz w:val="17"/>
        </w:rPr>
        <w:t xml:space="preserve">La rilevazione in tempo reale della temperatura corporea costituisce un trattamento di dati personali e, pertanto, deve avvenire ai sensi della disciplina privacy vigente. A tal fine si suggerisce di: 1) rilevare a temperatura e non registrare </w:t>
      </w:r>
      <w:r w:rsidRPr="003F7DC9">
        <w:rPr>
          <w:color w:val="161616"/>
          <w:spacing w:val="5"/>
          <w:sz w:val="17"/>
        </w:rPr>
        <w:t xml:space="preserve">il </w:t>
      </w:r>
      <w:r w:rsidRPr="003F7DC9">
        <w:rPr>
          <w:color w:val="161616"/>
          <w:sz w:val="17"/>
        </w:rPr>
        <w:t>dato acquisto.</w:t>
      </w:r>
      <w:r w:rsidRPr="003F7DC9">
        <w:rPr>
          <w:color w:val="161616"/>
          <w:spacing w:val="-9"/>
          <w:sz w:val="17"/>
        </w:rPr>
        <w:t xml:space="preserve"> </w:t>
      </w:r>
      <w:r w:rsidRPr="003F7DC9">
        <w:rPr>
          <w:color w:val="161616"/>
          <w:sz w:val="17"/>
        </w:rPr>
        <w:t>È</w:t>
      </w:r>
      <w:r w:rsidRPr="003F7DC9">
        <w:rPr>
          <w:color w:val="161616"/>
          <w:spacing w:val="-9"/>
          <w:sz w:val="17"/>
        </w:rPr>
        <w:t xml:space="preserve"> </w:t>
      </w:r>
      <w:r w:rsidRPr="003F7DC9">
        <w:rPr>
          <w:color w:val="161616"/>
          <w:sz w:val="17"/>
        </w:rPr>
        <w:t>possibile</w:t>
      </w:r>
      <w:r w:rsidRPr="003F7DC9">
        <w:rPr>
          <w:color w:val="161616"/>
          <w:spacing w:val="-9"/>
          <w:sz w:val="17"/>
        </w:rPr>
        <w:t xml:space="preserve"> </w:t>
      </w:r>
      <w:r w:rsidRPr="003F7DC9">
        <w:rPr>
          <w:color w:val="161616"/>
          <w:sz w:val="17"/>
        </w:rPr>
        <w:t>identificare</w:t>
      </w:r>
      <w:r w:rsidRPr="003F7DC9">
        <w:rPr>
          <w:color w:val="161616"/>
          <w:spacing w:val="-8"/>
          <w:sz w:val="17"/>
        </w:rPr>
        <w:t xml:space="preserve"> </w:t>
      </w:r>
      <w:r w:rsidRPr="003F7DC9">
        <w:rPr>
          <w:color w:val="161616"/>
          <w:sz w:val="17"/>
        </w:rPr>
        <w:t>l’interessato</w:t>
      </w:r>
      <w:r w:rsidRPr="003F7DC9">
        <w:rPr>
          <w:color w:val="161616"/>
          <w:spacing w:val="-10"/>
          <w:sz w:val="17"/>
        </w:rPr>
        <w:t xml:space="preserve"> </w:t>
      </w:r>
      <w:r w:rsidRPr="003F7DC9">
        <w:rPr>
          <w:color w:val="161616"/>
          <w:sz w:val="17"/>
        </w:rPr>
        <w:t>e</w:t>
      </w:r>
      <w:r w:rsidRPr="003F7DC9">
        <w:rPr>
          <w:color w:val="161616"/>
          <w:spacing w:val="-9"/>
          <w:sz w:val="17"/>
        </w:rPr>
        <w:t xml:space="preserve"> </w:t>
      </w:r>
      <w:r w:rsidRPr="003F7DC9">
        <w:rPr>
          <w:color w:val="161616"/>
          <w:sz w:val="17"/>
        </w:rPr>
        <w:t>registrare</w:t>
      </w:r>
      <w:r w:rsidRPr="003F7DC9">
        <w:rPr>
          <w:color w:val="161616"/>
          <w:spacing w:val="-8"/>
          <w:sz w:val="17"/>
        </w:rPr>
        <w:t xml:space="preserve"> </w:t>
      </w:r>
      <w:r w:rsidRPr="003F7DC9">
        <w:rPr>
          <w:color w:val="161616"/>
          <w:sz w:val="17"/>
        </w:rPr>
        <w:t>il</w:t>
      </w:r>
      <w:r w:rsidRPr="003F7DC9">
        <w:rPr>
          <w:color w:val="161616"/>
          <w:spacing w:val="-8"/>
          <w:sz w:val="17"/>
        </w:rPr>
        <w:t xml:space="preserve"> </w:t>
      </w:r>
      <w:r w:rsidRPr="003F7DC9">
        <w:rPr>
          <w:color w:val="161616"/>
          <w:sz w:val="17"/>
        </w:rPr>
        <w:t>superamento</w:t>
      </w:r>
      <w:r w:rsidRPr="003F7DC9">
        <w:rPr>
          <w:color w:val="161616"/>
          <w:spacing w:val="-11"/>
          <w:sz w:val="17"/>
        </w:rPr>
        <w:t xml:space="preserve"> </w:t>
      </w:r>
      <w:r w:rsidRPr="003F7DC9">
        <w:rPr>
          <w:color w:val="161616"/>
          <w:sz w:val="17"/>
        </w:rPr>
        <w:t>della</w:t>
      </w:r>
      <w:r w:rsidRPr="003F7DC9">
        <w:rPr>
          <w:color w:val="161616"/>
          <w:spacing w:val="-8"/>
          <w:sz w:val="17"/>
        </w:rPr>
        <w:t xml:space="preserve"> </w:t>
      </w:r>
      <w:r w:rsidRPr="003F7DC9">
        <w:rPr>
          <w:color w:val="161616"/>
          <w:sz w:val="17"/>
        </w:rPr>
        <w:t>soglia</w:t>
      </w:r>
      <w:r w:rsidRPr="003F7DC9">
        <w:rPr>
          <w:color w:val="161616"/>
          <w:spacing w:val="-8"/>
          <w:sz w:val="17"/>
        </w:rPr>
        <w:t xml:space="preserve"> </w:t>
      </w:r>
      <w:r w:rsidRPr="003F7DC9">
        <w:rPr>
          <w:color w:val="161616"/>
          <w:sz w:val="17"/>
        </w:rPr>
        <w:t>di</w:t>
      </w:r>
      <w:r w:rsidRPr="003F7DC9">
        <w:rPr>
          <w:color w:val="161616"/>
          <w:spacing w:val="-9"/>
          <w:sz w:val="17"/>
        </w:rPr>
        <w:t xml:space="preserve"> </w:t>
      </w:r>
      <w:r w:rsidRPr="003F7DC9">
        <w:rPr>
          <w:color w:val="161616"/>
          <w:sz w:val="17"/>
        </w:rPr>
        <w:t>temperatura</w:t>
      </w:r>
      <w:r w:rsidRPr="003F7DC9">
        <w:rPr>
          <w:color w:val="161616"/>
          <w:spacing w:val="-8"/>
          <w:sz w:val="17"/>
        </w:rPr>
        <w:t xml:space="preserve"> </w:t>
      </w:r>
      <w:r w:rsidRPr="003F7DC9">
        <w:rPr>
          <w:color w:val="161616"/>
          <w:sz w:val="17"/>
        </w:rPr>
        <w:t>solo</w:t>
      </w:r>
      <w:r w:rsidRPr="003F7DC9">
        <w:rPr>
          <w:color w:val="161616"/>
          <w:spacing w:val="-9"/>
          <w:sz w:val="17"/>
        </w:rPr>
        <w:t xml:space="preserve"> </w:t>
      </w:r>
      <w:r w:rsidRPr="003F7DC9">
        <w:rPr>
          <w:color w:val="161616"/>
          <w:sz w:val="17"/>
        </w:rPr>
        <w:t>qualora</w:t>
      </w:r>
      <w:r w:rsidRPr="003F7DC9">
        <w:rPr>
          <w:color w:val="161616"/>
          <w:spacing w:val="-9"/>
          <w:sz w:val="17"/>
        </w:rPr>
        <w:t xml:space="preserve"> </w:t>
      </w:r>
      <w:r w:rsidRPr="003F7DC9">
        <w:rPr>
          <w:color w:val="161616"/>
          <w:sz w:val="17"/>
        </w:rPr>
        <w:t>sia</w:t>
      </w:r>
      <w:r w:rsidRPr="003F7DC9">
        <w:rPr>
          <w:color w:val="161616"/>
          <w:spacing w:val="-8"/>
          <w:sz w:val="17"/>
        </w:rPr>
        <w:t xml:space="preserve"> </w:t>
      </w:r>
      <w:r w:rsidRPr="003F7DC9">
        <w:rPr>
          <w:color w:val="161616"/>
          <w:sz w:val="17"/>
        </w:rPr>
        <w:t>necessario</w:t>
      </w:r>
    </w:p>
    <w:p w14:paraId="5F0201B0" w14:textId="77777777" w:rsidR="004C1BFC" w:rsidRPr="003F7DC9" w:rsidRDefault="004C1BFC" w:rsidP="00673CDE">
      <w:pPr>
        <w:spacing w:line="237" w:lineRule="auto"/>
        <w:ind w:left="284"/>
        <w:jc w:val="both"/>
        <w:rPr>
          <w:sz w:val="17"/>
        </w:rPr>
        <w:sectPr w:rsidR="004C1BFC" w:rsidRPr="003F7DC9">
          <w:pgSz w:w="11900" w:h="16840"/>
          <w:pgMar w:top="1600" w:right="440" w:bottom="280" w:left="460" w:header="720" w:footer="720" w:gutter="0"/>
          <w:cols w:space="720"/>
        </w:sectPr>
      </w:pPr>
    </w:p>
    <w:p w14:paraId="6B07A2B0" w14:textId="77777777" w:rsidR="004C1BFC" w:rsidRPr="003F7DC9" w:rsidRDefault="004C1BFC" w:rsidP="00673CDE">
      <w:pPr>
        <w:pStyle w:val="Corpotesto"/>
        <w:ind w:left="284"/>
        <w:rPr>
          <w:sz w:val="14"/>
        </w:rPr>
      </w:pPr>
    </w:p>
    <w:p w14:paraId="1EF92D68" w14:textId="26DDBEAF" w:rsidR="004C1BFC" w:rsidRPr="003F7DC9" w:rsidRDefault="00D9217B" w:rsidP="00673CDE">
      <w:pPr>
        <w:pStyle w:val="Corpotesto"/>
        <w:spacing w:before="95" w:line="280" w:lineRule="auto"/>
        <w:ind w:left="284" w:right="1285"/>
        <w:jc w:val="both"/>
      </w:pPr>
      <w:r w:rsidRPr="003F7DC9">
        <w:rPr>
          <w:color w:val="0B0B0B"/>
        </w:rPr>
        <w:t>l’accesso</w:t>
      </w:r>
      <w:r w:rsidRPr="003F7DC9">
        <w:rPr>
          <w:color w:val="0B0B0B"/>
          <w:spacing w:val="-4"/>
        </w:rPr>
        <w:t xml:space="preserve"> </w:t>
      </w:r>
      <w:r w:rsidRPr="003F7DC9">
        <w:rPr>
          <w:color w:val="0B0B0B"/>
        </w:rPr>
        <w:t>ai</w:t>
      </w:r>
      <w:r w:rsidRPr="003F7DC9">
        <w:rPr>
          <w:color w:val="0B0B0B"/>
          <w:spacing w:val="-4"/>
        </w:rPr>
        <w:t xml:space="preserve"> </w:t>
      </w:r>
      <w:r w:rsidRPr="003F7DC9">
        <w:rPr>
          <w:color w:val="0B0B0B"/>
        </w:rPr>
        <w:t>luoghi</w:t>
      </w:r>
      <w:r w:rsidRPr="003F7DC9">
        <w:rPr>
          <w:color w:val="0B0B0B"/>
          <w:spacing w:val="-8"/>
        </w:rPr>
        <w:t xml:space="preserve"> </w:t>
      </w:r>
      <w:r w:rsidRPr="003F7DC9">
        <w:rPr>
          <w:color w:val="0B0B0B"/>
        </w:rPr>
        <w:t>di</w:t>
      </w:r>
      <w:r w:rsidRPr="003F7DC9">
        <w:rPr>
          <w:color w:val="0B0B0B"/>
          <w:spacing w:val="-4"/>
        </w:rPr>
        <w:t xml:space="preserve"> </w:t>
      </w:r>
      <w:r w:rsidRPr="003F7DC9">
        <w:rPr>
          <w:color w:val="0B0B0B"/>
        </w:rPr>
        <w:t>lavoro.</w:t>
      </w:r>
      <w:r w:rsidRPr="003F7DC9">
        <w:rPr>
          <w:color w:val="0B0B0B"/>
          <w:spacing w:val="-3"/>
        </w:rPr>
        <w:t xml:space="preserve"> Le</w:t>
      </w:r>
      <w:r w:rsidRPr="003F7DC9">
        <w:rPr>
          <w:color w:val="0B0B0B"/>
          <w:spacing w:val="-6"/>
        </w:rPr>
        <w:t xml:space="preserve"> </w:t>
      </w:r>
      <w:r w:rsidRPr="003F7DC9">
        <w:rPr>
          <w:color w:val="0B0B0B"/>
        </w:rPr>
        <w:t>persone</w:t>
      </w:r>
      <w:r w:rsidRPr="003F7DC9">
        <w:rPr>
          <w:color w:val="0B0B0B"/>
          <w:spacing w:val="-6"/>
        </w:rPr>
        <w:t xml:space="preserve"> </w:t>
      </w:r>
      <w:r w:rsidRPr="003F7DC9">
        <w:rPr>
          <w:color w:val="0B0B0B"/>
        </w:rPr>
        <w:t>in</w:t>
      </w:r>
      <w:r w:rsidRPr="003F7DC9">
        <w:rPr>
          <w:color w:val="0B0B0B"/>
          <w:spacing w:val="-4"/>
        </w:rPr>
        <w:t xml:space="preserve"> </w:t>
      </w:r>
      <w:r w:rsidRPr="003F7DC9">
        <w:rPr>
          <w:color w:val="0B0B0B"/>
        </w:rPr>
        <w:t>tale</w:t>
      </w:r>
      <w:r w:rsidRPr="003F7DC9">
        <w:rPr>
          <w:color w:val="0B0B0B"/>
          <w:spacing w:val="-8"/>
        </w:rPr>
        <w:t xml:space="preserve"> </w:t>
      </w:r>
      <w:r w:rsidRPr="003F7DC9">
        <w:rPr>
          <w:color w:val="0B0B0B"/>
        </w:rPr>
        <w:t>condizione</w:t>
      </w:r>
      <w:r w:rsidRPr="003F7DC9">
        <w:rPr>
          <w:color w:val="0B0B0B"/>
          <w:spacing w:val="-7"/>
        </w:rPr>
        <w:t xml:space="preserve"> </w:t>
      </w:r>
      <w:r w:rsidRPr="003F7DC9">
        <w:rPr>
          <w:color w:val="0B0B0B"/>
        </w:rPr>
        <w:t>-</w:t>
      </w:r>
      <w:r w:rsidRPr="003F7DC9">
        <w:rPr>
          <w:color w:val="0B0B0B"/>
          <w:spacing w:val="-5"/>
        </w:rPr>
        <w:t xml:space="preserve"> </w:t>
      </w:r>
      <w:r w:rsidRPr="003F7DC9">
        <w:rPr>
          <w:color w:val="0B0B0B"/>
        </w:rPr>
        <w:t>nel</w:t>
      </w:r>
      <w:r w:rsidRPr="003F7DC9">
        <w:rPr>
          <w:color w:val="0B0B0B"/>
          <w:spacing w:val="-7"/>
        </w:rPr>
        <w:t xml:space="preserve"> </w:t>
      </w:r>
      <w:r w:rsidRPr="003F7DC9">
        <w:rPr>
          <w:color w:val="0B0B0B"/>
        </w:rPr>
        <w:t>rispetto</w:t>
      </w:r>
      <w:r w:rsidRPr="003F7DC9">
        <w:rPr>
          <w:color w:val="0B0B0B"/>
          <w:spacing w:val="-5"/>
        </w:rPr>
        <w:t xml:space="preserve"> </w:t>
      </w:r>
      <w:r w:rsidRPr="003F7DC9">
        <w:rPr>
          <w:color w:val="0B0B0B"/>
        </w:rPr>
        <w:t>delle</w:t>
      </w:r>
      <w:r w:rsidRPr="003F7DC9">
        <w:rPr>
          <w:color w:val="0B0B0B"/>
          <w:spacing w:val="-9"/>
        </w:rPr>
        <w:t xml:space="preserve"> </w:t>
      </w:r>
      <w:r w:rsidRPr="003F7DC9">
        <w:rPr>
          <w:color w:val="0B0B0B"/>
        </w:rPr>
        <w:t>indicazioni</w:t>
      </w:r>
      <w:r w:rsidRPr="003F7DC9">
        <w:rPr>
          <w:color w:val="0B0B0B"/>
          <w:spacing w:val="-7"/>
        </w:rPr>
        <w:t xml:space="preserve"> </w:t>
      </w:r>
      <w:r w:rsidRPr="003F7DC9">
        <w:rPr>
          <w:color w:val="0B0B0B"/>
        </w:rPr>
        <w:t>riportate in</w:t>
      </w:r>
      <w:r w:rsidRPr="003F7DC9">
        <w:rPr>
          <w:color w:val="0B0B0B"/>
          <w:spacing w:val="-9"/>
        </w:rPr>
        <w:t xml:space="preserve"> </w:t>
      </w:r>
      <w:r w:rsidRPr="003F7DC9">
        <w:rPr>
          <w:color w:val="0B0B0B"/>
        </w:rPr>
        <w:t>nota</w:t>
      </w:r>
      <w:r w:rsidRPr="003F7DC9">
        <w:rPr>
          <w:color w:val="0B0B0B"/>
          <w:spacing w:val="-8"/>
        </w:rPr>
        <w:t xml:space="preserve"> </w:t>
      </w:r>
      <w:r w:rsidRPr="003F7DC9">
        <w:rPr>
          <w:color w:val="0B0B0B"/>
        </w:rPr>
        <w:t>-</w:t>
      </w:r>
      <w:r w:rsidRPr="003F7DC9">
        <w:rPr>
          <w:color w:val="0B0B0B"/>
          <w:spacing w:val="-9"/>
        </w:rPr>
        <w:t xml:space="preserve"> </w:t>
      </w:r>
      <w:r w:rsidRPr="003F7DC9">
        <w:rPr>
          <w:color w:val="0B0B0B"/>
        </w:rPr>
        <w:t>saranno</w:t>
      </w:r>
      <w:r w:rsidRPr="003F7DC9">
        <w:rPr>
          <w:color w:val="0B0B0B"/>
          <w:spacing w:val="-8"/>
        </w:rPr>
        <w:t xml:space="preserve"> </w:t>
      </w:r>
      <w:r w:rsidRPr="003F7DC9">
        <w:rPr>
          <w:color w:val="0B0B0B"/>
        </w:rPr>
        <w:t>momentaneamente</w:t>
      </w:r>
      <w:r w:rsidRPr="003F7DC9">
        <w:rPr>
          <w:color w:val="0B0B0B"/>
          <w:spacing w:val="-9"/>
        </w:rPr>
        <w:t xml:space="preserve"> </w:t>
      </w:r>
      <w:r w:rsidRPr="003F7DC9">
        <w:rPr>
          <w:color w:val="0B0B0B"/>
        </w:rPr>
        <w:t>isolate</w:t>
      </w:r>
      <w:r w:rsidRPr="003F7DC9">
        <w:rPr>
          <w:color w:val="0B0B0B"/>
          <w:spacing w:val="-8"/>
        </w:rPr>
        <w:t xml:space="preserve"> </w:t>
      </w:r>
      <w:r w:rsidRPr="003F7DC9">
        <w:rPr>
          <w:color w:val="0B0B0B"/>
        </w:rPr>
        <w:t>e</w:t>
      </w:r>
      <w:r w:rsidRPr="003F7DC9">
        <w:rPr>
          <w:color w:val="0B0B0B"/>
          <w:spacing w:val="-6"/>
        </w:rPr>
        <w:t xml:space="preserve"> </w:t>
      </w:r>
      <w:r w:rsidRPr="003F7DC9">
        <w:rPr>
          <w:color w:val="0B0B0B"/>
        </w:rPr>
        <w:t>fornite</w:t>
      </w:r>
      <w:r w:rsidRPr="003F7DC9">
        <w:rPr>
          <w:color w:val="0B0B0B"/>
          <w:spacing w:val="-9"/>
        </w:rPr>
        <w:t xml:space="preserve"> </w:t>
      </w:r>
      <w:r w:rsidRPr="003F7DC9">
        <w:rPr>
          <w:color w:val="0B0B0B"/>
        </w:rPr>
        <w:t>di</w:t>
      </w:r>
      <w:r w:rsidRPr="003F7DC9">
        <w:rPr>
          <w:color w:val="0B0B0B"/>
          <w:spacing w:val="-8"/>
        </w:rPr>
        <w:t xml:space="preserve"> </w:t>
      </w:r>
      <w:r w:rsidRPr="003F7DC9">
        <w:rPr>
          <w:color w:val="0B0B0B"/>
        </w:rPr>
        <w:t>mascherine</w:t>
      </w:r>
      <w:r w:rsidRPr="003F7DC9">
        <w:rPr>
          <w:color w:val="0B0B0B"/>
          <w:spacing w:val="-8"/>
        </w:rPr>
        <w:t xml:space="preserve"> </w:t>
      </w:r>
      <w:r w:rsidRPr="003F7DC9">
        <w:rPr>
          <w:color w:val="0B0B0B"/>
        </w:rPr>
        <w:t>non</w:t>
      </w:r>
      <w:r w:rsidRPr="003F7DC9">
        <w:rPr>
          <w:color w:val="0B0B0B"/>
          <w:spacing w:val="-9"/>
        </w:rPr>
        <w:t xml:space="preserve"> </w:t>
      </w:r>
      <w:r w:rsidRPr="003F7DC9">
        <w:rPr>
          <w:color w:val="0B0B0B"/>
        </w:rPr>
        <w:t>dovranno</w:t>
      </w:r>
      <w:r w:rsidRPr="003F7DC9">
        <w:rPr>
          <w:color w:val="0B0B0B"/>
          <w:spacing w:val="-8"/>
        </w:rPr>
        <w:t xml:space="preserve"> </w:t>
      </w:r>
      <w:r w:rsidRPr="003F7DC9">
        <w:rPr>
          <w:color w:val="0B0B0B"/>
        </w:rPr>
        <w:t>recarsi</w:t>
      </w:r>
      <w:r w:rsidRPr="003F7DC9">
        <w:rPr>
          <w:color w:val="0B0B0B"/>
          <w:spacing w:val="-9"/>
        </w:rPr>
        <w:t xml:space="preserve"> </w:t>
      </w:r>
      <w:r w:rsidRPr="003F7DC9">
        <w:rPr>
          <w:color w:val="0B0B0B"/>
        </w:rPr>
        <w:t>al</w:t>
      </w:r>
      <w:r w:rsidRPr="003F7DC9">
        <w:rPr>
          <w:color w:val="0B0B0B"/>
          <w:spacing w:val="-8"/>
        </w:rPr>
        <w:t xml:space="preserve"> </w:t>
      </w:r>
      <w:r w:rsidRPr="003F7DC9">
        <w:rPr>
          <w:color w:val="0B0B0B"/>
        </w:rPr>
        <w:t>Pronto Soccorso e/o nelle infermerie di sede, ma dovranno contattare nel più breve tempo possibile il proprio medico curante e seguire le sue</w:t>
      </w:r>
      <w:r w:rsidRPr="003F7DC9">
        <w:rPr>
          <w:color w:val="0B0B0B"/>
          <w:spacing w:val="3"/>
        </w:rPr>
        <w:t xml:space="preserve"> </w:t>
      </w:r>
      <w:r w:rsidRPr="003F7DC9">
        <w:rPr>
          <w:color w:val="0B0B0B"/>
        </w:rPr>
        <w:t>indicazioni</w:t>
      </w:r>
    </w:p>
    <w:p w14:paraId="584F9ECF" w14:textId="77777777" w:rsidR="004C1BFC" w:rsidRPr="003F7DC9" w:rsidRDefault="004C1BFC" w:rsidP="00673CDE">
      <w:pPr>
        <w:pStyle w:val="Corpotesto"/>
        <w:spacing w:before="3"/>
        <w:ind w:left="284"/>
        <w:rPr>
          <w:sz w:val="23"/>
        </w:rPr>
      </w:pPr>
    </w:p>
    <w:p w14:paraId="018C559A" w14:textId="23E8F693" w:rsidR="004C1BFC" w:rsidRPr="003F7DC9" w:rsidRDefault="00D9217B" w:rsidP="00673CDE">
      <w:pPr>
        <w:pStyle w:val="Paragrafoelenco"/>
        <w:numPr>
          <w:ilvl w:val="0"/>
          <w:numId w:val="62"/>
        </w:numPr>
        <w:tabs>
          <w:tab w:val="left" w:pos="1877"/>
        </w:tabs>
        <w:spacing w:line="271" w:lineRule="auto"/>
        <w:ind w:left="284" w:right="1285" w:firstLine="0"/>
        <w:rPr>
          <w:color w:val="0B0B0B"/>
          <w:sz w:val="13"/>
        </w:rPr>
      </w:pPr>
      <w:r w:rsidRPr="003F7DC9">
        <w:rPr>
          <w:color w:val="0B0B0B"/>
          <w:sz w:val="20"/>
        </w:rPr>
        <w:t>Il datore di lavoro informa preventivamente il personale, e chi intende fare ingresso in azienda, della preclusione dell’accesso a chi, negli ultimi 14 giorni, abbia avuto contatti con soggetti risultati positivi al COVID-19 o provenga da zone a rischio secondo le indicazioni</w:t>
      </w:r>
      <w:r w:rsidRPr="003F7DC9">
        <w:rPr>
          <w:color w:val="0B0B0B"/>
          <w:spacing w:val="7"/>
          <w:sz w:val="20"/>
        </w:rPr>
        <w:t xml:space="preserve"> </w:t>
      </w:r>
      <w:r w:rsidRPr="003F7DC9">
        <w:rPr>
          <w:color w:val="0B0B0B"/>
          <w:sz w:val="20"/>
        </w:rPr>
        <w:t>dell’OMS</w:t>
      </w:r>
      <w:r w:rsidRPr="003F7DC9">
        <w:rPr>
          <w:color w:val="0B0B0B"/>
          <w:position w:val="8"/>
          <w:sz w:val="13"/>
        </w:rPr>
        <w:t>2</w:t>
      </w:r>
    </w:p>
    <w:p w14:paraId="7FBCA5B8" w14:textId="3B482551" w:rsidR="004C1BFC" w:rsidRPr="003F7DC9" w:rsidRDefault="00D9217B" w:rsidP="00673CDE">
      <w:pPr>
        <w:pStyle w:val="Paragrafoelenco"/>
        <w:numPr>
          <w:ilvl w:val="0"/>
          <w:numId w:val="62"/>
        </w:numPr>
        <w:tabs>
          <w:tab w:val="left" w:pos="1877"/>
        </w:tabs>
        <w:spacing w:before="13"/>
        <w:ind w:left="284" w:firstLine="0"/>
        <w:rPr>
          <w:color w:val="0B0B0B"/>
          <w:sz w:val="13"/>
        </w:rPr>
      </w:pPr>
      <w:r w:rsidRPr="003F7DC9">
        <w:rPr>
          <w:color w:val="0B0B0B"/>
          <w:sz w:val="20"/>
        </w:rPr>
        <w:t>Per questi casi si fa riferimento al Decreto legge n. 6 del 23/02/2020, art. 1, lett. h) e</w:t>
      </w:r>
      <w:r w:rsidRPr="003F7DC9">
        <w:rPr>
          <w:color w:val="0B0B0B"/>
          <w:spacing w:val="22"/>
          <w:sz w:val="20"/>
        </w:rPr>
        <w:t xml:space="preserve"> </w:t>
      </w:r>
      <w:r w:rsidRPr="003F7DC9">
        <w:rPr>
          <w:color w:val="0B0B0B"/>
          <w:sz w:val="20"/>
        </w:rPr>
        <w:t>i)</w:t>
      </w:r>
    </w:p>
    <w:p w14:paraId="032E8D91" w14:textId="77777777" w:rsidR="004C1BFC" w:rsidRPr="003F7DC9" w:rsidRDefault="004C1BFC" w:rsidP="00673CDE">
      <w:pPr>
        <w:pStyle w:val="Corpotesto"/>
        <w:spacing w:before="7"/>
        <w:ind w:left="284"/>
        <w:rPr>
          <w:sz w:val="26"/>
        </w:rPr>
      </w:pPr>
    </w:p>
    <w:p w14:paraId="2BF9AD26" w14:textId="77777777" w:rsidR="004C1BFC" w:rsidRPr="003F7DC9" w:rsidRDefault="00D9217B" w:rsidP="00673CDE">
      <w:pPr>
        <w:pStyle w:val="Paragrafoelenco"/>
        <w:numPr>
          <w:ilvl w:val="0"/>
          <w:numId w:val="62"/>
        </w:numPr>
        <w:tabs>
          <w:tab w:val="left" w:pos="1877"/>
        </w:tabs>
        <w:spacing w:line="278" w:lineRule="auto"/>
        <w:ind w:left="284" w:right="1285" w:firstLine="0"/>
        <w:rPr>
          <w:color w:val="0B0B0B"/>
          <w:sz w:val="20"/>
        </w:rPr>
      </w:pPr>
      <w:r w:rsidRPr="003F7DC9">
        <w:rPr>
          <w:color w:val="0B0B0B"/>
          <w:sz w:val="20"/>
        </w:rPr>
        <w:t>L’ ingresso in azienda di lavoratori già risultati positivi all’infezione da COVID 19 dovrà essere preceduto da una preventiva comunicazione avente ad oggetto la certificazione medica da cui risulti la “avvenuta negativizzazione” del tampone secondo le modalità previste e rilasciata dal dipartimento di prevenzione territoriale di</w:t>
      </w:r>
      <w:r w:rsidRPr="003F7DC9">
        <w:rPr>
          <w:color w:val="0B0B0B"/>
          <w:spacing w:val="4"/>
          <w:sz w:val="20"/>
        </w:rPr>
        <w:t xml:space="preserve"> </w:t>
      </w:r>
      <w:r w:rsidRPr="003F7DC9">
        <w:rPr>
          <w:color w:val="0B0B0B"/>
          <w:sz w:val="20"/>
        </w:rPr>
        <w:t>competenza.</w:t>
      </w:r>
    </w:p>
    <w:p w14:paraId="24744A80" w14:textId="77777777" w:rsidR="004C1BFC" w:rsidRPr="003F7DC9" w:rsidRDefault="004C1BFC" w:rsidP="00673CDE">
      <w:pPr>
        <w:pStyle w:val="Corpotesto"/>
        <w:ind w:left="284"/>
        <w:rPr>
          <w:sz w:val="24"/>
        </w:rPr>
      </w:pPr>
    </w:p>
    <w:p w14:paraId="1C5AC3C1" w14:textId="77777777" w:rsidR="004C1BFC" w:rsidRPr="003F7DC9" w:rsidRDefault="00D9217B" w:rsidP="00673CDE">
      <w:pPr>
        <w:pStyle w:val="Paragrafoelenco"/>
        <w:numPr>
          <w:ilvl w:val="0"/>
          <w:numId w:val="62"/>
        </w:numPr>
        <w:tabs>
          <w:tab w:val="left" w:pos="1877"/>
        </w:tabs>
        <w:spacing w:line="278" w:lineRule="auto"/>
        <w:ind w:left="284" w:right="1285" w:firstLine="0"/>
        <w:rPr>
          <w:color w:val="0B0B0B"/>
          <w:sz w:val="20"/>
        </w:rPr>
      </w:pPr>
      <w:r w:rsidRPr="003F7DC9">
        <w:rPr>
          <w:color w:val="0B0B0B"/>
          <w:sz w:val="20"/>
        </w:rPr>
        <w:t>Qualora, per prevenire l’attivazione di focolai epidemici, nelle aree maggiormente colpite dal virus, l’autorità sanitaria competente disponga misure aggiuntive specifiche, come ad esempio, l’esecuzione del tampone per i lavoratori, il datore di lavoro</w:t>
      </w:r>
      <w:r w:rsidRPr="003F7DC9">
        <w:rPr>
          <w:color w:val="0B0B0B"/>
          <w:spacing w:val="15"/>
          <w:sz w:val="20"/>
        </w:rPr>
        <w:t xml:space="preserve"> </w:t>
      </w:r>
      <w:r w:rsidRPr="003F7DC9">
        <w:rPr>
          <w:color w:val="0B0B0B"/>
          <w:sz w:val="20"/>
        </w:rPr>
        <w:t>fornirà la massima collaborazione.</w:t>
      </w:r>
    </w:p>
    <w:p w14:paraId="61147FE1" w14:textId="77777777" w:rsidR="004C1BFC" w:rsidRPr="003F7DC9" w:rsidRDefault="004C1BFC" w:rsidP="00673CDE">
      <w:pPr>
        <w:pStyle w:val="Corpotesto"/>
        <w:spacing w:before="7"/>
        <w:ind w:left="284"/>
        <w:rPr>
          <w:sz w:val="23"/>
        </w:rPr>
      </w:pPr>
    </w:p>
    <w:p w14:paraId="6A7AC07D" w14:textId="59CC6BF1" w:rsidR="004C1BFC" w:rsidRPr="003F7DC9" w:rsidRDefault="00D9217B" w:rsidP="00673CDE">
      <w:pPr>
        <w:pStyle w:val="Paragrafoelenco"/>
        <w:numPr>
          <w:ilvl w:val="0"/>
          <w:numId w:val="63"/>
        </w:numPr>
        <w:tabs>
          <w:tab w:val="left" w:pos="1438"/>
        </w:tabs>
        <w:ind w:left="284" w:firstLine="0"/>
        <w:jc w:val="left"/>
        <w:rPr>
          <w:sz w:val="20"/>
        </w:rPr>
      </w:pPr>
      <w:r w:rsidRPr="003F7DC9">
        <w:rPr>
          <w:color w:val="0B0B0B"/>
          <w:sz w:val="20"/>
        </w:rPr>
        <w:t>MODALITA’ DI ACCESSO DEI FORNITORI</w:t>
      </w:r>
      <w:r w:rsidRPr="003F7DC9">
        <w:rPr>
          <w:color w:val="0B0B0B"/>
          <w:spacing w:val="-1"/>
          <w:sz w:val="20"/>
        </w:rPr>
        <w:t xml:space="preserve"> </w:t>
      </w:r>
      <w:r w:rsidRPr="003F7DC9">
        <w:rPr>
          <w:color w:val="0B0B0B"/>
          <w:sz w:val="20"/>
        </w:rPr>
        <w:t>ESTERNI</w:t>
      </w:r>
    </w:p>
    <w:p w14:paraId="02376EE1" w14:textId="77777777" w:rsidR="004C1BFC" w:rsidRPr="003F7DC9" w:rsidRDefault="004C1BFC" w:rsidP="00673CDE">
      <w:pPr>
        <w:pStyle w:val="Corpotesto"/>
        <w:spacing w:before="7"/>
        <w:ind w:left="284"/>
        <w:rPr>
          <w:sz w:val="26"/>
        </w:rPr>
      </w:pPr>
    </w:p>
    <w:p w14:paraId="23A55DB2" w14:textId="1255DC63" w:rsidR="004C1BFC" w:rsidRPr="003F7DC9" w:rsidRDefault="00D9217B" w:rsidP="00673CDE">
      <w:pPr>
        <w:pStyle w:val="Paragrafoelenco"/>
        <w:numPr>
          <w:ilvl w:val="1"/>
          <w:numId w:val="63"/>
        </w:numPr>
        <w:tabs>
          <w:tab w:val="left" w:pos="1877"/>
        </w:tabs>
        <w:spacing w:before="1" w:line="278" w:lineRule="auto"/>
        <w:ind w:left="284" w:right="1284" w:firstLine="0"/>
        <w:rPr>
          <w:sz w:val="20"/>
        </w:rPr>
      </w:pPr>
      <w:r w:rsidRPr="003F7DC9">
        <w:rPr>
          <w:color w:val="0B0B0B"/>
          <w:sz w:val="20"/>
        </w:rPr>
        <w:t>Per l’accesso di fornitori esterni individuare procedure di ingresso, transito e uscita, mediante modalità, percorsi e tempistiche predefinite, al fine di ridurre le occasioni di contatto con il personale in forza nei reparti/uffici</w:t>
      </w:r>
      <w:r w:rsidRPr="003F7DC9">
        <w:rPr>
          <w:color w:val="0B0B0B"/>
          <w:spacing w:val="1"/>
          <w:sz w:val="20"/>
        </w:rPr>
        <w:t xml:space="preserve"> </w:t>
      </w:r>
      <w:r w:rsidRPr="003F7DC9">
        <w:rPr>
          <w:color w:val="0B0B0B"/>
          <w:sz w:val="20"/>
        </w:rPr>
        <w:t>coinvolti</w:t>
      </w:r>
    </w:p>
    <w:p w14:paraId="1A0832BC" w14:textId="77777777" w:rsidR="004C1BFC" w:rsidRPr="003F7DC9" w:rsidRDefault="004C1BFC" w:rsidP="00673CDE">
      <w:pPr>
        <w:pStyle w:val="Corpotesto"/>
        <w:spacing w:before="7"/>
        <w:ind w:left="284"/>
        <w:rPr>
          <w:sz w:val="23"/>
        </w:rPr>
      </w:pPr>
    </w:p>
    <w:p w14:paraId="478F2233" w14:textId="02F481A8" w:rsidR="004C1BFC" w:rsidRPr="003F7DC9" w:rsidRDefault="00D9217B" w:rsidP="00673CDE">
      <w:pPr>
        <w:pStyle w:val="Paragrafoelenco"/>
        <w:numPr>
          <w:ilvl w:val="1"/>
          <w:numId w:val="63"/>
        </w:numPr>
        <w:tabs>
          <w:tab w:val="left" w:pos="1877"/>
        </w:tabs>
        <w:spacing w:line="278" w:lineRule="auto"/>
        <w:ind w:left="284" w:right="1281" w:firstLine="0"/>
        <w:rPr>
          <w:sz w:val="20"/>
        </w:rPr>
      </w:pPr>
      <w:r w:rsidRPr="003F7DC9">
        <w:rPr>
          <w:color w:val="0B0B0B"/>
          <w:sz w:val="20"/>
        </w:rPr>
        <w:t>Se possibile, gli autisti dei mezzi di trasporto devono rimanere a bordo dei propri mezzi: non è consentito l’accesso agli uffici per nessun motivo. Per le necessarie attività di approntamento delle attività di carico e scarico, il trasportatore dovrà attenersi alla rigorosa distanza di un</w:t>
      </w:r>
      <w:r w:rsidRPr="003F7DC9">
        <w:rPr>
          <w:color w:val="0B0B0B"/>
          <w:spacing w:val="40"/>
          <w:sz w:val="20"/>
        </w:rPr>
        <w:t xml:space="preserve"> </w:t>
      </w:r>
      <w:r w:rsidRPr="003F7DC9">
        <w:rPr>
          <w:color w:val="0B0B0B"/>
          <w:sz w:val="20"/>
        </w:rPr>
        <w:t>metro</w:t>
      </w:r>
    </w:p>
    <w:p w14:paraId="591FD871" w14:textId="77777777" w:rsidR="004C1BFC" w:rsidRPr="003F7DC9" w:rsidRDefault="0070282C" w:rsidP="00673CDE">
      <w:pPr>
        <w:pStyle w:val="Corpotesto"/>
        <w:spacing w:before="3"/>
        <w:ind w:left="284"/>
        <w:rPr>
          <w:sz w:val="19"/>
        </w:rPr>
      </w:pPr>
      <w:r w:rsidRPr="003F7DC9">
        <w:rPr>
          <w:noProof/>
          <w:lang w:bidi="ar-SA"/>
        </w:rPr>
        <mc:AlternateContent>
          <mc:Choice Requires="wps">
            <w:drawing>
              <wp:anchor distT="0" distB="0" distL="0" distR="0" simplePos="0" relativeHeight="251724800" behindDoc="1" locked="0" layoutInCell="1" allowOverlap="1" wp14:anchorId="3C5E18D1" wp14:editId="00EACF2A">
                <wp:simplePos x="0" y="0"/>
                <wp:positionH relativeFrom="page">
                  <wp:posOffset>1096645</wp:posOffset>
                </wp:positionH>
                <wp:positionV relativeFrom="paragraph">
                  <wp:posOffset>169545</wp:posOffset>
                </wp:positionV>
                <wp:extent cx="1548765" cy="0"/>
                <wp:effectExtent l="0" t="0" r="0" b="0"/>
                <wp:wrapTopAndBottom/>
                <wp:docPr id="135" name="Line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8765" cy="0"/>
                        </a:xfrm>
                        <a:prstGeom prst="line">
                          <a:avLst/>
                        </a:prstGeom>
                        <a:noFill/>
                        <a:ln w="6452">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82FCCB" id="Line 114" o:spid="_x0000_s1026" style="position:absolute;z-index:-2515916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6.35pt,13.35pt" to="208.3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" strokecolor="#0b0b0b" strokeweight=".17922mm">
                <w10:wrap type="topAndBottom" anchorx="page"/>
              </v:line>
            </w:pict>
          </mc:Fallback>
        </mc:AlternateContent>
      </w:r>
    </w:p>
    <w:p w14:paraId="35BF3FB1" w14:textId="77777777" w:rsidR="004C1BFC" w:rsidRPr="003F7DC9" w:rsidRDefault="00D9217B" w:rsidP="00673CDE">
      <w:pPr>
        <w:spacing w:before="63"/>
        <w:ind w:left="284" w:right="1567"/>
        <w:jc w:val="both"/>
        <w:rPr>
          <w:sz w:val="17"/>
        </w:rPr>
      </w:pPr>
      <w:r w:rsidRPr="003F7DC9">
        <w:rPr>
          <w:color w:val="161616"/>
          <w:sz w:val="17"/>
        </w:rPr>
        <w:t>a documentare le ragioni che hanno impedito l’accesso ai locali aziendali; 2) fornire l’informativa sul trattamento dei dati personali. Si ricorda che l’informativa può omettere le informazioni di cui l’interessato è già in possesso e può essere fornita anche oralmente. Quanto ai contenuti dell’informativa, con riferimento alla finalità del trattamento potrà essere indicata la prevenzione dal contagio da COVID-19 e con riferimento alla base giuridica può essere indicata l’implementazione dei protocolli</w:t>
      </w:r>
      <w:r w:rsidRPr="003F7DC9">
        <w:rPr>
          <w:color w:val="161616"/>
          <w:spacing w:val="-7"/>
          <w:sz w:val="17"/>
        </w:rPr>
        <w:t xml:space="preserve"> </w:t>
      </w:r>
      <w:r w:rsidRPr="003F7DC9">
        <w:rPr>
          <w:color w:val="161616"/>
          <w:sz w:val="17"/>
        </w:rPr>
        <w:t>di</w:t>
      </w:r>
      <w:r w:rsidRPr="003F7DC9">
        <w:rPr>
          <w:color w:val="161616"/>
          <w:spacing w:val="-6"/>
          <w:sz w:val="17"/>
        </w:rPr>
        <w:t xml:space="preserve"> </w:t>
      </w:r>
      <w:r w:rsidRPr="003F7DC9">
        <w:rPr>
          <w:color w:val="161616"/>
          <w:sz w:val="17"/>
        </w:rPr>
        <w:t>sicurezza</w:t>
      </w:r>
      <w:r w:rsidRPr="003F7DC9">
        <w:rPr>
          <w:color w:val="161616"/>
          <w:spacing w:val="-6"/>
          <w:sz w:val="17"/>
        </w:rPr>
        <w:t xml:space="preserve"> </w:t>
      </w:r>
      <w:r w:rsidRPr="003F7DC9">
        <w:rPr>
          <w:color w:val="161616"/>
          <w:sz w:val="17"/>
        </w:rPr>
        <w:t>anti-contagio</w:t>
      </w:r>
      <w:r w:rsidRPr="003F7DC9">
        <w:rPr>
          <w:color w:val="161616"/>
          <w:spacing w:val="-8"/>
          <w:sz w:val="17"/>
        </w:rPr>
        <w:t xml:space="preserve"> </w:t>
      </w:r>
      <w:r w:rsidRPr="003F7DC9">
        <w:rPr>
          <w:color w:val="161616"/>
          <w:sz w:val="17"/>
        </w:rPr>
        <w:t>ai</w:t>
      </w:r>
      <w:r w:rsidRPr="003F7DC9">
        <w:rPr>
          <w:color w:val="161616"/>
          <w:spacing w:val="-6"/>
          <w:sz w:val="17"/>
        </w:rPr>
        <w:t xml:space="preserve"> </w:t>
      </w:r>
      <w:r w:rsidRPr="003F7DC9">
        <w:rPr>
          <w:color w:val="161616"/>
          <w:sz w:val="17"/>
        </w:rPr>
        <w:t>sensi</w:t>
      </w:r>
      <w:r w:rsidRPr="003F7DC9">
        <w:rPr>
          <w:color w:val="161616"/>
          <w:spacing w:val="-6"/>
          <w:sz w:val="17"/>
        </w:rPr>
        <w:t xml:space="preserve"> </w:t>
      </w:r>
      <w:r w:rsidRPr="003F7DC9">
        <w:rPr>
          <w:color w:val="161616"/>
          <w:sz w:val="17"/>
        </w:rPr>
        <w:t>dell’art.</w:t>
      </w:r>
      <w:r w:rsidRPr="003F7DC9">
        <w:rPr>
          <w:color w:val="161616"/>
          <w:spacing w:val="-7"/>
          <w:sz w:val="17"/>
        </w:rPr>
        <w:t xml:space="preserve"> </w:t>
      </w:r>
      <w:r w:rsidRPr="003F7DC9">
        <w:rPr>
          <w:color w:val="161616"/>
          <w:sz w:val="17"/>
        </w:rPr>
        <w:t>art.</w:t>
      </w:r>
      <w:r w:rsidRPr="003F7DC9">
        <w:rPr>
          <w:color w:val="161616"/>
          <w:spacing w:val="-6"/>
          <w:sz w:val="17"/>
        </w:rPr>
        <w:t xml:space="preserve"> </w:t>
      </w:r>
      <w:r w:rsidRPr="003F7DC9">
        <w:rPr>
          <w:color w:val="161616"/>
          <w:sz w:val="17"/>
        </w:rPr>
        <w:t>1,</w:t>
      </w:r>
      <w:r w:rsidRPr="003F7DC9">
        <w:rPr>
          <w:color w:val="161616"/>
          <w:spacing w:val="-6"/>
          <w:sz w:val="17"/>
        </w:rPr>
        <w:t xml:space="preserve"> </w:t>
      </w:r>
      <w:r w:rsidRPr="003F7DC9">
        <w:rPr>
          <w:color w:val="161616"/>
          <w:sz w:val="17"/>
        </w:rPr>
        <w:t>n.</w:t>
      </w:r>
      <w:r w:rsidRPr="003F7DC9">
        <w:rPr>
          <w:color w:val="161616"/>
          <w:spacing w:val="-6"/>
          <w:sz w:val="17"/>
        </w:rPr>
        <w:t xml:space="preserve"> </w:t>
      </w:r>
      <w:r w:rsidRPr="003F7DC9">
        <w:rPr>
          <w:color w:val="161616"/>
          <w:sz w:val="17"/>
        </w:rPr>
        <w:t>7,</w:t>
      </w:r>
      <w:r w:rsidRPr="003F7DC9">
        <w:rPr>
          <w:color w:val="161616"/>
          <w:spacing w:val="-5"/>
          <w:sz w:val="17"/>
        </w:rPr>
        <w:t xml:space="preserve"> </w:t>
      </w:r>
      <w:r w:rsidRPr="003F7DC9">
        <w:rPr>
          <w:color w:val="161616"/>
          <w:sz w:val="17"/>
        </w:rPr>
        <w:t>lett.</w:t>
      </w:r>
      <w:r w:rsidRPr="003F7DC9">
        <w:rPr>
          <w:color w:val="161616"/>
          <w:spacing w:val="-7"/>
          <w:sz w:val="17"/>
        </w:rPr>
        <w:t xml:space="preserve"> </w:t>
      </w:r>
      <w:r w:rsidRPr="003F7DC9">
        <w:rPr>
          <w:color w:val="161616"/>
          <w:sz w:val="17"/>
        </w:rPr>
        <w:t>d)</w:t>
      </w:r>
      <w:r w:rsidRPr="003F7DC9">
        <w:rPr>
          <w:color w:val="161616"/>
          <w:spacing w:val="-7"/>
          <w:sz w:val="17"/>
        </w:rPr>
        <w:t xml:space="preserve"> </w:t>
      </w:r>
      <w:r w:rsidRPr="003F7DC9">
        <w:rPr>
          <w:color w:val="161616"/>
          <w:sz w:val="17"/>
        </w:rPr>
        <w:t>del</w:t>
      </w:r>
      <w:r w:rsidRPr="003F7DC9">
        <w:rPr>
          <w:color w:val="161616"/>
          <w:spacing w:val="-6"/>
          <w:sz w:val="17"/>
        </w:rPr>
        <w:t xml:space="preserve"> </w:t>
      </w:r>
      <w:r w:rsidRPr="003F7DC9">
        <w:rPr>
          <w:color w:val="161616"/>
          <w:sz w:val="17"/>
        </w:rPr>
        <w:t>DPCM</w:t>
      </w:r>
      <w:r w:rsidRPr="003F7DC9">
        <w:rPr>
          <w:color w:val="161616"/>
          <w:spacing w:val="-6"/>
          <w:sz w:val="17"/>
        </w:rPr>
        <w:t xml:space="preserve"> </w:t>
      </w:r>
      <w:r w:rsidRPr="003F7DC9">
        <w:rPr>
          <w:color w:val="161616"/>
          <w:sz w:val="17"/>
        </w:rPr>
        <w:t>11</w:t>
      </w:r>
      <w:r w:rsidRPr="003F7DC9">
        <w:rPr>
          <w:color w:val="161616"/>
          <w:spacing w:val="-6"/>
          <w:sz w:val="17"/>
        </w:rPr>
        <w:t xml:space="preserve"> </w:t>
      </w:r>
      <w:r w:rsidRPr="003F7DC9">
        <w:rPr>
          <w:color w:val="161616"/>
          <w:sz w:val="17"/>
        </w:rPr>
        <w:t>marzo</w:t>
      </w:r>
      <w:r w:rsidRPr="003F7DC9">
        <w:rPr>
          <w:color w:val="161616"/>
          <w:spacing w:val="-6"/>
          <w:sz w:val="17"/>
        </w:rPr>
        <w:t xml:space="preserve"> </w:t>
      </w:r>
      <w:r w:rsidRPr="003F7DC9">
        <w:rPr>
          <w:color w:val="161616"/>
          <w:sz w:val="17"/>
        </w:rPr>
        <w:t>2020</w:t>
      </w:r>
      <w:r w:rsidRPr="003F7DC9">
        <w:rPr>
          <w:color w:val="161616"/>
          <w:spacing w:val="-7"/>
          <w:sz w:val="17"/>
        </w:rPr>
        <w:t xml:space="preserve"> </w:t>
      </w:r>
      <w:r w:rsidRPr="003F7DC9">
        <w:rPr>
          <w:color w:val="161616"/>
          <w:sz w:val="17"/>
        </w:rPr>
        <w:t>e</w:t>
      </w:r>
      <w:r w:rsidRPr="003F7DC9">
        <w:rPr>
          <w:color w:val="161616"/>
          <w:spacing w:val="-6"/>
          <w:sz w:val="17"/>
        </w:rPr>
        <w:t xml:space="preserve"> </w:t>
      </w:r>
      <w:r w:rsidRPr="003F7DC9">
        <w:rPr>
          <w:color w:val="161616"/>
          <w:sz w:val="17"/>
        </w:rPr>
        <w:t>con</w:t>
      </w:r>
      <w:r w:rsidRPr="003F7DC9">
        <w:rPr>
          <w:color w:val="161616"/>
          <w:spacing w:val="-6"/>
          <w:sz w:val="17"/>
        </w:rPr>
        <w:t xml:space="preserve"> </w:t>
      </w:r>
      <w:r w:rsidRPr="003F7DC9">
        <w:rPr>
          <w:color w:val="161616"/>
          <w:sz w:val="17"/>
        </w:rPr>
        <w:t>riferimento</w:t>
      </w:r>
      <w:r w:rsidRPr="003F7DC9">
        <w:rPr>
          <w:color w:val="161616"/>
          <w:spacing w:val="-8"/>
          <w:sz w:val="17"/>
        </w:rPr>
        <w:t xml:space="preserve"> </w:t>
      </w:r>
      <w:r w:rsidRPr="003F7DC9">
        <w:rPr>
          <w:color w:val="161616"/>
          <w:sz w:val="17"/>
        </w:rPr>
        <w:t>alla</w:t>
      </w:r>
      <w:r w:rsidRPr="003F7DC9">
        <w:rPr>
          <w:color w:val="161616"/>
          <w:spacing w:val="-6"/>
          <w:sz w:val="17"/>
        </w:rPr>
        <w:t xml:space="preserve"> </w:t>
      </w:r>
      <w:r w:rsidRPr="003F7DC9">
        <w:rPr>
          <w:color w:val="161616"/>
          <w:sz w:val="17"/>
        </w:rPr>
        <w:t>durata dell’eventuale</w:t>
      </w:r>
      <w:r w:rsidRPr="003F7DC9">
        <w:rPr>
          <w:color w:val="161616"/>
          <w:spacing w:val="-12"/>
          <w:sz w:val="17"/>
        </w:rPr>
        <w:t xml:space="preserve"> </w:t>
      </w:r>
      <w:r w:rsidRPr="003F7DC9">
        <w:rPr>
          <w:color w:val="161616"/>
          <w:sz w:val="17"/>
        </w:rPr>
        <w:t>conservazione</w:t>
      </w:r>
      <w:r w:rsidRPr="003F7DC9">
        <w:rPr>
          <w:color w:val="161616"/>
          <w:spacing w:val="-11"/>
          <w:sz w:val="17"/>
        </w:rPr>
        <w:t xml:space="preserve"> </w:t>
      </w:r>
      <w:r w:rsidRPr="003F7DC9">
        <w:rPr>
          <w:color w:val="161616"/>
          <w:sz w:val="17"/>
        </w:rPr>
        <w:t>dei</w:t>
      </w:r>
      <w:r w:rsidRPr="003F7DC9">
        <w:rPr>
          <w:color w:val="161616"/>
          <w:spacing w:val="-12"/>
          <w:sz w:val="17"/>
        </w:rPr>
        <w:t xml:space="preserve"> </w:t>
      </w:r>
      <w:r w:rsidRPr="003F7DC9">
        <w:rPr>
          <w:color w:val="161616"/>
          <w:sz w:val="17"/>
        </w:rPr>
        <w:t>dati</w:t>
      </w:r>
      <w:r w:rsidRPr="003F7DC9">
        <w:rPr>
          <w:color w:val="161616"/>
          <w:spacing w:val="-11"/>
          <w:sz w:val="17"/>
        </w:rPr>
        <w:t xml:space="preserve"> </w:t>
      </w:r>
      <w:r w:rsidRPr="003F7DC9">
        <w:rPr>
          <w:color w:val="161616"/>
          <w:sz w:val="17"/>
        </w:rPr>
        <w:t>si</w:t>
      </w:r>
      <w:r w:rsidRPr="003F7DC9">
        <w:rPr>
          <w:color w:val="161616"/>
          <w:spacing w:val="-12"/>
          <w:sz w:val="17"/>
        </w:rPr>
        <w:t xml:space="preserve"> </w:t>
      </w:r>
      <w:r w:rsidRPr="003F7DC9">
        <w:rPr>
          <w:color w:val="161616"/>
          <w:sz w:val="17"/>
        </w:rPr>
        <w:t>può</w:t>
      </w:r>
      <w:r w:rsidRPr="003F7DC9">
        <w:rPr>
          <w:color w:val="161616"/>
          <w:spacing w:val="-12"/>
          <w:sz w:val="17"/>
        </w:rPr>
        <w:t xml:space="preserve"> </w:t>
      </w:r>
      <w:r w:rsidRPr="003F7DC9">
        <w:rPr>
          <w:color w:val="161616"/>
          <w:sz w:val="17"/>
        </w:rPr>
        <w:t>far</w:t>
      </w:r>
      <w:r w:rsidRPr="003F7DC9">
        <w:rPr>
          <w:color w:val="161616"/>
          <w:spacing w:val="-12"/>
          <w:sz w:val="17"/>
        </w:rPr>
        <w:t xml:space="preserve"> </w:t>
      </w:r>
      <w:r w:rsidRPr="003F7DC9">
        <w:rPr>
          <w:color w:val="161616"/>
          <w:sz w:val="17"/>
        </w:rPr>
        <w:t>riferimento</w:t>
      </w:r>
      <w:r w:rsidRPr="003F7DC9">
        <w:rPr>
          <w:color w:val="161616"/>
          <w:spacing w:val="-13"/>
          <w:sz w:val="17"/>
        </w:rPr>
        <w:t xml:space="preserve"> </w:t>
      </w:r>
      <w:r w:rsidRPr="003F7DC9">
        <w:rPr>
          <w:color w:val="161616"/>
          <w:sz w:val="17"/>
        </w:rPr>
        <w:t>al</w:t>
      </w:r>
      <w:r w:rsidRPr="003F7DC9">
        <w:rPr>
          <w:color w:val="161616"/>
          <w:spacing w:val="-11"/>
          <w:sz w:val="17"/>
        </w:rPr>
        <w:t xml:space="preserve"> </w:t>
      </w:r>
      <w:r w:rsidRPr="003F7DC9">
        <w:rPr>
          <w:color w:val="161616"/>
          <w:sz w:val="17"/>
        </w:rPr>
        <w:t>termine</w:t>
      </w:r>
      <w:r w:rsidRPr="003F7DC9">
        <w:rPr>
          <w:color w:val="161616"/>
          <w:spacing w:val="-12"/>
          <w:sz w:val="17"/>
        </w:rPr>
        <w:t xml:space="preserve"> </w:t>
      </w:r>
      <w:r w:rsidRPr="003F7DC9">
        <w:rPr>
          <w:color w:val="161616"/>
          <w:sz w:val="17"/>
        </w:rPr>
        <w:t>dello</w:t>
      </w:r>
      <w:r w:rsidRPr="003F7DC9">
        <w:rPr>
          <w:color w:val="161616"/>
          <w:spacing w:val="-11"/>
          <w:sz w:val="17"/>
        </w:rPr>
        <w:t xml:space="preserve"> </w:t>
      </w:r>
      <w:r w:rsidRPr="003F7DC9">
        <w:rPr>
          <w:color w:val="161616"/>
          <w:sz w:val="17"/>
        </w:rPr>
        <w:t>stato</w:t>
      </w:r>
      <w:r w:rsidRPr="003F7DC9">
        <w:rPr>
          <w:color w:val="161616"/>
          <w:spacing w:val="-12"/>
          <w:sz w:val="17"/>
        </w:rPr>
        <w:t xml:space="preserve"> </w:t>
      </w:r>
      <w:r w:rsidRPr="003F7DC9">
        <w:rPr>
          <w:color w:val="161616"/>
          <w:sz w:val="17"/>
        </w:rPr>
        <w:t>d’emergenza;</w:t>
      </w:r>
      <w:r w:rsidRPr="003F7DC9">
        <w:rPr>
          <w:color w:val="161616"/>
          <w:spacing w:val="-10"/>
          <w:sz w:val="17"/>
        </w:rPr>
        <w:t xml:space="preserve"> </w:t>
      </w:r>
      <w:r w:rsidRPr="003F7DC9">
        <w:rPr>
          <w:color w:val="161616"/>
          <w:sz w:val="17"/>
        </w:rPr>
        <w:t>3)</w:t>
      </w:r>
      <w:r w:rsidRPr="003F7DC9">
        <w:rPr>
          <w:color w:val="161616"/>
          <w:spacing w:val="-12"/>
          <w:sz w:val="17"/>
        </w:rPr>
        <w:t xml:space="preserve"> </w:t>
      </w:r>
      <w:r w:rsidRPr="003F7DC9">
        <w:rPr>
          <w:color w:val="161616"/>
          <w:sz w:val="17"/>
        </w:rPr>
        <w:t>definire</w:t>
      </w:r>
      <w:r w:rsidRPr="003F7DC9">
        <w:rPr>
          <w:color w:val="161616"/>
          <w:spacing w:val="-11"/>
          <w:sz w:val="17"/>
        </w:rPr>
        <w:t xml:space="preserve"> </w:t>
      </w:r>
      <w:r w:rsidRPr="003F7DC9">
        <w:rPr>
          <w:color w:val="161616"/>
          <w:sz w:val="17"/>
        </w:rPr>
        <w:t>le</w:t>
      </w:r>
      <w:r w:rsidRPr="003F7DC9">
        <w:rPr>
          <w:color w:val="161616"/>
          <w:spacing w:val="-11"/>
          <w:sz w:val="17"/>
        </w:rPr>
        <w:t xml:space="preserve"> </w:t>
      </w:r>
      <w:r w:rsidRPr="003F7DC9">
        <w:rPr>
          <w:color w:val="161616"/>
          <w:sz w:val="17"/>
        </w:rPr>
        <w:t>misure</w:t>
      </w:r>
      <w:r w:rsidRPr="003F7DC9">
        <w:rPr>
          <w:color w:val="161616"/>
          <w:spacing w:val="-12"/>
          <w:sz w:val="17"/>
        </w:rPr>
        <w:t xml:space="preserve"> </w:t>
      </w:r>
      <w:r w:rsidRPr="003F7DC9">
        <w:rPr>
          <w:color w:val="161616"/>
          <w:sz w:val="17"/>
        </w:rPr>
        <w:t>di</w:t>
      </w:r>
      <w:r w:rsidRPr="003F7DC9">
        <w:rPr>
          <w:color w:val="161616"/>
          <w:spacing w:val="-11"/>
          <w:sz w:val="17"/>
        </w:rPr>
        <w:t xml:space="preserve"> </w:t>
      </w:r>
      <w:r w:rsidRPr="003F7DC9">
        <w:rPr>
          <w:color w:val="161616"/>
          <w:sz w:val="17"/>
        </w:rPr>
        <w:t>sicurezza e</w:t>
      </w:r>
      <w:r w:rsidRPr="003F7DC9">
        <w:rPr>
          <w:color w:val="161616"/>
          <w:spacing w:val="-11"/>
          <w:sz w:val="17"/>
        </w:rPr>
        <w:t xml:space="preserve"> </w:t>
      </w:r>
      <w:r w:rsidRPr="003F7DC9">
        <w:rPr>
          <w:color w:val="161616"/>
          <w:sz w:val="17"/>
        </w:rPr>
        <w:t>organizzative</w:t>
      </w:r>
      <w:r w:rsidRPr="003F7DC9">
        <w:rPr>
          <w:color w:val="161616"/>
          <w:spacing w:val="-10"/>
          <w:sz w:val="17"/>
        </w:rPr>
        <w:t xml:space="preserve"> </w:t>
      </w:r>
      <w:r w:rsidRPr="003F7DC9">
        <w:rPr>
          <w:color w:val="161616"/>
          <w:sz w:val="17"/>
        </w:rPr>
        <w:t>adeguate</w:t>
      </w:r>
      <w:r w:rsidRPr="003F7DC9">
        <w:rPr>
          <w:color w:val="161616"/>
          <w:spacing w:val="-10"/>
          <w:sz w:val="17"/>
        </w:rPr>
        <w:t xml:space="preserve"> </w:t>
      </w:r>
      <w:r w:rsidRPr="003F7DC9">
        <w:rPr>
          <w:color w:val="161616"/>
          <w:sz w:val="17"/>
        </w:rPr>
        <w:t>a</w:t>
      </w:r>
      <w:r w:rsidRPr="003F7DC9">
        <w:rPr>
          <w:color w:val="161616"/>
          <w:spacing w:val="-10"/>
          <w:sz w:val="17"/>
        </w:rPr>
        <w:t xml:space="preserve"> </w:t>
      </w:r>
      <w:r w:rsidRPr="003F7DC9">
        <w:rPr>
          <w:color w:val="161616"/>
          <w:sz w:val="17"/>
        </w:rPr>
        <w:t>proteggere</w:t>
      </w:r>
      <w:r w:rsidRPr="003F7DC9">
        <w:rPr>
          <w:color w:val="161616"/>
          <w:spacing w:val="-11"/>
          <w:sz w:val="17"/>
        </w:rPr>
        <w:t xml:space="preserve"> </w:t>
      </w:r>
      <w:r w:rsidRPr="003F7DC9">
        <w:rPr>
          <w:color w:val="161616"/>
          <w:sz w:val="17"/>
        </w:rPr>
        <w:t>i</w:t>
      </w:r>
      <w:r w:rsidRPr="003F7DC9">
        <w:rPr>
          <w:color w:val="161616"/>
          <w:spacing w:val="-10"/>
          <w:sz w:val="17"/>
        </w:rPr>
        <w:t xml:space="preserve"> </w:t>
      </w:r>
      <w:r w:rsidRPr="003F7DC9">
        <w:rPr>
          <w:color w:val="161616"/>
          <w:sz w:val="17"/>
        </w:rPr>
        <w:t>dati.</w:t>
      </w:r>
      <w:r w:rsidRPr="003F7DC9">
        <w:rPr>
          <w:color w:val="161616"/>
          <w:spacing w:val="-10"/>
          <w:sz w:val="17"/>
        </w:rPr>
        <w:t xml:space="preserve"> </w:t>
      </w:r>
      <w:r w:rsidRPr="003F7DC9">
        <w:rPr>
          <w:color w:val="161616"/>
          <w:sz w:val="17"/>
        </w:rPr>
        <w:t>In</w:t>
      </w:r>
      <w:r w:rsidRPr="003F7DC9">
        <w:rPr>
          <w:color w:val="161616"/>
          <w:spacing w:val="-10"/>
          <w:sz w:val="17"/>
        </w:rPr>
        <w:t xml:space="preserve"> </w:t>
      </w:r>
      <w:r w:rsidRPr="003F7DC9">
        <w:rPr>
          <w:color w:val="161616"/>
          <w:sz w:val="17"/>
        </w:rPr>
        <w:t>particolare,</w:t>
      </w:r>
      <w:r w:rsidRPr="003F7DC9">
        <w:rPr>
          <w:color w:val="161616"/>
          <w:spacing w:val="-10"/>
          <w:sz w:val="17"/>
        </w:rPr>
        <w:t xml:space="preserve"> </w:t>
      </w:r>
      <w:r w:rsidRPr="003F7DC9">
        <w:rPr>
          <w:color w:val="161616"/>
          <w:sz w:val="17"/>
        </w:rPr>
        <w:t>sotto</w:t>
      </w:r>
      <w:r w:rsidRPr="003F7DC9">
        <w:rPr>
          <w:color w:val="161616"/>
          <w:spacing w:val="-10"/>
          <w:sz w:val="17"/>
        </w:rPr>
        <w:t xml:space="preserve"> </w:t>
      </w:r>
      <w:r w:rsidRPr="003F7DC9">
        <w:rPr>
          <w:color w:val="161616"/>
          <w:sz w:val="17"/>
        </w:rPr>
        <w:t>il</w:t>
      </w:r>
      <w:r w:rsidRPr="003F7DC9">
        <w:rPr>
          <w:color w:val="161616"/>
          <w:spacing w:val="-10"/>
          <w:sz w:val="17"/>
        </w:rPr>
        <w:t xml:space="preserve"> </w:t>
      </w:r>
      <w:r w:rsidRPr="003F7DC9">
        <w:rPr>
          <w:color w:val="161616"/>
          <w:sz w:val="17"/>
        </w:rPr>
        <w:t>profilo</w:t>
      </w:r>
      <w:r w:rsidRPr="003F7DC9">
        <w:rPr>
          <w:color w:val="161616"/>
          <w:spacing w:val="-10"/>
          <w:sz w:val="17"/>
        </w:rPr>
        <w:t xml:space="preserve"> </w:t>
      </w:r>
      <w:r w:rsidRPr="003F7DC9">
        <w:rPr>
          <w:color w:val="161616"/>
          <w:sz w:val="17"/>
        </w:rPr>
        <w:t>organizzativo,</w:t>
      </w:r>
      <w:r w:rsidRPr="003F7DC9">
        <w:rPr>
          <w:color w:val="161616"/>
          <w:spacing w:val="-10"/>
          <w:sz w:val="17"/>
        </w:rPr>
        <w:t xml:space="preserve"> </w:t>
      </w:r>
      <w:r w:rsidRPr="003F7DC9">
        <w:rPr>
          <w:color w:val="161616"/>
          <w:sz w:val="17"/>
        </w:rPr>
        <w:t>occorre</w:t>
      </w:r>
      <w:r w:rsidRPr="003F7DC9">
        <w:rPr>
          <w:color w:val="161616"/>
          <w:spacing w:val="-11"/>
          <w:sz w:val="17"/>
        </w:rPr>
        <w:t xml:space="preserve"> </w:t>
      </w:r>
      <w:r w:rsidRPr="003F7DC9">
        <w:rPr>
          <w:color w:val="161616"/>
          <w:sz w:val="17"/>
        </w:rPr>
        <w:t>individuare</w:t>
      </w:r>
      <w:r w:rsidRPr="003F7DC9">
        <w:rPr>
          <w:color w:val="161616"/>
          <w:spacing w:val="-11"/>
          <w:sz w:val="17"/>
        </w:rPr>
        <w:t xml:space="preserve"> </w:t>
      </w:r>
      <w:r w:rsidRPr="003F7DC9">
        <w:rPr>
          <w:color w:val="161616"/>
          <w:sz w:val="17"/>
        </w:rPr>
        <w:t>i</w:t>
      </w:r>
      <w:r w:rsidRPr="003F7DC9">
        <w:rPr>
          <w:color w:val="161616"/>
          <w:spacing w:val="-10"/>
          <w:sz w:val="17"/>
        </w:rPr>
        <w:t xml:space="preserve"> </w:t>
      </w:r>
      <w:r w:rsidRPr="003F7DC9">
        <w:rPr>
          <w:color w:val="161616"/>
          <w:sz w:val="17"/>
        </w:rPr>
        <w:t>soggetti</w:t>
      </w:r>
      <w:r w:rsidRPr="003F7DC9">
        <w:rPr>
          <w:color w:val="161616"/>
          <w:spacing w:val="-4"/>
          <w:sz w:val="17"/>
        </w:rPr>
        <w:t xml:space="preserve"> </w:t>
      </w:r>
      <w:r w:rsidRPr="003F7DC9">
        <w:rPr>
          <w:color w:val="161616"/>
          <w:sz w:val="17"/>
        </w:rPr>
        <w:t>preposti al trattamento e fornire loro le istruzioni necessarie. A tal fine, si ricorda che i dati possono essere trattati esclusivamente per finalità</w:t>
      </w:r>
      <w:r w:rsidRPr="003F7DC9">
        <w:rPr>
          <w:color w:val="161616"/>
          <w:spacing w:val="-7"/>
          <w:sz w:val="17"/>
        </w:rPr>
        <w:t xml:space="preserve"> </w:t>
      </w:r>
      <w:r w:rsidRPr="003F7DC9">
        <w:rPr>
          <w:color w:val="161616"/>
          <w:sz w:val="17"/>
        </w:rPr>
        <w:t>di</w:t>
      </w:r>
      <w:r w:rsidRPr="003F7DC9">
        <w:rPr>
          <w:color w:val="161616"/>
          <w:spacing w:val="-4"/>
          <w:sz w:val="17"/>
        </w:rPr>
        <w:t xml:space="preserve"> </w:t>
      </w:r>
      <w:r w:rsidRPr="003F7DC9">
        <w:rPr>
          <w:color w:val="161616"/>
          <w:sz w:val="17"/>
        </w:rPr>
        <w:t>prevenzione</w:t>
      </w:r>
      <w:r w:rsidRPr="003F7DC9">
        <w:rPr>
          <w:color w:val="161616"/>
          <w:spacing w:val="-5"/>
          <w:sz w:val="17"/>
        </w:rPr>
        <w:t xml:space="preserve"> </w:t>
      </w:r>
      <w:r w:rsidRPr="003F7DC9">
        <w:rPr>
          <w:color w:val="161616"/>
          <w:sz w:val="17"/>
        </w:rPr>
        <w:t>dal</w:t>
      </w:r>
      <w:r w:rsidRPr="003F7DC9">
        <w:rPr>
          <w:color w:val="161616"/>
          <w:spacing w:val="-6"/>
          <w:sz w:val="17"/>
        </w:rPr>
        <w:t xml:space="preserve"> </w:t>
      </w:r>
      <w:r w:rsidRPr="003F7DC9">
        <w:rPr>
          <w:color w:val="161616"/>
          <w:sz w:val="17"/>
        </w:rPr>
        <w:t>contagio</w:t>
      </w:r>
      <w:r w:rsidRPr="003F7DC9">
        <w:rPr>
          <w:color w:val="161616"/>
          <w:spacing w:val="-7"/>
          <w:sz w:val="17"/>
        </w:rPr>
        <w:t xml:space="preserve"> </w:t>
      </w:r>
      <w:r w:rsidRPr="003F7DC9">
        <w:rPr>
          <w:color w:val="161616"/>
          <w:sz w:val="17"/>
        </w:rPr>
        <w:t>da</w:t>
      </w:r>
      <w:r w:rsidRPr="003F7DC9">
        <w:rPr>
          <w:color w:val="161616"/>
          <w:spacing w:val="-6"/>
          <w:sz w:val="17"/>
        </w:rPr>
        <w:t xml:space="preserve"> </w:t>
      </w:r>
      <w:r w:rsidRPr="003F7DC9">
        <w:rPr>
          <w:color w:val="161616"/>
          <w:sz w:val="17"/>
        </w:rPr>
        <w:t>COVID-19</w:t>
      </w:r>
      <w:r w:rsidRPr="003F7DC9">
        <w:rPr>
          <w:color w:val="161616"/>
          <w:spacing w:val="-3"/>
          <w:sz w:val="17"/>
        </w:rPr>
        <w:t xml:space="preserve"> </w:t>
      </w:r>
      <w:r w:rsidRPr="003F7DC9">
        <w:rPr>
          <w:color w:val="161616"/>
          <w:sz w:val="17"/>
        </w:rPr>
        <w:t>e</w:t>
      </w:r>
      <w:r w:rsidRPr="003F7DC9">
        <w:rPr>
          <w:color w:val="161616"/>
          <w:spacing w:val="-5"/>
          <w:sz w:val="17"/>
        </w:rPr>
        <w:t xml:space="preserve"> </w:t>
      </w:r>
      <w:r w:rsidRPr="003F7DC9">
        <w:rPr>
          <w:color w:val="161616"/>
          <w:sz w:val="17"/>
        </w:rPr>
        <w:t>non</w:t>
      </w:r>
      <w:r w:rsidRPr="003F7DC9">
        <w:rPr>
          <w:color w:val="161616"/>
          <w:spacing w:val="-7"/>
          <w:sz w:val="17"/>
        </w:rPr>
        <w:t xml:space="preserve"> </w:t>
      </w:r>
      <w:r w:rsidRPr="003F7DC9">
        <w:rPr>
          <w:color w:val="161616"/>
          <w:sz w:val="17"/>
        </w:rPr>
        <w:t>devono</w:t>
      </w:r>
      <w:r w:rsidRPr="003F7DC9">
        <w:rPr>
          <w:color w:val="161616"/>
          <w:spacing w:val="-6"/>
          <w:sz w:val="17"/>
        </w:rPr>
        <w:t xml:space="preserve"> </w:t>
      </w:r>
      <w:r w:rsidRPr="003F7DC9">
        <w:rPr>
          <w:color w:val="161616"/>
          <w:sz w:val="17"/>
        </w:rPr>
        <w:t>essere</w:t>
      </w:r>
      <w:r w:rsidRPr="003F7DC9">
        <w:rPr>
          <w:color w:val="161616"/>
          <w:spacing w:val="-6"/>
          <w:sz w:val="17"/>
        </w:rPr>
        <w:t xml:space="preserve"> </w:t>
      </w:r>
      <w:r w:rsidRPr="003F7DC9">
        <w:rPr>
          <w:color w:val="161616"/>
          <w:sz w:val="17"/>
        </w:rPr>
        <w:t>diffusi</w:t>
      </w:r>
      <w:r w:rsidRPr="003F7DC9">
        <w:rPr>
          <w:color w:val="161616"/>
          <w:spacing w:val="-7"/>
          <w:sz w:val="17"/>
        </w:rPr>
        <w:t xml:space="preserve"> </w:t>
      </w:r>
      <w:r w:rsidRPr="003F7DC9">
        <w:rPr>
          <w:color w:val="161616"/>
          <w:sz w:val="17"/>
        </w:rPr>
        <w:t>o</w:t>
      </w:r>
      <w:r w:rsidRPr="003F7DC9">
        <w:rPr>
          <w:color w:val="161616"/>
          <w:spacing w:val="-6"/>
          <w:sz w:val="17"/>
        </w:rPr>
        <w:t xml:space="preserve"> </w:t>
      </w:r>
      <w:r w:rsidRPr="003F7DC9">
        <w:rPr>
          <w:color w:val="161616"/>
          <w:sz w:val="17"/>
        </w:rPr>
        <w:t>comunicati</w:t>
      </w:r>
      <w:r w:rsidRPr="003F7DC9">
        <w:rPr>
          <w:color w:val="161616"/>
          <w:spacing w:val="-7"/>
          <w:sz w:val="17"/>
        </w:rPr>
        <w:t xml:space="preserve"> </w:t>
      </w:r>
      <w:r w:rsidRPr="003F7DC9">
        <w:rPr>
          <w:color w:val="161616"/>
          <w:sz w:val="17"/>
        </w:rPr>
        <w:t>a</w:t>
      </w:r>
      <w:r w:rsidRPr="003F7DC9">
        <w:rPr>
          <w:color w:val="161616"/>
          <w:spacing w:val="-4"/>
          <w:sz w:val="17"/>
        </w:rPr>
        <w:t xml:space="preserve"> </w:t>
      </w:r>
      <w:r w:rsidRPr="003F7DC9">
        <w:rPr>
          <w:color w:val="161616"/>
          <w:sz w:val="17"/>
        </w:rPr>
        <w:t>terzi</w:t>
      </w:r>
      <w:r w:rsidRPr="003F7DC9">
        <w:rPr>
          <w:color w:val="161616"/>
          <w:spacing w:val="-6"/>
          <w:sz w:val="17"/>
        </w:rPr>
        <w:t xml:space="preserve"> </w:t>
      </w:r>
      <w:r w:rsidRPr="003F7DC9">
        <w:rPr>
          <w:color w:val="161616"/>
          <w:sz w:val="17"/>
        </w:rPr>
        <w:t>al</w:t>
      </w:r>
      <w:r w:rsidRPr="003F7DC9">
        <w:rPr>
          <w:color w:val="161616"/>
          <w:spacing w:val="-6"/>
          <w:sz w:val="17"/>
        </w:rPr>
        <w:t xml:space="preserve"> </w:t>
      </w:r>
      <w:r w:rsidRPr="003F7DC9">
        <w:rPr>
          <w:color w:val="161616"/>
          <w:sz w:val="17"/>
        </w:rPr>
        <w:t>di</w:t>
      </w:r>
      <w:r w:rsidRPr="003F7DC9">
        <w:rPr>
          <w:color w:val="161616"/>
          <w:spacing w:val="-5"/>
          <w:sz w:val="17"/>
        </w:rPr>
        <w:t xml:space="preserve"> </w:t>
      </w:r>
      <w:r w:rsidRPr="003F7DC9">
        <w:rPr>
          <w:color w:val="161616"/>
          <w:sz w:val="17"/>
        </w:rPr>
        <w:t>fuori</w:t>
      </w:r>
      <w:r w:rsidRPr="003F7DC9">
        <w:rPr>
          <w:color w:val="161616"/>
          <w:spacing w:val="-7"/>
          <w:sz w:val="17"/>
        </w:rPr>
        <w:t xml:space="preserve"> </w:t>
      </w:r>
      <w:r w:rsidRPr="003F7DC9">
        <w:rPr>
          <w:color w:val="161616"/>
          <w:sz w:val="17"/>
        </w:rPr>
        <w:t>delle</w:t>
      </w:r>
      <w:r w:rsidRPr="003F7DC9">
        <w:rPr>
          <w:color w:val="161616"/>
          <w:spacing w:val="-5"/>
          <w:sz w:val="17"/>
        </w:rPr>
        <w:t xml:space="preserve"> </w:t>
      </w:r>
      <w:r w:rsidRPr="003F7DC9">
        <w:rPr>
          <w:color w:val="161616"/>
          <w:sz w:val="17"/>
        </w:rPr>
        <w:t>specifiche previsioni normative (es. in caso di richiesta da parte dell’Autorità sanitaria per la ricostruzione della filiera degli eventuali “contatti</w:t>
      </w:r>
      <w:r w:rsidRPr="003F7DC9">
        <w:rPr>
          <w:color w:val="161616"/>
          <w:spacing w:val="-13"/>
          <w:sz w:val="17"/>
        </w:rPr>
        <w:t xml:space="preserve"> </w:t>
      </w:r>
      <w:r w:rsidRPr="003F7DC9">
        <w:rPr>
          <w:color w:val="161616"/>
          <w:sz w:val="17"/>
        </w:rPr>
        <w:t>stretti</w:t>
      </w:r>
      <w:r w:rsidRPr="003F7DC9">
        <w:rPr>
          <w:color w:val="161616"/>
          <w:spacing w:val="-12"/>
          <w:sz w:val="17"/>
        </w:rPr>
        <w:t xml:space="preserve"> </w:t>
      </w:r>
      <w:r w:rsidRPr="003F7DC9">
        <w:rPr>
          <w:color w:val="161616"/>
          <w:sz w:val="17"/>
        </w:rPr>
        <w:t>di</w:t>
      </w:r>
      <w:r w:rsidRPr="003F7DC9">
        <w:rPr>
          <w:color w:val="161616"/>
          <w:spacing w:val="-12"/>
          <w:sz w:val="17"/>
        </w:rPr>
        <w:t xml:space="preserve"> </w:t>
      </w:r>
      <w:r w:rsidRPr="003F7DC9">
        <w:rPr>
          <w:color w:val="161616"/>
          <w:sz w:val="17"/>
        </w:rPr>
        <w:t>un</w:t>
      </w:r>
      <w:r w:rsidRPr="003F7DC9">
        <w:rPr>
          <w:color w:val="161616"/>
          <w:spacing w:val="-12"/>
          <w:sz w:val="17"/>
        </w:rPr>
        <w:t xml:space="preserve"> </w:t>
      </w:r>
      <w:r w:rsidRPr="003F7DC9">
        <w:rPr>
          <w:color w:val="161616"/>
          <w:sz w:val="17"/>
        </w:rPr>
        <w:t>lavoratore</w:t>
      </w:r>
      <w:r w:rsidRPr="003F7DC9">
        <w:rPr>
          <w:color w:val="161616"/>
          <w:spacing w:val="-13"/>
          <w:sz w:val="17"/>
        </w:rPr>
        <w:t xml:space="preserve"> </w:t>
      </w:r>
      <w:r w:rsidRPr="003F7DC9">
        <w:rPr>
          <w:color w:val="161616"/>
          <w:sz w:val="17"/>
        </w:rPr>
        <w:t>risultato</w:t>
      </w:r>
      <w:r w:rsidRPr="003F7DC9">
        <w:rPr>
          <w:color w:val="161616"/>
          <w:spacing w:val="-14"/>
          <w:sz w:val="17"/>
        </w:rPr>
        <w:t xml:space="preserve"> </w:t>
      </w:r>
      <w:r w:rsidRPr="003F7DC9">
        <w:rPr>
          <w:color w:val="161616"/>
          <w:sz w:val="17"/>
        </w:rPr>
        <w:t>positivo</w:t>
      </w:r>
      <w:r w:rsidRPr="003F7DC9">
        <w:rPr>
          <w:color w:val="161616"/>
          <w:spacing w:val="-12"/>
          <w:sz w:val="17"/>
        </w:rPr>
        <w:t xml:space="preserve"> </w:t>
      </w:r>
      <w:r w:rsidRPr="003F7DC9">
        <w:rPr>
          <w:color w:val="161616"/>
          <w:sz w:val="17"/>
        </w:rPr>
        <w:t>al</w:t>
      </w:r>
      <w:r w:rsidRPr="003F7DC9">
        <w:rPr>
          <w:color w:val="161616"/>
          <w:spacing w:val="-12"/>
          <w:sz w:val="17"/>
        </w:rPr>
        <w:t xml:space="preserve"> </w:t>
      </w:r>
      <w:r w:rsidRPr="003F7DC9">
        <w:rPr>
          <w:color w:val="161616"/>
          <w:sz w:val="17"/>
        </w:rPr>
        <w:t>COVID-19);</w:t>
      </w:r>
      <w:r w:rsidRPr="003F7DC9">
        <w:rPr>
          <w:color w:val="161616"/>
          <w:spacing w:val="-13"/>
          <w:sz w:val="17"/>
        </w:rPr>
        <w:t xml:space="preserve"> </w:t>
      </w:r>
      <w:r w:rsidRPr="003F7DC9">
        <w:rPr>
          <w:color w:val="161616"/>
          <w:sz w:val="17"/>
        </w:rPr>
        <w:t>4)</w:t>
      </w:r>
      <w:r w:rsidRPr="003F7DC9">
        <w:rPr>
          <w:color w:val="161616"/>
          <w:spacing w:val="-12"/>
          <w:sz w:val="17"/>
        </w:rPr>
        <w:t xml:space="preserve"> </w:t>
      </w:r>
      <w:r w:rsidRPr="003F7DC9">
        <w:rPr>
          <w:color w:val="161616"/>
          <w:sz w:val="17"/>
        </w:rPr>
        <w:t>in</w:t>
      </w:r>
      <w:r w:rsidRPr="003F7DC9">
        <w:rPr>
          <w:color w:val="161616"/>
          <w:spacing w:val="-12"/>
          <w:sz w:val="17"/>
        </w:rPr>
        <w:t xml:space="preserve"> </w:t>
      </w:r>
      <w:r w:rsidRPr="003F7DC9">
        <w:rPr>
          <w:color w:val="161616"/>
          <w:sz w:val="17"/>
        </w:rPr>
        <w:t>caso</w:t>
      </w:r>
      <w:r w:rsidRPr="003F7DC9">
        <w:rPr>
          <w:color w:val="161616"/>
          <w:spacing w:val="-12"/>
          <w:sz w:val="17"/>
        </w:rPr>
        <w:t xml:space="preserve"> </w:t>
      </w:r>
      <w:r w:rsidRPr="003F7DC9">
        <w:rPr>
          <w:color w:val="161616"/>
          <w:sz w:val="17"/>
        </w:rPr>
        <w:t>di</w:t>
      </w:r>
      <w:r w:rsidRPr="003F7DC9">
        <w:rPr>
          <w:color w:val="161616"/>
          <w:spacing w:val="-13"/>
          <w:sz w:val="17"/>
        </w:rPr>
        <w:t xml:space="preserve"> </w:t>
      </w:r>
      <w:r w:rsidRPr="003F7DC9">
        <w:rPr>
          <w:color w:val="161616"/>
          <w:sz w:val="17"/>
        </w:rPr>
        <w:t>isolamento</w:t>
      </w:r>
      <w:r w:rsidRPr="003F7DC9">
        <w:rPr>
          <w:color w:val="161616"/>
          <w:spacing w:val="-14"/>
          <w:sz w:val="17"/>
        </w:rPr>
        <w:t xml:space="preserve"> </w:t>
      </w:r>
      <w:r w:rsidRPr="003F7DC9">
        <w:rPr>
          <w:color w:val="161616"/>
          <w:sz w:val="17"/>
        </w:rPr>
        <w:t>momentaneo</w:t>
      </w:r>
      <w:r w:rsidRPr="003F7DC9">
        <w:rPr>
          <w:color w:val="161616"/>
          <w:spacing w:val="-13"/>
          <w:sz w:val="17"/>
        </w:rPr>
        <w:t xml:space="preserve"> </w:t>
      </w:r>
      <w:r w:rsidRPr="003F7DC9">
        <w:rPr>
          <w:color w:val="161616"/>
          <w:sz w:val="17"/>
        </w:rPr>
        <w:t>dovuto</w:t>
      </w:r>
      <w:r w:rsidRPr="003F7DC9">
        <w:rPr>
          <w:color w:val="161616"/>
          <w:spacing w:val="-13"/>
          <w:sz w:val="17"/>
        </w:rPr>
        <w:t xml:space="preserve"> </w:t>
      </w:r>
      <w:r w:rsidRPr="003F7DC9">
        <w:rPr>
          <w:color w:val="161616"/>
          <w:sz w:val="17"/>
        </w:rPr>
        <w:t>al</w:t>
      </w:r>
      <w:r w:rsidRPr="003F7DC9">
        <w:rPr>
          <w:color w:val="161616"/>
          <w:spacing w:val="-13"/>
          <w:sz w:val="17"/>
        </w:rPr>
        <w:t xml:space="preserve"> </w:t>
      </w:r>
      <w:r w:rsidRPr="003F7DC9">
        <w:rPr>
          <w:color w:val="161616"/>
          <w:sz w:val="17"/>
        </w:rPr>
        <w:t>superamento della</w:t>
      </w:r>
      <w:r w:rsidRPr="003F7DC9">
        <w:rPr>
          <w:color w:val="161616"/>
          <w:spacing w:val="-4"/>
          <w:sz w:val="17"/>
        </w:rPr>
        <w:t xml:space="preserve"> </w:t>
      </w:r>
      <w:r w:rsidRPr="003F7DC9">
        <w:rPr>
          <w:color w:val="161616"/>
          <w:sz w:val="17"/>
        </w:rPr>
        <w:t>soglia</w:t>
      </w:r>
      <w:r w:rsidRPr="003F7DC9">
        <w:rPr>
          <w:color w:val="161616"/>
          <w:spacing w:val="-4"/>
          <w:sz w:val="17"/>
        </w:rPr>
        <w:t xml:space="preserve"> </w:t>
      </w:r>
      <w:r w:rsidRPr="003F7DC9">
        <w:rPr>
          <w:color w:val="161616"/>
          <w:sz w:val="17"/>
        </w:rPr>
        <w:t>di</w:t>
      </w:r>
      <w:r w:rsidRPr="003F7DC9">
        <w:rPr>
          <w:color w:val="161616"/>
          <w:spacing w:val="-4"/>
          <w:sz w:val="17"/>
        </w:rPr>
        <w:t xml:space="preserve"> </w:t>
      </w:r>
      <w:r w:rsidRPr="003F7DC9">
        <w:rPr>
          <w:color w:val="161616"/>
          <w:sz w:val="17"/>
        </w:rPr>
        <w:t>temperatura,</w:t>
      </w:r>
      <w:r w:rsidRPr="003F7DC9">
        <w:rPr>
          <w:color w:val="161616"/>
          <w:spacing w:val="-7"/>
          <w:sz w:val="17"/>
        </w:rPr>
        <w:t xml:space="preserve"> </w:t>
      </w:r>
      <w:r w:rsidRPr="003F7DC9">
        <w:rPr>
          <w:color w:val="161616"/>
          <w:sz w:val="17"/>
        </w:rPr>
        <w:t>assicurare</w:t>
      </w:r>
      <w:r w:rsidRPr="003F7DC9">
        <w:rPr>
          <w:color w:val="161616"/>
          <w:spacing w:val="-6"/>
          <w:sz w:val="17"/>
        </w:rPr>
        <w:t xml:space="preserve"> </w:t>
      </w:r>
      <w:r w:rsidRPr="003F7DC9">
        <w:rPr>
          <w:color w:val="161616"/>
          <w:sz w:val="17"/>
        </w:rPr>
        <w:t>modalità</w:t>
      </w:r>
      <w:r w:rsidRPr="003F7DC9">
        <w:rPr>
          <w:color w:val="161616"/>
          <w:spacing w:val="-4"/>
          <w:sz w:val="17"/>
        </w:rPr>
        <w:t xml:space="preserve"> </w:t>
      </w:r>
      <w:r w:rsidRPr="003F7DC9">
        <w:rPr>
          <w:color w:val="161616"/>
          <w:sz w:val="17"/>
        </w:rPr>
        <w:t>tali</w:t>
      </w:r>
      <w:r w:rsidRPr="003F7DC9">
        <w:rPr>
          <w:color w:val="161616"/>
          <w:spacing w:val="-5"/>
          <w:sz w:val="17"/>
        </w:rPr>
        <w:t xml:space="preserve"> </w:t>
      </w:r>
      <w:r w:rsidRPr="003F7DC9">
        <w:rPr>
          <w:color w:val="161616"/>
          <w:sz w:val="17"/>
        </w:rPr>
        <w:t>da</w:t>
      </w:r>
      <w:r w:rsidRPr="003F7DC9">
        <w:rPr>
          <w:color w:val="161616"/>
          <w:spacing w:val="-4"/>
          <w:sz w:val="17"/>
        </w:rPr>
        <w:t xml:space="preserve"> </w:t>
      </w:r>
      <w:r w:rsidRPr="003F7DC9">
        <w:rPr>
          <w:color w:val="161616"/>
          <w:sz w:val="17"/>
        </w:rPr>
        <w:t>garantire</w:t>
      </w:r>
      <w:r w:rsidRPr="003F7DC9">
        <w:rPr>
          <w:color w:val="161616"/>
          <w:spacing w:val="-5"/>
          <w:sz w:val="17"/>
        </w:rPr>
        <w:t xml:space="preserve"> </w:t>
      </w:r>
      <w:r w:rsidRPr="003F7DC9">
        <w:rPr>
          <w:color w:val="161616"/>
          <w:sz w:val="17"/>
        </w:rPr>
        <w:t>la</w:t>
      </w:r>
      <w:r w:rsidRPr="003F7DC9">
        <w:rPr>
          <w:color w:val="161616"/>
          <w:spacing w:val="-4"/>
          <w:sz w:val="17"/>
        </w:rPr>
        <w:t xml:space="preserve"> </w:t>
      </w:r>
      <w:r w:rsidRPr="003F7DC9">
        <w:rPr>
          <w:color w:val="161616"/>
          <w:sz w:val="17"/>
        </w:rPr>
        <w:t>riservatezza</w:t>
      </w:r>
      <w:r w:rsidRPr="003F7DC9">
        <w:rPr>
          <w:color w:val="161616"/>
          <w:spacing w:val="-4"/>
          <w:sz w:val="17"/>
        </w:rPr>
        <w:t xml:space="preserve"> </w:t>
      </w:r>
      <w:r w:rsidRPr="003F7DC9">
        <w:rPr>
          <w:color w:val="161616"/>
          <w:sz w:val="17"/>
        </w:rPr>
        <w:t>e</w:t>
      </w:r>
      <w:r w:rsidRPr="003F7DC9">
        <w:rPr>
          <w:color w:val="161616"/>
          <w:spacing w:val="-5"/>
          <w:sz w:val="17"/>
        </w:rPr>
        <w:t xml:space="preserve"> </w:t>
      </w:r>
      <w:r w:rsidRPr="003F7DC9">
        <w:rPr>
          <w:color w:val="161616"/>
          <w:sz w:val="17"/>
        </w:rPr>
        <w:t>la</w:t>
      </w:r>
      <w:r w:rsidRPr="003F7DC9">
        <w:rPr>
          <w:color w:val="161616"/>
          <w:spacing w:val="-5"/>
          <w:sz w:val="17"/>
        </w:rPr>
        <w:t xml:space="preserve"> </w:t>
      </w:r>
      <w:r w:rsidRPr="003F7DC9">
        <w:rPr>
          <w:color w:val="161616"/>
          <w:sz w:val="17"/>
        </w:rPr>
        <w:t>dignità</w:t>
      </w:r>
      <w:r w:rsidRPr="003F7DC9">
        <w:rPr>
          <w:color w:val="161616"/>
          <w:spacing w:val="-4"/>
          <w:sz w:val="17"/>
        </w:rPr>
        <w:t xml:space="preserve"> </w:t>
      </w:r>
      <w:r w:rsidRPr="003F7DC9">
        <w:rPr>
          <w:color w:val="161616"/>
          <w:sz w:val="17"/>
        </w:rPr>
        <w:t>del</w:t>
      </w:r>
      <w:r w:rsidRPr="003F7DC9">
        <w:rPr>
          <w:color w:val="161616"/>
          <w:spacing w:val="-7"/>
          <w:sz w:val="17"/>
        </w:rPr>
        <w:t xml:space="preserve"> </w:t>
      </w:r>
      <w:r w:rsidRPr="003F7DC9">
        <w:rPr>
          <w:color w:val="161616"/>
          <w:sz w:val="17"/>
        </w:rPr>
        <w:t>lavoratore.</w:t>
      </w:r>
      <w:r w:rsidRPr="003F7DC9">
        <w:rPr>
          <w:color w:val="161616"/>
          <w:spacing w:val="-4"/>
          <w:sz w:val="17"/>
        </w:rPr>
        <w:t xml:space="preserve"> </w:t>
      </w:r>
      <w:r w:rsidRPr="003F7DC9">
        <w:rPr>
          <w:color w:val="161616"/>
          <w:sz w:val="17"/>
        </w:rPr>
        <w:t>Tali</w:t>
      </w:r>
      <w:r w:rsidRPr="003F7DC9">
        <w:rPr>
          <w:color w:val="161616"/>
          <w:spacing w:val="-4"/>
          <w:sz w:val="17"/>
        </w:rPr>
        <w:t xml:space="preserve"> </w:t>
      </w:r>
      <w:r w:rsidRPr="003F7DC9">
        <w:rPr>
          <w:color w:val="161616"/>
          <w:sz w:val="17"/>
        </w:rPr>
        <w:t>garanzie</w:t>
      </w:r>
      <w:r w:rsidRPr="003F7DC9">
        <w:rPr>
          <w:color w:val="161616"/>
          <w:spacing w:val="6"/>
          <w:sz w:val="17"/>
        </w:rPr>
        <w:t xml:space="preserve"> </w:t>
      </w:r>
      <w:r w:rsidRPr="003F7DC9">
        <w:rPr>
          <w:color w:val="161616"/>
          <w:sz w:val="17"/>
        </w:rPr>
        <w:t>devono essere assicurate anche nel caso in cui il lavoratore comunichi all’ufficio responsabile del personale di aver avuto, al di fuori del contesto aziendale, contatti con soggetti risultati positivi al COVID-19 e nel caso di allontanamento del lavoratore che durante l’attività lavorativa sviluppi febbre e sintomi di infezione respiratoria e dei suoi colleghi (v.</w:t>
      </w:r>
      <w:r w:rsidRPr="003F7DC9">
        <w:rPr>
          <w:color w:val="161616"/>
          <w:spacing w:val="-16"/>
          <w:sz w:val="17"/>
        </w:rPr>
        <w:t xml:space="preserve"> </w:t>
      </w:r>
      <w:r w:rsidRPr="003F7DC9">
        <w:rPr>
          <w:i/>
          <w:color w:val="161616"/>
          <w:sz w:val="17"/>
        </w:rPr>
        <w:t>infra</w:t>
      </w:r>
      <w:r w:rsidRPr="003F7DC9">
        <w:rPr>
          <w:color w:val="161616"/>
          <w:sz w:val="17"/>
        </w:rPr>
        <w:t>).</w:t>
      </w:r>
    </w:p>
    <w:p w14:paraId="04FB3E93" w14:textId="77777777" w:rsidR="004C1BFC" w:rsidRPr="003F7DC9" w:rsidRDefault="0070282C" w:rsidP="00673CDE">
      <w:pPr>
        <w:pStyle w:val="Corpotesto"/>
        <w:spacing w:before="10"/>
        <w:ind w:left="284"/>
        <w:rPr>
          <w:sz w:val="9"/>
        </w:rPr>
      </w:pPr>
      <w:r w:rsidRPr="003F7DC9">
        <w:rPr>
          <w:noProof/>
          <w:lang w:bidi="ar-SA"/>
        </w:rPr>
        <mc:AlternateContent>
          <mc:Choice Requires="wps">
            <w:drawing>
              <wp:anchor distT="0" distB="0" distL="0" distR="0" simplePos="0" relativeHeight="251725824" behindDoc="1" locked="0" layoutInCell="1" allowOverlap="1" wp14:anchorId="4B1A2B70" wp14:editId="460155D5">
                <wp:simplePos x="0" y="0"/>
                <wp:positionH relativeFrom="page">
                  <wp:posOffset>1096010</wp:posOffset>
                </wp:positionH>
                <wp:positionV relativeFrom="paragraph">
                  <wp:posOffset>98425</wp:posOffset>
                </wp:positionV>
                <wp:extent cx="1506220" cy="0"/>
                <wp:effectExtent l="0" t="0" r="0" b="0"/>
                <wp:wrapTopAndBottom/>
                <wp:docPr id="134" name="Line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6220" cy="0"/>
                        </a:xfrm>
                        <a:prstGeom prst="line">
                          <a:avLst/>
                        </a:prstGeom>
                        <a:noFill/>
                        <a:ln w="5356">
                          <a:solidFill>
                            <a:srgbClr val="15151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617326" id="Line 113" o:spid="_x0000_s1026" style="position:absolute;z-index:-2515906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6.3pt,7.75pt" to="204.9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" strokecolor="#151515" strokeweight=".14878mm">
                <w10:wrap type="topAndBottom" anchorx="page"/>
              </v:line>
            </w:pict>
          </mc:Fallback>
        </mc:AlternateContent>
      </w:r>
    </w:p>
    <w:p w14:paraId="359C35A4" w14:textId="77777777" w:rsidR="004C1BFC" w:rsidRPr="003F7DC9" w:rsidRDefault="004C1BFC" w:rsidP="00673CDE">
      <w:pPr>
        <w:pStyle w:val="Corpotesto"/>
        <w:spacing w:before="4"/>
        <w:ind w:left="284"/>
        <w:rPr>
          <w:sz w:val="7"/>
        </w:rPr>
      </w:pPr>
    </w:p>
    <w:p w14:paraId="44C29CCF" w14:textId="77777777" w:rsidR="004C1BFC" w:rsidRPr="003F7DC9" w:rsidRDefault="00D9217B" w:rsidP="00673CDE">
      <w:pPr>
        <w:spacing w:before="99"/>
        <w:ind w:left="284" w:right="1569"/>
        <w:jc w:val="both"/>
        <w:rPr>
          <w:sz w:val="17"/>
        </w:rPr>
      </w:pPr>
      <w:r w:rsidRPr="003F7DC9">
        <w:rPr>
          <w:color w:val="161616"/>
          <w:position w:val="4"/>
          <w:sz w:val="11"/>
        </w:rPr>
        <w:t>2</w:t>
      </w:r>
      <w:r w:rsidRPr="003F7DC9">
        <w:rPr>
          <w:color w:val="161616"/>
          <w:spacing w:val="-9"/>
          <w:position w:val="4"/>
          <w:sz w:val="11"/>
        </w:rPr>
        <w:t xml:space="preserve"> </w:t>
      </w:r>
      <w:r w:rsidRPr="003F7DC9">
        <w:rPr>
          <w:color w:val="161616"/>
          <w:sz w:val="17"/>
        </w:rPr>
        <w:t>Qualora</w:t>
      </w:r>
      <w:r w:rsidRPr="003F7DC9">
        <w:rPr>
          <w:color w:val="161616"/>
          <w:spacing w:val="-13"/>
          <w:sz w:val="17"/>
        </w:rPr>
        <w:t xml:space="preserve"> </w:t>
      </w:r>
      <w:r w:rsidRPr="003F7DC9">
        <w:rPr>
          <w:color w:val="161616"/>
          <w:sz w:val="17"/>
        </w:rPr>
        <w:t>si</w:t>
      </w:r>
      <w:r w:rsidRPr="003F7DC9">
        <w:rPr>
          <w:color w:val="161616"/>
          <w:spacing w:val="-12"/>
          <w:sz w:val="17"/>
        </w:rPr>
        <w:t xml:space="preserve"> </w:t>
      </w:r>
      <w:r w:rsidRPr="003F7DC9">
        <w:rPr>
          <w:color w:val="161616"/>
          <w:sz w:val="17"/>
        </w:rPr>
        <w:t>richieda</w:t>
      </w:r>
      <w:r w:rsidRPr="003F7DC9">
        <w:rPr>
          <w:color w:val="161616"/>
          <w:spacing w:val="-13"/>
          <w:sz w:val="17"/>
        </w:rPr>
        <w:t xml:space="preserve"> </w:t>
      </w:r>
      <w:r w:rsidRPr="003F7DC9">
        <w:rPr>
          <w:color w:val="161616"/>
          <w:sz w:val="17"/>
        </w:rPr>
        <w:t>il</w:t>
      </w:r>
      <w:r w:rsidRPr="003F7DC9">
        <w:rPr>
          <w:color w:val="161616"/>
          <w:spacing w:val="-13"/>
          <w:sz w:val="17"/>
        </w:rPr>
        <w:t xml:space="preserve"> </w:t>
      </w:r>
      <w:r w:rsidRPr="003F7DC9">
        <w:rPr>
          <w:color w:val="161616"/>
          <w:sz w:val="17"/>
        </w:rPr>
        <w:t>rilascio</w:t>
      </w:r>
      <w:r w:rsidRPr="003F7DC9">
        <w:rPr>
          <w:color w:val="161616"/>
          <w:spacing w:val="-12"/>
          <w:sz w:val="17"/>
        </w:rPr>
        <w:t xml:space="preserve"> </w:t>
      </w:r>
      <w:r w:rsidRPr="003F7DC9">
        <w:rPr>
          <w:color w:val="161616"/>
          <w:sz w:val="17"/>
        </w:rPr>
        <w:t>di</w:t>
      </w:r>
      <w:r w:rsidRPr="003F7DC9">
        <w:rPr>
          <w:color w:val="161616"/>
          <w:spacing w:val="-13"/>
          <w:sz w:val="17"/>
        </w:rPr>
        <w:t xml:space="preserve"> </w:t>
      </w:r>
      <w:r w:rsidRPr="003F7DC9">
        <w:rPr>
          <w:color w:val="161616"/>
          <w:sz w:val="17"/>
        </w:rPr>
        <w:t>una</w:t>
      </w:r>
      <w:r w:rsidRPr="003F7DC9">
        <w:rPr>
          <w:color w:val="161616"/>
          <w:spacing w:val="-12"/>
          <w:sz w:val="17"/>
        </w:rPr>
        <w:t xml:space="preserve"> </w:t>
      </w:r>
      <w:r w:rsidRPr="003F7DC9">
        <w:rPr>
          <w:color w:val="161616"/>
          <w:sz w:val="17"/>
        </w:rPr>
        <w:t>dichiarazione</w:t>
      </w:r>
      <w:r w:rsidRPr="003F7DC9">
        <w:rPr>
          <w:color w:val="161616"/>
          <w:spacing w:val="-13"/>
          <w:sz w:val="17"/>
        </w:rPr>
        <w:t xml:space="preserve"> </w:t>
      </w:r>
      <w:r w:rsidRPr="003F7DC9">
        <w:rPr>
          <w:color w:val="161616"/>
          <w:sz w:val="17"/>
        </w:rPr>
        <w:t>attestante</w:t>
      </w:r>
      <w:r w:rsidRPr="003F7DC9">
        <w:rPr>
          <w:color w:val="161616"/>
          <w:spacing w:val="-11"/>
          <w:sz w:val="17"/>
        </w:rPr>
        <w:t xml:space="preserve"> </w:t>
      </w:r>
      <w:r w:rsidRPr="003F7DC9">
        <w:rPr>
          <w:color w:val="161616"/>
          <w:sz w:val="17"/>
        </w:rPr>
        <w:t>la</w:t>
      </w:r>
      <w:r w:rsidRPr="003F7DC9">
        <w:rPr>
          <w:color w:val="161616"/>
          <w:spacing w:val="-12"/>
          <w:sz w:val="17"/>
        </w:rPr>
        <w:t xml:space="preserve"> </w:t>
      </w:r>
      <w:r w:rsidRPr="003F7DC9">
        <w:rPr>
          <w:color w:val="161616"/>
          <w:sz w:val="17"/>
        </w:rPr>
        <w:t>non</w:t>
      </w:r>
      <w:r w:rsidRPr="003F7DC9">
        <w:rPr>
          <w:color w:val="161616"/>
          <w:spacing w:val="-14"/>
          <w:sz w:val="17"/>
        </w:rPr>
        <w:t xml:space="preserve"> </w:t>
      </w:r>
      <w:r w:rsidRPr="003F7DC9">
        <w:rPr>
          <w:color w:val="161616"/>
          <w:sz w:val="17"/>
        </w:rPr>
        <w:t>provenienza</w:t>
      </w:r>
      <w:r w:rsidRPr="003F7DC9">
        <w:rPr>
          <w:color w:val="161616"/>
          <w:spacing w:val="-12"/>
          <w:sz w:val="17"/>
        </w:rPr>
        <w:t xml:space="preserve"> </w:t>
      </w:r>
      <w:r w:rsidRPr="003F7DC9">
        <w:rPr>
          <w:color w:val="161616"/>
          <w:sz w:val="17"/>
        </w:rPr>
        <w:t>dalle</w:t>
      </w:r>
      <w:r w:rsidRPr="003F7DC9">
        <w:rPr>
          <w:color w:val="161616"/>
          <w:spacing w:val="-13"/>
          <w:sz w:val="17"/>
        </w:rPr>
        <w:t xml:space="preserve"> </w:t>
      </w:r>
      <w:r w:rsidRPr="003F7DC9">
        <w:rPr>
          <w:color w:val="161616"/>
          <w:sz w:val="17"/>
        </w:rPr>
        <w:t>zone</w:t>
      </w:r>
      <w:r w:rsidRPr="003F7DC9">
        <w:rPr>
          <w:color w:val="161616"/>
          <w:spacing w:val="-12"/>
          <w:sz w:val="17"/>
        </w:rPr>
        <w:t xml:space="preserve"> </w:t>
      </w:r>
      <w:r w:rsidRPr="003F7DC9">
        <w:rPr>
          <w:color w:val="161616"/>
          <w:sz w:val="17"/>
        </w:rPr>
        <w:t>a</w:t>
      </w:r>
      <w:r w:rsidRPr="003F7DC9">
        <w:rPr>
          <w:color w:val="161616"/>
          <w:spacing w:val="-13"/>
          <w:sz w:val="17"/>
        </w:rPr>
        <w:t xml:space="preserve"> </w:t>
      </w:r>
      <w:r w:rsidRPr="003F7DC9">
        <w:rPr>
          <w:color w:val="161616"/>
          <w:sz w:val="17"/>
        </w:rPr>
        <w:t>rischio</w:t>
      </w:r>
      <w:r w:rsidRPr="003F7DC9">
        <w:rPr>
          <w:color w:val="161616"/>
          <w:spacing w:val="-13"/>
          <w:sz w:val="17"/>
        </w:rPr>
        <w:t xml:space="preserve"> </w:t>
      </w:r>
      <w:r w:rsidRPr="003F7DC9">
        <w:rPr>
          <w:color w:val="161616"/>
          <w:sz w:val="17"/>
        </w:rPr>
        <w:t>epidemiologico</w:t>
      </w:r>
      <w:r w:rsidRPr="003F7DC9">
        <w:rPr>
          <w:color w:val="161616"/>
          <w:spacing w:val="-14"/>
          <w:sz w:val="17"/>
        </w:rPr>
        <w:t xml:space="preserve"> </w:t>
      </w:r>
      <w:r w:rsidRPr="003F7DC9">
        <w:rPr>
          <w:color w:val="161616"/>
          <w:sz w:val="17"/>
        </w:rPr>
        <w:t>e</w:t>
      </w:r>
      <w:r w:rsidRPr="003F7DC9">
        <w:rPr>
          <w:color w:val="161616"/>
          <w:spacing w:val="-11"/>
          <w:sz w:val="17"/>
        </w:rPr>
        <w:t xml:space="preserve"> </w:t>
      </w:r>
      <w:r w:rsidRPr="003F7DC9">
        <w:rPr>
          <w:color w:val="161616"/>
          <w:sz w:val="17"/>
        </w:rPr>
        <w:t>l’assenza di contatti, negli ultimi 14 giorni, con soggetti risultati positivi al COVID-19, si ricorda di prestare attenzione alla disciplina sul trattamento dei dati personali, poiché l’acquisizione della dichiarazione costituisce un trattamento dati. A tal fine, si applicano le indicazioni di cui alla precedente nota n. 1 e, nello specifico, si suggerisce di raccogliere solo i dati necessari, adeguati e pertinenti rispetto alla prevenzione del contagio da COVID-19. Ad esempio, se si richiede una dichiarazione sui contatti con persone risultate positive al COVID-19, occorre astenersi dal richiedere informazioni aggiuntive in merito alla persona risultata positiva. Oppure, se si richiede una dichiarazione sulla provenienza da zone a rischio epidemiologico, è necessario astenersi dal richiedere informazioni aggiuntive in merito alle specificità dei</w:t>
      </w:r>
      <w:r w:rsidRPr="003F7DC9">
        <w:rPr>
          <w:color w:val="161616"/>
          <w:spacing w:val="-15"/>
          <w:sz w:val="17"/>
        </w:rPr>
        <w:t xml:space="preserve"> </w:t>
      </w:r>
      <w:r w:rsidRPr="003F7DC9">
        <w:rPr>
          <w:color w:val="161616"/>
          <w:sz w:val="17"/>
        </w:rPr>
        <w:t>luoghi.</w:t>
      </w:r>
    </w:p>
    <w:p w14:paraId="79068EEE" w14:textId="77777777" w:rsidR="004C1BFC" w:rsidRPr="003F7DC9" w:rsidRDefault="004C1BFC" w:rsidP="00673CDE">
      <w:pPr>
        <w:ind w:left="284"/>
        <w:jc w:val="both"/>
        <w:rPr>
          <w:sz w:val="17"/>
        </w:rPr>
        <w:sectPr w:rsidR="004C1BFC" w:rsidRPr="003F7DC9">
          <w:pgSz w:w="11900" w:h="16840"/>
          <w:pgMar w:top="1600" w:right="440" w:bottom="280" w:left="460" w:header="720" w:footer="720" w:gutter="0"/>
          <w:cols w:space="720"/>
        </w:sectPr>
      </w:pPr>
    </w:p>
    <w:p w14:paraId="0BA64995" w14:textId="77777777" w:rsidR="004C1BFC" w:rsidRPr="003F7DC9" w:rsidRDefault="004C1BFC" w:rsidP="00673CDE">
      <w:pPr>
        <w:pStyle w:val="Corpotesto"/>
        <w:ind w:left="284"/>
      </w:pPr>
    </w:p>
    <w:p w14:paraId="05619C32" w14:textId="77777777" w:rsidR="004C1BFC" w:rsidRPr="003F7DC9" w:rsidRDefault="004C1BFC" w:rsidP="00673CDE">
      <w:pPr>
        <w:pStyle w:val="Corpotesto"/>
        <w:spacing w:before="3"/>
        <w:ind w:left="284"/>
        <w:rPr>
          <w:sz w:val="17"/>
        </w:rPr>
      </w:pPr>
    </w:p>
    <w:p w14:paraId="0CB1CD16" w14:textId="791ECCA4" w:rsidR="004C1BFC" w:rsidRPr="003F7DC9" w:rsidRDefault="00D9217B" w:rsidP="00673CDE">
      <w:pPr>
        <w:pStyle w:val="Paragrafoelenco"/>
        <w:numPr>
          <w:ilvl w:val="1"/>
          <w:numId w:val="63"/>
        </w:numPr>
        <w:tabs>
          <w:tab w:val="left" w:pos="1856"/>
        </w:tabs>
        <w:spacing w:before="105" w:line="280" w:lineRule="auto"/>
        <w:ind w:left="284" w:right="1259" w:firstLine="0"/>
        <w:rPr>
          <w:sz w:val="20"/>
        </w:rPr>
      </w:pPr>
      <w:r w:rsidRPr="003F7DC9">
        <w:rPr>
          <w:color w:val="0B0B0B"/>
          <w:sz w:val="20"/>
        </w:rPr>
        <w:t xml:space="preserve">Per fornitori/trasportatori e/o altro personale esterno individuare/installare servizi </w:t>
      </w:r>
      <w:proofErr w:type="gramStart"/>
      <w:r w:rsidRPr="003F7DC9">
        <w:rPr>
          <w:color w:val="0B0B0B"/>
          <w:sz w:val="20"/>
        </w:rPr>
        <w:t>igienici  dedicati</w:t>
      </w:r>
      <w:proofErr w:type="gramEnd"/>
      <w:r w:rsidRPr="003F7DC9">
        <w:rPr>
          <w:color w:val="0B0B0B"/>
          <w:sz w:val="20"/>
        </w:rPr>
        <w:t>, prevedere il divieto di utilizzo di quelli del personale dipendente e garantire una adeguata pulizia</w:t>
      </w:r>
      <w:r w:rsidRPr="003F7DC9">
        <w:rPr>
          <w:color w:val="0B0B0B"/>
          <w:spacing w:val="2"/>
          <w:sz w:val="20"/>
        </w:rPr>
        <w:t xml:space="preserve"> </w:t>
      </w:r>
      <w:r w:rsidRPr="003F7DC9">
        <w:rPr>
          <w:color w:val="0B0B0B"/>
          <w:sz w:val="20"/>
        </w:rPr>
        <w:t>giornaliera</w:t>
      </w:r>
    </w:p>
    <w:p w14:paraId="1C156AD5" w14:textId="77777777" w:rsidR="004C1BFC" w:rsidRPr="003F7DC9" w:rsidRDefault="004C1BFC" w:rsidP="00673CDE">
      <w:pPr>
        <w:pStyle w:val="Corpotesto"/>
        <w:spacing w:before="6"/>
        <w:ind w:left="284"/>
        <w:rPr>
          <w:sz w:val="23"/>
        </w:rPr>
      </w:pPr>
    </w:p>
    <w:p w14:paraId="7CB03CCD" w14:textId="2D9D9BC7" w:rsidR="004C1BFC" w:rsidRPr="003F7DC9" w:rsidRDefault="00D9217B" w:rsidP="00673CDE">
      <w:pPr>
        <w:pStyle w:val="Paragrafoelenco"/>
        <w:numPr>
          <w:ilvl w:val="1"/>
          <w:numId w:val="63"/>
        </w:numPr>
        <w:tabs>
          <w:tab w:val="left" w:pos="1856"/>
        </w:tabs>
        <w:spacing w:before="1" w:line="280" w:lineRule="auto"/>
        <w:ind w:left="284" w:right="1260" w:firstLine="0"/>
        <w:rPr>
          <w:sz w:val="20"/>
        </w:rPr>
      </w:pPr>
      <w:r w:rsidRPr="003F7DC9">
        <w:rPr>
          <w:color w:val="0B0B0B"/>
          <w:sz w:val="20"/>
        </w:rPr>
        <w:t>Va ridotto, per quanto possibile, l’accesso ai visitatori; qualora fosse necessario l’ingresso di visitatori esterni (impresa di pulizie, manutenzione…), gli stessi dovranno sottostare a tutte le regole aziendali, ivi comprese quelle per l’accesso ai locali aziendali di cui al precedente paragrafo</w:t>
      </w:r>
      <w:r w:rsidRPr="003F7DC9">
        <w:rPr>
          <w:color w:val="0B0B0B"/>
          <w:spacing w:val="1"/>
          <w:sz w:val="20"/>
        </w:rPr>
        <w:t xml:space="preserve"> </w:t>
      </w:r>
      <w:r w:rsidRPr="003F7DC9">
        <w:rPr>
          <w:color w:val="0B0B0B"/>
          <w:sz w:val="20"/>
        </w:rPr>
        <w:t>2</w:t>
      </w:r>
    </w:p>
    <w:p w14:paraId="101972FF" w14:textId="77777777" w:rsidR="004C1BFC" w:rsidRPr="003F7DC9" w:rsidRDefault="004C1BFC" w:rsidP="00673CDE">
      <w:pPr>
        <w:pStyle w:val="Corpotesto"/>
        <w:spacing w:before="7"/>
        <w:ind w:left="284"/>
        <w:rPr>
          <w:sz w:val="23"/>
        </w:rPr>
      </w:pPr>
    </w:p>
    <w:p w14:paraId="3B5D511E" w14:textId="77777777" w:rsidR="004C1BFC" w:rsidRPr="003F7DC9" w:rsidRDefault="00D9217B" w:rsidP="00673CDE">
      <w:pPr>
        <w:pStyle w:val="Paragrafoelenco"/>
        <w:numPr>
          <w:ilvl w:val="1"/>
          <w:numId w:val="63"/>
        </w:numPr>
        <w:tabs>
          <w:tab w:val="left" w:pos="650"/>
          <w:tab w:val="left" w:pos="1913"/>
        </w:tabs>
        <w:ind w:left="284" w:firstLine="0"/>
        <w:jc w:val="left"/>
        <w:rPr>
          <w:sz w:val="20"/>
        </w:rPr>
      </w:pPr>
      <w:r w:rsidRPr="003F7DC9">
        <w:rPr>
          <w:color w:val="0B0B0B"/>
          <w:sz w:val="20"/>
        </w:rPr>
        <w:t>Ove</w:t>
      </w:r>
      <w:r w:rsidRPr="003F7DC9">
        <w:rPr>
          <w:color w:val="0B0B0B"/>
          <w:spacing w:val="3"/>
          <w:sz w:val="20"/>
        </w:rPr>
        <w:t xml:space="preserve"> </w:t>
      </w:r>
      <w:r w:rsidRPr="003F7DC9">
        <w:rPr>
          <w:color w:val="0B0B0B"/>
          <w:sz w:val="20"/>
        </w:rPr>
        <w:t>presente</w:t>
      </w:r>
      <w:r w:rsidRPr="003F7DC9">
        <w:rPr>
          <w:color w:val="0B0B0B"/>
          <w:spacing w:val="6"/>
          <w:sz w:val="20"/>
        </w:rPr>
        <w:t xml:space="preserve"> </w:t>
      </w:r>
      <w:r w:rsidRPr="003F7DC9">
        <w:rPr>
          <w:color w:val="0B0B0B"/>
          <w:sz w:val="20"/>
        </w:rPr>
        <w:t>un</w:t>
      </w:r>
      <w:r w:rsidRPr="003F7DC9">
        <w:rPr>
          <w:color w:val="0B0B0B"/>
          <w:spacing w:val="6"/>
          <w:sz w:val="20"/>
        </w:rPr>
        <w:t xml:space="preserve"> </w:t>
      </w:r>
      <w:r w:rsidRPr="003F7DC9">
        <w:rPr>
          <w:color w:val="0B0B0B"/>
          <w:sz w:val="20"/>
        </w:rPr>
        <w:t>servizio</w:t>
      </w:r>
      <w:r w:rsidRPr="003F7DC9">
        <w:rPr>
          <w:color w:val="0B0B0B"/>
          <w:spacing w:val="5"/>
          <w:sz w:val="20"/>
        </w:rPr>
        <w:t xml:space="preserve"> </w:t>
      </w:r>
      <w:r w:rsidRPr="003F7DC9">
        <w:rPr>
          <w:color w:val="0B0B0B"/>
          <w:sz w:val="20"/>
        </w:rPr>
        <w:t>di</w:t>
      </w:r>
      <w:r w:rsidRPr="003F7DC9">
        <w:rPr>
          <w:color w:val="0B0B0B"/>
          <w:spacing w:val="6"/>
          <w:sz w:val="20"/>
        </w:rPr>
        <w:t xml:space="preserve"> </w:t>
      </w:r>
      <w:r w:rsidRPr="003F7DC9">
        <w:rPr>
          <w:color w:val="0B0B0B"/>
          <w:sz w:val="20"/>
        </w:rPr>
        <w:t>trasporto</w:t>
      </w:r>
      <w:r w:rsidRPr="003F7DC9">
        <w:rPr>
          <w:color w:val="0B0B0B"/>
          <w:spacing w:val="6"/>
          <w:sz w:val="20"/>
        </w:rPr>
        <w:t xml:space="preserve"> </w:t>
      </w:r>
      <w:r w:rsidRPr="003F7DC9">
        <w:rPr>
          <w:color w:val="0B0B0B"/>
          <w:sz w:val="20"/>
        </w:rPr>
        <w:t>organizzato</w:t>
      </w:r>
      <w:r w:rsidRPr="003F7DC9">
        <w:rPr>
          <w:color w:val="0B0B0B"/>
          <w:spacing w:val="6"/>
          <w:sz w:val="20"/>
        </w:rPr>
        <w:t xml:space="preserve"> </w:t>
      </w:r>
      <w:r w:rsidRPr="003F7DC9">
        <w:rPr>
          <w:color w:val="0B0B0B"/>
          <w:sz w:val="20"/>
        </w:rPr>
        <w:t>dall’azienda</w:t>
      </w:r>
      <w:r w:rsidRPr="003F7DC9">
        <w:rPr>
          <w:color w:val="0B0B0B"/>
          <w:spacing w:val="3"/>
          <w:sz w:val="20"/>
        </w:rPr>
        <w:t xml:space="preserve"> </w:t>
      </w:r>
      <w:r w:rsidRPr="003F7DC9">
        <w:rPr>
          <w:color w:val="0B0B0B"/>
          <w:sz w:val="20"/>
        </w:rPr>
        <w:t>va</w:t>
      </w:r>
      <w:r w:rsidRPr="003F7DC9">
        <w:rPr>
          <w:color w:val="0B0B0B"/>
          <w:spacing w:val="5"/>
          <w:sz w:val="20"/>
        </w:rPr>
        <w:t xml:space="preserve"> </w:t>
      </w:r>
      <w:r w:rsidRPr="003F7DC9">
        <w:rPr>
          <w:color w:val="0B0B0B"/>
          <w:sz w:val="20"/>
        </w:rPr>
        <w:t>garantita</w:t>
      </w:r>
      <w:r w:rsidRPr="003F7DC9">
        <w:rPr>
          <w:color w:val="0B0B0B"/>
          <w:spacing w:val="5"/>
          <w:sz w:val="20"/>
        </w:rPr>
        <w:t xml:space="preserve"> </w:t>
      </w:r>
      <w:r w:rsidRPr="003F7DC9">
        <w:rPr>
          <w:color w:val="0B0B0B"/>
          <w:sz w:val="20"/>
        </w:rPr>
        <w:t>e</w:t>
      </w:r>
      <w:r w:rsidRPr="003F7DC9">
        <w:rPr>
          <w:color w:val="0B0B0B"/>
          <w:spacing w:val="5"/>
          <w:sz w:val="20"/>
        </w:rPr>
        <w:t xml:space="preserve"> </w:t>
      </w:r>
      <w:r w:rsidRPr="003F7DC9">
        <w:rPr>
          <w:color w:val="0B0B0B"/>
          <w:sz w:val="20"/>
        </w:rPr>
        <w:t>rispettata</w:t>
      </w:r>
      <w:r w:rsidRPr="003F7DC9">
        <w:rPr>
          <w:color w:val="0B0B0B"/>
          <w:spacing w:val="5"/>
          <w:sz w:val="20"/>
        </w:rPr>
        <w:t xml:space="preserve"> </w:t>
      </w:r>
      <w:r w:rsidRPr="003F7DC9">
        <w:rPr>
          <w:color w:val="0B0B0B"/>
          <w:sz w:val="20"/>
        </w:rPr>
        <w:t>la</w:t>
      </w:r>
    </w:p>
    <w:p w14:paraId="05FDB362" w14:textId="77777777" w:rsidR="004C1BFC" w:rsidRPr="003F7DC9" w:rsidRDefault="00D9217B" w:rsidP="00673CDE">
      <w:pPr>
        <w:pStyle w:val="Corpotesto"/>
        <w:spacing w:before="41"/>
        <w:ind w:left="284"/>
      </w:pPr>
      <w:r w:rsidRPr="003F7DC9">
        <w:rPr>
          <w:color w:val="0B0B0B"/>
        </w:rPr>
        <w:t>sicurezza dei lavoratori lungo ogni spostamento.</w:t>
      </w:r>
    </w:p>
    <w:p w14:paraId="70D77504" w14:textId="77777777" w:rsidR="004C1BFC" w:rsidRPr="003F7DC9" w:rsidRDefault="004C1BFC" w:rsidP="00673CDE">
      <w:pPr>
        <w:pStyle w:val="Corpotesto"/>
        <w:spacing w:before="11"/>
        <w:ind w:left="284"/>
        <w:rPr>
          <w:sz w:val="26"/>
        </w:rPr>
      </w:pPr>
    </w:p>
    <w:p w14:paraId="14B1000F" w14:textId="126DF6F0" w:rsidR="004C1BFC" w:rsidRPr="003F7DC9" w:rsidRDefault="00D9217B" w:rsidP="00673CDE">
      <w:pPr>
        <w:pStyle w:val="Paragrafoelenco"/>
        <w:numPr>
          <w:ilvl w:val="1"/>
          <w:numId w:val="63"/>
        </w:numPr>
        <w:tabs>
          <w:tab w:val="left" w:pos="647"/>
          <w:tab w:val="left" w:pos="1913"/>
        </w:tabs>
        <w:ind w:left="284" w:firstLine="0"/>
        <w:jc w:val="left"/>
        <w:rPr>
          <w:sz w:val="20"/>
        </w:rPr>
      </w:pPr>
      <w:r w:rsidRPr="003F7DC9">
        <w:rPr>
          <w:color w:val="0B0B0B"/>
          <w:sz w:val="20"/>
        </w:rPr>
        <w:t>le</w:t>
      </w:r>
      <w:r w:rsidRPr="003F7DC9">
        <w:rPr>
          <w:color w:val="0B0B0B"/>
          <w:spacing w:val="15"/>
          <w:sz w:val="20"/>
        </w:rPr>
        <w:t xml:space="preserve"> </w:t>
      </w:r>
      <w:r w:rsidRPr="003F7DC9">
        <w:rPr>
          <w:color w:val="0B0B0B"/>
          <w:sz w:val="20"/>
        </w:rPr>
        <w:t>norme</w:t>
      </w:r>
      <w:r w:rsidRPr="003F7DC9">
        <w:rPr>
          <w:color w:val="0B0B0B"/>
          <w:spacing w:val="16"/>
          <w:sz w:val="20"/>
        </w:rPr>
        <w:t xml:space="preserve"> </w:t>
      </w:r>
      <w:r w:rsidRPr="003F7DC9">
        <w:rPr>
          <w:color w:val="0B0B0B"/>
          <w:sz w:val="20"/>
        </w:rPr>
        <w:t>del</w:t>
      </w:r>
      <w:r w:rsidRPr="003F7DC9">
        <w:rPr>
          <w:color w:val="0B0B0B"/>
          <w:spacing w:val="16"/>
          <w:sz w:val="20"/>
        </w:rPr>
        <w:t xml:space="preserve"> </w:t>
      </w:r>
      <w:r w:rsidRPr="003F7DC9">
        <w:rPr>
          <w:color w:val="0B0B0B"/>
          <w:sz w:val="20"/>
        </w:rPr>
        <w:t>presente</w:t>
      </w:r>
      <w:r w:rsidRPr="003F7DC9">
        <w:rPr>
          <w:color w:val="0B0B0B"/>
          <w:spacing w:val="15"/>
          <w:sz w:val="20"/>
        </w:rPr>
        <w:t xml:space="preserve"> </w:t>
      </w:r>
      <w:r w:rsidRPr="003F7DC9">
        <w:rPr>
          <w:color w:val="0B0B0B"/>
          <w:sz w:val="20"/>
        </w:rPr>
        <w:t>Protocollo</w:t>
      </w:r>
      <w:r w:rsidRPr="003F7DC9">
        <w:rPr>
          <w:color w:val="0B0B0B"/>
          <w:spacing w:val="16"/>
          <w:sz w:val="20"/>
        </w:rPr>
        <w:t xml:space="preserve"> </w:t>
      </w:r>
      <w:r w:rsidRPr="003F7DC9">
        <w:rPr>
          <w:color w:val="0B0B0B"/>
          <w:sz w:val="20"/>
        </w:rPr>
        <w:t>si</w:t>
      </w:r>
      <w:r w:rsidRPr="003F7DC9">
        <w:rPr>
          <w:color w:val="0B0B0B"/>
          <w:spacing w:val="16"/>
          <w:sz w:val="20"/>
        </w:rPr>
        <w:t xml:space="preserve"> </w:t>
      </w:r>
      <w:r w:rsidRPr="003F7DC9">
        <w:rPr>
          <w:color w:val="0B0B0B"/>
          <w:sz w:val="20"/>
        </w:rPr>
        <w:t>estendono</w:t>
      </w:r>
      <w:r w:rsidRPr="003F7DC9">
        <w:rPr>
          <w:color w:val="0B0B0B"/>
          <w:spacing w:val="15"/>
          <w:sz w:val="20"/>
        </w:rPr>
        <w:t xml:space="preserve"> </w:t>
      </w:r>
      <w:r w:rsidRPr="003F7DC9">
        <w:rPr>
          <w:color w:val="0B0B0B"/>
          <w:sz w:val="20"/>
        </w:rPr>
        <w:t>alle</w:t>
      </w:r>
      <w:r w:rsidRPr="003F7DC9">
        <w:rPr>
          <w:color w:val="0B0B0B"/>
          <w:spacing w:val="16"/>
          <w:sz w:val="20"/>
        </w:rPr>
        <w:t xml:space="preserve"> </w:t>
      </w:r>
      <w:r w:rsidRPr="003F7DC9">
        <w:rPr>
          <w:color w:val="0B0B0B"/>
          <w:sz w:val="20"/>
        </w:rPr>
        <w:t>aziende</w:t>
      </w:r>
      <w:r w:rsidRPr="003F7DC9">
        <w:rPr>
          <w:color w:val="0B0B0B"/>
          <w:spacing w:val="16"/>
          <w:sz w:val="20"/>
        </w:rPr>
        <w:t xml:space="preserve"> </w:t>
      </w:r>
      <w:r w:rsidRPr="003F7DC9">
        <w:rPr>
          <w:color w:val="0B0B0B"/>
          <w:sz w:val="20"/>
        </w:rPr>
        <w:t>in</w:t>
      </w:r>
      <w:r w:rsidRPr="003F7DC9">
        <w:rPr>
          <w:color w:val="0B0B0B"/>
          <w:spacing w:val="15"/>
          <w:sz w:val="20"/>
        </w:rPr>
        <w:t xml:space="preserve"> </w:t>
      </w:r>
      <w:r w:rsidRPr="003F7DC9">
        <w:rPr>
          <w:color w:val="0B0B0B"/>
          <w:sz w:val="20"/>
        </w:rPr>
        <w:t>appalto</w:t>
      </w:r>
      <w:r w:rsidRPr="003F7DC9">
        <w:rPr>
          <w:color w:val="0B0B0B"/>
          <w:spacing w:val="16"/>
          <w:sz w:val="20"/>
        </w:rPr>
        <w:t xml:space="preserve"> </w:t>
      </w:r>
      <w:r w:rsidRPr="003F7DC9">
        <w:rPr>
          <w:color w:val="0B0B0B"/>
          <w:sz w:val="20"/>
        </w:rPr>
        <w:t>che</w:t>
      </w:r>
      <w:r w:rsidRPr="003F7DC9">
        <w:rPr>
          <w:color w:val="0B0B0B"/>
          <w:spacing w:val="18"/>
          <w:sz w:val="20"/>
        </w:rPr>
        <w:t xml:space="preserve"> </w:t>
      </w:r>
      <w:r w:rsidRPr="003F7DC9">
        <w:rPr>
          <w:color w:val="0B0B0B"/>
          <w:sz w:val="20"/>
        </w:rPr>
        <w:t>possono</w:t>
      </w:r>
      <w:r w:rsidRPr="003F7DC9">
        <w:rPr>
          <w:color w:val="0B0B0B"/>
          <w:spacing w:val="16"/>
          <w:sz w:val="20"/>
        </w:rPr>
        <w:t xml:space="preserve"> </w:t>
      </w:r>
      <w:r w:rsidRPr="003F7DC9">
        <w:rPr>
          <w:color w:val="0B0B0B"/>
          <w:sz w:val="20"/>
        </w:rPr>
        <w:t>organizzare</w:t>
      </w:r>
    </w:p>
    <w:p w14:paraId="655BFE9D" w14:textId="1FA72045" w:rsidR="004C1BFC" w:rsidRPr="003F7DC9" w:rsidRDefault="00D9217B" w:rsidP="00673CDE">
      <w:pPr>
        <w:pStyle w:val="Corpotesto"/>
        <w:spacing w:before="42"/>
        <w:ind w:left="284"/>
      </w:pPr>
      <w:r w:rsidRPr="003F7DC9">
        <w:rPr>
          <w:color w:val="0B0B0B"/>
        </w:rPr>
        <w:t>sedi e cantieri permanenti e provvisori all’interno dei siti e delle aree produttive</w:t>
      </w:r>
    </w:p>
    <w:p w14:paraId="1543AB99" w14:textId="77777777" w:rsidR="004C1BFC" w:rsidRPr="003F7DC9" w:rsidRDefault="004C1BFC" w:rsidP="00673CDE">
      <w:pPr>
        <w:pStyle w:val="Corpotesto"/>
        <w:spacing w:before="10"/>
        <w:ind w:left="284"/>
        <w:rPr>
          <w:sz w:val="26"/>
        </w:rPr>
      </w:pPr>
    </w:p>
    <w:p w14:paraId="601AC8E6" w14:textId="698DAAB1" w:rsidR="004C1BFC" w:rsidRPr="003F7DC9" w:rsidRDefault="00D9217B" w:rsidP="00673CDE">
      <w:pPr>
        <w:pStyle w:val="Paragrafoelenco"/>
        <w:numPr>
          <w:ilvl w:val="1"/>
          <w:numId w:val="63"/>
        </w:numPr>
        <w:tabs>
          <w:tab w:val="left" w:pos="1913"/>
        </w:tabs>
        <w:spacing w:line="280" w:lineRule="auto"/>
        <w:ind w:left="284" w:right="1257" w:firstLine="0"/>
        <w:rPr>
          <w:sz w:val="20"/>
        </w:rPr>
      </w:pPr>
      <w:r w:rsidRPr="003F7DC9">
        <w:rPr>
          <w:color w:val="0B0B0B"/>
          <w:sz w:val="20"/>
        </w:rPr>
        <w:t>in caso di lavoratori dipendenti da aziende terze che operano nello stesso sito produttivo (es. manutentori, fornitori, addetti alle pulizie o vigilanza) che risultassero positivi al tampone COVID-19, l’appaltatore dovrà informare immediatamente il committente ed entrambi dovranno collaborare con l’autorità sanitaria fornendo elementi utili all’individuazione di eventuali contatti stretti.</w:t>
      </w:r>
    </w:p>
    <w:p w14:paraId="7E9A01DB" w14:textId="77777777" w:rsidR="004C1BFC" w:rsidRPr="003F7DC9" w:rsidRDefault="004C1BFC" w:rsidP="00673CDE">
      <w:pPr>
        <w:pStyle w:val="Corpotesto"/>
        <w:spacing w:before="8"/>
        <w:ind w:left="284"/>
      </w:pPr>
    </w:p>
    <w:p w14:paraId="75463ABF" w14:textId="77777777" w:rsidR="004C1BFC" w:rsidRPr="003F7DC9" w:rsidRDefault="00D9217B" w:rsidP="00673CDE">
      <w:pPr>
        <w:pStyle w:val="Paragrafoelenco"/>
        <w:numPr>
          <w:ilvl w:val="1"/>
          <w:numId w:val="63"/>
        </w:numPr>
        <w:tabs>
          <w:tab w:val="left" w:pos="1913"/>
        </w:tabs>
        <w:spacing w:line="280" w:lineRule="auto"/>
        <w:ind w:left="284" w:right="1260" w:firstLine="0"/>
        <w:rPr>
          <w:sz w:val="20"/>
        </w:rPr>
      </w:pPr>
      <w:r w:rsidRPr="003F7DC9">
        <w:rPr>
          <w:color w:val="0B0B0B"/>
          <w:sz w:val="20"/>
        </w:rPr>
        <w:t>L’azienda committente è tenuta a dare, all’impresa appaltatrice, completa informativa dei contenuti del Protocollo aziendale e deve vigilare affinché i lavoratori della stessa o delle aziende terze che operano a qualunque titolo nel perimetro aziendale, ne rispettino integralmente le disposizioni.</w:t>
      </w:r>
    </w:p>
    <w:p w14:paraId="2248ABE6" w14:textId="77777777" w:rsidR="004C1BFC" w:rsidRPr="003F7DC9" w:rsidRDefault="004C1BFC" w:rsidP="00673CDE">
      <w:pPr>
        <w:pStyle w:val="Corpotesto"/>
        <w:spacing w:before="10"/>
        <w:ind w:left="284"/>
        <w:rPr>
          <w:sz w:val="23"/>
        </w:rPr>
      </w:pPr>
    </w:p>
    <w:p w14:paraId="58F7496E" w14:textId="77777777" w:rsidR="004C1BFC" w:rsidRPr="003F7DC9" w:rsidRDefault="00D9217B" w:rsidP="00673CDE">
      <w:pPr>
        <w:pStyle w:val="Paragrafoelenco"/>
        <w:numPr>
          <w:ilvl w:val="0"/>
          <w:numId w:val="63"/>
        </w:numPr>
        <w:tabs>
          <w:tab w:val="left" w:pos="1413"/>
        </w:tabs>
        <w:ind w:left="284" w:firstLine="0"/>
        <w:jc w:val="left"/>
        <w:rPr>
          <w:sz w:val="20"/>
        </w:rPr>
      </w:pPr>
      <w:r w:rsidRPr="003F7DC9">
        <w:rPr>
          <w:color w:val="0B0B0B"/>
          <w:sz w:val="20"/>
        </w:rPr>
        <w:t>PULIZIA E SANIFICAZIONE IN</w:t>
      </w:r>
      <w:r w:rsidRPr="003F7DC9">
        <w:rPr>
          <w:color w:val="0B0B0B"/>
          <w:spacing w:val="6"/>
          <w:sz w:val="20"/>
        </w:rPr>
        <w:t xml:space="preserve"> </w:t>
      </w:r>
      <w:r w:rsidRPr="003F7DC9">
        <w:rPr>
          <w:color w:val="0B0B0B"/>
          <w:sz w:val="20"/>
        </w:rPr>
        <w:t>AZIENDA</w:t>
      </w:r>
    </w:p>
    <w:p w14:paraId="21C8E79D" w14:textId="77777777" w:rsidR="004C1BFC" w:rsidRPr="003F7DC9" w:rsidRDefault="004C1BFC" w:rsidP="00673CDE">
      <w:pPr>
        <w:pStyle w:val="Corpotesto"/>
        <w:spacing w:before="11"/>
        <w:ind w:left="284"/>
        <w:rPr>
          <w:sz w:val="26"/>
        </w:rPr>
      </w:pPr>
    </w:p>
    <w:p w14:paraId="336A4608" w14:textId="7ADA27E8" w:rsidR="004C1BFC" w:rsidRPr="003F7DC9" w:rsidRDefault="00D9217B" w:rsidP="00673CDE">
      <w:pPr>
        <w:pStyle w:val="Corpotesto"/>
        <w:tabs>
          <w:tab w:val="left" w:pos="1855"/>
        </w:tabs>
        <w:spacing w:line="280" w:lineRule="auto"/>
        <w:ind w:left="284" w:right="1618"/>
      </w:pPr>
      <w:r w:rsidRPr="003F7DC9">
        <w:rPr>
          <w:strike/>
          <w:color w:val="0B0B0B"/>
          <w:spacing w:val="-52"/>
          <w:w w:val="102"/>
        </w:rPr>
        <w:t xml:space="preserve"> </w:t>
      </w:r>
      <w:r w:rsidRPr="003F7DC9">
        <w:rPr>
          <w:strike/>
          <w:color w:val="0B0B0B"/>
        </w:rPr>
        <w:t></w:t>
      </w:r>
      <w:r w:rsidRPr="003F7DC9">
        <w:rPr>
          <w:color w:val="0B0B0B"/>
        </w:rPr>
        <w:tab/>
        <w:t>l’azienda assicura la pulizia giornaliera e la sanificazione periodica dei locali, degli ambienti, delle postazioni di lavoro e delle aree comuni e di</w:t>
      </w:r>
      <w:r w:rsidRPr="003F7DC9">
        <w:rPr>
          <w:color w:val="0B0B0B"/>
          <w:spacing w:val="9"/>
        </w:rPr>
        <w:t xml:space="preserve"> </w:t>
      </w:r>
      <w:r w:rsidRPr="003F7DC9">
        <w:rPr>
          <w:color w:val="0B0B0B"/>
        </w:rPr>
        <w:t>svago</w:t>
      </w:r>
    </w:p>
    <w:p w14:paraId="0F0D6C23" w14:textId="77777777" w:rsidR="004C1BFC" w:rsidRPr="003F7DC9" w:rsidRDefault="004C1BFC" w:rsidP="00673CDE">
      <w:pPr>
        <w:pStyle w:val="Corpotesto"/>
        <w:spacing w:before="5"/>
        <w:ind w:left="284"/>
        <w:rPr>
          <w:sz w:val="23"/>
        </w:rPr>
      </w:pPr>
    </w:p>
    <w:p w14:paraId="10FA3C48" w14:textId="1E39E6CB" w:rsidR="004C1BFC" w:rsidRPr="003F7DC9" w:rsidRDefault="00D9217B" w:rsidP="00673CDE">
      <w:pPr>
        <w:pStyle w:val="Paragrafoelenco"/>
        <w:numPr>
          <w:ilvl w:val="1"/>
          <w:numId w:val="63"/>
        </w:numPr>
        <w:tabs>
          <w:tab w:val="left" w:pos="1856"/>
        </w:tabs>
        <w:spacing w:line="280" w:lineRule="auto"/>
        <w:ind w:left="284" w:right="1258" w:firstLine="0"/>
        <w:rPr>
          <w:sz w:val="20"/>
        </w:rPr>
      </w:pPr>
      <w:r w:rsidRPr="003F7DC9">
        <w:rPr>
          <w:color w:val="0B0B0B"/>
          <w:sz w:val="20"/>
        </w:rPr>
        <w:t>nel caso di presenza di una persona con COVID-19 all’interno dei locali aziendali, si procede alla pulizia e sanificazione dei suddetti secondo le disposizioni della circolare n. 5443 del 22 febbraio 2020 del Ministero della Salute nonché alla loro</w:t>
      </w:r>
      <w:r w:rsidRPr="003F7DC9">
        <w:rPr>
          <w:color w:val="0B0B0B"/>
          <w:spacing w:val="15"/>
          <w:sz w:val="20"/>
        </w:rPr>
        <w:t xml:space="preserve"> </w:t>
      </w:r>
      <w:r w:rsidRPr="003F7DC9">
        <w:rPr>
          <w:color w:val="0B0B0B"/>
          <w:sz w:val="20"/>
        </w:rPr>
        <w:t>ventilazione</w:t>
      </w:r>
    </w:p>
    <w:p w14:paraId="6AE74728" w14:textId="2E57C8CC" w:rsidR="004C1BFC" w:rsidRPr="003F7DC9" w:rsidRDefault="00D9217B" w:rsidP="00673CDE">
      <w:pPr>
        <w:pStyle w:val="Paragrafoelenco"/>
        <w:numPr>
          <w:ilvl w:val="1"/>
          <w:numId w:val="63"/>
        </w:numPr>
        <w:tabs>
          <w:tab w:val="left" w:pos="1856"/>
        </w:tabs>
        <w:spacing w:before="2" w:line="280" w:lineRule="auto"/>
        <w:ind w:left="284" w:right="1266" w:firstLine="0"/>
        <w:rPr>
          <w:sz w:val="20"/>
        </w:rPr>
      </w:pPr>
      <w:r w:rsidRPr="003F7DC9">
        <w:rPr>
          <w:color w:val="0B0B0B"/>
          <w:sz w:val="20"/>
        </w:rPr>
        <w:t>occorre garantire la pulizia a fine turno e la sanificazione periodica di tastiere, schermi touch, mouse con adeguati detergenti, sia negli uffici, sia nei reparti</w:t>
      </w:r>
      <w:r w:rsidRPr="003F7DC9">
        <w:rPr>
          <w:color w:val="0B0B0B"/>
          <w:spacing w:val="27"/>
          <w:sz w:val="20"/>
        </w:rPr>
        <w:t xml:space="preserve"> </w:t>
      </w:r>
      <w:r w:rsidRPr="003F7DC9">
        <w:rPr>
          <w:color w:val="0B0B0B"/>
          <w:sz w:val="20"/>
        </w:rPr>
        <w:t>produttivi</w:t>
      </w:r>
    </w:p>
    <w:p w14:paraId="45A1C1CB" w14:textId="77777777" w:rsidR="004C1BFC" w:rsidRPr="003F7DC9" w:rsidRDefault="004C1BFC" w:rsidP="00673CDE">
      <w:pPr>
        <w:pStyle w:val="Corpotesto"/>
        <w:spacing w:before="6"/>
        <w:ind w:left="284"/>
        <w:rPr>
          <w:sz w:val="23"/>
        </w:rPr>
      </w:pPr>
    </w:p>
    <w:p w14:paraId="699450C0" w14:textId="78BF05C9" w:rsidR="004C1BFC" w:rsidRPr="003F7DC9" w:rsidRDefault="00D9217B" w:rsidP="00673CDE">
      <w:pPr>
        <w:pStyle w:val="Paragrafoelenco"/>
        <w:numPr>
          <w:ilvl w:val="1"/>
          <w:numId w:val="63"/>
        </w:numPr>
        <w:tabs>
          <w:tab w:val="left" w:pos="1913"/>
        </w:tabs>
        <w:spacing w:line="280" w:lineRule="auto"/>
        <w:ind w:left="284" w:right="1262" w:firstLine="0"/>
        <w:rPr>
          <w:sz w:val="20"/>
        </w:rPr>
      </w:pPr>
      <w:r w:rsidRPr="003F7DC9">
        <w:rPr>
          <w:color w:val="0B0B0B"/>
          <w:sz w:val="20"/>
        </w:rPr>
        <w:t>l’azienda in ottemperanza alle indicazioni del Ministero della Salute secondo le modalità ritenute più opportune, può organizzare interventi particolari/periodici di pulizia ricorrendo agli ammortizzatori sociali (anche in</w:t>
      </w:r>
      <w:r w:rsidRPr="003F7DC9">
        <w:rPr>
          <w:color w:val="0B0B0B"/>
          <w:spacing w:val="2"/>
          <w:sz w:val="20"/>
        </w:rPr>
        <w:t xml:space="preserve"> </w:t>
      </w:r>
      <w:r w:rsidRPr="003F7DC9">
        <w:rPr>
          <w:color w:val="0B0B0B"/>
          <w:sz w:val="20"/>
        </w:rPr>
        <w:t>deroga)</w:t>
      </w:r>
    </w:p>
    <w:p w14:paraId="79EAC4F1" w14:textId="77777777" w:rsidR="004C1BFC" w:rsidRPr="003F7DC9" w:rsidRDefault="004C1BFC" w:rsidP="00673CDE">
      <w:pPr>
        <w:pStyle w:val="Corpotesto"/>
        <w:spacing w:before="6"/>
        <w:ind w:left="284"/>
        <w:rPr>
          <w:sz w:val="23"/>
        </w:rPr>
      </w:pPr>
    </w:p>
    <w:p w14:paraId="3E9240AB" w14:textId="6CD6525B" w:rsidR="004C1BFC" w:rsidRPr="003F7DC9" w:rsidRDefault="00D9217B" w:rsidP="00673CDE">
      <w:pPr>
        <w:pStyle w:val="Paragrafoelenco"/>
        <w:numPr>
          <w:ilvl w:val="1"/>
          <w:numId w:val="63"/>
        </w:numPr>
        <w:tabs>
          <w:tab w:val="left" w:pos="1913"/>
        </w:tabs>
        <w:spacing w:line="280" w:lineRule="auto"/>
        <w:ind w:left="284" w:right="1262" w:firstLine="0"/>
        <w:rPr>
          <w:sz w:val="20"/>
        </w:rPr>
      </w:pPr>
      <w:r w:rsidRPr="003F7DC9">
        <w:rPr>
          <w:color w:val="0B0B0B"/>
          <w:sz w:val="20"/>
        </w:rPr>
        <w:t xml:space="preserve">nelle aree geografiche a maggiore endemia o nelle aziende in cui si sono registrati casi </w:t>
      </w:r>
      <w:proofErr w:type="gramStart"/>
      <w:r w:rsidRPr="003F7DC9">
        <w:rPr>
          <w:color w:val="0B0B0B"/>
          <w:sz w:val="20"/>
        </w:rPr>
        <w:t>sospetti  di</w:t>
      </w:r>
      <w:proofErr w:type="gramEnd"/>
      <w:r w:rsidRPr="003F7DC9">
        <w:rPr>
          <w:color w:val="0B0B0B"/>
          <w:sz w:val="20"/>
        </w:rPr>
        <w:t xml:space="preserve"> COVID-19, in aggiunta alle normali attività di pulizia, è necessario prevedere, alla riapertura, una sanificazione straordinaria degli ambienti, delle postazioni di lavoro e delle aree comuni, ai sensi della circolare 5443 del 22 febbraio</w:t>
      </w:r>
      <w:r w:rsidRPr="003F7DC9">
        <w:rPr>
          <w:color w:val="0B0B0B"/>
          <w:spacing w:val="8"/>
          <w:sz w:val="20"/>
        </w:rPr>
        <w:t xml:space="preserve"> </w:t>
      </w:r>
      <w:r w:rsidRPr="003F7DC9">
        <w:rPr>
          <w:color w:val="0B0B0B"/>
          <w:sz w:val="20"/>
        </w:rPr>
        <w:t>2020.</w:t>
      </w:r>
    </w:p>
    <w:p w14:paraId="0BC7C85A" w14:textId="77777777" w:rsidR="004C1BFC" w:rsidRPr="003F7DC9" w:rsidRDefault="004C1BFC" w:rsidP="00673CDE">
      <w:pPr>
        <w:spacing w:line="280" w:lineRule="auto"/>
        <w:ind w:left="284"/>
        <w:jc w:val="both"/>
        <w:rPr>
          <w:sz w:val="20"/>
        </w:rPr>
        <w:sectPr w:rsidR="004C1BFC" w:rsidRPr="003F7DC9">
          <w:pgSz w:w="11900" w:h="16840"/>
          <w:pgMar w:top="1600" w:right="440" w:bottom="280" w:left="460" w:header="720" w:footer="720" w:gutter="0"/>
          <w:cols w:space="720"/>
        </w:sectPr>
      </w:pPr>
    </w:p>
    <w:p w14:paraId="0A5DCB36" w14:textId="77777777" w:rsidR="004C1BFC" w:rsidRPr="003F7DC9" w:rsidRDefault="004C1BFC" w:rsidP="00673CDE">
      <w:pPr>
        <w:pStyle w:val="Corpotesto"/>
        <w:ind w:left="284"/>
      </w:pPr>
    </w:p>
    <w:p w14:paraId="4B499807" w14:textId="77777777" w:rsidR="004C1BFC" w:rsidRPr="003F7DC9" w:rsidRDefault="004C1BFC" w:rsidP="00673CDE">
      <w:pPr>
        <w:pStyle w:val="Corpotesto"/>
        <w:spacing w:before="7"/>
        <w:ind w:left="284"/>
        <w:rPr>
          <w:sz w:val="21"/>
        </w:rPr>
      </w:pPr>
    </w:p>
    <w:p w14:paraId="615A3456" w14:textId="77777777" w:rsidR="004C1BFC" w:rsidRPr="003F7DC9" w:rsidRDefault="00D9217B" w:rsidP="00673CDE">
      <w:pPr>
        <w:pStyle w:val="Paragrafoelenco"/>
        <w:numPr>
          <w:ilvl w:val="0"/>
          <w:numId w:val="63"/>
        </w:numPr>
        <w:tabs>
          <w:tab w:val="left" w:pos="1414"/>
        </w:tabs>
        <w:ind w:left="284" w:firstLine="0"/>
        <w:jc w:val="left"/>
        <w:rPr>
          <w:sz w:val="20"/>
        </w:rPr>
      </w:pPr>
      <w:r w:rsidRPr="003F7DC9">
        <w:rPr>
          <w:color w:val="0B0B0B"/>
          <w:sz w:val="20"/>
        </w:rPr>
        <w:t>PRECAUZIONI IGIENICHE</w:t>
      </w:r>
      <w:r w:rsidRPr="003F7DC9">
        <w:rPr>
          <w:color w:val="0B0B0B"/>
          <w:spacing w:val="3"/>
          <w:sz w:val="20"/>
        </w:rPr>
        <w:t xml:space="preserve"> </w:t>
      </w:r>
      <w:r w:rsidRPr="003F7DC9">
        <w:rPr>
          <w:color w:val="0B0B0B"/>
          <w:sz w:val="20"/>
        </w:rPr>
        <w:t>PERSONALI</w:t>
      </w:r>
    </w:p>
    <w:p w14:paraId="5C96A161" w14:textId="77777777" w:rsidR="004C1BFC" w:rsidRPr="003F7DC9" w:rsidRDefault="004C1BFC" w:rsidP="00673CDE">
      <w:pPr>
        <w:pStyle w:val="Corpotesto"/>
        <w:spacing w:before="1"/>
        <w:ind w:left="284"/>
        <w:rPr>
          <w:sz w:val="27"/>
        </w:rPr>
      </w:pPr>
    </w:p>
    <w:p w14:paraId="19B9F3C9" w14:textId="534DDB64" w:rsidR="004C1BFC" w:rsidRPr="003F7DC9" w:rsidRDefault="00D9217B" w:rsidP="00673CDE">
      <w:pPr>
        <w:pStyle w:val="Paragrafoelenco"/>
        <w:numPr>
          <w:ilvl w:val="1"/>
          <w:numId w:val="63"/>
        </w:numPr>
        <w:tabs>
          <w:tab w:val="left" w:pos="1856"/>
        </w:tabs>
        <w:spacing w:line="278" w:lineRule="auto"/>
        <w:ind w:left="284" w:right="1265" w:firstLine="0"/>
        <w:rPr>
          <w:sz w:val="20"/>
        </w:rPr>
      </w:pPr>
      <w:r w:rsidRPr="003F7DC9">
        <w:rPr>
          <w:color w:val="0B0B0B"/>
          <w:sz w:val="20"/>
        </w:rPr>
        <w:t>è obbligatorio che le persone presenti in azienda adottino tutte le precauzioni igieniche, in particolare per le</w:t>
      </w:r>
      <w:r w:rsidRPr="003F7DC9">
        <w:rPr>
          <w:color w:val="0B0B0B"/>
          <w:spacing w:val="1"/>
          <w:sz w:val="20"/>
        </w:rPr>
        <w:t xml:space="preserve"> </w:t>
      </w:r>
      <w:r w:rsidRPr="003F7DC9">
        <w:rPr>
          <w:color w:val="0B0B0B"/>
          <w:sz w:val="20"/>
        </w:rPr>
        <w:t>mani</w:t>
      </w:r>
    </w:p>
    <w:p w14:paraId="0DCA2EEE" w14:textId="77777777" w:rsidR="004C1BFC" w:rsidRPr="003F7DC9" w:rsidRDefault="004C1BFC" w:rsidP="00673CDE">
      <w:pPr>
        <w:pStyle w:val="Corpotesto"/>
        <w:spacing w:before="10"/>
        <w:ind w:left="284"/>
        <w:rPr>
          <w:sz w:val="23"/>
        </w:rPr>
      </w:pPr>
    </w:p>
    <w:p w14:paraId="207709D3" w14:textId="6CE67067" w:rsidR="004C1BFC" w:rsidRPr="003F7DC9" w:rsidRDefault="00D9217B" w:rsidP="00673CDE">
      <w:pPr>
        <w:pStyle w:val="Paragrafoelenco"/>
        <w:numPr>
          <w:ilvl w:val="1"/>
          <w:numId w:val="63"/>
        </w:numPr>
        <w:tabs>
          <w:tab w:val="left" w:pos="1855"/>
          <w:tab w:val="left" w:pos="1856"/>
        </w:tabs>
        <w:spacing w:before="1"/>
        <w:ind w:left="284" w:firstLine="0"/>
        <w:jc w:val="left"/>
        <w:rPr>
          <w:sz w:val="20"/>
        </w:rPr>
      </w:pPr>
      <w:r w:rsidRPr="003F7DC9">
        <w:rPr>
          <w:color w:val="0B0B0B"/>
          <w:sz w:val="20"/>
        </w:rPr>
        <w:t>l’azienda</w:t>
      </w:r>
      <w:r w:rsidRPr="003F7DC9">
        <w:rPr>
          <w:color w:val="0B0B0B"/>
          <w:spacing w:val="7"/>
          <w:sz w:val="20"/>
        </w:rPr>
        <w:t xml:space="preserve"> </w:t>
      </w:r>
      <w:r w:rsidRPr="003F7DC9">
        <w:rPr>
          <w:color w:val="0B0B0B"/>
          <w:sz w:val="20"/>
        </w:rPr>
        <w:t>mette</w:t>
      </w:r>
      <w:r w:rsidRPr="003F7DC9">
        <w:rPr>
          <w:color w:val="0B0B0B"/>
          <w:spacing w:val="11"/>
          <w:sz w:val="20"/>
        </w:rPr>
        <w:t xml:space="preserve"> </w:t>
      </w:r>
      <w:r w:rsidRPr="003F7DC9">
        <w:rPr>
          <w:color w:val="0B0B0B"/>
          <w:sz w:val="20"/>
        </w:rPr>
        <w:t>a</w:t>
      </w:r>
      <w:r w:rsidRPr="003F7DC9">
        <w:rPr>
          <w:color w:val="0B0B0B"/>
          <w:spacing w:val="8"/>
          <w:sz w:val="20"/>
        </w:rPr>
        <w:t xml:space="preserve"> </w:t>
      </w:r>
      <w:r w:rsidRPr="003F7DC9">
        <w:rPr>
          <w:color w:val="0B0B0B"/>
          <w:sz w:val="20"/>
        </w:rPr>
        <w:t>disposizione</w:t>
      </w:r>
      <w:r w:rsidRPr="003F7DC9">
        <w:rPr>
          <w:color w:val="0B0B0B"/>
          <w:spacing w:val="10"/>
          <w:sz w:val="20"/>
        </w:rPr>
        <w:t xml:space="preserve"> </w:t>
      </w:r>
      <w:r w:rsidRPr="003F7DC9">
        <w:rPr>
          <w:color w:val="0B0B0B"/>
          <w:sz w:val="20"/>
        </w:rPr>
        <w:t>idonei</w:t>
      </w:r>
      <w:r w:rsidRPr="003F7DC9">
        <w:rPr>
          <w:color w:val="0B0B0B"/>
          <w:spacing w:val="10"/>
          <w:sz w:val="20"/>
        </w:rPr>
        <w:t xml:space="preserve"> </w:t>
      </w:r>
      <w:r w:rsidRPr="003F7DC9">
        <w:rPr>
          <w:color w:val="0B0B0B"/>
          <w:sz w:val="20"/>
        </w:rPr>
        <w:t>mezzi</w:t>
      </w:r>
      <w:r w:rsidRPr="003F7DC9">
        <w:rPr>
          <w:color w:val="0B0B0B"/>
          <w:spacing w:val="11"/>
          <w:sz w:val="20"/>
        </w:rPr>
        <w:t xml:space="preserve"> </w:t>
      </w:r>
      <w:r w:rsidRPr="003F7DC9">
        <w:rPr>
          <w:color w:val="0B0B0B"/>
          <w:sz w:val="20"/>
        </w:rPr>
        <w:t>detergenti</w:t>
      </w:r>
      <w:r w:rsidRPr="003F7DC9">
        <w:rPr>
          <w:color w:val="0B0B0B"/>
          <w:spacing w:val="10"/>
          <w:sz w:val="20"/>
        </w:rPr>
        <w:t xml:space="preserve"> </w:t>
      </w:r>
      <w:r w:rsidRPr="003F7DC9">
        <w:rPr>
          <w:color w:val="0B0B0B"/>
          <w:sz w:val="20"/>
        </w:rPr>
        <w:t>per</w:t>
      </w:r>
      <w:r w:rsidRPr="003F7DC9">
        <w:rPr>
          <w:color w:val="0B0B0B"/>
          <w:spacing w:val="9"/>
          <w:sz w:val="20"/>
        </w:rPr>
        <w:t xml:space="preserve"> </w:t>
      </w:r>
      <w:r w:rsidRPr="003F7DC9">
        <w:rPr>
          <w:color w:val="0B0B0B"/>
          <w:sz w:val="20"/>
        </w:rPr>
        <w:t>le</w:t>
      </w:r>
      <w:r w:rsidRPr="003F7DC9">
        <w:rPr>
          <w:color w:val="0B0B0B"/>
          <w:spacing w:val="10"/>
          <w:sz w:val="20"/>
        </w:rPr>
        <w:t xml:space="preserve"> </w:t>
      </w:r>
      <w:r w:rsidRPr="003F7DC9">
        <w:rPr>
          <w:color w:val="0B0B0B"/>
          <w:sz w:val="20"/>
        </w:rPr>
        <w:t>mani</w:t>
      </w:r>
    </w:p>
    <w:p w14:paraId="11C0A152" w14:textId="77777777" w:rsidR="004C1BFC" w:rsidRPr="003F7DC9" w:rsidRDefault="004C1BFC" w:rsidP="00673CDE">
      <w:pPr>
        <w:pStyle w:val="Corpotesto"/>
        <w:spacing w:before="9"/>
        <w:ind w:left="284"/>
        <w:rPr>
          <w:sz w:val="26"/>
        </w:rPr>
      </w:pPr>
    </w:p>
    <w:p w14:paraId="25F98D13" w14:textId="5F7320E4" w:rsidR="004C1BFC" w:rsidRPr="003F7DC9" w:rsidRDefault="00D9217B" w:rsidP="00673CDE">
      <w:pPr>
        <w:pStyle w:val="Paragrafoelenco"/>
        <w:numPr>
          <w:ilvl w:val="1"/>
          <w:numId w:val="63"/>
        </w:numPr>
        <w:tabs>
          <w:tab w:val="left" w:pos="1855"/>
          <w:tab w:val="left" w:pos="1856"/>
        </w:tabs>
        <w:spacing w:before="1"/>
        <w:ind w:left="284" w:firstLine="0"/>
        <w:jc w:val="left"/>
        <w:rPr>
          <w:sz w:val="20"/>
        </w:rPr>
      </w:pPr>
      <w:r w:rsidRPr="003F7DC9">
        <w:rPr>
          <w:color w:val="0B0B0B"/>
          <w:sz w:val="20"/>
        </w:rPr>
        <w:t>è</w:t>
      </w:r>
      <w:r w:rsidRPr="003F7DC9">
        <w:rPr>
          <w:color w:val="0B0B0B"/>
          <w:spacing w:val="8"/>
          <w:sz w:val="20"/>
        </w:rPr>
        <w:t xml:space="preserve"> </w:t>
      </w:r>
      <w:r w:rsidRPr="003F7DC9">
        <w:rPr>
          <w:color w:val="0B0B0B"/>
          <w:sz w:val="20"/>
        </w:rPr>
        <w:t>raccomandata</w:t>
      </w:r>
      <w:r w:rsidRPr="003F7DC9">
        <w:rPr>
          <w:color w:val="0B0B0B"/>
          <w:spacing w:val="7"/>
          <w:sz w:val="20"/>
        </w:rPr>
        <w:t xml:space="preserve"> </w:t>
      </w:r>
      <w:r w:rsidRPr="003F7DC9">
        <w:rPr>
          <w:color w:val="0B0B0B"/>
          <w:sz w:val="20"/>
        </w:rPr>
        <w:t>la</w:t>
      </w:r>
      <w:r w:rsidRPr="003F7DC9">
        <w:rPr>
          <w:color w:val="0B0B0B"/>
          <w:spacing w:val="8"/>
          <w:sz w:val="20"/>
        </w:rPr>
        <w:t xml:space="preserve"> </w:t>
      </w:r>
      <w:r w:rsidRPr="003F7DC9">
        <w:rPr>
          <w:color w:val="0B0B0B"/>
          <w:sz w:val="20"/>
        </w:rPr>
        <w:t>frequente</w:t>
      </w:r>
      <w:r w:rsidRPr="003F7DC9">
        <w:rPr>
          <w:color w:val="0B0B0B"/>
          <w:spacing w:val="7"/>
          <w:sz w:val="20"/>
        </w:rPr>
        <w:t xml:space="preserve"> </w:t>
      </w:r>
      <w:r w:rsidRPr="003F7DC9">
        <w:rPr>
          <w:color w:val="0B0B0B"/>
          <w:sz w:val="20"/>
        </w:rPr>
        <w:t>pulizia</w:t>
      </w:r>
      <w:r w:rsidRPr="003F7DC9">
        <w:rPr>
          <w:color w:val="0B0B0B"/>
          <w:spacing w:val="9"/>
          <w:sz w:val="20"/>
        </w:rPr>
        <w:t xml:space="preserve"> </w:t>
      </w:r>
      <w:r w:rsidRPr="003F7DC9">
        <w:rPr>
          <w:color w:val="0B0B0B"/>
          <w:sz w:val="20"/>
        </w:rPr>
        <w:t>delle</w:t>
      </w:r>
      <w:r w:rsidRPr="003F7DC9">
        <w:rPr>
          <w:color w:val="0B0B0B"/>
          <w:spacing w:val="7"/>
          <w:sz w:val="20"/>
        </w:rPr>
        <w:t xml:space="preserve"> </w:t>
      </w:r>
      <w:r w:rsidRPr="003F7DC9">
        <w:rPr>
          <w:color w:val="0B0B0B"/>
          <w:sz w:val="20"/>
        </w:rPr>
        <w:t>mani</w:t>
      </w:r>
      <w:r w:rsidRPr="003F7DC9">
        <w:rPr>
          <w:color w:val="0B0B0B"/>
          <w:spacing w:val="8"/>
          <w:sz w:val="20"/>
        </w:rPr>
        <w:t xml:space="preserve"> </w:t>
      </w:r>
      <w:r w:rsidRPr="003F7DC9">
        <w:rPr>
          <w:color w:val="0B0B0B"/>
          <w:sz w:val="20"/>
        </w:rPr>
        <w:t>con</w:t>
      </w:r>
      <w:r w:rsidRPr="003F7DC9">
        <w:rPr>
          <w:color w:val="0B0B0B"/>
          <w:spacing w:val="8"/>
          <w:sz w:val="20"/>
        </w:rPr>
        <w:t xml:space="preserve"> </w:t>
      </w:r>
      <w:r w:rsidRPr="003F7DC9">
        <w:rPr>
          <w:color w:val="0B0B0B"/>
          <w:sz w:val="20"/>
        </w:rPr>
        <w:t>acqua</w:t>
      </w:r>
      <w:r w:rsidRPr="003F7DC9">
        <w:rPr>
          <w:color w:val="0B0B0B"/>
          <w:spacing w:val="10"/>
          <w:sz w:val="20"/>
        </w:rPr>
        <w:t xml:space="preserve"> </w:t>
      </w:r>
      <w:r w:rsidRPr="003F7DC9">
        <w:rPr>
          <w:color w:val="0B0B0B"/>
          <w:sz w:val="20"/>
        </w:rPr>
        <w:t>e</w:t>
      </w:r>
      <w:r w:rsidRPr="003F7DC9">
        <w:rPr>
          <w:color w:val="0B0B0B"/>
          <w:spacing w:val="8"/>
          <w:sz w:val="20"/>
        </w:rPr>
        <w:t xml:space="preserve"> </w:t>
      </w:r>
      <w:r w:rsidRPr="003F7DC9">
        <w:rPr>
          <w:color w:val="0B0B0B"/>
          <w:sz w:val="20"/>
        </w:rPr>
        <w:t>sapone</w:t>
      </w:r>
    </w:p>
    <w:p w14:paraId="71A5D3E9" w14:textId="77777777" w:rsidR="004C1BFC" w:rsidRPr="003F7DC9" w:rsidRDefault="004C1BFC" w:rsidP="00673CDE">
      <w:pPr>
        <w:pStyle w:val="Corpotesto"/>
        <w:ind w:left="284"/>
        <w:rPr>
          <w:sz w:val="24"/>
        </w:rPr>
      </w:pPr>
    </w:p>
    <w:p w14:paraId="01BF92D3" w14:textId="77777777" w:rsidR="004C1BFC" w:rsidRPr="003F7DC9" w:rsidRDefault="00D9217B" w:rsidP="00673CDE">
      <w:pPr>
        <w:pStyle w:val="Paragrafoelenco"/>
        <w:numPr>
          <w:ilvl w:val="1"/>
          <w:numId w:val="63"/>
        </w:numPr>
        <w:tabs>
          <w:tab w:val="left" w:pos="1856"/>
        </w:tabs>
        <w:spacing w:line="278" w:lineRule="auto"/>
        <w:ind w:left="284" w:right="1263" w:firstLine="0"/>
        <w:rPr>
          <w:sz w:val="20"/>
        </w:rPr>
      </w:pPr>
      <w:r w:rsidRPr="003F7DC9">
        <w:rPr>
          <w:color w:val="0B0B0B"/>
          <w:sz w:val="20"/>
        </w:rPr>
        <w:t>I detergenti per le mani di cui sopra devono essere accessibili a tutti i lavoratori anche grazie a specifici dispenser collocati in punti facilmente</w:t>
      </w:r>
      <w:r w:rsidRPr="003F7DC9">
        <w:rPr>
          <w:color w:val="0B0B0B"/>
          <w:spacing w:val="14"/>
          <w:sz w:val="20"/>
        </w:rPr>
        <w:t xml:space="preserve"> </w:t>
      </w:r>
      <w:r w:rsidRPr="003F7DC9">
        <w:rPr>
          <w:color w:val="0B0B0B"/>
          <w:sz w:val="20"/>
        </w:rPr>
        <w:t>individuabili.</w:t>
      </w:r>
    </w:p>
    <w:p w14:paraId="2D7061D3" w14:textId="77777777" w:rsidR="004C1BFC" w:rsidRPr="003F7DC9" w:rsidRDefault="00D9217B" w:rsidP="00673CDE">
      <w:pPr>
        <w:pStyle w:val="Paragrafoelenco"/>
        <w:numPr>
          <w:ilvl w:val="0"/>
          <w:numId w:val="63"/>
        </w:numPr>
        <w:tabs>
          <w:tab w:val="left" w:pos="1415"/>
        </w:tabs>
        <w:spacing w:before="4"/>
        <w:ind w:left="284" w:firstLine="0"/>
        <w:jc w:val="left"/>
        <w:rPr>
          <w:sz w:val="20"/>
        </w:rPr>
      </w:pPr>
      <w:r w:rsidRPr="003F7DC9">
        <w:rPr>
          <w:color w:val="0B0B0B"/>
          <w:sz w:val="20"/>
        </w:rPr>
        <w:t>DISPOSITIVI DI PROTEZIONE</w:t>
      </w:r>
      <w:r w:rsidRPr="003F7DC9">
        <w:rPr>
          <w:color w:val="0B0B0B"/>
          <w:spacing w:val="1"/>
          <w:sz w:val="20"/>
        </w:rPr>
        <w:t xml:space="preserve"> </w:t>
      </w:r>
      <w:r w:rsidRPr="003F7DC9">
        <w:rPr>
          <w:color w:val="0B0B0B"/>
          <w:sz w:val="20"/>
        </w:rPr>
        <w:t>INDIVIDUALE</w:t>
      </w:r>
    </w:p>
    <w:p w14:paraId="4B65A5D5" w14:textId="77777777" w:rsidR="004C1BFC" w:rsidRPr="003F7DC9" w:rsidRDefault="004C1BFC" w:rsidP="00673CDE">
      <w:pPr>
        <w:pStyle w:val="Corpotesto"/>
        <w:spacing w:before="1"/>
        <w:ind w:left="284"/>
        <w:rPr>
          <w:sz w:val="27"/>
        </w:rPr>
      </w:pPr>
    </w:p>
    <w:p w14:paraId="1597C67B" w14:textId="77777777" w:rsidR="004C1BFC" w:rsidRPr="003F7DC9" w:rsidRDefault="00D9217B" w:rsidP="00673CDE">
      <w:pPr>
        <w:pStyle w:val="Paragrafoelenco"/>
        <w:numPr>
          <w:ilvl w:val="1"/>
          <w:numId w:val="63"/>
        </w:numPr>
        <w:tabs>
          <w:tab w:val="left" w:pos="1856"/>
        </w:tabs>
        <w:spacing w:line="280" w:lineRule="auto"/>
        <w:ind w:left="284" w:right="1258" w:firstLine="0"/>
        <w:rPr>
          <w:sz w:val="20"/>
        </w:rPr>
      </w:pPr>
      <w:r w:rsidRPr="003F7DC9">
        <w:rPr>
          <w:color w:val="0B0B0B"/>
          <w:sz w:val="20"/>
        </w:rPr>
        <w:t>l’adozione delle misure di igiene e dei dispositivi di protezione individuale indicati nel presente Protocollo di Regolamentazione è fondamentale e, vista l’attuale situazione di emergenza, è evidentemente legata alla disponibilità in commercio. Per questi</w:t>
      </w:r>
      <w:r w:rsidRPr="003F7DC9">
        <w:rPr>
          <w:color w:val="0B0B0B"/>
          <w:spacing w:val="26"/>
          <w:sz w:val="20"/>
        </w:rPr>
        <w:t xml:space="preserve"> </w:t>
      </w:r>
      <w:r w:rsidRPr="003F7DC9">
        <w:rPr>
          <w:color w:val="0B0B0B"/>
          <w:sz w:val="20"/>
        </w:rPr>
        <w:t>motivi:</w:t>
      </w:r>
    </w:p>
    <w:p w14:paraId="7AA617F3" w14:textId="77777777" w:rsidR="004C1BFC" w:rsidRPr="003F7DC9" w:rsidRDefault="004C1BFC" w:rsidP="00673CDE">
      <w:pPr>
        <w:pStyle w:val="Corpotesto"/>
        <w:spacing w:before="6"/>
        <w:ind w:left="284"/>
        <w:rPr>
          <w:sz w:val="23"/>
        </w:rPr>
      </w:pPr>
    </w:p>
    <w:p w14:paraId="50F1B91E" w14:textId="77777777" w:rsidR="004C1BFC" w:rsidRPr="003F7DC9" w:rsidRDefault="00D9217B" w:rsidP="00673CDE">
      <w:pPr>
        <w:pStyle w:val="Paragrafoelenco"/>
        <w:numPr>
          <w:ilvl w:val="0"/>
          <w:numId w:val="61"/>
        </w:numPr>
        <w:tabs>
          <w:tab w:val="left" w:pos="2451"/>
        </w:tabs>
        <w:ind w:left="284" w:firstLine="0"/>
        <w:rPr>
          <w:sz w:val="20"/>
        </w:rPr>
      </w:pPr>
      <w:r w:rsidRPr="003F7DC9">
        <w:rPr>
          <w:color w:val="0B0B0B"/>
          <w:sz w:val="20"/>
        </w:rPr>
        <w:t>le mascherine dovranno essere utilizzate in conformità a quanto previsto dalle</w:t>
      </w:r>
      <w:r w:rsidRPr="003F7DC9">
        <w:rPr>
          <w:color w:val="0B0B0B"/>
          <w:spacing w:val="-7"/>
          <w:sz w:val="20"/>
        </w:rPr>
        <w:t xml:space="preserve"> </w:t>
      </w:r>
      <w:r w:rsidRPr="003F7DC9">
        <w:rPr>
          <w:color w:val="0B0B0B"/>
          <w:sz w:val="20"/>
        </w:rPr>
        <w:t>indicazioni</w:t>
      </w:r>
    </w:p>
    <w:p w14:paraId="645786D8" w14:textId="5EC1C63C" w:rsidR="004C1BFC" w:rsidRPr="003F7DC9" w:rsidRDefault="00D9217B" w:rsidP="00673CDE">
      <w:pPr>
        <w:pStyle w:val="Corpotesto"/>
        <w:spacing w:before="40"/>
        <w:ind w:left="284"/>
      </w:pPr>
      <w:r w:rsidRPr="003F7DC9">
        <w:rPr>
          <w:color w:val="0B0B0B"/>
        </w:rPr>
        <w:t>dell’Organizzazione mondiale della sanità.</w:t>
      </w:r>
    </w:p>
    <w:p w14:paraId="0CDCE93C" w14:textId="77777777" w:rsidR="004C1BFC" w:rsidRPr="003F7DC9" w:rsidRDefault="004C1BFC" w:rsidP="00673CDE">
      <w:pPr>
        <w:pStyle w:val="Corpotesto"/>
        <w:spacing w:before="1"/>
        <w:ind w:left="284"/>
        <w:rPr>
          <w:sz w:val="27"/>
        </w:rPr>
      </w:pPr>
    </w:p>
    <w:p w14:paraId="11EC5155" w14:textId="4ADECBDB" w:rsidR="004C1BFC" w:rsidRPr="003F7DC9" w:rsidRDefault="00D9217B" w:rsidP="00673CDE">
      <w:pPr>
        <w:pStyle w:val="Paragrafoelenco"/>
        <w:numPr>
          <w:ilvl w:val="0"/>
          <w:numId w:val="61"/>
        </w:numPr>
        <w:tabs>
          <w:tab w:val="left" w:pos="2469"/>
        </w:tabs>
        <w:spacing w:before="1" w:line="280" w:lineRule="auto"/>
        <w:ind w:left="284" w:right="1264" w:firstLine="0"/>
        <w:rPr>
          <w:sz w:val="20"/>
        </w:rPr>
      </w:pPr>
      <w:r w:rsidRPr="003F7DC9">
        <w:rPr>
          <w:color w:val="0B0B0B"/>
          <w:sz w:val="20"/>
        </w:rPr>
        <w:t>data la situazione di emergenza, in caso di difficoltà di approvvigionamento e alla sola finalità di evitare la diffusione del virus, potranno essere utilizzate mascherine la cui tipologia corrisponda alle indicazioni dall’autorità</w:t>
      </w:r>
      <w:r w:rsidRPr="003F7DC9">
        <w:rPr>
          <w:color w:val="0B0B0B"/>
          <w:spacing w:val="12"/>
          <w:sz w:val="20"/>
        </w:rPr>
        <w:t xml:space="preserve"> </w:t>
      </w:r>
      <w:r w:rsidRPr="003F7DC9">
        <w:rPr>
          <w:color w:val="0B0B0B"/>
          <w:sz w:val="20"/>
        </w:rPr>
        <w:t>sanitaria</w:t>
      </w:r>
    </w:p>
    <w:p w14:paraId="31F8D5A3" w14:textId="77777777" w:rsidR="004C1BFC" w:rsidRPr="003F7DC9" w:rsidRDefault="004C1BFC" w:rsidP="00673CDE">
      <w:pPr>
        <w:pStyle w:val="Corpotesto"/>
        <w:spacing w:before="10"/>
        <w:ind w:left="284"/>
        <w:rPr>
          <w:sz w:val="23"/>
        </w:rPr>
      </w:pPr>
    </w:p>
    <w:p w14:paraId="3228AB0D" w14:textId="603F6527" w:rsidR="004C1BFC" w:rsidRPr="003F7DC9" w:rsidRDefault="00D9217B" w:rsidP="00673CDE">
      <w:pPr>
        <w:pStyle w:val="Paragrafoelenco"/>
        <w:numPr>
          <w:ilvl w:val="0"/>
          <w:numId w:val="61"/>
        </w:numPr>
        <w:tabs>
          <w:tab w:val="left" w:pos="2469"/>
        </w:tabs>
        <w:spacing w:line="280" w:lineRule="auto"/>
        <w:ind w:left="284" w:right="1265" w:firstLine="0"/>
        <w:rPr>
          <w:sz w:val="20"/>
        </w:rPr>
      </w:pPr>
      <w:r w:rsidRPr="003F7DC9">
        <w:rPr>
          <w:color w:val="0B0B0B"/>
          <w:sz w:val="20"/>
        </w:rPr>
        <w:t>è favorita la preparazione da parte dell’azienda del liquido detergente secondo le indicazioni    dell’OMS (</w:t>
      </w:r>
      <w:hyperlink r:id="rId8">
        <w:r w:rsidRPr="003F7DC9">
          <w:rPr>
            <w:color w:val="0B0B0B"/>
            <w:sz w:val="20"/>
            <w:u w:val="single" w:color="0B0B0B"/>
          </w:rPr>
          <w:t>https://www.who.int/g</w:t>
        </w:r>
      </w:hyperlink>
      <w:r w:rsidRPr="003F7DC9">
        <w:rPr>
          <w:color w:val="0B0B0B"/>
          <w:sz w:val="20"/>
          <w:u w:val="single" w:color="0B0B0B"/>
        </w:rPr>
        <w:t>psc/5may</w:t>
      </w:r>
      <w:hyperlink r:id="rId9">
        <w:r w:rsidRPr="003F7DC9">
          <w:rPr>
            <w:color w:val="0B0B0B"/>
            <w:sz w:val="20"/>
            <w:u w:val="single" w:color="0B0B0B"/>
          </w:rPr>
          <w:t>/Guide_to_Local_Production.pdf</w:t>
        </w:r>
        <w:r w:rsidRPr="003F7DC9">
          <w:rPr>
            <w:color w:val="0B0B0B"/>
            <w:sz w:val="20"/>
          </w:rPr>
          <w:t>)</w:t>
        </w:r>
      </w:hyperlink>
    </w:p>
    <w:p w14:paraId="5D36ED95" w14:textId="77777777" w:rsidR="004C1BFC" w:rsidRPr="003F7DC9" w:rsidRDefault="004C1BFC" w:rsidP="00673CDE">
      <w:pPr>
        <w:pStyle w:val="Corpotesto"/>
        <w:spacing w:before="8"/>
        <w:ind w:left="284"/>
        <w:rPr>
          <w:sz w:val="14"/>
        </w:rPr>
      </w:pPr>
    </w:p>
    <w:p w14:paraId="1F45617F" w14:textId="7B1865C7" w:rsidR="004C1BFC" w:rsidRPr="003F7DC9" w:rsidRDefault="00D9217B" w:rsidP="00673CDE">
      <w:pPr>
        <w:pStyle w:val="Paragrafoelenco"/>
        <w:numPr>
          <w:ilvl w:val="1"/>
          <w:numId w:val="63"/>
        </w:numPr>
        <w:tabs>
          <w:tab w:val="left" w:pos="1856"/>
        </w:tabs>
        <w:spacing w:before="105" w:line="280" w:lineRule="auto"/>
        <w:ind w:left="284" w:right="1258" w:firstLine="0"/>
        <w:rPr>
          <w:sz w:val="20"/>
        </w:rPr>
      </w:pPr>
      <w:r w:rsidRPr="003F7DC9">
        <w:rPr>
          <w:color w:val="0B0B0B"/>
          <w:sz w:val="20"/>
        </w:rPr>
        <w:t>qualora il lavoro imponga di lavorare a distanza interpersonale minore di un metro e non siano possibili altre soluzioni organizzative è comunque necessario l’uso delle mascherine, e altri dispositivi di protezione (guanti, occhiali, tute, cuffie, camici, ecc…) conformi alle disposizioni delle autorità scientifiche e</w:t>
      </w:r>
      <w:r w:rsidRPr="003F7DC9">
        <w:rPr>
          <w:color w:val="0B0B0B"/>
          <w:spacing w:val="5"/>
          <w:sz w:val="20"/>
        </w:rPr>
        <w:t xml:space="preserve"> </w:t>
      </w:r>
      <w:r w:rsidRPr="003F7DC9">
        <w:rPr>
          <w:color w:val="0B0B0B"/>
          <w:sz w:val="20"/>
        </w:rPr>
        <w:t>sanitarie.</w:t>
      </w:r>
    </w:p>
    <w:p w14:paraId="43B9FBFC" w14:textId="77777777" w:rsidR="004C1BFC" w:rsidRPr="003F7DC9" w:rsidRDefault="004C1BFC" w:rsidP="00673CDE">
      <w:pPr>
        <w:pStyle w:val="Corpotesto"/>
        <w:spacing w:before="7"/>
        <w:ind w:left="284"/>
        <w:rPr>
          <w:sz w:val="23"/>
        </w:rPr>
      </w:pPr>
    </w:p>
    <w:p w14:paraId="5104CAE3" w14:textId="7205709C" w:rsidR="004C1BFC" w:rsidRPr="003F7DC9" w:rsidRDefault="00D9217B" w:rsidP="00673CDE">
      <w:pPr>
        <w:pStyle w:val="Paragrafoelenco"/>
        <w:numPr>
          <w:ilvl w:val="1"/>
          <w:numId w:val="63"/>
        </w:numPr>
        <w:tabs>
          <w:tab w:val="left" w:pos="1856"/>
        </w:tabs>
        <w:spacing w:line="280" w:lineRule="auto"/>
        <w:ind w:left="284" w:right="1265" w:firstLine="0"/>
        <w:rPr>
          <w:sz w:val="20"/>
        </w:rPr>
      </w:pPr>
      <w:r w:rsidRPr="003F7DC9">
        <w:rPr>
          <w:color w:val="0B0B0B"/>
          <w:sz w:val="20"/>
        </w:rPr>
        <w:t xml:space="preserve">nella declinazione delle misure del Protocollo all’interno dei luoghi di lavoro sulla base del complesso dei rischi valutati e, a partire dalla mappatura delle diverse attività dell’azienda, si adotteranno i DPI idonei. </w:t>
      </w:r>
      <w:proofErr w:type="gramStart"/>
      <w:r w:rsidRPr="003F7DC9">
        <w:rPr>
          <w:color w:val="0B0B0B"/>
          <w:sz w:val="20"/>
        </w:rPr>
        <w:t>E’</w:t>
      </w:r>
      <w:proofErr w:type="gramEnd"/>
      <w:r w:rsidRPr="003F7DC9">
        <w:rPr>
          <w:color w:val="0B0B0B"/>
          <w:sz w:val="20"/>
        </w:rPr>
        <w:t xml:space="preserve"> previsto, per tutti i lavoratori che condividono spazi comuni, l’utilizzo di una mascherina chirurgica, come del resto normato dal DL n. 9 (art. 34) in combinato con il DL n. 18 (art 16 c.</w:t>
      </w:r>
      <w:r w:rsidRPr="003F7DC9">
        <w:rPr>
          <w:color w:val="0B0B0B"/>
          <w:spacing w:val="8"/>
          <w:sz w:val="20"/>
        </w:rPr>
        <w:t xml:space="preserve"> </w:t>
      </w:r>
      <w:r w:rsidRPr="003F7DC9">
        <w:rPr>
          <w:color w:val="0B0B0B"/>
          <w:sz w:val="20"/>
        </w:rPr>
        <w:t>1)</w:t>
      </w:r>
    </w:p>
    <w:p w14:paraId="3FE84639" w14:textId="77777777" w:rsidR="004C1BFC" w:rsidRPr="003F7DC9" w:rsidRDefault="004C1BFC" w:rsidP="00673CDE">
      <w:pPr>
        <w:pStyle w:val="Corpotesto"/>
        <w:spacing w:before="11"/>
        <w:ind w:left="284"/>
        <w:rPr>
          <w:sz w:val="23"/>
        </w:rPr>
      </w:pPr>
    </w:p>
    <w:p w14:paraId="4CDAD7CA" w14:textId="77777777" w:rsidR="004C1BFC" w:rsidRPr="003F7DC9" w:rsidRDefault="00D9217B" w:rsidP="00673CDE">
      <w:pPr>
        <w:pStyle w:val="Paragrafoelenco"/>
        <w:numPr>
          <w:ilvl w:val="0"/>
          <w:numId w:val="60"/>
        </w:numPr>
        <w:tabs>
          <w:tab w:val="left" w:pos="1459"/>
        </w:tabs>
        <w:ind w:left="284" w:firstLine="0"/>
        <w:rPr>
          <w:sz w:val="20"/>
        </w:rPr>
      </w:pPr>
      <w:r w:rsidRPr="003F7DC9">
        <w:rPr>
          <w:color w:val="0B0B0B"/>
          <w:sz w:val="20"/>
        </w:rPr>
        <w:t>GESTIONE SPAZI COMUNI (MENSA, SPOGLIATOI, AREE FUMATORI,</w:t>
      </w:r>
      <w:r w:rsidRPr="003F7DC9">
        <w:rPr>
          <w:color w:val="0B0B0B"/>
          <w:spacing w:val="32"/>
          <w:sz w:val="20"/>
        </w:rPr>
        <w:t xml:space="preserve"> </w:t>
      </w:r>
      <w:r w:rsidRPr="003F7DC9">
        <w:rPr>
          <w:color w:val="0B0B0B"/>
          <w:sz w:val="20"/>
        </w:rPr>
        <w:t>DISTRIBUTORI DI</w:t>
      </w:r>
    </w:p>
    <w:p w14:paraId="02954D7C" w14:textId="77777777" w:rsidR="004C1BFC" w:rsidRPr="003F7DC9" w:rsidRDefault="00D9217B" w:rsidP="00673CDE">
      <w:pPr>
        <w:pStyle w:val="Corpotesto"/>
        <w:spacing w:before="40"/>
        <w:ind w:left="284"/>
      </w:pPr>
      <w:r w:rsidRPr="003F7DC9">
        <w:rPr>
          <w:color w:val="0B0B0B"/>
        </w:rPr>
        <w:t>BEVANDE E/O SNACK…)</w:t>
      </w:r>
    </w:p>
    <w:p w14:paraId="34CA2D25" w14:textId="77777777" w:rsidR="004C1BFC" w:rsidRPr="003F7DC9" w:rsidRDefault="004C1BFC" w:rsidP="00673CDE">
      <w:pPr>
        <w:pStyle w:val="Corpotesto"/>
        <w:spacing w:before="11"/>
        <w:ind w:left="284"/>
        <w:rPr>
          <w:sz w:val="26"/>
        </w:rPr>
      </w:pPr>
    </w:p>
    <w:p w14:paraId="4B32A688" w14:textId="77777777" w:rsidR="004C1BFC" w:rsidRPr="003F7DC9" w:rsidRDefault="00D9217B" w:rsidP="00673CDE">
      <w:pPr>
        <w:pStyle w:val="Paragrafoelenco"/>
        <w:numPr>
          <w:ilvl w:val="1"/>
          <w:numId w:val="60"/>
        </w:numPr>
        <w:tabs>
          <w:tab w:val="left" w:pos="306"/>
          <w:tab w:val="left" w:pos="307"/>
        </w:tabs>
        <w:ind w:left="284" w:right="1261" w:firstLine="0"/>
        <w:jc w:val="right"/>
        <w:rPr>
          <w:sz w:val="20"/>
        </w:rPr>
      </w:pPr>
      <w:r w:rsidRPr="003F7DC9">
        <w:rPr>
          <w:color w:val="0B0B0B"/>
          <w:sz w:val="20"/>
        </w:rPr>
        <w:t>l’accesso</w:t>
      </w:r>
      <w:r w:rsidRPr="003F7DC9">
        <w:rPr>
          <w:color w:val="0B0B0B"/>
          <w:spacing w:val="37"/>
          <w:sz w:val="20"/>
        </w:rPr>
        <w:t xml:space="preserve"> </w:t>
      </w:r>
      <w:r w:rsidRPr="003F7DC9">
        <w:rPr>
          <w:color w:val="0B0B0B"/>
          <w:sz w:val="20"/>
        </w:rPr>
        <w:t>agli</w:t>
      </w:r>
      <w:r w:rsidRPr="003F7DC9">
        <w:rPr>
          <w:color w:val="0B0B0B"/>
          <w:spacing w:val="38"/>
          <w:sz w:val="20"/>
        </w:rPr>
        <w:t xml:space="preserve"> </w:t>
      </w:r>
      <w:r w:rsidRPr="003F7DC9">
        <w:rPr>
          <w:color w:val="0B0B0B"/>
          <w:sz w:val="20"/>
        </w:rPr>
        <w:t>spazi</w:t>
      </w:r>
      <w:r w:rsidRPr="003F7DC9">
        <w:rPr>
          <w:color w:val="0B0B0B"/>
          <w:spacing w:val="37"/>
          <w:sz w:val="20"/>
        </w:rPr>
        <w:t xml:space="preserve"> </w:t>
      </w:r>
      <w:r w:rsidRPr="003F7DC9">
        <w:rPr>
          <w:color w:val="0B0B0B"/>
          <w:sz w:val="20"/>
        </w:rPr>
        <w:t>comuni,</w:t>
      </w:r>
      <w:r w:rsidRPr="003F7DC9">
        <w:rPr>
          <w:color w:val="0B0B0B"/>
          <w:spacing w:val="38"/>
          <w:sz w:val="20"/>
        </w:rPr>
        <w:t xml:space="preserve"> </w:t>
      </w:r>
      <w:r w:rsidRPr="003F7DC9">
        <w:rPr>
          <w:color w:val="0B0B0B"/>
          <w:sz w:val="20"/>
        </w:rPr>
        <w:t>comprese</w:t>
      </w:r>
      <w:r w:rsidRPr="003F7DC9">
        <w:rPr>
          <w:color w:val="0B0B0B"/>
          <w:spacing w:val="37"/>
          <w:sz w:val="20"/>
        </w:rPr>
        <w:t xml:space="preserve"> </w:t>
      </w:r>
      <w:r w:rsidRPr="003F7DC9">
        <w:rPr>
          <w:color w:val="0B0B0B"/>
          <w:sz w:val="20"/>
        </w:rPr>
        <w:t>le</w:t>
      </w:r>
      <w:r w:rsidRPr="003F7DC9">
        <w:rPr>
          <w:color w:val="0B0B0B"/>
          <w:spacing w:val="38"/>
          <w:sz w:val="20"/>
        </w:rPr>
        <w:t xml:space="preserve"> </w:t>
      </w:r>
      <w:r w:rsidRPr="003F7DC9">
        <w:rPr>
          <w:color w:val="0B0B0B"/>
          <w:sz w:val="20"/>
        </w:rPr>
        <w:t>mense</w:t>
      </w:r>
      <w:r w:rsidRPr="003F7DC9">
        <w:rPr>
          <w:color w:val="0B0B0B"/>
          <w:spacing w:val="37"/>
          <w:sz w:val="20"/>
        </w:rPr>
        <w:t xml:space="preserve"> </w:t>
      </w:r>
      <w:r w:rsidRPr="003F7DC9">
        <w:rPr>
          <w:color w:val="0B0B0B"/>
          <w:sz w:val="20"/>
        </w:rPr>
        <w:t>aziendali,</w:t>
      </w:r>
      <w:r w:rsidRPr="003F7DC9">
        <w:rPr>
          <w:color w:val="0B0B0B"/>
          <w:spacing w:val="38"/>
          <w:sz w:val="20"/>
        </w:rPr>
        <w:t xml:space="preserve"> </w:t>
      </w:r>
      <w:r w:rsidRPr="003F7DC9">
        <w:rPr>
          <w:color w:val="0B0B0B"/>
          <w:sz w:val="20"/>
        </w:rPr>
        <w:t>le</w:t>
      </w:r>
      <w:r w:rsidRPr="003F7DC9">
        <w:rPr>
          <w:color w:val="0B0B0B"/>
          <w:spacing w:val="37"/>
          <w:sz w:val="20"/>
        </w:rPr>
        <w:t xml:space="preserve"> </w:t>
      </w:r>
      <w:r w:rsidRPr="003F7DC9">
        <w:rPr>
          <w:color w:val="0B0B0B"/>
          <w:sz w:val="20"/>
        </w:rPr>
        <w:t>aree</w:t>
      </w:r>
      <w:r w:rsidRPr="003F7DC9">
        <w:rPr>
          <w:color w:val="0B0B0B"/>
          <w:spacing w:val="37"/>
          <w:sz w:val="20"/>
        </w:rPr>
        <w:t xml:space="preserve"> </w:t>
      </w:r>
      <w:r w:rsidRPr="003F7DC9">
        <w:rPr>
          <w:color w:val="0B0B0B"/>
          <w:sz w:val="20"/>
        </w:rPr>
        <w:t>fumatori</w:t>
      </w:r>
      <w:r w:rsidRPr="003F7DC9">
        <w:rPr>
          <w:color w:val="0B0B0B"/>
          <w:spacing w:val="37"/>
          <w:sz w:val="20"/>
        </w:rPr>
        <w:t xml:space="preserve"> </w:t>
      </w:r>
      <w:r w:rsidRPr="003F7DC9">
        <w:rPr>
          <w:color w:val="0B0B0B"/>
          <w:sz w:val="20"/>
        </w:rPr>
        <w:t>e</w:t>
      </w:r>
      <w:r w:rsidRPr="003F7DC9">
        <w:rPr>
          <w:color w:val="0B0B0B"/>
          <w:spacing w:val="37"/>
          <w:sz w:val="20"/>
        </w:rPr>
        <w:t xml:space="preserve"> </w:t>
      </w:r>
      <w:r w:rsidRPr="003F7DC9">
        <w:rPr>
          <w:color w:val="0B0B0B"/>
          <w:sz w:val="20"/>
        </w:rPr>
        <w:t>gli</w:t>
      </w:r>
      <w:r w:rsidRPr="003F7DC9">
        <w:rPr>
          <w:color w:val="0B0B0B"/>
          <w:spacing w:val="37"/>
          <w:sz w:val="20"/>
        </w:rPr>
        <w:t xml:space="preserve"> </w:t>
      </w:r>
      <w:r w:rsidRPr="003F7DC9">
        <w:rPr>
          <w:color w:val="0B0B0B"/>
          <w:sz w:val="20"/>
        </w:rPr>
        <w:t>spogliatoi</w:t>
      </w:r>
      <w:r w:rsidRPr="003F7DC9">
        <w:rPr>
          <w:color w:val="0B0B0B"/>
          <w:spacing w:val="38"/>
          <w:sz w:val="20"/>
        </w:rPr>
        <w:t xml:space="preserve"> </w:t>
      </w:r>
      <w:r w:rsidRPr="003F7DC9">
        <w:rPr>
          <w:color w:val="0B0B0B"/>
          <w:sz w:val="20"/>
        </w:rPr>
        <w:t>è</w:t>
      </w:r>
    </w:p>
    <w:p w14:paraId="712B81D3" w14:textId="77777777" w:rsidR="004C1BFC" w:rsidRPr="003F7DC9" w:rsidRDefault="00D9217B" w:rsidP="00673CDE">
      <w:pPr>
        <w:pStyle w:val="Corpotesto"/>
        <w:spacing w:before="41"/>
        <w:ind w:left="284" w:right="1260"/>
        <w:jc w:val="right"/>
      </w:pPr>
      <w:r w:rsidRPr="003F7DC9">
        <w:rPr>
          <w:color w:val="0B0B0B"/>
        </w:rPr>
        <w:t>contingentato,</w:t>
      </w:r>
      <w:r w:rsidRPr="003F7DC9">
        <w:rPr>
          <w:color w:val="0B0B0B"/>
          <w:spacing w:val="24"/>
        </w:rPr>
        <w:t xml:space="preserve"> </w:t>
      </w:r>
      <w:r w:rsidRPr="003F7DC9">
        <w:rPr>
          <w:color w:val="0B0B0B"/>
        </w:rPr>
        <w:t>con</w:t>
      </w:r>
      <w:r w:rsidRPr="003F7DC9">
        <w:rPr>
          <w:color w:val="0B0B0B"/>
          <w:spacing w:val="25"/>
        </w:rPr>
        <w:t xml:space="preserve"> </w:t>
      </w:r>
      <w:r w:rsidRPr="003F7DC9">
        <w:rPr>
          <w:color w:val="0B0B0B"/>
        </w:rPr>
        <w:t>la</w:t>
      </w:r>
      <w:r w:rsidRPr="003F7DC9">
        <w:rPr>
          <w:color w:val="0B0B0B"/>
          <w:spacing w:val="25"/>
        </w:rPr>
        <w:t xml:space="preserve"> </w:t>
      </w:r>
      <w:r w:rsidRPr="003F7DC9">
        <w:rPr>
          <w:color w:val="0B0B0B"/>
        </w:rPr>
        <w:t>previsione</w:t>
      </w:r>
      <w:r w:rsidRPr="003F7DC9">
        <w:rPr>
          <w:color w:val="0B0B0B"/>
          <w:spacing w:val="25"/>
        </w:rPr>
        <w:t xml:space="preserve"> </w:t>
      </w:r>
      <w:r w:rsidRPr="003F7DC9">
        <w:rPr>
          <w:color w:val="0B0B0B"/>
        </w:rPr>
        <w:t>di</w:t>
      </w:r>
      <w:r w:rsidRPr="003F7DC9">
        <w:rPr>
          <w:color w:val="0B0B0B"/>
          <w:spacing w:val="25"/>
        </w:rPr>
        <w:t xml:space="preserve"> </w:t>
      </w:r>
      <w:r w:rsidRPr="003F7DC9">
        <w:rPr>
          <w:color w:val="0B0B0B"/>
        </w:rPr>
        <w:t>una</w:t>
      </w:r>
      <w:r w:rsidRPr="003F7DC9">
        <w:rPr>
          <w:color w:val="0B0B0B"/>
          <w:spacing w:val="24"/>
        </w:rPr>
        <w:t xml:space="preserve"> </w:t>
      </w:r>
      <w:r w:rsidRPr="003F7DC9">
        <w:rPr>
          <w:color w:val="0B0B0B"/>
        </w:rPr>
        <w:t>ventilazione</w:t>
      </w:r>
      <w:r w:rsidRPr="003F7DC9">
        <w:rPr>
          <w:color w:val="0B0B0B"/>
          <w:spacing w:val="25"/>
        </w:rPr>
        <w:t xml:space="preserve"> </w:t>
      </w:r>
      <w:r w:rsidRPr="003F7DC9">
        <w:rPr>
          <w:color w:val="0B0B0B"/>
        </w:rPr>
        <w:t>continua</w:t>
      </w:r>
      <w:r w:rsidRPr="003F7DC9">
        <w:rPr>
          <w:color w:val="0B0B0B"/>
          <w:spacing w:val="25"/>
        </w:rPr>
        <w:t xml:space="preserve"> </w:t>
      </w:r>
      <w:r w:rsidRPr="003F7DC9">
        <w:rPr>
          <w:color w:val="0B0B0B"/>
        </w:rPr>
        <w:t>dei</w:t>
      </w:r>
      <w:r w:rsidRPr="003F7DC9">
        <w:rPr>
          <w:color w:val="0B0B0B"/>
          <w:spacing w:val="25"/>
        </w:rPr>
        <w:t xml:space="preserve"> </w:t>
      </w:r>
      <w:r w:rsidRPr="003F7DC9">
        <w:rPr>
          <w:color w:val="0B0B0B"/>
        </w:rPr>
        <w:t>locali,</w:t>
      </w:r>
      <w:r w:rsidRPr="003F7DC9">
        <w:rPr>
          <w:color w:val="0B0B0B"/>
          <w:spacing w:val="25"/>
        </w:rPr>
        <w:t xml:space="preserve"> </w:t>
      </w:r>
      <w:r w:rsidRPr="003F7DC9">
        <w:rPr>
          <w:color w:val="0B0B0B"/>
        </w:rPr>
        <w:t>di</w:t>
      </w:r>
      <w:r w:rsidRPr="003F7DC9">
        <w:rPr>
          <w:color w:val="0B0B0B"/>
          <w:spacing w:val="22"/>
        </w:rPr>
        <w:t xml:space="preserve"> </w:t>
      </w:r>
      <w:r w:rsidRPr="003F7DC9">
        <w:rPr>
          <w:color w:val="0B0B0B"/>
        </w:rPr>
        <w:t>un</w:t>
      </w:r>
      <w:r w:rsidRPr="003F7DC9">
        <w:rPr>
          <w:color w:val="0B0B0B"/>
          <w:spacing w:val="25"/>
        </w:rPr>
        <w:t xml:space="preserve"> </w:t>
      </w:r>
      <w:r w:rsidRPr="003F7DC9">
        <w:rPr>
          <w:color w:val="0B0B0B"/>
        </w:rPr>
        <w:t>tempo</w:t>
      </w:r>
      <w:r w:rsidRPr="003F7DC9">
        <w:rPr>
          <w:color w:val="0B0B0B"/>
          <w:spacing w:val="25"/>
        </w:rPr>
        <w:t xml:space="preserve"> </w:t>
      </w:r>
      <w:r w:rsidRPr="003F7DC9">
        <w:rPr>
          <w:color w:val="0B0B0B"/>
        </w:rPr>
        <w:t>ridotto</w:t>
      </w:r>
      <w:r w:rsidRPr="003F7DC9">
        <w:rPr>
          <w:color w:val="0B0B0B"/>
          <w:spacing w:val="25"/>
        </w:rPr>
        <w:t xml:space="preserve"> </w:t>
      </w:r>
      <w:r w:rsidRPr="003F7DC9">
        <w:rPr>
          <w:color w:val="0B0B0B"/>
        </w:rPr>
        <w:t>di</w:t>
      </w:r>
    </w:p>
    <w:p w14:paraId="2D20745D" w14:textId="77777777" w:rsidR="004C1BFC" w:rsidRPr="003F7DC9" w:rsidRDefault="004C1BFC" w:rsidP="00673CDE">
      <w:pPr>
        <w:ind w:left="284"/>
        <w:jc w:val="right"/>
        <w:sectPr w:rsidR="004C1BFC" w:rsidRPr="003F7DC9">
          <w:pgSz w:w="11900" w:h="16840"/>
          <w:pgMar w:top="1600" w:right="440" w:bottom="280" w:left="460" w:header="720" w:footer="720" w:gutter="0"/>
          <w:cols w:space="720"/>
        </w:sectPr>
      </w:pPr>
    </w:p>
    <w:p w14:paraId="511CDF3D" w14:textId="77777777" w:rsidR="004C1BFC" w:rsidRPr="003F7DC9" w:rsidRDefault="004C1BFC" w:rsidP="00673CDE">
      <w:pPr>
        <w:pStyle w:val="Corpotesto"/>
        <w:spacing w:before="9"/>
        <w:ind w:left="284"/>
        <w:rPr>
          <w:sz w:val="13"/>
        </w:rPr>
      </w:pPr>
    </w:p>
    <w:p w14:paraId="5BACFDA0" w14:textId="77777777" w:rsidR="004C1BFC" w:rsidRPr="003F7DC9" w:rsidRDefault="00D9217B" w:rsidP="00673CDE">
      <w:pPr>
        <w:pStyle w:val="Corpotesto"/>
        <w:spacing w:before="96"/>
        <w:ind w:left="284"/>
      </w:pPr>
      <w:r w:rsidRPr="003F7DC9">
        <w:rPr>
          <w:color w:val="0B0B0B"/>
        </w:rPr>
        <w:t>sosta all’interno di tali spazi e con il mantenimento della distanza di sicurezza di 1 metro tra le</w:t>
      </w:r>
    </w:p>
    <w:p w14:paraId="168AD47F" w14:textId="77777777" w:rsidR="004C1BFC" w:rsidRPr="003F7DC9" w:rsidRDefault="00D9217B" w:rsidP="00673CDE">
      <w:pPr>
        <w:pStyle w:val="Corpotesto"/>
        <w:spacing w:before="39"/>
        <w:ind w:left="284"/>
      </w:pPr>
      <w:r w:rsidRPr="003F7DC9">
        <w:rPr>
          <w:color w:val="0B0B0B"/>
        </w:rPr>
        <w:t>persone che li occupano.</w:t>
      </w:r>
    </w:p>
    <w:p w14:paraId="6706B8CB" w14:textId="77777777" w:rsidR="004C1BFC" w:rsidRPr="003F7DC9" w:rsidRDefault="004C1BFC" w:rsidP="00673CDE">
      <w:pPr>
        <w:pStyle w:val="Corpotesto"/>
        <w:ind w:left="284"/>
        <w:rPr>
          <w:sz w:val="27"/>
        </w:rPr>
      </w:pPr>
    </w:p>
    <w:p w14:paraId="07EC277B" w14:textId="77777777" w:rsidR="004C1BFC" w:rsidRPr="003F7DC9" w:rsidRDefault="00D9217B" w:rsidP="00673CDE">
      <w:pPr>
        <w:pStyle w:val="Paragrafoelenco"/>
        <w:numPr>
          <w:ilvl w:val="1"/>
          <w:numId w:val="60"/>
        </w:numPr>
        <w:tabs>
          <w:tab w:val="left" w:pos="1856"/>
        </w:tabs>
        <w:spacing w:line="280" w:lineRule="auto"/>
        <w:ind w:left="284" w:right="1260" w:firstLine="0"/>
        <w:rPr>
          <w:sz w:val="20"/>
        </w:rPr>
      </w:pPr>
      <w:r w:rsidRPr="003F7DC9">
        <w:rPr>
          <w:color w:val="0B0B0B"/>
          <w:sz w:val="20"/>
        </w:rPr>
        <w:t>occorre provvedere alla organizzazione degli spazi e alla sanificazione degli spogliatoi per lasciare nella disponibilità dei lavoratori luoghi per il deposito degli indumenti da lavoro e garantire loro idonee condizioni igieniche</w:t>
      </w:r>
      <w:r w:rsidRPr="003F7DC9">
        <w:rPr>
          <w:color w:val="0B0B0B"/>
          <w:spacing w:val="6"/>
          <w:sz w:val="20"/>
        </w:rPr>
        <w:t xml:space="preserve"> </w:t>
      </w:r>
      <w:r w:rsidRPr="003F7DC9">
        <w:rPr>
          <w:color w:val="0B0B0B"/>
          <w:sz w:val="20"/>
        </w:rPr>
        <w:t>sanitarie.</w:t>
      </w:r>
    </w:p>
    <w:p w14:paraId="09B34419" w14:textId="77777777" w:rsidR="004C1BFC" w:rsidRPr="003F7DC9" w:rsidRDefault="00D9217B" w:rsidP="00673CDE">
      <w:pPr>
        <w:pStyle w:val="Paragrafoelenco"/>
        <w:numPr>
          <w:ilvl w:val="1"/>
          <w:numId w:val="60"/>
        </w:numPr>
        <w:tabs>
          <w:tab w:val="left" w:pos="1913"/>
        </w:tabs>
        <w:spacing w:before="1" w:line="280" w:lineRule="auto"/>
        <w:ind w:left="284" w:right="1262" w:firstLine="0"/>
        <w:rPr>
          <w:sz w:val="20"/>
        </w:rPr>
      </w:pPr>
      <w:r w:rsidRPr="003F7DC9">
        <w:rPr>
          <w:color w:val="0B0B0B"/>
          <w:sz w:val="20"/>
        </w:rPr>
        <w:t xml:space="preserve">occorre garantire la sanificazione periodica e la pulizia giornaliera, con appositi detergenti </w:t>
      </w:r>
      <w:proofErr w:type="gramStart"/>
      <w:r w:rsidRPr="003F7DC9">
        <w:rPr>
          <w:color w:val="0B0B0B"/>
          <w:sz w:val="20"/>
        </w:rPr>
        <w:t>dei locali mensa</w:t>
      </w:r>
      <w:proofErr w:type="gramEnd"/>
      <w:r w:rsidRPr="003F7DC9">
        <w:rPr>
          <w:color w:val="0B0B0B"/>
          <w:sz w:val="20"/>
        </w:rPr>
        <w:t>, delle tastiere dei distributori di bevande e</w:t>
      </w:r>
      <w:r w:rsidRPr="003F7DC9">
        <w:rPr>
          <w:color w:val="0B0B0B"/>
          <w:spacing w:val="19"/>
          <w:sz w:val="20"/>
        </w:rPr>
        <w:t xml:space="preserve"> </w:t>
      </w:r>
      <w:r w:rsidRPr="003F7DC9">
        <w:rPr>
          <w:color w:val="0B0B0B"/>
          <w:sz w:val="20"/>
        </w:rPr>
        <w:t>snack.</w:t>
      </w:r>
    </w:p>
    <w:p w14:paraId="3D481F37" w14:textId="77777777" w:rsidR="004C1BFC" w:rsidRPr="003F7DC9" w:rsidRDefault="004C1BFC" w:rsidP="00673CDE">
      <w:pPr>
        <w:pStyle w:val="Corpotesto"/>
        <w:spacing w:before="6"/>
        <w:ind w:left="284"/>
        <w:rPr>
          <w:sz w:val="23"/>
        </w:rPr>
      </w:pPr>
    </w:p>
    <w:p w14:paraId="12E25A4C" w14:textId="77777777" w:rsidR="004C1BFC" w:rsidRPr="003F7DC9" w:rsidRDefault="00D9217B" w:rsidP="00673CDE">
      <w:pPr>
        <w:pStyle w:val="Paragrafoelenco"/>
        <w:numPr>
          <w:ilvl w:val="0"/>
          <w:numId w:val="59"/>
        </w:numPr>
        <w:tabs>
          <w:tab w:val="left" w:pos="1413"/>
        </w:tabs>
        <w:spacing w:line="280" w:lineRule="auto"/>
        <w:ind w:left="284" w:right="1263" w:firstLine="0"/>
        <w:rPr>
          <w:sz w:val="20"/>
        </w:rPr>
      </w:pPr>
      <w:r w:rsidRPr="003F7DC9">
        <w:rPr>
          <w:color w:val="0B0B0B"/>
          <w:sz w:val="20"/>
        </w:rPr>
        <w:t>ORGANIZZAZIONE AZIENDALE (TURNAZIONE, TRASFERTE E SMART WORK, RIMODULAZIONE DEI LIVELLI</w:t>
      </w:r>
      <w:r w:rsidRPr="003F7DC9">
        <w:rPr>
          <w:color w:val="0B0B0B"/>
          <w:spacing w:val="1"/>
          <w:sz w:val="20"/>
        </w:rPr>
        <w:t xml:space="preserve"> </w:t>
      </w:r>
      <w:r w:rsidRPr="003F7DC9">
        <w:rPr>
          <w:color w:val="0B0B0B"/>
          <w:sz w:val="20"/>
        </w:rPr>
        <w:t>PRODUTTIVI)</w:t>
      </w:r>
    </w:p>
    <w:p w14:paraId="10AEDCDF" w14:textId="77777777" w:rsidR="004C1BFC" w:rsidRPr="003F7DC9" w:rsidRDefault="004C1BFC" w:rsidP="00673CDE">
      <w:pPr>
        <w:pStyle w:val="Corpotesto"/>
        <w:spacing w:before="9"/>
        <w:ind w:left="284"/>
        <w:rPr>
          <w:sz w:val="23"/>
        </w:rPr>
      </w:pPr>
    </w:p>
    <w:p w14:paraId="1F5C0086" w14:textId="77777777" w:rsidR="004C1BFC" w:rsidRPr="003F7DC9" w:rsidRDefault="00D9217B" w:rsidP="00673CDE">
      <w:pPr>
        <w:pStyle w:val="Corpotesto"/>
        <w:spacing w:line="280" w:lineRule="auto"/>
        <w:ind w:left="284" w:right="1261"/>
        <w:jc w:val="both"/>
      </w:pPr>
      <w:r w:rsidRPr="003F7DC9">
        <w:rPr>
          <w:color w:val="0B0B0B"/>
        </w:rPr>
        <w:t>In riferimento al DPCM 11 marzo 2020, punto 7, limitatamente al periodo della emergenza dovuta al COVID-19, le imprese potranno, avendo a riferimento quanto previsto dai CCNL e favorendo così le intese con le rappresentanze sindacali aziendali:</w:t>
      </w:r>
    </w:p>
    <w:p w14:paraId="278CE049" w14:textId="77777777" w:rsidR="004C1BFC" w:rsidRPr="003F7DC9" w:rsidRDefault="004C1BFC" w:rsidP="00673CDE">
      <w:pPr>
        <w:pStyle w:val="Corpotesto"/>
        <w:spacing w:before="10"/>
        <w:ind w:left="284"/>
        <w:rPr>
          <w:sz w:val="23"/>
        </w:rPr>
      </w:pPr>
    </w:p>
    <w:p w14:paraId="62850E8F" w14:textId="55BE1179" w:rsidR="004C1BFC" w:rsidRPr="003F7DC9" w:rsidRDefault="00D9217B" w:rsidP="00673CDE">
      <w:pPr>
        <w:pStyle w:val="Paragrafoelenco"/>
        <w:numPr>
          <w:ilvl w:val="1"/>
          <w:numId w:val="59"/>
        </w:numPr>
        <w:tabs>
          <w:tab w:val="left" w:pos="1856"/>
        </w:tabs>
        <w:spacing w:line="278" w:lineRule="auto"/>
        <w:ind w:left="284" w:right="1265" w:firstLine="0"/>
        <w:rPr>
          <w:sz w:val="20"/>
        </w:rPr>
      </w:pPr>
      <w:r w:rsidRPr="003F7DC9">
        <w:rPr>
          <w:color w:val="0B0B0B"/>
          <w:sz w:val="20"/>
        </w:rPr>
        <w:t>disporre la chiusura di tutti i reparti diversi dalla produzione o, comunque, di quelli dei quali è possibile</w:t>
      </w:r>
      <w:r w:rsidRPr="003F7DC9">
        <w:rPr>
          <w:color w:val="0B0B0B"/>
          <w:spacing w:val="5"/>
          <w:sz w:val="20"/>
        </w:rPr>
        <w:t xml:space="preserve"> </w:t>
      </w:r>
      <w:r w:rsidRPr="003F7DC9">
        <w:rPr>
          <w:color w:val="0B0B0B"/>
          <w:sz w:val="20"/>
        </w:rPr>
        <w:t>il</w:t>
      </w:r>
      <w:r w:rsidRPr="003F7DC9">
        <w:rPr>
          <w:color w:val="0B0B0B"/>
          <w:spacing w:val="6"/>
          <w:sz w:val="20"/>
        </w:rPr>
        <w:t xml:space="preserve"> </w:t>
      </w:r>
      <w:r w:rsidRPr="003F7DC9">
        <w:rPr>
          <w:color w:val="0B0B0B"/>
          <w:sz w:val="20"/>
        </w:rPr>
        <w:t>funzionamento</w:t>
      </w:r>
      <w:r w:rsidRPr="003F7DC9">
        <w:rPr>
          <w:color w:val="0B0B0B"/>
          <w:spacing w:val="5"/>
          <w:sz w:val="20"/>
        </w:rPr>
        <w:t xml:space="preserve"> </w:t>
      </w:r>
      <w:r w:rsidRPr="003F7DC9">
        <w:rPr>
          <w:color w:val="0B0B0B"/>
          <w:sz w:val="20"/>
        </w:rPr>
        <w:t>mediante</w:t>
      </w:r>
      <w:r w:rsidRPr="003F7DC9">
        <w:rPr>
          <w:color w:val="0B0B0B"/>
          <w:spacing w:val="6"/>
          <w:sz w:val="20"/>
        </w:rPr>
        <w:t xml:space="preserve"> </w:t>
      </w:r>
      <w:r w:rsidRPr="003F7DC9">
        <w:rPr>
          <w:color w:val="0B0B0B"/>
          <w:sz w:val="20"/>
        </w:rPr>
        <w:t>il</w:t>
      </w:r>
      <w:r w:rsidRPr="003F7DC9">
        <w:rPr>
          <w:color w:val="0B0B0B"/>
          <w:spacing w:val="6"/>
          <w:sz w:val="20"/>
        </w:rPr>
        <w:t xml:space="preserve"> </w:t>
      </w:r>
      <w:r w:rsidRPr="003F7DC9">
        <w:rPr>
          <w:color w:val="0B0B0B"/>
          <w:sz w:val="20"/>
        </w:rPr>
        <w:t>ricorso</w:t>
      </w:r>
      <w:r w:rsidRPr="003F7DC9">
        <w:rPr>
          <w:color w:val="0B0B0B"/>
          <w:spacing w:val="5"/>
          <w:sz w:val="20"/>
        </w:rPr>
        <w:t xml:space="preserve"> </w:t>
      </w:r>
      <w:r w:rsidRPr="003F7DC9">
        <w:rPr>
          <w:color w:val="0B0B0B"/>
          <w:sz w:val="20"/>
        </w:rPr>
        <w:t>allo</w:t>
      </w:r>
      <w:r w:rsidRPr="003F7DC9">
        <w:rPr>
          <w:color w:val="0B0B0B"/>
          <w:spacing w:val="7"/>
          <w:sz w:val="20"/>
        </w:rPr>
        <w:t xml:space="preserve"> </w:t>
      </w:r>
      <w:r w:rsidRPr="003F7DC9">
        <w:rPr>
          <w:color w:val="0B0B0B"/>
          <w:sz w:val="20"/>
        </w:rPr>
        <w:t>smart</w:t>
      </w:r>
      <w:r w:rsidRPr="003F7DC9">
        <w:rPr>
          <w:color w:val="0B0B0B"/>
          <w:spacing w:val="6"/>
          <w:sz w:val="20"/>
        </w:rPr>
        <w:t xml:space="preserve"> </w:t>
      </w:r>
      <w:r w:rsidRPr="003F7DC9">
        <w:rPr>
          <w:color w:val="0B0B0B"/>
          <w:sz w:val="20"/>
        </w:rPr>
        <w:t>work,</w:t>
      </w:r>
      <w:r w:rsidRPr="003F7DC9">
        <w:rPr>
          <w:color w:val="0B0B0B"/>
          <w:spacing w:val="5"/>
          <w:sz w:val="20"/>
        </w:rPr>
        <w:t xml:space="preserve"> </w:t>
      </w:r>
      <w:r w:rsidRPr="003F7DC9">
        <w:rPr>
          <w:color w:val="0B0B0B"/>
          <w:sz w:val="20"/>
        </w:rPr>
        <w:t>o</w:t>
      </w:r>
      <w:r w:rsidRPr="003F7DC9">
        <w:rPr>
          <w:color w:val="0B0B0B"/>
          <w:spacing w:val="6"/>
          <w:sz w:val="20"/>
        </w:rPr>
        <w:t xml:space="preserve"> </w:t>
      </w:r>
      <w:r w:rsidRPr="003F7DC9">
        <w:rPr>
          <w:color w:val="0B0B0B"/>
          <w:sz w:val="20"/>
        </w:rPr>
        <w:t>comunque</w:t>
      </w:r>
      <w:r w:rsidRPr="003F7DC9">
        <w:rPr>
          <w:color w:val="0B0B0B"/>
          <w:spacing w:val="7"/>
          <w:sz w:val="20"/>
        </w:rPr>
        <w:t xml:space="preserve"> </w:t>
      </w:r>
      <w:r w:rsidRPr="003F7DC9">
        <w:rPr>
          <w:color w:val="0B0B0B"/>
          <w:sz w:val="20"/>
        </w:rPr>
        <w:t>a</w:t>
      </w:r>
      <w:r w:rsidRPr="003F7DC9">
        <w:rPr>
          <w:color w:val="0B0B0B"/>
          <w:spacing w:val="5"/>
          <w:sz w:val="20"/>
        </w:rPr>
        <w:t xml:space="preserve"> </w:t>
      </w:r>
      <w:r w:rsidRPr="003F7DC9">
        <w:rPr>
          <w:color w:val="0B0B0B"/>
          <w:sz w:val="20"/>
        </w:rPr>
        <w:t>distanza</w:t>
      </w:r>
    </w:p>
    <w:p w14:paraId="258C6D13" w14:textId="77777777" w:rsidR="004C1BFC" w:rsidRPr="003F7DC9" w:rsidRDefault="004C1BFC" w:rsidP="00673CDE">
      <w:pPr>
        <w:pStyle w:val="Corpotesto"/>
        <w:spacing w:before="11"/>
        <w:ind w:left="284"/>
        <w:rPr>
          <w:sz w:val="23"/>
        </w:rPr>
      </w:pPr>
    </w:p>
    <w:p w14:paraId="174145AD" w14:textId="77B13216" w:rsidR="004C1BFC" w:rsidRPr="003F7DC9" w:rsidRDefault="00D9217B" w:rsidP="00673CDE">
      <w:pPr>
        <w:pStyle w:val="Paragrafoelenco"/>
        <w:numPr>
          <w:ilvl w:val="1"/>
          <w:numId w:val="59"/>
        </w:numPr>
        <w:tabs>
          <w:tab w:val="left" w:pos="1855"/>
          <w:tab w:val="left" w:pos="1856"/>
        </w:tabs>
        <w:ind w:left="284" w:firstLine="0"/>
        <w:jc w:val="left"/>
        <w:rPr>
          <w:sz w:val="20"/>
        </w:rPr>
      </w:pPr>
      <w:r w:rsidRPr="003F7DC9">
        <w:rPr>
          <w:color w:val="0B0B0B"/>
          <w:sz w:val="20"/>
        </w:rPr>
        <w:t>Si può procedere ad una rimodulazione dei livelli</w:t>
      </w:r>
      <w:r w:rsidRPr="003F7DC9">
        <w:rPr>
          <w:color w:val="0B0B0B"/>
          <w:spacing w:val="11"/>
          <w:sz w:val="20"/>
        </w:rPr>
        <w:t xml:space="preserve"> </w:t>
      </w:r>
      <w:r w:rsidRPr="003F7DC9">
        <w:rPr>
          <w:color w:val="0B0B0B"/>
          <w:sz w:val="20"/>
        </w:rPr>
        <w:t>produttivi</w:t>
      </w:r>
    </w:p>
    <w:p w14:paraId="3E1AB42C" w14:textId="77777777" w:rsidR="004C1BFC" w:rsidRPr="003F7DC9" w:rsidRDefault="004C1BFC" w:rsidP="00673CDE">
      <w:pPr>
        <w:pStyle w:val="Corpotesto"/>
        <w:spacing w:before="10"/>
        <w:ind w:left="284"/>
        <w:rPr>
          <w:sz w:val="26"/>
        </w:rPr>
      </w:pPr>
    </w:p>
    <w:p w14:paraId="217EC9E9" w14:textId="77777777" w:rsidR="004C1BFC" w:rsidRPr="003F7DC9" w:rsidRDefault="00D9217B" w:rsidP="00673CDE">
      <w:pPr>
        <w:pStyle w:val="Paragrafoelenco"/>
        <w:numPr>
          <w:ilvl w:val="1"/>
          <w:numId w:val="59"/>
        </w:numPr>
        <w:tabs>
          <w:tab w:val="left" w:pos="1855"/>
          <w:tab w:val="left" w:pos="1856"/>
        </w:tabs>
        <w:ind w:left="284" w:firstLine="0"/>
        <w:jc w:val="left"/>
        <w:rPr>
          <w:sz w:val="20"/>
        </w:rPr>
      </w:pPr>
      <w:r w:rsidRPr="003F7DC9">
        <w:rPr>
          <w:color w:val="0B0B0B"/>
          <w:sz w:val="20"/>
        </w:rPr>
        <w:t>assicurare un piano di turnazione dei dipendenti dedicati alla produzione con l’obiettivo</w:t>
      </w:r>
      <w:r w:rsidRPr="003F7DC9">
        <w:rPr>
          <w:color w:val="0B0B0B"/>
          <w:spacing w:val="-6"/>
          <w:sz w:val="20"/>
        </w:rPr>
        <w:t xml:space="preserve"> </w:t>
      </w:r>
      <w:r w:rsidRPr="003F7DC9">
        <w:rPr>
          <w:color w:val="0B0B0B"/>
          <w:sz w:val="20"/>
        </w:rPr>
        <w:t>di</w:t>
      </w:r>
    </w:p>
    <w:p w14:paraId="1814C5E4" w14:textId="63DB5BBE" w:rsidR="004C1BFC" w:rsidRPr="003F7DC9" w:rsidRDefault="00D9217B" w:rsidP="00673CDE">
      <w:pPr>
        <w:pStyle w:val="Corpotesto"/>
        <w:spacing w:before="41"/>
        <w:ind w:left="284"/>
      </w:pPr>
      <w:r w:rsidRPr="003F7DC9">
        <w:rPr>
          <w:color w:val="0B0B0B"/>
        </w:rPr>
        <w:t>diminuire al massimo i contatti e di creare gruppi autonomi, distinti e riconoscibili</w:t>
      </w:r>
    </w:p>
    <w:p w14:paraId="6FF871EC" w14:textId="77777777" w:rsidR="004C1BFC" w:rsidRPr="003F7DC9" w:rsidRDefault="004C1BFC" w:rsidP="00673CDE">
      <w:pPr>
        <w:pStyle w:val="Corpotesto"/>
        <w:spacing w:before="11"/>
        <w:ind w:left="284"/>
        <w:rPr>
          <w:sz w:val="26"/>
        </w:rPr>
      </w:pPr>
    </w:p>
    <w:p w14:paraId="2937707C" w14:textId="715B7BA3" w:rsidR="004C1BFC" w:rsidRPr="003F7DC9" w:rsidRDefault="00D9217B" w:rsidP="00673CDE">
      <w:pPr>
        <w:pStyle w:val="Paragrafoelenco"/>
        <w:numPr>
          <w:ilvl w:val="1"/>
          <w:numId w:val="59"/>
        </w:numPr>
        <w:tabs>
          <w:tab w:val="left" w:pos="1856"/>
        </w:tabs>
        <w:spacing w:line="280" w:lineRule="auto"/>
        <w:ind w:left="284" w:right="1260" w:firstLine="0"/>
        <w:rPr>
          <w:sz w:val="20"/>
        </w:rPr>
      </w:pPr>
      <w:r w:rsidRPr="003F7DC9">
        <w:rPr>
          <w:color w:val="0B0B0B"/>
          <w:sz w:val="20"/>
        </w:rPr>
        <w:t>utilizzare lo smart working per tutte quelle attività che possono essere svolte presso il domicilio   o a distanza nel caso vengano utilizzati ammortizzatori sociali, anche in deroga, valutare sempre la possibilità di assicurare che gli stessi riguardino l’intera compagine aziendale, se del caso anche con opportune</w:t>
      </w:r>
      <w:r w:rsidRPr="003F7DC9">
        <w:rPr>
          <w:color w:val="0B0B0B"/>
          <w:spacing w:val="2"/>
          <w:sz w:val="20"/>
        </w:rPr>
        <w:t xml:space="preserve"> </w:t>
      </w:r>
      <w:r w:rsidRPr="003F7DC9">
        <w:rPr>
          <w:color w:val="0B0B0B"/>
          <w:sz w:val="20"/>
        </w:rPr>
        <w:t>rotazioni</w:t>
      </w:r>
    </w:p>
    <w:p w14:paraId="4EE3015D" w14:textId="77777777" w:rsidR="004C1BFC" w:rsidRPr="003F7DC9" w:rsidRDefault="004C1BFC" w:rsidP="00673CDE">
      <w:pPr>
        <w:pStyle w:val="Corpotesto"/>
        <w:spacing w:before="9"/>
        <w:ind w:left="284"/>
        <w:rPr>
          <w:sz w:val="23"/>
        </w:rPr>
      </w:pPr>
    </w:p>
    <w:p w14:paraId="75B82F17" w14:textId="5DA30078" w:rsidR="004C1BFC" w:rsidRPr="003F7DC9" w:rsidRDefault="00D9217B" w:rsidP="00673CDE">
      <w:pPr>
        <w:pStyle w:val="Corpotesto"/>
        <w:spacing w:before="1" w:line="280" w:lineRule="auto"/>
        <w:ind w:left="284" w:right="1256"/>
        <w:jc w:val="both"/>
      </w:pPr>
      <w:r w:rsidRPr="003F7DC9">
        <w:rPr>
          <w:color w:val="0B0B0B"/>
        </w:rPr>
        <w:t>a. utilizzare in via prioritaria gli ammortizzatori sociali disponibili nel rispetto degli istituti contrattuali (par, rol, banca ore) generalmente finalizzati a consentire l’astensione dal lavoro senza perdita della retribuzione</w:t>
      </w:r>
    </w:p>
    <w:p w14:paraId="35F36B2F" w14:textId="77777777" w:rsidR="004C1BFC" w:rsidRPr="003F7DC9" w:rsidRDefault="004C1BFC" w:rsidP="00673CDE">
      <w:pPr>
        <w:pStyle w:val="Corpotesto"/>
        <w:spacing w:before="9"/>
        <w:ind w:left="284"/>
        <w:rPr>
          <w:sz w:val="23"/>
        </w:rPr>
      </w:pPr>
    </w:p>
    <w:p w14:paraId="5663BE38" w14:textId="77777777" w:rsidR="004C1BFC" w:rsidRPr="003F7DC9" w:rsidRDefault="00D9217B" w:rsidP="00673CDE">
      <w:pPr>
        <w:pStyle w:val="Paragrafoelenco"/>
        <w:numPr>
          <w:ilvl w:val="2"/>
          <w:numId w:val="59"/>
        </w:numPr>
        <w:tabs>
          <w:tab w:val="left" w:pos="2329"/>
          <w:tab w:val="left" w:pos="2330"/>
        </w:tabs>
        <w:ind w:left="284" w:firstLine="0"/>
        <w:jc w:val="left"/>
        <w:rPr>
          <w:sz w:val="20"/>
        </w:rPr>
      </w:pPr>
      <w:r w:rsidRPr="003F7DC9">
        <w:rPr>
          <w:color w:val="0B0B0B"/>
          <w:sz w:val="20"/>
        </w:rPr>
        <w:t>nel</w:t>
      </w:r>
      <w:r w:rsidRPr="003F7DC9">
        <w:rPr>
          <w:color w:val="0B0B0B"/>
          <w:spacing w:val="18"/>
          <w:sz w:val="20"/>
        </w:rPr>
        <w:t xml:space="preserve"> </w:t>
      </w:r>
      <w:r w:rsidRPr="003F7DC9">
        <w:rPr>
          <w:color w:val="0B0B0B"/>
          <w:sz w:val="20"/>
        </w:rPr>
        <w:t>caso</w:t>
      </w:r>
      <w:r w:rsidRPr="003F7DC9">
        <w:rPr>
          <w:color w:val="0B0B0B"/>
          <w:spacing w:val="19"/>
          <w:sz w:val="20"/>
        </w:rPr>
        <w:t xml:space="preserve"> </w:t>
      </w:r>
      <w:r w:rsidRPr="003F7DC9">
        <w:rPr>
          <w:color w:val="0B0B0B"/>
          <w:sz w:val="20"/>
        </w:rPr>
        <w:t>l’utilizzo</w:t>
      </w:r>
      <w:r w:rsidRPr="003F7DC9">
        <w:rPr>
          <w:color w:val="0B0B0B"/>
          <w:spacing w:val="19"/>
          <w:sz w:val="20"/>
        </w:rPr>
        <w:t xml:space="preserve"> </w:t>
      </w:r>
      <w:r w:rsidRPr="003F7DC9">
        <w:rPr>
          <w:color w:val="0B0B0B"/>
          <w:sz w:val="20"/>
        </w:rPr>
        <w:t>degli</w:t>
      </w:r>
      <w:r w:rsidRPr="003F7DC9">
        <w:rPr>
          <w:color w:val="0B0B0B"/>
          <w:spacing w:val="18"/>
          <w:sz w:val="20"/>
        </w:rPr>
        <w:t xml:space="preserve"> </w:t>
      </w:r>
      <w:r w:rsidRPr="003F7DC9">
        <w:rPr>
          <w:color w:val="0B0B0B"/>
          <w:sz w:val="20"/>
        </w:rPr>
        <w:t>istituti</w:t>
      </w:r>
      <w:r w:rsidRPr="003F7DC9">
        <w:rPr>
          <w:color w:val="0B0B0B"/>
          <w:spacing w:val="19"/>
          <w:sz w:val="20"/>
        </w:rPr>
        <w:t xml:space="preserve"> </w:t>
      </w:r>
      <w:r w:rsidRPr="003F7DC9">
        <w:rPr>
          <w:color w:val="0B0B0B"/>
          <w:sz w:val="20"/>
        </w:rPr>
        <w:t>di</w:t>
      </w:r>
      <w:r w:rsidRPr="003F7DC9">
        <w:rPr>
          <w:color w:val="0B0B0B"/>
          <w:spacing w:val="19"/>
          <w:sz w:val="20"/>
        </w:rPr>
        <w:t xml:space="preserve"> </w:t>
      </w:r>
      <w:r w:rsidRPr="003F7DC9">
        <w:rPr>
          <w:color w:val="0B0B0B"/>
          <w:sz w:val="20"/>
        </w:rPr>
        <w:t>cui</w:t>
      </w:r>
      <w:r w:rsidRPr="003F7DC9">
        <w:rPr>
          <w:color w:val="0B0B0B"/>
          <w:spacing w:val="18"/>
          <w:sz w:val="20"/>
        </w:rPr>
        <w:t xml:space="preserve"> </w:t>
      </w:r>
      <w:r w:rsidRPr="003F7DC9">
        <w:rPr>
          <w:color w:val="0B0B0B"/>
          <w:sz w:val="20"/>
        </w:rPr>
        <w:t>al</w:t>
      </w:r>
      <w:r w:rsidRPr="003F7DC9">
        <w:rPr>
          <w:color w:val="0B0B0B"/>
          <w:spacing w:val="19"/>
          <w:sz w:val="20"/>
        </w:rPr>
        <w:t xml:space="preserve"> </w:t>
      </w:r>
      <w:r w:rsidRPr="003F7DC9">
        <w:rPr>
          <w:color w:val="0B0B0B"/>
          <w:sz w:val="20"/>
        </w:rPr>
        <w:t>punto</w:t>
      </w:r>
      <w:r w:rsidRPr="003F7DC9">
        <w:rPr>
          <w:color w:val="0B0B0B"/>
          <w:spacing w:val="19"/>
          <w:sz w:val="20"/>
        </w:rPr>
        <w:t xml:space="preserve"> </w:t>
      </w:r>
      <w:r w:rsidRPr="003F7DC9">
        <w:rPr>
          <w:color w:val="0B0B0B"/>
          <w:sz w:val="20"/>
        </w:rPr>
        <w:t>c)</w:t>
      </w:r>
      <w:r w:rsidRPr="003F7DC9">
        <w:rPr>
          <w:color w:val="0B0B0B"/>
          <w:spacing w:val="19"/>
          <w:sz w:val="20"/>
        </w:rPr>
        <w:t xml:space="preserve"> </w:t>
      </w:r>
      <w:r w:rsidRPr="003F7DC9">
        <w:rPr>
          <w:color w:val="0B0B0B"/>
          <w:sz w:val="20"/>
        </w:rPr>
        <w:t>non</w:t>
      </w:r>
      <w:r w:rsidRPr="003F7DC9">
        <w:rPr>
          <w:color w:val="0B0B0B"/>
          <w:spacing w:val="19"/>
          <w:sz w:val="20"/>
        </w:rPr>
        <w:t xml:space="preserve"> </w:t>
      </w:r>
      <w:r w:rsidRPr="003F7DC9">
        <w:rPr>
          <w:color w:val="0B0B0B"/>
          <w:sz w:val="20"/>
        </w:rPr>
        <w:t>risulti</w:t>
      </w:r>
      <w:r w:rsidRPr="003F7DC9">
        <w:rPr>
          <w:color w:val="0B0B0B"/>
          <w:spacing w:val="19"/>
          <w:sz w:val="20"/>
        </w:rPr>
        <w:t xml:space="preserve"> </w:t>
      </w:r>
      <w:r w:rsidRPr="003F7DC9">
        <w:rPr>
          <w:color w:val="0B0B0B"/>
          <w:sz w:val="20"/>
        </w:rPr>
        <w:t>sufficiente,</w:t>
      </w:r>
      <w:r w:rsidRPr="003F7DC9">
        <w:rPr>
          <w:color w:val="0B0B0B"/>
          <w:spacing w:val="17"/>
          <w:sz w:val="20"/>
        </w:rPr>
        <w:t xml:space="preserve"> </w:t>
      </w:r>
      <w:r w:rsidRPr="003F7DC9">
        <w:rPr>
          <w:color w:val="0B0B0B"/>
          <w:sz w:val="20"/>
        </w:rPr>
        <w:t>si</w:t>
      </w:r>
      <w:r w:rsidRPr="003F7DC9">
        <w:rPr>
          <w:color w:val="0B0B0B"/>
          <w:spacing w:val="21"/>
          <w:sz w:val="20"/>
        </w:rPr>
        <w:t xml:space="preserve"> </w:t>
      </w:r>
      <w:r w:rsidRPr="003F7DC9">
        <w:rPr>
          <w:color w:val="0B0B0B"/>
          <w:sz w:val="20"/>
        </w:rPr>
        <w:t>utilizzeranno</w:t>
      </w:r>
      <w:r w:rsidRPr="003F7DC9">
        <w:rPr>
          <w:color w:val="0B0B0B"/>
          <w:spacing w:val="19"/>
          <w:sz w:val="20"/>
        </w:rPr>
        <w:t xml:space="preserve"> </w:t>
      </w:r>
      <w:r w:rsidRPr="003F7DC9">
        <w:rPr>
          <w:color w:val="0B0B0B"/>
          <w:sz w:val="20"/>
        </w:rPr>
        <w:t>i</w:t>
      </w:r>
    </w:p>
    <w:p w14:paraId="4B854382" w14:textId="5155D6EE" w:rsidR="004C1BFC" w:rsidRPr="003F7DC9" w:rsidRDefault="00D9217B" w:rsidP="00673CDE">
      <w:pPr>
        <w:pStyle w:val="Corpotesto"/>
        <w:spacing w:before="40"/>
        <w:ind w:left="284"/>
      </w:pPr>
      <w:r w:rsidRPr="003F7DC9">
        <w:rPr>
          <w:color w:val="0B0B0B"/>
        </w:rPr>
        <w:t>periodi di ferie arretrati e non ancora fruiti</w:t>
      </w:r>
    </w:p>
    <w:p w14:paraId="527BB1E9" w14:textId="77777777" w:rsidR="004C1BFC" w:rsidRPr="003F7DC9" w:rsidRDefault="004C1BFC" w:rsidP="00673CDE">
      <w:pPr>
        <w:pStyle w:val="Corpotesto"/>
        <w:spacing w:before="10"/>
        <w:ind w:left="284"/>
        <w:rPr>
          <w:sz w:val="26"/>
        </w:rPr>
      </w:pPr>
    </w:p>
    <w:p w14:paraId="6E650FC2" w14:textId="65235268" w:rsidR="004C1BFC" w:rsidRPr="003F7DC9" w:rsidRDefault="00D9217B" w:rsidP="00673CDE">
      <w:pPr>
        <w:pStyle w:val="Paragrafoelenco"/>
        <w:numPr>
          <w:ilvl w:val="2"/>
          <w:numId w:val="59"/>
        </w:numPr>
        <w:tabs>
          <w:tab w:val="left" w:pos="2330"/>
        </w:tabs>
        <w:spacing w:line="280" w:lineRule="auto"/>
        <w:ind w:left="284" w:right="1260" w:firstLine="0"/>
        <w:jc w:val="left"/>
        <w:rPr>
          <w:sz w:val="20"/>
        </w:rPr>
      </w:pPr>
      <w:r w:rsidRPr="003F7DC9">
        <w:rPr>
          <w:color w:val="0B0B0B"/>
          <w:sz w:val="20"/>
        </w:rPr>
        <w:t>sono sospese e annullate tutte le trasferte/viaggi di lavoro nazionali e internazionali, anche se già concordate o</w:t>
      </w:r>
      <w:r w:rsidRPr="003F7DC9">
        <w:rPr>
          <w:color w:val="0B0B0B"/>
          <w:spacing w:val="4"/>
          <w:sz w:val="20"/>
        </w:rPr>
        <w:t xml:space="preserve"> </w:t>
      </w:r>
      <w:r w:rsidRPr="003F7DC9">
        <w:rPr>
          <w:color w:val="0B0B0B"/>
          <w:sz w:val="20"/>
        </w:rPr>
        <w:t>organizzate</w:t>
      </w:r>
    </w:p>
    <w:p w14:paraId="361A76B2" w14:textId="77777777" w:rsidR="004C1BFC" w:rsidRPr="003F7DC9" w:rsidRDefault="004C1BFC" w:rsidP="00673CDE">
      <w:pPr>
        <w:pStyle w:val="Corpotesto"/>
        <w:spacing w:before="6"/>
        <w:ind w:left="284"/>
        <w:rPr>
          <w:sz w:val="23"/>
        </w:rPr>
      </w:pPr>
    </w:p>
    <w:p w14:paraId="30484FD3" w14:textId="77777777" w:rsidR="004C1BFC" w:rsidRPr="003F7DC9" w:rsidRDefault="00D9217B" w:rsidP="00673CDE">
      <w:pPr>
        <w:pStyle w:val="Corpotesto"/>
        <w:spacing w:before="1" w:line="283" w:lineRule="auto"/>
        <w:ind w:left="284" w:right="1260"/>
        <w:jc w:val="both"/>
      </w:pPr>
      <w:r w:rsidRPr="003F7DC9">
        <w:rPr>
          <w:color w:val="0B0B0B"/>
        </w:rPr>
        <w:t>Il lavoro a distanza continua ad essere favorito anche nella fase di progressiva riattivazione del lavoro in quanto utile e modulabile strumento di prevenzione, ferma la necessità che il datore di lavoro garantisca adeguate condizioni di supporto al lavoratore e alla sua attività (assistenza nell’uso delle apparecchiature, modulazione dei tempi di lavoro e delle pause).</w:t>
      </w:r>
    </w:p>
    <w:p w14:paraId="612B1E3A" w14:textId="77777777" w:rsidR="004C1BFC" w:rsidRPr="003F7DC9" w:rsidRDefault="004C1BFC" w:rsidP="00673CDE">
      <w:pPr>
        <w:pStyle w:val="Corpotesto"/>
        <w:spacing w:before="3"/>
        <w:ind w:left="284"/>
        <w:rPr>
          <w:sz w:val="23"/>
        </w:rPr>
      </w:pPr>
    </w:p>
    <w:p w14:paraId="4E338956" w14:textId="171D59D8" w:rsidR="004C1BFC" w:rsidRPr="003F7DC9" w:rsidRDefault="00D9217B" w:rsidP="00673CDE">
      <w:pPr>
        <w:pStyle w:val="Corpotesto"/>
        <w:spacing w:line="280" w:lineRule="auto"/>
        <w:ind w:left="284" w:right="1259"/>
        <w:jc w:val="both"/>
      </w:pPr>
      <w:proofErr w:type="gramStart"/>
      <w:r w:rsidRPr="003F7DC9">
        <w:rPr>
          <w:color w:val="0B0B0B"/>
        </w:rPr>
        <w:t>E’</w:t>
      </w:r>
      <w:proofErr w:type="gramEnd"/>
      <w:r w:rsidRPr="003F7DC9">
        <w:rPr>
          <w:color w:val="0B0B0B"/>
        </w:rPr>
        <w:t xml:space="preserve"> necessario il rispetto del distanziamento sociale, anche attraverso una rimodulazione degli spazi di lavoro, compatibilmente con la natura dei processi produttivi e degli spazi aziendali. Nel caso di lavoratori</w:t>
      </w:r>
      <w:r w:rsidRPr="003F7DC9">
        <w:rPr>
          <w:color w:val="0B0B0B"/>
          <w:spacing w:val="13"/>
        </w:rPr>
        <w:t xml:space="preserve"> </w:t>
      </w:r>
      <w:r w:rsidRPr="003F7DC9">
        <w:rPr>
          <w:color w:val="0B0B0B"/>
        </w:rPr>
        <w:t>che</w:t>
      </w:r>
      <w:r w:rsidRPr="003F7DC9">
        <w:rPr>
          <w:color w:val="0B0B0B"/>
          <w:spacing w:val="13"/>
        </w:rPr>
        <w:t xml:space="preserve"> </w:t>
      </w:r>
      <w:r w:rsidRPr="003F7DC9">
        <w:rPr>
          <w:color w:val="0B0B0B"/>
        </w:rPr>
        <w:t>non</w:t>
      </w:r>
      <w:r w:rsidRPr="003F7DC9">
        <w:rPr>
          <w:color w:val="0B0B0B"/>
          <w:spacing w:val="14"/>
        </w:rPr>
        <w:t xml:space="preserve"> </w:t>
      </w:r>
      <w:r w:rsidRPr="003F7DC9">
        <w:rPr>
          <w:color w:val="0B0B0B"/>
        </w:rPr>
        <w:t>necessitano</w:t>
      </w:r>
      <w:r w:rsidRPr="003F7DC9">
        <w:rPr>
          <w:color w:val="0B0B0B"/>
          <w:spacing w:val="13"/>
        </w:rPr>
        <w:t xml:space="preserve"> </w:t>
      </w:r>
      <w:r w:rsidRPr="003F7DC9">
        <w:rPr>
          <w:color w:val="0B0B0B"/>
        </w:rPr>
        <w:t>di</w:t>
      </w:r>
      <w:r w:rsidRPr="003F7DC9">
        <w:rPr>
          <w:color w:val="0B0B0B"/>
          <w:spacing w:val="14"/>
        </w:rPr>
        <w:t xml:space="preserve"> </w:t>
      </w:r>
      <w:r w:rsidRPr="003F7DC9">
        <w:rPr>
          <w:color w:val="0B0B0B"/>
        </w:rPr>
        <w:t>particolari</w:t>
      </w:r>
      <w:r w:rsidRPr="003F7DC9">
        <w:rPr>
          <w:color w:val="0B0B0B"/>
          <w:spacing w:val="13"/>
        </w:rPr>
        <w:t xml:space="preserve"> </w:t>
      </w:r>
      <w:r w:rsidRPr="003F7DC9">
        <w:rPr>
          <w:color w:val="0B0B0B"/>
        </w:rPr>
        <w:t>strumenti</w:t>
      </w:r>
      <w:r w:rsidRPr="003F7DC9">
        <w:rPr>
          <w:color w:val="0B0B0B"/>
          <w:spacing w:val="16"/>
        </w:rPr>
        <w:t xml:space="preserve"> </w:t>
      </w:r>
      <w:r w:rsidRPr="003F7DC9">
        <w:rPr>
          <w:color w:val="0B0B0B"/>
        </w:rPr>
        <w:t>e/o</w:t>
      </w:r>
      <w:r w:rsidRPr="003F7DC9">
        <w:rPr>
          <w:color w:val="0B0B0B"/>
          <w:spacing w:val="13"/>
        </w:rPr>
        <w:t xml:space="preserve"> </w:t>
      </w:r>
      <w:r w:rsidRPr="003F7DC9">
        <w:rPr>
          <w:color w:val="0B0B0B"/>
        </w:rPr>
        <w:t>attrezzature</w:t>
      </w:r>
      <w:r w:rsidRPr="003F7DC9">
        <w:rPr>
          <w:color w:val="0B0B0B"/>
          <w:spacing w:val="14"/>
        </w:rPr>
        <w:t xml:space="preserve"> </w:t>
      </w:r>
      <w:r w:rsidRPr="003F7DC9">
        <w:rPr>
          <w:color w:val="0B0B0B"/>
        </w:rPr>
        <w:t>di</w:t>
      </w:r>
      <w:r w:rsidRPr="003F7DC9">
        <w:rPr>
          <w:color w:val="0B0B0B"/>
          <w:spacing w:val="13"/>
        </w:rPr>
        <w:t xml:space="preserve"> </w:t>
      </w:r>
      <w:r w:rsidRPr="003F7DC9">
        <w:rPr>
          <w:color w:val="0B0B0B"/>
        </w:rPr>
        <w:t>lavoro</w:t>
      </w:r>
      <w:r w:rsidRPr="003F7DC9">
        <w:rPr>
          <w:color w:val="0B0B0B"/>
          <w:spacing w:val="14"/>
        </w:rPr>
        <w:t xml:space="preserve"> </w:t>
      </w:r>
      <w:r w:rsidRPr="003F7DC9">
        <w:rPr>
          <w:color w:val="0B0B0B"/>
        </w:rPr>
        <w:t>e</w:t>
      </w:r>
      <w:r w:rsidRPr="003F7DC9">
        <w:rPr>
          <w:color w:val="0B0B0B"/>
          <w:spacing w:val="13"/>
        </w:rPr>
        <w:t xml:space="preserve"> </w:t>
      </w:r>
      <w:r w:rsidRPr="003F7DC9">
        <w:rPr>
          <w:color w:val="0B0B0B"/>
        </w:rPr>
        <w:t>che</w:t>
      </w:r>
      <w:r w:rsidRPr="003F7DC9">
        <w:rPr>
          <w:color w:val="0B0B0B"/>
          <w:spacing w:val="14"/>
        </w:rPr>
        <w:t xml:space="preserve"> </w:t>
      </w:r>
      <w:r w:rsidRPr="003F7DC9">
        <w:rPr>
          <w:color w:val="0B0B0B"/>
        </w:rPr>
        <w:t>possono</w:t>
      </w:r>
      <w:r w:rsidRPr="003F7DC9">
        <w:rPr>
          <w:color w:val="0B0B0B"/>
          <w:spacing w:val="13"/>
        </w:rPr>
        <w:t xml:space="preserve"> </w:t>
      </w:r>
      <w:r w:rsidRPr="003F7DC9">
        <w:rPr>
          <w:color w:val="0B0B0B"/>
        </w:rPr>
        <w:t>lavorare</w:t>
      </w:r>
    </w:p>
    <w:p w14:paraId="2A288228" w14:textId="77777777" w:rsidR="004C1BFC" w:rsidRPr="003F7DC9" w:rsidRDefault="004C1BFC" w:rsidP="00673CDE">
      <w:pPr>
        <w:spacing w:line="280" w:lineRule="auto"/>
        <w:ind w:left="284"/>
        <w:jc w:val="both"/>
        <w:sectPr w:rsidR="004C1BFC" w:rsidRPr="003F7DC9">
          <w:pgSz w:w="11900" w:h="16840"/>
          <w:pgMar w:top="1600" w:right="440" w:bottom="280" w:left="460" w:header="720" w:footer="720" w:gutter="0"/>
          <w:cols w:space="720"/>
        </w:sectPr>
      </w:pPr>
    </w:p>
    <w:p w14:paraId="6F16112B" w14:textId="77777777" w:rsidR="004C1BFC" w:rsidRPr="003F7DC9" w:rsidRDefault="00D9217B" w:rsidP="00673CDE">
      <w:pPr>
        <w:pStyle w:val="Corpotesto"/>
        <w:spacing w:before="96" w:line="280" w:lineRule="auto"/>
        <w:ind w:left="284" w:right="1259"/>
        <w:jc w:val="both"/>
      </w:pPr>
      <w:r w:rsidRPr="003F7DC9">
        <w:rPr>
          <w:color w:val="0B0B0B"/>
        </w:rPr>
        <w:lastRenderedPageBreak/>
        <w:t>da soli, gli stessi potrebbero, per il periodo transitorio, essere posizionati in spazi ricavati ad esempio da uffici inutilizzati, sale riunioni.</w:t>
      </w:r>
    </w:p>
    <w:p w14:paraId="3C9D9A41" w14:textId="77777777" w:rsidR="004C1BFC" w:rsidRPr="003F7DC9" w:rsidRDefault="004C1BFC" w:rsidP="00673CDE">
      <w:pPr>
        <w:pStyle w:val="Corpotesto"/>
        <w:spacing w:before="7"/>
        <w:ind w:left="284"/>
        <w:rPr>
          <w:sz w:val="23"/>
        </w:rPr>
      </w:pPr>
    </w:p>
    <w:p w14:paraId="05337E5E" w14:textId="3980D5AD" w:rsidR="004C1BFC" w:rsidRPr="003F7DC9" w:rsidRDefault="00D9217B" w:rsidP="00673CDE">
      <w:pPr>
        <w:pStyle w:val="Corpotesto"/>
        <w:spacing w:line="283" w:lineRule="auto"/>
        <w:ind w:left="284" w:right="1259"/>
        <w:jc w:val="both"/>
      </w:pPr>
      <w:r w:rsidRPr="003F7DC9">
        <w:rPr>
          <w:color w:val="0B0B0B"/>
        </w:rPr>
        <w:t xml:space="preserve">Per gli ambienti dove operano più lavoratori contemporaneamente potranno essere trovate soluzioni innovative come, ad esempio, il riposizionamento delle postazioni di lavoro adeguatamente </w:t>
      </w:r>
      <w:proofErr w:type="gramStart"/>
      <w:r w:rsidRPr="003F7DC9">
        <w:rPr>
          <w:color w:val="0B0B0B"/>
        </w:rPr>
        <w:t>distanziate  tra</w:t>
      </w:r>
      <w:proofErr w:type="gramEnd"/>
      <w:r w:rsidRPr="003F7DC9">
        <w:rPr>
          <w:color w:val="0B0B0B"/>
        </w:rPr>
        <w:t xml:space="preserve"> loro ovvero, analoghe</w:t>
      </w:r>
      <w:r w:rsidRPr="003F7DC9">
        <w:rPr>
          <w:color w:val="0B0B0B"/>
          <w:spacing w:val="7"/>
        </w:rPr>
        <w:t xml:space="preserve"> </w:t>
      </w:r>
      <w:r w:rsidRPr="003F7DC9">
        <w:rPr>
          <w:color w:val="0B0B0B"/>
        </w:rPr>
        <w:t>soluzioni.</w:t>
      </w:r>
    </w:p>
    <w:p w14:paraId="23838BF4" w14:textId="77777777" w:rsidR="004C1BFC" w:rsidRPr="003F7DC9" w:rsidRDefault="00D9217B" w:rsidP="00673CDE">
      <w:pPr>
        <w:pStyle w:val="Corpotesto"/>
        <w:spacing w:line="280" w:lineRule="auto"/>
        <w:ind w:left="284" w:right="1260"/>
        <w:jc w:val="both"/>
      </w:pPr>
      <w:r w:rsidRPr="003F7DC9">
        <w:rPr>
          <w:color w:val="0B0B0B"/>
        </w:rPr>
        <w:t>L’articolazione del lavoro potrà essere ridefinita con orari differenziati che favoriscano il distanziamento sociale riducendo il numero di presenze in contemporanea nel luogo di lavoro e prevenendo assembramenti all’entrata e all’uscita con flessibilità di orari.</w:t>
      </w:r>
    </w:p>
    <w:p w14:paraId="089CE523" w14:textId="77777777" w:rsidR="004C1BFC" w:rsidRPr="003F7DC9" w:rsidRDefault="004C1BFC" w:rsidP="00673CDE">
      <w:pPr>
        <w:pStyle w:val="Corpotesto"/>
        <w:spacing w:before="7"/>
        <w:ind w:left="284"/>
        <w:rPr>
          <w:sz w:val="23"/>
        </w:rPr>
      </w:pPr>
    </w:p>
    <w:p w14:paraId="060F2CDC" w14:textId="77777777" w:rsidR="004C1BFC" w:rsidRPr="003F7DC9" w:rsidRDefault="00D9217B" w:rsidP="00673CDE">
      <w:pPr>
        <w:pStyle w:val="Corpotesto"/>
        <w:spacing w:line="283" w:lineRule="auto"/>
        <w:ind w:left="284" w:right="1259"/>
        <w:jc w:val="both"/>
        <w:rPr>
          <w:color w:val="0B0B0B"/>
        </w:rPr>
      </w:pPr>
      <w:r w:rsidRPr="003F7DC9">
        <w:rPr>
          <w:color w:val="0B0B0B"/>
        </w:rPr>
        <w:t>È essenziale evitare aggregazioni sociali anche in relazione agli spostamenti per raggiungere il posto di lavoro e rientrare a casa (</w:t>
      </w:r>
      <w:r w:rsidRPr="003F7DC9">
        <w:rPr>
          <w:i/>
          <w:color w:val="0B0B0B"/>
        </w:rPr>
        <w:t>commuting</w:t>
      </w:r>
      <w:r w:rsidRPr="003F7DC9">
        <w:rPr>
          <w:color w:val="0B0B0B"/>
        </w:rPr>
        <w:t>), con particolare riferimento all’utilizzo del trasporto pubblico. Per tale motivo andrebbero incentivate forme di trasporto verso il luogo di lavoro con adeguato distanziamento fra i viaggiatori e favorendo l’uso del mezzo privato o di navette</w:t>
      </w:r>
      <w:r w:rsidR="00CD1531" w:rsidRPr="003F7DC9">
        <w:rPr>
          <w:color w:val="0B0B0B"/>
        </w:rPr>
        <w:t>.</w:t>
      </w:r>
    </w:p>
    <w:p w14:paraId="0F38AFCB" w14:textId="77777777" w:rsidR="00CD1531" w:rsidRPr="003F7DC9" w:rsidRDefault="00CD1531" w:rsidP="00673CDE">
      <w:pPr>
        <w:pStyle w:val="Corpotesto"/>
        <w:spacing w:line="283" w:lineRule="auto"/>
        <w:ind w:left="284" w:right="1259"/>
        <w:jc w:val="both"/>
      </w:pPr>
    </w:p>
    <w:p w14:paraId="0CBCB73F" w14:textId="77777777" w:rsidR="004C1BFC" w:rsidRPr="003F7DC9" w:rsidRDefault="00D9217B" w:rsidP="00673CDE">
      <w:pPr>
        <w:pStyle w:val="Paragrafoelenco"/>
        <w:numPr>
          <w:ilvl w:val="0"/>
          <w:numId w:val="59"/>
        </w:numPr>
        <w:tabs>
          <w:tab w:val="left" w:pos="1464"/>
        </w:tabs>
        <w:spacing w:line="226" w:lineRule="exact"/>
        <w:ind w:left="284" w:firstLine="0"/>
        <w:rPr>
          <w:sz w:val="20"/>
        </w:rPr>
      </w:pPr>
      <w:r w:rsidRPr="003F7DC9">
        <w:rPr>
          <w:color w:val="0B0B0B"/>
          <w:sz w:val="20"/>
        </w:rPr>
        <w:t>GESTIONE ENTRATA E USCITA DEI</w:t>
      </w:r>
      <w:r w:rsidRPr="003F7DC9">
        <w:rPr>
          <w:color w:val="0B0B0B"/>
          <w:spacing w:val="4"/>
          <w:sz w:val="20"/>
        </w:rPr>
        <w:t xml:space="preserve"> </w:t>
      </w:r>
      <w:r w:rsidRPr="003F7DC9">
        <w:rPr>
          <w:color w:val="0B0B0B"/>
          <w:sz w:val="20"/>
        </w:rPr>
        <w:t>DIPENDENTI</w:t>
      </w:r>
    </w:p>
    <w:p w14:paraId="3ECE9DB7" w14:textId="5C0C62D2" w:rsidR="004C1BFC" w:rsidRPr="003F7DC9" w:rsidRDefault="00D9217B" w:rsidP="00673CDE">
      <w:pPr>
        <w:pStyle w:val="Paragrafoelenco"/>
        <w:numPr>
          <w:ilvl w:val="1"/>
          <w:numId w:val="59"/>
        </w:numPr>
        <w:tabs>
          <w:tab w:val="left" w:pos="1856"/>
        </w:tabs>
        <w:spacing w:line="280" w:lineRule="auto"/>
        <w:ind w:left="284" w:right="1263" w:firstLine="0"/>
        <w:rPr>
          <w:sz w:val="20"/>
        </w:rPr>
      </w:pPr>
      <w:r w:rsidRPr="003F7DC9">
        <w:rPr>
          <w:color w:val="0B0B0B"/>
          <w:sz w:val="20"/>
        </w:rPr>
        <w:t>Si favoriscono orari di ingresso/uscita scaglionati in modo da evitare il più possibile contatti nelle zone comuni (ingressi, spogliatoi, sala</w:t>
      </w:r>
      <w:r w:rsidRPr="003F7DC9">
        <w:rPr>
          <w:color w:val="0B0B0B"/>
          <w:spacing w:val="9"/>
          <w:sz w:val="20"/>
        </w:rPr>
        <w:t xml:space="preserve"> </w:t>
      </w:r>
      <w:r w:rsidRPr="003F7DC9">
        <w:rPr>
          <w:color w:val="0B0B0B"/>
          <w:sz w:val="20"/>
        </w:rPr>
        <w:t>mensa)</w:t>
      </w:r>
    </w:p>
    <w:p w14:paraId="1785474E" w14:textId="77777777" w:rsidR="004C1BFC" w:rsidRPr="003F7DC9" w:rsidRDefault="004C1BFC" w:rsidP="00673CDE">
      <w:pPr>
        <w:pStyle w:val="Corpotesto"/>
        <w:spacing w:before="5"/>
        <w:ind w:left="284"/>
        <w:rPr>
          <w:sz w:val="23"/>
        </w:rPr>
      </w:pPr>
    </w:p>
    <w:p w14:paraId="6F0D3C4C" w14:textId="62380AB2" w:rsidR="004C1BFC" w:rsidRPr="003F7DC9" w:rsidRDefault="00D9217B" w:rsidP="00673CDE">
      <w:pPr>
        <w:pStyle w:val="Paragrafoelenco"/>
        <w:numPr>
          <w:ilvl w:val="1"/>
          <w:numId w:val="59"/>
        </w:numPr>
        <w:tabs>
          <w:tab w:val="left" w:pos="1856"/>
        </w:tabs>
        <w:spacing w:before="1" w:line="280" w:lineRule="auto"/>
        <w:ind w:left="284" w:right="1266" w:firstLine="0"/>
        <w:rPr>
          <w:sz w:val="20"/>
        </w:rPr>
      </w:pPr>
      <w:r w:rsidRPr="003F7DC9">
        <w:rPr>
          <w:color w:val="0B0B0B"/>
          <w:sz w:val="20"/>
        </w:rPr>
        <w:t>dove è possibile, occorre dedicare una porta di entrata e una porta di uscita da questi locali e garantire la presenza di detergenti segnalati da apposite</w:t>
      </w:r>
      <w:r w:rsidRPr="003F7DC9">
        <w:rPr>
          <w:color w:val="0B0B0B"/>
          <w:spacing w:val="19"/>
          <w:sz w:val="20"/>
        </w:rPr>
        <w:t xml:space="preserve"> </w:t>
      </w:r>
      <w:r w:rsidRPr="003F7DC9">
        <w:rPr>
          <w:color w:val="0B0B0B"/>
          <w:sz w:val="20"/>
        </w:rPr>
        <w:t>indicazioni</w:t>
      </w:r>
    </w:p>
    <w:p w14:paraId="69CF1BF4" w14:textId="77777777" w:rsidR="004C1BFC" w:rsidRPr="003F7DC9" w:rsidRDefault="004C1BFC" w:rsidP="00673CDE">
      <w:pPr>
        <w:pStyle w:val="Corpotesto"/>
        <w:spacing w:before="5"/>
        <w:ind w:left="284"/>
        <w:rPr>
          <w:sz w:val="23"/>
        </w:rPr>
      </w:pPr>
    </w:p>
    <w:p w14:paraId="497052A8" w14:textId="77777777" w:rsidR="004C1BFC" w:rsidRPr="003F7DC9" w:rsidRDefault="00D9217B" w:rsidP="00673CDE">
      <w:pPr>
        <w:pStyle w:val="Paragrafoelenco"/>
        <w:numPr>
          <w:ilvl w:val="0"/>
          <w:numId w:val="59"/>
        </w:numPr>
        <w:tabs>
          <w:tab w:val="left" w:pos="1516"/>
        </w:tabs>
        <w:ind w:left="284" w:firstLine="0"/>
        <w:rPr>
          <w:sz w:val="20"/>
        </w:rPr>
      </w:pPr>
      <w:r w:rsidRPr="003F7DC9">
        <w:rPr>
          <w:color w:val="0B0B0B"/>
          <w:sz w:val="20"/>
        </w:rPr>
        <w:t>SPOSTAMENTI INTERNI, RIUNIONI, EVENTI INTERNI E</w:t>
      </w:r>
      <w:r w:rsidRPr="003F7DC9">
        <w:rPr>
          <w:color w:val="0B0B0B"/>
          <w:spacing w:val="10"/>
          <w:sz w:val="20"/>
        </w:rPr>
        <w:t xml:space="preserve"> </w:t>
      </w:r>
      <w:r w:rsidRPr="003F7DC9">
        <w:rPr>
          <w:color w:val="0B0B0B"/>
          <w:sz w:val="20"/>
        </w:rPr>
        <w:t>FORMAZIONE</w:t>
      </w:r>
    </w:p>
    <w:p w14:paraId="751FC9E6" w14:textId="77777777" w:rsidR="004C1BFC" w:rsidRPr="003F7DC9" w:rsidRDefault="004C1BFC" w:rsidP="00673CDE">
      <w:pPr>
        <w:pStyle w:val="Corpotesto"/>
        <w:spacing w:before="2"/>
        <w:ind w:left="284"/>
        <w:rPr>
          <w:sz w:val="27"/>
        </w:rPr>
      </w:pPr>
    </w:p>
    <w:p w14:paraId="5F9178B6" w14:textId="77777777" w:rsidR="004C1BFC" w:rsidRPr="003F7DC9" w:rsidRDefault="00D9217B" w:rsidP="00673CDE">
      <w:pPr>
        <w:pStyle w:val="Paragrafoelenco"/>
        <w:numPr>
          <w:ilvl w:val="1"/>
          <w:numId w:val="59"/>
        </w:numPr>
        <w:tabs>
          <w:tab w:val="left" w:pos="588"/>
          <w:tab w:val="left" w:pos="1856"/>
        </w:tabs>
        <w:ind w:left="284" w:firstLine="0"/>
        <w:jc w:val="left"/>
        <w:rPr>
          <w:sz w:val="20"/>
        </w:rPr>
      </w:pPr>
      <w:r w:rsidRPr="003F7DC9">
        <w:rPr>
          <w:color w:val="0B0B0B"/>
          <w:sz w:val="20"/>
        </w:rPr>
        <w:t>Gli</w:t>
      </w:r>
      <w:r w:rsidRPr="003F7DC9">
        <w:rPr>
          <w:color w:val="0B0B0B"/>
          <w:spacing w:val="14"/>
          <w:sz w:val="20"/>
        </w:rPr>
        <w:t xml:space="preserve"> </w:t>
      </w:r>
      <w:r w:rsidRPr="003F7DC9">
        <w:rPr>
          <w:color w:val="0B0B0B"/>
          <w:sz w:val="20"/>
        </w:rPr>
        <w:t>spostamenti</w:t>
      </w:r>
      <w:r w:rsidRPr="003F7DC9">
        <w:rPr>
          <w:color w:val="0B0B0B"/>
          <w:spacing w:val="15"/>
          <w:sz w:val="20"/>
        </w:rPr>
        <w:t xml:space="preserve"> </w:t>
      </w:r>
      <w:r w:rsidRPr="003F7DC9">
        <w:rPr>
          <w:color w:val="0B0B0B"/>
          <w:sz w:val="20"/>
        </w:rPr>
        <w:t>all’interno</w:t>
      </w:r>
      <w:r w:rsidRPr="003F7DC9">
        <w:rPr>
          <w:color w:val="0B0B0B"/>
          <w:spacing w:val="14"/>
          <w:sz w:val="20"/>
        </w:rPr>
        <w:t xml:space="preserve"> </w:t>
      </w:r>
      <w:r w:rsidRPr="003F7DC9">
        <w:rPr>
          <w:color w:val="0B0B0B"/>
          <w:sz w:val="20"/>
        </w:rPr>
        <w:t>del</w:t>
      </w:r>
      <w:r w:rsidRPr="003F7DC9">
        <w:rPr>
          <w:color w:val="0B0B0B"/>
          <w:spacing w:val="15"/>
          <w:sz w:val="20"/>
        </w:rPr>
        <w:t xml:space="preserve"> </w:t>
      </w:r>
      <w:r w:rsidRPr="003F7DC9">
        <w:rPr>
          <w:color w:val="0B0B0B"/>
          <w:sz w:val="20"/>
        </w:rPr>
        <w:t>sito</w:t>
      </w:r>
      <w:r w:rsidRPr="003F7DC9">
        <w:rPr>
          <w:color w:val="0B0B0B"/>
          <w:spacing w:val="15"/>
          <w:sz w:val="20"/>
        </w:rPr>
        <w:t xml:space="preserve"> </w:t>
      </w:r>
      <w:r w:rsidRPr="003F7DC9">
        <w:rPr>
          <w:color w:val="0B0B0B"/>
          <w:sz w:val="20"/>
        </w:rPr>
        <w:t>aziendale</w:t>
      </w:r>
      <w:r w:rsidRPr="003F7DC9">
        <w:rPr>
          <w:color w:val="0B0B0B"/>
          <w:spacing w:val="14"/>
          <w:sz w:val="20"/>
        </w:rPr>
        <w:t xml:space="preserve"> </w:t>
      </w:r>
      <w:r w:rsidRPr="003F7DC9">
        <w:rPr>
          <w:color w:val="0B0B0B"/>
          <w:sz w:val="20"/>
        </w:rPr>
        <w:t>devono</w:t>
      </w:r>
      <w:r w:rsidRPr="003F7DC9">
        <w:rPr>
          <w:color w:val="0B0B0B"/>
          <w:spacing w:val="15"/>
          <w:sz w:val="20"/>
        </w:rPr>
        <w:t xml:space="preserve"> </w:t>
      </w:r>
      <w:r w:rsidRPr="003F7DC9">
        <w:rPr>
          <w:color w:val="0B0B0B"/>
          <w:sz w:val="20"/>
        </w:rPr>
        <w:t>essere</w:t>
      </w:r>
      <w:r w:rsidRPr="003F7DC9">
        <w:rPr>
          <w:color w:val="0B0B0B"/>
          <w:spacing w:val="16"/>
          <w:sz w:val="20"/>
        </w:rPr>
        <w:t xml:space="preserve"> </w:t>
      </w:r>
      <w:r w:rsidRPr="003F7DC9">
        <w:rPr>
          <w:color w:val="0B0B0B"/>
          <w:sz w:val="20"/>
        </w:rPr>
        <w:t>limitati</w:t>
      </w:r>
      <w:r w:rsidRPr="003F7DC9">
        <w:rPr>
          <w:color w:val="0B0B0B"/>
          <w:spacing w:val="15"/>
          <w:sz w:val="20"/>
        </w:rPr>
        <w:t xml:space="preserve"> </w:t>
      </w:r>
      <w:r w:rsidRPr="003F7DC9">
        <w:rPr>
          <w:color w:val="0B0B0B"/>
          <w:sz w:val="20"/>
        </w:rPr>
        <w:t>al</w:t>
      </w:r>
      <w:r w:rsidRPr="003F7DC9">
        <w:rPr>
          <w:color w:val="0B0B0B"/>
          <w:spacing w:val="15"/>
          <w:sz w:val="20"/>
        </w:rPr>
        <w:t xml:space="preserve"> </w:t>
      </w:r>
      <w:r w:rsidRPr="003F7DC9">
        <w:rPr>
          <w:color w:val="0B0B0B"/>
          <w:sz w:val="20"/>
        </w:rPr>
        <w:t>minimo</w:t>
      </w:r>
      <w:r w:rsidRPr="003F7DC9">
        <w:rPr>
          <w:color w:val="0B0B0B"/>
          <w:spacing w:val="15"/>
          <w:sz w:val="20"/>
        </w:rPr>
        <w:t xml:space="preserve"> </w:t>
      </w:r>
      <w:r w:rsidRPr="003F7DC9">
        <w:rPr>
          <w:color w:val="0B0B0B"/>
          <w:sz w:val="20"/>
        </w:rPr>
        <w:t>indispensabile</w:t>
      </w:r>
      <w:r w:rsidRPr="003F7DC9">
        <w:rPr>
          <w:color w:val="0B0B0B"/>
          <w:spacing w:val="15"/>
          <w:sz w:val="20"/>
        </w:rPr>
        <w:t xml:space="preserve"> </w:t>
      </w:r>
      <w:r w:rsidRPr="003F7DC9">
        <w:rPr>
          <w:color w:val="0B0B0B"/>
          <w:sz w:val="20"/>
        </w:rPr>
        <w:t>e</w:t>
      </w:r>
    </w:p>
    <w:p w14:paraId="6AD0B734" w14:textId="1AFF4AE6" w:rsidR="004C1BFC" w:rsidRPr="003F7DC9" w:rsidRDefault="00D9217B" w:rsidP="00673CDE">
      <w:pPr>
        <w:pStyle w:val="Corpotesto"/>
        <w:spacing w:before="39"/>
        <w:ind w:left="284" w:right="4978"/>
        <w:jc w:val="center"/>
      </w:pPr>
      <w:r w:rsidRPr="003F7DC9">
        <w:rPr>
          <w:color w:val="0B0B0B"/>
        </w:rPr>
        <w:t>nel rispetto delle indicazioni aziendali</w:t>
      </w:r>
    </w:p>
    <w:p w14:paraId="641144F8" w14:textId="77777777" w:rsidR="004C1BFC" w:rsidRPr="003F7DC9" w:rsidRDefault="004C1BFC" w:rsidP="00673CDE">
      <w:pPr>
        <w:pStyle w:val="Corpotesto"/>
        <w:spacing w:before="1"/>
        <w:ind w:left="284"/>
        <w:rPr>
          <w:sz w:val="27"/>
        </w:rPr>
      </w:pPr>
    </w:p>
    <w:p w14:paraId="058FBA56" w14:textId="4EE9132D" w:rsidR="004C1BFC" w:rsidRPr="003F7DC9" w:rsidRDefault="00D9217B" w:rsidP="00673CDE">
      <w:pPr>
        <w:pStyle w:val="Paragrafoelenco"/>
        <w:numPr>
          <w:ilvl w:val="1"/>
          <w:numId w:val="59"/>
        </w:numPr>
        <w:tabs>
          <w:tab w:val="left" w:pos="1856"/>
        </w:tabs>
        <w:spacing w:before="1" w:line="280" w:lineRule="auto"/>
        <w:ind w:left="284" w:right="1260" w:firstLine="0"/>
        <w:rPr>
          <w:sz w:val="20"/>
        </w:rPr>
      </w:pPr>
      <w:r w:rsidRPr="003F7DC9">
        <w:rPr>
          <w:color w:val="0B0B0B"/>
          <w:sz w:val="20"/>
        </w:rPr>
        <w:t>non sono consentite le riunioni in presenza. Laddove le stesse fossero connotate dal carattere della necessità e urgenza, nell’impossibilità di collegamento a distanza, dovrà essere ridotta al minimo la partecipazione necessaria e, comunque, dovranno essere garantiti il distanziamento interpersonale e un’adeguata pulizia/areazione dei</w:t>
      </w:r>
      <w:r w:rsidRPr="003F7DC9">
        <w:rPr>
          <w:color w:val="0B0B0B"/>
          <w:spacing w:val="10"/>
          <w:sz w:val="20"/>
        </w:rPr>
        <w:t xml:space="preserve"> </w:t>
      </w:r>
      <w:r w:rsidRPr="003F7DC9">
        <w:rPr>
          <w:color w:val="0B0B0B"/>
          <w:sz w:val="20"/>
        </w:rPr>
        <w:t>locali</w:t>
      </w:r>
    </w:p>
    <w:p w14:paraId="75EC195B" w14:textId="5E9172F9" w:rsidR="004C1BFC" w:rsidRPr="003F7DC9" w:rsidRDefault="00D9217B" w:rsidP="00673CDE">
      <w:pPr>
        <w:pStyle w:val="Paragrafoelenco"/>
        <w:numPr>
          <w:ilvl w:val="1"/>
          <w:numId w:val="59"/>
        </w:numPr>
        <w:tabs>
          <w:tab w:val="left" w:pos="1856"/>
        </w:tabs>
        <w:spacing w:line="280" w:lineRule="auto"/>
        <w:ind w:left="284" w:right="1262" w:firstLine="0"/>
        <w:rPr>
          <w:sz w:val="20"/>
        </w:rPr>
      </w:pPr>
      <w:r w:rsidRPr="003F7DC9">
        <w:rPr>
          <w:color w:val="0B0B0B"/>
          <w:sz w:val="20"/>
        </w:rPr>
        <w:t>sono sospesi e annullati tutti gli eventi interni e ogni attività di formazione in modalità in aula, anche obbligatoria, anche se già organizzati; è comunque possibile, qualora l’organizzazione aziendale</w:t>
      </w:r>
      <w:r w:rsidRPr="003F7DC9">
        <w:rPr>
          <w:color w:val="0B0B0B"/>
          <w:spacing w:val="5"/>
          <w:sz w:val="20"/>
        </w:rPr>
        <w:t xml:space="preserve"> </w:t>
      </w:r>
      <w:r w:rsidRPr="003F7DC9">
        <w:rPr>
          <w:color w:val="0B0B0B"/>
          <w:sz w:val="20"/>
        </w:rPr>
        <w:t>lo</w:t>
      </w:r>
      <w:r w:rsidRPr="003F7DC9">
        <w:rPr>
          <w:color w:val="0B0B0B"/>
          <w:spacing w:val="6"/>
          <w:sz w:val="20"/>
        </w:rPr>
        <w:t xml:space="preserve"> </w:t>
      </w:r>
      <w:r w:rsidRPr="003F7DC9">
        <w:rPr>
          <w:color w:val="0B0B0B"/>
          <w:sz w:val="20"/>
        </w:rPr>
        <w:t>permetta,</w:t>
      </w:r>
      <w:r w:rsidRPr="003F7DC9">
        <w:rPr>
          <w:color w:val="0B0B0B"/>
          <w:spacing w:val="7"/>
          <w:sz w:val="20"/>
        </w:rPr>
        <w:t xml:space="preserve"> </w:t>
      </w:r>
      <w:r w:rsidRPr="003F7DC9">
        <w:rPr>
          <w:color w:val="0B0B0B"/>
          <w:sz w:val="20"/>
        </w:rPr>
        <w:t>effettuare</w:t>
      </w:r>
      <w:r w:rsidRPr="003F7DC9">
        <w:rPr>
          <w:color w:val="0B0B0B"/>
          <w:spacing w:val="4"/>
          <w:sz w:val="20"/>
        </w:rPr>
        <w:t xml:space="preserve"> </w:t>
      </w:r>
      <w:r w:rsidRPr="003F7DC9">
        <w:rPr>
          <w:color w:val="0B0B0B"/>
          <w:sz w:val="20"/>
        </w:rPr>
        <w:t>la</w:t>
      </w:r>
      <w:r w:rsidRPr="003F7DC9">
        <w:rPr>
          <w:color w:val="0B0B0B"/>
          <w:spacing w:val="6"/>
          <w:sz w:val="20"/>
        </w:rPr>
        <w:t xml:space="preserve"> </w:t>
      </w:r>
      <w:r w:rsidRPr="003F7DC9">
        <w:rPr>
          <w:color w:val="0B0B0B"/>
          <w:sz w:val="20"/>
        </w:rPr>
        <w:t>formazione</w:t>
      </w:r>
      <w:r w:rsidRPr="003F7DC9">
        <w:rPr>
          <w:color w:val="0B0B0B"/>
          <w:spacing w:val="6"/>
          <w:sz w:val="20"/>
        </w:rPr>
        <w:t xml:space="preserve"> </w:t>
      </w:r>
      <w:r w:rsidRPr="003F7DC9">
        <w:rPr>
          <w:color w:val="0B0B0B"/>
          <w:sz w:val="20"/>
        </w:rPr>
        <w:t>a</w:t>
      </w:r>
      <w:r w:rsidRPr="003F7DC9">
        <w:rPr>
          <w:color w:val="0B0B0B"/>
          <w:spacing w:val="3"/>
          <w:sz w:val="20"/>
        </w:rPr>
        <w:t xml:space="preserve"> </w:t>
      </w:r>
      <w:r w:rsidRPr="003F7DC9">
        <w:rPr>
          <w:color w:val="0B0B0B"/>
          <w:sz w:val="20"/>
        </w:rPr>
        <w:t>distanza,</w:t>
      </w:r>
      <w:r w:rsidRPr="003F7DC9">
        <w:rPr>
          <w:color w:val="0B0B0B"/>
          <w:spacing w:val="4"/>
          <w:sz w:val="20"/>
        </w:rPr>
        <w:t xml:space="preserve"> </w:t>
      </w:r>
      <w:r w:rsidRPr="003F7DC9">
        <w:rPr>
          <w:color w:val="0B0B0B"/>
          <w:sz w:val="20"/>
        </w:rPr>
        <w:t>anche</w:t>
      </w:r>
      <w:r w:rsidRPr="003F7DC9">
        <w:rPr>
          <w:color w:val="0B0B0B"/>
          <w:spacing w:val="6"/>
          <w:sz w:val="20"/>
        </w:rPr>
        <w:t xml:space="preserve"> </w:t>
      </w:r>
      <w:r w:rsidRPr="003F7DC9">
        <w:rPr>
          <w:color w:val="0B0B0B"/>
          <w:sz w:val="20"/>
        </w:rPr>
        <w:t>per</w:t>
      </w:r>
      <w:r w:rsidRPr="003F7DC9">
        <w:rPr>
          <w:color w:val="0B0B0B"/>
          <w:spacing w:val="6"/>
          <w:sz w:val="20"/>
        </w:rPr>
        <w:t xml:space="preserve"> </w:t>
      </w:r>
      <w:r w:rsidRPr="003F7DC9">
        <w:rPr>
          <w:color w:val="0B0B0B"/>
          <w:sz w:val="20"/>
        </w:rPr>
        <w:t>i</w:t>
      </w:r>
      <w:r w:rsidRPr="003F7DC9">
        <w:rPr>
          <w:color w:val="0B0B0B"/>
          <w:spacing w:val="6"/>
          <w:sz w:val="20"/>
        </w:rPr>
        <w:t xml:space="preserve"> </w:t>
      </w:r>
      <w:r w:rsidRPr="003F7DC9">
        <w:rPr>
          <w:color w:val="0B0B0B"/>
          <w:sz w:val="20"/>
        </w:rPr>
        <w:t>lavoratori</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smart</w:t>
      </w:r>
      <w:r w:rsidRPr="003F7DC9">
        <w:rPr>
          <w:color w:val="0B0B0B"/>
          <w:spacing w:val="5"/>
          <w:sz w:val="20"/>
        </w:rPr>
        <w:t xml:space="preserve"> </w:t>
      </w:r>
      <w:r w:rsidRPr="003F7DC9">
        <w:rPr>
          <w:color w:val="0B0B0B"/>
          <w:sz w:val="20"/>
        </w:rPr>
        <w:t>work</w:t>
      </w:r>
    </w:p>
    <w:p w14:paraId="7D95A706" w14:textId="77777777" w:rsidR="004C1BFC" w:rsidRPr="003F7DC9" w:rsidRDefault="004C1BFC" w:rsidP="00673CDE">
      <w:pPr>
        <w:pStyle w:val="Corpotesto"/>
        <w:spacing w:before="6"/>
        <w:ind w:left="284"/>
        <w:rPr>
          <w:sz w:val="23"/>
        </w:rPr>
      </w:pPr>
    </w:p>
    <w:p w14:paraId="713591D4" w14:textId="0CF49B31" w:rsidR="004C1BFC" w:rsidRPr="003F7DC9" w:rsidRDefault="00D9217B" w:rsidP="00673CDE">
      <w:pPr>
        <w:pStyle w:val="Paragrafoelenco"/>
        <w:numPr>
          <w:ilvl w:val="1"/>
          <w:numId w:val="59"/>
        </w:numPr>
        <w:tabs>
          <w:tab w:val="left" w:pos="1856"/>
        </w:tabs>
        <w:spacing w:before="1" w:line="280" w:lineRule="auto"/>
        <w:ind w:left="284" w:right="1261" w:firstLine="0"/>
        <w:rPr>
          <w:sz w:val="20"/>
        </w:rPr>
      </w:pPr>
      <w:r w:rsidRPr="003F7DC9">
        <w:rPr>
          <w:color w:val="0B0B0B"/>
          <w:sz w:val="20"/>
        </w:rPr>
        <w:t>Il mancato completamento dell’aggiornamento della formazione professionale e/o abilitante entro i termini previsti per tutti i ruoli/funzioni aziendali in materia di salute e sicurezza nei luoghi di lavoro, dovuto all’emergenza in corso e quindi per causa di forza maggiore, non comporta l’impossibilità a continuare lo svolgimento dello specifico ruolo/funzione (a titolo esemplificativo: l’addetto all’emergenza, sia antincendio, sia primo soccorso, può continuare ad intervenire</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caso</w:t>
      </w:r>
      <w:r w:rsidRPr="003F7DC9">
        <w:rPr>
          <w:color w:val="0B0B0B"/>
          <w:spacing w:val="5"/>
          <w:sz w:val="20"/>
        </w:rPr>
        <w:t xml:space="preserve"> </w:t>
      </w:r>
      <w:r w:rsidRPr="003F7DC9">
        <w:rPr>
          <w:color w:val="0B0B0B"/>
          <w:sz w:val="20"/>
        </w:rPr>
        <w:t>di</w:t>
      </w:r>
      <w:r w:rsidRPr="003F7DC9">
        <w:rPr>
          <w:color w:val="0B0B0B"/>
          <w:spacing w:val="6"/>
          <w:sz w:val="20"/>
        </w:rPr>
        <w:t xml:space="preserve"> </w:t>
      </w:r>
      <w:r w:rsidRPr="003F7DC9">
        <w:rPr>
          <w:color w:val="0B0B0B"/>
          <w:sz w:val="20"/>
        </w:rPr>
        <w:t>necessità;</w:t>
      </w:r>
      <w:r w:rsidRPr="003F7DC9">
        <w:rPr>
          <w:color w:val="0B0B0B"/>
          <w:spacing w:val="5"/>
          <w:sz w:val="20"/>
        </w:rPr>
        <w:t xml:space="preserve"> </w:t>
      </w:r>
      <w:r w:rsidRPr="003F7DC9">
        <w:rPr>
          <w:color w:val="0B0B0B"/>
          <w:sz w:val="20"/>
        </w:rPr>
        <w:t>il</w:t>
      </w:r>
      <w:r w:rsidRPr="003F7DC9">
        <w:rPr>
          <w:color w:val="0B0B0B"/>
          <w:spacing w:val="6"/>
          <w:sz w:val="20"/>
        </w:rPr>
        <w:t xml:space="preserve"> </w:t>
      </w:r>
      <w:r w:rsidRPr="003F7DC9">
        <w:rPr>
          <w:color w:val="0B0B0B"/>
          <w:sz w:val="20"/>
        </w:rPr>
        <w:t>carrellista</w:t>
      </w:r>
      <w:r w:rsidRPr="003F7DC9">
        <w:rPr>
          <w:color w:val="0B0B0B"/>
          <w:spacing w:val="5"/>
          <w:sz w:val="20"/>
        </w:rPr>
        <w:t xml:space="preserve"> </w:t>
      </w:r>
      <w:r w:rsidRPr="003F7DC9">
        <w:rPr>
          <w:color w:val="0B0B0B"/>
          <w:sz w:val="20"/>
        </w:rPr>
        <w:t>può</w:t>
      </w:r>
      <w:r w:rsidRPr="003F7DC9">
        <w:rPr>
          <w:color w:val="0B0B0B"/>
          <w:spacing w:val="6"/>
          <w:sz w:val="20"/>
        </w:rPr>
        <w:t xml:space="preserve"> </w:t>
      </w:r>
      <w:r w:rsidRPr="003F7DC9">
        <w:rPr>
          <w:color w:val="0B0B0B"/>
          <w:sz w:val="20"/>
        </w:rPr>
        <w:t>continuare</w:t>
      </w:r>
      <w:r w:rsidRPr="003F7DC9">
        <w:rPr>
          <w:color w:val="0B0B0B"/>
          <w:spacing w:val="3"/>
          <w:sz w:val="20"/>
        </w:rPr>
        <w:t xml:space="preserve"> </w:t>
      </w:r>
      <w:r w:rsidRPr="003F7DC9">
        <w:rPr>
          <w:color w:val="0B0B0B"/>
          <w:sz w:val="20"/>
        </w:rPr>
        <w:t>ad</w:t>
      </w:r>
      <w:r w:rsidRPr="003F7DC9">
        <w:rPr>
          <w:color w:val="0B0B0B"/>
          <w:spacing w:val="6"/>
          <w:sz w:val="20"/>
        </w:rPr>
        <w:t xml:space="preserve"> </w:t>
      </w:r>
      <w:r w:rsidRPr="003F7DC9">
        <w:rPr>
          <w:color w:val="0B0B0B"/>
          <w:sz w:val="20"/>
        </w:rPr>
        <w:t>operare</w:t>
      </w:r>
      <w:r w:rsidRPr="003F7DC9">
        <w:rPr>
          <w:color w:val="0B0B0B"/>
          <w:spacing w:val="4"/>
          <w:sz w:val="20"/>
        </w:rPr>
        <w:t xml:space="preserve"> </w:t>
      </w:r>
      <w:r w:rsidRPr="003F7DC9">
        <w:rPr>
          <w:color w:val="0B0B0B"/>
          <w:sz w:val="20"/>
        </w:rPr>
        <w:t>come</w:t>
      </w:r>
      <w:r w:rsidRPr="003F7DC9">
        <w:rPr>
          <w:color w:val="0B0B0B"/>
          <w:spacing w:val="5"/>
          <w:sz w:val="20"/>
        </w:rPr>
        <w:t xml:space="preserve"> </w:t>
      </w:r>
      <w:r w:rsidRPr="003F7DC9">
        <w:rPr>
          <w:color w:val="0B0B0B"/>
          <w:sz w:val="20"/>
        </w:rPr>
        <w:t>carrellista)</w:t>
      </w:r>
    </w:p>
    <w:p w14:paraId="2F286D93" w14:textId="77777777" w:rsidR="004C1BFC" w:rsidRPr="003F7DC9" w:rsidRDefault="004C1BFC" w:rsidP="00CD1531">
      <w:pPr>
        <w:pStyle w:val="Corpotesto"/>
        <w:spacing w:before="5"/>
        <w:rPr>
          <w:sz w:val="25"/>
        </w:rPr>
      </w:pPr>
    </w:p>
    <w:p w14:paraId="3D00681C" w14:textId="77777777" w:rsidR="004C1BFC" w:rsidRPr="003F7DC9" w:rsidRDefault="00D9217B" w:rsidP="00673CDE">
      <w:pPr>
        <w:pStyle w:val="Paragrafoelenco"/>
        <w:numPr>
          <w:ilvl w:val="0"/>
          <w:numId w:val="59"/>
        </w:numPr>
        <w:tabs>
          <w:tab w:val="left" w:pos="1516"/>
        </w:tabs>
        <w:ind w:left="284" w:firstLine="0"/>
        <w:rPr>
          <w:sz w:val="20"/>
        </w:rPr>
      </w:pPr>
      <w:r w:rsidRPr="003F7DC9">
        <w:rPr>
          <w:color w:val="0B0B0B"/>
          <w:sz w:val="20"/>
        </w:rPr>
        <w:t>GESTIONE DI UNA PERSONA SINTOMATICA IN</w:t>
      </w:r>
      <w:r w:rsidRPr="003F7DC9">
        <w:rPr>
          <w:color w:val="0B0B0B"/>
          <w:spacing w:val="9"/>
          <w:sz w:val="20"/>
        </w:rPr>
        <w:t xml:space="preserve"> </w:t>
      </w:r>
      <w:r w:rsidRPr="003F7DC9">
        <w:rPr>
          <w:color w:val="0B0B0B"/>
          <w:sz w:val="20"/>
        </w:rPr>
        <w:t>AZIENDA</w:t>
      </w:r>
    </w:p>
    <w:p w14:paraId="53A6CD7E" w14:textId="1EF26D63" w:rsidR="00673CDE" w:rsidRPr="003F7DC9" w:rsidRDefault="00673CDE" w:rsidP="00673CDE">
      <w:pPr>
        <w:pStyle w:val="Paragrafoelenco"/>
        <w:numPr>
          <w:ilvl w:val="1"/>
          <w:numId w:val="59"/>
        </w:numPr>
        <w:tabs>
          <w:tab w:val="left" w:pos="1856"/>
        </w:tabs>
        <w:spacing w:before="104" w:line="280" w:lineRule="auto"/>
        <w:ind w:left="284" w:right="1262" w:firstLine="0"/>
        <w:rPr>
          <w:sz w:val="20"/>
        </w:rPr>
      </w:pPr>
      <w:r w:rsidRPr="003F7DC9">
        <w:rPr>
          <w:color w:val="0B0B0B"/>
          <w:sz w:val="20"/>
        </w:rPr>
        <w:t>nel caso in cui una persona presente in azienda sviluppi febbre e sintomi di infezione respiratoria quali la tosse, lo deve dichiarare immediatamente all’ufficio del personale, si dovrà procedere al suo isolamento in base alle disposizioni dell’autorità sanitaria e a quello degli altri presenti dai locali, l’azienda procede immediatamente ad avvertire le autorità sanitarie competenti e i numeri di emergenza per il COVID-19 forniti dalla Regione o dal Ministero della</w:t>
      </w:r>
      <w:r w:rsidRPr="003F7DC9">
        <w:rPr>
          <w:color w:val="0B0B0B"/>
          <w:spacing w:val="48"/>
          <w:sz w:val="20"/>
        </w:rPr>
        <w:t xml:space="preserve"> </w:t>
      </w:r>
      <w:r w:rsidRPr="003F7DC9">
        <w:rPr>
          <w:color w:val="0B0B0B"/>
          <w:sz w:val="20"/>
        </w:rPr>
        <w:t>Salute</w:t>
      </w:r>
    </w:p>
    <w:p w14:paraId="41263403" w14:textId="555B267C" w:rsidR="00673CDE" w:rsidRPr="003F7DC9" w:rsidRDefault="00673CDE" w:rsidP="00673CDE">
      <w:pPr>
        <w:pStyle w:val="Paragrafoelenco"/>
        <w:numPr>
          <w:ilvl w:val="1"/>
          <w:numId w:val="59"/>
        </w:numPr>
        <w:tabs>
          <w:tab w:val="left" w:pos="1856"/>
        </w:tabs>
        <w:spacing w:line="280" w:lineRule="auto"/>
        <w:ind w:left="284" w:right="1259" w:firstLine="0"/>
        <w:rPr>
          <w:sz w:val="20"/>
        </w:rPr>
      </w:pPr>
      <w:r w:rsidRPr="003F7DC9">
        <w:rPr>
          <w:color w:val="0B0B0B"/>
          <w:sz w:val="20"/>
        </w:rPr>
        <w:t>l’azienda collabora con le Autorità sanitarie per la definizione degli eventuali “contatti stretti” di una persona presente in azienda che sia stata riscontrata positiva al tampone COVID-19. Ciò al fine di permettere alle autorità di applicare le necessarie e opportune misure di quarantena. Nel periodo dell’indagine, l’azienda potrà chiedere agli eventuali possibili contatti stretti di lasciare cautelativamente lo stabilimento, secondo le indicazioni dell’Autorità</w:t>
      </w:r>
      <w:r w:rsidRPr="003F7DC9">
        <w:rPr>
          <w:color w:val="0B0B0B"/>
          <w:spacing w:val="29"/>
          <w:sz w:val="20"/>
        </w:rPr>
        <w:t xml:space="preserve"> </w:t>
      </w:r>
      <w:r w:rsidRPr="003F7DC9">
        <w:rPr>
          <w:color w:val="0B0B0B"/>
          <w:sz w:val="20"/>
        </w:rPr>
        <w:t>sanitaria</w:t>
      </w:r>
    </w:p>
    <w:p w14:paraId="71A63DBD" w14:textId="77777777" w:rsidR="00673CDE" w:rsidRPr="003F7DC9" w:rsidRDefault="00673CDE" w:rsidP="00673CDE">
      <w:pPr>
        <w:pStyle w:val="Paragrafoelenco"/>
        <w:numPr>
          <w:ilvl w:val="1"/>
          <w:numId w:val="59"/>
        </w:numPr>
        <w:tabs>
          <w:tab w:val="left" w:pos="1855"/>
          <w:tab w:val="left" w:pos="1856"/>
        </w:tabs>
        <w:ind w:left="284" w:firstLine="0"/>
        <w:jc w:val="left"/>
        <w:rPr>
          <w:sz w:val="20"/>
        </w:rPr>
      </w:pPr>
      <w:r w:rsidRPr="003F7DC9">
        <w:rPr>
          <w:color w:val="0B0B0B"/>
          <w:sz w:val="20"/>
        </w:rPr>
        <w:t>Il</w:t>
      </w:r>
      <w:r w:rsidRPr="003F7DC9">
        <w:rPr>
          <w:color w:val="0B0B0B"/>
          <w:spacing w:val="35"/>
          <w:sz w:val="20"/>
        </w:rPr>
        <w:t xml:space="preserve"> </w:t>
      </w:r>
      <w:r w:rsidRPr="003F7DC9">
        <w:rPr>
          <w:color w:val="0B0B0B"/>
          <w:sz w:val="20"/>
        </w:rPr>
        <w:t>lavoratore</w:t>
      </w:r>
      <w:r w:rsidRPr="003F7DC9">
        <w:rPr>
          <w:color w:val="0B0B0B"/>
          <w:spacing w:val="34"/>
          <w:sz w:val="20"/>
        </w:rPr>
        <w:t xml:space="preserve"> </w:t>
      </w:r>
      <w:r w:rsidRPr="003F7DC9">
        <w:rPr>
          <w:color w:val="0B0B0B"/>
          <w:sz w:val="20"/>
        </w:rPr>
        <w:t>al</w:t>
      </w:r>
      <w:r w:rsidRPr="003F7DC9">
        <w:rPr>
          <w:color w:val="0B0B0B"/>
          <w:spacing w:val="34"/>
          <w:sz w:val="20"/>
        </w:rPr>
        <w:t xml:space="preserve"> </w:t>
      </w:r>
      <w:r w:rsidRPr="003F7DC9">
        <w:rPr>
          <w:color w:val="0B0B0B"/>
          <w:sz w:val="20"/>
        </w:rPr>
        <w:t>momento</w:t>
      </w:r>
      <w:r w:rsidRPr="003F7DC9">
        <w:rPr>
          <w:color w:val="0B0B0B"/>
          <w:spacing w:val="34"/>
          <w:sz w:val="20"/>
        </w:rPr>
        <w:t xml:space="preserve"> </w:t>
      </w:r>
      <w:r w:rsidRPr="003F7DC9">
        <w:rPr>
          <w:color w:val="0B0B0B"/>
          <w:sz w:val="20"/>
        </w:rPr>
        <w:t>dell’isolamento,</w:t>
      </w:r>
      <w:r w:rsidRPr="003F7DC9">
        <w:rPr>
          <w:color w:val="0B0B0B"/>
          <w:spacing w:val="34"/>
          <w:sz w:val="20"/>
        </w:rPr>
        <w:t xml:space="preserve"> </w:t>
      </w:r>
      <w:r w:rsidRPr="003F7DC9">
        <w:rPr>
          <w:color w:val="0B0B0B"/>
          <w:sz w:val="20"/>
        </w:rPr>
        <w:t>deve</w:t>
      </w:r>
      <w:r w:rsidRPr="003F7DC9">
        <w:rPr>
          <w:color w:val="0B0B0B"/>
          <w:spacing w:val="36"/>
          <w:sz w:val="20"/>
        </w:rPr>
        <w:t xml:space="preserve"> </w:t>
      </w:r>
      <w:r w:rsidRPr="003F7DC9">
        <w:rPr>
          <w:color w:val="0B0B0B"/>
          <w:sz w:val="20"/>
        </w:rPr>
        <w:t>essere</w:t>
      </w:r>
      <w:r w:rsidRPr="003F7DC9">
        <w:rPr>
          <w:color w:val="0B0B0B"/>
          <w:spacing w:val="34"/>
          <w:sz w:val="20"/>
        </w:rPr>
        <w:t xml:space="preserve"> </w:t>
      </w:r>
      <w:r w:rsidRPr="003F7DC9">
        <w:rPr>
          <w:color w:val="0B0B0B"/>
          <w:sz w:val="20"/>
        </w:rPr>
        <w:t>subito</w:t>
      </w:r>
      <w:r w:rsidRPr="003F7DC9">
        <w:rPr>
          <w:color w:val="0B0B0B"/>
          <w:spacing w:val="34"/>
          <w:sz w:val="20"/>
        </w:rPr>
        <w:t xml:space="preserve"> </w:t>
      </w:r>
      <w:r w:rsidRPr="003F7DC9">
        <w:rPr>
          <w:color w:val="0B0B0B"/>
          <w:sz w:val="20"/>
        </w:rPr>
        <w:t>dotato</w:t>
      </w:r>
      <w:r w:rsidRPr="003F7DC9">
        <w:rPr>
          <w:color w:val="0B0B0B"/>
          <w:spacing w:val="35"/>
          <w:sz w:val="20"/>
        </w:rPr>
        <w:t xml:space="preserve"> </w:t>
      </w:r>
      <w:r w:rsidRPr="003F7DC9">
        <w:rPr>
          <w:color w:val="0B0B0B"/>
          <w:sz w:val="20"/>
        </w:rPr>
        <w:t>ove</w:t>
      </w:r>
      <w:r w:rsidRPr="003F7DC9">
        <w:rPr>
          <w:color w:val="0B0B0B"/>
          <w:spacing w:val="35"/>
          <w:sz w:val="20"/>
        </w:rPr>
        <w:t xml:space="preserve"> </w:t>
      </w:r>
      <w:r w:rsidRPr="003F7DC9">
        <w:rPr>
          <w:color w:val="0B0B0B"/>
          <w:sz w:val="20"/>
        </w:rPr>
        <w:t>già</w:t>
      </w:r>
      <w:r w:rsidRPr="003F7DC9">
        <w:rPr>
          <w:color w:val="0B0B0B"/>
          <w:spacing w:val="34"/>
          <w:sz w:val="20"/>
        </w:rPr>
        <w:t xml:space="preserve"> </w:t>
      </w:r>
      <w:r w:rsidRPr="003F7DC9">
        <w:rPr>
          <w:color w:val="0B0B0B"/>
          <w:sz w:val="20"/>
        </w:rPr>
        <w:t>non</w:t>
      </w:r>
      <w:r w:rsidRPr="003F7DC9">
        <w:rPr>
          <w:color w:val="0B0B0B"/>
          <w:spacing w:val="36"/>
          <w:sz w:val="20"/>
        </w:rPr>
        <w:t xml:space="preserve"> </w:t>
      </w:r>
      <w:r w:rsidRPr="003F7DC9">
        <w:rPr>
          <w:color w:val="0B0B0B"/>
          <w:sz w:val="20"/>
        </w:rPr>
        <w:t>lo</w:t>
      </w:r>
      <w:r w:rsidRPr="003F7DC9">
        <w:rPr>
          <w:color w:val="0B0B0B"/>
          <w:spacing w:val="34"/>
          <w:sz w:val="20"/>
        </w:rPr>
        <w:t xml:space="preserve"> </w:t>
      </w:r>
      <w:r w:rsidRPr="003F7DC9">
        <w:rPr>
          <w:color w:val="0B0B0B"/>
          <w:sz w:val="20"/>
        </w:rPr>
        <w:t>fosse,</w:t>
      </w:r>
      <w:r w:rsidRPr="003F7DC9">
        <w:rPr>
          <w:color w:val="0B0B0B"/>
          <w:spacing w:val="34"/>
          <w:sz w:val="20"/>
        </w:rPr>
        <w:t xml:space="preserve"> </w:t>
      </w:r>
      <w:r w:rsidRPr="003F7DC9">
        <w:rPr>
          <w:color w:val="0B0B0B"/>
          <w:sz w:val="20"/>
        </w:rPr>
        <w:t>di</w:t>
      </w:r>
    </w:p>
    <w:p w14:paraId="119B7605" w14:textId="77777777" w:rsidR="00673CDE" w:rsidRPr="003F7DC9" w:rsidRDefault="00673CDE" w:rsidP="00673CDE">
      <w:pPr>
        <w:pStyle w:val="Corpotesto"/>
        <w:spacing w:before="39"/>
        <w:ind w:left="284"/>
      </w:pPr>
      <w:r w:rsidRPr="003F7DC9">
        <w:rPr>
          <w:color w:val="0B0B0B"/>
        </w:rPr>
        <w:t>mascherina chirurgica.</w:t>
      </w:r>
    </w:p>
    <w:p w14:paraId="140B691F" w14:textId="77777777" w:rsidR="004C1BFC" w:rsidRPr="003F7DC9" w:rsidRDefault="004C1BFC" w:rsidP="00673CDE">
      <w:pPr>
        <w:ind w:left="284"/>
        <w:rPr>
          <w:sz w:val="20"/>
        </w:rPr>
        <w:sectPr w:rsidR="004C1BFC" w:rsidRPr="003F7DC9">
          <w:pgSz w:w="11900" w:h="16840"/>
          <w:pgMar w:top="1600" w:right="440" w:bottom="280" w:left="460" w:header="720" w:footer="720" w:gutter="0"/>
          <w:cols w:space="720"/>
        </w:sectPr>
      </w:pPr>
    </w:p>
    <w:p w14:paraId="14CC92CC" w14:textId="77777777" w:rsidR="004C1BFC" w:rsidRPr="003F7DC9" w:rsidRDefault="004C1BFC" w:rsidP="00673CDE">
      <w:pPr>
        <w:pStyle w:val="Corpotesto"/>
        <w:ind w:left="284"/>
        <w:rPr>
          <w:sz w:val="13"/>
        </w:rPr>
      </w:pPr>
    </w:p>
    <w:p w14:paraId="072848FF" w14:textId="77777777" w:rsidR="004C1BFC" w:rsidRPr="003F7DC9" w:rsidRDefault="00D9217B" w:rsidP="00673CDE">
      <w:pPr>
        <w:pStyle w:val="Paragrafoelenco"/>
        <w:numPr>
          <w:ilvl w:val="0"/>
          <w:numId w:val="59"/>
        </w:numPr>
        <w:tabs>
          <w:tab w:val="left" w:pos="1516"/>
        </w:tabs>
        <w:ind w:left="284" w:firstLine="0"/>
        <w:rPr>
          <w:sz w:val="20"/>
        </w:rPr>
      </w:pPr>
      <w:r w:rsidRPr="003F7DC9">
        <w:rPr>
          <w:color w:val="0B0B0B"/>
          <w:sz w:val="20"/>
        </w:rPr>
        <w:t>SORVEGLIANZA SANITARIA/MEDICO COMPETENTE/RLS</w:t>
      </w:r>
    </w:p>
    <w:p w14:paraId="2F850A8C" w14:textId="77777777" w:rsidR="004C1BFC" w:rsidRPr="003F7DC9" w:rsidRDefault="004C1BFC" w:rsidP="00673CDE">
      <w:pPr>
        <w:pStyle w:val="Corpotesto"/>
        <w:spacing w:before="11"/>
        <w:ind w:left="284"/>
        <w:rPr>
          <w:sz w:val="26"/>
        </w:rPr>
      </w:pPr>
    </w:p>
    <w:p w14:paraId="1DF26145" w14:textId="24E053BE" w:rsidR="004C1BFC" w:rsidRPr="003F7DC9" w:rsidRDefault="00D9217B" w:rsidP="00673CDE">
      <w:pPr>
        <w:pStyle w:val="Paragrafoelenco"/>
        <w:numPr>
          <w:ilvl w:val="1"/>
          <w:numId w:val="59"/>
        </w:numPr>
        <w:tabs>
          <w:tab w:val="left" w:pos="1856"/>
        </w:tabs>
        <w:spacing w:line="280" w:lineRule="auto"/>
        <w:ind w:left="284" w:right="1260" w:firstLine="0"/>
        <w:rPr>
          <w:sz w:val="20"/>
        </w:rPr>
      </w:pPr>
      <w:r w:rsidRPr="003F7DC9">
        <w:rPr>
          <w:color w:val="0B0B0B"/>
          <w:sz w:val="20"/>
        </w:rPr>
        <w:t>La sorveglianza sanitaria deve proseguire rispettando le misure igieniche contenute nelle indicazioni del Ministero della Salute (cd.</w:t>
      </w:r>
      <w:r w:rsidRPr="003F7DC9">
        <w:rPr>
          <w:color w:val="0B0B0B"/>
          <w:spacing w:val="6"/>
          <w:sz w:val="20"/>
        </w:rPr>
        <w:t xml:space="preserve"> </w:t>
      </w:r>
      <w:r w:rsidRPr="003F7DC9">
        <w:rPr>
          <w:color w:val="0B0B0B"/>
          <w:sz w:val="20"/>
        </w:rPr>
        <w:t>decalogo)</w:t>
      </w:r>
    </w:p>
    <w:p w14:paraId="768A67AF" w14:textId="77777777" w:rsidR="004C1BFC" w:rsidRPr="003F7DC9" w:rsidRDefault="004C1BFC" w:rsidP="00673CDE">
      <w:pPr>
        <w:pStyle w:val="Corpotesto"/>
        <w:spacing w:before="5"/>
        <w:ind w:left="284"/>
        <w:rPr>
          <w:sz w:val="23"/>
        </w:rPr>
      </w:pPr>
    </w:p>
    <w:p w14:paraId="36B899B0" w14:textId="4CF95AB1" w:rsidR="004C1BFC" w:rsidRPr="003F7DC9" w:rsidRDefault="00D9217B" w:rsidP="00673CDE">
      <w:pPr>
        <w:pStyle w:val="Paragrafoelenco"/>
        <w:numPr>
          <w:ilvl w:val="1"/>
          <w:numId w:val="59"/>
        </w:numPr>
        <w:tabs>
          <w:tab w:val="left" w:pos="1856"/>
        </w:tabs>
        <w:spacing w:before="1" w:line="278" w:lineRule="auto"/>
        <w:ind w:left="284" w:right="1261" w:firstLine="0"/>
        <w:rPr>
          <w:sz w:val="20"/>
        </w:rPr>
      </w:pPr>
      <w:r w:rsidRPr="003F7DC9">
        <w:rPr>
          <w:color w:val="0B0B0B"/>
          <w:sz w:val="20"/>
        </w:rPr>
        <w:t>vanno privilegiate, in questo periodo, le visite preventive, le visite a richiesta e le visite da rientro da</w:t>
      </w:r>
      <w:r w:rsidRPr="003F7DC9">
        <w:rPr>
          <w:color w:val="0B0B0B"/>
          <w:spacing w:val="1"/>
          <w:sz w:val="20"/>
        </w:rPr>
        <w:t xml:space="preserve"> </w:t>
      </w:r>
      <w:r w:rsidRPr="003F7DC9">
        <w:rPr>
          <w:color w:val="0B0B0B"/>
          <w:sz w:val="20"/>
        </w:rPr>
        <w:t>malattia</w:t>
      </w:r>
    </w:p>
    <w:p w14:paraId="62ECCB2E" w14:textId="77777777" w:rsidR="004C1BFC" w:rsidRPr="003F7DC9" w:rsidRDefault="004C1BFC" w:rsidP="00673CDE">
      <w:pPr>
        <w:pStyle w:val="Corpotesto"/>
        <w:spacing w:before="10"/>
        <w:ind w:left="284"/>
        <w:rPr>
          <w:sz w:val="23"/>
        </w:rPr>
      </w:pPr>
    </w:p>
    <w:p w14:paraId="313B802C" w14:textId="15191AC2" w:rsidR="004C1BFC" w:rsidRPr="003F7DC9" w:rsidRDefault="00D9217B" w:rsidP="00673CDE">
      <w:pPr>
        <w:pStyle w:val="Paragrafoelenco"/>
        <w:numPr>
          <w:ilvl w:val="1"/>
          <w:numId w:val="59"/>
        </w:numPr>
        <w:tabs>
          <w:tab w:val="left" w:pos="1856"/>
        </w:tabs>
        <w:spacing w:line="280" w:lineRule="auto"/>
        <w:ind w:left="284" w:right="1263" w:firstLine="0"/>
        <w:rPr>
          <w:sz w:val="20"/>
        </w:rPr>
      </w:pPr>
      <w:r w:rsidRPr="003F7DC9">
        <w:rPr>
          <w:color w:val="0B0B0B"/>
          <w:sz w:val="20"/>
        </w:rPr>
        <w:t>la sorveglianza sanitaria periodica non va interrotta, perché rappresenta una ulteriore misura di prevenzione di carattere generale: sia perché può intercettare possibili casi e sintomi sospetti del contagio, sia per l’informazione e la formazione che il medico competente può fornire ai lavoratori per evitare la diffusione del</w:t>
      </w:r>
      <w:r w:rsidRPr="003F7DC9">
        <w:rPr>
          <w:color w:val="0B0B0B"/>
          <w:spacing w:val="7"/>
          <w:sz w:val="20"/>
        </w:rPr>
        <w:t xml:space="preserve"> </w:t>
      </w:r>
      <w:r w:rsidRPr="003F7DC9">
        <w:rPr>
          <w:color w:val="0B0B0B"/>
          <w:sz w:val="20"/>
        </w:rPr>
        <w:t>contagio</w:t>
      </w:r>
    </w:p>
    <w:p w14:paraId="52B0F75E" w14:textId="77777777" w:rsidR="004C1BFC" w:rsidRPr="003F7DC9" w:rsidRDefault="004C1BFC" w:rsidP="00673CDE">
      <w:pPr>
        <w:pStyle w:val="Corpotesto"/>
        <w:spacing w:before="8"/>
        <w:ind w:left="284"/>
        <w:rPr>
          <w:sz w:val="23"/>
        </w:rPr>
      </w:pPr>
    </w:p>
    <w:p w14:paraId="6A0EB3C0" w14:textId="77777777" w:rsidR="004C1BFC" w:rsidRPr="003F7DC9" w:rsidRDefault="00D9217B" w:rsidP="00673CDE">
      <w:pPr>
        <w:pStyle w:val="Paragrafoelenco"/>
        <w:numPr>
          <w:ilvl w:val="1"/>
          <w:numId w:val="59"/>
        </w:numPr>
        <w:tabs>
          <w:tab w:val="left" w:pos="1855"/>
          <w:tab w:val="left" w:pos="1856"/>
        </w:tabs>
        <w:spacing w:line="280" w:lineRule="auto"/>
        <w:ind w:left="284" w:right="1260" w:firstLine="0"/>
        <w:jc w:val="left"/>
        <w:rPr>
          <w:sz w:val="20"/>
        </w:rPr>
      </w:pPr>
      <w:r w:rsidRPr="003F7DC9">
        <w:rPr>
          <w:color w:val="0B0B0B"/>
          <w:sz w:val="20"/>
        </w:rPr>
        <w:t>nell’integrare e proporre tutte le misure di regolamentazione legate al COVID-19 il medico competente collabora con il datore di lavoro e le</w:t>
      </w:r>
      <w:r w:rsidRPr="003F7DC9">
        <w:rPr>
          <w:color w:val="0B0B0B"/>
          <w:spacing w:val="16"/>
          <w:sz w:val="20"/>
        </w:rPr>
        <w:t xml:space="preserve"> </w:t>
      </w:r>
      <w:r w:rsidRPr="003F7DC9">
        <w:rPr>
          <w:color w:val="0B0B0B"/>
          <w:sz w:val="20"/>
        </w:rPr>
        <w:t>RLS/RLST.</w:t>
      </w:r>
    </w:p>
    <w:p w14:paraId="5112CE73" w14:textId="77777777" w:rsidR="004C1BFC" w:rsidRPr="003F7DC9" w:rsidRDefault="00D9217B" w:rsidP="00673CDE">
      <w:pPr>
        <w:pStyle w:val="Paragrafoelenco"/>
        <w:numPr>
          <w:ilvl w:val="1"/>
          <w:numId w:val="59"/>
        </w:numPr>
        <w:tabs>
          <w:tab w:val="left" w:pos="1855"/>
          <w:tab w:val="left" w:pos="1856"/>
        </w:tabs>
        <w:ind w:left="284" w:firstLine="0"/>
        <w:jc w:val="left"/>
        <w:rPr>
          <w:sz w:val="20"/>
        </w:rPr>
      </w:pPr>
      <w:r w:rsidRPr="003F7DC9">
        <w:rPr>
          <w:color w:val="0B0B0B"/>
          <w:sz w:val="20"/>
        </w:rPr>
        <w:t>Il</w:t>
      </w:r>
      <w:r w:rsidRPr="003F7DC9">
        <w:rPr>
          <w:color w:val="0B0B0B"/>
          <w:spacing w:val="16"/>
          <w:sz w:val="20"/>
        </w:rPr>
        <w:t xml:space="preserve"> </w:t>
      </w:r>
      <w:r w:rsidRPr="003F7DC9">
        <w:rPr>
          <w:color w:val="0B0B0B"/>
          <w:sz w:val="20"/>
        </w:rPr>
        <w:t>medico</w:t>
      </w:r>
      <w:r w:rsidRPr="003F7DC9">
        <w:rPr>
          <w:color w:val="0B0B0B"/>
          <w:spacing w:val="16"/>
          <w:sz w:val="20"/>
        </w:rPr>
        <w:t xml:space="preserve"> </w:t>
      </w:r>
      <w:r w:rsidRPr="003F7DC9">
        <w:rPr>
          <w:color w:val="0B0B0B"/>
          <w:sz w:val="20"/>
        </w:rPr>
        <w:t>competente</w:t>
      </w:r>
      <w:r w:rsidRPr="003F7DC9">
        <w:rPr>
          <w:color w:val="0B0B0B"/>
          <w:spacing w:val="16"/>
          <w:sz w:val="20"/>
        </w:rPr>
        <w:t xml:space="preserve"> </w:t>
      </w:r>
      <w:r w:rsidRPr="003F7DC9">
        <w:rPr>
          <w:color w:val="0B0B0B"/>
          <w:sz w:val="20"/>
        </w:rPr>
        <w:t>segnala</w:t>
      </w:r>
      <w:r w:rsidRPr="003F7DC9">
        <w:rPr>
          <w:color w:val="0B0B0B"/>
          <w:spacing w:val="16"/>
          <w:sz w:val="20"/>
        </w:rPr>
        <w:t xml:space="preserve"> </w:t>
      </w:r>
      <w:r w:rsidRPr="003F7DC9">
        <w:rPr>
          <w:color w:val="0B0B0B"/>
          <w:sz w:val="20"/>
        </w:rPr>
        <w:t>all’azienda</w:t>
      </w:r>
      <w:r w:rsidRPr="003F7DC9">
        <w:rPr>
          <w:color w:val="0B0B0B"/>
          <w:spacing w:val="15"/>
          <w:sz w:val="20"/>
        </w:rPr>
        <w:t xml:space="preserve"> </w:t>
      </w:r>
      <w:r w:rsidRPr="003F7DC9">
        <w:rPr>
          <w:color w:val="0B0B0B"/>
          <w:sz w:val="20"/>
        </w:rPr>
        <w:t>situazioni</w:t>
      </w:r>
      <w:r w:rsidRPr="003F7DC9">
        <w:rPr>
          <w:color w:val="0B0B0B"/>
          <w:spacing w:val="17"/>
          <w:sz w:val="20"/>
        </w:rPr>
        <w:t xml:space="preserve"> </w:t>
      </w:r>
      <w:r w:rsidRPr="003F7DC9">
        <w:rPr>
          <w:color w:val="0B0B0B"/>
          <w:sz w:val="20"/>
        </w:rPr>
        <w:t>di</w:t>
      </w:r>
      <w:r w:rsidRPr="003F7DC9">
        <w:rPr>
          <w:color w:val="0B0B0B"/>
          <w:spacing w:val="16"/>
          <w:sz w:val="20"/>
        </w:rPr>
        <w:t xml:space="preserve"> </w:t>
      </w:r>
      <w:r w:rsidRPr="003F7DC9">
        <w:rPr>
          <w:color w:val="0B0B0B"/>
          <w:sz w:val="20"/>
        </w:rPr>
        <w:t>particolare</w:t>
      </w:r>
      <w:r w:rsidRPr="003F7DC9">
        <w:rPr>
          <w:color w:val="0B0B0B"/>
          <w:spacing w:val="16"/>
          <w:sz w:val="20"/>
        </w:rPr>
        <w:t xml:space="preserve"> </w:t>
      </w:r>
      <w:r w:rsidRPr="003F7DC9">
        <w:rPr>
          <w:color w:val="0B0B0B"/>
          <w:sz w:val="20"/>
        </w:rPr>
        <w:t>fragilità</w:t>
      </w:r>
      <w:r w:rsidRPr="003F7DC9">
        <w:rPr>
          <w:color w:val="0B0B0B"/>
          <w:spacing w:val="16"/>
          <w:sz w:val="20"/>
        </w:rPr>
        <w:t xml:space="preserve"> </w:t>
      </w:r>
      <w:r w:rsidRPr="003F7DC9">
        <w:rPr>
          <w:color w:val="0B0B0B"/>
          <w:sz w:val="20"/>
        </w:rPr>
        <w:t>e</w:t>
      </w:r>
      <w:r w:rsidRPr="003F7DC9">
        <w:rPr>
          <w:color w:val="0B0B0B"/>
          <w:spacing w:val="16"/>
          <w:sz w:val="20"/>
        </w:rPr>
        <w:t xml:space="preserve"> </w:t>
      </w:r>
      <w:r w:rsidRPr="003F7DC9">
        <w:rPr>
          <w:color w:val="0B0B0B"/>
          <w:sz w:val="20"/>
        </w:rPr>
        <w:t>patologie</w:t>
      </w:r>
      <w:r w:rsidRPr="003F7DC9">
        <w:rPr>
          <w:color w:val="0B0B0B"/>
          <w:spacing w:val="18"/>
          <w:sz w:val="20"/>
        </w:rPr>
        <w:t xml:space="preserve"> </w:t>
      </w:r>
      <w:r w:rsidRPr="003F7DC9">
        <w:rPr>
          <w:color w:val="0B0B0B"/>
          <w:sz w:val="20"/>
        </w:rPr>
        <w:t>attuali</w:t>
      </w:r>
      <w:r w:rsidRPr="003F7DC9">
        <w:rPr>
          <w:color w:val="0B0B0B"/>
          <w:spacing w:val="16"/>
          <w:sz w:val="20"/>
        </w:rPr>
        <w:t xml:space="preserve"> </w:t>
      </w:r>
      <w:r w:rsidRPr="003F7DC9">
        <w:rPr>
          <w:color w:val="0B0B0B"/>
          <w:sz w:val="20"/>
        </w:rPr>
        <w:t>o</w:t>
      </w:r>
    </w:p>
    <w:p w14:paraId="5986FBBA" w14:textId="77777777" w:rsidR="004C1BFC" w:rsidRPr="003F7DC9" w:rsidRDefault="00D9217B" w:rsidP="00673CDE">
      <w:pPr>
        <w:pStyle w:val="Corpotesto"/>
        <w:spacing w:before="39"/>
        <w:ind w:left="284"/>
      </w:pPr>
      <w:r w:rsidRPr="003F7DC9">
        <w:rPr>
          <w:color w:val="0B0B0B"/>
        </w:rPr>
        <w:t>pregresse dei dipendenti e l’azienda provvede alla loro tutela nel rispetto della privacy.</w:t>
      </w:r>
    </w:p>
    <w:p w14:paraId="2A73E244" w14:textId="77777777" w:rsidR="004C1BFC" w:rsidRPr="003F7DC9" w:rsidRDefault="004C1BFC" w:rsidP="00673CDE">
      <w:pPr>
        <w:pStyle w:val="Corpotesto"/>
        <w:spacing w:before="1"/>
        <w:ind w:left="284"/>
        <w:rPr>
          <w:sz w:val="24"/>
        </w:rPr>
      </w:pPr>
    </w:p>
    <w:p w14:paraId="3ABC206C" w14:textId="77777777" w:rsidR="004C1BFC" w:rsidRPr="003F7DC9" w:rsidRDefault="00D9217B" w:rsidP="00673CDE">
      <w:pPr>
        <w:pStyle w:val="Paragrafoelenco"/>
        <w:numPr>
          <w:ilvl w:val="1"/>
          <w:numId w:val="59"/>
        </w:numPr>
        <w:tabs>
          <w:tab w:val="left" w:pos="1856"/>
        </w:tabs>
        <w:spacing w:before="1" w:line="280" w:lineRule="auto"/>
        <w:ind w:left="284" w:right="1260" w:firstLine="0"/>
        <w:rPr>
          <w:sz w:val="20"/>
        </w:rPr>
      </w:pPr>
      <w:r w:rsidRPr="003F7DC9">
        <w:rPr>
          <w:color w:val="0B0B0B"/>
          <w:sz w:val="20"/>
        </w:rPr>
        <w:t xml:space="preserve">Il medico competente applicherà le indicazioni delle Autorità Sanitarie. </w:t>
      </w:r>
      <w:r w:rsidRPr="003F7DC9">
        <w:rPr>
          <w:color w:val="0B0B0B"/>
          <w:spacing w:val="-3"/>
          <w:sz w:val="20"/>
        </w:rPr>
        <w:t xml:space="preserve">Il </w:t>
      </w:r>
      <w:r w:rsidRPr="003F7DC9">
        <w:rPr>
          <w:color w:val="0B0B0B"/>
          <w:sz w:val="20"/>
        </w:rPr>
        <w:t>medico competente, in considerazione del suo ruolo nella valutazione dei rischi e nella sorveglia sanitaria, potrà suggerire l’adozione di eventuali mezzi diagnostici qualora ritenuti utili al fine del contenimento della diffusione del virus e della salute dei</w:t>
      </w:r>
      <w:r w:rsidRPr="003F7DC9">
        <w:rPr>
          <w:color w:val="0B0B0B"/>
          <w:spacing w:val="14"/>
          <w:sz w:val="20"/>
        </w:rPr>
        <w:t xml:space="preserve"> </w:t>
      </w:r>
      <w:r w:rsidRPr="003F7DC9">
        <w:rPr>
          <w:color w:val="0B0B0B"/>
          <w:sz w:val="20"/>
        </w:rPr>
        <w:t>lavoratori.</w:t>
      </w:r>
    </w:p>
    <w:p w14:paraId="5E34A148" w14:textId="77777777" w:rsidR="004C1BFC" w:rsidRPr="003F7DC9" w:rsidRDefault="004C1BFC" w:rsidP="00673CDE">
      <w:pPr>
        <w:pStyle w:val="Corpotesto"/>
        <w:spacing w:before="7"/>
        <w:ind w:left="284"/>
        <w:rPr>
          <w:sz w:val="23"/>
        </w:rPr>
      </w:pPr>
    </w:p>
    <w:p w14:paraId="241C1D07" w14:textId="77777777" w:rsidR="004C1BFC" w:rsidRPr="003F7DC9" w:rsidRDefault="00D9217B" w:rsidP="00673CDE">
      <w:pPr>
        <w:pStyle w:val="Paragrafoelenco"/>
        <w:numPr>
          <w:ilvl w:val="1"/>
          <w:numId w:val="59"/>
        </w:numPr>
        <w:tabs>
          <w:tab w:val="left" w:pos="1856"/>
        </w:tabs>
        <w:spacing w:line="280" w:lineRule="auto"/>
        <w:ind w:left="284" w:right="1259" w:firstLine="0"/>
        <w:rPr>
          <w:sz w:val="20"/>
        </w:rPr>
      </w:pPr>
      <w:r w:rsidRPr="003F7DC9">
        <w:rPr>
          <w:color w:val="0B0B0B"/>
          <w:sz w:val="20"/>
        </w:rPr>
        <w:t>Alla ripresa delle attività, è opportuno che sia coinvolto il medico competente per le identificazioni dei soggetti con particolari situazioni di fragilità e per il reinserimento lavorativo di soggetti con pregressa infezione da COVID</w:t>
      </w:r>
      <w:r w:rsidRPr="003F7DC9">
        <w:rPr>
          <w:color w:val="0B0B0B"/>
          <w:spacing w:val="12"/>
          <w:sz w:val="20"/>
        </w:rPr>
        <w:t xml:space="preserve"> </w:t>
      </w:r>
      <w:r w:rsidRPr="003F7DC9">
        <w:rPr>
          <w:color w:val="0B0B0B"/>
          <w:sz w:val="20"/>
        </w:rPr>
        <w:t>19.</w:t>
      </w:r>
    </w:p>
    <w:p w14:paraId="65924F29" w14:textId="77777777" w:rsidR="004C1BFC" w:rsidRPr="003F7DC9" w:rsidRDefault="004C1BFC" w:rsidP="00673CDE">
      <w:pPr>
        <w:pStyle w:val="Corpotesto"/>
        <w:spacing w:before="7"/>
        <w:ind w:left="284"/>
        <w:rPr>
          <w:sz w:val="23"/>
        </w:rPr>
      </w:pPr>
    </w:p>
    <w:p w14:paraId="38F3CBE2" w14:textId="7F2451E0" w:rsidR="004C1BFC" w:rsidRPr="003F7DC9" w:rsidRDefault="00D9217B" w:rsidP="00673CDE">
      <w:pPr>
        <w:pStyle w:val="Corpotesto"/>
        <w:ind w:left="284" w:right="461"/>
        <w:jc w:val="center"/>
      </w:pPr>
      <w:proofErr w:type="gramStart"/>
      <w:r w:rsidRPr="003F7DC9">
        <w:rPr>
          <w:color w:val="0B0B0B"/>
        </w:rPr>
        <w:t>E’</w:t>
      </w:r>
      <w:proofErr w:type="gramEnd"/>
      <w:r w:rsidRPr="003F7DC9">
        <w:rPr>
          <w:color w:val="0B0B0B"/>
        </w:rPr>
        <w:t xml:space="preserve"> raccomandabile che la sorveglianza sanitaria ponga particolare attenzione ai soggetti fragili anche</w:t>
      </w:r>
    </w:p>
    <w:p w14:paraId="7BE17DD5" w14:textId="2F65F091" w:rsidR="004C1BFC" w:rsidRPr="003F7DC9" w:rsidRDefault="00D9217B" w:rsidP="00673CDE">
      <w:pPr>
        <w:pStyle w:val="Corpotesto"/>
        <w:spacing w:before="40"/>
        <w:ind w:left="284"/>
      </w:pPr>
      <w:r w:rsidRPr="003F7DC9">
        <w:rPr>
          <w:color w:val="0B0B0B"/>
        </w:rPr>
        <w:t>in relazione all’età</w:t>
      </w:r>
    </w:p>
    <w:p w14:paraId="14A54154" w14:textId="77777777" w:rsidR="004C1BFC" w:rsidRPr="003F7DC9" w:rsidRDefault="004C1BFC" w:rsidP="00673CDE">
      <w:pPr>
        <w:pStyle w:val="Corpotesto"/>
        <w:spacing w:before="1"/>
        <w:ind w:left="284"/>
        <w:rPr>
          <w:sz w:val="27"/>
        </w:rPr>
      </w:pPr>
    </w:p>
    <w:p w14:paraId="22C7EB31" w14:textId="259C6C0C" w:rsidR="00BC5AE9" w:rsidRPr="003F7DC9" w:rsidRDefault="00D9217B" w:rsidP="00BC5AE9">
      <w:pPr>
        <w:pStyle w:val="Corpotesto"/>
        <w:spacing w:before="96" w:line="283" w:lineRule="auto"/>
        <w:ind w:left="284" w:right="1258"/>
        <w:jc w:val="both"/>
        <w:rPr>
          <w:color w:val="0B0B0B"/>
        </w:rPr>
      </w:pPr>
      <w:r w:rsidRPr="003F7DC9">
        <w:rPr>
          <w:color w:val="0B0B0B"/>
        </w:rPr>
        <w:t>Per il reintegro  progressivo  di  lavoratori  dopo  l’infezione  da COVID19,  il medico</w:t>
      </w:r>
      <w:r w:rsidRPr="003F7DC9">
        <w:rPr>
          <w:color w:val="0B0B0B"/>
          <w:spacing w:val="27"/>
        </w:rPr>
        <w:t xml:space="preserve"> </w:t>
      </w:r>
      <w:r w:rsidRPr="003F7DC9">
        <w:rPr>
          <w:color w:val="0B0B0B"/>
        </w:rPr>
        <w:t>competente,</w:t>
      </w:r>
      <w:r w:rsidR="00BC5AE9" w:rsidRPr="003F7DC9">
        <w:t xml:space="preserve"> </w:t>
      </w:r>
      <w:r w:rsidRPr="003F7DC9">
        <w:rPr>
          <w:color w:val="0B0B0B"/>
        </w:rPr>
        <w:t xml:space="preserve">previa  presentazione  di  certificazione  di  avvenuta  negativizzazione  del  tampone  secondo </w:t>
      </w:r>
      <w:r w:rsidRPr="003F7DC9">
        <w:rPr>
          <w:color w:val="0B0B0B"/>
          <w:spacing w:val="36"/>
        </w:rPr>
        <w:t xml:space="preserve"> </w:t>
      </w:r>
      <w:r w:rsidRPr="003F7DC9">
        <w:rPr>
          <w:color w:val="0B0B0B"/>
        </w:rPr>
        <w:t>le</w:t>
      </w:r>
      <w:r w:rsidR="00BC5AE9" w:rsidRPr="003F7DC9">
        <w:rPr>
          <w:color w:val="0B0B0B"/>
        </w:rPr>
        <w:t xml:space="preserve"> </w:t>
      </w:r>
      <w:r w:rsidR="00BC5AE9" w:rsidRPr="003F7DC9">
        <w:rPr>
          <w:noProof/>
          <w:lang w:bidi="ar-SA"/>
        </w:rPr>
        <mc:AlternateContent>
          <mc:Choice Requires="wps">
            <w:drawing>
              <wp:anchor distT="0" distB="0" distL="114300" distR="114300" simplePos="0" relativeHeight="251790336" behindDoc="1" locked="0" layoutInCell="1" allowOverlap="1" wp14:anchorId="3C46B222" wp14:editId="7F2C8F73">
                <wp:simplePos x="0" y="0"/>
                <wp:positionH relativeFrom="page">
                  <wp:posOffset>3817620</wp:posOffset>
                </wp:positionH>
                <wp:positionV relativeFrom="paragraph">
                  <wp:posOffset>659765</wp:posOffset>
                </wp:positionV>
                <wp:extent cx="39370" cy="6985"/>
                <wp:effectExtent l="0" t="0" r="0" b="0"/>
                <wp:wrapNone/>
                <wp:docPr id="133"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70" cy="6985"/>
                        </a:xfrm>
                        <a:prstGeom prst="rect">
                          <a:avLst/>
                        </a:prstGeom>
                        <a:solidFill>
                          <a:srgbClr val="0B0B0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E513DC" id="Rectangle 112" o:spid="_x0000_s1026" style="position:absolute;margin-left:300.6pt;margin-top:51.95pt;width:3.1pt;height:.55pt;z-index:-251526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" fillcolor="#0b0b0b" stroked="f">
                <w10:wrap anchorx="page"/>
              </v:rect>
            </w:pict>
          </mc:Fallback>
        </mc:AlternateContent>
      </w:r>
      <w:r w:rsidR="00BC5AE9" w:rsidRPr="003F7DC9">
        <w:rPr>
          <w:noProof/>
          <w:lang w:bidi="ar-SA"/>
        </w:rPr>
        <mc:AlternateContent>
          <mc:Choice Requires="wps">
            <w:drawing>
              <wp:anchor distT="0" distB="0" distL="114300" distR="114300" simplePos="0" relativeHeight="251791360" behindDoc="1" locked="0" layoutInCell="1" allowOverlap="1" wp14:anchorId="6B882B75" wp14:editId="61F80AEF">
                <wp:simplePos x="0" y="0"/>
                <wp:positionH relativeFrom="page">
                  <wp:posOffset>6378575</wp:posOffset>
                </wp:positionH>
                <wp:positionV relativeFrom="paragraph">
                  <wp:posOffset>659765</wp:posOffset>
                </wp:positionV>
                <wp:extent cx="40005" cy="6985"/>
                <wp:effectExtent l="0" t="0" r="0" b="0"/>
                <wp:wrapNone/>
                <wp:docPr id="132"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 cy="6985"/>
                        </a:xfrm>
                        <a:prstGeom prst="rect">
                          <a:avLst/>
                        </a:prstGeom>
                        <a:solidFill>
                          <a:srgbClr val="0B0B0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A278A3" id="Rectangle 111" o:spid="_x0000_s1026" style="position:absolute;margin-left:502.25pt;margin-top:51.95pt;width:3.15pt;height:.55pt;z-index:-251525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" fillcolor="#0b0b0b" stroked="f">
                <w10:wrap anchorx="page"/>
              </v:rect>
            </w:pict>
          </mc:Fallback>
        </mc:AlternateContent>
      </w:r>
      <w:r w:rsidR="00BC5AE9" w:rsidRPr="003F7DC9">
        <w:rPr>
          <w:color w:val="0B0B0B"/>
        </w:rPr>
        <w:t>modalità previste e rilasciata dal dipartimento di prevenzione territoriale di competenza, effettua la visita medica precedente alla ripresa del lavoro, a seguito di assenza per motivi di salute di durata superiore ai sessanta giorni continuativi, al fine di verificare l’idoneità alla mansione”. (D.Lgs 81/08 e s.m.i, art. 41, c. 2 lett. e-ter), anche per valutare profili specifici di rischiosità e comunque indipendentemente dalla durata dell’assenza per</w:t>
      </w:r>
      <w:r w:rsidR="00BC5AE9" w:rsidRPr="003F7DC9">
        <w:rPr>
          <w:color w:val="0B0B0B"/>
          <w:spacing w:val="10"/>
        </w:rPr>
        <w:t xml:space="preserve"> </w:t>
      </w:r>
      <w:r w:rsidR="00BC5AE9" w:rsidRPr="003F7DC9">
        <w:rPr>
          <w:color w:val="0B0B0B"/>
        </w:rPr>
        <w:t>malattia.</w:t>
      </w:r>
    </w:p>
    <w:p w14:paraId="6A9668B3" w14:textId="77777777" w:rsidR="00BC5AE9" w:rsidRPr="003F7DC9" w:rsidRDefault="00BC5AE9" w:rsidP="00BC5AE9">
      <w:pPr>
        <w:pStyle w:val="Corpotesto"/>
        <w:spacing w:before="9"/>
        <w:ind w:left="284"/>
        <w:rPr>
          <w:sz w:val="13"/>
        </w:rPr>
      </w:pPr>
    </w:p>
    <w:p w14:paraId="273B9A2F" w14:textId="77777777" w:rsidR="00BC5AE9" w:rsidRPr="003F7DC9" w:rsidRDefault="00BC5AE9" w:rsidP="00BC5AE9">
      <w:pPr>
        <w:pStyle w:val="Corpotesto"/>
        <w:ind w:left="284"/>
        <w:rPr>
          <w:sz w:val="23"/>
        </w:rPr>
      </w:pPr>
    </w:p>
    <w:p w14:paraId="3496B9EB" w14:textId="77777777" w:rsidR="00BC5AE9" w:rsidRPr="003F7DC9" w:rsidRDefault="00BC5AE9" w:rsidP="00BC5AE9">
      <w:pPr>
        <w:pStyle w:val="Paragrafoelenco"/>
        <w:numPr>
          <w:ilvl w:val="0"/>
          <w:numId w:val="59"/>
        </w:numPr>
        <w:tabs>
          <w:tab w:val="left" w:pos="1515"/>
        </w:tabs>
        <w:ind w:left="284" w:firstLine="0"/>
        <w:rPr>
          <w:sz w:val="20"/>
        </w:rPr>
      </w:pPr>
      <w:r w:rsidRPr="003F7DC9">
        <w:rPr>
          <w:color w:val="0B0B0B"/>
          <w:sz w:val="20"/>
        </w:rPr>
        <w:t>AGGIORNAMENTO DEL PROTOCOLLO DI</w:t>
      </w:r>
      <w:r w:rsidRPr="003F7DC9">
        <w:rPr>
          <w:color w:val="0B0B0B"/>
          <w:spacing w:val="5"/>
          <w:sz w:val="20"/>
        </w:rPr>
        <w:t xml:space="preserve"> </w:t>
      </w:r>
      <w:r w:rsidRPr="003F7DC9">
        <w:rPr>
          <w:color w:val="0B0B0B"/>
          <w:sz w:val="20"/>
        </w:rPr>
        <w:t>REGOLAMENTAZIONE</w:t>
      </w:r>
    </w:p>
    <w:p w14:paraId="156732BB" w14:textId="77777777" w:rsidR="00BC5AE9" w:rsidRPr="003F7DC9" w:rsidRDefault="00BC5AE9" w:rsidP="00BC5AE9">
      <w:pPr>
        <w:pStyle w:val="Corpotesto"/>
        <w:spacing w:before="10"/>
        <w:ind w:left="284"/>
        <w:rPr>
          <w:sz w:val="26"/>
        </w:rPr>
      </w:pPr>
    </w:p>
    <w:p w14:paraId="3311F8EA" w14:textId="77777777" w:rsidR="00BC5AE9" w:rsidRPr="003F7DC9" w:rsidRDefault="00BC5AE9" w:rsidP="00BC5AE9">
      <w:pPr>
        <w:pStyle w:val="Paragrafoelenco"/>
        <w:numPr>
          <w:ilvl w:val="1"/>
          <w:numId w:val="59"/>
        </w:numPr>
        <w:tabs>
          <w:tab w:val="left" w:pos="1856"/>
        </w:tabs>
        <w:spacing w:before="1" w:line="280" w:lineRule="auto"/>
        <w:ind w:left="284" w:right="1261" w:firstLine="0"/>
        <w:rPr>
          <w:sz w:val="20"/>
        </w:rPr>
      </w:pPr>
      <w:r w:rsidRPr="003F7DC9">
        <w:rPr>
          <w:color w:val="0B0B0B"/>
          <w:sz w:val="20"/>
        </w:rPr>
        <w:t>È costituito in azienda un Comitato per l’applicazione e la verifica delle regole del protocollo di regolamentazione</w:t>
      </w:r>
      <w:r w:rsidRPr="003F7DC9">
        <w:rPr>
          <w:color w:val="0B0B0B"/>
          <w:spacing w:val="7"/>
          <w:sz w:val="20"/>
        </w:rPr>
        <w:t xml:space="preserve"> </w:t>
      </w:r>
      <w:r w:rsidRPr="003F7DC9">
        <w:rPr>
          <w:color w:val="0B0B0B"/>
          <w:sz w:val="20"/>
        </w:rPr>
        <w:t>con</w:t>
      </w:r>
      <w:r w:rsidRPr="003F7DC9">
        <w:rPr>
          <w:color w:val="0B0B0B"/>
          <w:spacing w:val="7"/>
          <w:sz w:val="20"/>
        </w:rPr>
        <w:t xml:space="preserve"> </w:t>
      </w:r>
      <w:r w:rsidRPr="003F7DC9">
        <w:rPr>
          <w:color w:val="0B0B0B"/>
          <w:sz w:val="20"/>
        </w:rPr>
        <w:t>la</w:t>
      </w:r>
      <w:r w:rsidRPr="003F7DC9">
        <w:rPr>
          <w:color w:val="0B0B0B"/>
          <w:spacing w:val="8"/>
          <w:sz w:val="20"/>
        </w:rPr>
        <w:t xml:space="preserve"> </w:t>
      </w:r>
      <w:r w:rsidRPr="003F7DC9">
        <w:rPr>
          <w:color w:val="0B0B0B"/>
          <w:sz w:val="20"/>
        </w:rPr>
        <w:t>partecipazione</w:t>
      </w:r>
      <w:r w:rsidRPr="003F7DC9">
        <w:rPr>
          <w:color w:val="0B0B0B"/>
          <w:spacing w:val="8"/>
          <w:sz w:val="20"/>
        </w:rPr>
        <w:t xml:space="preserve"> </w:t>
      </w:r>
      <w:r w:rsidRPr="003F7DC9">
        <w:rPr>
          <w:color w:val="0B0B0B"/>
          <w:sz w:val="20"/>
        </w:rPr>
        <w:t>delle</w:t>
      </w:r>
      <w:r w:rsidRPr="003F7DC9">
        <w:rPr>
          <w:color w:val="0B0B0B"/>
          <w:spacing w:val="9"/>
          <w:sz w:val="20"/>
        </w:rPr>
        <w:t xml:space="preserve"> </w:t>
      </w:r>
      <w:r w:rsidRPr="003F7DC9">
        <w:rPr>
          <w:color w:val="0B0B0B"/>
          <w:sz w:val="20"/>
        </w:rPr>
        <w:t>rappresentanze</w:t>
      </w:r>
      <w:r w:rsidRPr="003F7DC9">
        <w:rPr>
          <w:color w:val="0B0B0B"/>
          <w:spacing w:val="7"/>
          <w:sz w:val="20"/>
        </w:rPr>
        <w:t xml:space="preserve"> </w:t>
      </w:r>
      <w:r w:rsidRPr="003F7DC9">
        <w:rPr>
          <w:color w:val="0B0B0B"/>
          <w:sz w:val="20"/>
        </w:rPr>
        <w:t>sindacali</w:t>
      </w:r>
      <w:r w:rsidRPr="003F7DC9">
        <w:rPr>
          <w:color w:val="0B0B0B"/>
          <w:spacing w:val="8"/>
          <w:sz w:val="20"/>
        </w:rPr>
        <w:t xml:space="preserve"> </w:t>
      </w:r>
      <w:r w:rsidRPr="003F7DC9">
        <w:rPr>
          <w:color w:val="0B0B0B"/>
          <w:sz w:val="20"/>
        </w:rPr>
        <w:t>aziendali</w:t>
      </w:r>
      <w:r w:rsidRPr="003F7DC9">
        <w:rPr>
          <w:color w:val="0B0B0B"/>
          <w:spacing w:val="7"/>
          <w:sz w:val="20"/>
        </w:rPr>
        <w:t xml:space="preserve"> </w:t>
      </w:r>
      <w:r w:rsidRPr="003F7DC9">
        <w:rPr>
          <w:color w:val="0B0B0B"/>
          <w:sz w:val="20"/>
        </w:rPr>
        <w:t>e</w:t>
      </w:r>
      <w:r w:rsidRPr="003F7DC9">
        <w:rPr>
          <w:color w:val="0B0B0B"/>
          <w:spacing w:val="7"/>
          <w:sz w:val="20"/>
        </w:rPr>
        <w:t xml:space="preserve"> </w:t>
      </w:r>
      <w:r w:rsidRPr="003F7DC9">
        <w:rPr>
          <w:color w:val="0B0B0B"/>
          <w:sz w:val="20"/>
        </w:rPr>
        <w:t>del</w:t>
      </w:r>
      <w:r w:rsidRPr="003F7DC9">
        <w:rPr>
          <w:color w:val="0B0B0B"/>
          <w:spacing w:val="7"/>
          <w:sz w:val="20"/>
        </w:rPr>
        <w:t xml:space="preserve"> </w:t>
      </w:r>
      <w:r w:rsidRPr="003F7DC9">
        <w:rPr>
          <w:color w:val="0B0B0B"/>
          <w:sz w:val="20"/>
        </w:rPr>
        <w:t>RLS.</w:t>
      </w:r>
    </w:p>
    <w:p w14:paraId="5386FFB3" w14:textId="77777777" w:rsidR="00BC5AE9" w:rsidRPr="003F7DC9" w:rsidRDefault="00BC5AE9" w:rsidP="00BC5AE9">
      <w:pPr>
        <w:pStyle w:val="Paragrafoelenco"/>
        <w:numPr>
          <w:ilvl w:val="1"/>
          <w:numId w:val="59"/>
        </w:numPr>
        <w:tabs>
          <w:tab w:val="left" w:pos="1856"/>
        </w:tabs>
        <w:spacing w:line="280" w:lineRule="auto"/>
        <w:ind w:left="284" w:right="1261" w:firstLine="0"/>
        <w:rPr>
          <w:sz w:val="20"/>
        </w:rPr>
      </w:pPr>
      <w:r w:rsidRPr="003F7DC9">
        <w:rPr>
          <w:color w:val="0B0B0B"/>
          <w:sz w:val="20"/>
        </w:rPr>
        <w:t>Laddove, per la particolare tipologia di impresa e per il sistema delle relazioni sindacali, non si desse luogo alla costituzione di comitati aziendali, verrà istituito, un Comitato Territoriale composto dagli Organismi Paritetici per la salute e la sicurezza, laddove costituiti, con il coinvolgimento degli RLST e dei rappresentanti delle parti</w:t>
      </w:r>
      <w:r w:rsidRPr="003F7DC9">
        <w:rPr>
          <w:color w:val="0B0B0B"/>
          <w:spacing w:val="17"/>
          <w:sz w:val="20"/>
        </w:rPr>
        <w:t xml:space="preserve"> </w:t>
      </w:r>
      <w:r w:rsidRPr="003F7DC9">
        <w:rPr>
          <w:color w:val="0B0B0B"/>
          <w:sz w:val="20"/>
        </w:rPr>
        <w:t>sociali.</w:t>
      </w:r>
    </w:p>
    <w:p w14:paraId="7D0C55EF" w14:textId="77777777" w:rsidR="00BC5AE9" w:rsidRPr="003F7DC9" w:rsidRDefault="00BC5AE9" w:rsidP="00BC5AE9">
      <w:pPr>
        <w:pStyle w:val="Paragrafoelenco"/>
        <w:numPr>
          <w:ilvl w:val="1"/>
          <w:numId w:val="59"/>
        </w:numPr>
        <w:tabs>
          <w:tab w:val="left" w:pos="1856"/>
        </w:tabs>
        <w:spacing w:before="3" w:line="280" w:lineRule="auto"/>
        <w:ind w:left="284" w:right="1260" w:firstLine="0"/>
        <w:rPr>
          <w:sz w:val="20"/>
        </w:rPr>
      </w:pPr>
      <w:r w:rsidRPr="003F7DC9">
        <w:rPr>
          <w:color w:val="0B0B0B"/>
          <w:sz w:val="20"/>
        </w:rPr>
        <w:t>Potranno essere costituiti, a livello territoriale o settoriale, ad iniziativa dei soggetti firmatari del presente Protocollo, comitati per le finalità del Protocollo, anche con il coinvolgimento delle autorità sanitaria locali e degli altri soggetti istituzionali coinvolti nelle iniziative per il contrasto della diffusione del</w:t>
      </w:r>
      <w:r w:rsidRPr="003F7DC9">
        <w:rPr>
          <w:color w:val="0B0B0B"/>
          <w:spacing w:val="3"/>
          <w:sz w:val="20"/>
        </w:rPr>
        <w:t xml:space="preserve"> </w:t>
      </w:r>
      <w:r w:rsidRPr="003F7DC9">
        <w:rPr>
          <w:color w:val="0B0B0B"/>
          <w:sz w:val="20"/>
        </w:rPr>
        <w:t>COVID19.</w:t>
      </w:r>
    </w:p>
    <w:p w14:paraId="5D499ED8" w14:textId="77777777" w:rsidR="00BC5AE9" w:rsidRPr="003F7DC9" w:rsidRDefault="00BC5AE9" w:rsidP="00BC5AE9">
      <w:pPr>
        <w:pStyle w:val="Corpotesto"/>
        <w:spacing w:before="96" w:line="283" w:lineRule="auto"/>
        <w:ind w:left="284" w:right="1258"/>
        <w:jc w:val="both"/>
      </w:pPr>
    </w:p>
    <w:p w14:paraId="6C5FA965" w14:textId="77777777" w:rsidR="004C1BFC" w:rsidRPr="003F7DC9" w:rsidRDefault="004C1BFC" w:rsidP="00BC5AE9">
      <w:pPr>
        <w:pStyle w:val="Corpotesto"/>
        <w:ind w:left="284" w:right="1261" w:firstLine="1156"/>
      </w:pPr>
    </w:p>
    <w:p w14:paraId="2CF27B3B" w14:textId="77777777" w:rsidR="004C1BFC" w:rsidRPr="003F7DC9" w:rsidRDefault="004C1BFC" w:rsidP="00673CDE">
      <w:pPr>
        <w:ind w:left="284"/>
        <w:jc w:val="right"/>
        <w:sectPr w:rsidR="004C1BFC" w:rsidRPr="003F7DC9">
          <w:pgSz w:w="11900" w:h="16840"/>
          <w:pgMar w:top="1600" w:right="440" w:bottom="280" w:left="460" w:header="720" w:footer="720" w:gutter="0"/>
          <w:cols w:space="720"/>
        </w:sectPr>
      </w:pPr>
    </w:p>
    <w:p w14:paraId="6D6E63DE" w14:textId="77777777" w:rsidR="004C1BFC" w:rsidRPr="003F7DC9" w:rsidRDefault="004C1BFC" w:rsidP="0019267B">
      <w:pPr>
        <w:pStyle w:val="Corpotesto"/>
        <w:spacing w:before="4"/>
      </w:pPr>
    </w:p>
    <w:p w14:paraId="3EFA28E5" w14:textId="77777777" w:rsidR="004C1BFC" w:rsidRPr="003F7DC9" w:rsidRDefault="00D9217B" w:rsidP="004A5216">
      <w:pPr>
        <w:spacing w:before="96"/>
        <w:ind w:left="284" w:right="821"/>
        <w:jc w:val="center"/>
        <w:rPr>
          <w:b/>
          <w:sz w:val="20"/>
        </w:rPr>
      </w:pPr>
      <w:r w:rsidRPr="003F7DC9">
        <w:rPr>
          <w:b/>
          <w:color w:val="0B0B0B"/>
          <w:sz w:val="20"/>
        </w:rPr>
        <w:t>Allegato 13</w:t>
      </w:r>
    </w:p>
    <w:p w14:paraId="1DFFACBD" w14:textId="77777777" w:rsidR="004C1BFC" w:rsidRPr="003F7DC9" w:rsidRDefault="00D9217B" w:rsidP="004A5216">
      <w:pPr>
        <w:spacing w:before="76" w:line="319" w:lineRule="auto"/>
        <w:ind w:left="284" w:right="2000"/>
        <w:jc w:val="center"/>
        <w:rPr>
          <w:b/>
          <w:sz w:val="20"/>
        </w:rPr>
      </w:pPr>
      <w:r w:rsidRPr="003F7DC9">
        <w:rPr>
          <w:b/>
          <w:color w:val="0B0B0B"/>
          <w:sz w:val="20"/>
        </w:rPr>
        <w:t>Protocollo condiviso di regolamentazione per il contenimento della diffusione del COVID-19 nei cantieri</w:t>
      </w:r>
    </w:p>
    <w:p w14:paraId="74929670" w14:textId="77777777" w:rsidR="004C1BFC" w:rsidRPr="003F7DC9" w:rsidRDefault="004C1BFC" w:rsidP="004A5216">
      <w:pPr>
        <w:pStyle w:val="Corpotesto"/>
        <w:spacing w:before="3"/>
        <w:ind w:left="284"/>
        <w:rPr>
          <w:b/>
        </w:rPr>
      </w:pPr>
    </w:p>
    <w:p w14:paraId="36A24757" w14:textId="77777777" w:rsidR="004C1BFC" w:rsidRPr="003F7DC9" w:rsidRDefault="00D9217B" w:rsidP="004A5216">
      <w:pPr>
        <w:pStyle w:val="Corpotesto"/>
        <w:tabs>
          <w:tab w:val="left" w:pos="9639"/>
        </w:tabs>
        <w:spacing w:line="244" w:lineRule="auto"/>
        <w:ind w:left="284" w:right="794"/>
        <w:jc w:val="both"/>
      </w:pPr>
      <w:r w:rsidRPr="003F7DC9">
        <w:rPr>
          <w:color w:val="0B0B0B"/>
        </w:rPr>
        <w:t>Il Ministro delle infrastrutture e dei trasporti ed il Ministero del lavoro e delle politiche sociali condividono con ANCI, UPI, Anas S.p.A., RFI, ANCE, Alleanza delle Cooperative, Feneal Uil, Filca –</w:t>
      </w:r>
    </w:p>
    <w:p w14:paraId="0A97A9CD" w14:textId="2FB7DCD1" w:rsidR="004C1BFC" w:rsidRPr="003F7DC9" w:rsidRDefault="00D9217B" w:rsidP="004A5216">
      <w:pPr>
        <w:pStyle w:val="Corpotesto"/>
        <w:tabs>
          <w:tab w:val="left" w:pos="9639"/>
        </w:tabs>
        <w:spacing w:before="1" w:line="244" w:lineRule="auto"/>
        <w:ind w:left="284" w:right="794"/>
        <w:jc w:val="both"/>
      </w:pPr>
      <w:r w:rsidRPr="003F7DC9">
        <w:rPr>
          <w:color w:val="0B0B0B"/>
        </w:rPr>
        <w:t>CISL e Fillea CGIL, ANAEPA-</w:t>
      </w:r>
      <w:proofErr w:type="gramStart"/>
      <w:r w:rsidRPr="003F7DC9">
        <w:rPr>
          <w:color w:val="0B0B0B"/>
        </w:rPr>
        <w:t>Confartigianato,  CNA</w:t>
      </w:r>
      <w:proofErr w:type="gramEnd"/>
      <w:r w:rsidRPr="003F7DC9">
        <w:rPr>
          <w:color w:val="0B0B0B"/>
        </w:rPr>
        <w:t xml:space="preserve"> Costruzioni, Casartigiani, CLAAI il</w:t>
      </w:r>
      <w:r w:rsidRPr="003F7DC9">
        <w:rPr>
          <w:color w:val="0B0B0B"/>
          <w:spacing w:val="1"/>
        </w:rPr>
        <w:t xml:space="preserve"> </w:t>
      </w:r>
      <w:r w:rsidRPr="003F7DC9">
        <w:rPr>
          <w:color w:val="0B0B0B"/>
        </w:rPr>
        <w:t>seguente:</w:t>
      </w:r>
    </w:p>
    <w:p w14:paraId="7759E51A" w14:textId="77777777" w:rsidR="004C1BFC" w:rsidRPr="003F7DC9" w:rsidRDefault="004C1BFC" w:rsidP="004A5216">
      <w:pPr>
        <w:pStyle w:val="Corpotesto"/>
        <w:tabs>
          <w:tab w:val="left" w:pos="9639"/>
        </w:tabs>
        <w:spacing w:before="7"/>
        <w:ind w:left="284" w:right="794"/>
        <w:jc w:val="both"/>
      </w:pPr>
    </w:p>
    <w:p w14:paraId="4EB70929" w14:textId="77777777" w:rsidR="004C1BFC" w:rsidRPr="003F7DC9" w:rsidRDefault="00D9217B" w:rsidP="004A5216">
      <w:pPr>
        <w:pStyle w:val="Corpotesto"/>
        <w:tabs>
          <w:tab w:val="left" w:pos="9639"/>
        </w:tabs>
        <w:spacing w:line="244" w:lineRule="auto"/>
        <w:ind w:left="284" w:right="794"/>
        <w:jc w:val="both"/>
      </w:pPr>
      <w:r w:rsidRPr="003F7DC9">
        <w:rPr>
          <w:color w:val="0B0B0B"/>
        </w:rPr>
        <w:t>PROTOCOLLO CONDIVISO DI REGOLAMENTAZIONE PER IL CONTENIMENTO DELLA DIFFUSIONE DEL COVID – 19 NEI CANTIERI</w:t>
      </w:r>
    </w:p>
    <w:p w14:paraId="5EE74754" w14:textId="77777777" w:rsidR="004C1BFC" w:rsidRPr="003F7DC9" w:rsidRDefault="004C1BFC" w:rsidP="004A5216">
      <w:pPr>
        <w:pStyle w:val="Corpotesto"/>
        <w:tabs>
          <w:tab w:val="left" w:pos="9639"/>
        </w:tabs>
        <w:ind w:left="284" w:right="794"/>
        <w:jc w:val="both"/>
        <w:rPr>
          <w:sz w:val="22"/>
        </w:rPr>
      </w:pPr>
    </w:p>
    <w:p w14:paraId="69A84EC2" w14:textId="77777777" w:rsidR="004C1BFC" w:rsidRPr="003F7DC9" w:rsidRDefault="004C1BFC" w:rsidP="004A5216">
      <w:pPr>
        <w:pStyle w:val="Corpotesto"/>
        <w:tabs>
          <w:tab w:val="left" w:pos="9639"/>
        </w:tabs>
        <w:spacing w:before="9"/>
        <w:ind w:left="284" w:right="794"/>
        <w:jc w:val="both"/>
        <w:rPr>
          <w:sz w:val="18"/>
        </w:rPr>
      </w:pPr>
    </w:p>
    <w:p w14:paraId="78E2623B" w14:textId="05247073" w:rsidR="004C1BFC" w:rsidRPr="003F7DC9" w:rsidRDefault="00D9217B" w:rsidP="004A5216">
      <w:pPr>
        <w:pStyle w:val="Corpotesto"/>
        <w:tabs>
          <w:tab w:val="left" w:pos="9639"/>
        </w:tabs>
        <w:spacing w:line="244" w:lineRule="auto"/>
        <w:ind w:left="284" w:right="794"/>
        <w:jc w:val="both"/>
      </w:pPr>
      <w:r w:rsidRPr="003F7DC9">
        <w:rPr>
          <w:color w:val="0B0B0B"/>
        </w:rPr>
        <w:t xml:space="preserve">Il 14 marzo 2020 è stato adottato il Protocollo di regolamentazione per il contrasto e il </w:t>
      </w:r>
      <w:proofErr w:type="gramStart"/>
      <w:r w:rsidRPr="003F7DC9">
        <w:rPr>
          <w:color w:val="0B0B0B"/>
        </w:rPr>
        <w:t>contenimento  della</w:t>
      </w:r>
      <w:proofErr w:type="gramEnd"/>
      <w:r w:rsidRPr="003F7DC9">
        <w:rPr>
          <w:color w:val="0B0B0B"/>
        </w:rPr>
        <w:t xml:space="preserve"> diffusione del virus COVID 19 negli ambienti di lavoro (d’ora in poi Protocollo), relativo a tutti i settori produttivi“, il cui contenuto è stato integrato in data 24 aprile 2020, e alle cui previsioni il presente protocollo fa integralmente rinvio. Inoltre, le previsioni del presente protocollo rappresentano specificazione di settore rispetto alle previsioni generali contenute nel Protocollo del 14 marzo 2020, come integrato il successivo 24 aprile</w:t>
      </w:r>
      <w:r w:rsidRPr="003F7DC9">
        <w:rPr>
          <w:color w:val="0B0B0B"/>
          <w:spacing w:val="9"/>
        </w:rPr>
        <w:t xml:space="preserve"> </w:t>
      </w:r>
      <w:r w:rsidRPr="003F7DC9">
        <w:rPr>
          <w:color w:val="0B0B0B"/>
        </w:rPr>
        <w:t>2020.</w:t>
      </w:r>
    </w:p>
    <w:p w14:paraId="1FDF7802" w14:textId="77777777" w:rsidR="004C1BFC" w:rsidRPr="003F7DC9" w:rsidRDefault="00D9217B" w:rsidP="004A5216">
      <w:pPr>
        <w:pStyle w:val="Corpotesto"/>
        <w:tabs>
          <w:tab w:val="left" w:pos="9639"/>
        </w:tabs>
        <w:spacing w:before="4" w:line="244" w:lineRule="auto"/>
        <w:ind w:left="284" w:right="794"/>
        <w:jc w:val="both"/>
      </w:pPr>
      <w:r w:rsidRPr="003F7DC9">
        <w:rPr>
          <w:color w:val="0B0B0B"/>
        </w:rPr>
        <w:t xml:space="preserve">Stante la validità delle disposizioni contenute nel citato Protocollo previste a carattere generale per tutte le categorie, e in particolare per i settori delle opere pubbliche e </w:t>
      </w:r>
      <w:proofErr w:type="gramStart"/>
      <w:r w:rsidRPr="003F7DC9">
        <w:rPr>
          <w:color w:val="0B0B0B"/>
        </w:rPr>
        <w:t>dell’edilizia,,</w:t>
      </w:r>
      <w:proofErr w:type="gramEnd"/>
      <w:r w:rsidRPr="003F7DC9">
        <w:rPr>
          <w:color w:val="0B0B0B"/>
        </w:rPr>
        <w:t xml:space="preserve"> si è ritenuto definire ulteriori misure.</w:t>
      </w:r>
    </w:p>
    <w:p w14:paraId="5B0BA0E5" w14:textId="676ED238" w:rsidR="004C1BFC" w:rsidRPr="003F7DC9" w:rsidRDefault="00D9217B" w:rsidP="004A5216">
      <w:pPr>
        <w:pStyle w:val="Corpotesto"/>
        <w:tabs>
          <w:tab w:val="left" w:pos="9639"/>
        </w:tabs>
        <w:spacing w:before="1" w:line="244" w:lineRule="auto"/>
        <w:ind w:left="284" w:right="794"/>
        <w:jc w:val="both"/>
      </w:pPr>
      <w:r w:rsidRPr="003F7DC9">
        <w:rPr>
          <w:color w:val="0B0B0B"/>
        </w:rPr>
        <w:t xml:space="preserve">L’obiettivo del presente protocollo condiviso di regolamentazione è fornire indicazioni operative finalizzate a incrementare nei cantieri l’efficacia delle misure precauzionali di contenimento adottate per contrastare l’epidemia di COVID-19. Il COVID-19 rappresenta, infatti, un rischio biologico </w:t>
      </w:r>
      <w:proofErr w:type="gramStart"/>
      <w:r w:rsidRPr="003F7DC9">
        <w:rPr>
          <w:color w:val="0B0B0B"/>
        </w:rPr>
        <w:t>generico,  per</w:t>
      </w:r>
      <w:proofErr w:type="gramEnd"/>
      <w:r w:rsidRPr="003F7DC9">
        <w:rPr>
          <w:color w:val="0B0B0B"/>
        </w:rPr>
        <w:t xml:space="preserve"> il quale occorre adottare misure uguali per tutta la</w:t>
      </w:r>
      <w:r w:rsidRPr="003F7DC9">
        <w:rPr>
          <w:color w:val="0B0B0B"/>
          <w:spacing w:val="21"/>
        </w:rPr>
        <w:t xml:space="preserve"> </w:t>
      </w:r>
      <w:r w:rsidRPr="003F7DC9">
        <w:rPr>
          <w:color w:val="0B0B0B"/>
        </w:rPr>
        <w:t>popolazione.</w:t>
      </w:r>
    </w:p>
    <w:p w14:paraId="6828458F" w14:textId="77777777" w:rsidR="004C1BFC" w:rsidRPr="003F7DC9" w:rsidRDefault="00D9217B" w:rsidP="004A5216">
      <w:pPr>
        <w:pStyle w:val="Corpotesto"/>
        <w:tabs>
          <w:tab w:val="left" w:pos="9639"/>
        </w:tabs>
        <w:spacing w:before="3" w:line="244" w:lineRule="auto"/>
        <w:ind w:left="284" w:right="794"/>
        <w:jc w:val="both"/>
      </w:pPr>
      <w:r w:rsidRPr="003F7DC9">
        <w:rPr>
          <w:color w:val="0B0B0B"/>
        </w:rPr>
        <w:t>Il presente protocollo contiene, quindi, misure che seguono la logica della precauzione e seguono e attuano le prescrizioni del legislatore e le indicazioni dell’Autorità sanitaria. Tali misure si estendono ai titolari del cantiere e a tutti i subappaltatori e subfornitori presenti nel medesimo cantiere</w:t>
      </w:r>
    </w:p>
    <w:p w14:paraId="6C016D04" w14:textId="77777777" w:rsidR="004C1BFC" w:rsidRPr="003F7DC9" w:rsidRDefault="004C1BFC" w:rsidP="004A5216">
      <w:pPr>
        <w:pStyle w:val="Corpotesto"/>
        <w:tabs>
          <w:tab w:val="left" w:pos="9639"/>
        </w:tabs>
        <w:spacing w:before="7"/>
        <w:ind w:left="284" w:right="794"/>
        <w:jc w:val="both"/>
      </w:pPr>
    </w:p>
    <w:p w14:paraId="0DC02C24" w14:textId="77777777" w:rsidR="004C1BFC" w:rsidRPr="003F7DC9" w:rsidRDefault="00D9217B" w:rsidP="004A5216">
      <w:pPr>
        <w:pStyle w:val="Corpotesto"/>
        <w:tabs>
          <w:tab w:val="left" w:pos="9639"/>
        </w:tabs>
        <w:spacing w:line="244" w:lineRule="auto"/>
        <w:ind w:left="284" w:right="794"/>
        <w:jc w:val="both"/>
      </w:pPr>
      <w:r w:rsidRPr="003F7DC9">
        <w:rPr>
          <w:color w:val="0B0B0B"/>
        </w:rPr>
        <w:t>In riferimento al DPCM 11 marzo 2020, punto 7, limitatamente al periodo della emergenza dovuta al COVID-19, i datori di lavoro potranno, avendo a riferimento quanto previsto dai CCNL e favorendo così le intese con le rappresentanze sindacali:</w:t>
      </w:r>
    </w:p>
    <w:p w14:paraId="206A13F5" w14:textId="77777777" w:rsidR="004C1BFC" w:rsidRPr="003F7DC9" w:rsidRDefault="004C1BFC" w:rsidP="004A5216">
      <w:pPr>
        <w:pStyle w:val="Corpotesto"/>
        <w:tabs>
          <w:tab w:val="left" w:pos="9639"/>
        </w:tabs>
        <w:spacing w:before="6"/>
        <w:ind w:left="284" w:right="794"/>
        <w:jc w:val="both"/>
      </w:pPr>
    </w:p>
    <w:p w14:paraId="208C5E4B" w14:textId="77777777" w:rsidR="004C1BFC" w:rsidRPr="003F7DC9" w:rsidRDefault="00D9217B" w:rsidP="004A5216">
      <w:pPr>
        <w:pStyle w:val="Paragrafoelenco"/>
        <w:numPr>
          <w:ilvl w:val="0"/>
          <w:numId w:val="58"/>
        </w:numPr>
        <w:tabs>
          <w:tab w:val="left" w:pos="2068"/>
          <w:tab w:val="left" w:pos="9639"/>
        </w:tabs>
        <w:spacing w:line="247" w:lineRule="auto"/>
        <w:ind w:left="284" w:right="794" w:firstLine="0"/>
        <w:rPr>
          <w:sz w:val="20"/>
        </w:rPr>
      </w:pPr>
      <w:r w:rsidRPr="003F7DC9">
        <w:rPr>
          <w:color w:val="0B0B0B"/>
          <w:sz w:val="20"/>
        </w:rPr>
        <w:t>attuare il massimo utilizzo da parte delle imprese di modalità di lavoro agile per le attività di supporto al cantiere che possono essere svolte dal proprio domicilio o in modalità a</w:t>
      </w:r>
      <w:r w:rsidRPr="003F7DC9">
        <w:rPr>
          <w:color w:val="0B0B0B"/>
          <w:spacing w:val="10"/>
          <w:sz w:val="20"/>
        </w:rPr>
        <w:t xml:space="preserve"> </w:t>
      </w:r>
      <w:r w:rsidRPr="003F7DC9">
        <w:rPr>
          <w:color w:val="0B0B0B"/>
          <w:sz w:val="20"/>
        </w:rPr>
        <w:t>distanza;</w:t>
      </w:r>
    </w:p>
    <w:p w14:paraId="440A373E" w14:textId="77777777" w:rsidR="004C1BFC" w:rsidRPr="003F7DC9" w:rsidRDefault="00D9217B" w:rsidP="004A5216">
      <w:pPr>
        <w:pStyle w:val="Paragrafoelenco"/>
        <w:numPr>
          <w:ilvl w:val="0"/>
          <w:numId w:val="58"/>
        </w:numPr>
        <w:tabs>
          <w:tab w:val="left" w:pos="2087"/>
          <w:tab w:val="left" w:pos="9639"/>
        </w:tabs>
        <w:spacing w:before="1" w:line="247" w:lineRule="auto"/>
        <w:ind w:left="284" w:right="794" w:firstLine="0"/>
        <w:rPr>
          <w:sz w:val="20"/>
        </w:rPr>
      </w:pPr>
      <w:r w:rsidRPr="003F7DC9">
        <w:rPr>
          <w:color w:val="0B0B0B"/>
          <w:sz w:val="20"/>
        </w:rPr>
        <w:t>sospendere quelle lavorazioni che possono essere svolte attraverso una riorganizzazione delle fasi eseguite in tempi successivi senza compromettere le opere</w:t>
      </w:r>
      <w:r w:rsidRPr="003F7DC9">
        <w:rPr>
          <w:color w:val="0B0B0B"/>
          <w:spacing w:val="-35"/>
          <w:sz w:val="20"/>
        </w:rPr>
        <w:t xml:space="preserve"> </w:t>
      </w:r>
      <w:r w:rsidRPr="003F7DC9">
        <w:rPr>
          <w:color w:val="0B0B0B"/>
          <w:sz w:val="20"/>
        </w:rPr>
        <w:t>realizzate;</w:t>
      </w:r>
    </w:p>
    <w:p w14:paraId="56F610C0" w14:textId="77777777" w:rsidR="004C1BFC" w:rsidRPr="003F7DC9" w:rsidRDefault="00D9217B" w:rsidP="004A5216">
      <w:pPr>
        <w:pStyle w:val="Paragrafoelenco"/>
        <w:numPr>
          <w:ilvl w:val="0"/>
          <w:numId w:val="58"/>
        </w:numPr>
        <w:tabs>
          <w:tab w:val="left" w:pos="2066"/>
          <w:tab w:val="left" w:pos="9639"/>
        </w:tabs>
        <w:spacing w:line="247" w:lineRule="auto"/>
        <w:ind w:left="284" w:right="794" w:firstLine="0"/>
        <w:rPr>
          <w:sz w:val="20"/>
        </w:rPr>
      </w:pPr>
      <w:r w:rsidRPr="003F7DC9">
        <w:rPr>
          <w:color w:val="0B0B0B"/>
          <w:sz w:val="20"/>
        </w:rPr>
        <w:t>assicurare un piano di turnazione dei dipendenti dedicati alla produzione con l’obiettivo di diminuire al massimo i contatti e di creare gruppi autonomi, distinti e</w:t>
      </w:r>
      <w:r w:rsidRPr="003F7DC9">
        <w:rPr>
          <w:color w:val="0B0B0B"/>
          <w:spacing w:val="-5"/>
          <w:sz w:val="20"/>
        </w:rPr>
        <w:t xml:space="preserve"> </w:t>
      </w:r>
      <w:r w:rsidRPr="003F7DC9">
        <w:rPr>
          <w:color w:val="0B0B0B"/>
          <w:sz w:val="20"/>
        </w:rPr>
        <w:t>riconoscibili;</w:t>
      </w:r>
    </w:p>
    <w:p w14:paraId="38ED7DAD" w14:textId="77777777" w:rsidR="004C1BFC" w:rsidRPr="003F7DC9" w:rsidRDefault="00D9217B" w:rsidP="004A5216">
      <w:pPr>
        <w:pStyle w:val="Paragrafoelenco"/>
        <w:numPr>
          <w:ilvl w:val="0"/>
          <w:numId w:val="58"/>
        </w:numPr>
        <w:tabs>
          <w:tab w:val="left" w:pos="2081"/>
          <w:tab w:val="left" w:pos="9639"/>
        </w:tabs>
        <w:spacing w:before="66" w:line="242" w:lineRule="auto"/>
        <w:ind w:left="284" w:right="794" w:firstLine="0"/>
        <w:rPr>
          <w:sz w:val="20"/>
        </w:rPr>
      </w:pPr>
      <w:r w:rsidRPr="003F7DC9">
        <w:rPr>
          <w:color w:val="0B0B0B"/>
          <w:sz w:val="20"/>
        </w:rPr>
        <w:t>utilizzare in via prioritaria gli ammortizzatori sociali disponibili nel rispetto degli istituti contrattuali generalmente finalizzati a consentire l’astensione dal lavoro senza perdita della retribuzione;</w:t>
      </w:r>
    </w:p>
    <w:p w14:paraId="09FB2D38" w14:textId="77777777" w:rsidR="004C1BFC" w:rsidRPr="003F7DC9" w:rsidRDefault="00D9217B" w:rsidP="004A5216">
      <w:pPr>
        <w:pStyle w:val="Paragrafoelenco"/>
        <w:numPr>
          <w:ilvl w:val="0"/>
          <w:numId w:val="58"/>
        </w:numPr>
        <w:tabs>
          <w:tab w:val="left" w:pos="2085"/>
          <w:tab w:val="left" w:pos="9639"/>
        </w:tabs>
        <w:spacing w:before="1" w:line="244" w:lineRule="auto"/>
        <w:ind w:left="284" w:right="794" w:firstLine="0"/>
        <w:rPr>
          <w:sz w:val="20"/>
        </w:rPr>
      </w:pPr>
      <w:r w:rsidRPr="003F7DC9">
        <w:rPr>
          <w:color w:val="0B0B0B"/>
          <w:sz w:val="20"/>
        </w:rPr>
        <w:t>sono incentivate le ferie maturate e i congedi retribuiti per i dipendenti nonché gli altri strumenti previsti dalla normativa vigente e dalla contrattazione collettiva per le attività di supporto al cantiere;</w:t>
      </w:r>
    </w:p>
    <w:p w14:paraId="040268E2" w14:textId="74CABD9E" w:rsidR="004C1BFC" w:rsidRPr="003F7DC9" w:rsidRDefault="00D9217B" w:rsidP="004A5216">
      <w:pPr>
        <w:pStyle w:val="Paragrafoelenco"/>
        <w:numPr>
          <w:ilvl w:val="0"/>
          <w:numId w:val="58"/>
        </w:numPr>
        <w:tabs>
          <w:tab w:val="left" w:pos="2066"/>
          <w:tab w:val="left" w:pos="9639"/>
        </w:tabs>
        <w:spacing w:before="2" w:line="247" w:lineRule="auto"/>
        <w:ind w:left="284" w:right="794" w:firstLine="0"/>
        <w:rPr>
          <w:sz w:val="20"/>
        </w:rPr>
      </w:pPr>
      <w:r w:rsidRPr="003F7DC9">
        <w:rPr>
          <w:color w:val="0B0B0B"/>
          <w:sz w:val="20"/>
        </w:rPr>
        <w:t>sono sospese e annullate tutte le trasferte/viaggi di lavoro nazionali e internazionali, anche se già concordate o</w:t>
      </w:r>
      <w:r w:rsidRPr="003F7DC9">
        <w:rPr>
          <w:color w:val="0B0B0B"/>
          <w:spacing w:val="-13"/>
          <w:sz w:val="20"/>
        </w:rPr>
        <w:t xml:space="preserve"> </w:t>
      </w:r>
      <w:r w:rsidRPr="003F7DC9">
        <w:rPr>
          <w:color w:val="0B0B0B"/>
          <w:sz w:val="20"/>
        </w:rPr>
        <w:t>organizzate</w:t>
      </w:r>
    </w:p>
    <w:p w14:paraId="6B7E47AB" w14:textId="77777777" w:rsidR="004C1BFC" w:rsidRPr="003F7DC9" w:rsidRDefault="00D9217B" w:rsidP="004A5216">
      <w:pPr>
        <w:pStyle w:val="Paragrafoelenco"/>
        <w:numPr>
          <w:ilvl w:val="0"/>
          <w:numId w:val="58"/>
        </w:numPr>
        <w:tabs>
          <w:tab w:val="left" w:pos="2167"/>
          <w:tab w:val="left" w:pos="9639"/>
        </w:tabs>
        <w:spacing w:line="244" w:lineRule="auto"/>
        <w:ind w:left="284" w:right="794" w:firstLine="0"/>
        <w:rPr>
          <w:sz w:val="20"/>
        </w:rPr>
      </w:pPr>
      <w:r w:rsidRPr="003F7DC9">
        <w:rPr>
          <w:color w:val="0B0B0B"/>
          <w:sz w:val="20"/>
        </w:rPr>
        <w:t>sono limitati al massimo gli spostamenti all’interno e all’esterno del cantiere, contingentando l’accesso agli spazi comuni anche attraverso la riorganizzazione delle lavorazioni e degli orari del</w:t>
      </w:r>
      <w:r w:rsidRPr="003F7DC9">
        <w:rPr>
          <w:color w:val="0B0B0B"/>
          <w:spacing w:val="-15"/>
          <w:sz w:val="20"/>
        </w:rPr>
        <w:t xml:space="preserve"> </w:t>
      </w:r>
      <w:r w:rsidRPr="003F7DC9">
        <w:rPr>
          <w:color w:val="0B0B0B"/>
          <w:sz w:val="20"/>
        </w:rPr>
        <w:t>cantiere;</w:t>
      </w:r>
    </w:p>
    <w:p w14:paraId="66905358" w14:textId="77777777" w:rsidR="004C1BFC" w:rsidRPr="003F7DC9" w:rsidRDefault="00D9217B" w:rsidP="004A5216">
      <w:pPr>
        <w:pStyle w:val="Corpotesto"/>
        <w:tabs>
          <w:tab w:val="left" w:pos="9639"/>
        </w:tabs>
        <w:spacing w:before="2"/>
        <w:ind w:left="284" w:right="794"/>
        <w:jc w:val="both"/>
      </w:pPr>
      <w:r w:rsidRPr="003F7DC9">
        <w:rPr>
          <w:color w:val="0B0B0B"/>
        </w:rPr>
        <w:t>Il lavoro a distanza continua ad essere favorito anche nella fase di progressiva riattivazione del lavoro in</w:t>
      </w:r>
    </w:p>
    <w:p w14:paraId="49DA4A48" w14:textId="77777777" w:rsidR="004C1BFC" w:rsidRPr="003F7DC9" w:rsidRDefault="004C1BFC" w:rsidP="004A5216">
      <w:pPr>
        <w:tabs>
          <w:tab w:val="left" w:pos="9639"/>
        </w:tabs>
        <w:ind w:left="284" w:right="794"/>
        <w:jc w:val="both"/>
        <w:sectPr w:rsidR="004C1BFC" w:rsidRPr="003F7DC9">
          <w:pgSz w:w="11900" w:h="16840"/>
          <w:pgMar w:top="1600" w:right="440" w:bottom="280" w:left="460" w:header="720" w:footer="720" w:gutter="0"/>
          <w:cols w:space="720"/>
        </w:sectPr>
      </w:pPr>
    </w:p>
    <w:p w14:paraId="56609AE6" w14:textId="77777777" w:rsidR="004C1BFC" w:rsidRPr="003F7DC9" w:rsidRDefault="004C1BFC" w:rsidP="004A5216">
      <w:pPr>
        <w:pStyle w:val="Corpotesto"/>
        <w:tabs>
          <w:tab w:val="left" w:pos="9639"/>
        </w:tabs>
        <w:spacing w:before="9"/>
        <w:ind w:left="284" w:right="794"/>
        <w:jc w:val="both"/>
        <w:rPr>
          <w:sz w:val="13"/>
        </w:rPr>
      </w:pPr>
    </w:p>
    <w:p w14:paraId="5323553A" w14:textId="4871F98A" w:rsidR="004C1BFC" w:rsidRPr="003F7DC9" w:rsidRDefault="00D9217B" w:rsidP="004A5216">
      <w:pPr>
        <w:pStyle w:val="Corpotesto"/>
        <w:tabs>
          <w:tab w:val="left" w:pos="9639"/>
        </w:tabs>
        <w:spacing w:before="94" w:line="244" w:lineRule="auto"/>
        <w:ind w:left="284" w:right="794"/>
        <w:jc w:val="both"/>
      </w:pPr>
      <w:r w:rsidRPr="003F7DC9">
        <w:rPr>
          <w:color w:val="0B0B0B"/>
        </w:rPr>
        <w:t xml:space="preserve">quanto utile e modulabile strumento di prevenzione, ferma la necessità che il datore </w:t>
      </w:r>
      <w:proofErr w:type="gramStart"/>
      <w:r w:rsidRPr="003F7DC9">
        <w:rPr>
          <w:color w:val="0B0B0B"/>
        </w:rPr>
        <w:t>di  lavoro</w:t>
      </w:r>
      <w:proofErr w:type="gramEnd"/>
      <w:r w:rsidRPr="003F7DC9">
        <w:rPr>
          <w:color w:val="0B0B0B"/>
        </w:rPr>
        <w:t xml:space="preserve">  garantisca adeguate condizioni di supporto al lavoratore e alla sua attività (assistenza nell’uso delle apparecchiature, modulazione dei tempi di lavoro e delle</w:t>
      </w:r>
      <w:r w:rsidRPr="003F7DC9">
        <w:rPr>
          <w:color w:val="0B0B0B"/>
          <w:spacing w:val="-35"/>
        </w:rPr>
        <w:t xml:space="preserve"> </w:t>
      </w:r>
      <w:r w:rsidRPr="003F7DC9">
        <w:rPr>
          <w:color w:val="0B0B0B"/>
        </w:rPr>
        <w:t>pause).</w:t>
      </w:r>
    </w:p>
    <w:p w14:paraId="0D896C96" w14:textId="3C2F484C" w:rsidR="004C1BFC" w:rsidRPr="003F7DC9" w:rsidRDefault="00D9217B" w:rsidP="004A5216">
      <w:pPr>
        <w:pStyle w:val="Corpotesto"/>
        <w:tabs>
          <w:tab w:val="left" w:pos="9639"/>
        </w:tabs>
        <w:spacing w:line="244" w:lineRule="auto"/>
        <w:ind w:left="284" w:right="794"/>
        <w:jc w:val="both"/>
      </w:pPr>
      <w:proofErr w:type="gramStart"/>
      <w:r w:rsidRPr="003F7DC9">
        <w:rPr>
          <w:color w:val="0B0B0B"/>
        </w:rPr>
        <w:t>E’</w:t>
      </w:r>
      <w:proofErr w:type="gramEnd"/>
      <w:r w:rsidRPr="003F7DC9">
        <w:rPr>
          <w:color w:val="0B0B0B"/>
        </w:rPr>
        <w:t xml:space="preserve"> necessario il rispetto del distanziamento sociale, anche attraverso una rimodulazione degli spazi di lavoro,</w:t>
      </w:r>
      <w:r w:rsidRPr="003F7DC9">
        <w:rPr>
          <w:color w:val="0B0B0B"/>
          <w:spacing w:val="-7"/>
        </w:rPr>
        <w:t xml:space="preserve"> </w:t>
      </w:r>
      <w:r w:rsidRPr="003F7DC9">
        <w:rPr>
          <w:color w:val="0B0B0B"/>
        </w:rPr>
        <w:t>compatibilmente</w:t>
      </w:r>
      <w:r w:rsidRPr="003F7DC9">
        <w:rPr>
          <w:color w:val="0B0B0B"/>
          <w:spacing w:val="-4"/>
        </w:rPr>
        <w:t xml:space="preserve"> </w:t>
      </w:r>
      <w:r w:rsidRPr="003F7DC9">
        <w:rPr>
          <w:color w:val="0B0B0B"/>
        </w:rPr>
        <w:t>con</w:t>
      </w:r>
      <w:r w:rsidRPr="003F7DC9">
        <w:rPr>
          <w:color w:val="0B0B0B"/>
          <w:spacing w:val="-6"/>
        </w:rPr>
        <w:t xml:space="preserve"> </w:t>
      </w:r>
      <w:r w:rsidRPr="003F7DC9">
        <w:rPr>
          <w:color w:val="0B0B0B"/>
        </w:rPr>
        <w:t>la</w:t>
      </w:r>
      <w:r w:rsidRPr="003F7DC9">
        <w:rPr>
          <w:color w:val="0B0B0B"/>
          <w:spacing w:val="-6"/>
        </w:rPr>
        <w:t xml:space="preserve"> </w:t>
      </w:r>
      <w:r w:rsidRPr="003F7DC9">
        <w:rPr>
          <w:color w:val="0B0B0B"/>
        </w:rPr>
        <w:t>natura</w:t>
      </w:r>
      <w:r w:rsidRPr="003F7DC9">
        <w:rPr>
          <w:color w:val="0B0B0B"/>
          <w:spacing w:val="-7"/>
        </w:rPr>
        <w:t xml:space="preserve"> </w:t>
      </w:r>
      <w:r w:rsidRPr="003F7DC9">
        <w:rPr>
          <w:color w:val="0B0B0B"/>
        </w:rPr>
        <w:t>dei</w:t>
      </w:r>
      <w:r w:rsidRPr="003F7DC9">
        <w:rPr>
          <w:color w:val="0B0B0B"/>
          <w:spacing w:val="-6"/>
        </w:rPr>
        <w:t xml:space="preserve"> </w:t>
      </w:r>
      <w:r w:rsidRPr="003F7DC9">
        <w:rPr>
          <w:color w:val="0B0B0B"/>
        </w:rPr>
        <w:t>processi</w:t>
      </w:r>
      <w:r w:rsidRPr="003F7DC9">
        <w:rPr>
          <w:color w:val="0B0B0B"/>
          <w:spacing w:val="-3"/>
        </w:rPr>
        <w:t xml:space="preserve"> </w:t>
      </w:r>
      <w:r w:rsidRPr="003F7DC9">
        <w:rPr>
          <w:color w:val="0B0B0B"/>
        </w:rPr>
        <w:t>produttivi</w:t>
      </w:r>
      <w:r w:rsidRPr="003F7DC9">
        <w:rPr>
          <w:color w:val="0B0B0B"/>
          <w:spacing w:val="-2"/>
        </w:rPr>
        <w:t xml:space="preserve"> </w:t>
      </w:r>
      <w:r w:rsidRPr="003F7DC9">
        <w:rPr>
          <w:color w:val="0B0B0B"/>
        </w:rPr>
        <w:t>e</w:t>
      </w:r>
      <w:r w:rsidRPr="003F7DC9">
        <w:rPr>
          <w:color w:val="0B0B0B"/>
          <w:spacing w:val="-6"/>
        </w:rPr>
        <w:t xml:space="preserve"> </w:t>
      </w:r>
      <w:r w:rsidRPr="003F7DC9">
        <w:rPr>
          <w:color w:val="0B0B0B"/>
        </w:rPr>
        <w:t>con</w:t>
      </w:r>
      <w:r w:rsidRPr="003F7DC9">
        <w:rPr>
          <w:color w:val="0B0B0B"/>
          <w:spacing w:val="-6"/>
        </w:rPr>
        <w:t xml:space="preserve"> </w:t>
      </w:r>
      <w:r w:rsidRPr="003F7DC9">
        <w:rPr>
          <w:color w:val="0B0B0B"/>
        </w:rPr>
        <w:t>le</w:t>
      </w:r>
      <w:r w:rsidRPr="003F7DC9">
        <w:rPr>
          <w:color w:val="0B0B0B"/>
          <w:spacing w:val="-6"/>
        </w:rPr>
        <w:t xml:space="preserve"> </w:t>
      </w:r>
      <w:r w:rsidRPr="003F7DC9">
        <w:rPr>
          <w:color w:val="0B0B0B"/>
        </w:rPr>
        <w:t>dimensioni</w:t>
      </w:r>
      <w:r w:rsidRPr="003F7DC9">
        <w:rPr>
          <w:color w:val="0B0B0B"/>
          <w:spacing w:val="-7"/>
        </w:rPr>
        <w:t xml:space="preserve"> </w:t>
      </w:r>
      <w:r w:rsidRPr="003F7DC9">
        <w:rPr>
          <w:color w:val="0B0B0B"/>
        </w:rPr>
        <w:t>del</w:t>
      </w:r>
      <w:r w:rsidRPr="003F7DC9">
        <w:rPr>
          <w:color w:val="0B0B0B"/>
          <w:spacing w:val="-4"/>
        </w:rPr>
        <w:t xml:space="preserve"> </w:t>
      </w:r>
      <w:r w:rsidRPr="003F7DC9">
        <w:rPr>
          <w:color w:val="0B0B0B"/>
        </w:rPr>
        <w:t>cantiere.</w:t>
      </w:r>
      <w:r w:rsidRPr="003F7DC9">
        <w:rPr>
          <w:color w:val="0B0B0B"/>
          <w:spacing w:val="-6"/>
        </w:rPr>
        <w:t xml:space="preserve"> </w:t>
      </w:r>
      <w:r w:rsidRPr="003F7DC9">
        <w:rPr>
          <w:color w:val="0B0B0B"/>
        </w:rPr>
        <w:t>Nel</w:t>
      </w:r>
      <w:r w:rsidRPr="003F7DC9">
        <w:rPr>
          <w:color w:val="0B0B0B"/>
          <w:spacing w:val="4"/>
        </w:rPr>
        <w:t xml:space="preserve"> </w:t>
      </w:r>
      <w:r w:rsidRPr="003F7DC9">
        <w:rPr>
          <w:color w:val="0B0B0B"/>
        </w:rPr>
        <w:t>caso</w:t>
      </w:r>
      <w:r w:rsidRPr="003F7DC9">
        <w:rPr>
          <w:color w:val="0B0B0B"/>
          <w:spacing w:val="-11"/>
        </w:rPr>
        <w:t xml:space="preserve"> </w:t>
      </w:r>
      <w:r w:rsidRPr="003F7DC9">
        <w:rPr>
          <w:color w:val="0B0B0B"/>
        </w:rPr>
        <w:t>di lavoratori</w:t>
      </w:r>
      <w:r w:rsidRPr="003F7DC9">
        <w:rPr>
          <w:color w:val="0B0B0B"/>
          <w:spacing w:val="-12"/>
        </w:rPr>
        <w:t xml:space="preserve"> </w:t>
      </w:r>
      <w:r w:rsidRPr="003F7DC9">
        <w:rPr>
          <w:color w:val="0B0B0B"/>
        </w:rPr>
        <w:t>che</w:t>
      </w:r>
      <w:r w:rsidRPr="003F7DC9">
        <w:rPr>
          <w:color w:val="0B0B0B"/>
          <w:spacing w:val="-11"/>
        </w:rPr>
        <w:t xml:space="preserve"> </w:t>
      </w:r>
      <w:r w:rsidRPr="003F7DC9">
        <w:rPr>
          <w:color w:val="0B0B0B"/>
        </w:rPr>
        <w:t>non</w:t>
      </w:r>
      <w:r w:rsidRPr="003F7DC9">
        <w:rPr>
          <w:color w:val="0B0B0B"/>
          <w:spacing w:val="-11"/>
        </w:rPr>
        <w:t xml:space="preserve"> </w:t>
      </w:r>
      <w:r w:rsidRPr="003F7DC9">
        <w:rPr>
          <w:color w:val="0B0B0B"/>
        </w:rPr>
        <w:t>necessitano</w:t>
      </w:r>
      <w:r w:rsidRPr="003F7DC9">
        <w:rPr>
          <w:color w:val="0B0B0B"/>
          <w:spacing w:val="-11"/>
        </w:rPr>
        <w:t xml:space="preserve"> </w:t>
      </w:r>
      <w:r w:rsidRPr="003F7DC9">
        <w:rPr>
          <w:color w:val="0B0B0B"/>
        </w:rPr>
        <w:t>di</w:t>
      </w:r>
      <w:r w:rsidRPr="003F7DC9">
        <w:rPr>
          <w:color w:val="0B0B0B"/>
          <w:spacing w:val="-11"/>
        </w:rPr>
        <w:t xml:space="preserve"> </w:t>
      </w:r>
      <w:r w:rsidRPr="003F7DC9">
        <w:rPr>
          <w:color w:val="0B0B0B"/>
        </w:rPr>
        <w:t>particolari</w:t>
      </w:r>
      <w:r w:rsidRPr="003F7DC9">
        <w:rPr>
          <w:color w:val="0B0B0B"/>
          <w:spacing w:val="-11"/>
        </w:rPr>
        <w:t xml:space="preserve"> </w:t>
      </w:r>
      <w:r w:rsidRPr="003F7DC9">
        <w:rPr>
          <w:color w:val="0B0B0B"/>
        </w:rPr>
        <w:t>strumenti</w:t>
      </w:r>
      <w:r w:rsidRPr="003F7DC9">
        <w:rPr>
          <w:color w:val="0B0B0B"/>
          <w:spacing w:val="-9"/>
        </w:rPr>
        <w:t xml:space="preserve"> </w:t>
      </w:r>
      <w:r w:rsidRPr="003F7DC9">
        <w:rPr>
          <w:color w:val="0B0B0B"/>
        </w:rPr>
        <w:t>e/o</w:t>
      </w:r>
      <w:r w:rsidRPr="003F7DC9">
        <w:rPr>
          <w:color w:val="0B0B0B"/>
          <w:spacing w:val="-11"/>
        </w:rPr>
        <w:t xml:space="preserve"> </w:t>
      </w:r>
      <w:r w:rsidRPr="003F7DC9">
        <w:rPr>
          <w:color w:val="0B0B0B"/>
        </w:rPr>
        <w:t>attrezzature</w:t>
      </w:r>
      <w:r w:rsidRPr="003F7DC9">
        <w:rPr>
          <w:color w:val="0B0B0B"/>
          <w:spacing w:val="-12"/>
        </w:rPr>
        <w:t xml:space="preserve"> </w:t>
      </w:r>
      <w:r w:rsidRPr="003F7DC9">
        <w:rPr>
          <w:color w:val="0B0B0B"/>
        </w:rPr>
        <w:t>di</w:t>
      </w:r>
      <w:r w:rsidRPr="003F7DC9">
        <w:rPr>
          <w:color w:val="0B0B0B"/>
          <w:spacing w:val="-11"/>
        </w:rPr>
        <w:t xml:space="preserve"> </w:t>
      </w:r>
      <w:r w:rsidRPr="003F7DC9">
        <w:rPr>
          <w:color w:val="0B0B0B"/>
        </w:rPr>
        <w:t>lavoro</w:t>
      </w:r>
      <w:r w:rsidRPr="003F7DC9">
        <w:rPr>
          <w:color w:val="0B0B0B"/>
          <w:spacing w:val="-11"/>
        </w:rPr>
        <w:t xml:space="preserve"> </w:t>
      </w:r>
      <w:r w:rsidRPr="003F7DC9">
        <w:rPr>
          <w:color w:val="0B0B0B"/>
        </w:rPr>
        <w:t>e</w:t>
      </w:r>
      <w:r w:rsidRPr="003F7DC9">
        <w:rPr>
          <w:color w:val="0B0B0B"/>
          <w:spacing w:val="-11"/>
        </w:rPr>
        <w:t xml:space="preserve"> </w:t>
      </w:r>
      <w:r w:rsidRPr="003F7DC9">
        <w:rPr>
          <w:color w:val="0B0B0B"/>
        </w:rPr>
        <w:t>che</w:t>
      </w:r>
      <w:r w:rsidRPr="003F7DC9">
        <w:rPr>
          <w:color w:val="0B0B0B"/>
          <w:spacing w:val="-11"/>
        </w:rPr>
        <w:t xml:space="preserve"> </w:t>
      </w:r>
      <w:r w:rsidRPr="003F7DC9">
        <w:rPr>
          <w:color w:val="0B0B0B"/>
        </w:rPr>
        <w:t>possono</w:t>
      </w:r>
      <w:r w:rsidRPr="003F7DC9">
        <w:rPr>
          <w:color w:val="0B0B0B"/>
          <w:spacing w:val="8"/>
        </w:rPr>
        <w:t xml:space="preserve"> </w:t>
      </w:r>
      <w:r w:rsidRPr="003F7DC9">
        <w:rPr>
          <w:color w:val="0B0B0B"/>
        </w:rPr>
        <w:t>lavorare</w:t>
      </w:r>
      <w:r w:rsidRPr="003F7DC9">
        <w:rPr>
          <w:color w:val="0B0B0B"/>
          <w:spacing w:val="5"/>
        </w:rPr>
        <w:t xml:space="preserve"> </w:t>
      </w:r>
      <w:r w:rsidRPr="003F7DC9">
        <w:rPr>
          <w:color w:val="0B0B0B"/>
        </w:rPr>
        <w:t xml:space="preserve">da soli, gli stessi potrebbero, per il periodo transitorio, essere posizionati in spazi ricavati. Per gli ambienti dove operano più lavoratori contemporaneamente potranno essere assunti protocolli di sicurezza anti- contagio e, laddove non fosse possibile in relazione alle lavorazioni da eseguire rispettare la distanza interpersonale di un metro come principale misura di contenimento, siano adottati strumenti di protezione individuale. Il coordinatore </w:t>
      </w:r>
      <w:proofErr w:type="gramStart"/>
      <w:r w:rsidRPr="003F7DC9">
        <w:rPr>
          <w:color w:val="0B0B0B"/>
        </w:rPr>
        <w:t>per  la</w:t>
      </w:r>
      <w:proofErr w:type="gramEnd"/>
      <w:r w:rsidRPr="003F7DC9">
        <w:rPr>
          <w:color w:val="0B0B0B"/>
        </w:rPr>
        <w:t xml:space="preserve">  sicurezza  nell'esecuzione  dei lavori, ove nominato ai sensi del Decreto legislativo 9 aprile 2008 , n. 81, provvede ad integrare il Piano di sicurezza e di coordinamento e la relativa stima dei costi. I </w:t>
      </w:r>
      <w:proofErr w:type="gramStart"/>
      <w:r w:rsidRPr="003F7DC9">
        <w:rPr>
          <w:color w:val="0B0B0B"/>
        </w:rPr>
        <w:t>committenti,attraverso</w:t>
      </w:r>
      <w:proofErr w:type="gramEnd"/>
      <w:r w:rsidRPr="003F7DC9">
        <w:rPr>
          <w:color w:val="0B0B0B"/>
        </w:rPr>
        <w:t xml:space="preserve"> i coordinatori per la sicurezza,vigilano</w:t>
      </w:r>
      <w:r w:rsidRPr="003F7DC9">
        <w:rPr>
          <w:color w:val="0B0B0B"/>
          <w:spacing w:val="-6"/>
        </w:rPr>
        <w:t xml:space="preserve"> </w:t>
      </w:r>
      <w:r w:rsidRPr="003F7DC9">
        <w:rPr>
          <w:color w:val="0B0B0B"/>
        </w:rPr>
        <w:t>affinché</w:t>
      </w:r>
      <w:r w:rsidRPr="003F7DC9">
        <w:rPr>
          <w:color w:val="0B0B0B"/>
          <w:spacing w:val="-5"/>
        </w:rPr>
        <w:t xml:space="preserve"> </w:t>
      </w:r>
      <w:r w:rsidRPr="003F7DC9">
        <w:rPr>
          <w:color w:val="0B0B0B"/>
        </w:rPr>
        <w:t>nei</w:t>
      </w:r>
      <w:r w:rsidRPr="003F7DC9">
        <w:rPr>
          <w:color w:val="0B0B0B"/>
          <w:spacing w:val="-5"/>
        </w:rPr>
        <w:t xml:space="preserve"> </w:t>
      </w:r>
      <w:r w:rsidRPr="003F7DC9">
        <w:rPr>
          <w:color w:val="0B0B0B"/>
        </w:rPr>
        <w:t>cantieri</w:t>
      </w:r>
      <w:r w:rsidRPr="003F7DC9">
        <w:rPr>
          <w:color w:val="0B0B0B"/>
          <w:spacing w:val="-6"/>
        </w:rPr>
        <w:t xml:space="preserve"> </w:t>
      </w:r>
      <w:r w:rsidRPr="003F7DC9">
        <w:rPr>
          <w:color w:val="0B0B0B"/>
        </w:rPr>
        <w:t>siano</w:t>
      </w:r>
      <w:r w:rsidRPr="003F7DC9">
        <w:rPr>
          <w:color w:val="0B0B0B"/>
          <w:spacing w:val="-5"/>
        </w:rPr>
        <w:t xml:space="preserve"> </w:t>
      </w:r>
      <w:r w:rsidRPr="003F7DC9">
        <w:rPr>
          <w:color w:val="0B0B0B"/>
        </w:rPr>
        <w:t>adottate</w:t>
      </w:r>
      <w:r w:rsidRPr="003F7DC9">
        <w:rPr>
          <w:color w:val="0B0B0B"/>
          <w:spacing w:val="-5"/>
        </w:rPr>
        <w:t xml:space="preserve"> </w:t>
      </w:r>
      <w:r w:rsidRPr="003F7DC9">
        <w:rPr>
          <w:color w:val="0B0B0B"/>
        </w:rPr>
        <w:t>le</w:t>
      </w:r>
      <w:r w:rsidRPr="003F7DC9">
        <w:rPr>
          <w:color w:val="0B0B0B"/>
          <w:spacing w:val="-6"/>
        </w:rPr>
        <w:t xml:space="preserve"> </w:t>
      </w:r>
      <w:r w:rsidRPr="003F7DC9">
        <w:rPr>
          <w:color w:val="0B0B0B"/>
        </w:rPr>
        <w:t>misure</w:t>
      </w:r>
      <w:r w:rsidRPr="003F7DC9">
        <w:rPr>
          <w:color w:val="0B0B0B"/>
          <w:spacing w:val="-4"/>
        </w:rPr>
        <w:t xml:space="preserve"> </w:t>
      </w:r>
      <w:r w:rsidRPr="003F7DC9">
        <w:rPr>
          <w:color w:val="0B0B0B"/>
        </w:rPr>
        <w:t>di</w:t>
      </w:r>
      <w:r w:rsidRPr="003F7DC9">
        <w:rPr>
          <w:color w:val="0B0B0B"/>
          <w:spacing w:val="-5"/>
        </w:rPr>
        <w:t xml:space="preserve"> </w:t>
      </w:r>
      <w:r w:rsidRPr="003F7DC9">
        <w:rPr>
          <w:color w:val="0B0B0B"/>
        </w:rPr>
        <w:t>sicurezza</w:t>
      </w:r>
      <w:r w:rsidRPr="003F7DC9">
        <w:rPr>
          <w:color w:val="0B0B0B"/>
          <w:spacing w:val="-6"/>
        </w:rPr>
        <w:t xml:space="preserve"> </w:t>
      </w:r>
      <w:r w:rsidRPr="003F7DC9">
        <w:rPr>
          <w:color w:val="0B0B0B"/>
        </w:rPr>
        <w:t>anti-</w:t>
      </w:r>
      <w:r w:rsidRPr="003F7DC9">
        <w:rPr>
          <w:color w:val="0B0B0B"/>
          <w:spacing w:val="5"/>
        </w:rPr>
        <w:t xml:space="preserve"> </w:t>
      </w:r>
      <w:r w:rsidRPr="003F7DC9">
        <w:rPr>
          <w:color w:val="0B0B0B"/>
        </w:rPr>
        <w:t>contagio;</w:t>
      </w:r>
    </w:p>
    <w:p w14:paraId="6C177A26" w14:textId="77777777" w:rsidR="004C1BFC" w:rsidRPr="003F7DC9" w:rsidRDefault="00D9217B" w:rsidP="004A5216">
      <w:pPr>
        <w:pStyle w:val="Corpotesto"/>
        <w:tabs>
          <w:tab w:val="left" w:pos="9639"/>
        </w:tabs>
        <w:spacing w:line="244" w:lineRule="auto"/>
        <w:ind w:left="284" w:right="794"/>
        <w:jc w:val="both"/>
      </w:pPr>
      <w:r w:rsidRPr="003F7DC9">
        <w:rPr>
          <w:color w:val="0B0B0B"/>
        </w:rPr>
        <w:t>L’articolazione del lavoro potrà essere ridefinita con orari differenziati che favoriscano il distanziamento sociale riducendo il numero di presenze in contemporanea nel luogo di lavoro e prevenendo assembramenti all’entrata e all’uscita con flessibilità di</w:t>
      </w:r>
      <w:r w:rsidRPr="003F7DC9">
        <w:rPr>
          <w:color w:val="0B0B0B"/>
          <w:spacing w:val="-32"/>
        </w:rPr>
        <w:t xml:space="preserve"> </w:t>
      </w:r>
      <w:r w:rsidRPr="003F7DC9">
        <w:rPr>
          <w:color w:val="0B0B0B"/>
        </w:rPr>
        <w:t>orari.</w:t>
      </w:r>
    </w:p>
    <w:p w14:paraId="5BB604D4" w14:textId="7DCF2F3E" w:rsidR="004C1BFC" w:rsidRPr="003F7DC9" w:rsidRDefault="00D9217B" w:rsidP="004A5216">
      <w:pPr>
        <w:pStyle w:val="Corpotesto"/>
        <w:tabs>
          <w:tab w:val="left" w:pos="9639"/>
        </w:tabs>
        <w:spacing w:line="244" w:lineRule="auto"/>
        <w:ind w:left="284" w:right="794"/>
        <w:jc w:val="both"/>
      </w:pPr>
      <w:r w:rsidRPr="003F7DC9">
        <w:rPr>
          <w:color w:val="0B0B0B"/>
        </w:rPr>
        <w:t>È essenziale evitare aggregazioni sociali anche in relazione agli spostamenti per raggiungere il posto di lavoro e rientrare a casa (</w:t>
      </w:r>
      <w:r w:rsidRPr="003F7DC9">
        <w:rPr>
          <w:i/>
          <w:color w:val="0B0B0B"/>
        </w:rPr>
        <w:t>commuting</w:t>
      </w:r>
      <w:r w:rsidRPr="003F7DC9">
        <w:rPr>
          <w:color w:val="0B0B0B"/>
        </w:rPr>
        <w:t xml:space="preserve">), con </w:t>
      </w:r>
      <w:proofErr w:type="gramStart"/>
      <w:r w:rsidRPr="003F7DC9">
        <w:rPr>
          <w:color w:val="0B0B0B"/>
        </w:rPr>
        <w:t>particolare  riferimento</w:t>
      </w:r>
      <w:proofErr w:type="gramEnd"/>
      <w:r w:rsidRPr="003F7DC9">
        <w:rPr>
          <w:color w:val="0B0B0B"/>
        </w:rPr>
        <w:t xml:space="preserve"> all’utilizzo del trasporto pubblico.  Per tale motivo andrebbero incentivate forme di trasporto verso il luogo di lavoro con adeguato distanziamento fra i viaggiatori e favorendo l’uso del mezzo privato o di</w:t>
      </w:r>
      <w:r w:rsidRPr="003F7DC9">
        <w:rPr>
          <w:color w:val="0B0B0B"/>
          <w:spacing w:val="-20"/>
        </w:rPr>
        <w:t xml:space="preserve"> </w:t>
      </w:r>
      <w:r w:rsidRPr="003F7DC9">
        <w:rPr>
          <w:color w:val="0B0B0B"/>
        </w:rPr>
        <w:t>navette.</w:t>
      </w:r>
    </w:p>
    <w:p w14:paraId="70E4311F" w14:textId="30A94D74" w:rsidR="004C1BFC" w:rsidRPr="003F7DC9" w:rsidRDefault="00D9217B" w:rsidP="004A5216">
      <w:pPr>
        <w:pStyle w:val="Corpotesto"/>
        <w:tabs>
          <w:tab w:val="left" w:pos="9639"/>
        </w:tabs>
        <w:spacing w:line="244" w:lineRule="auto"/>
        <w:ind w:left="284" w:right="794"/>
        <w:jc w:val="both"/>
      </w:pPr>
      <w:r w:rsidRPr="003F7DC9">
        <w:rPr>
          <w:color w:val="0B0B0B"/>
        </w:rPr>
        <w:t>Oltre a quanto previsto dal il DPCM dell’11 marzo 2020, i datori di lavoro adottano il presente protocollo di regolamentazione all’interno del cantiere, applicando, per  tutelare  la  salute  delle  persone presenti all’interno del cantiere e garantire la salubrità dell’ambiente di lavoro, le ulteriori misure di precauzione di seguito elencate - da integrare eventualmente con altre equivalenti o più incisive secondo la tipologia, la localizzazione e le caratteristiche del cantiere, previa consultazione del coordinatore per l'esecuzione dei lavori ove nominato, delle rappresentanze sindacali aziendali/organizzazioni</w:t>
      </w:r>
      <w:r w:rsidRPr="003F7DC9">
        <w:rPr>
          <w:color w:val="0B0B0B"/>
          <w:spacing w:val="-5"/>
        </w:rPr>
        <w:t xml:space="preserve"> </w:t>
      </w:r>
      <w:r w:rsidRPr="003F7DC9">
        <w:rPr>
          <w:color w:val="0B0B0B"/>
        </w:rPr>
        <w:t>sindacali</w:t>
      </w:r>
      <w:r w:rsidRPr="003F7DC9">
        <w:rPr>
          <w:color w:val="0B0B0B"/>
          <w:spacing w:val="-4"/>
        </w:rPr>
        <w:t xml:space="preserve"> </w:t>
      </w:r>
      <w:r w:rsidRPr="003F7DC9">
        <w:rPr>
          <w:color w:val="0B0B0B"/>
        </w:rPr>
        <w:t>di</w:t>
      </w:r>
      <w:r w:rsidRPr="003F7DC9">
        <w:rPr>
          <w:color w:val="0B0B0B"/>
          <w:spacing w:val="-6"/>
        </w:rPr>
        <w:t xml:space="preserve"> </w:t>
      </w:r>
      <w:r w:rsidRPr="003F7DC9">
        <w:rPr>
          <w:color w:val="0B0B0B"/>
        </w:rPr>
        <w:t>categoria</w:t>
      </w:r>
      <w:r w:rsidRPr="003F7DC9">
        <w:rPr>
          <w:color w:val="0B0B0B"/>
          <w:spacing w:val="-6"/>
        </w:rPr>
        <w:t xml:space="preserve"> </w:t>
      </w:r>
      <w:r w:rsidRPr="003F7DC9">
        <w:rPr>
          <w:color w:val="0B0B0B"/>
        </w:rPr>
        <w:t>e</w:t>
      </w:r>
      <w:r w:rsidRPr="003F7DC9">
        <w:rPr>
          <w:color w:val="0B0B0B"/>
          <w:spacing w:val="-5"/>
        </w:rPr>
        <w:t xml:space="preserve"> </w:t>
      </w:r>
      <w:r w:rsidRPr="003F7DC9">
        <w:rPr>
          <w:color w:val="0B0B0B"/>
        </w:rPr>
        <w:t>del</w:t>
      </w:r>
      <w:r w:rsidRPr="003F7DC9">
        <w:rPr>
          <w:color w:val="0B0B0B"/>
          <w:spacing w:val="-6"/>
        </w:rPr>
        <w:t xml:space="preserve"> </w:t>
      </w:r>
      <w:r w:rsidRPr="003F7DC9">
        <w:rPr>
          <w:color w:val="0B0B0B"/>
        </w:rPr>
        <w:t>RLST</w:t>
      </w:r>
      <w:r w:rsidRPr="003F7DC9">
        <w:rPr>
          <w:color w:val="0B0B0B"/>
          <w:spacing w:val="-6"/>
        </w:rPr>
        <w:t xml:space="preserve"> </w:t>
      </w:r>
      <w:r w:rsidRPr="003F7DC9">
        <w:rPr>
          <w:color w:val="0B0B0B"/>
        </w:rPr>
        <w:t>territorialmente</w:t>
      </w:r>
      <w:r w:rsidRPr="003F7DC9">
        <w:rPr>
          <w:color w:val="0B0B0B"/>
          <w:spacing w:val="-4"/>
        </w:rPr>
        <w:t xml:space="preserve"> </w:t>
      </w:r>
      <w:r w:rsidRPr="003F7DC9">
        <w:rPr>
          <w:color w:val="0B0B0B"/>
        </w:rPr>
        <w:t>competente.</w:t>
      </w:r>
    </w:p>
    <w:p w14:paraId="7D3D78FB" w14:textId="77777777" w:rsidR="004C1BFC" w:rsidRPr="003F7DC9" w:rsidRDefault="004C1BFC" w:rsidP="004A5216">
      <w:pPr>
        <w:pStyle w:val="Corpotesto"/>
        <w:tabs>
          <w:tab w:val="left" w:pos="9639"/>
        </w:tabs>
        <w:ind w:left="284" w:right="794"/>
        <w:jc w:val="both"/>
        <w:rPr>
          <w:sz w:val="22"/>
        </w:rPr>
      </w:pPr>
    </w:p>
    <w:p w14:paraId="3A5725CD" w14:textId="77777777" w:rsidR="004C1BFC" w:rsidRPr="003F7DC9" w:rsidRDefault="004C1BFC" w:rsidP="004A5216">
      <w:pPr>
        <w:pStyle w:val="Corpotesto"/>
        <w:tabs>
          <w:tab w:val="left" w:pos="9639"/>
        </w:tabs>
        <w:spacing w:before="3"/>
        <w:ind w:left="284" w:right="794"/>
        <w:jc w:val="both"/>
        <w:rPr>
          <w:sz w:val="17"/>
        </w:rPr>
      </w:pPr>
    </w:p>
    <w:p w14:paraId="3C52039D" w14:textId="77777777" w:rsidR="004C1BFC" w:rsidRPr="003F7DC9" w:rsidRDefault="00D9217B" w:rsidP="004A5216">
      <w:pPr>
        <w:pStyle w:val="Corpotesto"/>
        <w:tabs>
          <w:tab w:val="left" w:pos="9639"/>
        </w:tabs>
        <w:spacing w:before="1"/>
        <w:ind w:left="284" w:right="794"/>
        <w:jc w:val="both"/>
      </w:pPr>
      <w:r w:rsidRPr="003F7DC9">
        <w:rPr>
          <w:color w:val="0B0B0B"/>
        </w:rPr>
        <w:t>1 INFORMAZIONE</w:t>
      </w:r>
    </w:p>
    <w:p w14:paraId="31616538" w14:textId="77777777" w:rsidR="004C1BFC" w:rsidRPr="003F7DC9" w:rsidRDefault="004C1BFC" w:rsidP="004A5216">
      <w:pPr>
        <w:pStyle w:val="Corpotesto"/>
        <w:tabs>
          <w:tab w:val="left" w:pos="9639"/>
        </w:tabs>
        <w:spacing w:before="8"/>
        <w:ind w:left="284" w:right="794"/>
        <w:jc w:val="both"/>
      </w:pPr>
    </w:p>
    <w:p w14:paraId="0074DE41" w14:textId="4759D790" w:rsidR="004C1BFC" w:rsidRPr="003F7DC9" w:rsidRDefault="0070282C" w:rsidP="004A5216">
      <w:pPr>
        <w:pStyle w:val="Corpotesto"/>
        <w:tabs>
          <w:tab w:val="left" w:pos="9639"/>
        </w:tabs>
        <w:spacing w:line="244" w:lineRule="auto"/>
        <w:ind w:left="284" w:right="794"/>
        <w:jc w:val="both"/>
      </w:pPr>
      <w:r w:rsidRPr="003F7DC9">
        <w:rPr>
          <w:noProof/>
          <w:lang w:bidi="ar-SA"/>
        </w:rPr>
        <mc:AlternateContent>
          <mc:Choice Requires="wps">
            <w:drawing>
              <wp:anchor distT="0" distB="0" distL="114300" distR="114300" simplePos="0" relativeHeight="244543488" behindDoc="1" locked="0" layoutInCell="1" allowOverlap="1" wp14:anchorId="03C84E2A" wp14:editId="366B64D8">
                <wp:simplePos x="0" y="0"/>
                <wp:positionH relativeFrom="page">
                  <wp:posOffset>2586355</wp:posOffset>
                </wp:positionH>
                <wp:positionV relativeFrom="paragraph">
                  <wp:posOffset>683895</wp:posOffset>
                </wp:positionV>
                <wp:extent cx="31115" cy="0"/>
                <wp:effectExtent l="0" t="0" r="0" b="0"/>
                <wp:wrapNone/>
                <wp:docPr id="131" name="Line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115" cy="0"/>
                        </a:xfrm>
                        <a:prstGeom prst="line">
                          <a:avLst/>
                        </a:prstGeom>
                        <a:noFill/>
                        <a:ln w="6248">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D326E7" id="Line 110" o:spid="_x0000_s1026" style="position:absolute;z-index:-258772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03.65pt,53.85pt" to="206.1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" strokecolor="#0b0b0b" strokeweight=".17356mm">
                <w10:wrap anchorx="page"/>
              </v:line>
            </w:pict>
          </mc:Fallback>
        </mc:AlternateContent>
      </w:r>
      <w:r w:rsidR="00D9217B" w:rsidRPr="003F7DC9">
        <w:rPr>
          <w:color w:val="0B0B0B"/>
        </w:rPr>
        <w:t>Il datore di lavoro, anche con l’ausilio dell’Ente Unificato Bilaterale formazione/sicurezza delle costruzioni,</w:t>
      </w:r>
      <w:r w:rsidR="00D9217B" w:rsidRPr="003F7DC9">
        <w:rPr>
          <w:color w:val="0B0B0B"/>
          <w:spacing w:val="-8"/>
        </w:rPr>
        <w:t xml:space="preserve"> </w:t>
      </w:r>
      <w:r w:rsidR="00D9217B" w:rsidRPr="003F7DC9">
        <w:rPr>
          <w:color w:val="0B0B0B"/>
        </w:rPr>
        <w:t>quindi</w:t>
      </w:r>
      <w:r w:rsidR="00D9217B" w:rsidRPr="003F7DC9">
        <w:rPr>
          <w:color w:val="0B0B0B"/>
          <w:spacing w:val="-8"/>
        </w:rPr>
        <w:t xml:space="preserve"> </w:t>
      </w:r>
      <w:r w:rsidR="00D9217B" w:rsidRPr="003F7DC9">
        <w:rPr>
          <w:color w:val="0B0B0B"/>
        </w:rPr>
        <w:t>attraverso</w:t>
      </w:r>
      <w:r w:rsidR="00D9217B" w:rsidRPr="003F7DC9">
        <w:rPr>
          <w:color w:val="0B0B0B"/>
          <w:spacing w:val="-7"/>
        </w:rPr>
        <w:t xml:space="preserve"> </w:t>
      </w:r>
      <w:r w:rsidR="00D9217B" w:rsidRPr="003F7DC9">
        <w:rPr>
          <w:color w:val="0B0B0B"/>
        </w:rPr>
        <w:t>le</w:t>
      </w:r>
      <w:r w:rsidR="00D9217B" w:rsidRPr="003F7DC9">
        <w:rPr>
          <w:color w:val="0B0B0B"/>
          <w:spacing w:val="-7"/>
        </w:rPr>
        <w:t xml:space="preserve"> </w:t>
      </w:r>
      <w:r w:rsidR="00D9217B" w:rsidRPr="003F7DC9">
        <w:rPr>
          <w:color w:val="0B0B0B"/>
        </w:rPr>
        <w:t>modalità</w:t>
      </w:r>
      <w:r w:rsidR="00D9217B" w:rsidRPr="003F7DC9">
        <w:rPr>
          <w:color w:val="0B0B0B"/>
          <w:spacing w:val="-5"/>
        </w:rPr>
        <w:t xml:space="preserve"> </w:t>
      </w:r>
      <w:r w:rsidR="00D9217B" w:rsidRPr="003F7DC9">
        <w:rPr>
          <w:color w:val="0B0B0B"/>
        </w:rPr>
        <w:t>più</w:t>
      </w:r>
      <w:r w:rsidR="00D9217B" w:rsidRPr="003F7DC9">
        <w:rPr>
          <w:color w:val="0B0B0B"/>
          <w:spacing w:val="-7"/>
        </w:rPr>
        <w:t xml:space="preserve"> </w:t>
      </w:r>
      <w:r w:rsidR="00D9217B" w:rsidRPr="003F7DC9">
        <w:rPr>
          <w:color w:val="0B0B0B"/>
        </w:rPr>
        <w:t>idonee</w:t>
      </w:r>
      <w:r w:rsidR="00D9217B" w:rsidRPr="003F7DC9">
        <w:rPr>
          <w:color w:val="0B0B0B"/>
          <w:spacing w:val="-8"/>
        </w:rPr>
        <w:t xml:space="preserve"> </w:t>
      </w:r>
      <w:r w:rsidR="00D9217B" w:rsidRPr="003F7DC9">
        <w:rPr>
          <w:color w:val="0B0B0B"/>
        </w:rPr>
        <w:t>ed</w:t>
      </w:r>
      <w:r w:rsidR="00D9217B" w:rsidRPr="003F7DC9">
        <w:rPr>
          <w:color w:val="0B0B0B"/>
          <w:spacing w:val="-2"/>
        </w:rPr>
        <w:t xml:space="preserve"> </w:t>
      </w:r>
      <w:r w:rsidR="00D9217B" w:rsidRPr="003F7DC9">
        <w:rPr>
          <w:color w:val="0B0B0B"/>
        </w:rPr>
        <w:t>efficaci,</w:t>
      </w:r>
      <w:r w:rsidR="00D9217B" w:rsidRPr="003F7DC9">
        <w:rPr>
          <w:color w:val="0B0B0B"/>
          <w:spacing w:val="-3"/>
        </w:rPr>
        <w:t xml:space="preserve"> </w:t>
      </w:r>
      <w:r w:rsidR="00D9217B" w:rsidRPr="003F7DC9">
        <w:rPr>
          <w:color w:val="0B0B0B"/>
        </w:rPr>
        <w:t>informa</w:t>
      </w:r>
      <w:r w:rsidR="00D9217B" w:rsidRPr="003F7DC9">
        <w:rPr>
          <w:color w:val="0B0B0B"/>
          <w:spacing w:val="-6"/>
        </w:rPr>
        <w:t xml:space="preserve"> </w:t>
      </w:r>
      <w:r w:rsidR="00D9217B" w:rsidRPr="003F7DC9">
        <w:rPr>
          <w:color w:val="0B0B0B"/>
        </w:rPr>
        <w:t>tutti</w:t>
      </w:r>
      <w:r w:rsidR="00D9217B" w:rsidRPr="003F7DC9">
        <w:rPr>
          <w:color w:val="0B0B0B"/>
          <w:spacing w:val="-6"/>
        </w:rPr>
        <w:t xml:space="preserve"> </w:t>
      </w:r>
      <w:r w:rsidR="00D9217B" w:rsidRPr="003F7DC9">
        <w:rPr>
          <w:color w:val="0B0B0B"/>
        </w:rPr>
        <w:t>i</w:t>
      </w:r>
      <w:r w:rsidR="00D9217B" w:rsidRPr="003F7DC9">
        <w:rPr>
          <w:color w:val="0B0B0B"/>
          <w:spacing w:val="-8"/>
        </w:rPr>
        <w:t xml:space="preserve"> </w:t>
      </w:r>
      <w:r w:rsidR="00D9217B" w:rsidRPr="003F7DC9">
        <w:rPr>
          <w:color w:val="0B0B0B"/>
        </w:rPr>
        <w:t>lavoratori</w:t>
      </w:r>
      <w:r w:rsidR="00D9217B" w:rsidRPr="003F7DC9">
        <w:rPr>
          <w:color w:val="0B0B0B"/>
          <w:spacing w:val="-5"/>
        </w:rPr>
        <w:t xml:space="preserve"> </w:t>
      </w:r>
      <w:r w:rsidR="00D9217B" w:rsidRPr="003F7DC9">
        <w:rPr>
          <w:color w:val="0B0B0B"/>
        </w:rPr>
        <w:t>e</w:t>
      </w:r>
      <w:r w:rsidR="00D9217B" w:rsidRPr="003F7DC9">
        <w:rPr>
          <w:color w:val="0B0B0B"/>
          <w:spacing w:val="-5"/>
        </w:rPr>
        <w:t xml:space="preserve"> </w:t>
      </w:r>
      <w:r w:rsidR="00D9217B" w:rsidRPr="003F7DC9">
        <w:rPr>
          <w:color w:val="0B0B0B"/>
        </w:rPr>
        <w:t>chiunque</w:t>
      </w:r>
      <w:r w:rsidR="00D9217B" w:rsidRPr="003F7DC9">
        <w:rPr>
          <w:color w:val="0B0B0B"/>
          <w:spacing w:val="-1"/>
        </w:rPr>
        <w:t xml:space="preserve"> </w:t>
      </w:r>
      <w:r w:rsidR="00D9217B" w:rsidRPr="003F7DC9">
        <w:rPr>
          <w:color w:val="0B0B0B"/>
        </w:rPr>
        <w:t>entri nel cantiere circa le disposizioni delle Autorità, consegnando e/o affiggendo all’ingresso del cantiere     e nei luoghi maggiormente frequentati appositi cartelli visibili che segnalino le corrette modalità di comportamento.</w:t>
      </w:r>
    </w:p>
    <w:p w14:paraId="1E7F0CFA" w14:textId="7CF56838" w:rsidR="004C1BFC" w:rsidRPr="003F7DC9" w:rsidRDefault="00D9217B" w:rsidP="004A5216">
      <w:pPr>
        <w:pStyle w:val="Corpotesto"/>
        <w:tabs>
          <w:tab w:val="left" w:pos="9639"/>
        </w:tabs>
        <w:spacing w:line="228" w:lineRule="exact"/>
        <w:ind w:left="284" w:right="794"/>
        <w:jc w:val="both"/>
      </w:pPr>
      <w:r w:rsidRPr="003F7DC9">
        <w:rPr>
          <w:color w:val="0B0B0B"/>
        </w:rPr>
        <w:t>In particolare, le informazioni riguardano i seguenti obblighi:</w:t>
      </w:r>
    </w:p>
    <w:p w14:paraId="0B21907E" w14:textId="77777777" w:rsidR="004C1BFC" w:rsidRPr="003F7DC9" w:rsidRDefault="00D9217B" w:rsidP="004A5216">
      <w:pPr>
        <w:pStyle w:val="Corpotesto"/>
        <w:tabs>
          <w:tab w:val="left" w:pos="9639"/>
        </w:tabs>
        <w:spacing w:before="81" w:line="237" w:lineRule="auto"/>
        <w:ind w:left="284" w:right="794"/>
        <w:jc w:val="both"/>
      </w:pPr>
      <w:r w:rsidRPr="003F7DC9">
        <w:rPr>
          <w:color w:val="0B0B0B"/>
        </w:rPr>
        <w:t>il personale, prima dell’accesso al cantiere dovrà essere sottoposto al controllo della temperatura corporea. Se tale temperatura risulterà superiore ai 37,5°, non sarà consentito l’accesso al cantiere. Le persone in tale condizione - nel rispetto delle indicazioni riportate in nota</w:t>
      </w:r>
      <w:r w:rsidRPr="003F7DC9">
        <w:rPr>
          <w:color w:val="0B0B0B"/>
          <w:position w:val="8"/>
          <w:sz w:val="13"/>
        </w:rPr>
        <w:t xml:space="preserve">1 </w:t>
      </w:r>
      <w:r w:rsidRPr="003F7DC9">
        <w:rPr>
          <w:color w:val="0B0B0B"/>
        </w:rPr>
        <w:t>- saranno momentaneamente</w:t>
      </w:r>
    </w:p>
    <w:p w14:paraId="21B0DD32" w14:textId="77777777" w:rsidR="004C1BFC" w:rsidRPr="003F7DC9" w:rsidRDefault="0070282C" w:rsidP="004A5216">
      <w:pPr>
        <w:pStyle w:val="Corpotesto"/>
        <w:tabs>
          <w:tab w:val="left" w:pos="9639"/>
        </w:tabs>
        <w:spacing w:before="10"/>
        <w:ind w:left="284" w:right="794"/>
        <w:jc w:val="both"/>
        <w:rPr>
          <w:sz w:val="15"/>
        </w:rPr>
      </w:pPr>
      <w:r w:rsidRPr="003F7DC9">
        <w:rPr>
          <w:noProof/>
          <w:lang w:bidi="ar-SA"/>
        </w:rPr>
        <mc:AlternateContent>
          <mc:Choice Requires="wps">
            <w:drawing>
              <wp:anchor distT="0" distB="0" distL="0" distR="0" simplePos="0" relativeHeight="251728896" behindDoc="1" locked="0" layoutInCell="1" allowOverlap="1" wp14:anchorId="5108862A" wp14:editId="4F0FCEFA">
                <wp:simplePos x="0" y="0"/>
                <wp:positionH relativeFrom="page">
                  <wp:posOffset>1091565</wp:posOffset>
                </wp:positionH>
                <wp:positionV relativeFrom="paragraph">
                  <wp:posOffset>144780</wp:posOffset>
                </wp:positionV>
                <wp:extent cx="1551940" cy="0"/>
                <wp:effectExtent l="0" t="0" r="0" b="0"/>
                <wp:wrapTopAndBottom/>
                <wp:docPr id="130" name="Line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1940" cy="0"/>
                        </a:xfrm>
                        <a:prstGeom prst="line">
                          <a:avLst/>
                        </a:prstGeom>
                        <a:noFill/>
                        <a:ln w="6464">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FC8626" id="Line 109" o:spid="_x0000_s1026" style="position:absolute;z-index:-2515875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5.95pt,11.4pt" to="208.1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" strokecolor="#0b0b0b" strokeweight=".17956mm">
                <w10:wrap type="topAndBottom" anchorx="page"/>
              </v:line>
            </w:pict>
          </mc:Fallback>
        </mc:AlternateContent>
      </w:r>
    </w:p>
    <w:p w14:paraId="192297D4" w14:textId="77777777" w:rsidR="004C1BFC" w:rsidRPr="003F7DC9" w:rsidRDefault="00D9217B" w:rsidP="004A5216">
      <w:pPr>
        <w:tabs>
          <w:tab w:val="left" w:pos="9639"/>
        </w:tabs>
        <w:spacing w:before="64" w:line="242" w:lineRule="auto"/>
        <w:ind w:left="284" w:right="794"/>
        <w:jc w:val="both"/>
        <w:rPr>
          <w:sz w:val="16"/>
        </w:rPr>
      </w:pPr>
      <w:r w:rsidRPr="003F7DC9">
        <w:rPr>
          <w:color w:val="0B0B0B"/>
          <w:w w:val="105"/>
          <w:position w:val="6"/>
          <w:sz w:val="11"/>
        </w:rPr>
        <w:t>1</w:t>
      </w:r>
      <w:r w:rsidRPr="003F7DC9">
        <w:rPr>
          <w:color w:val="0B0B0B"/>
          <w:spacing w:val="8"/>
          <w:w w:val="105"/>
          <w:position w:val="6"/>
          <w:sz w:val="11"/>
        </w:rPr>
        <w:t xml:space="preserve"> </w:t>
      </w:r>
      <w:r w:rsidRPr="003F7DC9">
        <w:rPr>
          <w:color w:val="0B0B0B"/>
          <w:w w:val="105"/>
          <w:sz w:val="16"/>
        </w:rPr>
        <w:t>La</w:t>
      </w:r>
      <w:r w:rsidRPr="003F7DC9">
        <w:rPr>
          <w:color w:val="0B0B0B"/>
          <w:spacing w:val="-9"/>
          <w:w w:val="105"/>
          <w:sz w:val="16"/>
        </w:rPr>
        <w:t xml:space="preserve"> </w:t>
      </w:r>
      <w:r w:rsidRPr="003F7DC9">
        <w:rPr>
          <w:color w:val="0B0B0B"/>
          <w:w w:val="105"/>
          <w:sz w:val="16"/>
        </w:rPr>
        <w:t>rilevazione</w:t>
      </w:r>
      <w:r w:rsidRPr="003F7DC9">
        <w:rPr>
          <w:color w:val="0B0B0B"/>
          <w:spacing w:val="-10"/>
          <w:w w:val="105"/>
          <w:sz w:val="16"/>
        </w:rPr>
        <w:t xml:space="preserve"> </w:t>
      </w:r>
      <w:r w:rsidRPr="003F7DC9">
        <w:rPr>
          <w:color w:val="0B0B0B"/>
          <w:w w:val="105"/>
          <w:sz w:val="16"/>
        </w:rPr>
        <w:t>in</w:t>
      </w:r>
      <w:r w:rsidRPr="003F7DC9">
        <w:rPr>
          <w:color w:val="0B0B0B"/>
          <w:spacing w:val="-8"/>
          <w:w w:val="105"/>
          <w:sz w:val="16"/>
        </w:rPr>
        <w:t xml:space="preserve"> </w:t>
      </w:r>
      <w:r w:rsidRPr="003F7DC9">
        <w:rPr>
          <w:color w:val="0B0B0B"/>
          <w:w w:val="105"/>
          <w:sz w:val="16"/>
        </w:rPr>
        <w:t>tempo</w:t>
      </w:r>
      <w:r w:rsidRPr="003F7DC9">
        <w:rPr>
          <w:color w:val="0B0B0B"/>
          <w:spacing w:val="-8"/>
          <w:w w:val="105"/>
          <w:sz w:val="16"/>
        </w:rPr>
        <w:t xml:space="preserve"> </w:t>
      </w:r>
      <w:r w:rsidRPr="003F7DC9">
        <w:rPr>
          <w:color w:val="0B0B0B"/>
          <w:w w:val="105"/>
          <w:sz w:val="16"/>
        </w:rPr>
        <w:t>reale</w:t>
      </w:r>
      <w:r w:rsidRPr="003F7DC9">
        <w:rPr>
          <w:color w:val="0B0B0B"/>
          <w:spacing w:val="-7"/>
          <w:w w:val="105"/>
          <w:sz w:val="16"/>
        </w:rPr>
        <w:t xml:space="preserve"> </w:t>
      </w:r>
      <w:r w:rsidRPr="003F7DC9">
        <w:rPr>
          <w:color w:val="0B0B0B"/>
          <w:w w:val="105"/>
          <w:sz w:val="16"/>
        </w:rPr>
        <w:t>della</w:t>
      </w:r>
      <w:r w:rsidRPr="003F7DC9">
        <w:rPr>
          <w:color w:val="0B0B0B"/>
          <w:spacing w:val="-8"/>
          <w:w w:val="105"/>
          <w:sz w:val="16"/>
        </w:rPr>
        <w:t xml:space="preserve"> </w:t>
      </w:r>
      <w:r w:rsidRPr="003F7DC9">
        <w:rPr>
          <w:color w:val="0B0B0B"/>
          <w:w w:val="105"/>
          <w:sz w:val="16"/>
        </w:rPr>
        <w:t>temperatura</w:t>
      </w:r>
      <w:r w:rsidRPr="003F7DC9">
        <w:rPr>
          <w:color w:val="0B0B0B"/>
          <w:spacing w:val="-8"/>
          <w:w w:val="105"/>
          <w:sz w:val="16"/>
        </w:rPr>
        <w:t xml:space="preserve"> </w:t>
      </w:r>
      <w:r w:rsidRPr="003F7DC9">
        <w:rPr>
          <w:color w:val="0B0B0B"/>
          <w:w w:val="105"/>
          <w:sz w:val="16"/>
        </w:rPr>
        <w:t>corporea</w:t>
      </w:r>
      <w:r w:rsidRPr="003F7DC9">
        <w:rPr>
          <w:color w:val="0B0B0B"/>
          <w:spacing w:val="-9"/>
          <w:w w:val="105"/>
          <w:sz w:val="16"/>
        </w:rPr>
        <w:t xml:space="preserve"> </w:t>
      </w:r>
      <w:r w:rsidRPr="003F7DC9">
        <w:rPr>
          <w:color w:val="0B0B0B"/>
          <w:w w:val="105"/>
          <w:sz w:val="16"/>
        </w:rPr>
        <w:t>costituisce</w:t>
      </w:r>
      <w:r w:rsidRPr="003F7DC9">
        <w:rPr>
          <w:color w:val="0B0B0B"/>
          <w:spacing w:val="-9"/>
          <w:w w:val="105"/>
          <w:sz w:val="16"/>
        </w:rPr>
        <w:t xml:space="preserve"> </w:t>
      </w:r>
      <w:r w:rsidRPr="003F7DC9">
        <w:rPr>
          <w:color w:val="0B0B0B"/>
          <w:w w:val="105"/>
          <w:sz w:val="16"/>
        </w:rPr>
        <w:t>un</w:t>
      </w:r>
      <w:r w:rsidRPr="003F7DC9">
        <w:rPr>
          <w:color w:val="0B0B0B"/>
          <w:spacing w:val="-10"/>
          <w:w w:val="105"/>
          <w:sz w:val="16"/>
        </w:rPr>
        <w:t xml:space="preserve"> </w:t>
      </w:r>
      <w:r w:rsidRPr="003F7DC9">
        <w:rPr>
          <w:color w:val="0B0B0B"/>
          <w:w w:val="105"/>
          <w:sz w:val="16"/>
        </w:rPr>
        <w:t>trattamento</w:t>
      </w:r>
      <w:r w:rsidRPr="003F7DC9">
        <w:rPr>
          <w:color w:val="0B0B0B"/>
          <w:spacing w:val="-8"/>
          <w:w w:val="105"/>
          <w:sz w:val="16"/>
        </w:rPr>
        <w:t xml:space="preserve"> </w:t>
      </w:r>
      <w:r w:rsidRPr="003F7DC9">
        <w:rPr>
          <w:color w:val="0B0B0B"/>
          <w:w w:val="105"/>
          <w:sz w:val="16"/>
        </w:rPr>
        <w:t>di</w:t>
      </w:r>
      <w:r w:rsidRPr="003F7DC9">
        <w:rPr>
          <w:color w:val="0B0B0B"/>
          <w:spacing w:val="-8"/>
          <w:w w:val="105"/>
          <w:sz w:val="16"/>
        </w:rPr>
        <w:t xml:space="preserve"> </w:t>
      </w:r>
      <w:r w:rsidRPr="003F7DC9">
        <w:rPr>
          <w:color w:val="0B0B0B"/>
          <w:w w:val="105"/>
          <w:sz w:val="16"/>
        </w:rPr>
        <w:t>dati</w:t>
      </w:r>
      <w:r w:rsidRPr="003F7DC9">
        <w:rPr>
          <w:color w:val="0B0B0B"/>
          <w:spacing w:val="-9"/>
          <w:w w:val="105"/>
          <w:sz w:val="16"/>
        </w:rPr>
        <w:t xml:space="preserve"> </w:t>
      </w:r>
      <w:r w:rsidRPr="003F7DC9">
        <w:rPr>
          <w:color w:val="0B0B0B"/>
          <w:w w:val="105"/>
          <w:sz w:val="16"/>
        </w:rPr>
        <w:t>personali</w:t>
      </w:r>
      <w:r w:rsidRPr="003F7DC9">
        <w:rPr>
          <w:color w:val="0B0B0B"/>
          <w:spacing w:val="-9"/>
          <w:w w:val="105"/>
          <w:sz w:val="16"/>
        </w:rPr>
        <w:t xml:space="preserve"> </w:t>
      </w:r>
      <w:r w:rsidRPr="003F7DC9">
        <w:rPr>
          <w:color w:val="0B0B0B"/>
          <w:w w:val="105"/>
          <w:sz w:val="16"/>
        </w:rPr>
        <w:t>e,</w:t>
      </w:r>
      <w:r w:rsidRPr="003F7DC9">
        <w:rPr>
          <w:color w:val="0B0B0B"/>
          <w:spacing w:val="-9"/>
          <w:w w:val="105"/>
          <w:sz w:val="16"/>
        </w:rPr>
        <w:t xml:space="preserve"> </w:t>
      </w:r>
      <w:r w:rsidRPr="003F7DC9">
        <w:rPr>
          <w:color w:val="0B0B0B"/>
          <w:w w:val="105"/>
          <w:sz w:val="16"/>
        </w:rPr>
        <w:t>pertanto,</w:t>
      </w:r>
      <w:r w:rsidRPr="003F7DC9">
        <w:rPr>
          <w:color w:val="0B0B0B"/>
          <w:spacing w:val="36"/>
          <w:w w:val="105"/>
          <w:sz w:val="16"/>
        </w:rPr>
        <w:t xml:space="preserve"> </w:t>
      </w:r>
      <w:r w:rsidRPr="003F7DC9">
        <w:rPr>
          <w:color w:val="0B0B0B"/>
          <w:w w:val="105"/>
          <w:sz w:val="16"/>
        </w:rPr>
        <w:t>deve avvenire ai sensi della disciplina privacy vigente. A tal fine si suggerisce di: 1) rilevare a temperatura e non registrare il dato acquisto. È possibile identificare l’interessato e registrare il superamento della soglia di temperatura solo qualora sia necessario a documentare le ragioni che hanno impedito l’accesso ai locali aziendali; 2) fornire l’informativa sul trattamento dei dati personali. Si ricorda che l’informativa può omettere le informazioni di cui l’interessato è già in possesso e può essere fornita anche oralmente. Quanto ai contenuti dell’informativa, con riferimento alla finalità del trattamento potrà essere indicata la prevenzione dal contagio da COYID−19 e con riferimento alla base giuridica può essere</w:t>
      </w:r>
      <w:r w:rsidRPr="003F7DC9">
        <w:rPr>
          <w:color w:val="0B0B0B"/>
          <w:spacing w:val="-11"/>
          <w:w w:val="105"/>
          <w:sz w:val="16"/>
        </w:rPr>
        <w:t xml:space="preserve"> </w:t>
      </w:r>
      <w:r w:rsidRPr="003F7DC9">
        <w:rPr>
          <w:color w:val="0B0B0B"/>
          <w:w w:val="105"/>
          <w:sz w:val="16"/>
        </w:rPr>
        <w:t>indicata</w:t>
      </w:r>
      <w:r w:rsidRPr="003F7DC9">
        <w:rPr>
          <w:color w:val="0B0B0B"/>
          <w:spacing w:val="-10"/>
          <w:w w:val="105"/>
          <w:sz w:val="16"/>
        </w:rPr>
        <w:t xml:space="preserve"> </w:t>
      </w:r>
      <w:r w:rsidRPr="003F7DC9">
        <w:rPr>
          <w:color w:val="0B0B0B"/>
          <w:w w:val="105"/>
          <w:sz w:val="16"/>
        </w:rPr>
        <w:t>l’implementazione</w:t>
      </w:r>
      <w:r w:rsidRPr="003F7DC9">
        <w:rPr>
          <w:color w:val="0B0B0B"/>
          <w:spacing w:val="-11"/>
          <w:w w:val="105"/>
          <w:sz w:val="16"/>
        </w:rPr>
        <w:t xml:space="preserve"> </w:t>
      </w:r>
      <w:r w:rsidRPr="003F7DC9">
        <w:rPr>
          <w:color w:val="0B0B0B"/>
          <w:w w:val="105"/>
          <w:sz w:val="16"/>
        </w:rPr>
        <w:t>dei</w:t>
      </w:r>
      <w:r w:rsidRPr="003F7DC9">
        <w:rPr>
          <w:color w:val="0B0B0B"/>
          <w:spacing w:val="-11"/>
          <w:w w:val="105"/>
          <w:sz w:val="16"/>
        </w:rPr>
        <w:t xml:space="preserve"> </w:t>
      </w:r>
      <w:r w:rsidRPr="003F7DC9">
        <w:rPr>
          <w:color w:val="0B0B0B"/>
          <w:w w:val="105"/>
          <w:sz w:val="16"/>
        </w:rPr>
        <w:t>protocolli</w:t>
      </w:r>
      <w:r w:rsidRPr="003F7DC9">
        <w:rPr>
          <w:color w:val="0B0B0B"/>
          <w:spacing w:val="-10"/>
          <w:w w:val="105"/>
          <w:sz w:val="16"/>
        </w:rPr>
        <w:t xml:space="preserve"> </w:t>
      </w:r>
      <w:r w:rsidRPr="003F7DC9">
        <w:rPr>
          <w:color w:val="0B0B0B"/>
          <w:w w:val="105"/>
          <w:sz w:val="16"/>
        </w:rPr>
        <w:t>di</w:t>
      </w:r>
      <w:r w:rsidRPr="003F7DC9">
        <w:rPr>
          <w:color w:val="0B0B0B"/>
          <w:spacing w:val="-11"/>
          <w:w w:val="105"/>
          <w:sz w:val="16"/>
        </w:rPr>
        <w:t xml:space="preserve"> </w:t>
      </w:r>
      <w:r w:rsidRPr="003F7DC9">
        <w:rPr>
          <w:color w:val="0B0B0B"/>
          <w:w w:val="105"/>
          <w:sz w:val="16"/>
        </w:rPr>
        <w:t>sicurezza</w:t>
      </w:r>
      <w:r w:rsidRPr="003F7DC9">
        <w:rPr>
          <w:color w:val="0B0B0B"/>
          <w:spacing w:val="-11"/>
          <w:w w:val="105"/>
          <w:sz w:val="16"/>
        </w:rPr>
        <w:t xml:space="preserve"> </w:t>
      </w:r>
      <w:r w:rsidRPr="003F7DC9">
        <w:rPr>
          <w:color w:val="0B0B0B"/>
          <w:w w:val="105"/>
          <w:sz w:val="16"/>
        </w:rPr>
        <w:t>anti−contagio</w:t>
      </w:r>
      <w:r w:rsidRPr="003F7DC9">
        <w:rPr>
          <w:color w:val="0B0B0B"/>
          <w:spacing w:val="-11"/>
          <w:w w:val="105"/>
          <w:sz w:val="16"/>
        </w:rPr>
        <w:t xml:space="preserve"> </w:t>
      </w:r>
      <w:r w:rsidRPr="003F7DC9">
        <w:rPr>
          <w:color w:val="0B0B0B"/>
          <w:w w:val="105"/>
          <w:sz w:val="16"/>
        </w:rPr>
        <w:t>ai</w:t>
      </w:r>
      <w:r w:rsidRPr="003F7DC9">
        <w:rPr>
          <w:color w:val="0B0B0B"/>
          <w:spacing w:val="-10"/>
          <w:w w:val="105"/>
          <w:sz w:val="16"/>
        </w:rPr>
        <w:t xml:space="preserve"> </w:t>
      </w:r>
      <w:r w:rsidRPr="003F7DC9">
        <w:rPr>
          <w:color w:val="0B0B0B"/>
          <w:w w:val="105"/>
          <w:sz w:val="16"/>
        </w:rPr>
        <w:t>sensi</w:t>
      </w:r>
      <w:r w:rsidRPr="003F7DC9">
        <w:rPr>
          <w:color w:val="0B0B0B"/>
          <w:spacing w:val="34"/>
          <w:w w:val="105"/>
          <w:sz w:val="16"/>
        </w:rPr>
        <w:t xml:space="preserve"> </w:t>
      </w:r>
      <w:r w:rsidRPr="003F7DC9">
        <w:rPr>
          <w:color w:val="0B0B0B"/>
          <w:w w:val="105"/>
          <w:sz w:val="16"/>
        </w:rPr>
        <w:t>dell’art.</w:t>
      </w:r>
      <w:r w:rsidRPr="003F7DC9">
        <w:rPr>
          <w:color w:val="0B0B0B"/>
          <w:spacing w:val="-9"/>
          <w:w w:val="105"/>
          <w:sz w:val="16"/>
        </w:rPr>
        <w:t xml:space="preserve"> </w:t>
      </w:r>
      <w:r w:rsidRPr="003F7DC9">
        <w:rPr>
          <w:color w:val="0B0B0B"/>
          <w:w w:val="105"/>
          <w:sz w:val="16"/>
        </w:rPr>
        <w:t>art.</w:t>
      </w:r>
      <w:r w:rsidRPr="003F7DC9">
        <w:rPr>
          <w:color w:val="0B0B0B"/>
          <w:spacing w:val="-8"/>
          <w:w w:val="105"/>
          <w:sz w:val="16"/>
        </w:rPr>
        <w:t xml:space="preserve"> </w:t>
      </w:r>
      <w:r w:rsidRPr="003F7DC9">
        <w:rPr>
          <w:color w:val="0B0B0B"/>
          <w:w w:val="105"/>
          <w:sz w:val="16"/>
        </w:rPr>
        <w:t>1,</w:t>
      </w:r>
      <w:r w:rsidRPr="003F7DC9">
        <w:rPr>
          <w:color w:val="0B0B0B"/>
          <w:spacing w:val="-9"/>
          <w:w w:val="105"/>
          <w:sz w:val="16"/>
        </w:rPr>
        <w:t xml:space="preserve"> </w:t>
      </w:r>
      <w:r w:rsidRPr="003F7DC9">
        <w:rPr>
          <w:color w:val="0B0B0B"/>
          <w:w w:val="105"/>
          <w:sz w:val="16"/>
        </w:rPr>
        <w:t>n.</w:t>
      </w:r>
      <w:r w:rsidRPr="003F7DC9">
        <w:rPr>
          <w:color w:val="0B0B0B"/>
          <w:spacing w:val="-8"/>
          <w:w w:val="105"/>
          <w:sz w:val="16"/>
        </w:rPr>
        <w:t xml:space="preserve"> </w:t>
      </w:r>
      <w:r w:rsidRPr="003F7DC9">
        <w:rPr>
          <w:color w:val="0B0B0B"/>
          <w:w w:val="105"/>
          <w:sz w:val="16"/>
        </w:rPr>
        <w:t>7,</w:t>
      </w:r>
      <w:r w:rsidRPr="003F7DC9">
        <w:rPr>
          <w:color w:val="0B0B0B"/>
          <w:spacing w:val="-9"/>
          <w:w w:val="105"/>
          <w:sz w:val="16"/>
        </w:rPr>
        <w:t xml:space="preserve"> </w:t>
      </w:r>
      <w:r w:rsidRPr="003F7DC9">
        <w:rPr>
          <w:color w:val="0B0B0B"/>
          <w:w w:val="105"/>
          <w:sz w:val="16"/>
        </w:rPr>
        <w:t>lett.</w:t>
      </w:r>
      <w:r w:rsidRPr="003F7DC9">
        <w:rPr>
          <w:color w:val="0B0B0B"/>
          <w:spacing w:val="-9"/>
          <w:w w:val="105"/>
          <w:sz w:val="16"/>
        </w:rPr>
        <w:t xml:space="preserve"> </w:t>
      </w:r>
      <w:r w:rsidRPr="003F7DC9">
        <w:rPr>
          <w:color w:val="0B0B0B"/>
          <w:w w:val="105"/>
          <w:sz w:val="16"/>
        </w:rPr>
        <w:t>d),</w:t>
      </w:r>
      <w:r w:rsidRPr="003F7DC9">
        <w:rPr>
          <w:color w:val="0B0B0B"/>
          <w:spacing w:val="-9"/>
          <w:w w:val="105"/>
          <w:sz w:val="16"/>
        </w:rPr>
        <w:t xml:space="preserve"> </w:t>
      </w:r>
      <w:r w:rsidRPr="003F7DC9">
        <w:rPr>
          <w:color w:val="0B0B0B"/>
          <w:w w:val="105"/>
          <w:sz w:val="16"/>
        </w:rPr>
        <w:t>del</w:t>
      </w:r>
      <w:r w:rsidRPr="003F7DC9">
        <w:rPr>
          <w:color w:val="0B0B0B"/>
          <w:spacing w:val="-9"/>
          <w:w w:val="105"/>
          <w:sz w:val="16"/>
        </w:rPr>
        <w:t xml:space="preserve"> </w:t>
      </w:r>
      <w:r w:rsidRPr="003F7DC9">
        <w:rPr>
          <w:color w:val="0B0B0B"/>
          <w:w w:val="105"/>
          <w:sz w:val="16"/>
        </w:rPr>
        <w:t>DPCM 11</w:t>
      </w:r>
      <w:r w:rsidRPr="003F7DC9">
        <w:rPr>
          <w:color w:val="0B0B0B"/>
          <w:spacing w:val="-8"/>
          <w:w w:val="105"/>
          <w:sz w:val="16"/>
        </w:rPr>
        <w:t xml:space="preserve"> </w:t>
      </w:r>
      <w:r w:rsidRPr="003F7DC9">
        <w:rPr>
          <w:color w:val="0B0B0B"/>
          <w:w w:val="105"/>
          <w:sz w:val="16"/>
        </w:rPr>
        <w:t>marzo</w:t>
      </w:r>
      <w:r w:rsidRPr="003F7DC9">
        <w:rPr>
          <w:color w:val="0B0B0B"/>
          <w:spacing w:val="-8"/>
          <w:w w:val="105"/>
          <w:sz w:val="16"/>
        </w:rPr>
        <w:t xml:space="preserve"> </w:t>
      </w:r>
      <w:r w:rsidRPr="003F7DC9">
        <w:rPr>
          <w:color w:val="0B0B0B"/>
          <w:w w:val="105"/>
          <w:sz w:val="16"/>
        </w:rPr>
        <w:t>2020</w:t>
      </w:r>
      <w:r w:rsidRPr="003F7DC9">
        <w:rPr>
          <w:color w:val="0B0B0B"/>
          <w:spacing w:val="-7"/>
          <w:w w:val="105"/>
          <w:sz w:val="16"/>
        </w:rPr>
        <w:t xml:space="preserve"> </w:t>
      </w:r>
      <w:r w:rsidRPr="003F7DC9">
        <w:rPr>
          <w:color w:val="0B0B0B"/>
          <w:w w:val="105"/>
          <w:sz w:val="16"/>
        </w:rPr>
        <w:t>e</w:t>
      </w:r>
      <w:r w:rsidRPr="003F7DC9">
        <w:rPr>
          <w:color w:val="0B0B0B"/>
          <w:spacing w:val="-8"/>
          <w:w w:val="105"/>
          <w:sz w:val="16"/>
        </w:rPr>
        <w:t xml:space="preserve"> </w:t>
      </w:r>
      <w:r w:rsidRPr="003F7DC9">
        <w:rPr>
          <w:color w:val="0B0B0B"/>
          <w:w w:val="105"/>
          <w:sz w:val="16"/>
        </w:rPr>
        <w:t>con</w:t>
      </w:r>
      <w:r w:rsidRPr="003F7DC9">
        <w:rPr>
          <w:color w:val="0B0B0B"/>
          <w:spacing w:val="-9"/>
          <w:w w:val="105"/>
          <w:sz w:val="16"/>
        </w:rPr>
        <w:t xml:space="preserve"> </w:t>
      </w:r>
      <w:r w:rsidRPr="003F7DC9">
        <w:rPr>
          <w:color w:val="0B0B0B"/>
          <w:w w:val="105"/>
          <w:sz w:val="16"/>
        </w:rPr>
        <w:t>riferimento</w:t>
      </w:r>
      <w:r w:rsidRPr="003F7DC9">
        <w:rPr>
          <w:color w:val="0B0B0B"/>
          <w:spacing w:val="-5"/>
          <w:w w:val="105"/>
          <w:sz w:val="16"/>
        </w:rPr>
        <w:t xml:space="preserve"> </w:t>
      </w:r>
      <w:r w:rsidRPr="003F7DC9">
        <w:rPr>
          <w:color w:val="0B0B0B"/>
          <w:w w:val="105"/>
          <w:sz w:val="16"/>
        </w:rPr>
        <w:t>alla</w:t>
      </w:r>
      <w:r w:rsidRPr="003F7DC9">
        <w:rPr>
          <w:color w:val="0B0B0B"/>
          <w:spacing w:val="-10"/>
          <w:w w:val="105"/>
          <w:sz w:val="16"/>
        </w:rPr>
        <w:t xml:space="preserve"> </w:t>
      </w:r>
      <w:r w:rsidRPr="003F7DC9">
        <w:rPr>
          <w:color w:val="0B0B0B"/>
          <w:w w:val="105"/>
          <w:sz w:val="16"/>
        </w:rPr>
        <w:t>durata</w:t>
      </w:r>
      <w:r w:rsidRPr="003F7DC9">
        <w:rPr>
          <w:color w:val="0B0B0B"/>
          <w:spacing w:val="-7"/>
          <w:w w:val="105"/>
          <w:sz w:val="16"/>
        </w:rPr>
        <w:t xml:space="preserve"> </w:t>
      </w:r>
      <w:r w:rsidRPr="003F7DC9">
        <w:rPr>
          <w:color w:val="0B0B0B"/>
          <w:w w:val="105"/>
          <w:sz w:val="16"/>
        </w:rPr>
        <w:t>dell’eventuale</w:t>
      </w:r>
      <w:r w:rsidRPr="003F7DC9">
        <w:rPr>
          <w:color w:val="0B0B0B"/>
          <w:spacing w:val="-7"/>
          <w:w w:val="105"/>
          <w:sz w:val="16"/>
        </w:rPr>
        <w:t xml:space="preserve"> </w:t>
      </w:r>
      <w:r w:rsidRPr="003F7DC9">
        <w:rPr>
          <w:color w:val="0B0B0B"/>
          <w:w w:val="105"/>
          <w:sz w:val="16"/>
        </w:rPr>
        <w:t>conservazione</w:t>
      </w:r>
      <w:r w:rsidRPr="003F7DC9">
        <w:rPr>
          <w:color w:val="0B0B0B"/>
          <w:spacing w:val="-5"/>
          <w:w w:val="105"/>
          <w:sz w:val="16"/>
        </w:rPr>
        <w:t xml:space="preserve"> </w:t>
      </w:r>
      <w:r w:rsidRPr="003F7DC9">
        <w:rPr>
          <w:color w:val="0B0B0B"/>
          <w:w w:val="105"/>
          <w:sz w:val="16"/>
        </w:rPr>
        <w:t>dei</w:t>
      </w:r>
      <w:r w:rsidRPr="003F7DC9">
        <w:rPr>
          <w:color w:val="0B0B0B"/>
          <w:spacing w:val="13"/>
          <w:w w:val="105"/>
          <w:sz w:val="16"/>
        </w:rPr>
        <w:t xml:space="preserve"> </w:t>
      </w:r>
      <w:r w:rsidRPr="003F7DC9">
        <w:rPr>
          <w:color w:val="0B0B0B"/>
          <w:w w:val="105"/>
          <w:sz w:val="16"/>
        </w:rPr>
        <w:t>dati</w:t>
      </w:r>
      <w:r w:rsidRPr="003F7DC9">
        <w:rPr>
          <w:color w:val="0B0B0B"/>
          <w:spacing w:val="-9"/>
          <w:w w:val="105"/>
          <w:sz w:val="16"/>
        </w:rPr>
        <w:t xml:space="preserve"> </w:t>
      </w:r>
      <w:r w:rsidRPr="003F7DC9">
        <w:rPr>
          <w:color w:val="0B0B0B"/>
          <w:w w:val="105"/>
          <w:sz w:val="16"/>
        </w:rPr>
        <w:t>si</w:t>
      </w:r>
      <w:r w:rsidRPr="003F7DC9">
        <w:rPr>
          <w:color w:val="0B0B0B"/>
          <w:spacing w:val="-10"/>
          <w:w w:val="105"/>
          <w:sz w:val="16"/>
        </w:rPr>
        <w:t xml:space="preserve"> </w:t>
      </w:r>
      <w:r w:rsidRPr="003F7DC9">
        <w:rPr>
          <w:color w:val="0B0B0B"/>
          <w:w w:val="105"/>
          <w:sz w:val="16"/>
        </w:rPr>
        <w:t>può</w:t>
      </w:r>
      <w:r w:rsidRPr="003F7DC9">
        <w:rPr>
          <w:color w:val="0B0B0B"/>
          <w:spacing w:val="-8"/>
          <w:w w:val="105"/>
          <w:sz w:val="16"/>
        </w:rPr>
        <w:t xml:space="preserve"> </w:t>
      </w:r>
      <w:r w:rsidRPr="003F7DC9">
        <w:rPr>
          <w:color w:val="0B0B0B"/>
          <w:w w:val="105"/>
          <w:sz w:val="16"/>
        </w:rPr>
        <w:t>far</w:t>
      </w:r>
      <w:r w:rsidRPr="003F7DC9">
        <w:rPr>
          <w:color w:val="0B0B0B"/>
          <w:spacing w:val="-7"/>
          <w:w w:val="105"/>
          <w:sz w:val="16"/>
        </w:rPr>
        <w:t xml:space="preserve"> </w:t>
      </w:r>
      <w:r w:rsidRPr="003F7DC9">
        <w:rPr>
          <w:color w:val="0B0B0B"/>
          <w:w w:val="105"/>
          <w:sz w:val="16"/>
        </w:rPr>
        <w:t>riferimento</w:t>
      </w:r>
      <w:r w:rsidRPr="003F7DC9">
        <w:rPr>
          <w:color w:val="0B0B0B"/>
          <w:spacing w:val="-7"/>
          <w:w w:val="105"/>
          <w:sz w:val="16"/>
        </w:rPr>
        <w:t xml:space="preserve"> </w:t>
      </w:r>
      <w:r w:rsidRPr="003F7DC9">
        <w:rPr>
          <w:color w:val="0B0B0B"/>
          <w:w w:val="105"/>
          <w:sz w:val="16"/>
        </w:rPr>
        <w:t>al</w:t>
      </w:r>
      <w:r w:rsidRPr="003F7DC9">
        <w:rPr>
          <w:color w:val="0B0B0B"/>
          <w:spacing w:val="-10"/>
          <w:w w:val="105"/>
          <w:sz w:val="16"/>
        </w:rPr>
        <w:t xml:space="preserve"> </w:t>
      </w:r>
      <w:r w:rsidRPr="003F7DC9">
        <w:rPr>
          <w:color w:val="0B0B0B"/>
          <w:w w:val="105"/>
          <w:sz w:val="16"/>
        </w:rPr>
        <w:t>termine</w:t>
      </w:r>
      <w:r w:rsidRPr="003F7DC9">
        <w:rPr>
          <w:color w:val="0B0B0B"/>
          <w:spacing w:val="-7"/>
          <w:w w:val="105"/>
          <w:sz w:val="16"/>
        </w:rPr>
        <w:t xml:space="preserve"> </w:t>
      </w:r>
      <w:r w:rsidRPr="003F7DC9">
        <w:rPr>
          <w:color w:val="0B0B0B"/>
          <w:w w:val="105"/>
          <w:sz w:val="16"/>
        </w:rPr>
        <w:t>dello stato d’emergenza; 3) definire le misure di sicurezza e organizzative</w:t>
      </w:r>
      <w:r w:rsidRPr="003F7DC9">
        <w:rPr>
          <w:color w:val="0B0B0B"/>
          <w:spacing w:val="12"/>
          <w:w w:val="105"/>
          <w:sz w:val="16"/>
        </w:rPr>
        <w:t xml:space="preserve"> </w:t>
      </w:r>
      <w:r w:rsidRPr="003F7DC9">
        <w:rPr>
          <w:color w:val="0B0B0B"/>
          <w:w w:val="105"/>
          <w:sz w:val="16"/>
        </w:rPr>
        <w:t>adeguate a proteggere i dati. In particolare, sotto il profilo organizzativo, occorre individuare i soggetti preposti al trattamento e fornire loro le istruzioni necessarie. A tal fine, si ricorda che i dati possono essere trattati esclusivamente per finalità di prevenzione dal contagio da COVID−19 e non</w:t>
      </w:r>
      <w:r w:rsidRPr="003F7DC9">
        <w:rPr>
          <w:color w:val="0B0B0B"/>
          <w:spacing w:val="-8"/>
          <w:w w:val="105"/>
          <w:sz w:val="16"/>
        </w:rPr>
        <w:t xml:space="preserve"> </w:t>
      </w:r>
      <w:r w:rsidRPr="003F7DC9">
        <w:rPr>
          <w:color w:val="0B0B0B"/>
          <w:w w:val="105"/>
          <w:sz w:val="16"/>
        </w:rPr>
        <w:t>devono</w:t>
      </w:r>
      <w:r w:rsidRPr="003F7DC9">
        <w:rPr>
          <w:color w:val="0B0B0B"/>
          <w:spacing w:val="-5"/>
          <w:w w:val="105"/>
          <w:sz w:val="16"/>
        </w:rPr>
        <w:t xml:space="preserve"> </w:t>
      </w:r>
      <w:r w:rsidRPr="003F7DC9">
        <w:rPr>
          <w:color w:val="0B0B0B"/>
          <w:w w:val="105"/>
          <w:sz w:val="16"/>
        </w:rPr>
        <w:t>essere</w:t>
      </w:r>
      <w:r w:rsidRPr="003F7DC9">
        <w:rPr>
          <w:color w:val="0B0B0B"/>
          <w:spacing w:val="-7"/>
          <w:w w:val="105"/>
          <w:sz w:val="16"/>
        </w:rPr>
        <w:t xml:space="preserve"> </w:t>
      </w:r>
      <w:r w:rsidRPr="003F7DC9">
        <w:rPr>
          <w:color w:val="0B0B0B"/>
          <w:w w:val="105"/>
          <w:sz w:val="16"/>
        </w:rPr>
        <w:t>diffusi</w:t>
      </w:r>
      <w:r w:rsidRPr="003F7DC9">
        <w:rPr>
          <w:color w:val="0B0B0B"/>
          <w:spacing w:val="-8"/>
          <w:w w:val="105"/>
          <w:sz w:val="16"/>
        </w:rPr>
        <w:t xml:space="preserve"> </w:t>
      </w:r>
      <w:r w:rsidRPr="003F7DC9">
        <w:rPr>
          <w:color w:val="0B0B0B"/>
          <w:w w:val="105"/>
          <w:sz w:val="16"/>
        </w:rPr>
        <w:t>o</w:t>
      </w:r>
      <w:r w:rsidRPr="003F7DC9">
        <w:rPr>
          <w:color w:val="0B0B0B"/>
          <w:spacing w:val="-7"/>
          <w:w w:val="105"/>
          <w:sz w:val="16"/>
        </w:rPr>
        <w:t xml:space="preserve"> </w:t>
      </w:r>
      <w:r w:rsidRPr="003F7DC9">
        <w:rPr>
          <w:color w:val="0B0B0B"/>
          <w:w w:val="105"/>
          <w:sz w:val="16"/>
        </w:rPr>
        <w:t>comunicati</w:t>
      </w:r>
      <w:r w:rsidRPr="003F7DC9">
        <w:rPr>
          <w:color w:val="0B0B0B"/>
          <w:spacing w:val="-5"/>
          <w:w w:val="105"/>
          <w:sz w:val="16"/>
        </w:rPr>
        <w:t xml:space="preserve"> </w:t>
      </w:r>
      <w:r w:rsidRPr="003F7DC9">
        <w:rPr>
          <w:color w:val="0B0B0B"/>
          <w:w w:val="105"/>
          <w:sz w:val="16"/>
        </w:rPr>
        <w:t>a</w:t>
      </w:r>
      <w:r w:rsidRPr="003F7DC9">
        <w:rPr>
          <w:color w:val="0B0B0B"/>
          <w:spacing w:val="-9"/>
          <w:w w:val="105"/>
          <w:sz w:val="16"/>
        </w:rPr>
        <w:t xml:space="preserve"> </w:t>
      </w:r>
      <w:r w:rsidRPr="003F7DC9">
        <w:rPr>
          <w:color w:val="0B0B0B"/>
          <w:w w:val="105"/>
          <w:sz w:val="16"/>
        </w:rPr>
        <w:t>terzi</w:t>
      </w:r>
      <w:r w:rsidRPr="003F7DC9">
        <w:rPr>
          <w:color w:val="0B0B0B"/>
          <w:spacing w:val="3"/>
          <w:w w:val="105"/>
          <w:sz w:val="16"/>
        </w:rPr>
        <w:t xml:space="preserve"> </w:t>
      </w:r>
      <w:r w:rsidRPr="003F7DC9">
        <w:rPr>
          <w:color w:val="0B0B0B"/>
          <w:w w:val="105"/>
          <w:sz w:val="16"/>
        </w:rPr>
        <w:t>al</w:t>
      </w:r>
      <w:r w:rsidRPr="003F7DC9">
        <w:rPr>
          <w:color w:val="0B0B0B"/>
          <w:spacing w:val="-9"/>
          <w:w w:val="105"/>
          <w:sz w:val="16"/>
        </w:rPr>
        <w:t xml:space="preserve"> </w:t>
      </w:r>
      <w:r w:rsidRPr="003F7DC9">
        <w:rPr>
          <w:color w:val="0B0B0B"/>
          <w:w w:val="105"/>
          <w:sz w:val="16"/>
        </w:rPr>
        <w:t>di</w:t>
      </w:r>
      <w:r w:rsidRPr="003F7DC9">
        <w:rPr>
          <w:color w:val="0B0B0B"/>
          <w:spacing w:val="-6"/>
          <w:w w:val="105"/>
          <w:sz w:val="16"/>
        </w:rPr>
        <w:t xml:space="preserve"> </w:t>
      </w:r>
      <w:r w:rsidRPr="003F7DC9">
        <w:rPr>
          <w:color w:val="0B0B0B"/>
          <w:w w:val="105"/>
          <w:sz w:val="16"/>
        </w:rPr>
        <w:t>fuori</w:t>
      </w:r>
      <w:r w:rsidRPr="003F7DC9">
        <w:rPr>
          <w:color w:val="0B0B0B"/>
          <w:spacing w:val="-7"/>
          <w:w w:val="105"/>
          <w:sz w:val="16"/>
        </w:rPr>
        <w:t xml:space="preserve"> </w:t>
      </w:r>
      <w:r w:rsidRPr="003F7DC9">
        <w:rPr>
          <w:color w:val="0B0B0B"/>
          <w:w w:val="105"/>
          <w:sz w:val="16"/>
        </w:rPr>
        <w:t>delle</w:t>
      </w:r>
      <w:r w:rsidRPr="003F7DC9">
        <w:rPr>
          <w:color w:val="0B0B0B"/>
          <w:spacing w:val="-6"/>
          <w:w w:val="105"/>
          <w:sz w:val="16"/>
        </w:rPr>
        <w:t xml:space="preserve"> </w:t>
      </w:r>
      <w:r w:rsidRPr="003F7DC9">
        <w:rPr>
          <w:color w:val="0B0B0B"/>
          <w:w w:val="105"/>
          <w:sz w:val="16"/>
        </w:rPr>
        <w:t>specifiche</w:t>
      </w:r>
      <w:r w:rsidRPr="003F7DC9">
        <w:rPr>
          <w:color w:val="0B0B0B"/>
          <w:spacing w:val="-5"/>
          <w:w w:val="105"/>
          <w:sz w:val="16"/>
        </w:rPr>
        <w:t xml:space="preserve"> </w:t>
      </w:r>
      <w:r w:rsidRPr="003F7DC9">
        <w:rPr>
          <w:color w:val="0B0B0B"/>
          <w:w w:val="105"/>
          <w:sz w:val="16"/>
        </w:rPr>
        <w:t>previsioni</w:t>
      </w:r>
      <w:r w:rsidRPr="003F7DC9">
        <w:rPr>
          <w:color w:val="0B0B0B"/>
          <w:spacing w:val="-5"/>
          <w:w w:val="105"/>
          <w:sz w:val="16"/>
        </w:rPr>
        <w:t xml:space="preserve"> </w:t>
      </w:r>
      <w:r w:rsidRPr="003F7DC9">
        <w:rPr>
          <w:color w:val="0B0B0B"/>
          <w:w w:val="105"/>
          <w:sz w:val="16"/>
        </w:rPr>
        <w:t>normative</w:t>
      </w:r>
      <w:r w:rsidRPr="003F7DC9">
        <w:rPr>
          <w:color w:val="0B0B0B"/>
          <w:spacing w:val="-7"/>
          <w:w w:val="105"/>
          <w:sz w:val="16"/>
        </w:rPr>
        <w:t xml:space="preserve"> </w:t>
      </w:r>
      <w:r w:rsidRPr="003F7DC9">
        <w:rPr>
          <w:color w:val="0B0B0B"/>
          <w:w w:val="105"/>
          <w:sz w:val="16"/>
        </w:rPr>
        <w:t>(es.</w:t>
      </w:r>
      <w:r w:rsidRPr="003F7DC9">
        <w:rPr>
          <w:color w:val="0B0B0B"/>
          <w:spacing w:val="-6"/>
          <w:w w:val="105"/>
          <w:sz w:val="16"/>
        </w:rPr>
        <w:t xml:space="preserve"> </w:t>
      </w:r>
      <w:r w:rsidRPr="003F7DC9">
        <w:rPr>
          <w:color w:val="0B0B0B"/>
          <w:w w:val="105"/>
          <w:sz w:val="16"/>
        </w:rPr>
        <w:t>in</w:t>
      </w:r>
      <w:r w:rsidRPr="003F7DC9">
        <w:rPr>
          <w:color w:val="0B0B0B"/>
          <w:spacing w:val="-6"/>
          <w:w w:val="105"/>
          <w:sz w:val="16"/>
        </w:rPr>
        <w:t xml:space="preserve"> </w:t>
      </w:r>
      <w:r w:rsidRPr="003F7DC9">
        <w:rPr>
          <w:color w:val="0B0B0B"/>
          <w:w w:val="105"/>
          <w:sz w:val="16"/>
        </w:rPr>
        <w:t>caso</w:t>
      </w:r>
      <w:r w:rsidRPr="003F7DC9">
        <w:rPr>
          <w:color w:val="0B0B0B"/>
          <w:spacing w:val="-4"/>
          <w:w w:val="105"/>
          <w:sz w:val="16"/>
        </w:rPr>
        <w:t xml:space="preserve"> </w:t>
      </w:r>
      <w:r w:rsidRPr="003F7DC9">
        <w:rPr>
          <w:color w:val="0B0B0B"/>
          <w:w w:val="105"/>
          <w:sz w:val="16"/>
        </w:rPr>
        <w:t>di</w:t>
      </w:r>
      <w:r w:rsidRPr="003F7DC9">
        <w:rPr>
          <w:color w:val="0B0B0B"/>
          <w:spacing w:val="-7"/>
          <w:w w:val="105"/>
          <w:sz w:val="16"/>
        </w:rPr>
        <w:t xml:space="preserve"> </w:t>
      </w:r>
      <w:r w:rsidRPr="003F7DC9">
        <w:rPr>
          <w:color w:val="0B0B0B"/>
          <w:w w:val="105"/>
          <w:sz w:val="16"/>
        </w:rPr>
        <w:t>richiesta</w:t>
      </w:r>
      <w:r w:rsidRPr="003F7DC9">
        <w:rPr>
          <w:color w:val="0B0B0B"/>
          <w:spacing w:val="-6"/>
          <w:w w:val="105"/>
          <w:sz w:val="16"/>
        </w:rPr>
        <w:t xml:space="preserve"> </w:t>
      </w:r>
      <w:r w:rsidRPr="003F7DC9">
        <w:rPr>
          <w:color w:val="0B0B0B"/>
          <w:w w:val="105"/>
          <w:sz w:val="16"/>
        </w:rPr>
        <w:t>da parte</w:t>
      </w:r>
      <w:r w:rsidRPr="003F7DC9">
        <w:rPr>
          <w:color w:val="0B0B0B"/>
          <w:spacing w:val="4"/>
          <w:w w:val="105"/>
          <w:sz w:val="16"/>
        </w:rPr>
        <w:t xml:space="preserve"> </w:t>
      </w:r>
      <w:r w:rsidRPr="003F7DC9">
        <w:rPr>
          <w:color w:val="0B0B0B"/>
          <w:w w:val="105"/>
          <w:sz w:val="16"/>
        </w:rPr>
        <w:t>dell’Autorità</w:t>
      </w:r>
      <w:r w:rsidRPr="003F7DC9">
        <w:rPr>
          <w:color w:val="0B0B0B"/>
          <w:spacing w:val="7"/>
          <w:w w:val="105"/>
          <w:sz w:val="16"/>
        </w:rPr>
        <w:t xml:space="preserve"> </w:t>
      </w:r>
      <w:r w:rsidRPr="003F7DC9">
        <w:rPr>
          <w:color w:val="0B0B0B"/>
          <w:w w:val="105"/>
          <w:sz w:val="16"/>
        </w:rPr>
        <w:t>sanitaria</w:t>
      </w:r>
      <w:r w:rsidRPr="003F7DC9">
        <w:rPr>
          <w:color w:val="0B0B0B"/>
          <w:spacing w:val="8"/>
          <w:w w:val="105"/>
          <w:sz w:val="16"/>
        </w:rPr>
        <w:t xml:space="preserve"> </w:t>
      </w:r>
      <w:r w:rsidRPr="003F7DC9">
        <w:rPr>
          <w:color w:val="0B0B0B"/>
          <w:w w:val="105"/>
          <w:sz w:val="16"/>
        </w:rPr>
        <w:t>per</w:t>
      </w:r>
      <w:r w:rsidRPr="003F7DC9">
        <w:rPr>
          <w:color w:val="0B0B0B"/>
          <w:spacing w:val="7"/>
          <w:w w:val="105"/>
          <w:sz w:val="16"/>
        </w:rPr>
        <w:t xml:space="preserve"> </w:t>
      </w:r>
      <w:r w:rsidRPr="003F7DC9">
        <w:rPr>
          <w:color w:val="0B0B0B"/>
          <w:w w:val="105"/>
          <w:sz w:val="16"/>
        </w:rPr>
        <w:t>la</w:t>
      </w:r>
      <w:r w:rsidRPr="003F7DC9">
        <w:rPr>
          <w:color w:val="0B0B0B"/>
          <w:spacing w:val="8"/>
          <w:w w:val="105"/>
          <w:sz w:val="16"/>
        </w:rPr>
        <w:t xml:space="preserve"> </w:t>
      </w:r>
      <w:r w:rsidRPr="003F7DC9">
        <w:rPr>
          <w:color w:val="0B0B0B"/>
          <w:w w:val="105"/>
          <w:sz w:val="16"/>
        </w:rPr>
        <w:t>ricostruzione</w:t>
      </w:r>
      <w:r w:rsidRPr="003F7DC9">
        <w:rPr>
          <w:color w:val="0B0B0B"/>
          <w:spacing w:val="7"/>
          <w:w w:val="105"/>
          <w:sz w:val="16"/>
        </w:rPr>
        <w:t xml:space="preserve"> </w:t>
      </w:r>
      <w:r w:rsidRPr="003F7DC9">
        <w:rPr>
          <w:color w:val="0B0B0B"/>
          <w:w w:val="105"/>
          <w:sz w:val="16"/>
        </w:rPr>
        <w:t>della</w:t>
      </w:r>
      <w:r w:rsidRPr="003F7DC9">
        <w:rPr>
          <w:color w:val="0B0B0B"/>
          <w:spacing w:val="4"/>
          <w:w w:val="105"/>
          <w:sz w:val="16"/>
        </w:rPr>
        <w:t xml:space="preserve"> </w:t>
      </w:r>
      <w:r w:rsidRPr="003F7DC9">
        <w:rPr>
          <w:color w:val="0B0B0B"/>
          <w:w w:val="105"/>
          <w:sz w:val="16"/>
        </w:rPr>
        <w:t>filiera</w:t>
      </w:r>
      <w:r w:rsidRPr="003F7DC9">
        <w:rPr>
          <w:color w:val="0B0B0B"/>
          <w:spacing w:val="6"/>
          <w:w w:val="105"/>
          <w:sz w:val="16"/>
        </w:rPr>
        <w:t xml:space="preserve"> </w:t>
      </w:r>
      <w:r w:rsidRPr="003F7DC9">
        <w:rPr>
          <w:color w:val="0B0B0B"/>
          <w:w w:val="105"/>
          <w:sz w:val="16"/>
        </w:rPr>
        <w:t>degli</w:t>
      </w:r>
      <w:r w:rsidRPr="003F7DC9">
        <w:rPr>
          <w:color w:val="0B0B0B"/>
          <w:spacing w:val="4"/>
          <w:w w:val="105"/>
          <w:sz w:val="16"/>
        </w:rPr>
        <w:t xml:space="preserve"> </w:t>
      </w:r>
      <w:r w:rsidRPr="003F7DC9">
        <w:rPr>
          <w:color w:val="0B0B0B"/>
          <w:w w:val="105"/>
          <w:sz w:val="16"/>
        </w:rPr>
        <w:t>eventuali</w:t>
      </w:r>
      <w:r w:rsidRPr="003F7DC9">
        <w:rPr>
          <w:color w:val="0B0B0B"/>
          <w:spacing w:val="5"/>
          <w:w w:val="105"/>
          <w:sz w:val="16"/>
        </w:rPr>
        <w:t xml:space="preserve"> </w:t>
      </w:r>
      <w:r w:rsidRPr="003F7DC9">
        <w:rPr>
          <w:color w:val="0B0B0B"/>
          <w:w w:val="105"/>
          <w:sz w:val="16"/>
        </w:rPr>
        <w:t>“contatti</w:t>
      </w:r>
      <w:r w:rsidRPr="003F7DC9">
        <w:rPr>
          <w:color w:val="0B0B0B"/>
          <w:spacing w:val="4"/>
          <w:w w:val="105"/>
          <w:sz w:val="16"/>
        </w:rPr>
        <w:t xml:space="preserve"> </w:t>
      </w:r>
      <w:r w:rsidRPr="003F7DC9">
        <w:rPr>
          <w:color w:val="0B0B0B"/>
          <w:w w:val="105"/>
          <w:sz w:val="16"/>
        </w:rPr>
        <w:t>stretti</w:t>
      </w:r>
      <w:r w:rsidRPr="003F7DC9">
        <w:rPr>
          <w:color w:val="0B0B0B"/>
          <w:spacing w:val="4"/>
          <w:w w:val="105"/>
          <w:sz w:val="16"/>
        </w:rPr>
        <w:t xml:space="preserve"> </w:t>
      </w:r>
      <w:r w:rsidRPr="003F7DC9">
        <w:rPr>
          <w:color w:val="0B0B0B"/>
          <w:w w:val="105"/>
          <w:sz w:val="16"/>
        </w:rPr>
        <w:t>di</w:t>
      </w:r>
      <w:r w:rsidRPr="003F7DC9">
        <w:rPr>
          <w:color w:val="0B0B0B"/>
          <w:spacing w:val="5"/>
          <w:w w:val="105"/>
          <w:sz w:val="16"/>
        </w:rPr>
        <w:t xml:space="preserve"> </w:t>
      </w:r>
      <w:r w:rsidRPr="003F7DC9">
        <w:rPr>
          <w:color w:val="0B0B0B"/>
          <w:w w:val="105"/>
          <w:sz w:val="16"/>
        </w:rPr>
        <w:t>un</w:t>
      </w:r>
      <w:r w:rsidRPr="003F7DC9">
        <w:rPr>
          <w:color w:val="0B0B0B"/>
          <w:spacing w:val="5"/>
          <w:w w:val="105"/>
          <w:sz w:val="16"/>
        </w:rPr>
        <w:t xml:space="preserve"> </w:t>
      </w:r>
      <w:r w:rsidRPr="003F7DC9">
        <w:rPr>
          <w:color w:val="0B0B0B"/>
          <w:w w:val="105"/>
          <w:sz w:val="16"/>
        </w:rPr>
        <w:t>lavoratore</w:t>
      </w:r>
      <w:r w:rsidRPr="003F7DC9">
        <w:rPr>
          <w:color w:val="0B0B0B"/>
          <w:spacing w:val="5"/>
          <w:w w:val="105"/>
          <w:sz w:val="16"/>
        </w:rPr>
        <w:t xml:space="preserve"> </w:t>
      </w:r>
      <w:r w:rsidRPr="003F7DC9">
        <w:rPr>
          <w:color w:val="0B0B0B"/>
          <w:w w:val="105"/>
          <w:sz w:val="16"/>
        </w:rPr>
        <w:t>risultato</w:t>
      </w:r>
    </w:p>
    <w:p w14:paraId="5F2754E0" w14:textId="77777777" w:rsidR="004C1BFC" w:rsidRPr="003F7DC9" w:rsidRDefault="004C1BFC" w:rsidP="004A5216">
      <w:pPr>
        <w:tabs>
          <w:tab w:val="left" w:pos="9639"/>
        </w:tabs>
        <w:spacing w:line="242" w:lineRule="auto"/>
        <w:ind w:left="284" w:right="794"/>
        <w:jc w:val="both"/>
        <w:rPr>
          <w:sz w:val="16"/>
        </w:rPr>
        <w:sectPr w:rsidR="004C1BFC" w:rsidRPr="003F7DC9">
          <w:pgSz w:w="11900" w:h="16840"/>
          <w:pgMar w:top="1600" w:right="440" w:bottom="280" w:left="460" w:header="720" w:footer="720" w:gutter="0"/>
          <w:cols w:space="720"/>
        </w:sectPr>
      </w:pPr>
    </w:p>
    <w:p w14:paraId="02F0080F" w14:textId="77777777" w:rsidR="004C1BFC" w:rsidRPr="003F7DC9" w:rsidRDefault="004C1BFC" w:rsidP="004A5216">
      <w:pPr>
        <w:pStyle w:val="Corpotesto"/>
        <w:tabs>
          <w:tab w:val="left" w:pos="9639"/>
        </w:tabs>
        <w:spacing w:before="11"/>
        <w:ind w:left="284" w:right="794"/>
        <w:jc w:val="both"/>
        <w:rPr>
          <w:sz w:val="12"/>
        </w:rPr>
      </w:pPr>
    </w:p>
    <w:p w14:paraId="4D71C7D1" w14:textId="65808EC2" w:rsidR="004C1BFC" w:rsidRPr="003F7DC9" w:rsidRDefault="00D9217B" w:rsidP="004A5216">
      <w:pPr>
        <w:pStyle w:val="Corpotesto"/>
        <w:tabs>
          <w:tab w:val="left" w:pos="9639"/>
        </w:tabs>
        <w:spacing w:before="95" w:line="244" w:lineRule="auto"/>
        <w:ind w:left="284" w:right="794"/>
        <w:jc w:val="both"/>
      </w:pPr>
      <w:r w:rsidRPr="003F7DC9">
        <w:rPr>
          <w:color w:val="0B0B0B"/>
        </w:rPr>
        <w:t xml:space="preserve">isolate e fornite di mascherine, non dovranno recarsi </w:t>
      </w:r>
      <w:proofErr w:type="gramStart"/>
      <w:r w:rsidRPr="003F7DC9">
        <w:rPr>
          <w:color w:val="0B0B0B"/>
        </w:rPr>
        <w:t>al  Pronto</w:t>
      </w:r>
      <w:proofErr w:type="gramEnd"/>
      <w:r w:rsidRPr="003F7DC9">
        <w:rPr>
          <w:color w:val="0B0B0B"/>
        </w:rPr>
        <w:t xml:space="preserve"> Soccorso  e/o  nelle  infermerie  di sede, ma dovranno contattare nel più  breve  tempo  possibile  il proprio medico curante e seguire le sue indicazioni o, comunque, l’autorità</w:t>
      </w:r>
      <w:r w:rsidRPr="003F7DC9">
        <w:rPr>
          <w:color w:val="0B0B0B"/>
          <w:spacing w:val="-24"/>
        </w:rPr>
        <w:t xml:space="preserve"> </w:t>
      </w:r>
      <w:r w:rsidRPr="003F7DC9">
        <w:rPr>
          <w:color w:val="0B0B0B"/>
        </w:rPr>
        <w:t>sanitaria;</w:t>
      </w:r>
    </w:p>
    <w:p w14:paraId="210B88C1" w14:textId="77777777" w:rsidR="004C1BFC" w:rsidRPr="003F7DC9" w:rsidRDefault="00D9217B" w:rsidP="004A5216">
      <w:pPr>
        <w:pStyle w:val="Corpotesto"/>
        <w:tabs>
          <w:tab w:val="left" w:pos="9639"/>
        </w:tabs>
        <w:spacing w:before="65" w:line="242" w:lineRule="auto"/>
        <w:ind w:left="284" w:right="794"/>
        <w:jc w:val="both"/>
      </w:pPr>
      <w:r w:rsidRPr="003F7DC9">
        <w:rPr>
          <w:color w:val="0B0B0B"/>
        </w:rPr>
        <w:t>la consapevolezza e l’accettazione del fatto di non poter fare ingresso o di poter permanere in cantiere e di doverlo dichiarare tempestivamente laddove, anche successivamente all’ingresso, sussistano le condizioni di pericolo (sintomi di influenza, temperatura, provenienza da zone a rischio o contatto</w:t>
      </w:r>
      <w:r w:rsidRPr="003F7DC9">
        <w:rPr>
          <w:color w:val="0B0B0B"/>
          <w:spacing w:val="-2"/>
        </w:rPr>
        <w:t xml:space="preserve"> </w:t>
      </w:r>
      <w:r w:rsidRPr="003F7DC9">
        <w:rPr>
          <w:color w:val="0B0B0B"/>
        </w:rPr>
        <w:t>con persone positive al virus nei 14 giorni precedenti, etc) in cui  i  provvedimenti dell’Autorità  impongono di informare il medico di famiglia e l’Autorità sanitaria e di rimanere al proprio domicilio; l’impegno a rispettare tutte le disposizioni delle Autorità e del datore di lavoro nel fare accesso in cantiere (in particolare: mantenere la distanza di sicurezza, utilizzare gli strumenti di protezione individuale messi a disposizione durante le lavorazioni che non consentano di rispettare la distanza interpersonale di un metro e tenere comportamenti corretti sul piano</w:t>
      </w:r>
      <w:r w:rsidRPr="003F7DC9">
        <w:rPr>
          <w:color w:val="0B0B0B"/>
          <w:spacing w:val="-31"/>
        </w:rPr>
        <w:t xml:space="preserve"> </w:t>
      </w:r>
      <w:r w:rsidRPr="003F7DC9">
        <w:rPr>
          <w:color w:val="0B0B0B"/>
        </w:rPr>
        <w:t>dell’igiene);</w:t>
      </w:r>
    </w:p>
    <w:p w14:paraId="528A06D7" w14:textId="77777777" w:rsidR="004C1BFC" w:rsidRPr="003F7DC9" w:rsidRDefault="00D9217B" w:rsidP="004A5216">
      <w:pPr>
        <w:pStyle w:val="Corpotesto"/>
        <w:tabs>
          <w:tab w:val="left" w:pos="9639"/>
        </w:tabs>
        <w:spacing w:before="2" w:line="244" w:lineRule="auto"/>
        <w:ind w:left="284" w:right="794"/>
        <w:jc w:val="both"/>
      </w:pPr>
      <w:r w:rsidRPr="003F7DC9">
        <w:rPr>
          <w:color w:val="0B0B0B"/>
        </w:rPr>
        <w:t>l’impegno a informare tempestivamente e responsabilmente il datore di lavoro della presenza di qualsiasi sintomo influenzale durante l’espletamento della prestazione lavorativa, avendo cura di rimanere ad adeguata distanza dalle persone presenti;</w:t>
      </w:r>
    </w:p>
    <w:p w14:paraId="14353ED3" w14:textId="53F9AAE5" w:rsidR="004C1BFC" w:rsidRPr="003F7DC9" w:rsidRDefault="00D9217B" w:rsidP="004A5216">
      <w:pPr>
        <w:pStyle w:val="Corpotesto"/>
        <w:tabs>
          <w:tab w:val="left" w:pos="9639"/>
        </w:tabs>
        <w:spacing w:line="244" w:lineRule="auto"/>
        <w:ind w:left="284" w:right="794"/>
        <w:jc w:val="both"/>
      </w:pPr>
      <w:r w:rsidRPr="003F7DC9">
        <w:rPr>
          <w:color w:val="0B0B0B"/>
        </w:rPr>
        <w:t xml:space="preserve">l’obbligo del datore di lavoro di informare preventivamente il personale, e chi intende fare </w:t>
      </w:r>
      <w:proofErr w:type="gramStart"/>
      <w:r w:rsidRPr="003F7DC9">
        <w:rPr>
          <w:color w:val="0B0B0B"/>
        </w:rPr>
        <w:t>ingresso  nel</w:t>
      </w:r>
      <w:proofErr w:type="gramEnd"/>
      <w:r w:rsidRPr="003F7DC9">
        <w:rPr>
          <w:color w:val="0B0B0B"/>
          <w:spacing w:val="-11"/>
        </w:rPr>
        <w:t xml:space="preserve"> </w:t>
      </w:r>
      <w:r w:rsidRPr="003F7DC9">
        <w:rPr>
          <w:color w:val="0B0B0B"/>
        </w:rPr>
        <w:t>cantiere,</w:t>
      </w:r>
      <w:r w:rsidRPr="003F7DC9">
        <w:rPr>
          <w:color w:val="0B0B0B"/>
          <w:spacing w:val="-11"/>
        </w:rPr>
        <w:t xml:space="preserve"> </w:t>
      </w:r>
      <w:r w:rsidRPr="003F7DC9">
        <w:rPr>
          <w:color w:val="0B0B0B"/>
        </w:rPr>
        <w:t>della</w:t>
      </w:r>
      <w:r w:rsidRPr="003F7DC9">
        <w:rPr>
          <w:color w:val="0B0B0B"/>
          <w:spacing w:val="-10"/>
        </w:rPr>
        <w:t xml:space="preserve"> </w:t>
      </w:r>
      <w:r w:rsidRPr="003F7DC9">
        <w:rPr>
          <w:color w:val="0B0B0B"/>
        </w:rPr>
        <w:t>preclusione</w:t>
      </w:r>
      <w:r w:rsidRPr="003F7DC9">
        <w:rPr>
          <w:color w:val="0B0B0B"/>
          <w:spacing w:val="-13"/>
        </w:rPr>
        <w:t xml:space="preserve"> </w:t>
      </w:r>
      <w:r w:rsidRPr="003F7DC9">
        <w:rPr>
          <w:color w:val="0B0B0B"/>
        </w:rPr>
        <w:t>dell’accesso</w:t>
      </w:r>
      <w:r w:rsidRPr="003F7DC9">
        <w:rPr>
          <w:color w:val="0B0B0B"/>
          <w:spacing w:val="-11"/>
        </w:rPr>
        <w:t xml:space="preserve"> </w:t>
      </w:r>
      <w:r w:rsidRPr="003F7DC9">
        <w:rPr>
          <w:color w:val="0B0B0B"/>
        </w:rPr>
        <w:t>a</w:t>
      </w:r>
      <w:r w:rsidRPr="003F7DC9">
        <w:rPr>
          <w:color w:val="0B0B0B"/>
          <w:spacing w:val="-11"/>
        </w:rPr>
        <w:t xml:space="preserve"> </w:t>
      </w:r>
      <w:r w:rsidRPr="003F7DC9">
        <w:rPr>
          <w:color w:val="0B0B0B"/>
        </w:rPr>
        <w:t>chi,</w:t>
      </w:r>
      <w:r w:rsidRPr="003F7DC9">
        <w:rPr>
          <w:color w:val="0B0B0B"/>
          <w:spacing w:val="-10"/>
        </w:rPr>
        <w:t xml:space="preserve"> </w:t>
      </w:r>
      <w:r w:rsidRPr="003F7DC9">
        <w:rPr>
          <w:color w:val="0B0B0B"/>
        </w:rPr>
        <w:t>negli</w:t>
      </w:r>
      <w:r w:rsidRPr="003F7DC9">
        <w:rPr>
          <w:color w:val="0B0B0B"/>
          <w:spacing w:val="-9"/>
        </w:rPr>
        <w:t xml:space="preserve"> </w:t>
      </w:r>
      <w:r w:rsidRPr="003F7DC9">
        <w:rPr>
          <w:color w:val="0B0B0B"/>
        </w:rPr>
        <w:t>ultimi</w:t>
      </w:r>
      <w:r w:rsidRPr="003F7DC9">
        <w:rPr>
          <w:color w:val="0B0B0B"/>
          <w:spacing w:val="-12"/>
        </w:rPr>
        <w:t xml:space="preserve"> </w:t>
      </w:r>
      <w:r w:rsidRPr="003F7DC9">
        <w:rPr>
          <w:color w:val="0B0B0B"/>
        </w:rPr>
        <w:t>14</w:t>
      </w:r>
      <w:r w:rsidRPr="003F7DC9">
        <w:rPr>
          <w:color w:val="0B0B0B"/>
          <w:spacing w:val="-10"/>
        </w:rPr>
        <w:t xml:space="preserve"> </w:t>
      </w:r>
      <w:r w:rsidRPr="003F7DC9">
        <w:rPr>
          <w:color w:val="0B0B0B"/>
        </w:rPr>
        <w:t>giorni,</w:t>
      </w:r>
      <w:r w:rsidRPr="003F7DC9">
        <w:rPr>
          <w:color w:val="0B0B0B"/>
          <w:spacing w:val="-11"/>
        </w:rPr>
        <w:t xml:space="preserve"> </w:t>
      </w:r>
      <w:r w:rsidRPr="003F7DC9">
        <w:rPr>
          <w:color w:val="0B0B0B"/>
        </w:rPr>
        <w:t>abbia</w:t>
      </w:r>
      <w:r w:rsidRPr="003F7DC9">
        <w:rPr>
          <w:color w:val="0B0B0B"/>
          <w:spacing w:val="-13"/>
        </w:rPr>
        <w:t xml:space="preserve"> </w:t>
      </w:r>
      <w:r w:rsidRPr="003F7DC9">
        <w:rPr>
          <w:color w:val="0B0B0B"/>
        </w:rPr>
        <w:t>avuto</w:t>
      </w:r>
      <w:r w:rsidRPr="003F7DC9">
        <w:rPr>
          <w:color w:val="0B0B0B"/>
          <w:spacing w:val="-10"/>
        </w:rPr>
        <w:t xml:space="preserve"> </w:t>
      </w:r>
      <w:r w:rsidRPr="003F7DC9">
        <w:rPr>
          <w:color w:val="0B0B0B"/>
        </w:rPr>
        <w:t>contatti</w:t>
      </w:r>
      <w:r w:rsidRPr="003F7DC9">
        <w:rPr>
          <w:color w:val="0B0B0B"/>
          <w:spacing w:val="-6"/>
        </w:rPr>
        <w:t xml:space="preserve"> </w:t>
      </w:r>
      <w:r w:rsidRPr="003F7DC9">
        <w:rPr>
          <w:color w:val="0B0B0B"/>
        </w:rPr>
        <w:t>con</w:t>
      </w:r>
      <w:r w:rsidRPr="003F7DC9">
        <w:rPr>
          <w:color w:val="0B0B0B"/>
          <w:spacing w:val="17"/>
        </w:rPr>
        <w:t xml:space="preserve"> </w:t>
      </w:r>
      <w:r w:rsidRPr="003F7DC9">
        <w:rPr>
          <w:color w:val="0B0B0B"/>
        </w:rPr>
        <w:t>soggetti risultati</w:t>
      </w:r>
      <w:r w:rsidRPr="003F7DC9">
        <w:rPr>
          <w:color w:val="0B0B0B"/>
          <w:spacing w:val="27"/>
        </w:rPr>
        <w:t xml:space="preserve"> </w:t>
      </w:r>
      <w:r w:rsidRPr="003F7DC9">
        <w:rPr>
          <w:color w:val="0B0B0B"/>
        </w:rPr>
        <w:t>positivi</w:t>
      </w:r>
      <w:r w:rsidRPr="003F7DC9">
        <w:rPr>
          <w:color w:val="0B0B0B"/>
          <w:spacing w:val="28"/>
        </w:rPr>
        <w:t xml:space="preserve"> </w:t>
      </w:r>
      <w:r w:rsidRPr="003F7DC9">
        <w:rPr>
          <w:color w:val="0B0B0B"/>
        </w:rPr>
        <w:t>al</w:t>
      </w:r>
      <w:r w:rsidRPr="003F7DC9">
        <w:rPr>
          <w:color w:val="0B0B0B"/>
          <w:spacing w:val="30"/>
        </w:rPr>
        <w:t xml:space="preserve"> </w:t>
      </w:r>
      <w:r w:rsidRPr="003F7DC9">
        <w:rPr>
          <w:color w:val="0B0B0B"/>
        </w:rPr>
        <w:t>COVID-19</w:t>
      </w:r>
      <w:r w:rsidRPr="003F7DC9">
        <w:rPr>
          <w:color w:val="0B0B0B"/>
          <w:spacing w:val="27"/>
        </w:rPr>
        <w:t xml:space="preserve"> </w:t>
      </w:r>
      <w:r w:rsidRPr="003F7DC9">
        <w:rPr>
          <w:color w:val="0B0B0B"/>
        </w:rPr>
        <w:t>o</w:t>
      </w:r>
      <w:r w:rsidRPr="003F7DC9">
        <w:rPr>
          <w:color w:val="0B0B0B"/>
          <w:spacing w:val="30"/>
        </w:rPr>
        <w:t xml:space="preserve"> </w:t>
      </w:r>
      <w:r w:rsidRPr="003F7DC9">
        <w:rPr>
          <w:color w:val="0B0B0B"/>
        </w:rPr>
        <w:t>provenga</w:t>
      </w:r>
      <w:r w:rsidRPr="003F7DC9">
        <w:rPr>
          <w:color w:val="0B0B0B"/>
          <w:spacing w:val="28"/>
        </w:rPr>
        <w:t xml:space="preserve"> </w:t>
      </w:r>
      <w:r w:rsidRPr="003F7DC9">
        <w:rPr>
          <w:color w:val="0B0B0B"/>
        </w:rPr>
        <w:t>da</w:t>
      </w:r>
      <w:r w:rsidRPr="003F7DC9">
        <w:rPr>
          <w:color w:val="0B0B0B"/>
          <w:spacing w:val="29"/>
        </w:rPr>
        <w:t xml:space="preserve"> </w:t>
      </w:r>
      <w:r w:rsidRPr="003F7DC9">
        <w:rPr>
          <w:color w:val="0B0B0B"/>
        </w:rPr>
        <w:t>zone</w:t>
      </w:r>
      <w:r w:rsidRPr="003F7DC9">
        <w:rPr>
          <w:color w:val="0B0B0B"/>
          <w:spacing w:val="27"/>
        </w:rPr>
        <w:t xml:space="preserve"> </w:t>
      </w:r>
      <w:r w:rsidRPr="003F7DC9">
        <w:rPr>
          <w:color w:val="0B0B0B"/>
        </w:rPr>
        <w:t>a</w:t>
      </w:r>
      <w:r w:rsidRPr="003F7DC9">
        <w:rPr>
          <w:color w:val="0B0B0B"/>
          <w:spacing w:val="29"/>
        </w:rPr>
        <w:t xml:space="preserve"> </w:t>
      </w:r>
      <w:r w:rsidRPr="003F7DC9">
        <w:rPr>
          <w:color w:val="0B0B0B"/>
        </w:rPr>
        <w:t>rischio</w:t>
      </w:r>
      <w:r w:rsidRPr="003F7DC9">
        <w:rPr>
          <w:color w:val="0B0B0B"/>
          <w:spacing w:val="28"/>
        </w:rPr>
        <w:t xml:space="preserve"> </w:t>
      </w:r>
      <w:r w:rsidRPr="003F7DC9">
        <w:rPr>
          <w:color w:val="0B0B0B"/>
        </w:rPr>
        <w:t>secondo</w:t>
      </w:r>
      <w:r w:rsidRPr="003F7DC9">
        <w:rPr>
          <w:color w:val="0B0B0B"/>
          <w:spacing w:val="30"/>
        </w:rPr>
        <w:t xml:space="preserve"> </w:t>
      </w:r>
      <w:r w:rsidRPr="003F7DC9">
        <w:rPr>
          <w:color w:val="0B0B0B"/>
        </w:rPr>
        <w:t>le</w:t>
      </w:r>
      <w:r w:rsidRPr="003F7DC9">
        <w:rPr>
          <w:color w:val="0B0B0B"/>
          <w:spacing w:val="27"/>
        </w:rPr>
        <w:t xml:space="preserve"> </w:t>
      </w:r>
      <w:r w:rsidRPr="003F7DC9">
        <w:rPr>
          <w:color w:val="0B0B0B"/>
        </w:rPr>
        <w:t>indicazioni</w:t>
      </w:r>
      <w:r w:rsidRPr="003F7DC9">
        <w:rPr>
          <w:color w:val="0B0B0B"/>
          <w:spacing w:val="3"/>
        </w:rPr>
        <w:t xml:space="preserve"> </w:t>
      </w:r>
      <w:r w:rsidRPr="003F7DC9">
        <w:rPr>
          <w:color w:val="0B0B0B"/>
        </w:rPr>
        <w:t>dell’OMS;</w:t>
      </w:r>
    </w:p>
    <w:p w14:paraId="59B7DA86" w14:textId="6DAC2520" w:rsidR="004C1BFC" w:rsidRPr="003F7DC9" w:rsidRDefault="00D9217B" w:rsidP="004A5216">
      <w:pPr>
        <w:pStyle w:val="Paragrafoelenco"/>
        <w:numPr>
          <w:ilvl w:val="0"/>
          <w:numId w:val="5"/>
        </w:numPr>
        <w:tabs>
          <w:tab w:val="left" w:pos="1955"/>
          <w:tab w:val="left" w:pos="1956"/>
          <w:tab w:val="left" w:pos="2410"/>
        </w:tabs>
        <w:ind w:left="284" w:right="794" w:firstLine="0"/>
        <w:rPr>
          <w:sz w:val="20"/>
        </w:rPr>
      </w:pPr>
      <w:r w:rsidRPr="003F7DC9">
        <w:rPr>
          <w:color w:val="0B0B0B"/>
          <w:sz w:val="20"/>
        </w:rPr>
        <w:t>Per questi casi si fa riferimento al Decreto legge n. 6 del 23/02/2020, art. 1, lett. h) e</w:t>
      </w:r>
      <w:r w:rsidRPr="003F7DC9">
        <w:rPr>
          <w:color w:val="0B0B0B"/>
          <w:spacing w:val="-19"/>
          <w:sz w:val="20"/>
        </w:rPr>
        <w:t xml:space="preserve"> </w:t>
      </w:r>
      <w:r w:rsidRPr="003F7DC9">
        <w:rPr>
          <w:color w:val="0B0B0B"/>
          <w:sz w:val="20"/>
        </w:rPr>
        <w:t>i)</w:t>
      </w:r>
    </w:p>
    <w:p w14:paraId="7D473785" w14:textId="77777777" w:rsidR="004C1BFC" w:rsidRPr="003F7DC9" w:rsidRDefault="004C1BFC" w:rsidP="004A5216">
      <w:pPr>
        <w:pStyle w:val="Corpotesto"/>
        <w:tabs>
          <w:tab w:val="left" w:pos="2410"/>
        </w:tabs>
        <w:ind w:left="284" w:right="794"/>
        <w:jc w:val="both"/>
        <w:rPr>
          <w:sz w:val="22"/>
        </w:rPr>
      </w:pPr>
    </w:p>
    <w:p w14:paraId="3029D849" w14:textId="77777777" w:rsidR="004C1BFC" w:rsidRPr="003F7DC9" w:rsidRDefault="00D9217B" w:rsidP="004A5216">
      <w:pPr>
        <w:pStyle w:val="Paragrafoelenco"/>
        <w:numPr>
          <w:ilvl w:val="0"/>
          <w:numId w:val="57"/>
        </w:numPr>
        <w:tabs>
          <w:tab w:val="left" w:pos="1464"/>
          <w:tab w:val="left" w:pos="2410"/>
        </w:tabs>
        <w:spacing w:before="155"/>
        <w:ind w:left="284" w:right="794" w:firstLine="0"/>
        <w:jc w:val="both"/>
        <w:rPr>
          <w:sz w:val="20"/>
        </w:rPr>
      </w:pPr>
      <w:r w:rsidRPr="003F7DC9">
        <w:rPr>
          <w:color w:val="0B0B0B"/>
          <w:sz w:val="20"/>
        </w:rPr>
        <w:t>MODALITA’ DI ACCESSO DEI FORNITORI ESTERNI AI</w:t>
      </w:r>
      <w:r w:rsidRPr="003F7DC9">
        <w:rPr>
          <w:color w:val="0B0B0B"/>
          <w:spacing w:val="-22"/>
          <w:sz w:val="20"/>
        </w:rPr>
        <w:t xml:space="preserve"> </w:t>
      </w:r>
      <w:r w:rsidRPr="003F7DC9">
        <w:rPr>
          <w:color w:val="0B0B0B"/>
          <w:sz w:val="20"/>
        </w:rPr>
        <w:t>CANTIERI</w:t>
      </w:r>
    </w:p>
    <w:p w14:paraId="505B42CF" w14:textId="77777777" w:rsidR="004C1BFC" w:rsidRPr="003F7DC9" w:rsidRDefault="004C1BFC" w:rsidP="004A5216">
      <w:pPr>
        <w:pStyle w:val="Corpotesto"/>
        <w:tabs>
          <w:tab w:val="left" w:pos="2410"/>
        </w:tabs>
        <w:spacing w:before="8"/>
        <w:ind w:left="284" w:right="794"/>
        <w:jc w:val="both"/>
      </w:pPr>
    </w:p>
    <w:p w14:paraId="581ED451" w14:textId="00193557" w:rsidR="004C1BFC" w:rsidRPr="003F7DC9" w:rsidRDefault="00D9217B" w:rsidP="004A5216">
      <w:pPr>
        <w:pStyle w:val="Corpotesto"/>
        <w:tabs>
          <w:tab w:val="left" w:pos="2410"/>
        </w:tabs>
        <w:spacing w:line="242" w:lineRule="auto"/>
        <w:ind w:left="284" w:right="794"/>
        <w:jc w:val="both"/>
      </w:pPr>
      <w:r w:rsidRPr="003F7DC9">
        <w:rPr>
          <w:color w:val="0B0B0B"/>
        </w:rPr>
        <w:t xml:space="preserve">Per l’accesso di fornitori esterni devono essere individuate procedure di ingresso, transito e uscita, mediante modalità, percorsi e tempistiche predefinite, al fine di ridurre le occasioni di contatto con il personale presente nel cantiere, con integrazione in appendice nel Piano di </w:t>
      </w:r>
      <w:proofErr w:type="gramStart"/>
      <w:r w:rsidRPr="003F7DC9">
        <w:rPr>
          <w:color w:val="0B0B0B"/>
        </w:rPr>
        <w:t>sicurezza  e</w:t>
      </w:r>
      <w:proofErr w:type="gramEnd"/>
      <w:r w:rsidRPr="003F7DC9">
        <w:rPr>
          <w:color w:val="0B0B0B"/>
        </w:rPr>
        <w:t xml:space="preserve">  coordinamento;</w:t>
      </w:r>
    </w:p>
    <w:p w14:paraId="31C40E74" w14:textId="77777777" w:rsidR="004C1BFC" w:rsidRPr="003F7DC9" w:rsidRDefault="004C1BFC" w:rsidP="004A5216">
      <w:pPr>
        <w:pStyle w:val="Corpotesto"/>
        <w:tabs>
          <w:tab w:val="left" w:pos="2410"/>
        </w:tabs>
        <w:spacing w:before="8"/>
        <w:ind w:left="284" w:right="794"/>
        <w:jc w:val="both"/>
      </w:pPr>
    </w:p>
    <w:p w14:paraId="496B489D" w14:textId="77777777" w:rsidR="004C1BFC" w:rsidRPr="003F7DC9" w:rsidRDefault="00D9217B" w:rsidP="004A5216">
      <w:pPr>
        <w:pStyle w:val="Corpotesto"/>
        <w:tabs>
          <w:tab w:val="left" w:pos="2410"/>
        </w:tabs>
        <w:spacing w:line="244" w:lineRule="auto"/>
        <w:ind w:left="284" w:right="794"/>
        <w:jc w:val="both"/>
      </w:pPr>
      <w:r w:rsidRPr="003F7DC9">
        <w:rPr>
          <w:color w:val="0B0B0B"/>
        </w:rPr>
        <w:t>Se</w:t>
      </w:r>
      <w:r w:rsidRPr="003F7DC9">
        <w:rPr>
          <w:color w:val="0B0B0B"/>
          <w:spacing w:val="-14"/>
        </w:rPr>
        <w:t xml:space="preserve"> </w:t>
      </w:r>
      <w:r w:rsidRPr="003F7DC9">
        <w:rPr>
          <w:color w:val="0B0B0B"/>
        </w:rPr>
        <w:t>possibile,</w:t>
      </w:r>
      <w:r w:rsidRPr="003F7DC9">
        <w:rPr>
          <w:color w:val="0B0B0B"/>
          <w:spacing w:val="-10"/>
        </w:rPr>
        <w:t xml:space="preserve"> </w:t>
      </w:r>
      <w:r w:rsidRPr="003F7DC9">
        <w:rPr>
          <w:color w:val="0B0B0B"/>
        </w:rPr>
        <w:t>gli</w:t>
      </w:r>
      <w:r w:rsidRPr="003F7DC9">
        <w:rPr>
          <w:color w:val="0B0B0B"/>
          <w:spacing w:val="-13"/>
        </w:rPr>
        <w:t xml:space="preserve"> </w:t>
      </w:r>
      <w:r w:rsidRPr="003F7DC9">
        <w:rPr>
          <w:color w:val="0B0B0B"/>
        </w:rPr>
        <w:t>autisti</w:t>
      </w:r>
      <w:r w:rsidRPr="003F7DC9">
        <w:rPr>
          <w:color w:val="0B0B0B"/>
          <w:spacing w:val="-11"/>
        </w:rPr>
        <w:t xml:space="preserve"> </w:t>
      </w:r>
      <w:r w:rsidRPr="003F7DC9">
        <w:rPr>
          <w:color w:val="0B0B0B"/>
        </w:rPr>
        <w:t>dei</w:t>
      </w:r>
      <w:r w:rsidRPr="003F7DC9">
        <w:rPr>
          <w:color w:val="0B0B0B"/>
          <w:spacing w:val="-12"/>
        </w:rPr>
        <w:t xml:space="preserve"> </w:t>
      </w:r>
      <w:r w:rsidRPr="003F7DC9">
        <w:rPr>
          <w:color w:val="0B0B0B"/>
        </w:rPr>
        <w:t>mezzi</w:t>
      </w:r>
      <w:r w:rsidRPr="003F7DC9">
        <w:rPr>
          <w:color w:val="0B0B0B"/>
          <w:spacing w:val="-12"/>
        </w:rPr>
        <w:t xml:space="preserve"> </w:t>
      </w:r>
      <w:r w:rsidRPr="003F7DC9">
        <w:rPr>
          <w:color w:val="0B0B0B"/>
        </w:rPr>
        <w:t>di</w:t>
      </w:r>
      <w:r w:rsidRPr="003F7DC9">
        <w:rPr>
          <w:color w:val="0B0B0B"/>
          <w:spacing w:val="-12"/>
        </w:rPr>
        <w:t xml:space="preserve"> </w:t>
      </w:r>
      <w:r w:rsidRPr="003F7DC9">
        <w:rPr>
          <w:color w:val="0B0B0B"/>
        </w:rPr>
        <w:t>trasporto</w:t>
      </w:r>
      <w:r w:rsidRPr="003F7DC9">
        <w:rPr>
          <w:color w:val="0B0B0B"/>
          <w:spacing w:val="-13"/>
        </w:rPr>
        <w:t xml:space="preserve"> </w:t>
      </w:r>
      <w:r w:rsidRPr="003F7DC9">
        <w:rPr>
          <w:color w:val="0B0B0B"/>
        </w:rPr>
        <w:t>devono</w:t>
      </w:r>
      <w:r w:rsidRPr="003F7DC9">
        <w:rPr>
          <w:color w:val="0B0B0B"/>
          <w:spacing w:val="-11"/>
        </w:rPr>
        <w:t xml:space="preserve"> </w:t>
      </w:r>
      <w:r w:rsidRPr="003F7DC9">
        <w:rPr>
          <w:color w:val="0B0B0B"/>
        </w:rPr>
        <w:t>rimanere</w:t>
      </w:r>
      <w:r w:rsidRPr="003F7DC9">
        <w:rPr>
          <w:color w:val="0B0B0B"/>
          <w:spacing w:val="-13"/>
        </w:rPr>
        <w:t xml:space="preserve"> </w:t>
      </w:r>
      <w:r w:rsidRPr="003F7DC9">
        <w:rPr>
          <w:color w:val="0B0B0B"/>
        </w:rPr>
        <w:t>a</w:t>
      </w:r>
      <w:r w:rsidRPr="003F7DC9">
        <w:rPr>
          <w:color w:val="0B0B0B"/>
          <w:spacing w:val="-10"/>
        </w:rPr>
        <w:t xml:space="preserve"> </w:t>
      </w:r>
      <w:r w:rsidRPr="003F7DC9">
        <w:rPr>
          <w:color w:val="0B0B0B"/>
        </w:rPr>
        <w:t>bordo</w:t>
      </w:r>
      <w:r w:rsidRPr="003F7DC9">
        <w:rPr>
          <w:color w:val="0B0B0B"/>
          <w:spacing w:val="-13"/>
        </w:rPr>
        <w:t xml:space="preserve"> </w:t>
      </w:r>
      <w:r w:rsidRPr="003F7DC9">
        <w:rPr>
          <w:color w:val="0B0B0B"/>
        </w:rPr>
        <w:t>dei</w:t>
      </w:r>
      <w:r w:rsidRPr="003F7DC9">
        <w:rPr>
          <w:color w:val="0B0B0B"/>
          <w:spacing w:val="-11"/>
        </w:rPr>
        <w:t xml:space="preserve"> </w:t>
      </w:r>
      <w:r w:rsidRPr="003F7DC9">
        <w:rPr>
          <w:color w:val="0B0B0B"/>
        </w:rPr>
        <w:t>propri</w:t>
      </w:r>
      <w:r w:rsidRPr="003F7DC9">
        <w:rPr>
          <w:color w:val="0B0B0B"/>
          <w:spacing w:val="-13"/>
        </w:rPr>
        <w:t xml:space="preserve"> </w:t>
      </w:r>
      <w:r w:rsidRPr="003F7DC9">
        <w:rPr>
          <w:color w:val="0B0B0B"/>
        </w:rPr>
        <w:t>mezzi:</w:t>
      </w:r>
      <w:r w:rsidRPr="003F7DC9">
        <w:rPr>
          <w:color w:val="0B0B0B"/>
          <w:spacing w:val="-11"/>
        </w:rPr>
        <w:t xml:space="preserve"> </w:t>
      </w:r>
      <w:r w:rsidRPr="003F7DC9">
        <w:rPr>
          <w:color w:val="0B0B0B"/>
        </w:rPr>
        <w:t>non</w:t>
      </w:r>
      <w:r w:rsidRPr="003F7DC9">
        <w:rPr>
          <w:color w:val="0B0B0B"/>
          <w:spacing w:val="-6"/>
        </w:rPr>
        <w:t xml:space="preserve"> </w:t>
      </w:r>
      <w:r w:rsidRPr="003F7DC9">
        <w:rPr>
          <w:color w:val="0B0B0B"/>
        </w:rPr>
        <w:t>è</w:t>
      </w:r>
      <w:r w:rsidRPr="003F7DC9">
        <w:rPr>
          <w:color w:val="0B0B0B"/>
          <w:spacing w:val="-20"/>
        </w:rPr>
        <w:t xml:space="preserve"> </w:t>
      </w:r>
      <w:r w:rsidRPr="003F7DC9">
        <w:rPr>
          <w:color w:val="0B0B0B"/>
        </w:rPr>
        <w:t>consentito l’accesso ai locali chiusi comuni del cantiere per nessun motivo. Per le necessarie attività di approntamento delle attività di carico e scarico, il trasportatore dovrà attenersi alla rigorosa distanza minima di un</w:t>
      </w:r>
      <w:r w:rsidRPr="003F7DC9">
        <w:rPr>
          <w:color w:val="0B0B0B"/>
          <w:spacing w:val="-16"/>
        </w:rPr>
        <w:t xml:space="preserve"> </w:t>
      </w:r>
      <w:r w:rsidRPr="003F7DC9">
        <w:rPr>
          <w:color w:val="0B0B0B"/>
        </w:rPr>
        <w:t>metro;</w:t>
      </w:r>
    </w:p>
    <w:p w14:paraId="33CD8C06" w14:textId="77777777" w:rsidR="004C1BFC" w:rsidRPr="003F7DC9" w:rsidRDefault="00D9217B" w:rsidP="004A5216">
      <w:pPr>
        <w:pStyle w:val="Corpotesto"/>
        <w:tabs>
          <w:tab w:val="left" w:pos="2410"/>
        </w:tabs>
        <w:spacing w:line="244" w:lineRule="auto"/>
        <w:ind w:left="284" w:right="794"/>
        <w:jc w:val="both"/>
      </w:pPr>
      <w:r w:rsidRPr="003F7DC9">
        <w:rPr>
          <w:color w:val="0B0B0B"/>
        </w:rPr>
        <w:t>Per fornitori/trasportatori e/o altro personale esterno individuare/installare servizi igienici dedicati, prevedere il divieto di utilizzo di quelli del personale dipendente e garantire una adeguata pulizia giornaliera;</w:t>
      </w:r>
    </w:p>
    <w:p w14:paraId="6F81859D" w14:textId="4CD62E45" w:rsidR="004C1BFC" w:rsidRPr="003F7DC9" w:rsidRDefault="00D9217B" w:rsidP="004A5216">
      <w:pPr>
        <w:pStyle w:val="Corpotesto"/>
        <w:tabs>
          <w:tab w:val="left" w:pos="2410"/>
        </w:tabs>
        <w:spacing w:line="244" w:lineRule="auto"/>
        <w:ind w:left="284" w:right="794"/>
        <w:jc w:val="both"/>
      </w:pPr>
      <w:r w:rsidRPr="003F7DC9">
        <w:rPr>
          <w:color w:val="0B0B0B"/>
        </w:rPr>
        <w:t xml:space="preserve">Ove sia presente un servizio di trasporto organizzato dal datore di </w:t>
      </w:r>
      <w:proofErr w:type="gramStart"/>
      <w:r w:rsidRPr="003F7DC9">
        <w:rPr>
          <w:color w:val="0B0B0B"/>
        </w:rPr>
        <w:t>lavoro  per</w:t>
      </w:r>
      <w:proofErr w:type="gramEnd"/>
      <w:r w:rsidRPr="003F7DC9">
        <w:rPr>
          <w:color w:val="0B0B0B"/>
        </w:rPr>
        <w:t xml:space="preserve"> raggiungere il cantiere, va garantita e rispettata la sicurezza dei lavoratori lungo ogni spostamento, se  del  caso  facendo ricorso a un numero maggiore di mezzi e/o prevedendo ingressi ed uscite dal cantiere con orari flessibili e scaglionati oppure riconoscendo aumenti temporanei delle indennità specifiche, come da contrattazione collettiva, per l’uso del mezzo proprio. In ogni caso, occorre assicurare la pulizia con specifici detergenti delle maniglie di portiere e finestrini, volante, cambio, etc. mantenendo una corretta areazione all’interno del</w:t>
      </w:r>
      <w:r w:rsidRPr="003F7DC9">
        <w:rPr>
          <w:color w:val="0B0B0B"/>
          <w:spacing w:val="-22"/>
        </w:rPr>
        <w:t xml:space="preserve"> </w:t>
      </w:r>
      <w:r w:rsidRPr="003F7DC9">
        <w:rPr>
          <w:color w:val="0B0B0B"/>
        </w:rPr>
        <w:t>veicolo.</w:t>
      </w:r>
    </w:p>
    <w:p w14:paraId="56EFC428" w14:textId="77777777" w:rsidR="004C1BFC" w:rsidRPr="003F7DC9" w:rsidRDefault="004C1BFC" w:rsidP="004A5216">
      <w:pPr>
        <w:pStyle w:val="Corpotesto"/>
        <w:tabs>
          <w:tab w:val="left" w:pos="2410"/>
        </w:tabs>
        <w:ind w:left="284" w:right="794"/>
        <w:jc w:val="both"/>
        <w:rPr>
          <w:sz w:val="22"/>
        </w:rPr>
      </w:pPr>
    </w:p>
    <w:p w14:paraId="47451091" w14:textId="77777777" w:rsidR="004C1BFC" w:rsidRPr="003F7DC9" w:rsidRDefault="004C1BFC" w:rsidP="004A5216">
      <w:pPr>
        <w:pStyle w:val="Corpotesto"/>
        <w:tabs>
          <w:tab w:val="left" w:pos="2410"/>
        </w:tabs>
        <w:ind w:left="284" w:right="794"/>
        <w:jc w:val="both"/>
        <w:rPr>
          <w:sz w:val="22"/>
        </w:rPr>
      </w:pPr>
    </w:p>
    <w:p w14:paraId="3F9962F1" w14:textId="77777777" w:rsidR="004C1BFC" w:rsidRPr="003F7DC9" w:rsidRDefault="004C1BFC" w:rsidP="004A5216">
      <w:pPr>
        <w:pStyle w:val="Corpotesto"/>
        <w:tabs>
          <w:tab w:val="left" w:pos="2410"/>
        </w:tabs>
        <w:spacing w:before="9"/>
        <w:ind w:left="284" w:right="794"/>
        <w:jc w:val="both"/>
        <w:rPr>
          <w:sz w:val="19"/>
        </w:rPr>
      </w:pPr>
    </w:p>
    <w:p w14:paraId="7A759056" w14:textId="77777777" w:rsidR="004C1BFC" w:rsidRPr="003F7DC9" w:rsidRDefault="00D9217B" w:rsidP="004A5216">
      <w:pPr>
        <w:pStyle w:val="Paragrafoelenco"/>
        <w:numPr>
          <w:ilvl w:val="0"/>
          <w:numId w:val="57"/>
        </w:numPr>
        <w:tabs>
          <w:tab w:val="left" w:pos="1464"/>
          <w:tab w:val="left" w:pos="2410"/>
        </w:tabs>
        <w:ind w:left="284" w:right="794" w:firstLine="0"/>
        <w:jc w:val="both"/>
        <w:rPr>
          <w:sz w:val="20"/>
        </w:rPr>
      </w:pPr>
      <w:r w:rsidRPr="003F7DC9">
        <w:rPr>
          <w:color w:val="0B0B0B"/>
          <w:sz w:val="20"/>
        </w:rPr>
        <w:t>PULIZIA E SANIFICAZIONE NEL</w:t>
      </w:r>
      <w:r w:rsidRPr="003F7DC9">
        <w:rPr>
          <w:color w:val="0B0B0B"/>
          <w:spacing w:val="-11"/>
          <w:sz w:val="20"/>
        </w:rPr>
        <w:t xml:space="preserve"> </w:t>
      </w:r>
      <w:r w:rsidRPr="003F7DC9">
        <w:rPr>
          <w:color w:val="0B0B0B"/>
          <w:sz w:val="20"/>
        </w:rPr>
        <w:t>CANTIERE</w:t>
      </w:r>
    </w:p>
    <w:p w14:paraId="0B2F3CD0" w14:textId="77777777" w:rsidR="004C1BFC" w:rsidRPr="003F7DC9" w:rsidRDefault="004C1BFC" w:rsidP="004A5216">
      <w:pPr>
        <w:pStyle w:val="Corpotesto"/>
        <w:tabs>
          <w:tab w:val="left" w:pos="2410"/>
        </w:tabs>
        <w:spacing w:before="4"/>
        <w:ind w:left="284" w:right="794"/>
        <w:jc w:val="both"/>
      </w:pPr>
    </w:p>
    <w:p w14:paraId="2E3CBDEC" w14:textId="77777777" w:rsidR="004A5216" w:rsidRPr="003F7DC9" w:rsidRDefault="00D9217B" w:rsidP="004A5216">
      <w:pPr>
        <w:pStyle w:val="Corpotesto"/>
        <w:tabs>
          <w:tab w:val="left" w:pos="2410"/>
        </w:tabs>
        <w:spacing w:before="95" w:line="244" w:lineRule="auto"/>
        <w:ind w:left="284" w:right="794"/>
        <w:jc w:val="both"/>
      </w:pPr>
      <w:r w:rsidRPr="003F7DC9">
        <w:rPr>
          <w:color w:val="0B0B0B"/>
        </w:rPr>
        <w:t>Il datore di lavoro assicura la pulizia giornaliera e la sanificazione periodica degli spogliatoi e delle</w:t>
      </w:r>
      <w:r w:rsidRPr="003F7DC9">
        <w:rPr>
          <w:color w:val="0B0B0B"/>
          <w:spacing w:val="12"/>
        </w:rPr>
        <w:t xml:space="preserve"> </w:t>
      </w:r>
      <w:r w:rsidRPr="003F7DC9">
        <w:rPr>
          <w:color w:val="0B0B0B"/>
        </w:rPr>
        <w:t>aree</w:t>
      </w:r>
      <w:r w:rsidRPr="003F7DC9">
        <w:rPr>
          <w:color w:val="0B0B0B"/>
          <w:spacing w:val="12"/>
        </w:rPr>
        <w:t xml:space="preserve"> </w:t>
      </w:r>
      <w:r w:rsidRPr="003F7DC9">
        <w:rPr>
          <w:color w:val="0B0B0B"/>
        </w:rPr>
        <w:t>comuni</w:t>
      </w:r>
      <w:r w:rsidRPr="003F7DC9">
        <w:rPr>
          <w:color w:val="0B0B0B"/>
          <w:spacing w:val="13"/>
        </w:rPr>
        <w:t xml:space="preserve"> </w:t>
      </w:r>
      <w:r w:rsidRPr="003F7DC9">
        <w:rPr>
          <w:color w:val="0B0B0B"/>
        </w:rPr>
        <w:t>limitando</w:t>
      </w:r>
      <w:r w:rsidRPr="003F7DC9">
        <w:rPr>
          <w:color w:val="0B0B0B"/>
          <w:spacing w:val="10"/>
        </w:rPr>
        <w:t xml:space="preserve"> </w:t>
      </w:r>
      <w:r w:rsidRPr="003F7DC9">
        <w:rPr>
          <w:color w:val="0B0B0B"/>
        </w:rPr>
        <w:t>l’accesso</w:t>
      </w:r>
      <w:r w:rsidRPr="003F7DC9">
        <w:rPr>
          <w:color w:val="0B0B0B"/>
          <w:spacing w:val="12"/>
        </w:rPr>
        <w:t xml:space="preserve"> </w:t>
      </w:r>
      <w:r w:rsidRPr="003F7DC9">
        <w:rPr>
          <w:color w:val="0B0B0B"/>
        </w:rPr>
        <w:t>contemporaneo</w:t>
      </w:r>
      <w:r w:rsidRPr="003F7DC9">
        <w:rPr>
          <w:color w:val="0B0B0B"/>
          <w:spacing w:val="12"/>
        </w:rPr>
        <w:t xml:space="preserve"> </w:t>
      </w:r>
      <w:r w:rsidRPr="003F7DC9">
        <w:rPr>
          <w:color w:val="0B0B0B"/>
        </w:rPr>
        <w:t>a</w:t>
      </w:r>
      <w:r w:rsidRPr="003F7DC9">
        <w:rPr>
          <w:color w:val="0B0B0B"/>
          <w:spacing w:val="13"/>
        </w:rPr>
        <w:t xml:space="preserve"> </w:t>
      </w:r>
      <w:r w:rsidRPr="003F7DC9">
        <w:rPr>
          <w:color w:val="0B0B0B"/>
        </w:rPr>
        <w:t>tali</w:t>
      </w:r>
      <w:r w:rsidRPr="003F7DC9">
        <w:rPr>
          <w:color w:val="0B0B0B"/>
          <w:spacing w:val="11"/>
        </w:rPr>
        <w:t xml:space="preserve"> </w:t>
      </w:r>
      <w:r w:rsidRPr="003F7DC9">
        <w:rPr>
          <w:color w:val="0B0B0B"/>
        </w:rPr>
        <w:t>luoghi;</w:t>
      </w:r>
      <w:r w:rsidRPr="003F7DC9">
        <w:rPr>
          <w:color w:val="0B0B0B"/>
          <w:spacing w:val="11"/>
        </w:rPr>
        <w:t xml:space="preserve"> </w:t>
      </w:r>
      <w:r w:rsidRPr="003F7DC9">
        <w:rPr>
          <w:color w:val="0B0B0B"/>
        </w:rPr>
        <w:t>ai</w:t>
      </w:r>
      <w:r w:rsidRPr="003F7DC9">
        <w:rPr>
          <w:color w:val="0B0B0B"/>
          <w:spacing w:val="11"/>
        </w:rPr>
        <w:t xml:space="preserve"> </w:t>
      </w:r>
      <w:r w:rsidRPr="003F7DC9">
        <w:rPr>
          <w:color w:val="0B0B0B"/>
        </w:rPr>
        <w:t>fini</w:t>
      </w:r>
      <w:r w:rsidRPr="003F7DC9">
        <w:rPr>
          <w:color w:val="0B0B0B"/>
          <w:spacing w:val="10"/>
        </w:rPr>
        <w:t xml:space="preserve"> </w:t>
      </w:r>
      <w:r w:rsidRPr="003F7DC9">
        <w:rPr>
          <w:color w:val="0B0B0B"/>
        </w:rPr>
        <w:t>della</w:t>
      </w:r>
      <w:r w:rsidRPr="003F7DC9">
        <w:rPr>
          <w:color w:val="0B0B0B"/>
          <w:spacing w:val="-7"/>
        </w:rPr>
        <w:t xml:space="preserve"> </w:t>
      </w:r>
      <w:r w:rsidRPr="003F7DC9">
        <w:rPr>
          <w:color w:val="0B0B0B"/>
        </w:rPr>
        <w:t>sanificazione</w:t>
      </w:r>
      <w:r w:rsidR="004A5216" w:rsidRPr="003F7DC9">
        <w:rPr>
          <w:color w:val="0B0B0B"/>
        </w:rPr>
        <w:t xml:space="preserve"> e della igienizzazione vanno inclusi anche i mezzi d’opera con le relative cabine di guida o di pilotaggio. Lo stesso dicasi per le auto di servizio e le auto a noleggio e per i mezzi di lavoro quali gru e mezzi operanti in</w:t>
      </w:r>
      <w:r w:rsidR="004A5216" w:rsidRPr="003F7DC9">
        <w:rPr>
          <w:color w:val="0B0B0B"/>
          <w:spacing w:val="-9"/>
        </w:rPr>
        <w:t xml:space="preserve"> </w:t>
      </w:r>
      <w:r w:rsidR="004A5216" w:rsidRPr="003F7DC9">
        <w:rPr>
          <w:color w:val="0B0B0B"/>
        </w:rPr>
        <w:t>cantiere;</w:t>
      </w:r>
    </w:p>
    <w:p w14:paraId="6B4ECFB6" w14:textId="77777777" w:rsidR="004A5216" w:rsidRPr="003F7DC9" w:rsidRDefault="004A5216" w:rsidP="004A5216">
      <w:pPr>
        <w:pStyle w:val="Corpotesto"/>
        <w:tabs>
          <w:tab w:val="left" w:pos="2410"/>
        </w:tabs>
        <w:spacing w:before="7"/>
        <w:ind w:left="284" w:right="794"/>
        <w:jc w:val="both"/>
      </w:pPr>
    </w:p>
    <w:p w14:paraId="4983762C" w14:textId="621FEFB1" w:rsidR="004A5216" w:rsidRPr="003F7DC9" w:rsidRDefault="004A5216" w:rsidP="004A5216">
      <w:pPr>
        <w:pStyle w:val="Paragrafoelenco"/>
        <w:numPr>
          <w:ilvl w:val="1"/>
          <w:numId w:val="57"/>
        </w:numPr>
        <w:tabs>
          <w:tab w:val="left" w:pos="1941"/>
          <w:tab w:val="left" w:pos="1942"/>
          <w:tab w:val="left" w:pos="2410"/>
        </w:tabs>
        <w:spacing w:before="1" w:line="244" w:lineRule="auto"/>
        <w:ind w:left="284" w:right="794" w:firstLine="0"/>
        <w:rPr>
          <w:sz w:val="20"/>
        </w:rPr>
      </w:pPr>
      <w:r w:rsidRPr="003F7DC9">
        <w:rPr>
          <w:color w:val="0B0B0B"/>
          <w:sz w:val="20"/>
        </w:rPr>
        <w:t>Il datore di lavoro verifica la corretta pulizia degli strumenti individuali di lavoro impedendone l’uso promiscuo, fornendo anche specifico detergente e rendendolo disponibile in cantiere sia prima che durante che al termine della prestazione di lavoro;</w:t>
      </w:r>
    </w:p>
    <w:p w14:paraId="535955F7" w14:textId="77777777" w:rsidR="004A5216" w:rsidRPr="003F7DC9" w:rsidRDefault="004A5216" w:rsidP="004A5216">
      <w:pPr>
        <w:pStyle w:val="Corpotesto"/>
        <w:tabs>
          <w:tab w:val="left" w:pos="2410"/>
        </w:tabs>
        <w:spacing w:before="5"/>
        <w:ind w:left="284" w:right="794"/>
        <w:jc w:val="both"/>
      </w:pPr>
    </w:p>
    <w:p w14:paraId="2543D8B9" w14:textId="7E3B5621" w:rsidR="004A5216" w:rsidRPr="003F7DC9" w:rsidRDefault="004A5216" w:rsidP="004A5216">
      <w:pPr>
        <w:pStyle w:val="Paragrafoelenco"/>
        <w:numPr>
          <w:ilvl w:val="1"/>
          <w:numId w:val="57"/>
        </w:numPr>
        <w:tabs>
          <w:tab w:val="left" w:pos="1941"/>
          <w:tab w:val="left" w:pos="1942"/>
          <w:tab w:val="left" w:pos="2410"/>
        </w:tabs>
        <w:spacing w:line="244" w:lineRule="auto"/>
        <w:ind w:left="284" w:right="794" w:firstLine="0"/>
        <w:rPr>
          <w:sz w:val="20"/>
        </w:rPr>
      </w:pPr>
      <w:r w:rsidRPr="003F7DC9">
        <w:rPr>
          <w:color w:val="0B0B0B"/>
          <w:sz w:val="20"/>
        </w:rPr>
        <w:t>Il datore di lavoro deve verificare l'avvenuta sanificazione di tutti gli alloggiamenti e di tutti i locali, compresi quelli all’esterno del cantiere ma utilizzati per tale finalità, nonché dei mezzi d’opera dopo ciascun utilizzo, presenti nel cantiere e nelle strutture esterne private utilizzate sempre per le finalità del</w:t>
      </w:r>
      <w:r w:rsidRPr="003F7DC9">
        <w:rPr>
          <w:color w:val="0B0B0B"/>
          <w:spacing w:val="-24"/>
          <w:sz w:val="20"/>
        </w:rPr>
        <w:t xml:space="preserve"> </w:t>
      </w:r>
      <w:r w:rsidRPr="003F7DC9">
        <w:rPr>
          <w:color w:val="0B0B0B"/>
          <w:sz w:val="20"/>
        </w:rPr>
        <w:t>cantiere;</w:t>
      </w:r>
    </w:p>
    <w:p w14:paraId="36DDEB94" w14:textId="77777777" w:rsidR="004C1BFC" w:rsidRPr="003F7DC9" w:rsidRDefault="004C1BFC" w:rsidP="00822B31">
      <w:pPr>
        <w:pStyle w:val="Paragrafoelenco"/>
        <w:numPr>
          <w:ilvl w:val="1"/>
          <w:numId w:val="57"/>
        </w:numPr>
        <w:tabs>
          <w:tab w:val="left" w:pos="1955"/>
          <w:tab w:val="left" w:pos="1956"/>
          <w:tab w:val="left" w:pos="2410"/>
        </w:tabs>
        <w:spacing w:line="242" w:lineRule="auto"/>
        <w:ind w:left="284" w:right="794" w:firstLine="0"/>
        <w:rPr>
          <w:sz w:val="20"/>
        </w:rPr>
      </w:pPr>
    </w:p>
    <w:p w14:paraId="7AA35358" w14:textId="77777777" w:rsidR="004A5216" w:rsidRPr="003F7DC9" w:rsidRDefault="004A5216" w:rsidP="004A5216">
      <w:pPr>
        <w:pStyle w:val="Paragrafoelenco"/>
        <w:tabs>
          <w:tab w:val="left" w:pos="1955"/>
          <w:tab w:val="left" w:pos="1956"/>
          <w:tab w:val="left" w:pos="2410"/>
        </w:tabs>
        <w:spacing w:line="242" w:lineRule="auto"/>
        <w:ind w:left="284" w:right="794" w:firstLine="0"/>
        <w:jc w:val="right"/>
        <w:rPr>
          <w:sz w:val="20"/>
        </w:rPr>
      </w:pPr>
    </w:p>
    <w:p w14:paraId="66C15B37" w14:textId="77777777" w:rsidR="004A5216" w:rsidRPr="003F7DC9" w:rsidRDefault="004A5216" w:rsidP="004A5216">
      <w:pPr>
        <w:tabs>
          <w:tab w:val="left" w:pos="1955"/>
          <w:tab w:val="left" w:pos="1956"/>
          <w:tab w:val="left" w:pos="2410"/>
        </w:tabs>
        <w:spacing w:line="242" w:lineRule="auto"/>
        <w:ind w:right="794"/>
        <w:rPr>
          <w:sz w:val="20"/>
        </w:rPr>
      </w:pPr>
    </w:p>
    <w:p w14:paraId="22D53DC0" w14:textId="77777777" w:rsidR="004A5216" w:rsidRPr="003F7DC9" w:rsidRDefault="004A5216" w:rsidP="004A5216">
      <w:pPr>
        <w:tabs>
          <w:tab w:val="left" w:pos="1955"/>
          <w:tab w:val="left" w:pos="1956"/>
          <w:tab w:val="left" w:pos="2410"/>
        </w:tabs>
        <w:spacing w:line="242" w:lineRule="auto"/>
        <w:ind w:right="794"/>
        <w:rPr>
          <w:sz w:val="20"/>
        </w:rPr>
      </w:pPr>
    </w:p>
    <w:p w14:paraId="69AEB063" w14:textId="77777777" w:rsidR="004C1BFC" w:rsidRPr="003F7DC9" w:rsidRDefault="0070282C" w:rsidP="004A5216">
      <w:pPr>
        <w:pStyle w:val="Corpotesto"/>
        <w:tabs>
          <w:tab w:val="left" w:pos="2410"/>
        </w:tabs>
        <w:spacing w:before="3"/>
        <w:ind w:left="284" w:right="794"/>
        <w:jc w:val="both"/>
        <w:rPr>
          <w:sz w:val="11"/>
        </w:rPr>
      </w:pPr>
      <w:r w:rsidRPr="003F7DC9">
        <w:rPr>
          <w:noProof/>
          <w:lang w:bidi="ar-SA"/>
        </w:rPr>
        <mc:AlternateContent>
          <mc:Choice Requires="wps">
            <w:drawing>
              <wp:anchor distT="0" distB="0" distL="0" distR="0" simplePos="0" relativeHeight="251730944" behindDoc="1" locked="0" layoutInCell="1" allowOverlap="1" wp14:anchorId="2C841EDE" wp14:editId="63A10084">
                <wp:simplePos x="0" y="0"/>
                <wp:positionH relativeFrom="page">
                  <wp:posOffset>1091565</wp:posOffset>
                </wp:positionH>
                <wp:positionV relativeFrom="paragraph">
                  <wp:posOffset>111125</wp:posOffset>
                </wp:positionV>
                <wp:extent cx="1551940" cy="0"/>
                <wp:effectExtent l="0" t="0" r="0" b="0"/>
                <wp:wrapTopAndBottom/>
                <wp:docPr id="129" name="Line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1940" cy="0"/>
                        </a:xfrm>
                        <a:prstGeom prst="line">
                          <a:avLst/>
                        </a:prstGeom>
                        <a:noFill/>
                        <a:ln w="6464">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0FBD00" id="Line 108" o:spid="_x0000_s1026" style="position:absolute;z-index:-2515855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5.95pt,8.75pt" to="208.1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" strokecolor="#0b0b0b" strokeweight=".17956mm">
                <w10:wrap type="topAndBottom" anchorx="page"/>
              </v:line>
            </w:pict>
          </mc:Fallback>
        </mc:AlternateContent>
      </w:r>
    </w:p>
    <w:p w14:paraId="6DB1A44C" w14:textId="77777777" w:rsidR="004C1BFC" w:rsidRPr="003F7DC9" w:rsidRDefault="00D9217B" w:rsidP="004A5216">
      <w:pPr>
        <w:tabs>
          <w:tab w:val="left" w:pos="2410"/>
        </w:tabs>
        <w:spacing w:before="68" w:line="242" w:lineRule="auto"/>
        <w:ind w:left="284" w:right="794"/>
        <w:jc w:val="both"/>
        <w:rPr>
          <w:sz w:val="16"/>
        </w:rPr>
      </w:pPr>
      <w:r w:rsidRPr="003F7DC9">
        <w:rPr>
          <w:color w:val="0B0B0B"/>
          <w:w w:val="105"/>
          <w:sz w:val="16"/>
        </w:rPr>
        <w:t>positivo al COVID−19); 4) in caso di isolamento momentaneo dovuto al superamento della soglia di temperatura, assicurare modalità tali da garantire la riservatezza e la dignità del lavoratore. Tali garanzie devono essere assicurate anche nel caso in cui il lavoratore comunichi all’ufficio responsabile del personale di aver avuto, al di fuori del contesto aziendale, contatti con soggetti risultati positivi al COVID−19 e nel caso di allontanamento del lavoratore che durante Fattività lavorativa sviluppi febbre e sintomi di infezione respiratoria e dei suoi colleghi.</w:t>
      </w:r>
    </w:p>
    <w:p w14:paraId="52F8EBBF" w14:textId="77777777" w:rsidR="004C1BFC" w:rsidRPr="003F7DC9" w:rsidRDefault="004C1BFC" w:rsidP="004A5216">
      <w:pPr>
        <w:tabs>
          <w:tab w:val="left" w:pos="2410"/>
        </w:tabs>
        <w:spacing w:line="242" w:lineRule="auto"/>
        <w:ind w:left="284" w:right="794"/>
        <w:jc w:val="both"/>
        <w:rPr>
          <w:sz w:val="16"/>
        </w:rPr>
        <w:sectPr w:rsidR="004C1BFC" w:rsidRPr="003F7DC9">
          <w:pgSz w:w="11900" w:h="16840"/>
          <w:pgMar w:top="1600" w:right="440" w:bottom="280" w:left="460" w:header="720" w:footer="720" w:gutter="0"/>
          <w:cols w:space="720"/>
        </w:sectPr>
      </w:pPr>
    </w:p>
    <w:p w14:paraId="3278ED35" w14:textId="45642EFE" w:rsidR="004C1BFC" w:rsidRPr="003F7DC9" w:rsidRDefault="00D9217B" w:rsidP="004A5216">
      <w:pPr>
        <w:pStyle w:val="Paragrafoelenco"/>
        <w:numPr>
          <w:ilvl w:val="1"/>
          <w:numId w:val="57"/>
        </w:numPr>
        <w:tabs>
          <w:tab w:val="left" w:pos="1941"/>
          <w:tab w:val="left" w:pos="1942"/>
          <w:tab w:val="left" w:pos="2410"/>
        </w:tabs>
        <w:spacing w:before="1" w:line="244" w:lineRule="auto"/>
        <w:ind w:left="284" w:right="794" w:firstLine="0"/>
        <w:rPr>
          <w:sz w:val="20"/>
        </w:rPr>
      </w:pPr>
      <w:r w:rsidRPr="003F7DC9">
        <w:rPr>
          <w:color w:val="0B0B0B"/>
          <w:sz w:val="20"/>
        </w:rPr>
        <w:lastRenderedPageBreak/>
        <w:t>nel caso di presenza di una persona con COVID-19 all’interno del cantiere si procede alla pulizia e sanificazione dei locali, alloggiamenti e mezzi secondo le disposizioni della circolare</w:t>
      </w:r>
      <w:r w:rsidRPr="003F7DC9">
        <w:rPr>
          <w:color w:val="0B0B0B"/>
          <w:spacing w:val="-14"/>
          <w:sz w:val="20"/>
        </w:rPr>
        <w:t xml:space="preserve"> </w:t>
      </w:r>
      <w:r w:rsidRPr="003F7DC9">
        <w:rPr>
          <w:color w:val="0B0B0B"/>
          <w:sz w:val="20"/>
        </w:rPr>
        <w:t>n.</w:t>
      </w:r>
      <w:r w:rsidRPr="003F7DC9">
        <w:rPr>
          <w:color w:val="0B0B0B"/>
          <w:spacing w:val="-13"/>
          <w:sz w:val="20"/>
        </w:rPr>
        <w:t xml:space="preserve"> </w:t>
      </w:r>
      <w:r w:rsidRPr="003F7DC9">
        <w:rPr>
          <w:color w:val="0B0B0B"/>
          <w:sz w:val="20"/>
        </w:rPr>
        <w:t>5443</w:t>
      </w:r>
      <w:r w:rsidRPr="003F7DC9">
        <w:rPr>
          <w:color w:val="0B0B0B"/>
          <w:spacing w:val="-13"/>
          <w:sz w:val="20"/>
        </w:rPr>
        <w:t xml:space="preserve"> </w:t>
      </w:r>
      <w:r w:rsidRPr="003F7DC9">
        <w:rPr>
          <w:color w:val="0B0B0B"/>
          <w:sz w:val="20"/>
        </w:rPr>
        <w:t>del</w:t>
      </w:r>
      <w:r w:rsidRPr="003F7DC9">
        <w:rPr>
          <w:color w:val="0B0B0B"/>
          <w:spacing w:val="-11"/>
          <w:sz w:val="20"/>
        </w:rPr>
        <w:t xml:space="preserve"> </w:t>
      </w:r>
      <w:r w:rsidRPr="003F7DC9">
        <w:rPr>
          <w:color w:val="0B0B0B"/>
          <w:sz w:val="20"/>
        </w:rPr>
        <w:t>22</w:t>
      </w:r>
      <w:r w:rsidRPr="003F7DC9">
        <w:rPr>
          <w:color w:val="0B0B0B"/>
          <w:spacing w:val="-14"/>
          <w:sz w:val="20"/>
        </w:rPr>
        <w:t xml:space="preserve"> </w:t>
      </w:r>
      <w:r w:rsidRPr="003F7DC9">
        <w:rPr>
          <w:color w:val="0B0B0B"/>
          <w:sz w:val="20"/>
        </w:rPr>
        <w:t>febbraio</w:t>
      </w:r>
      <w:r w:rsidRPr="003F7DC9">
        <w:rPr>
          <w:color w:val="0B0B0B"/>
          <w:spacing w:val="-13"/>
          <w:sz w:val="20"/>
        </w:rPr>
        <w:t xml:space="preserve"> </w:t>
      </w:r>
      <w:r w:rsidRPr="003F7DC9">
        <w:rPr>
          <w:color w:val="0B0B0B"/>
          <w:sz w:val="20"/>
        </w:rPr>
        <w:t>2020</w:t>
      </w:r>
      <w:r w:rsidRPr="003F7DC9">
        <w:rPr>
          <w:color w:val="0B0B0B"/>
          <w:spacing w:val="-13"/>
          <w:sz w:val="20"/>
        </w:rPr>
        <w:t xml:space="preserve"> </w:t>
      </w:r>
      <w:r w:rsidRPr="003F7DC9">
        <w:rPr>
          <w:color w:val="0B0B0B"/>
          <w:sz w:val="20"/>
        </w:rPr>
        <w:t>del</w:t>
      </w:r>
      <w:r w:rsidRPr="003F7DC9">
        <w:rPr>
          <w:color w:val="0B0B0B"/>
          <w:spacing w:val="-13"/>
          <w:sz w:val="20"/>
        </w:rPr>
        <w:t xml:space="preserve"> </w:t>
      </w:r>
      <w:r w:rsidRPr="003F7DC9">
        <w:rPr>
          <w:color w:val="0B0B0B"/>
          <w:sz w:val="20"/>
        </w:rPr>
        <w:t>Ministero</w:t>
      </w:r>
      <w:r w:rsidRPr="003F7DC9">
        <w:rPr>
          <w:color w:val="0B0B0B"/>
          <w:spacing w:val="-9"/>
          <w:sz w:val="20"/>
        </w:rPr>
        <w:t xml:space="preserve"> </w:t>
      </w:r>
      <w:r w:rsidRPr="003F7DC9">
        <w:rPr>
          <w:color w:val="0B0B0B"/>
          <w:sz w:val="20"/>
        </w:rPr>
        <w:t>della</w:t>
      </w:r>
      <w:r w:rsidRPr="003F7DC9">
        <w:rPr>
          <w:color w:val="0B0B0B"/>
          <w:spacing w:val="-13"/>
          <w:sz w:val="20"/>
        </w:rPr>
        <w:t xml:space="preserve"> </w:t>
      </w:r>
      <w:r w:rsidRPr="003F7DC9">
        <w:rPr>
          <w:color w:val="0B0B0B"/>
          <w:sz w:val="20"/>
        </w:rPr>
        <w:t>Salute</w:t>
      </w:r>
      <w:r w:rsidRPr="003F7DC9">
        <w:rPr>
          <w:color w:val="0B0B0B"/>
          <w:spacing w:val="-13"/>
          <w:sz w:val="20"/>
        </w:rPr>
        <w:t xml:space="preserve"> </w:t>
      </w:r>
      <w:r w:rsidRPr="003F7DC9">
        <w:rPr>
          <w:color w:val="0B0B0B"/>
          <w:sz w:val="20"/>
        </w:rPr>
        <w:t>nonché,</w:t>
      </w:r>
      <w:r w:rsidRPr="003F7DC9">
        <w:rPr>
          <w:color w:val="0B0B0B"/>
          <w:spacing w:val="-11"/>
          <w:sz w:val="20"/>
        </w:rPr>
        <w:t xml:space="preserve"> </w:t>
      </w:r>
      <w:r w:rsidRPr="003F7DC9">
        <w:rPr>
          <w:color w:val="0B0B0B"/>
          <w:sz w:val="20"/>
        </w:rPr>
        <w:t>laddove</w:t>
      </w:r>
      <w:r w:rsidRPr="003F7DC9">
        <w:rPr>
          <w:color w:val="0B0B0B"/>
          <w:spacing w:val="-13"/>
          <w:sz w:val="20"/>
        </w:rPr>
        <w:t xml:space="preserve"> </w:t>
      </w:r>
      <w:r w:rsidRPr="003F7DC9">
        <w:rPr>
          <w:color w:val="0B0B0B"/>
          <w:sz w:val="20"/>
        </w:rPr>
        <w:t>necessario,</w:t>
      </w:r>
      <w:r w:rsidRPr="003F7DC9">
        <w:rPr>
          <w:color w:val="0B0B0B"/>
          <w:spacing w:val="1"/>
          <w:sz w:val="20"/>
        </w:rPr>
        <w:t xml:space="preserve"> </w:t>
      </w:r>
      <w:r w:rsidRPr="003F7DC9">
        <w:rPr>
          <w:color w:val="0B0B0B"/>
          <w:sz w:val="20"/>
        </w:rPr>
        <w:t>alla loro</w:t>
      </w:r>
      <w:r w:rsidRPr="003F7DC9">
        <w:rPr>
          <w:color w:val="0B0B0B"/>
          <w:spacing w:val="-5"/>
          <w:sz w:val="20"/>
        </w:rPr>
        <w:t xml:space="preserve"> </w:t>
      </w:r>
      <w:r w:rsidRPr="003F7DC9">
        <w:rPr>
          <w:color w:val="0B0B0B"/>
          <w:sz w:val="20"/>
        </w:rPr>
        <w:t>ventilazione</w:t>
      </w:r>
    </w:p>
    <w:p w14:paraId="6430D687" w14:textId="77777777" w:rsidR="004C1BFC" w:rsidRPr="003F7DC9" w:rsidRDefault="004C1BFC" w:rsidP="004A5216">
      <w:pPr>
        <w:pStyle w:val="Corpotesto"/>
        <w:tabs>
          <w:tab w:val="left" w:pos="2410"/>
        </w:tabs>
        <w:spacing w:before="6"/>
        <w:ind w:left="284" w:right="794"/>
        <w:jc w:val="both"/>
      </w:pPr>
    </w:p>
    <w:p w14:paraId="40A2F5CD" w14:textId="2F6B9B9E" w:rsidR="004C1BFC" w:rsidRPr="003F7DC9" w:rsidRDefault="00D9217B" w:rsidP="004A5216">
      <w:pPr>
        <w:pStyle w:val="Paragrafoelenco"/>
        <w:numPr>
          <w:ilvl w:val="1"/>
          <w:numId w:val="57"/>
        </w:numPr>
        <w:tabs>
          <w:tab w:val="left" w:pos="1941"/>
          <w:tab w:val="left" w:pos="1942"/>
          <w:tab w:val="left" w:pos="2410"/>
        </w:tabs>
        <w:spacing w:line="244" w:lineRule="auto"/>
        <w:ind w:left="284" w:right="794" w:firstLine="0"/>
        <w:rPr>
          <w:sz w:val="20"/>
        </w:rPr>
      </w:pPr>
      <w:r w:rsidRPr="003F7DC9">
        <w:rPr>
          <w:color w:val="0B0B0B"/>
          <w:sz w:val="20"/>
        </w:rPr>
        <w:t>La periodicità della sanificazione verrà stabilita dal datore di lavoro in relazione alle caratteristiche ed agli utilizzi dei locali e mezzi di trasporto, previa consultazione del medico competente aziendale e del Responsabile di servizio di prevenzione e protezione, dei Rappresentanti dei lavoratori per la sicurezza (RLS o RSLT territorialmente</w:t>
      </w:r>
      <w:r w:rsidRPr="003F7DC9">
        <w:rPr>
          <w:color w:val="0B0B0B"/>
          <w:spacing w:val="19"/>
          <w:sz w:val="20"/>
        </w:rPr>
        <w:t xml:space="preserve"> </w:t>
      </w:r>
      <w:r w:rsidRPr="003F7DC9">
        <w:rPr>
          <w:color w:val="0B0B0B"/>
          <w:sz w:val="20"/>
        </w:rPr>
        <w:t>competente);</w:t>
      </w:r>
    </w:p>
    <w:p w14:paraId="46BC7D82" w14:textId="4E3DD1F7" w:rsidR="004C1BFC" w:rsidRPr="003F7DC9" w:rsidRDefault="00D9217B" w:rsidP="004A5216">
      <w:pPr>
        <w:pStyle w:val="Paragrafoelenco"/>
        <w:numPr>
          <w:ilvl w:val="1"/>
          <w:numId w:val="57"/>
        </w:numPr>
        <w:tabs>
          <w:tab w:val="left" w:pos="1941"/>
          <w:tab w:val="left" w:pos="1942"/>
          <w:tab w:val="left" w:pos="2410"/>
        </w:tabs>
        <w:spacing w:line="244" w:lineRule="auto"/>
        <w:ind w:left="284" w:right="794" w:firstLine="0"/>
        <w:rPr>
          <w:sz w:val="20"/>
        </w:rPr>
      </w:pPr>
      <w:r w:rsidRPr="003F7DC9">
        <w:rPr>
          <w:color w:val="0B0B0B"/>
          <w:sz w:val="20"/>
        </w:rPr>
        <w:t>Nelle aziende che effettuano le operazioni di pulizia e sanificazione vanno definiti i protocolli di intervento specifici in comune accordo con i Rappresentanti dei lavoratori per la sicurezza (RLS o RSLT territorialmente</w:t>
      </w:r>
      <w:r w:rsidRPr="003F7DC9">
        <w:rPr>
          <w:color w:val="0B0B0B"/>
          <w:spacing w:val="-19"/>
          <w:sz w:val="20"/>
        </w:rPr>
        <w:t xml:space="preserve"> </w:t>
      </w:r>
      <w:r w:rsidRPr="003F7DC9">
        <w:rPr>
          <w:color w:val="0B0B0B"/>
          <w:sz w:val="20"/>
        </w:rPr>
        <w:t>competente);</w:t>
      </w:r>
    </w:p>
    <w:p w14:paraId="4827BB5E" w14:textId="34ACDB34" w:rsidR="004C1BFC" w:rsidRPr="003F7DC9" w:rsidRDefault="00D9217B" w:rsidP="004A5216">
      <w:pPr>
        <w:pStyle w:val="Paragrafoelenco"/>
        <w:numPr>
          <w:ilvl w:val="1"/>
          <w:numId w:val="57"/>
        </w:numPr>
        <w:tabs>
          <w:tab w:val="left" w:pos="1941"/>
          <w:tab w:val="left" w:pos="1942"/>
          <w:tab w:val="left" w:pos="2410"/>
        </w:tabs>
        <w:spacing w:before="2" w:line="242" w:lineRule="auto"/>
        <w:ind w:left="284" w:right="794" w:firstLine="0"/>
        <w:rPr>
          <w:sz w:val="20"/>
        </w:rPr>
      </w:pPr>
      <w:r w:rsidRPr="003F7DC9">
        <w:rPr>
          <w:color w:val="0B0B0B"/>
          <w:sz w:val="20"/>
        </w:rPr>
        <w:t>Gli operatori che eseguono i lavori di pulizia e sanificazione debbono inderogabilmente essere dotati di tutti gli indumenti e i dispositivi di protezione</w:t>
      </w:r>
      <w:r w:rsidRPr="003F7DC9">
        <w:rPr>
          <w:color w:val="0B0B0B"/>
          <w:spacing w:val="-13"/>
          <w:sz w:val="20"/>
        </w:rPr>
        <w:t xml:space="preserve"> </w:t>
      </w:r>
      <w:r w:rsidRPr="003F7DC9">
        <w:rPr>
          <w:color w:val="0B0B0B"/>
          <w:sz w:val="20"/>
        </w:rPr>
        <w:t>individuale;</w:t>
      </w:r>
    </w:p>
    <w:p w14:paraId="374BE881" w14:textId="610B373B" w:rsidR="004C1BFC" w:rsidRPr="003F7DC9" w:rsidRDefault="00D9217B" w:rsidP="004A5216">
      <w:pPr>
        <w:pStyle w:val="Paragrafoelenco"/>
        <w:numPr>
          <w:ilvl w:val="1"/>
          <w:numId w:val="57"/>
        </w:numPr>
        <w:tabs>
          <w:tab w:val="left" w:pos="1941"/>
          <w:tab w:val="left" w:pos="1942"/>
          <w:tab w:val="left" w:pos="2410"/>
        </w:tabs>
        <w:spacing w:line="244" w:lineRule="auto"/>
        <w:ind w:left="284" w:right="794" w:firstLine="0"/>
        <w:rPr>
          <w:sz w:val="20"/>
        </w:rPr>
      </w:pPr>
      <w:r w:rsidRPr="003F7DC9">
        <w:rPr>
          <w:color w:val="0B0B0B"/>
          <w:sz w:val="20"/>
        </w:rPr>
        <w:t>Le azioni di sanificazione devono prevedere attività eseguite utilizzando prodotti aventi le caratteristiche indicate nella circolare n. 5443 del 22 febbraio 2020 del Minister</w:t>
      </w:r>
      <w:r w:rsidR="004A5216" w:rsidRPr="003F7DC9">
        <w:rPr>
          <w:color w:val="0B0B0B"/>
          <w:sz w:val="20"/>
        </w:rPr>
        <w:t>o</w:t>
      </w:r>
      <w:r w:rsidRPr="003F7DC9">
        <w:rPr>
          <w:color w:val="0B0B0B"/>
          <w:sz w:val="20"/>
        </w:rPr>
        <w:t xml:space="preserve"> </w:t>
      </w:r>
      <w:proofErr w:type="gramStart"/>
      <w:r w:rsidRPr="003F7DC9">
        <w:rPr>
          <w:color w:val="0B0B0B"/>
          <w:sz w:val="20"/>
        </w:rPr>
        <w:t>della  Salute</w:t>
      </w:r>
      <w:proofErr w:type="gramEnd"/>
      <w:r w:rsidRPr="003F7DC9">
        <w:rPr>
          <w:color w:val="0B0B0B"/>
          <w:sz w:val="20"/>
        </w:rPr>
        <w:t>;</w:t>
      </w:r>
    </w:p>
    <w:p w14:paraId="76237128" w14:textId="77777777" w:rsidR="004C1BFC" w:rsidRPr="003F7DC9" w:rsidRDefault="004C1BFC" w:rsidP="004A5216">
      <w:pPr>
        <w:pStyle w:val="Corpotesto"/>
        <w:tabs>
          <w:tab w:val="left" w:pos="2410"/>
        </w:tabs>
        <w:ind w:left="284" w:right="794"/>
        <w:jc w:val="both"/>
        <w:rPr>
          <w:sz w:val="22"/>
        </w:rPr>
      </w:pPr>
    </w:p>
    <w:p w14:paraId="48B8F2A2" w14:textId="77777777" w:rsidR="004C1BFC" w:rsidRPr="003F7DC9" w:rsidRDefault="00D9217B" w:rsidP="004A5216">
      <w:pPr>
        <w:pStyle w:val="Paragrafoelenco"/>
        <w:numPr>
          <w:ilvl w:val="0"/>
          <w:numId w:val="57"/>
        </w:numPr>
        <w:tabs>
          <w:tab w:val="left" w:pos="1447"/>
          <w:tab w:val="left" w:pos="2410"/>
        </w:tabs>
        <w:spacing w:before="143"/>
        <w:ind w:left="284" w:right="794" w:firstLine="0"/>
        <w:jc w:val="both"/>
        <w:rPr>
          <w:sz w:val="20"/>
        </w:rPr>
      </w:pPr>
      <w:r w:rsidRPr="003F7DC9">
        <w:rPr>
          <w:color w:val="0B0B0B"/>
          <w:sz w:val="20"/>
        </w:rPr>
        <w:t>PRECAUZIONI IGIENICHE</w:t>
      </w:r>
      <w:r w:rsidRPr="003F7DC9">
        <w:rPr>
          <w:color w:val="0B0B0B"/>
          <w:spacing w:val="-8"/>
          <w:sz w:val="20"/>
        </w:rPr>
        <w:t xml:space="preserve"> </w:t>
      </w:r>
      <w:r w:rsidRPr="003F7DC9">
        <w:rPr>
          <w:color w:val="0B0B0B"/>
          <w:sz w:val="20"/>
        </w:rPr>
        <w:t>PERSONALI</w:t>
      </w:r>
    </w:p>
    <w:p w14:paraId="7A41084A" w14:textId="77777777" w:rsidR="004C1BFC" w:rsidRPr="003F7DC9" w:rsidRDefault="004C1BFC" w:rsidP="004A5216">
      <w:pPr>
        <w:pStyle w:val="Corpotesto"/>
        <w:tabs>
          <w:tab w:val="left" w:pos="2410"/>
        </w:tabs>
        <w:spacing w:before="6"/>
        <w:ind w:left="284" w:right="794"/>
        <w:jc w:val="both"/>
      </w:pPr>
    </w:p>
    <w:p w14:paraId="2BE7FE1D" w14:textId="0652CD78" w:rsidR="004C1BFC" w:rsidRPr="003F7DC9" w:rsidRDefault="00D9217B" w:rsidP="004A5216">
      <w:pPr>
        <w:pStyle w:val="Corpotesto"/>
        <w:tabs>
          <w:tab w:val="left" w:pos="2410"/>
        </w:tabs>
        <w:spacing w:line="244" w:lineRule="auto"/>
        <w:ind w:left="284" w:right="794"/>
        <w:jc w:val="both"/>
      </w:pPr>
      <w:r w:rsidRPr="003F7DC9">
        <w:rPr>
          <w:color w:val="0B0B0B"/>
        </w:rPr>
        <w:t>è obbligatorio che le persone presenti in azienda adottino tutte le precauzioni igieniche, in particolare assicurino il frequente e minuzioso lavaggio delle mani, anche durante l’esecuzione delle lavorazioni;</w:t>
      </w:r>
    </w:p>
    <w:p w14:paraId="7E0C627E" w14:textId="31A131D0" w:rsidR="004C1BFC" w:rsidRPr="003F7DC9" w:rsidRDefault="00D9217B" w:rsidP="004A5216">
      <w:pPr>
        <w:pStyle w:val="Paragrafoelenco"/>
        <w:numPr>
          <w:ilvl w:val="0"/>
          <w:numId w:val="56"/>
        </w:numPr>
        <w:tabs>
          <w:tab w:val="left" w:pos="1941"/>
          <w:tab w:val="left" w:pos="1942"/>
          <w:tab w:val="left" w:pos="2410"/>
        </w:tabs>
        <w:spacing w:before="4"/>
        <w:ind w:left="284" w:right="794" w:firstLine="0"/>
        <w:rPr>
          <w:sz w:val="20"/>
        </w:rPr>
      </w:pPr>
      <w:r w:rsidRPr="003F7DC9">
        <w:rPr>
          <w:color w:val="0B0B0B"/>
          <w:sz w:val="20"/>
        </w:rPr>
        <w:t>il datore di lavoro, a tal fine, mette a disposizione idonei mezzi detergenti per le</w:t>
      </w:r>
      <w:r w:rsidRPr="003F7DC9">
        <w:rPr>
          <w:color w:val="0B0B0B"/>
          <w:spacing w:val="-12"/>
          <w:sz w:val="20"/>
        </w:rPr>
        <w:t xml:space="preserve"> </w:t>
      </w:r>
      <w:r w:rsidRPr="003F7DC9">
        <w:rPr>
          <w:color w:val="0B0B0B"/>
          <w:sz w:val="20"/>
        </w:rPr>
        <w:t>mani;</w:t>
      </w:r>
    </w:p>
    <w:p w14:paraId="3C2B7250" w14:textId="77777777" w:rsidR="004C1BFC" w:rsidRPr="003F7DC9" w:rsidRDefault="004C1BFC" w:rsidP="004A5216">
      <w:pPr>
        <w:pStyle w:val="Corpotesto"/>
        <w:tabs>
          <w:tab w:val="left" w:pos="2410"/>
        </w:tabs>
        <w:ind w:left="284" w:right="794"/>
        <w:jc w:val="both"/>
        <w:rPr>
          <w:sz w:val="22"/>
        </w:rPr>
      </w:pPr>
    </w:p>
    <w:p w14:paraId="69CD2853" w14:textId="77777777" w:rsidR="004C1BFC" w:rsidRPr="003F7DC9" w:rsidRDefault="00D9217B" w:rsidP="004A5216">
      <w:pPr>
        <w:pStyle w:val="Paragrafoelenco"/>
        <w:numPr>
          <w:ilvl w:val="0"/>
          <w:numId w:val="57"/>
        </w:numPr>
        <w:tabs>
          <w:tab w:val="left" w:pos="1448"/>
          <w:tab w:val="left" w:pos="2410"/>
        </w:tabs>
        <w:ind w:left="284" w:right="794" w:firstLine="0"/>
        <w:jc w:val="both"/>
        <w:rPr>
          <w:sz w:val="20"/>
        </w:rPr>
      </w:pPr>
      <w:r w:rsidRPr="003F7DC9">
        <w:rPr>
          <w:color w:val="0B0B0B"/>
          <w:sz w:val="20"/>
        </w:rPr>
        <w:t>DISPOSITIVI DI PROTEZIONE</w:t>
      </w:r>
      <w:r w:rsidRPr="003F7DC9">
        <w:rPr>
          <w:color w:val="0B0B0B"/>
          <w:spacing w:val="-8"/>
          <w:sz w:val="20"/>
        </w:rPr>
        <w:t xml:space="preserve"> </w:t>
      </w:r>
      <w:r w:rsidRPr="003F7DC9">
        <w:rPr>
          <w:color w:val="0B0B0B"/>
          <w:sz w:val="20"/>
        </w:rPr>
        <w:t>INDIVIDUALE</w:t>
      </w:r>
    </w:p>
    <w:p w14:paraId="7E90DA01" w14:textId="77777777" w:rsidR="004C1BFC" w:rsidRPr="003F7DC9" w:rsidRDefault="004C1BFC" w:rsidP="004A5216">
      <w:pPr>
        <w:pStyle w:val="Corpotesto"/>
        <w:tabs>
          <w:tab w:val="left" w:pos="2410"/>
        </w:tabs>
        <w:spacing w:before="11"/>
        <w:ind w:left="284" w:right="794"/>
        <w:jc w:val="both"/>
      </w:pPr>
    </w:p>
    <w:p w14:paraId="1608611C" w14:textId="2ACC4F1C" w:rsidR="004C1BFC" w:rsidRPr="003F7DC9" w:rsidRDefault="00D9217B" w:rsidP="004A5216">
      <w:pPr>
        <w:pStyle w:val="Paragrafoelenco"/>
        <w:numPr>
          <w:ilvl w:val="0"/>
          <w:numId w:val="55"/>
        </w:numPr>
        <w:tabs>
          <w:tab w:val="left" w:pos="1942"/>
          <w:tab w:val="left" w:pos="2410"/>
        </w:tabs>
        <w:spacing w:line="244" w:lineRule="auto"/>
        <w:ind w:left="284" w:right="794" w:firstLine="0"/>
        <w:rPr>
          <w:sz w:val="20"/>
        </w:rPr>
      </w:pPr>
      <w:r w:rsidRPr="003F7DC9">
        <w:rPr>
          <w:color w:val="0B0B0B"/>
          <w:sz w:val="20"/>
        </w:rPr>
        <w:t xml:space="preserve">l’adozione delle misure di igiene e dei dispositivi di protezione individuale </w:t>
      </w:r>
      <w:proofErr w:type="gramStart"/>
      <w:r w:rsidRPr="003F7DC9">
        <w:rPr>
          <w:color w:val="0B0B0B"/>
          <w:sz w:val="20"/>
        </w:rPr>
        <w:t>indicati  nel</w:t>
      </w:r>
      <w:proofErr w:type="gramEnd"/>
      <w:r w:rsidRPr="003F7DC9">
        <w:rPr>
          <w:color w:val="0B0B0B"/>
          <w:sz w:val="20"/>
        </w:rPr>
        <w:t xml:space="preserve">  presente Protocollo di Regolamentazione è di fondamentale importanza  ma, vista  la  fattuale situazione di emergenza, è evidentemente legata alla disponibilità in commercio dei predetti  dispositivi;</w:t>
      </w:r>
    </w:p>
    <w:p w14:paraId="5A8235AE" w14:textId="77777777" w:rsidR="004C1BFC" w:rsidRPr="003F7DC9" w:rsidRDefault="00D9217B" w:rsidP="004A5216">
      <w:pPr>
        <w:pStyle w:val="Paragrafoelenco"/>
        <w:numPr>
          <w:ilvl w:val="0"/>
          <w:numId w:val="55"/>
        </w:numPr>
        <w:tabs>
          <w:tab w:val="left" w:pos="1942"/>
          <w:tab w:val="left" w:pos="2410"/>
        </w:tabs>
        <w:spacing w:before="2"/>
        <w:ind w:left="284" w:right="794" w:firstLine="0"/>
        <w:rPr>
          <w:sz w:val="20"/>
        </w:rPr>
      </w:pPr>
      <w:r w:rsidRPr="003F7DC9">
        <w:rPr>
          <w:color w:val="0B0B0B"/>
          <w:sz w:val="20"/>
        </w:rPr>
        <w:t>le</w:t>
      </w:r>
      <w:r w:rsidRPr="003F7DC9">
        <w:rPr>
          <w:color w:val="0B0B0B"/>
          <w:spacing w:val="38"/>
          <w:sz w:val="20"/>
        </w:rPr>
        <w:t xml:space="preserve"> </w:t>
      </w:r>
      <w:r w:rsidRPr="003F7DC9">
        <w:rPr>
          <w:color w:val="0B0B0B"/>
          <w:sz w:val="20"/>
        </w:rPr>
        <w:t>mascherine</w:t>
      </w:r>
      <w:r w:rsidRPr="003F7DC9">
        <w:rPr>
          <w:color w:val="0B0B0B"/>
          <w:spacing w:val="40"/>
          <w:sz w:val="20"/>
        </w:rPr>
        <w:t xml:space="preserve"> </w:t>
      </w:r>
      <w:r w:rsidRPr="003F7DC9">
        <w:rPr>
          <w:color w:val="0B0B0B"/>
          <w:sz w:val="20"/>
        </w:rPr>
        <w:t>dovranno</w:t>
      </w:r>
      <w:r w:rsidRPr="003F7DC9">
        <w:rPr>
          <w:color w:val="0B0B0B"/>
          <w:spacing w:val="42"/>
          <w:sz w:val="20"/>
        </w:rPr>
        <w:t xml:space="preserve"> </w:t>
      </w:r>
      <w:r w:rsidRPr="003F7DC9">
        <w:rPr>
          <w:color w:val="0B0B0B"/>
          <w:sz w:val="20"/>
        </w:rPr>
        <w:t>essere</w:t>
      </w:r>
      <w:r w:rsidRPr="003F7DC9">
        <w:rPr>
          <w:color w:val="0B0B0B"/>
          <w:spacing w:val="38"/>
          <w:sz w:val="20"/>
        </w:rPr>
        <w:t xml:space="preserve"> </w:t>
      </w:r>
      <w:r w:rsidRPr="003F7DC9">
        <w:rPr>
          <w:color w:val="0B0B0B"/>
          <w:sz w:val="20"/>
        </w:rPr>
        <w:t>utilizzate</w:t>
      </w:r>
      <w:r w:rsidRPr="003F7DC9">
        <w:rPr>
          <w:color w:val="0B0B0B"/>
          <w:spacing w:val="42"/>
          <w:sz w:val="20"/>
        </w:rPr>
        <w:t xml:space="preserve"> </w:t>
      </w:r>
      <w:r w:rsidRPr="003F7DC9">
        <w:rPr>
          <w:color w:val="0B0B0B"/>
          <w:sz w:val="20"/>
        </w:rPr>
        <w:t>in</w:t>
      </w:r>
      <w:r w:rsidRPr="003F7DC9">
        <w:rPr>
          <w:color w:val="0B0B0B"/>
          <w:spacing w:val="38"/>
          <w:sz w:val="20"/>
        </w:rPr>
        <w:t xml:space="preserve"> </w:t>
      </w:r>
      <w:r w:rsidRPr="003F7DC9">
        <w:rPr>
          <w:color w:val="0B0B0B"/>
          <w:sz w:val="20"/>
        </w:rPr>
        <w:t>conformità</w:t>
      </w:r>
      <w:r w:rsidRPr="003F7DC9">
        <w:rPr>
          <w:color w:val="0B0B0B"/>
          <w:spacing w:val="39"/>
          <w:sz w:val="20"/>
        </w:rPr>
        <w:t xml:space="preserve"> </w:t>
      </w:r>
      <w:r w:rsidRPr="003F7DC9">
        <w:rPr>
          <w:color w:val="0B0B0B"/>
          <w:sz w:val="20"/>
        </w:rPr>
        <w:t>a</w:t>
      </w:r>
      <w:r w:rsidRPr="003F7DC9">
        <w:rPr>
          <w:color w:val="0B0B0B"/>
          <w:spacing w:val="40"/>
          <w:sz w:val="20"/>
        </w:rPr>
        <w:t xml:space="preserve"> </w:t>
      </w:r>
      <w:r w:rsidRPr="003F7DC9">
        <w:rPr>
          <w:color w:val="0B0B0B"/>
          <w:sz w:val="20"/>
        </w:rPr>
        <w:t>quanto</w:t>
      </w:r>
      <w:r w:rsidRPr="003F7DC9">
        <w:rPr>
          <w:color w:val="0B0B0B"/>
          <w:spacing w:val="43"/>
          <w:sz w:val="20"/>
        </w:rPr>
        <w:t xml:space="preserve"> </w:t>
      </w:r>
      <w:r w:rsidRPr="003F7DC9">
        <w:rPr>
          <w:color w:val="0B0B0B"/>
          <w:sz w:val="20"/>
        </w:rPr>
        <w:t>previsto</w:t>
      </w:r>
      <w:r w:rsidRPr="003F7DC9">
        <w:rPr>
          <w:color w:val="0B0B0B"/>
          <w:spacing w:val="39"/>
          <w:sz w:val="20"/>
        </w:rPr>
        <w:t xml:space="preserve"> </w:t>
      </w:r>
      <w:r w:rsidRPr="003F7DC9">
        <w:rPr>
          <w:color w:val="0B0B0B"/>
          <w:sz w:val="20"/>
        </w:rPr>
        <w:t>dalle</w:t>
      </w:r>
      <w:r w:rsidRPr="003F7DC9">
        <w:rPr>
          <w:color w:val="0B0B0B"/>
          <w:spacing w:val="40"/>
          <w:sz w:val="20"/>
        </w:rPr>
        <w:t xml:space="preserve"> </w:t>
      </w:r>
      <w:r w:rsidRPr="003F7DC9">
        <w:rPr>
          <w:color w:val="0B0B0B"/>
          <w:sz w:val="20"/>
        </w:rPr>
        <w:t>indicazioni</w:t>
      </w:r>
    </w:p>
    <w:p w14:paraId="50522B21" w14:textId="77777777" w:rsidR="004C1BFC" w:rsidRPr="003F7DC9" w:rsidRDefault="00D9217B" w:rsidP="004A5216">
      <w:pPr>
        <w:pStyle w:val="Corpotesto"/>
        <w:tabs>
          <w:tab w:val="left" w:pos="2410"/>
        </w:tabs>
        <w:spacing w:before="7"/>
        <w:ind w:left="284" w:right="794"/>
        <w:jc w:val="both"/>
      </w:pPr>
      <w:r w:rsidRPr="003F7DC9">
        <w:rPr>
          <w:color w:val="0B0B0B"/>
        </w:rPr>
        <w:t>dell’Organizzazione mondiale della sanità;</w:t>
      </w:r>
    </w:p>
    <w:p w14:paraId="7B4D5F6F" w14:textId="77777777" w:rsidR="004C1BFC" w:rsidRPr="003F7DC9" w:rsidRDefault="00D9217B" w:rsidP="004A5216">
      <w:pPr>
        <w:pStyle w:val="Paragrafoelenco"/>
        <w:numPr>
          <w:ilvl w:val="0"/>
          <w:numId w:val="55"/>
        </w:numPr>
        <w:tabs>
          <w:tab w:val="left" w:pos="1942"/>
          <w:tab w:val="left" w:pos="2410"/>
        </w:tabs>
        <w:spacing w:before="7" w:line="244" w:lineRule="auto"/>
        <w:ind w:left="284" w:right="794" w:firstLine="0"/>
        <w:rPr>
          <w:sz w:val="20"/>
        </w:rPr>
      </w:pPr>
      <w:r w:rsidRPr="003F7DC9">
        <w:rPr>
          <w:color w:val="0B0B0B"/>
          <w:sz w:val="20"/>
        </w:rPr>
        <w:t>data</w:t>
      </w:r>
      <w:r w:rsidRPr="003F7DC9">
        <w:rPr>
          <w:color w:val="0B0B0B"/>
          <w:spacing w:val="-9"/>
          <w:sz w:val="20"/>
        </w:rPr>
        <w:t xml:space="preserve"> </w:t>
      </w:r>
      <w:r w:rsidRPr="003F7DC9">
        <w:rPr>
          <w:color w:val="0B0B0B"/>
          <w:sz w:val="20"/>
        </w:rPr>
        <w:t>la</w:t>
      </w:r>
      <w:r w:rsidRPr="003F7DC9">
        <w:rPr>
          <w:color w:val="0B0B0B"/>
          <w:spacing w:val="-10"/>
          <w:sz w:val="20"/>
        </w:rPr>
        <w:t xml:space="preserve"> </w:t>
      </w:r>
      <w:r w:rsidRPr="003F7DC9">
        <w:rPr>
          <w:color w:val="0B0B0B"/>
          <w:sz w:val="20"/>
        </w:rPr>
        <w:t>situazione</w:t>
      </w:r>
      <w:r w:rsidRPr="003F7DC9">
        <w:rPr>
          <w:color w:val="0B0B0B"/>
          <w:spacing w:val="-8"/>
          <w:sz w:val="20"/>
        </w:rPr>
        <w:t xml:space="preserve"> </w:t>
      </w:r>
      <w:r w:rsidRPr="003F7DC9">
        <w:rPr>
          <w:color w:val="0B0B0B"/>
          <w:sz w:val="20"/>
        </w:rPr>
        <w:t>di</w:t>
      </w:r>
      <w:r w:rsidRPr="003F7DC9">
        <w:rPr>
          <w:color w:val="0B0B0B"/>
          <w:spacing w:val="-9"/>
          <w:sz w:val="20"/>
        </w:rPr>
        <w:t xml:space="preserve"> </w:t>
      </w:r>
      <w:r w:rsidRPr="003F7DC9">
        <w:rPr>
          <w:color w:val="0B0B0B"/>
          <w:sz w:val="20"/>
        </w:rPr>
        <w:t>emergenza,</w:t>
      </w:r>
      <w:r w:rsidRPr="003F7DC9">
        <w:rPr>
          <w:color w:val="0B0B0B"/>
          <w:spacing w:val="-8"/>
          <w:sz w:val="20"/>
        </w:rPr>
        <w:t xml:space="preserve"> </w:t>
      </w:r>
      <w:r w:rsidRPr="003F7DC9">
        <w:rPr>
          <w:color w:val="0B0B0B"/>
          <w:sz w:val="20"/>
        </w:rPr>
        <w:t>in</w:t>
      </w:r>
      <w:r w:rsidRPr="003F7DC9">
        <w:rPr>
          <w:color w:val="0B0B0B"/>
          <w:spacing w:val="-9"/>
          <w:sz w:val="20"/>
        </w:rPr>
        <w:t xml:space="preserve"> </w:t>
      </w:r>
      <w:r w:rsidRPr="003F7DC9">
        <w:rPr>
          <w:color w:val="0B0B0B"/>
          <w:sz w:val="20"/>
        </w:rPr>
        <w:t>caso</w:t>
      </w:r>
      <w:r w:rsidRPr="003F7DC9">
        <w:rPr>
          <w:color w:val="0B0B0B"/>
          <w:spacing w:val="-8"/>
          <w:sz w:val="20"/>
        </w:rPr>
        <w:t xml:space="preserve"> </w:t>
      </w:r>
      <w:r w:rsidRPr="003F7DC9">
        <w:rPr>
          <w:color w:val="0B0B0B"/>
          <w:sz w:val="20"/>
        </w:rPr>
        <w:t>di</w:t>
      </w:r>
      <w:r w:rsidRPr="003F7DC9">
        <w:rPr>
          <w:color w:val="0B0B0B"/>
          <w:spacing w:val="-9"/>
          <w:sz w:val="20"/>
        </w:rPr>
        <w:t xml:space="preserve"> </w:t>
      </w:r>
      <w:r w:rsidRPr="003F7DC9">
        <w:rPr>
          <w:color w:val="0B0B0B"/>
          <w:sz w:val="20"/>
        </w:rPr>
        <w:t>difficoltà</w:t>
      </w:r>
      <w:r w:rsidRPr="003F7DC9">
        <w:rPr>
          <w:color w:val="0B0B0B"/>
          <w:spacing w:val="-8"/>
          <w:sz w:val="20"/>
        </w:rPr>
        <w:t xml:space="preserve"> </w:t>
      </w:r>
      <w:r w:rsidRPr="003F7DC9">
        <w:rPr>
          <w:color w:val="0B0B0B"/>
          <w:sz w:val="20"/>
        </w:rPr>
        <w:t>di</w:t>
      </w:r>
      <w:r w:rsidRPr="003F7DC9">
        <w:rPr>
          <w:color w:val="0B0B0B"/>
          <w:spacing w:val="-9"/>
          <w:sz w:val="20"/>
        </w:rPr>
        <w:t xml:space="preserve"> </w:t>
      </w:r>
      <w:r w:rsidRPr="003F7DC9">
        <w:rPr>
          <w:color w:val="0B0B0B"/>
          <w:sz w:val="20"/>
        </w:rPr>
        <w:t>approvvigionamento</w:t>
      </w:r>
      <w:r w:rsidRPr="003F7DC9">
        <w:rPr>
          <w:color w:val="0B0B0B"/>
          <w:spacing w:val="-7"/>
          <w:sz w:val="20"/>
        </w:rPr>
        <w:t xml:space="preserve"> </w:t>
      </w:r>
      <w:r w:rsidRPr="003F7DC9">
        <w:rPr>
          <w:color w:val="0B0B0B"/>
          <w:sz w:val="20"/>
        </w:rPr>
        <w:t>e</w:t>
      </w:r>
      <w:r w:rsidRPr="003F7DC9">
        <w:rPr>
          <w:color w:val="0B0B0B"/>
          <w:spacing w:val="-8"/>
          <w:sz w:val="20"/>
        </w:rPr>
        <w:t xml:space="preserve"> </w:t>
      </w:r>
      <w:r w:rsidRPr="003F7DC9">
        <w:rPr>
          <w:color w:val="0B0B0B"/>
          <w:sz w:val="20"/>
        </w:rPr>
        <w:t>alla</w:t>
      </w:r>
      <w:r w:rsidRPr="003F7DC9">
        <w:rPr>
          <w:color w:val="0B0B0B"/>
          <w:spacing w:val="-9"/>
          <w:sz w:val="20"/>
        </w:rPr>
        <w:t xml:space="preserve"> </w:t>
      </w:r>
      <w:r w:rsidRPr="003F7DC9">
        <w:rPr>
          <w:color w:val="0B0B0B"/>
          <w:sz w:val="20"/>
        </w:rPr>
        <w:t>sola</w:t>
      </w:r>
      <w:r w:rsidRPr="003F7DC9">
        <w:rPr>
          <w:color w:val="0B0B0B"/>
          <w:spacing w:val="-8"/>
          <w:sz w:val="20"/>
        </w:rPr>
        <w:t xml:space="preserve"> </w:t>
      </w:r>
      <w:r w:rsidRPr="003F7DC9">
        <w:rPr>
          <w:color w:val="0B0B0B"/>
          <w:sz w:val="20"/>
        </w:rPr>
        <w:t>finalità</w:t>
      </w:r>
      <w:r w:rsidRPr="003F7DC9">
        <w:rPr>
          <w:color w:val="0B0B0B"/>
          <w:spacing w:val="6"/>
          <w:sz w:val="20"/>
        </w:rPr>
        <w:t xml:space="preserve"> </w:t>
      </w:r>
      <w:r w:rsidRPr="003F7DC9">
        <w:rPr>
          <w:color w:val="0B0B0B"/>
          <w:sz w:val="20"/>
        </w:rPr>
        <w:t>di evitare la diffusione del virus, potranno essere utilizzate mascherine la cui tipologia corrisponda alle indicazioni dall’autorità sanitaria e del coordinatore per l'esecuzione dei lavori ove nominato ai sensi del Decreto legislativo 9 aprile 2008, n.</w:t>
      </w:r>
      <w:r w:rsidRPr="003F7DC9">
        <w:rPr>
          <w:color w:val="0B0B0B"/>
          <w:spacing w:val="-3"/>
          <w:sz w:val="20"/>
        </w:rPr>
        <w:t xml:space="preserve"> </w:t>
      </w:r>
      <w:r w:rsidRPr="003F7DC9">
        <w:rPr>
          <w:color w:val="0B0B0B"/>
          <w:sz w:val="20"/>
        </w:rPr>
        <w:t>81;</w:t>
      </w:r>
    </w:p>
    <w:p w14:paraId="62532C58" w14:textId="77777777" w:rsidR="004C1BFC" w:rsidRPr="003F7DC9" w:rsidRDefault="00D9217B" w:rsidP="004A5216">
      <w:pPr>
        <w:pStyle w:val="Paragrafoelenco"/>
        <w:numPr>
          <w:ilvl w:val="0"/>
          <w:numId w:val="55"/>
        </w:numPr>
        <w:tabs>
          <w:tab w:val="left" w:pos="1942"/>
          <w:tab w:val="left" w:pos="2410"/>
        </w:tabs>
        <w:spacing w:before="2"/>
        <w:ind w:left="284" w:right="794" w:firstLine="0"/>
        <w:rPr>
          <w:sz w:val="20"/>
        </w:rPr>
      </w:pPr>
      <w:r w:rsidRPr="003F7DC9">
        <w:rPr>
          <w:color w:val="0B0B0B"/>
          <w:sz w:val="20"/>
        </w:rPr>
        <w:t>è favorita la predisposizione da parte dell’azienda del liquido detergente secondo le</w:t>
      </w:r>
      <w:r w:rsidRPr="003F7DC9">
        <w:rPr>
          <w:color w:val="0B0B0B"/>
          <w:spacing w:val="-30"/>
          <w:sz w:val="20"/>
        </w:rPr>
        <w:t xml:space="preserve"> </w:t>
      </w:r>
      <w:r w:rsidRPr="003F7DC9">
        <w:rPr>
          <w:color w:val="0B0B0B"/>
          <w:sz w:val="20"/>
        </w:rPr>
        <w:t>indicazioni</w:t>
      </w:r>
    </w:p>
    <w:p w14:paraId="2BD91219" w14:textId="77777777" w:rsidR="004C1BFC" w:rsidRPr="00D84D32" w:rsidRDefault="00D9217B" w:rsidP="004A5216">
      <w:pPr>
        <w:pStyle w:val="Corpotesto"/>
        <w:tabs>
          <w:tab w:val="left" w:pos="2410"/>
        </w:tabs>
        <w:spacing w:before="7"/>
        <w:ind w:left="284" w:right="794"/>
        <w:jc w:val="both"/>
        <w:rPr>
          <w:lang w:val="en-US"/>
        </w:rPr>
      </w:pPr>
      <w:r w:rsidRPr="00D84D32">
        <w:rPr>
          <w:color w:val="0B0B0B"/>
          <w:lang w:val="en-US"/>
        </w:rPr>
        <w:t>dell’OMS (https://</w:t>
      </w:r>
      <w:hyperlink r:id="rId10">
        <w:r w:rsidRPr="00D84D32">
          <w:rPr>
            <w:color w:val="0B0B0B"/>
            <w:lang w:val="en-US"/>
          </w:rPr>
          <w:t xml:space="preserve">www.who.int/gpsc/5may/Guide </w:t>
        </w:r>
      </w:hyperlink>
      <w:r w:rsidRPr="00D84D32">
        <w:rPr>
          <w:color w:val="0B0B0B"/>
          <w:lang w:val="en-US"/>
        </w:rPr>
        <w:t>to Local Production.pdf);</w:t>
      </w:r>
    </w:p>
    <w:p w14:paraId="419812A9" w14:textId="77777777" w:rsidR="004A5216" w:rsidRPr="003F7DC9" w:rsidRDefault="004A5216" w:rsidP="004A5216">
      <w:pPr>
        <w:pStyle w:val="Paragrafoelenco"/>
        <w:numPr>
          <w:ilvl w:val="0"/>
          <w:numId w:val="55"/>
        </w:numPr>
        <w:tabs>
          <w:tab w:val="left" w:pos="1942"/>
          <w:tab w:val="left" w:pos="2410"/>
        </w:tabs>
        <w:spacing w:before="96" w:line="244" w:lineRule="auto"/>
        <w:ind w:left="284" w:right="794" w:firstLine="0"/>
        <w:rPr>
          <w:sz w:val="20"/>
        </w:rPr>
      </w:pPr>
      <w:r w:rsidRPr="003F7DC9">
        <w:rPr>
          <w:color w:val="0B0B0B"/>
          <w:sz w:val="20"/>
        </w:rPr>
        <w:t>qualora la lavorazione da eseguire in cantiere imponga di lavorare a distanza interpersonale minore di un metro e non siano possibili altre soluzioni organizzative è comunque necessario l’uso delle mascherine e altri dispositivi di protezione (guanti, occhiali, tute, cuffie, ecc...) conformi alle disposizioni delle autorità scientifiche e sanitarie; in tali evenienze, in mancanza di idonei D.P.I., le lavorazioni dovranno essere sospese con il ricorso se necessario alla Cassa Integrazione Ordinaria (CIGO) ai sensi del Decreto Legge n. 18 del 17 marzo 2020, per il tempo strettamente necessario al reperimento degli idonei</w:t>
      </w:r>
      <w:r w:rsidRPr="003F7DC9">
        <w:rPr>
          <w:color w:val="0B0B0B"/>
          <w:spacing w:val="-13"/>
          <w:sz w:val="20"/>
        </w:rPr>
        <w:t xml:space="preserve"> </w:t>
      </w:r>
      <w:r w:rsidRPr="003F7DC9">
        <w:rPr>
          <w:color w:val="0B0B0B"/>
          <w:sz w:val="20"/>
        </w:rPr>
        <w:t>DPI;</w:t>
      </w:r>
    </w:p>
    <w:p w14:paraId="0210C579" w14:textId="77777777" w:rsidR="004A5216" w:rsidRPr="003F7DC9" w:rsidRDefault="004A5216" w:rsidP="004A5216">
      <w:pPr>
        <w:pStyle w:val="Paragrafoelenco"/>
        <w:numPr>
          <w:ilvl w:val="0"/>
          <w:numId w:val="55"/>
        </w:numPr>
        <w:tabs>
          <w:tab w:val="left" w:pos="1942"/>
          <w:tab w:val="left" w:pos="2410"/>
        </w:tabs>
        <w:spacing w:before="4" w:line="244" w:lineRule="auto"/>
        <w:ind w:left="284" w:right="794" w:firstLine="0"/>
        <w:rPr>
          <w:sz w:val="20"/>
        </w:rPr>
      </w:pPr>
      <w:r w:rsidRPr="003F7DC9">
        <w:rPr>
          <w:color w:val="0B0B0B"/>
          <w:sz w:val="20"/>
        </w:rPr>
        <w:t>il coordinatore per l'esecuzione dei lavori ove nominato ai sensi del  Decreto  legislativo 9  aprile 2008, n. 81 provvede al riguardo ad integrare il Piano di sicurezza e di coordinamento e la relativa stima dei costi con tutti i dispositivi ritenuti necessari; il coordinatore per la sicurezza in fase di progettazione, con il coinvolgimento del RLS o, ove non presente,  del  RLST,  adegua  la progettazione del cantiere alle misure contenute nel presente protocollo, assicurandone la concreta attuazione;</w:t>
      </w:r>
    </w:p>
    <w:p w14:paraId="587471E5" w14:textId="77777777" w:rsidR="004A5216" w:rsidRPr="003F7DC9" w:rsidRDefault="004A5216" w:rsidP="004A5216">
      <w:pPr>
        <w:pStyle w:val="Paragrafoelenco"/>
        <w:numPr>
          <w:ilvl w:val="0"/>
          <w:numId w:val="55"/>
        </w:numPr>
        <w:tabs>
          <w:tab w:val="left" w:pos="1942"/>
          <w:tab w:val="left" w:pos="2410"/>
        </w:tabs>
        <w:spacing w:before="1" w:line="244" w:lineRule="auto"/>
        <w:ind w:left="284" w:right="794" w:firstLine="0"/>
        <w:rPr>
          <w:sz w:val="20"/>
        </w:rPr>
      </w:pPr>
      <w:r w:rsidRPr="003F7DC9">
        <w:rPr>
          <w:color w:val="0B0B0B"/>
          <w:sz w:val="20"/>
        </w:rPr>
        <w:t>il</w:t>
      </w:r>
      <w:r w:rsidRPr="003F7DC9">
        <w:rPr>
          <w:color w:val="0B0B0B"/>
          <w:spacing w:val="-8"/>
          <w:sz w:val="20"/>
        </w:rPr>
        <w:t xml:space="preserve"> </w:t>
      </w:r>
      <w:r w:rsidRPr="003F7DC9">
        <w:rPr>
          <w:color w:val="0B0B0B"/>
          <w:sz w:val="20"/>
        </w:rPr>
        <w:t>datore</w:t>
      </w:r>
      <w:r w:rsidRPr="003F7DC9">
        <w:rPr>
          <w:color w:val="0B0B0B"/>
          <w:spacing w:val="-5"/>
          <w:sz w:val="20"/>
        </w:rPr>
        <w:t xml:space="preserve"> </w:t>
      </w:r>
      <w:r w:rsidRPr="003F7DC9">
        <w:rPr>
          <w:color w:val="0B0B0B"/>
          <w:sz w:val="20"/>
        </w:rPr>
        <w:t>di</w:t>
      </w:r>
      <w:r w:rsidRPr="003F7DC9">
        <w:rPr>
          <w:color w:val="0B0B0B"/>
          <w:spacing w:val="-5"/>
          <w:sz w:val="20"/>
        </w:rPr>
        <w:t xml:space="preserve"> </w:t>
      </w:r>
      <w:r w:rsidRPr="003F7DC9">
        <w:rPr>
          <w:color w:val="0B0B0B"/>
          <w:sz w:val="20"/>
        </w:rPr>
        <w:t>lavoro</w:t>
      </w:r>
      <w:r w:rsidRPr="003F7DC9">
        <w:rPr>
          <w:color w:val="0B0B0B"/>
          <w:spacing w:val="-5"/>
          <w:sz w:val="20"/>
        </w:rPr>
        <w:t xml:space="preserve"> </w:t>
      </w:r>
      <w:r w:rsidRPr="003F7DC9">
        <w:rPr>
          <w:color w:val="0B0B0B"/>
          <w:sz w:val="20"/>
        </w:rPr>
        <w:t>provvede</w:t>
      </w:r>
      <w:r w:rsidRPr="003F7DC9">
        <w:rPr>
          <w:color w:val="0B0B0B"/>
          <w:spacing w:val="-5"/>
          <w:sz w:val="20"/>
        </w:rPr>
        <w:t xml:space="preserve"> </w:t>
      </w:r>
      <w:r w:rsidRPr="003F7DC9">
        <w:rPr>
          <w:color w:val="0B0B0B"/>
          <w:sz w:val="20"/>
        </w:rPr>
        <w:t>a</w:t>
      </w:r>
      <w:r w:rsidRPr="003F7DC9">
        <w:rPr>
          <w:color w:val="0B0B0B"/>
          <w:spacing w:val="-5"/>
          <w:sz w:val="20"/>
        </w:rPr>
        <w:t xml:space="preserve"> </w:t>
      </w:r>
      <w:r w:rsidRPr="003F7DC9">
        <w:rPr>
          <w:color w:val="0B0B0B"/>
          <w:sz w:val="20"/>
        </w:rPr>
        <w:t>rinnovare</w:t>
      </w:r>
      <w:r w:rsidRPr="003F7DC9">
        <w:rPr>
          <w:color w:val="0B0B0B"/>
          <w:spacing w:val="-6"/>
          <w:sz w:val="20"/>
        </w:rPr>
        <w:t xml:space="preserve"> </w:t>
      </w:r>
      <w:r w:rsidRPr="003F7DC9">
        <w:rPr>
          <w:color w:val="0B0B0B"/>
          <w:sz w:val="20"/>
        </w:rPr>
        <w:t>a</w:t>
      </w:r>
      <w:r w:rsidRPr="003F7DC9">
        <w:rPr>
          <w:color w:val="0B0B0B"/>
          <w:spacing w:val="-5"/>
          <w:sz w:val="20"/>
        </w:rPr>
        <w:t xml:space="preserve"> </w:t>
      </w:r>
      <w:r w:rsidRPr="003F7DC9">
        <w:rPr>
          <w:color w:val="0B0B0B"/>
          <w:sz w:val="20"/>
        </w:rPr>
        <w:t>tutti</w:t>
      </w:r>
      <w:r w:rsidRPr="003F7DC9">
        <w:rPr>
          <w:color w:val="0B0B0B"/>
          <w:spacing w:val="-3"/>
          <w:sz w:val="20"/>
        </w:rPr>
        <w:t xml:space="preserve"> </w:t>
      </w:r>
      <w:r w:rsidRPr="003F7DC9">
        <w:rPr>
          <w:color w:val="0B0B0B"/>
          <w:sz w:val="20"/>
        </w:rPr>
        <w:t>i</w:t>
      </w:r>
      <w:r w:rsidRPr="003F7DC9">
        <w:rPr>
          <w:color w:val="0B0B0B"/>
          <w:spacing w:val="-5"/>
          <w:sz w:val="20"/>
        </w:rPr>
        <w:t xml:space="preserve"> </w:t>
      </w:r>
      <w:r w:rsidRPr="003F7DC9">
        <w:rPr>
          <w:color w:val="0B0B0B"/>
          <w:sz w:val="20"/>
        </w:rPr>
        <w:t>lavoratori</w:t>
      </w:r>
      <w:r w:rsidRPr="003F7DC9">
        <w:rPr>
          <w:color w:val="0B0B0B"/>
          <w:spacing w:val="-3"/>
          <w:sz w:val="20"/>
        </w:rPr>
        <w:t xml:space="preserve"> </w:t>
      </w:r>
      <w:r w:rsidRPr="003F7DC9">
        <w:rPr>
          <w:color w:val="0B0B0B"/>
          <w:sz w:val="20"/>
        </w:rPr>
        <w:t>gli</w:t>
      </w:r>
      <w:r w:rsidRPr="003F7DC9">
        <w:rPr>
          <w:color w:val="0B0B0B"/>
          <w:spacing w:val="-7"/>
          <w:sz w:val="20"/>
        </w:rPr>
        <w:t xml:space="preserve"> </w:t>
      </w:r>
      <w:r w:rsidRPr="003F7DC9">
        <w:rPr>
          <w:color w:val="0B0B0B"/>
          <w:sz w:val="20"/>
        </w:rPr>
        <w:t>indumenti</w:t>
      </w:r>
      <w:r w:rsidRPr="003F7DC9">
        <w:rPr>
          <w:color w:val="0B0B0B"/>
          <w:spacing w:val="-4"/>
          <w:sz w:val="20"/>
        </w:rPr>
        <w:t xml:space="preserve"> </w:t>
      </w:r>
      <w:r w:rsidRPr="003F7DC9">
        <w:rPr>
          <w:color w:val="0B0B0B"/>
          <w:sz w:val="20"/>
        </w:rPr>
        <w:t>da</w:t>
      </w:r>
      <w:r w:rsidRPr="003F7DC9">
        <w:rPr>
          <w:color w:val="0B0B0B"/>
          <w:spacing w:val="-5"/>
          <w:sz w:val="20"/>
        </w:rPr>
        <w:t xml:space="preserve"> </w:t>
      </w:r>
      <w:r w:rsidRPr="003F7DC9">
        <w:rPr>
          <w:color w:val="0B0B0B"/>
          <w:sz w:val="20"/>
        </w:rPr>
        <w:t>lavoro</w:t>
      </w:r>
      <w:r w:rsidRPr="003F7DC9">
        <w:rPr>
          <w:color w:val="0B0B0B"/>
          <w:spacing w:val="-5"/>
          <w:sz w:val="20"/>
        </w:rPr>
        <w:t xml:space="preserve"> </w:t>
      </w:r>
      <w:r w:rsidRPr="003F7DC9">
        <w:rPr>
          <w:color w:val="0B0B0B"/>
          <w:sz w:val="20"/>
        </w:rPr>
        <w:t>prevedendo</w:t>
      </w:r>
      <w:r w:rsidRPr="003F7DC9">
        <w:rPr>
          <w:color w:val="0B0B0B"/>
          <w:spacing w:val="11"/>
          <w:sz w:val="20"/>
        </w:rPr>
        <w:t xml:space="preserve"> </w:t>
      </w:r>
      <w:r w:rsidRPr="003F7DC9">
        <w:rPr>
          <w:color w:val="0B0B0B"/>
          <w:sz w:val="20"/>
        </w:rPr>
        <w:t>la distribuzione a tutte le maestranze impegnate nelle lavorazioni di tutti i dispositivi individuale di protezione anche con tute usa e</w:t>
      </w:r>
      <w:r w:rsidRPr="003F7DC9">
        <w:rPr>
          <w:color w:val="0B0B0B"/>
          <w:spacing w:val="-16"/>
          <w:sz w:val="20"/>
        </w:rPr>
        <w:t xml:space="preserve"> </w:t>
      </w:r>
      <w:r w:rsidRPr="003F7DC9">
        <w:rPr>
          <w:color w:val="0B0B0B"/>
          <w:sz w:val="20"/>
        </w:rPr>
        <w:t>getta;</w:t>
      </w:r>
    </w:p>
    <w:p w14:paraId="06424E37" w14:textId="7A952FA9" w:rsidR="004A5216" w:rsidRPr="003F7DC9" w:rsidRDefault="004A5216" w:rsidP="004A5216">
      <w:pPr>
        <w:pStyle w:val="Paragrafoelenco"/>
        <w:numPr>
          <w:ilvl w:val="0"/>
          <w:numId w:val="55"/>
        </w:numPr>
        <w:tabs>
          <w:tab w:val="left" w:pos="1942"/>
          <w:tab w:val="left" w:pos="2410"/>
        </w:tabs>
        <w:spacing w:before="67" w:line="242" w:lineRule="auto"/>
        <w:ind w:left="284" w:right="794" w:firstLine="0"/>
        <w:rPr>
          <w:sz w:val="20"/>
        </w:rPr>
      </w:pPr>
      <w:r w:rsidRPr="003F7DC9">
        <w:rPr>
          <w:color w:val="0B0B0B"/>
          <w:sz w:val="20"/>
        </w:rPr>
        <w:t xml:space="preserve">il datore di lavoro si assicura che in ogni cantiere di grandi dimensioni per numero di occupati (superiore a 250 unità) sia attivo il presidio sanitario e, laddove obbligatorio, l’apposito </w:t>
      </w:r>
      <w:proofErr w:type="gramStart"/>
      <w:r w:rsidRPr="003F7DC9">
        <w:rPr>
          <w:color w:val="0B0B0B"/>
          <w:sz w:val="20"/>
        </w:rPr>
        <w:t>servizio  medico</w:t>
      </w:r>
      <w:proofErr w:type="gramEnd"/>
      <w:r w:rsidRPr="003F7DC9">
        <w:rPr>
          <w:color w:val="0B0B0B"/>
          <w:sz w:val="20"/>
        </w:rPr>
        <w:t xml:space="preserve"> e apposito pronto intervento; per tutti gli altri cantieri, tali attività sono svolte dagli addetti al primo soccorso, già nominati, previa adeguata formazione e fornitura delle dotazioni necessarie con riferimento alle misure di contenimento della diffusione del virus</w:t>
      </w:r>
      <w:r w:rsidRPr="003F7DC9">
        <w:rPr>
          <w:color w:val="0B0B0B"/>
          <w:spacing w:val="-8"/>
          <w:sz w:val="20"/>
        </w:rPr>
        <w:t xml:space="preserve"> </w:t>
      </w:r>
      <w:r w:rsidRPr="003F7DC9">
        <w:rPr>
          <w:color w:val="0B0B0B"/>
          <w:sz w:val="20"/>
        </w:rPr>
        <w:t>COVID-19;</w:t>
      </w:r>
    </w:p>
    <w:p w14:paraId="38BF4D4D" w14:textId="77777777" w:rsidR="004C1BFC" w:rsidRPr="00D84D32" w:rsidRDefault="004C1BFC" w:rsidP="004A5216">
      <w:pPr>
        <w:tabs>
          <w:tab w:val="left" w:pos="2410"/>
        </w:tabs>
        <w:ind w:left="284" w:right="794"/>
        <w:jc w:val="both"/>
        <w:rPr>
          <w:lang w:val="en-US"/>
        </w:rPr>
      </w:pPr>
    </w:p>
    <w:p w14:paraId="1E055B17" w14:textId="77777777" w:rsidR="004A5216" w:rsidRPr="00D84D32" w:rsidRDefault="004A5216" w:rsidP="004A5216">
      <w:pPr>
        <w:tabs>
          <w:tab w:val="left" w:pos="2410"/>
        </w:tabs>
        <w:ind w:left="284" w:right="794"/>
        <w:jc w:val="both"/>
        <w:rPr>
          <w:lang w:val="en-US"/>
        </w:rPr>
      </w:pPr>
    </w:p>
    <w:p w14:paraId="4E844C35" w14:textId="77777777" w:rsidR="004A5216" w:rsidRPr="00D84D32" w:rsidRDefault="004A5216" w:rsidP="004A5216">
      <w:pPr>
        <w:tabs>
          <w:tab w:val="left" w:pos="2410"/>
        </w:tabs>
        <w:ind w:left="284" w:right="794"/>
        <w:jc w:val="both"/>
        <w:rPr>
          <w:lang w:val="en-US"/>
        </w:rPr>
      </w:pPr>
    </w:p>
    <w:p w14:paraId="446C78B3" w14:textId="77777777" w:rsidR="004A5216" w:rsidRPr="00D84D32" w:rsidRDefault="004A5216" w:rsidP="004A5216">
      <w:pPr>
        <w:tabs>
          <w:tab w:val="left" w:pos="2410"/>
        </w:tabs>
        <w:ind w:left="284" w:right="794"/>
        <w:jc w:val="both"/>
        <w:rPr>
          <w:lang w:val="en-US"/>
        </w:rPr>
      </w:pPr>
    </w:p>
    <w:p w14:paraId="105F5701" w14:textId="77777777" w:rsidR="004A5216" w:rsidRPr="00D84D32" w:rsidRDefault="004A5216" w:rsidP="004A5216">
      <w:pPr>
        <w:tabs>
          <w:tab w:val="left" w:pos="2410"/>
        </w:tabs>
        <w:ind w:left="284" w:right="794"/>
        <w:jc w:val="both"/>
        <w:rPr>
          <w:lang w:val="en-US"/>
        </w:rPr>
      </w:pPr>
    </w:p>
    <w:p w14:paraId="34996B06" w14:textId="77777777" w:rsidR="004A5216" w:rsidRPr="00D84D32" w:rsidRDefault="004A5216" w:rsidP="004A5216">
      <w:pPr>
        <w:tabs>
          <w:tab w:val="left" w:pos="2410"/>
        </w:tabs>
        <w:ind w:left="284" w:right="794"/>
        <w:jc w:val="both"/>
        <w:rPr>
          <w:lang w:val="en-US"/>
        </w:rPr>
      </w:pPr>
    </w:p>
    <w:p w14:paraId="7CAB9EB7" w14:textId="77777777" w:rsidR="004A5216" w:rsidRPr="00D84D32" w:rsidRDefault="004A5216" w:rsidP="004A5216">
      <w:pPr>
        <w:tabs>
          <w:tab w:val="left" w:pos="2410"/>
        </w:tabs>
        <w:ind w:left="284" w:right="794"/>
        <w:jc w:val="both"/>
        <w:rPr>
          <w:lang w:val="en-US"/>
        </w:rPr>
      </w:pPr>
    </w:p>
    <w:p w14:paraId="5EF4D501" w14:textId="77777777" w:rsidR="004A5216" w:rsidRPr="00D84D32" w:rsidRDefault="004A5216" w:rsidP="004A5216">
      <w:pPr>
        <w:tabs>
          <w:tab w:val="left" w:pos="2410"/>
        </w:tabs>
        <w:ind w:left="284" w:right="794"/>
        <w:jc w:val="both"/>
        <w:rPr>
          <w:lang w:val="en-US"/>
        </w:rPr>
      </w:pPr>
    </w:p>
    <w:p w14:paraId="719C7162" w14:textId="77777777" w:rsidR="004A5216" w:rsidRPr="00D84D32" w:rsidRDefault="004A5216" w:rsidP="004A5216">
      <w:pPr>
        <w:tabs>
          <w:tab w:val="left" w:pos="2410"/>
        </w:tabs>
        <w:ind w:left="284" w:right="794"/>
        <w:jc w:val="both"/>
        <w:rPr>
          <w:lang w:val="en-US"/>
        </w:rPr>
      </w:pPr>
    </w:p>
    <w:p w14:paraId="19B6BDA1" w14:textId="77777777" w:rsidR="004A5216" w:rsidRPr="00D84D32" w:rsidRDefault="004A5216" w:rsidP="004A5216">
      <w:pPr>
        <w:tabs>
          <w:tab w:val="left" w:pos="2410"/>
        </w:tabs>
        <w:ind w:left="284" w:right="794"/>
        <w:jc w:val="both"/>
        <w:rPr>
          <w:lang w:val="en-US"/>
        </w:rPr>
        <w:sectPr w:rsidR="004A5216" w:rsidRPr="00D84D32">
          <w:pgSz w:w="11900" w:h="16840"/>
          <w:pgMar w:top="1600" w:right="440" w:bottom="280" w:left="460" w:header="720" w:footer="720" w:gutter="0"/>
          <w:cols w:space="720"/>
        </w:sectPr>
      </w:pPr>
    </w:p>
    <w:p w14:paraId="12959B3D" w14:textId="77777777" w:rsidR="004C1BFC" w:rsidRPr="003F7DC9" w:rsidRDefault="00D9217B" w:rsidP="004A5216">
      <w:pPr>
        <w:pStyle w:val="Paragrafoelenco"/>
        <w:numPr>
          <w:ilvl w:val="0"/>
          <w:numId w:val="57"/>
        </w:numPr>
        <w:tabs>
          <w:tab w:val="left" w:pos="1447"/>
          <w:tab w:val="left" w:pos="2410"/>
        </w:tabs>
        <w:ind w:left="284" w:right="794" w:firstLine="0"/>
        <w:jc w:val="both"/>
        <w:rPr>
          <w:sz w:val="20"/>
        </w:rPr>
      </w:pPr>
      <w:r w:rsidRPr="003F7DC9">
        <w:rPr>
          <w:color w:val="0B0B0B"/>
          <w:sz w:val="20"/>
        </w:rPr>
        <w:lastRenderedPageBreak/>
        <w:t>GESTIONE SPAZI COMUNI (MENSA,</w:t>
      </w:r>
      <w:r w:rsidRPr="003F7DC9">
        <w:rPr>
          <w:color w:val="0B0B0B"/>
          <w:spacing w:val="-9"/>
          <w:sz w:val="20"/>
        </w:rPr>
        <w:t xml:space="preserve"> </w:t>
      </w:r>
      <w:r w:rsidRPr="003F7DC9">
        <w:rPr>
          <w:color w:val="0B0B0B"/>
          <w:sz w:val="20"/>
        </w:rPr>
        <w:t>SPOGLIATOI)</w:t>
      </w:r>
    </w:p>
    <w:p w14:paraId="10712D28" w14:textId="77777777" w:rsidR="004C1BFC" w:rsidRPr="003F7DC9" w:rsidRDefault="004C1BFC" w:rsidP="004A5216">
      <w:pPr>
        <w:pStyle w:val="Corpotesto"/>
        <w:tabs>
          <w:tab w:val="left" w:pos="2410"/>
        </w:tabs>
        <w:spacing w:before="10"/>
        <w:ind w:left="284" w:right="794"/>
        <w:jc w:val="both"/>
      </w:pPr>
    </w:p>
    <w:p w14:paraId="60DE21A2" w14:textId="77777777" w:rsidR="004C1BFC" w:rsidRPr="003F7DC9" w:rsidRDefault="00D9217B" w:rsidP="004A5216">
      <w:pPr>
        <w:pStyle w:val="Paragrafoelenco"/>
        <w:numPr>
          <w:ilvl w:val="0"/>
          <w:numId w:val="54"/>
        </w:numPr>
        <w:tabs>
          <w:tab w:val="left" w:pos="1339"/>
          <w:tab w:val="left" w:pos="2410"/>
        </w:tabs>
        <w:spacing w:line="244" w:lineRule="auto"/>
        <w:ind w:left="284" w:right="794" w:firstLine="0"/>
        <w:rPr>
          <w:sz w:val="20"/>
        </w:rPr>
      </w:pPr>
      <w:r w:rsidRPr="003F7DC9">
        <w:rPr>
          <w:color w:val="0B0B0B"/>
          <w:sz w:val="20"/>
        </w:rPr>
        <w:t>L’accesso agli spazi comuni, comprese le mense e gli spogliatoi è contingentato, con la previsione      di una ventilazione continua dei locali, di un tempo ridotto di sosta all’interno di tali spazi e con il mantenimento della distanza di sicurezza di 1 metro tra le persone che li occupano; nel caso di attività che non prevedono obbligatoriamente l'uso degli spogliatoi, è preferibile non utilizzare gli stessi al fine di</w:t>
      </w:r>
      <w:r w:rsidRPr="003F7DC9">
        <w:rPr>
          <w:color w:val="0B0B0B"/>
          <w:spacing w:val="-10"/>
          <w:sz w:val="20"/>
        </w:rPr>
        <w:t xml:space="preserve"> </w:t>
      </w:r>
      <w:r w:rsidRPr="003F7DC9">
        <w:rPr>
          <w:color w:val="0B0B0B"/>
          <w:sz w:val="20"/>
        </w:rPr>
        <w:t>evitare</w:t>
      </w:r>
      <w:r w:rsidRPr="003F7DC9">
        <w:rPr>
          <w:color w:val="0B0B0B"/>
          <w:spacing w:val="-11"/>
          <w:sz w:val="20"/>
        </w:rPr>
        <w:t xml:space="preserve"> </w:t>
      </w:r>
      <w:r w:rsidRPr="003F7DC9">
        <w:rPr>
          <w:color w:val="0B0B0B"/>
          <w:sz w:val="20"/>
        </w:rPr>
        <w:t>il</w:t>
      </w:r>
      <w:r w:rsidRPr="003F7DC9">
        <w:rPr>
          <w:color w:val="0B0B0B"/>
          <w:spacing w:val="-10"/>
          <w:sz w:val="20"/>
        </w:rPr>
        <w:t xml:space="preserve"> </w:t>
      </w:r>
      <w:r w:rsidRPr="003F7DC9">
        <w:rPr>
          <w:color w:val="0B0B0B"/>
          <w:sz w:val="20"/>
        </w:rPr>
        <w:t>contatto</w:t>
      </w:r>
      <w:r w:rsidRPr="003F7DC9">
        <w:rPr>
          <w:color w:val="0B0B0B"/>
          <w:spacing w:val="-10"/>
          <w:sz w:val="20"/>
        </w:rPr>
        <w:t xml:space="preserve"> </w:t>
      </w:r>
      <w:r w:rsidRPr="003F7DC9">
        <w:rPr>
          <w:color w:val="0B0B0B"/>
          <w:sz w:val="20"/>
        </w:rPr>
        <w:t>tra</w:t>
      </w:r>
      <w:r w:rsidRPr="003F7DC9">
        <w:rPr>
          <w:color w:val="0B0B0B"/>
          <w:spacing w:val="-9"/>
          <w:sz w:val="20"/>
        </w:rPr>
        <w:t xml:space="preserve"> </w:t>
      </w:r>
      <w:r w:rsidRPr="003F7DC9">
        <w:rPr>
          <w:color w:val="0B0B0B"/>
          <w:sz w:val="20"/>
        </w:rPr>
        <w:t>i</w:t>
      </w:r>
      <w:r w:rsidRPr="003F7DC9">
        <w:rPr>
          <w:color w:val="0B0B0B"/>
          <w:spacing w:val="-10"/>
          <w:sz w:val="20"/>
        </w:rPr>
        <w:t xml:space="preserve"> </w:t>
      </w:r>
      <w:r w:rsidRPr="003F7DC9">
        <w:rPr>
          <w:color w:val="0B0B0B"/>
          <w:sz w:val="20"/>
        </w:rPr>
        <w:t>lavoratori;</w:t>
      </w:r>
      <w:r w:rsidRPr="003F7DC9">
        <w:rPr>
          <w:color w:val="0B0B0B"/>
          <w:spacing w:val="-8"/>
          <w:sz w:val="20"/>
        </w:rPr>
        <w:t xml:space="preserve"> </w:t>
      </w:r>
      <w:r w:rsidRPr="003F7DC9">
        <w:rPr>
          <w:color w:val="0B0B0B"/>
          <w:sz w:val="20"/>
        </w:rPr>
        <w:t>nel</w:t>
      </w:r>
      <w:r w:rsidRPr="003F7DC9">
        <w:rPr>
          <w:color w:val="0B0B0B"/>
          <w:spacing w:val="-10"/>
          <w:sz w:val="20"/>
        </w:rPr>
        <w:t xml:space="preserve"> </w:t>
      </w:r>
      <w:r w:rsidRPr="003F7DC9">
        <w:rPr>
          <w:color w:val="0B0B0B"/>
          <w:sz w:val="20"/>
        </w:rPr>
        <w:t>caso</w:t>
      </w:r>
      <w:r w:rsidRPr="003F7DC9">
        <w:rPr>
          <w:color w:val="0B0B0B"/>
          <w:spacing w:val="-10"/>
          <w:sz w:val="20"/>
        </w:rPr>
        <w:t xml:space="preserve"> </w:t>
      </w:r>
      <w:r w:rsidRPr="003F7DC9">
        <w:rPr>
          <w:color w:val="0B0B0B"/>
          <w:sz w:val="20"/>
        </w:rPr>
        <w:t>in</w:t>
      </w:r>
      <w:r w:rsidRPr="003F7DC9">
        <w:rPr>
          <w:color w:val="0B0B0B"/>
          <w:spacing w:val="-9"/>
          <w:sz w:val="20"/>
        </w:rPr>
        <w:t xml:space="preserve"> </w:t>
      </w:r>
      <w:r w:rsidRPr="003F7DC9">
        <w:rPr>
          <w:color w:val="0B0B0B"/>
          <w:sz w:val="20"/>
        </w:rPr>
        <w:t>cui</w:t>
      </w:r>
      <w:r w:rsidRPr="003F7DC9">
        <w:rPr>
          <w:color w:val="0B0B0B"/>
          <w:spacing w:val="-10"/>
          <w:sz w:val="20"/>
        </w:rPr>
        <w:t xml:space="preserve"> </w:t>
      </w:r>
      <w:r w:rsidRPr="003F7DC9">
        <w:rPr>
          <w:color w:val="0B0B0B"/>
          <w:sz w:val="20"/>
        </w:rPr>
        <w:t>sia</w:t>
      </w:r>
      <w:r w:rsidRPr="003F7DC9">
        <w:rPr>
          <w:color w:val="0B0B0B"/>
          <w:spacing w:val="-14"/>
          <w:sz w:val="20"/>
        </w:rPr>
        <w:t xml:space="preserve"> </w:t>
      </w:r>
      <w:r w:rsidRPr="003F7DC9">
        <w:rPr>
          <w:color w:val="0B0B0B"/>
          <w:sz w:val="20"/>
        </w:rPr>
        <w:t>obbligatorio</w:t>
      </w:r>
      <w:r w:rsidRPr="003F7DC9">
        <w:rPr>
          <w:color w:val="0B0B0B"/>
          <w:spacing w:val="-14"/>
          <w:sz w:val="20"/>
        </w:rPr>
        <w:t xml:space="preserve"> </w:t>
      </w:r>
      <w:r w:rsidRPr="003F7DC9">
        <w:rPr>
          <w:color w:val="0B0B0B"/>
          <w:sz w:val="20"/>
        </w:rPr>
        <w:t>l’uso,</w:t>
      </w:r>
      <w:r w:rsidRPr="003F7DC9">
        <w:rPr>
          <w:color w:val="0B0B0B"/>
          <w:spacing w:val="-10"/>
          <w:sz w:val="20"/>
        </w:rPr>
        <w:t xml:space="preserve"> </w:t>
      </w:r>
      <w:r w:rsidRPr="003F7DC9">
        <w:rPr>
          <w:color w:val="0B0B0B"/>
          <w:sz w:val="20"/>
        </w:rPr>
        <w:t>il</w:t>
      </w:r>
      <w:r w:rsidRPr="003F7DC9">
        <w:rPr>
          <w:color w:val="0B0B0B"/>
          <w:spacing w:val="-10"/>
          <w:sz w:val="20"/>
        </w:rPr>
        <w:t xml:space="preserve"> </w:t>
      </w:r>
      <w:r w:rsidRPr="003F7DC9">
        <w:rPr>
          <w:color w:val="0B0B0B"/>
          <w:sz w:val="20"/>
        </w:rPr>
        <w:t>coordinatore</w:t>
      </w:r>
      <w:r w:rsidRPr="003F7DC9">
        <w:rPr>
          <w:color w:val="0B0B0B"/>
          <w:spacing w:val="1"/>
          <w:sz w:val="20"/>
        </w:rPr>
        <w:t xml:space="preserve"> </w:t>
      </w:r>
      <w:r w:rsidRPr="003F7DC9">
        <w:rPr>
          <w:color w:val="0B0B0B"/>
          <w:sz w:val="20"/>
        </w:rPr>
        <w:t>per</w:t>
      </w:r>
      <w:r w:rsidRPr="003F7DC9">
        <w:rPr>
          <w:color w:val="0B0B0B"/>
          <w:spacing w:val="31"/>
          <w:sz w:val="20"/>
        </w:rPr>
        <w:t xml:space="preserve"> </w:t>
      </w:r>
      <w:r w:rsidRPr="003F7DC9">
        <w:rPr>
          <w:color w:val="0B0B0B"/>
          <w:sz w:val="20"/>
        </w:rPr>
        <w:t>l'esecuzione dei lavori, ove nominato  ai sensi del Decreto  legislativo 9 aprile 2008 , n. 81, provvede al riguardo   ad integrare il Piano di sicurezza e di coordinamento anche attraverso una turnazione dei lavoratori compatibilmente con le lavorazioni previste in</w:t>
      </w:r>
      <w:r w:rsidRPr="003F7DC9">
        <w:rPr>
          <w:color w:val="0B0B0B"/>
          <w:spacing w:val="-30"/>
          <w:sz w:val="20"/>
        </w:rPr>
        <w:t xml:space="preserve"> </w:t>
      </w:r>
      <w:r w:rsidRPr="003F7DC9">
        <w:rPr>
          <w:color w:val="0B0B0B"/>
          <w:sz w:val="20"/>
        </w:rPr>
        <w:t>cantiere;</w:t>
      </w:r>
    </w:p>
    <w:p w14:paraId="44BD3658" w14:textId="1000BB67" w:rsidR="004C1BFC" w:rsidRPr="003F7DC9" w:rsidRDefault="00D9217B" w:rsidP="004A5216">
      <w:pPr>
        <w:pStyle w:val="Paragrafoelenco"/>
        <w:numPr>
          <w:ilvl w:val="0"/>
          <w:numId w:val="54"/>
        </w:numPr>
        <w:tabs>
          <w:tab w:val="left" w:pos="1339"/>
          <w:tab w:val="left" w:pos="2410"/>
        </w:tabs>
        <w:spacing w:line="244" w:lineRule="auto"/>
        <w:ind w:left="284" w:right="794" w:firstLine="0"/>
        <w:rPr>
          <w:sz w:val="20"/>
        </w:rPr>
      </w:pPr>
      <w:r w:rsidRPr="003F7DC9">
        <w:rPr>
          <w:color w:val="0B0B0B"/>
          <w:sz w:val="20"/>
        </w:rPr>
        <w:t>il</w:t>
      </w:r>
      <w:r w:rsidRPr="003F7DC9">
        <w:rPr>
          <w:color w:val="0B0B0B"/>
          <w:spacing w:val="-10"/>
          <w:sz w:val="20"/>
        </w:rPr>
        <w:t xml:space="preserve"> </w:t>
      </w:r>
      <w:r w:rsidRPr="003F7DC9">
        <w:rPr>
          <w:color w:val="0B0B0B"/>
          <w:sz w:val="20"/>
        </w:rPr>
        <w:t>datore</w:t>
      </w:r>
      <w:r w:rsidRPr="003F7DC9">
        <w:rPr>
          <w:color w:val="0B0B0B"/>
          <w:spacing w:val="-6"/>
          <w:sz w:val="20"/>
        </w:rPr>
        <w:t xml:space="preserve"> </w:t>
      </w:r>
      <w:r w:rsidRPr="003F7DC9">
        <w:rPr>
          <w:color w:val="0B0B0B"/>
          <w:sz w:val="20"/>
        </w:rPr>
        <w:t>di</w:t>
      </w:r>
      <w:r w:rsidRPr="003F7DC9">
        <w:rPr>
          <w:color w:val="0B0B0B"/>
          <w:spacing w:val="-9"/>
          <w:sz w:val="20"/>
        </w:rPr>
        <w:t xml:space="preserve"> </w:t>
      </w:r>
      <w:r w:rsidRPr="003F7DC9">
        <w:rPr>
          <w:color w:val="0B0B0B"/>
          <w:sz w:val="20"/>
        </w:rPr>
        <w:t>lavoro</w:t>
      </w:r>
      <w:r w:rsidRPr="003F7DC9">
        <w:rPr>
          <w:color w:val="0B0B0B"/>
          <w:spacing w:val="-7"/>
          <w:sz w:val="20"/>
        </w:rPr>
        <w:t xml:space="preserve"> </w:t>
      </w:r>
      <w:r w:rsidRPr="003F7DC9">
        <w:rPr>
          <w:color w:val="0B0B0B"/>
          <w:sz w:val="20"/>
        </w:rPr>
        <w:t>provvede</w:t>
      </w:r>
      <w:r w:rsidRPr="003F7DC9">
        <w:rPr>
          <w:color w:val="0B0B0B"/>
          <w:spacing w:val="-6"/>
          <w:sz w:val="20"/>
        </w:rPr>
        <w:t xml:space="preserve"> </w:t>
      </w:r>
      <w:r w:rsidRPr="003F7DC9">
        <w:rPr>
          <w:color w:val="0B0B0B"/>
          <w:sz w:val="20"/>
        </w:rPr>
        <w:t>alla</w:t>
      </w:r>
      <w:r w:rsidRPr="003F7DC9">
        <w:rPr>
          <w:color w:val="0B0B0B"/>
          <w:spacing w:val="-9"/>
          <w:sz w:val="20"/>
        </w:rPr>
        <w:t xml:space="preserve"> </w:t>
      </w:r>
      <w:r w:rsidRPr="003F7DC9">
        <w:rPr>
          <w:color w:val="0B0B0B"/>
          <w:sz w:val="20"/>
        </w:rPr>
        <w:t>sanificazione</w:t>
      </w:r>
      <w:r w:rsidRPr="003F7DC9">
        <w:rPr>
          <w:color w:val="0B0B0B"/>
          <w:spacing w:val="-7"/>
          <w:sz w:val="20"/>
        </w:rPr>
        <w:t xml:space="preserve"> </w:t>
      </w:r>
      <w:r w:rsidRPr="003F7DC9">
        <w:rPr>
          <w:color w:val="0B0B0B"/>
          <w:sz w:val="20"/>
        </w:rPr>
        <w:t>almeno</w:t>
      </w:r>
      <w:r w:rsidRPr="003F7DC9">
        <w:rPr>
          <w:color w:val="0B0B0B"/>
          <w:spacing w:val="-7"/>
          <w:sz w:val="20"/>
        </w:rPr>
        <w:t xml:space="preserve"> </w:t>
      </w:r>
      <w:r w:rsidRPr="003F7DC9">
        <w:rPr>
          <w:color w:val="0B0B0B"/>
          <w:sz w:val="20"/>
        </w:rPr>
        <w:t>giornaliera</w:t>
      </w:r>
      <w:r w:rsidRPr="003F7DC9">
        <w:rPr>
          <w:color w:val="0B0B0B"/>
          <w:spacing w:val="-6"/>
          <w:sz w:val="20"/>
        </w:rPr>
        <w:t xml:space="preserve"> </w:t>
      </w:r>
      <w:r w:rsidRPr="003F7DC9">
        <w:rPr>
          <w:color w:val="0B0B0B"/>
          <w:sz w:val="20"/>
        </w:rPr>
        <w:t>ed</w:t>
      </w:r>
      <w:r w:rsidRPr="003F7DC9">
        <w:rPr>
          <w:color w:val="0B0B0B"/>
          <w:spacing w:val="-7"/>
          <w:sz w:val="20"/>
        </w:rPr>
        <w:t xml:space="preserve"> </w:t>
      </w:r>
      <w:r w:rsidRPr="003F7DC9">
        <w:rPr>
          <w:color w:val="0B0B0B"/>
          <w:sz w:val="20"/>
        </w:rPr>
        <w:t>alla</w:t>
      </w:r>
      <w:r w:rsidRPr="003F7DC9">
        <w:rPr>
          <w:color w:val="0B0B0B"/>
          <w:spacing w:val="-7"/>
          <w:sz w:val="20"/>
        </w:rPr>
        <w:t xml:space="preserve"> </w:t>
      </w:r>
      <w:r w:rsidRPr="003F7DC9">
        <w:rPr>
          <w:color w:val="0B0B0B"/>
          <w:sz w:val="20"/>
        </w:rPr>
        <w:t>organizzazione</w:t>
      </w:r>
      <w:r w:rsidRPr="003F7DC9">
        <w:rPr>
          <w:color w:val="0B0B0B"/>
          <w:spacing w:val="-6"/>
          <w:sz w:val="20"/>
        </w:rPr>
        <w:t xml:space="preserve"> </w:t>
      </w:r>
      <w:r w:rsidRPr="003F7DC9">
        <w:rPr>
          <w:color w:val="0B0B0B"/>
          <w:sz w:val="20"/>
        </w:rPr>
        <w:t>degli</w:t>
      </w:r>
      <w:r w:rsidRPr="003F7DC9">
        <w:rPr>
          <w:color w:val="0B0B0B"/>
          <w:spacing w:val="9"/>
          <w:sz w:val="20"/>
        </w:rPr>
        <w:t xml:space="preserve"> </w:t>
      </w:r>
      <w:r w:rsidRPr="003F7DC9">
        <w:rPr>
          <w:color w:val="0B0B0B"/>
          <w:sz w:val="20"/>
        </w:rPr>
        <w:t>spazi per la mensa e degli spogliatoi per lasciare nella disponibilità dei lavoratori luoghi per il deposito degli indumenti da lavoro e garantire loro idonee condizioni igieniche</w:t>
      </w:r>
      <w:r w:rsidRPr="003F7DC9">
        <w:rPr>
          <w:color w:val="0B0B0B"/>
          <w:spacing w:val="-27"/>
          <w:sz w:val="20"/>
        </w:rPr>
        <w:t xml:space="preserve"> </w:t>
      </w:r>
      <w:r w:rsidRPr="003F7DC9">
        <w:rPr>
          <w:color w:val="0B0B0B"/>
          <w:sz w:val="20"/>
        </w:rPr>
        <w:t>sanitarie.</w:t>
      </w:r>
    </w:p>
    <w:p w14:paraId="29DA966D" w14:textId="4137CE50" w:rsidR="004C1BFC" w:rsidRPr="003F7DC9" w:rsidRDefault="00D9217B" w:rsidP="004A5216">
      <w:pPr>
        <w:pStyle w:val="Paragrafoelenco"/>
        <w:numPr>
          <w:ilvl w:val="0"/>
          <w:numId w:val="54"/>
        </w:numPr>
        <w:tabs>
          <w:tab w:val="left" w:pos="1339"/>
          <w:tab w:val="left" w:pos="2410"/>
        </w:tabs>
        <w:spacing w:line="247" w:lineRule="auto"/>
        <w:ind w:left="284" w:right="794" w:firstLine="0"/>
        <w:rPr>
          <w:sz w:val="20"/>
        </w:rPr>
      </w:pPr>
      <w:r w:rsidRPr="003F7DC9">
        <w:rPr>
          <w:color w:val="0B0B0B"/>
          <w:sz w:val="20"/>
        </w:rPr>
        <w:t>Occorre garantire la sanificazione periodica e la pulizia giornaliera con appositi detergenti anche delle tastiere dei distributori di</w:t>
      </w:r>
      <w:r w:rsidRPr="003F7DC9">
        <w:rPr>
          <w:color w:val="0B0B0B"/>
          <w:spacing w:val="-21"/>
          <w:sz w:val="20"/>
        </w:rPr>
        <w:t xml:space="preserve"> </w:t>
      </w:r>
      <w:r w:rsidRPr="003F7DC9">
        <w:rPr>
          <w:color w:val="0B0B0B"/>
          <w:sz w:val="20"/>
        </w:rPr>
        <w:t>bevande;</w:t>
      </w:r>
    </w:p>
    <w:p w14:paraId="41C99FE0" w14:textId="77777777" w:rsidR="004C1BFC" w:rsidRPr="003F7DC9" w:rsidRDefault="004C1BFC" w:rsidP="004A5216">
      <w:pPr>
        <w:pStyle w:val="Corpotesto"/>
        <w:tabs>
          <w:tab w:val="left" w:pos="2410"/>
        </w:tabs>
        <w:spacing w:before="10"/>
        <w:ind w:left="284" w:right="794"/>
        <w:jc w:val="both"/>
      </w:pPr>
    </w:p>
    <w:p w14:paraId="6F072AC4" w14:textId="77777777" w:rsidR="004C1BFC" w:rsidRPr="003F7DC9" w:rsidRDefault="00D9217B" w:rsidP="004A5216">
      <w:pPr>
        <w:pStyle w:val="Paragrafoelenco"/>
        <w:numPr>
          <w:ilvl w:val="0"/>
          <w:numId w:val="57"/>
        </w:numPr>
        <w:tabs>
          <w:tab w:val="left" w:pos="1728"/>
          <w:tab w:val="left" w:pos="1729"/>
          <w:tab w:val="left" w:pos="2410"/>
          <w:tab w:val="left" w:pos="3777"/>
          <w:tab w:val="left" w:pos="4417"/>
          <w:tab w:val="left" w:pos="5671"/>
          <w:tab w:val="left" w:pos="7349"/>
          <w:tab w:val="left" w:pos="9307"/>
        </w:tabs>
        <w:spacing w:line="242" w:lineRule="auto"/>
        <w:ind w:left="284" w:right="794" w:firstLine="0"/>
        <w:jc w:val="both"/>
        <w:rPr>
          <w:sz w:val="20"/>
        </w:rPr>
      </w:pPr>
      <w:r w:rsidRPr="003F7DC9">
        <w:rPr>
          <w:color w:val="0B0B0B"/>
          <w:sz w:val="20"/>
        </w:rPr>
        <w:t>ORGANIZZAZIONE</w:t>
      </w:r>
      <w:r w:rsidRPr="003F7DC9">
        <w:rPr>
          <w:color w:val="0B0B0B"/>
          <w:sz w:val="20"/>
        </w:rPr>
        <w:tab/>
        <w:t>DEL</w:t>
      </w:r>
      <w:r w:rsidRPr="003F7DC9">
        <w:rPr>
          <w:color w:val="0B0B0B"/>
          <w:sz w:val="20"/>
        </w:rPr>
        <w:tab/>
        <w:t>CANTIERE</w:t>
      </w:r>
      <w:r w:rsidRPr="003F7DC9">
        <w:rPr>
          <w:color w:val="0B0B0B"/>
          <w:sz w:val="20"/>
        </w:rPr>
        <w:tab/>
        <w:t>(TURNAZIONE,</w:t>
      </w:r>
      <w:r w:rsidRPr="003F7DC9">
        <w:rPr>
          <w:color w:val="0B0B0B"/>
          <w:sz w:val="20"/>
        </w:rPr>
        <w:tab/>
        <w:t>RIMODULAZIONE</w:t>
      </w:r>
      <w:r w:rsidRPr="003F7DC9">
        <w:rPr>
          <w:color w:val="0B0B0B"/>
          <w:sz w:val="20"/>
        </w:rPr>
        <w:tab/>
      </w:r>
      <w:r w:rsidRPr="003F7DC9">
        <w:rPr>
          <w:color w:val="0B0B0B"/>
          <w:spacing w:val="-5"/>
          <w:sz w:val="20"/>
        </w:rPr>
        <w:t xml:space="preserve">DEI </w:t>
      </w:r>
      <w:r w:rsidRPr="003F7DC9">
        <w:rPr>
          <w:color w:val="0B0B0B"/>
          <w:sz w:val="20"/>
        </w:rPr>
        <w:t>CRONOPROGRAMMA DELLE</w:t>
      </w:r>
      <w:r w:rsidRPr="003F7DC9">
        <w:rPr>
          <w:color w:val="0B0B0B"/>
          <w:spacing w:val="-1"/>
          <w:sz w:val="20"/>
        </w:rPr>
        <w:t xml:space="preserve"> </w:t>
      </w:r>
      <w:r w:rsidRPr="003F7DC9">
        <w:rPr>
          <w:color w:val="0B0B0B"/>
          <w:sz w:val="20"/>
        </w:rPr>
        <w:t>LAVORAZIONI)</w:t>
      </w:r>
    </w:p>
    <w:p w14:paraId="01008B9B" w14:textId="77777777" w:rsidR="004C1BFC" w:rsidRPr="003F7DC9" w:rsidRDefault="004C1BFC" w:rsidP="004A5216">
      <w:pPr>
        <w:pStyle w:val="Corpotesto"/>
        <w:tabs>
          <w:tab w:val="left" w:pos="2410"/>
        </w:tabs>
        <w:spacing w:before="2"/>
        <w:ind w:left="284" w:right="794"/>
        <w:jc w:val="both"/>
      </w:pPr>
    </w:p>
    <w:p w14:paraId="0CF86A17" w14:textId="77777777" w:rsidR="004C1BFC" w:rsidRPr="003F7DC9" w:rsidRDefault="00D9217B" w:rsidP="004A5216">
      <w:pPr>
        <w:pStyle w:val="Corpotesto"/>
        <w:tabs>
          <w:tab w:val="left" w:pos="2410"/>
        </w:tabs>
        <w:spacing w:before="1" w:line="244" w:lineRule="auto"/>
        <w:ind w:left="284" w:right="794"/>
        <w:jc w:val="both"/>
      </w:pPr>
      <w:r w:rsidRPr="003F7DC9">
        <w:rPr>
          <w:color w:val="0B0B0B"/>
        </w:rPr>
        <w:t>In riferimento al DPCM 11 marzo 2020, punto 7, limitatamente al periodo della emergenza dovuta al COVID-19, le imprese potranno,  avendo  a  riferimento  quanto  previsto dai  CCNL e  favorendo così le intese con le rappresentanze sindacali aziendali, o territoriali di categoria, disporre  la  riorganizzazione del cantiere e del cronoprogramma delle lavorazioni anche attraverso la turnazione dei lavoratori con l’obiettivo di diminuire i contatti, di creare gruppi autonomi, distinti e riconoscibili e di consentire una diversa articolazione degli orari del cantiere sia per quanto attiene all’apertura, alla sosta e</w:t>
      </w:r>
      <w:r w:rsidRPr="003F7DC9">
        <w:rPr>
          <w:color w:val="0B0B0B"/>
          <w:spacing w:val="-4"/>
        </w:rPr>
        <w:t xml:space="preserve"> </w:t>
      </w:r>
      <w:r w:rsidRPr="003F7DC9">
        <w:rPr>
          <w:color w:val="0B0B0B"/>
        </w:rPr>
        <w:t>all’uscita.</w:t>
      </w:r>
    </w:p>
    <w:p w14:paraId="310AB159" w14:textId="77777777" w:rsidR="004C1BFC" w:rsidRPr="003F7DC9" w:rsidRDefault="004C1BFC" w:rsidP="004A5216">
      <w:pPr>
        <w:pStyle w:val="Corpotesto"/>
        <w:tabs>
          <w:tab w:val="left" w:pos="2410"/>
        </w:tabs>
        <w:ind w:left="284" w:right="794"/>
        <w:jc w:val="both"/>
        <w:rPr>
          <w:sz w:val="22"/>
        </w:rPr>
      </w:pPr>
    </w:p>
    <w:p w14:paraId="02428322" w14:textId="77777777" w:rsidR="004C1BFC" w:rsidRPr="003F7DC9" w:rsidRDefault="00D9217B" w:rsidP="004A5216">
      <w:pPr>
        <w:pStyle w:val="Paragrafoelenco"/>
        <w:numPr>
          <w:ilvl w:val="0"/>
          <w:numId w:val="57"/>
        </w:numPr>
        <w:tabs>
          <w:tab w:val="left" w:pos="1447"/>
          <w:tab w:val="left" w:pos="2410"/>
        </w:tabs>
        <w:spacing w:before="1"/>
        <w:ind w:left="284" w:right="794" w:firstLine="0"/>
        <w:jc w:val="both"/>
        <w:rPr>
          <w:sz w:val="20"/>
        </w:rPr>
      </w:pPr>
      <w:r w:rsidRPr="003F7DC9">
        <w:rPr>
          <w:color w:val="0B0B0B"/>
          <w:sz w:val="20"/>
        </w:rPr>
        <w:t>GESTIONE DI UNA PERSONA SINTOMATICA IN</w:t>
      </w:r>
      <w:r w:rsidRPr="003F7DC9">
        <w:rPr>
          <w:color w:val="0B0B0B"/>
          <w:spacing w:val="1"/>
          <w:sz w:val="20"/>
        </w:rPr>
        <w:t xml:space="preserve"> </w:t>
      </w:r>
      <w:r w:rsidRPr="003F7DC9">
        <w:rPr>
          <w:color w:val="0B0B0B"/>
          <w:sz w:val="20"/>
        </w:rPr>
        <w:t>CANTIERE</w:t>
      </w:r>
    </w:p>
    <w:p w14:paraId="4CAD5860" w14:textId="77777777" w:rsidR="004C1BFC" w:rsidRPr="003F7DC9" w:rsidRDefault="004C1BFC" w:rsidP="004A5216">
      <w:pPr>
        <w:pStyle w:val="Corpotesto"/>
        <w:tabs>
          <w:tab w:val="left" w:pos="2410"/>
        </w:tabs>
        <w:spacing w:before="10"/>
        <w:ind w:left="284" w:right="794"/>
        <w:jc w:val="both"/>
      </w:pPr>
    </w:p>
    <w:p w14:paraId="312432BB" w14:textId="77777777" w:rsidR="009F5038" w:rsidRPr="003F7DC9" w:rsidRDefault="00D9217B" w:rsidP="009F5038">
      <w:pPr>
        <w:pStyle w:val="Corpotesto"/>
        <w:tabs>
          <w:tab w:val="left" w:pos="2410"/>
        </w:tabs>
        <w:spacing w:before="96" w:line="244" w:lineRule="auto"/>
        <w:ind w:left="284" w:right="794"/>
        <w:jc w:val="both"/>
      </w:pPr>
      <w:r w:rsidRPr="003F7DC9">
        <w:rPr>
          <w:color w:val="0B0B0B"/>
        </w:rPr>
        <w:t>Nel caso in cui una persona presente in cantiere sviluppi febbre con temperatura superiore ai 37,5° e sintomi</w:t>
      </w:r>
      <w:r w:rsidRPr="003F7DC9">
        <w:rPr>
          <w:color w:val="0B0B0B"/>
          <w:spacing w:val="15"/>
        </w:rPr>
        <w:t xml:space="preserve"> </w:t>
      </w:r>
      <w:r w:rsidRPr="003F7DC9">
        <w:rPr>
          <w:color w:val="0B0B0B"/>
        </w:rPr>
        <w:t>di</w:t>
      </w:r>
      <w:r w:rsidRPr="003F7DC9">
        <w:rPr>
          <w:color w:val="0B0B0B"/>
          <w:spacing w:val="12"/>
        </w:rPr>
        <w:t xml:space="preserve"> </w:t>
      </w:r>
      <w:r w:rsidRPr="003F7DC9">
        <w:rPr>
          <w:color w:val="0B0B0B"/>
        </w:rPr>
        <w:t>infezione</w:t>
      </w:r>
      <w:r w:rsidRPr="003F7DC9">
        <w:rPr>
          <w:color w:val="0B0B0B"/>
          <w:spacing w:val="13"/>
        </w:rPr>
        <w:t xml:space="preserve"> </w:t>
      </w:r>
      <w:r w:rsidRPr="003F7DC9">
        <w:rPr>
          <w:color w:val="0B0B0B"/>
        </w:rPr>
        <w:t>respiratoria</w:t>
      </w:r>
      <w:r w:rsidRPr="003F7DC9">
        <w:rPr>
          <w:color w:val="0B0B0B"/>
          <w:spacing w:val="15"/>
        </w:rPr>
        <w:t xml:space="preserve"> </w:t>
      </w:r>
      <w:r w:rsidRPr="003F7DC9">
        <w:rPr>
          <w:color w:val="0B0B0B"/>
        </w:rPr>
        <w:t>quali</w:t>
      </w:r>
      <w:r w:rsidRPr="003F7DC9">
        <w:rPr>
          <w:color w:val="0B0B0B"/>
          <w:spacing w:val="15"/>
        </w:rPr>
        <w:t xml:space="preserve"> </w:t>
      </w:r>
      <w:r w:rsidRPr="003F7DC9">
        <w:rPr>
          <w:color w:val="0B0B0B"/>
        </w:rPr>
        <w:t>la</w:t>
      </w:r>
      <w:r w:rsidRPr="003F7DC9">
        <w:rPr>
          <w:color w:val="0B0B0B"/>
          <w:spacing w:val="13"/>
        </w:rPr>
        <w:t xml:space="preserve"> </w:t>
      </w:r>
      <w:r w:rsidRPr="003F7DC9">
        <w:rPr>
          <w:color w:val="0B0B0B"/>
        </w:rPr>
        <w:t>tosse,</w:t>
      </w:r>
      <w:r w:rsidRPr="003F7DC9">
        <w:rPr>
          <w:color w:val="0B0B0B"/>
          <w:spacing w:val="15"/>
        </w:rPr>
        <w:t xml:space="preserve"> </w:t>
      </w:r>
      <w:r w:rsidRPr="003F7DC9">
        <w:rPr>
          <w:color w:val="0B0B0B"/>
        </w:rPr>
        <w:t>lo</w:t>
      </w:r>
      <w:r w:rsidRPr="003F7DC9">
        <w:rPr>
          <w:color w:val="0B0B0B"/>
          <w:spacing w:val="12"/>
        </w:rPr>
        <w:t xml:space="preserve"> </w:t>
      </w:r>
      <w:r w:rsidRPr="003F7DC9">
        <w:rPr>
          <w:color w:val="0B0B0B"/>
        </w:rPr>
        <w:t>deve</w:t>
      </w:r>
      <w:r w:rsidRPr="003F7DC9">
        <w:rPr>
          <w:color w:val="0B0B0B"/>
          <w:spacing w:val="15"/>
        </w:rPr>
        <w:t xml:space="preserve"> </w:t>
      </w:r>
      <w:r w:rsidRPr="003F7DC9">
        <w:rPr>
          <w:color w:val="0B0B0B"/>
        </w:rPr>
        <w:t>dichiarare</w:t>
      </w:r>
      <w:r w:rsidRPr="003F7DC9">
        <w:rPr>
          <w:color w:val="0B0B0B"/>
          <w:spacing w:val="14"/>
        </w:rPr>
        <w:t xml:space="preserve"> </w:t>
      </w:r>
      <w:r w:rsidRPr="003F7DC9">
        <w:rPr>
          <w:color w:val="0B0B0B"/>
        </w:rPr>
        <w:t>immediatamente</w:t>
      </w:r>
      <w:r w:rsidRPr="003F7DC9">
        <w:rPr>
          <w:color w:val="0B0B0B"/>
          <w:spacing w:val="15"/>
        </w:rPr>
        <w:t xml:space="preserve"> </w:t>
      </w:r>
      <w:r w:rsidRPr="003F7DC9">
        <w:rPr>
          <w:color w:val="0B0B0B"/>
        </w:rPr>
        <w:t>al</w:t>
      </w:r>
      <w:r w:rsidRPr="003F7DC9">
        <w:rPr>
          <w:color w:val="0B0B0B"/>
          <w:spacing w:val="13"/>
        </w:rPr>
        <w:t xml:space="preserve"> </w:t>
      </w:r>
      <w:r w:rsidRPr="003F7DC9">
        <w:rPr>
          <w:color w:val="0B0B0B"/>
        </w:rPr>
        <w:t>datore</w:t>
      </w:r>
      <w:r w:rsidRPr="003F7DC9">
        <w:rPr>
          <w:color w:val="0B0B0B"/>
          <w:spacing w:val="9"/>
        </w:rPr>
        <w:t xml:space="preserve"> </w:t>
      </w:r>
      <w:r w:rsidRPr="003F7DC9">
        <w:rPr>
          <w:color w:val="0B0B0B"/>
        </w:rPr>
        <w:t>di</w:t>
      </w:r>
      <w:r w:rsidRPr="003F7DC9">
        <w:rPr>
          <w:color w:val="0B0B0B"/>
          <w:spacing w:val="27"/>
        </w:rPr>
        <w:t xml:space="preserve"> </w:t>
      </w:r>
      <w:r w:rsidRPr="003F7DC9">
        <w:rPr>
          <w:color w:val="0B0B0B"/>
        </w:rPr>
        <w:t>lavoro</w:t>
      </w:r>
      <w:r w:rsidR="009F5038" w:rsidRPr="003F7DC9">
        <w:rPr>
          <w:color w:val="0B0B0B"/>
        </w:rPr>
        <w:t xml:space="preserve"> o al direttore di cantiere che dovrà procedere al suo isolamento in base alle disposizioni dell’autorità sanitaria e del coordinatore per l'esecuzione dei lavori ove nominato ai sensi del Decreto legislativo 9 aprile 2008 , n. 81 e procedere immediatamente ad avvertire le autorità  sanitarie competenti  e  i numeri</w:t>
      </w:r>
      <w:r w:rsidR="009F5038" w:rsidRPr="003F7DC9">
        <w:rPr>
          <w:color w:val="0B0B0B"/>
          <w:spacing w:val="19"/>
        </w:rPr>
        <w:t xml:space="preserve"> </w:t>
      </w:r>
      <w:r w:rsidR="009F5038" w:rsidRPr="003F7DC9">
        <w:rPr>
          <w:color w:val="0B0B0B"/>
        </w:rPr>
        <w:t>di</w:t>
      </w:r>
      <w:r w:rsidR="009F5038" w:rsidRPr="003F7DC9">
        <w:rPr>
          <w:color w:val="0B0B0B"/>
          <w:spacing w:val="20"/>
        </w:rPr>
        <w:t xml:space="preserve"> </w:t>
      </w:r>
      <w:r w:rsidR="009F5038" w:rsidRPr="003F7DC9">
        <w:rPr>
          <w:color w:val="0B0B0B"/>
        </w:rPr>
        <w:t>emergenza</w:t>
      </w:r>
      <w:r w:rsidR="009F5038" w:rsidRPr="003F7DC9">
        <w:rPr>
          <w:color w:val="0B0B0B"/>
          <w:spacing w:val="19"/>
        </w:rPr>
        <w:t xml:space="preserve"> </w:t>
      </w:r>
      <w:r w:rsidR="009F5038" w:rsidRPr="003F7DC9">
        <w:rPr>
          <w:color w:val="0B0B0B"/>
        </w:rPr>
        <w:t>per</w:t>
      </w:r>
      <w:r w:rsidR="009F5038" w:rsidRPr="003F7DC9">
        <w:rPr>
          <w:color w:val="0B0B0B"/>
          <w:spacing w:val="21"/>
        </w:rPr>
        <w:t xml:space="preserve"> </w:t>
      </w:r>
      <w:r w:rsidR="009F5038" w:rsidRPr="003F7DC9">
        <w:rPr>
          <w:color w:val="0B0B0B"/>
        </w:rPr>
        <w:t>il</w:t>
      </w:r>
      <w:r w:rsidR="009F5038" w:rsidRPr="003F7DC9">
        <w:rPr>
          <w:color w:val="0B0B0B"/>
          <w:spacing w:val="17"/>
        </w:rPr>
        <w:t xml:space="preserve"> </w:t>
      </w:r>
      <w:r w:rsidR="009F5038" w:rsidRPr="003F7DC9">
        <w:rPr>
          <w:color w:val="0B0B0B"/>
        </w:rPr>
        <w:t>COVID-19</w:t>
      </w:r>
      <w:r w:rsidR="009F5038" w:rsidRPr="003F7DC9">
        <w:rPr>
          <w:color w:val="0B0B0B"/>
          <w:spacing w:val="20"/>
        </w:rPr>
        <w:t xml:space="preserve"> </w:t>
      </w:r>
      <w:r w:rsidR="009F5038" w:rsidRPr="003F7DC9">
        <w:rPr>
          <w:color w:val="0B0B0B"/>
        </w:rPr>
        <w:t>forniti</w:t>
      </w:r>
      <w:r w:rsidR="009F5038" w:rsidRPr="003F7DC9">
        <w:rPr>
          <w:color w:val="0B0B0B"/>
          <w:spacing w:val="20"/>
        </w:rPr>
        <w:t xml:space="preserve"> </w:t>
      </w:r>
      <w:r w:rsidR="009F5038" w:rsidRPr="003F7DC9">
        <w:rPr>
          <w:color w:val="0B0B0B"/>
        </w:rPr>
        <w:t>dalla</w:t>
      </w:r>
      <w:r w:rsidR="009F5038" w:rsidRPr="003F7DC9">
        <w:rPr>
          <w:color w:val="0B0B0B"/>
          <w:spacing w:val="19"/>
        </w:rPr>
        <w:t xml:space="preserve"> </w:t>
      </w:r>
      <w:r w:rsidR="009F5038" w:rsidRPr="003F7DC9">
        <w:rPr>
          <w:color w:val="0B0B0B"/>
        </w:rPr>
        <w:t>Regione</w:t>
      </w:r>
      <w:r w:rsidR="009F5038" w:rsidRPr="003F7DC9">
        <w:rPr>
          <w:color w:val="0B0B0B"/>
          <w:spacing w:val="20"/>
        </w:rPr>
        <w:t xml:space="preserve"> </w:t>
      </w:r>
      <w:r w:rsidR="009F5038" w:rsidRPr="003F7DC9">
        <w:rPr>
          <w:color w:val="0B0B0B"/>
        </w:rPr>
        <w:t>o</w:t>
      </w:r>
      <w:r w:rsidR="009F5038" w:rsidRPr="003F7DC9">
        <w:rPr>
          <w:color w:val="0B0B0B"/>
          <w:spacing w:val="20"/>
        </w:rPr>
        <w:t xml:space="preserve"> </w:t>
      </w:r>
      <w:r w:rsidR="009F5038" w:rsidRPr="003F7DC9">
        <w:rPr>
          <w:color w:val="0B0B0B"/>
        </w:rPr>
        <w:t>dal</w:t>
      </w:r>
      <w:r w:rsidR="009F5038" w:rsidRPr="003F7DC9">
        <w:rPr>
          <w:color w:val="0B0B0B"/>
          <w:spacing w:val="19"/>
        </w:rPr>
        <w:t xml:space="preserve"> </w:t>
      </w:r>
      <w:r w:rsidR="009F5038" w:rsidRPr="003F7DC9">
        <w:rPr>
          <w:color w:val="0B0B0B"/>
        </w:rPr>
        <w:t>Ministero</w:t>
      </w:r>
      <w:r w:rsidR="009F5038" w:rsidRPr="003F7DC9">
        <w:rPr>
          <w:color w:val="0B0B0B"/>
          <w:spacing w:val="18"/>
        </w:rPr>
        <w:t xml:space="preserve"> </w:t>
      </w:r>
      <w:r w:rsidR="009F5038" w:rsidRPr="003F7DC9">
        <w:rPr>
          <w:color w:val="0B0B0B"/>
        </w:rPr>
        <w:t>della</w:t>
      </w:r>
      <w:r w:rsidR="009F5038" w:rsidRPr="003F7DC9">
        <w:rPr>
          <w:color w:val="0B0B0B"/>
          <w:spacing w:val="1"/>
        </w:rPr>
        <w:t xml:space="preserve"> </w:t>
      </w:r>
      <w:r w:rsidR="009F5038" w:rsidRPr="003F7DC9">
        <w:rPr>
          <w:color w:val="0B0B0B"/>
        </w:rPr>
        <w:t>Salute;</w:t>
      </w:r>
    </w:p>
    <w:p w14:paraId="54BB0C8B" w14:textId="3B253F82" w:rsidR="009F5038" w:rsidRPr="003F7DC9" w:rsidRDefault="009F5038" w:rsidP="009F5038">
      <w:pPr>
        <w:pStyle w:val="Paragrafoelenco"/>
        <w:numPr>
          <w:ilvl w:val="0"/>
          <w:numId w:val="54"/>
        </w:numPr>
        <w:tabs>
          <w:tab w:val="left" w:pos="1339"/>
          <w:tab w:val="left" w:pos="2410"/>
        </w:tabs>
        <w:spacing w:before="59" w:line="244" w:lineRule="auto"/>
        <w:ind w:left="284" w:right="794" w:firstLine="0"/>
        <w:rPr>
          <w:sz w:val="20"/>
        </w:rPr>
      </w:pPr>
      <w:r w:rsidRPr="003F7DC9">
        <w:rPr>
          <w:color w:val="0B0B0B"/>
          <w:sz w:val="20"/>
        </w:rPr>
        <w:t xml:space="preserve">Il datore di lavoro collabora con le Autorità sanitarie per l’individuazione degli eventuali “contatti stretti” di una persona presente in cantiere che sia stata riscontrata positiva al tampone COVID-19.   Ciò al fine di permettere alle autorità di applicare le necessarie e opportune misure di quarantena. Nel periodo dell’indagine, il datore di lavoro potrà chiedere agli eventuali possibili contatti stretti </w:t>
      </w:r>
      <w:proofErr w:type="gramStart"/>
      <w:r w:rsidRPr="003F7DC9">
        <w:rPr>
          <w:color w:val="0B0B0B"/>
          <w:sz w:val="20"/>
        </w:rPr>
        <w:t>di  lasciare</w:t>
      </w:r>
      <w:proofErr w:type="gramEnd"/>
      <w:r w:rsidRPr="003F7DC9">
        <w:rPr>
          <w:color w:val="0B0B0B"/>
          <w:sz w:val="20"/>
        </w:rPr>
        <w:t xml:space="preserve"> cautelativamente il cantiere secondo le indicazioni dell’Autorità</w:t>
      </w:r>
      <w:r w:rsidRPr="003F7DC9">
        <w:rPr>
          <w:color w:val="0B0B0B"/>
          <w:spacing w:val="-31"/>
          <w:sz w:val="20"/>
        </w:rPr>
        <w:t xml:space="preserve"> </w:t>
      </w:r>
      <w:r w:rsidRPr="003F7DC9">
        <w:rPr>
          <w:color w:val="0B0B0B"/>
          <w:sz w:val="20"/>
        </w:rPr>
        <w:t>sanitaria</w:t>
      </w:r>
    </w:p>
    <w:p w14:paraId="26DD1DD1" w14:textId="77777777" w:rsidR="009F5038" w:rsidRPr="003F7DC9" w:rsidRDefault="009F5038" w:rsidP="009F5038">
      <w:pPr>
        <w:pStyle w:val="Corpotesto"/>
        <w:tabs>
          <w:tab w:val="left" w:pos="2410"/>
        </w:tabs>
        <w:spacing w:before="8"/>
        <w:ind w:left="284" w:right="794"/>
        <w:jc w:val="both"/>
        <w:rPr>
          <w:sz w:val="17"/>
        </w:rPr>
      </w:pPr>
    </w:p>
    <w:p w14:paraId="0BCDB54B" w14:textId="77777777" w:rsidR="009F5038" w:rsidRPr="003F7DC9" w:rsidRDefault="009F5038" w:rsidP="009F5038">
      <w:pPr>
        <w:pStyle w:val="Paragrafoelenco"/>
        <w:numPr>
          <w:ilvl w:val="0"/>
          <w:numId w:val="57"/>
        </w:numPr>
        <w:tabs>
          <w:tab w:val="left" w:pos="1447"/>
          <w:tab w:val="left" w:pos="2410"/>
        </w:tabs>
        <w:ind w:left="284" w:right="794" w:firstLine="0"/>
        <w:jc w:val="both"/>
        <w:rPr>
          <w:sz w:val="20"/>
        </w:rPr>
      </w:pPr>
      <w:r w:rsidRPr="003F7DC9">
        <w:rPr>
          <w:color w:val="0B0B0B"/>
          <w:sz w:val="20"/>
        </w:rPr>
        <w:t>SORVEGLIANZA SANITARIA/MEDICO COMPETENTE/RLS o</w:t>
      </w:r>
      <w:r w:rsidRPr="003F7DC9">
        <w:rPr>
          <w:color w:val="0B0B0B"/>
          <w:spacing w:val="-11"/>
          <w:sz w:val="20"/>
        </w:rPr>
        <w:t xml:space="preserve"> </w:t>
      </w:r>
      <w:r w:rsidRPr="003F7DC9">
        <w:rPr>
          <w:color w:val="0B0B0B"/>
          <w:sz w:val="20"/>
        </w:rPr>
        <w:t>RLST</w:t>
      </w:r>
    </w:p>
    <w:p w14:paraId="6DB0B3F8" w14:textId="77777777" w:rsidR="009F5038" w:rsidRPr="003F7DC9" w:rsidRDefault="009F5038" w:rsidP="009F5038">
      <w:pPr>
        <w:pStyle w:val="Corpotesto"/>
        <w:tabs>
          <w:tab w:val="left" w:pos="2410"/>
        </w:tabs>
        <w:spacing w:before="5"/>
        <w:ind w:left="284" w:right="794"/>
        <w:jc w:val="both"/>
        <w:rPr>
          <w:sz w:val="21"/>
        </w:rPr>
      </w:pPr>
    </w:p>
    <w:p w14:paraId="2EF51400" w14:textId="77777777" w:rsidR="009F5038" w:rsidRPr="003F7DC9" w:rsidRDefault="009F5038" w:rsidP="009F5038">
      <w:pPr>
        <w:pStyle w:val="Paragrafoelenco"/>
        <w:numPr>
          <w:ilvl w:val="0"/>
          <w:numId w:val="53"/>
        </w:numPr>
        <w:tabs>
          <w:tab w:val="left" w:pos="1942"/>
          <w:tab w:val="left" w:pos="2410"/>
        </w:tabs>
        <w:spacing w:line="244" w:lineRule="auto"/>
        <w:ind w:left="284" w:right="794" w:firstLine="0"/>
        <w:rPr>
          <w:sz w:val="20"/>
        </w:rPr>
      </w:pPr>
      <w:r w:rsidRPr="003F7DC9">
        <w:rPr>
          <w:color w:val="0B0B0B"/>
          <w:sz w:val="20"/>
        </w:rPr>
        <w:t>La sorveglianza sanitaria deve proseguire rispettando le misure igieniche contenute nelle indicazioni del Ministero della Salute (cd.</w:t>
      </w:r>
      <w:r w:rsidRPr="003F7DC9">
        <w:rPr>
          <w:color w:val="0B0B0B"/>
          <w:spacing w:val="-27"/>
          <w:sz w:val="20"/>
        </w:rPr>
        <w:t xml:space="preserve"> </w:t>
      </w:r>
      <w:r w:rsidRPr="003F7DC9">
        <w:rPr>
          <w:color w:val="0B0B0B"/>
          <w:sz w:val="20"/>
        </w:rPr>
        <w:t>decalogo):</w:t>
      </w:r>
    </w:p>
    <w:p w14:paraId="0B0D14DA" w14:textId="77777777" w:rsidR="009F5038" w:rsidRPr="003F7DC9" w:rsidRDefault="009F5038" w:rsidP="009F5038">
      <w:pPr>
        <w:pStyle w:val="Paragrafoelenco"/>
        <w:numPr>
          <w:ilvl w:val="0"/>
          <w:numId w:val="53"/>
        </w:numPr>
        <w:tabs>
          <w:tab w:val="left" w:pos="1942"/>
          <w:tab w:val="left" w:pos="2410"/>
        </w:tabs>
        <w:spacing w:before="3" w:line="242" w:lineRule="auto"/>
        <w:ind w:left="284" w:right="794" w:firstLine="0"/>
        <w:rPr>
          <w:sz w:val="20"/>
        </w:rPr>
      </w:pPr>
      <w:r w:rsidRPr="003F7DC9">
        <w:rPr>
          <w:color w:val="0B0B0B"/>
          <w:sz w:val="20"/>
        </w:rPr>
        <w:t>vanno privilegiate, in questo periodo, le visite preventive, le visite a richiesta e le visite da rientro da</w:t>
      </w:r>
      <w:r w:rsidRPr="003F7DC9">
        <w:rPr>
          <w:color w:val="0B0B0B"/>
          <w:spacing w:val="-12"/>
          <w:sz w:val="20"/>
        </w:rPr>
        <w:t xml:space="preserve"> </w:t>
      </w:r>
      <w:r w:rsidRPr="003F7DC9">
        <w:rPr>
          <w:color w:val="0B0B0B"/>
          <w:sz w:val="20"/>
        </w:rPr>
        <w:t>malattia;</w:t>
      </w:r>
    </w:p>
    <w:p w14:paraId="0FE5A24D" w14:textId="77777777" w:rsidR="009F5038" w:rsidRPr="003F7DC9" w:rsidRDefault="009F5038" w:rsidP="009F5038">
      <w:pPr>
        <w:pStyle w:val="Paragrafoelenco"/>
        <w:numPr>
          <w:ilvl w:val="0"/>
          <w:numId w:val="53"/>
        </w:numPr>
        <w:tabs>
          <w:tab w:val="left" w:pos="1942"/>
          <w:tab w:val="left" w:pos="2410"/>
        </w:tabs>
        <w:spacing w:line="244" w:lineRule="auto"/>
        <w:ind w:left="284" w:right="794" w:firstLine="0"/>
        <w:rPr>
          <w:sz w:val="20"/>
        </w:rPr>
      </w:pPr>
      <w:r w:rsidRPr="003F7DC9">
        <w:rPr>
          <w:color w:val="0B0B0B"/>
          <w:sz w:val="20"/>
        </w:rPr>
        <w:t>la sorveglianza sanitaria periodica non va interrotta, perché rappresenta una ulteriore misura di prevenzione di carattere generale: sia perché può intercettare possibili casi e sintomi sospetti del contagio, sia per l’informazione e la formazione che il medico competente può fornire ai lavoratori per evitare la diffusione del</w:t>
      </w:r>
      <w:r w:rsidRPr="003F7DC9">
        <w:rPr>
          <w:color w:val="0B0B0B"/>
          <w:spacing w:val="-15"/>
          <w:sz w:val="20"/>
        </w:rPr>
        <w:t xml:space="preserve"> </w:t>
      </w:r>
      <w:r w:rsidRPr="003F7DC9">
        <w:rPr>
          <w:color w:val="0B0B0B"/>
          <w:sz w:val="20"/>
        </w:rPr>
        <w:t>contagio;</w:t>
      </w:r>
    </w:p>
    <w:p w14:paraId="779012CD" w14:textId="77777777" w:rsidR="009F5038" w:rsidRPr="003F7DC9" w:rsidRDefault="009F5038" w:rsidP="009F5038">
      <w:pPr>
        <w:pStyle w:val="Paragrafoelenco"/>
        <w:numPr>
          <w:ilvl w:val="0"/>
          <w:numId w:val="53"/>
        </w:numPr>
        <w:tabs>
          <w:tab w:val="left" w:pos="1942"/>
          <w:tab w:val="left" w:pos="2410"/>
        </w:tabs>
        <w:spacing w:line="244" w:lineRule="auto"/>
        <w:ind w:left="284" w:right="794" w:firstLine="0"/>
        <w:rPr>
          <w:sz w:val="20"/>
        </w:rPr>
      </w:pPr>
      <w:r w:rsidRPr="003F7DC9">
        <w:rPr>
          <w:color w:val="0B0B0B"/>
          <w:sz w:val="20"/>
        </w:rPr>
        <w:t>nell’integrare e proporre tutte le misure di regolamentazione legate al COVID-19 il medico competente collabora con il datore di lavoro e le RLS/RLST nonché con il direttore di cantiere e il coordinatore per l'esecuzione dei lavori ove nominato ai sensi del Decreto legislativo 9 aprile 2008, n. 81;</w:t>
      </w:r>
    </w:p>
    <w:p w14:paraId="6D2E3077" w14:textId="307BD4E3" w:rsidR="009F5038" w:rsidRPr="003F7DC9" w:rsidRDefault="009F5038" w:rsidP="009F5038">
      <w:pPr>
        <w:pStyle w:val="Paragrafoelenco"/>
        <w:numPr>
          <w:ilvl w:val="0"/>
          <w:numId w:val="53"/>
        </w:numPr>
        <w:tabs>
          <w:tab w:val="left" w:pos="1942"/>
          <w:tab w:val="left" w:pos="2410"/>
        </w:tabs>
        <w:spacing w:line="244" w:lineRule="auto"/>
        <w:ind w:left="284" w:right="794" w:firstLine="0"/>
        <w:rPr>
          <w:sz w:val="20"/>
        </w:rPr>
      </w:pPr>
      <w:r w:rsidRPr="003F7DC9">
        <w:rPr>
          <w:color w:val="0B0B0B"/>
          <w:sz w:val="20"/>
        </w:rPr>
        <w:t>Il medico competente segnala al datore di lavoro situazioni di particolare fragilità e patologie attuali o pregresse dei dipendenti e il datore di lavoro provvede alla loro tutela nel rispetto della privacy</w:t>
      </w:r>
      <w:r w:rsidRPr="003F7DC9">
        <w:rPr>
          <w:color w:val="0B0B0B"/>
          <w:spacing w:val="-8"/>
          <w:sz w:val="20"/>
        </w:rPr>
        <w:t xml:space="preserve"> </w:t>
      </w:r>
      <w:r w:rsidRPr="003F7DC9">
        <w:rPr>
          <w:color w:val="0B0B0B"/>
          <w:sz w:val="20"/>
        </w:rPr>
        <w:t>il</w:t>
      </w:r>
      <w:r w:rsidRPr="003F7DC9">
        <w:rPr>
          <w:color w:val="0B0B0B"/>
          <w:spacing w:val="-4"/>
          <w:sz w:val="20"/>
        </w:rPr>
        <w:t xml:space="preserve"> </w:t>
      </w:r>
      <w:r w:rsidRPr="003F7DC9">
        <w:rPr>
          <w:color w:val="0B0B0B"/>
          <w:sz w:val="20"/>
        </w:rPr>
        <w:t>medico</w:t>
      </w:r>
      <w:r w:rsidRPr="003F7DC9">
        <w:rPr>
          <w:color w:val="0B0B0B"/>
          <w:spacing w:val="-5"/>
          <w:sz w:val="20"/>
        </w:rPr>
        <w:t xml:space="preserve"> </w:t>
      </w:r>
      <w:r w:rsidRPr="003F7DC9">
        <w:rPr>
          <w:color w:val="0B0B0B"/>
          <w:sz w:val="20"/>
        </w:rPr>
        <w:t>competente</w:t>
      </w:r>
      <w:r w:rsidRPr="003F7DC9">
        <w:rPr>
          <w:color w:val="0B0B0B"/>
          <w:spacing w:val="-4"/>
          <w:sz w:val="20"/>
        </w:rPr>
        <w:t xml:space="preserve"> </w:t>
      </w:r>
      <w:r w:rsidRPr="003F7DC9">
        <w:rPr>
          <w:color w:val="0B0B0B"/>
          <w:sz w:val="20"/>
        </w:rPr>
        <w:t>applicherà</w:t>
      </w:r>
      <w:r w:rsidRPr="003F7DC9">
        <w:rPr>
          <w:color w:val="0B0B0B"/>
          <w:spacing w:val="-4"/>
          <w:sz w:val="20"/>
        </w:rPr>
        <w:t xml:space="preserve"> </w:t>
      </w:r>
      <w:r w:rsidRPr="003F7DC9">
        <w:rPr>
          <w:color w:val="0B0B0B"/>
          <w:sz w:val="20"/>
        </w:rPr>
        <w:t>le</w:t>
      </w:r>
      <w:r w:rsidRPr="003F7DC9">
        <w:rPr>
          <w:color w:val="0B0B0B"/>
          <w:spacing w:val="-4"/>
          <w:sz w:val="20"/>
        </w:rPr>
        <w:t xml:space="preserve"> </w:t>
      </w:r>
      <w:r w:rsidRPr="003F7DC9">
        <w:rPr>
          <w:color w:val="0B0B0B"/>
          <w:sz w:val="20"/>
        </w:rPr>
        <w:t>indicazioni</w:t>
      </w:r>
      <w:r w:rsidRPr="003F7DC9">
        <w:rPr>
          <w:color w:val="0B0B0B"/>
          <w:spacing w:val="-3"/>
          <w:sz w:val="20"/>
        </w:rPr>
        <w:t xml:space="preserve"> </w:t>
      </w:r>
      <w:r w:rsidRPr="003F7DC9">
        <w:rPr>
          <w:color w:val="0B0B0B"/>
          <w:sz w:val="20"/>
        </w:rPr>
        <w:t>delle</w:t>
      </w:r>
      <w:r w:rsidRPr="003F7DC9">
        <w:rPr>
          <w:color w:val="0B0B0B"/>
          <w:spacing w:val="-4"/>
          <w:sz w:val="20"/>
        </w:rPr>
        <w:t xml:space="preserve"> </w:t>
      </w:r>
      <w:r w:rsidRPr="003F7DC9">
        <w:rPr>
          <w:color w:val="0B0B0B"/>
          <w:sz w:val="20"/>
        </w:rPr>
        <w:t>Autorità</w:t>
      </w:r>
      <w:r w:rsidRPr="003F7DC9">
        <w:rPr>
          <w:color w:val="0B0B0B"/>
          <w:spacing w:val="-5"/>
          <w:sz w:val="20"/>
        </w:rPr>
        <w:t xml:space="preserve"> </w:t>
      </w:r>
      <w:r w:rsidRPr="003F7DC9">
        <w:rPr>
          <w:color w:val="0B0B0B"/>
          <w:sz w:val="20"/>
        </w:rPr>
        <w:t>Sanitarie;</w:t>
      </w:r>
    </w:p>
    <w:p w14:paraId="200637F3" w14:textId="77777777" w:rsidR="009F5038" w:rsidRPr="003F7DC9" w:rsidRDefault="009F5038" w:rsidP="009F5038">
      <w:pPr>
        <w:pStyle w:val="Corpotesto"/>
        <w:tabs>
          <w:tab w:val="left" w:pos="2410"/>
        </w:tabs>
        <w:spacing w:before="7"/>
        <w:ind w:left="284" w:right="794"/>
        <w:jc w:val="both"/>
      </w:pPr>
    </w:p>
    <w:p w14:paraId="299D1C5A" w14:textId="77777777" w:rsidR="009F5038" w:rsidRPr="003F7DC9" w:rsidRDefault="009F5038" w:rsidP="009F5038">
      <w:pPr>
        <w:pStyle w:val="Paragrafoelenco"/>
        <w:numPr>
          <w:ilvl w:val="0"/>
          <w:numId w:val="57"/>
        </w:numPr>
        <w:tabs>
          <w:tab w:val="left" w:pos="1549"/>
          <w:tab w:val="left" w:pos="2410"/>
        </w:tabs>
        <w:ind w:left="284" w:right="794" w:firstLine="0"/>
        <w:jc w:val="both"/>
        <w:rPr>
          <w:sz w:val="20"/>
        </w:rPr>
      </w:pPr>
      <w:r w:rsidRPr="003F7DC9">
        <w:rPr>
          <w:color w:val="0B0B0B"/>
          <w:sz w:val="20"/>
        </w:rPr>
        <w:t>AGGIORNAMENTO DEL PROTOCOLLO DI</w:t>
      </w:r>
      <w:r w:rsidRPr="003F7DC9">
        <w:rPr>
          <w:color w:val="0B0B0B"/>
          <w:spacing w:val="-15"/>
          <w:sz w:val="20"/>
        </w:rPr>
        <w:t xml:space="preserve"> </w:t>
      </w:r>
      <w:r w:rsidRPr="003F7DC9">
        <w:rPr>
          <w:color w:val="0B0B0B"/>
          <w:sz w:val="20"/>
        </w:rPr>
        <w:t>REGOLAMENTAZIONE</w:t>
      </w:r>
    </w:p>
    <w:p w14:paraId="0B556F95" w14:textId="77777777" w:rsidR="009F5038" w:rsidRPr="003F7DC9" w:rsidRDefault="009F5038" w:rsidP="009F5038">
      <w:pPr>
        <w:pStyle w:val="Corpotesto"/>
        <w:tabs>
          <w:tab w:val="left" w:pos="2410"/>
        </w:tabs>
        <w:spacing w:before="10"/>
        <w:ind w:left="284" w:right="794"/>
        <w:jc w:val="both"/>
      </w:pPr>
    </w:p>
    <w:p w14:paraId="67A65429" w14:textId="77777777" w:rsidR="009F5038" w:rsidRPr="003F7DC9" w:rsidRDefault="009F5038" w:rsidP="009F5038">
      <w:pPr>
        <w:pStyle w:val="Paragrafoelenco"/>
        <w:numPr>
          <w:ilvl w:val="0"/>
          <w:numId w:val="52"/>
        </w:numPr>
        <w:tabs>
          <w:tab w:val="left" w:pos="2145"/>
          <w:tab w:val="left" w:pos="2146"/>
          <w:tab w:val="left" w:pos="2410"/>
        </w:tabs>
        <w:spacing w:line="244" w:lineRule="auto"/>
        <w:ind w:left="284" w:right="794" w:firstLine="0"/>
        <w:rPr>
          <w:sz w:val="20"/>
        </w:rPr>
      </w:pPr>
      <w:r w:rsidRPr="003F7DC9">
        <w:rPr>
          <w:color w:val="0B0B0B"/>
          <w:sz w:val="20"/>
        </w:rPr>
        <w:t>È costituito in cantiere un Comitato per l’applicazione e la verifica delle regole del protocollo di regolamentazione con la partecipazione delle rappresentanze sindacali aziendali e del RLS.</w:t>
      </w:r>
    </w:p>
    <w:p w14:paraId="72F7891A" w14:textId="77777777" w:rsidR="009F5038" w:rsidRPr="003F7DC9" w:rsidRDefault="009F5038" w:rsidP="009F5038">
      <w:pPr>
        <w:pStyle w:val="Paragrafoelenco"/>
        <w:numPr>
          <w:ilvl w:val="0"/>
          <w:numId w:val="52"/>
        </w:numPr>
        <w:tabs>
          <w:tab w:val="left" w:pos="1942"/>
          <w:tab w:val="left" w:pos="2410"/>
        </w:tabs>
        <w:spacing w:before="90" w:line="244" w:lineRule="auto"/>
        <w:ind w:left="284" w:right="794" w:firstLine="0"/>
        <w:rPr>
          <w:sz w:val="20"/>
        </w:rPr>
      </w:pPr>
      <w:r w:rsidRPr="003F7DC9">
        <w:rPr>
          <w:color w:val="0B0B0B"/>
          <w:sz w:val="20"/>
        </w:rPr>
        <w:t>Laddove, per la particolare tipologia di cantiere e per il sistema delle relazioni sindacali, non si desse luogo alla costituzione di comitati per i singoli cantieri, verrà istituito, un Comitato Territoriale composto dagli Organismi Paritetici per la salute e la sicurezza, laddove costituiti, con il coinvolgimento degli RLST e dei rappresentanti delle parti</w:t>
      </w:r>
      <w:r w:rsidRPr="003F7DC9">
        <w:rPr>
          <w:color w:val="0B0B0B"/>
          <w:spacing w:val="-27"/>
          <w:sz w:val="20"/>
        </w:rPr>
        <w:t xml:space="preserve"> </w:t>
      </w:r>
      <w:r w:rsidRPr="003F7DC9">
        <w:rPr>
          <w:color w:val="0B0B0B"/>
          <w:sz w:val="20"/>
        </w:rPr>
        <w:t>sociali.</w:t>
      </w:r>
    </w:p>
    <w:p w14:paraId="1D538CFA" w14:textId="77777777" w:rsidR="009F5038" w:rsidRPr="003F7DC9" w:rsidRDefault="009F5038" w:rsidP="009F5038">
      <w:pPr>
        <w:pStyle w:val="Paragrafoelenco"/>
        <w:tabs>
          <w:tab w:val="left" w:pos="1942"/>
          <w:tab w:val="left" w:pos="2410"/>
        </w:tabs>
        <w:spacing w:before="86" w:line="244" w:lineRule="auto"/>
        <w:ind w:left="284" w:right="794" w:firstLine="0"/>
        <w:rPr>
          <w:color w:val="0B0B0B"/>
          <w:sz w:val="20"/>
        </w:rPr>
      </w:pPr>
    </w:p>
    <w:p w14:paraId="29542744" w14:textId="77777777" w:rsidR="009F5038" w:rsidRPr="003F7DC9" w:rsidRDefault="009F5038" w:rsidP="009F5038">
      <w:pPr>
        <w:pStyle w:val="Paragrafoelenco"/>
        <w:tabs>
          <w:tab w:val="left" w:pos="1942"/>
          <w:tab w:val="left" w:pos="2410"/>
        </w:tabs>
        <w:spacing w:before="86" w:line="244" w:lineRule="auto"/>
        <w:ind w:left="284" w:right="794" w:firstLine="0"/>
        <w:rPr>
          <w:sz w:val="20"/>
        </w:rPr>
      </w:pPr>
      <w:r w:rsidRPr="003F7DC9">
        <w:rPr>
          <w:color w:val="0B0B0B"/>
          <w:sz w:val="20"/>
        </w:rPr>
        <w:lastRenderedPageBreak/>
        <w:t>Potranno essere costituiti, a livello territoriale o settoriale, ad iniziativa dei soggetti firmatari del presente Protocollo, comitati per le finalità del Protocollo, anche con il coinvolgimento delle autorità sanitaria locali e degli altri soggetti istituzionali coinvolti nelle iniziative per il contrasto della diffusione del</w:t>
      </w:r>
      <w:r w:rsidRPr="003F7DC9">
        <w:rPr>
          <w:color w:val="0B0B0B"/>
          <w:spacing w:val="-6"/>
          <w:sz w:val="20"/>
        </w:rPr>
        <w:t xml:space="preserve"> </w:t>
      </w:r>
      <w:r w:rsidRPr="003F7DC9">
        <w:rPr>
          <w:color w:val="0B0B0B"/>
          <w:sz w:val="20"/>
        </w:rPr>
        <w:t>COVID19.</w:t>
      </w:r>
    </w:p>
    <w:p w14:paraId="1C732A61" w14:textId="7A019A3B" w:rsidR="009F5038" w:rsidRPr="003F7DC9" w:rsidRDefault="009F5038" w:rsidP="009F5038">
      <w:pPr>
        <w:pStyle w:val="Corpotesto"/>
        <w:tabs>
          <w:tab w:val="left" w:pos="2410"/>
        </w:tabs>
        <w:spacing w:line="244" w:lineRule="auto"/>
        <w:ind w:left="284" w:right="794"/>
        <w:jc w:val="both"/>
      </w:pPr>
      <w:r w:rsidRPr="003F7DC9">
        <w:rPr>
          <w:color w:val="0B0B0B"/>
        </w:rPr>
        <w:t xml:space="preserve">Si evidenzia che rimangono, </w:t>
      </w:r>
      <w:proofErr w:type="gramStart"/>
      <w:r w:rsidRPr="003F7DC9">
        <w:rPr>
          <w:color w:val="0B0B0B"/>
        </w:rPr>
        <w:t>comunque,  ferme</w:t>
      </w:r>
      <w:proofErr w:type="gramEnd"/>
      <w:r w:rsidRPr="003F7DC9">
        <w:rPr>
          <w:color w:val="0B0B0B"/>
        </w:rPr>
        <w:t xml:space="preserve">  le  funzioni  ispettive  dell’INAIL  e dell’Agenzia  unica per le ispezioni del lavoro, "Ispettorato Nazionale del Lavoro", e che, in casi eccezionali, potrà essere richiesto l’intervento degli agenti di Polizia</w:t>
      </w:r>
      <w:r w:rsidRPr="003F7DC9">
        <w:rPr>
          <w:color w:val="0B0B0B"/>
          <w:spacing w:val="-32"/>
        </w:rPr>
        <w:t xml:space="preserve"> </w:t>
      </w:r>
      <w:r w:rsidRPr="003F7DC9">
        <w:rPr>
          <w:color w:val="0B0B0B"/>
        </w:rPr>
        <w:t>Locale.</w:t>
      </w:r>
    </w:p>
    <w:p w14:paraId="092D9A71" w14:textId="77777777" w:rsidR="009F5038" w:rsidRPr="003F7DC9" w:rsidRDefault="009F5038" w:rsidP="009F5038">
      <w:pPr>
        <w:pStyle w:val="Corpotesto"/>
        <w:tabs>
          <w:tab w:val="left" w:pos="2410"/>
        </w:tabs>
        <w:spacing w:before="11"/>
        <w:ind w:left="284" w:right="794"/>
        <w:jc w:val="both"/>
        <w:rPr>
          <w:sz w:val="22"/>
        </w:rPr>
      </w:pPr>
    </w:p>
    <w:p w14:paraId="358A944D" w14:textId="77777777" w:rsidR="009F5038" w:rsidRPr="003F7DC9" w:rsidRDefault="009F5038" w:rsidP="009F5038">
      <w:pPr>
        <w:pStyle w:val="Corpotesto"/>
        <w:tabs>
          <w:tab w:val="left" w:pos="2410"/>
        </w:tabs>
        <w:spacing w:line="266" w:lineRule="auto"/>
        <w:ind w:left="284" w:right="794"/>
        <w:jc w:val="both"/>
      </w:pPr>
      <w:r w:rsidRPr="003F7DC9">
        <w:rPr>
          <w:color w:val="0B0B0B"/>
        </w:rPr>
        <w:t>TIPIZZAZIONE, RELATIVAMENTE ALLE ATTIVITA' DI CANTIERE, DELLE IPOTESI DI ESCLUSIONE DELLA RESPONSABILITÀ DEL DEBITORE, ANCHE RELATIVAMENTE ALL’APPLICAZIONE DI EVENTUALI DECADENZE O PENALI CONNESSE A RITARDATI O OMESSI ADEMPIMENTI</w:t>
      </w:r>
    </w:p>
    <w:p w14:paraId="2068311B" w14:textId="77777777" w:rsidR="009F5038" w:rsidRPr="003F7DC9" w:rsidRDefault="009F5038" w:rsidP="009F5038">
      <w:pPr>
        <w:pStyle w:val="Corpotesto"/>
        <w:tabs>
          <w:tab w:val="left" w:pos="2410"/>
        </w:tabs>
        <w:spacing w:before="96" w:line="264" w:lineRule="auto"/>
        <w:ind w:left="284" w:right="794"/>
        <w:jc w:val="both"/>
      </w:pPr>
      <w:r w:rsidRPr="003F7DC9">
        <w:rPr>
          <w:color w:val="0B0B0B"/>
        </w:rPr>
        <w:t>Le</w:t>
      </w:r>
      <w:r w:rsidRPr="003F7DC9">
        <w:rPr>
          <w:color w:val="0B0B0B"/>
          <w:spacing w:val="-13"/>
        </w:rPr>
        <w:t xml:space="preserve"> </w:t>
      </w:r>
      <w:r w:rsidRPr="003F7DC9">
        <w:rPr>
          <w:color w:val="0B0B0B"/>
        </w:rPr>
        <w:t>ipotesi</w:t>
      </w:r>
      <w:r w:rsidRPr="003F7DC9">
        <w:rPr>
          <w:color w:val="0B0B0B"/>
          <w:spacing w:val="-10"/>
        </w:rPr>
        <w:t xml:space="preserve"> </w:t>
      </w:r>
      <w:r w:rsidRPr="003F7DC9">
        <w:rPr>
          <w:color w:val="0B0B0B"/>
        </w:rPr>
        <w:t>che</w:t>
      </w:r>
      <w:r w:rsidRPr="003F7DC9">
        <w:rPr>
          <w:color w:val="0B0B0B"/>
          <w:spacing w:val="-12"/>
        </w:rPr>
        <w:t xml:space="preserve"> </w:t>
      </w:r>
      <w:r w:rsidRPr="003F7DC9">
        <w:rPr>
          <w:color w:val="0B0B0B"/>
        </w:rPr>
        <w:t>seguono,</w:t>
      </w:r>
      <w:r w:rsidRPr="003F7DC9">
        <w:rPr>
          <w:color w:val="0B0B0B"/>
          <w:spacing w:val="-10"/>
        </w:rPr>
        <w:t xml:space="preserve"> </w:t>
      </w:r>
      <w:r w:rsidRPr="003F7DC9">
        <w:rPr>
          <w:color w:val="0B0B0B"/>
        </w:rPr>
        <w:t>costituiscono</w:t>
      </w:r>
      <w:r w:rsidRPr="003F7DC9">
        <w:rPr>
          <w:color w:val="0B0B0B"/>
          <w:spacing w:val="-11"/>
        </w:rPr>
        <w:t xml:space="preserve"> </w:t>
      </w:r>
      <w:r w:rsidRPr="003F7DC9">
        <w:rPr>
          <w:color w:val="0B0B0B"/>
        </w:rPr>
        <w:t>una</w:t>
      </w:r>
      <w:r w:rsidRPr="003F7DC9">
        <w:rPr>
          <w:color w:val="0B0B0B"/>
          <w:spacing w:val="-13"/>
        </w:rPr>
        <w:t xml:space="preserve"> </w:t>
      </w:r>
      <w:r w:rsidRPr="003F7DC9">
        <w:rPr>
          <w:color w:val="0B0B0B"/>
        </w:rPr>
        <w:t>tipizzazione</w:t>
      </w:r>
      <w:r w:rsidRPr="003F7DC9">
        <w:rPr>
          <w:color w:val="0B0B0B"/>
          <w:spacing w:val="-12"/>
        </w:rPr>
        <w:t xml:space="preserve"> </w:t>
      </w:r>
      <w:r w:rsidRPr="003F7DC9">
        <w:rPr>
          <w:color w:val="0B0B0B"/>
        </w:rPr>
        <w:t>pattizia,</w:t>
      </w:r>
      <w:r w:rsidRPr="003F7DC9">
        <w:rPr>
          <w:color w:val="0B0B0B"/>
          <w:spacing w:val="-13"/>
        </w:rPr>
        <w:t xml:space="preserve"> </w:t>
      </w:r>
      <w:r w:rsidRPr="003F7DC9">
        <w:rPr>
          <w:color w:val="0B0B0B"/>
        </w:rPr>
        <w:t>relativamente</w:t>
      </w:r>
      <w:r w:rsidRPr="003F7DC9">
        <w:rPr>
          <w:color w:val="0B0B0B"/>
          <w:spacing w:val="-10"/>
        </w:rPr>
        <w:t xml:space="preserve"> </w:t>
      </w:r>
      <w:r w:rsidRPr="003F7DC9">
        <w:rPr>
          <w:color w:val="0B0B0B"/>
        </w:rPr>
        <w:t>alle</w:t>
      </w:r>
      <w:r w:rsidRPr="003F7DC9">
        <w:rPr>
          <w:color w:val="0B0B0B"/>
          <w:spacing w:val="-12"/>
        </w:rPr>
        <w:t xml:space="preserve"> </w:t>
      </w:r>
      <w:r w:rsidRPr="003F7DC9">
        <w:rPr>
          <w:color w:val="0B0B0B"/>
        </w:rPr>
        <w:t>attività</w:t>
      </w:r>
      <w:r w:rsidRPr="003F7DC9">
        <w:rPr>
          <w:color w:val="0B0B0B"/>
          <w:spacing w:val="-13"/>
        </w:rPr>
        <w:t xml:space="preserve"> </w:t>
      </w:r>
      <w:r w:rsidRPr="003F7DC9">
        <w:rPr>
          <w:color w:val="0B0B0B"/>
        </w:rPr>
        <w:t>di</w:t>
      </w:r>
      <w:r w:rsidRPr="003F7DC9">
        <w:rPr>
          <w:color w:val="0B0B0B"/>
          <w:spacing w:val="-12"/>
        </w:rPr>
        <w:t xml:space="preserve"> </w:t>
      </w:r>
      <w:r w:rsidRPr="003F7DC9">
        <w:rPr>
          <w:color w:val="0B0B0B"/>
        </w:rPr>
        <w:t>cantiere,</w:t>
      </w:r>
      <w:r w:rsidRPr="003F7DC9">
        <w:rPr>
          <w:color w:val="0B0B0B"/>
          <w:spacing w:val="1"/>
        </w:rPr>
        <w:t xml:space="preserve"> </w:t>
      </w:r>
      <w:r w:rsidRPr="003F7DC9">
        <w:rPr>
          <w:color w:val="0B0B0B"/>
        </w:rPr>
        <w:t>della disposizione,</w:t>
      </w:r>
      <w:r w:rsidRPr="003F7DC9">
        <w:rPr>
          <w:color w:val="0B0B0B"/>
          <w:spacing w:val="-6"/>
        </w:rPr>
        <w:t xml:space="preserve"> </w:t>
      </w:r>
      <w:r w:rsidRPr="003F7DC9">
        <w:rPr>
          <w:color w:val="0B0B0B"/>
        </w:rPr>
        <w:t>di</w:t>
      </w:r>
      <w:r w:rsidRPr="003F7DC9">
        <w:rPr>
          <w:color w:val="0B0B0B"/>
          <w:spacing w:val="-5"/>
        </w:rPr>
        <w:t xml:space="preserve"> </w:t>
      </w:r>
      <w:r w:rsidRPr="003F7DC9">
        <w:rPr>
          <w:color w:val="0B0B0B"/>
        </w:rPr>
        <w:t>carattere</w:t>
      </w:r>
      <w:r w:rsidRPr="003F7DC9">
        <w:rPr>
          <w:color w:val="0B0B0B"/>
          <w:spacing w:val="-7"/>
        </w:rPr>
        <w:t xml:space="preserve"> </w:t>
      </w:r>
      <w:r w:rsidRPr="003F7DC9">
        <w:rPr>
          <w:color w:val="0B0B0B"/>
        </w:rPr>
        <w:t>generale,</w:t>
      </w:r>
      <w:r w:rsidRPr="003F7DC9">
        <w:rPr>
          <w:color w:val="0B0B0B"/>
          <w:spacing w:val="-5"/>
        </w:rPr>
        <w:t xml:space="preserve"> </w:t>
      </w:r>
      <w:r w:rsidRPr="003F7DC9">
        <w:rPr>
          <w:color w:val="0B0B0B"/>
        </w:rPr>
        <w:t>contenuta</w:t>
      </w:r>
      <w:r w:rsidRPr="003F7DC9">
        <w:rPr>
          <w:color w:val="0B0B0B"/>
          <w:spacing w:val="-9"/>
        </w:rPr>
        <w:t xml:space="preserve"> </w:t>
      </w:r>
      <w:r w:rsidRPr="003F7DC9">
        <w:rPr>
          <w:color w:val="0B0B0B"/>
        </w:rPr>
        <w:t>nell’articolo</w:t>
      </w:r>
      <w:r w:rsidRPr="003F7DC9">
        <w:rPr>
          <w:color w:val="0B0B0B"/>
          <w:spacing w:val="-4"/>
        </w:rPr>
        <w:t xml:space="preserve"> </w:t>
      </w:r>
      <w:r w:rsidRPr="003F7DC9">
        <w:rPr>
          <w:color w:val="0B0B0B"/>
        </w:rPr>
        <w:t>91</w:t>
      </w:r>
      <w:r w:rsidRPr="003F7DC9">
        <w:rPr>
          <w:color w:val="0B0B0B"/>
          <w:spacing w:val="-6"/>
        </w:rPr>
        <w:t xml:space="preserve"> </w:t>
      </w:r>
      <w:r w:rsidRPr="003F7DC9">
        <w:rPr>
          <w:color w:val="0B0B0B"/>
        </w:rPr>
        <w:t>del</w:t>
      </w:r>
      <w:r w:rsidRPr="003F7DC9">
        <w:rPr>
          <w:color w:val="0B0B0B"/>
          <w:spacing w:val="-5"/>
        </w:rPr>
        <w:t xml:space="preserve"> </w:t>
      </w:r>
      <w:r w:rsidRPr="003F7DC9">
        <w:rPr>
          <w:color w:val="0B0B0B"/>
        </w:rPr>
        <w:t>decreto</w:t>
      </w:r>
      <w:r w:rsidRPr="003F7DC9">
        <w:rPr>
          <w:color w:val="0B0B0B"/>
          <w:spacing w:val="-5"/>
        </w:rPr>
        <w:t xml:space="preserve"> </w:t>
      </w:r>
      <w:r w:rsidRPr="003F7DC9">
        <w:rPr>
          <w:color w:val="0B0B0B"/>
        </w:rPr>
        <w:t>legge</w:t>
      </w:r>
      <w:r w:rsidRPr="003F7DC9">
        <w:rPr>
          <w:color w:val="0B0B0B"/>
          <w:spacing w:val="-6"/>
        </w:rPr>
        <w:t xml:space="preserve"> </w:t>
      </w:r>
      <w:r w:rsidRPr="003F7DC9">
        <w:rPr>
          <w:color w:val="0B0B0B"/>
        </w:rPr>
        <w:t>17</w:t>
      </w:r>
      <w:r w:rsidRPr="003F7DC9">
        <w:rPr>
          <w:color w:val="0B0B0B"/>
          <w:spacing w:val="-5"/>
        </w:rPr>
        <w:t xml:space="preserve"> </w:t>
      </w:r>
      <w:r w:rsidRPr="003F7DC9">
        <w:rPr>
          <w:color w:val="0B0B0B"/>
        </w:rPr>
        <w:t>marzo</w:t>
      </w:r>
      <w:r w:rsidRPr="003F7DC9">
        <w:rPr>
          <w:color w:val="0B0B0B"/>
          <w:spacing w:val="-6"/>
        </w:rPr>
        <w:t xml:space="preserve"> </w:t>
      </w:r>
      <w:r w:rsidRPr="003F7DC9">
        <w:rPr>
          <w:color w:val="0B0B0B"/>
        </w:rPr>
        <w:t>2020,</w:t>
      </w:r>
      <w:r w:rsidRPr="003F7DC9">
        <w:rPr>
          <w:color w:val="0B0B0B"/>
          <w:spacing w:val="-8"/>
        </w:rPr>
        <w:t xml:space="preserve"> </w:t>
      </w:r>
      <w:r w:rsidRPr="003F7DC9">
        <w:rPr>
          <w:color w:val="0B0B0B"/>
        </w:rPr>
        <w:t>a</w:t>
      </w:r>
      <w:r w:rsidRPr="003F7DC9">
        <w:rPr>
          <w:color w:val="0B0B0B"/>
          <w:spacing w:val="-8"/>
        </w:rPr>
        <w:t xml:space="preserve"> </w:t>
      </w:r>
      <w:r w:rsidRPr="003F7DC9">
        <w:rPr>
          <w:color w:val="0B0B0B"/>
        </w:rPr>
        <w:t>tenore</w:t>
      </w:r>
      <w:r w:rsidRPr="003F7DC9">
        <w:rPr>
          <w:color w:val="0B0B0B"/>
          <w:spacing w:val="-8"/>
        </w:rPr>
        <w:t xml:space="preserve"> </w:t>
      </w:r>
      <w:r w:rsidRPr="003F7DC9">
        <w:rPr>
          <w:color w:val="0B0B0B"/>
        </w:rPr>
        <w:t>della</w:t>
      </w:r>
      <w:r w:rsidRPr="003F7DC9">
        <w:rPr>
          <w:color w:val="0B0B0B"/>
          <w:spacing w:val="-8"/>
        </w:rPr>
        <w:t xml:space="preserve"> </w:t>
      </w:r>
      <w:r w:rsidRPr="003F7DC9">
        <w:rPr>
          <w:color w:val="0B0B0B"/>
        </w:rPr>
        <w:t>quale</w:t>
      </w:r>
      <w:r w:rsidRPr="003F7DC9">
        <w:rPr>
          <w:color w:val="0B0B0B"/>
          <w:spacing w:val="-8"/>
        </w:rPr>
        <w:t xml:space="preserve"> </w:t>
      </w:r>
      <w:r w:rsidRPr="003F7DC9">
        <w:rPr>
          <w:color w:val="0B0B0B"/>
        </w:rPr>
        <w:t>il</w:t>
      </w:r>
      <w:r w:rsidRPr="003F7DC9">
        <w:rPr>
          <w:color w:val="0B0B0B"/>
          <w:spacing w:val="-6"/>
        </w:rPr>
        <w:t xml:space="preserve"> </w:t>
      </w:r>
      <w:r w:rsidRPr="003F7DC9">
        <w:rPr>
          <w:color w:val="0B0B0B"/>
        </w:rPr>
        <w:t>rispetto</w:t>
      </w:r>
      <w:r w:rsidRPr="003F7DC9">
        <w:rPr>
          <w:color w:val="0B0B0B"/>
          <w:spacing w:val="-8"/>
        </w:rPr>
        <w:t xml:space="preserve"> </w:t>
      </w:r>
      <w:r w:rsidRPr="003F7DC9">
        <w:rPr>
          <w:color w:val="0B0B0B"/>
        </w:rPr>
        <w:t>delle</w:t>
      </w:r>
      <w:r w:rsidRPr="003F7DC9">
        <w:rPr>
          <w:color w:val="0B0B0B"/>
          <w:spacing w:val="-8"/>
        </w:rPr>
        <w:t xml:space="preserve"> </w:t>
      </w:r>
      <w:r w:rsidRPr="003F7DC9">
        <w:rPr>
          <w:color w:val="0B0B0B"/>
        </w:rPr>
        <w:t>misure</w:t>
      </w:r>
      <w:r w:rsidRPr="003F7DC9">
        <w:rPr>
          <w:color w:val="0B0B0B"/>
          <w:spacing w:val="-8"/>
        </w:rPr>
        <w:t xml:space="preserve"> </w:t>
      </w:r>
      <w:r w:rsidRPr="003F7DC9">
        <w:rPr>
          <w:color w:val="0B0B0B"/>
        </w:rPr>
        <w:t>di</w:t>
      </w:r>
      <w:r w:rsidRPr="003F7DC9">
        <w:rPr>
          <w:color w:val="0B0B0B"/>
          <w:spacing w:val="-8"/>
        </w:rPr>
        <w:t xml:space="preserve"> </w:t>
      </w:r>
      <w:r w:rsidRPr="003F7DC9">
        <w:rPr>
          <w:color w:val="0B0B0B"/>
        </w:rPr>
        <w:t>contenimento</w:t>
      </w:r>
      <w:r w:rsidRPr="003F7DC9">
        <w:rPr>
          <w:color w:val="0B0B0B"/>
          <w:spacing w:val="-8"/>
        </w:rPr>
        <w:t xml:space="preserve"> </w:t>
      </w:r>
      <w:r w:rsidRPr="003F7DC9">
        <w:rPr>
          <w:color w:val="0B0B0B"/>
        </w:rPr>
        <w:t>adottate</w:t>
      </w:r>
      <w:r w:rsidRPr="003F7DC9">
        <w:rPr>
          <w:color w:val="0B0B0B"/>
          <w:spacing w:val="-8"/>
        </w:rPr>
        <w:t xml:space="preserve"> </w:t>
      </w:r>
      <w:r w:rsidRPr="003F7DC9">
        <w:rPr>
          <w:color w:val="0B0B0B"/>
        </w:rPr>
        <w:t>per</w:t>
      </w:r>
      <w:r w:rsidRPr="003F7DC9">
        <w:rPr>
          <w:color w:val="0B0B0B"/>
          <w:spacing w:val="-5"/>
        </w:rPr>
        <w:t xml:space="preserve"> </w:t>
      </w:r>
      <w:r w:rsidRPr="003F7DC9">
        <w:rPr>
          <w:color w:val="0B0B0B"/>
        </w:rPr>
        <w:t>contrastare</w:t>
      </w:r>
      <w:r w:rsidRPr="003F7DC9">
        <w:rPr>
          <w:color w:val="0B0B0B"/>
          <w:spacing w:val="-12"/>
        </w:rPr>
        <w:t xml:space="preserve"> </w:t>
      </w:r>
      <w:r w:rsidRPr="003F7DC9">
        <w:rPr>
          <w:color w:val="0B0B0B"/>
        </w:rPr>
        <w:t>l’epidemia</w:t>
      </w:r>
      <w:r w:rsidRPr="003F7DC9">
        <w:rPr>
          <w:color w:val="0B0B0B"/>
          <w:spacing w:val="5"/>
        </w:rPr>
        <w:t xml:space="preserve"> </w:t>
      </w:r>
      <w:r w:rsidRPr="003F7DC9">
        <w:rPr>
          <w:color w:val="0B0B0B"/>
        </w:rPr>
        <w:t>di COVID-19 è sempre valutata ai fini dell'esclusione, ai sensi e per gli effetti degli articoli 1218 e 1223 c.c., della responsabilità del debitore, anche relativamente all’applicazione di eventuali decadenze o penali connesse a ritardati o omessi adempimenti.</w:t>
      </w:r>
    </w:p>
    <w:p w14:paraId="58309832" w14:textId="19A2D977" w:rsidR="009F5038" w:rsidRPr="003F7DC9" w:rsidRDefault="009F5038" w:rsidP="009F5038">
      <w:pPr>
        <w:pStyle w:val="Paragrafoelenco"/>
        <w:numPr>
          <w:ilvl w:val="1"/>
          <w:numId w:val="71"/>
        </w:numPr>
        <w:tabs>
          <w:tab w:val="left" w:pos="1952"/>
          <w:tab w:val="left" w:pos="2410"/>
        </w:tabs>
        <w:spacing w:before="137" w:line="264" w:lineRule="auto"/>
        <w:ind w:left="284" w:right="794" w:firstLine="0"/>
        <w:rPr>
          <w:sz w:val="20"/>
        </w:rPr>
      </w:pPr>
      <w:r w:rsidRPr="003F7DC9">
        <w:rPr>
          <w:color w:val="0B0B0B"/>
          <w:sz w:val="20"/>
        </w:rPr>
        <w:t>la lavorazione da eseguire in cantiere impone di lavorare a distanza interpersonale minore di un metro, non sono possibili altre soluzioni organizzative e non sono disponibili, in numero sufficiente, mascherine e altri dispositivi di protezione individuale (guanti, occhiali, tute,  cuffie, ecc..) conformi alle disposizioni delle autorità scientifiche e sanitarie (risulta documentato  l'avvenuto  ordine  del   materiale   di   protezione   individuale   e   la sua mancata consegna nei termini): conseguente sospensione delle</w:t>
      </w:r>
      <w:r w:rsidRPr="003F7DC9">
        <w:rPr>
          <w:color w:val="0B0B0B"/>
          <w:spacing w:val="-13"/>
          <w:sz w:val="20"/>
        </w:rPr>
        <w:t xml:space="preserve"> </w:t>
      </w:r>
      <w:r w:rsidRPr="003F7DC9">
        <w:rPr>
          <w:color w:val="0B0B0B"/>
          <w:sz w:val="20"/>
        </w:rPr>
        <w:t>lavorazioni;</w:t>
      </w:r>
    </w:p>
    <w:p w14:paraId="5B4BA9A1" w14:textId="77777777" w:rsidR="009F5038" w:rsidRPr="003F7DC9" w:rsidRDefault="009F5038" w:rsidP="009F5038">
      <w:pPr>
        <w:pStyle w:val="Paragrafoelenco"/>
        <w:numPr>
          <w:ilvl w:val="1"/>
          <w:numId w:val="71"/>
        </w:numPr>
        <w:tabs>
          <w:tab w:val="left" w:pos="1952"/>
          <w:tab w:val="left" w:pos="2410"/>
        </w:tabs>
        <w:spacing w:line="264" w:lineRule="auto"/>
        <w:ind w:left="284" w:right="794" w:firstLine="0"/>
        <w:rPr>
          <w:sz w:val="20"/>
        </w:rPr>
      </w:pPr>
      <w:r w:rsidRPr="003F7DC9">
        <w:rPr>
          <w:color w:val="0B0B0B"/>
          <w:sz w:val="20"/>
        </w:rPr>
        <w:t>l’accesso agli spazi comuni, per esempio le mense, non può essere contingentato, con la previsione di una ventilazione continua dei locali, di un tempo ridotto di sosta all’interno di tali spazi e con il mantenimento della distanza di sicurezza di 1 metro tra le persone che li occupano; non è possibile assicurare il servizio di mensa in altro modo per assenza, nelle adiacenze del cantiere, di esercizi commerciali, in cui consumare il pasto, non è possibile ricorrere ad un pasto caldo anche al sacco, da consumarsi mantenendo le specifiche distanze: conseguente sospensione delle</w:t>
      </w:r>
      <w:r w:rsidRPr="003F7DC9">
        <w:rPr>
          <w:color w:val="0B0B0B"/>
          <w:spacing w:val="-23"/>
          <w:sz w:val="20"/>
        </w:rPr>
        <w:t xml:space="preserve"> </w:t>
      </w:r>
      <w:r w:rsidRPr="003F7DC9">
        <w:rPr>
          <w:color w:val="0B0B0B"/>
          <w:sz w:val="20"/>
        </w:rPr>
        <w:t>lavorazioni;</w:t>
      </w:r>
    </w:p>
    <w:p w14:paraId="00B75BCF" w14:textId="4CCCF73C" w:rsidR="009F5038" w:rsidRPr="003F7DC9" w:rsidRDefault="009F5038" w:rsidP="009F5038">
      <w:pPr>
        <w:pStyle w:val="Paragrafoelenco"/>
        <w:numPr>
          <w:ilvl w:val="1"/>
          <w:numId w:val="71"/>
        </w:numPr>
        <w:tabs>
          <w:tab w:val="left" w:pos="1952"/>
          <w:tab w:val="left" w:pos="2410"/>
        </w:tabs>
        <w:spacing w:line="264" w:lineRule="auto"/>
        <w:ind w:left="284" w:right="794" w:firstLine="0"/>
        <w:rPr>
          <w:sz w:val="20"/>
        </w:rPr>
      </w:pPr>
      <w:r w:rsidRPr="003F7DC9">
        <w:rPr>
          <w:color w:val="0B0B0B"/>
          <w:sz w:val="20"/>
        </w:rPr>
        <w:t xml:space="preserve">caso di un </w:t>
      </w:r>
      <w:proofErr w:type="gramStart"/>
      <w:r w:rsidRPr="003F7DC9">
        <w:rPr>
          <w:color w:val="0B0B0B"/>
          <w:sz w:val="20"/>
        </w:rPr>
        <w:t>lavoratore  che</w:t>
      </w:r>
      <w:proofErr w:type="gramEnd"/>
      <w:r w:rsidRPr="003F7DC9">
        <w:rPr>
          <w:color w:val="0B0B0B"/>
          <w:sz w:val="20"/>
        </w:rPr>
        <w:t xml:space="preserve"> si accerti affetto da COVID-19; necessità di porre in quarantena    tutti i lavoratori che siano venuti a contatto con il collega contagiato; non è possibile la riorganizzazione del cantiere e del cronoprogramma delle lavorazioni: conseguente  sospensione delle</w:t>
      </w:r>
      <w:r w:rsidRPr="003F7DC9">
        <w:rPr>
          <w:color w:val="0B0B0B"/>
          <w:spacing w:val="-20"/>
          <w:sz w:val="20"/>
        </w:rPr>
        <w:t xml:space="preserve"> </w:t>
      </w:r>
      <w:r w:rsidRPr="003F7DC9">
        <w:rPr>
          <w:color w:val="0B0B0B"/>
          <w:sz w:val="20"/>
        </w:rPr>
        <w:t>lavorazioni;</w:t>
      </w:r>
    </w:p>
    <w:p w14:paraId="1549D145" w14:textId="177D6B45" w:rsidR="009F5038" w:rsidRPr="003F7DC9" w:rsidRDefault="009F5038" w:rsidP="009F5038">
      <w:pPr>
        <w:pStyle w:val="Paragrafoelenco"/>
        <w:numPr>
          <w:ilvl w:val="1"/>
          <w:numId w:val="71"/>
        </w:numPr>
        <w:tabs>
          <w:tab w:val="left" w:pos="1952"/>
          <w:tab w:val="left" w:pos="2410"/>
        </w:tabs>
        <w:spacing w:line="264" w:lineRule="auto"/>
        <w:ind w:left="284" w:right="794" w:firstLine="0"/>
        <w:rPr>
          <w:sz w:val="20"/>
        </w:rPr>
      </w:pPr>
      <w:r w:rsidRPr="003F7DC9">
        <w:rPr>
          <w:color w:val="0B0B0B"/>
          <w:sz w:val="20"/>
        </w:rPr>
        <w:t>laddove vi sia il pernotto degli operai ed il dormitorio non abbia le caratteristiche minime di sicurezza richieste e/o non siano possibili altre soluzioni organizzative, per mancanza di strutture ricettive disponibili: conseguente sospensione delle</w:t>
      </w:r>
      <w:r w:rsidRPr="003F7DC9">
        <w:rPr>
          <w:color w:val="0B0B0B"/>
          <w:spacing w:val="-33"/>
          <w:sz w:val="20"/>
        </w:rPr>
        <w:t xml:space="preserve"> </w:t>
      </w:r>
      <w:r w:rsidRPr="003F7DC9">
        <w:rPr>
          <w:color w:val="0B0B0B"/>
          <w:sz w:val="20"/>
        </w:rPr>
        <w:t>lavorazioni.</w:t>
      </w:r>
    </w:p>
    <w:p w14:paraId="4BEDF8F7" w14:textId="41890305" w:rsidR="009F5038" w:rsidRPr="003F7DC9" w:rsidRDefault="009F5038" w:rsidP="009F5038">
      <w:pPr>
        <w:pStyle w:val="Paragrafoelenco"/>
        <w:numPr>
          <w:ilvl w:val="1"/>
          <w:numId w:val="71"/>
        </w:numPr>
        <w:tabs>
          <w:tab w:val="left" w:pos="1952"/>
          <w:tab w:val="left" w:pos="1985"/>
          <w:tab w:val="left" w:pos="2410"/>
        </w:tabs>
        <w:spacing w:line="249" w:lineRule="auto"/>
        <w:ind w:left="284" w:right="794" w:firstLine="0"/>
        <w:rPr>
          <w:sz w:val="20"/>
        </w:rPr>
      </w:pPr>
      <w:r w:rsidRPr="003F7DC9">
        <w:rPr>
          <w:color w:val="0B0B0B"/>
          <w:sz w:val="20"/>
        </w:rPr>
        <w:t xml:space="preserve">indisponibilità di approvvigionamento di materiali, mezzi, </w:t>
      </w:r>
      <w:proofErr w:type="gramStart"/>
      <w:r w:rsidRPr="003F7DC9">
        <w:rPr>
          <w:color w:val="0B0B0B"/>
          <w:sz w:val="20"/>
        </w:rPr>
        <w:t>attrezzature  e</w:t>
      </w:r>
      <w:proofErr w:type="gramEnd"/>
      <w:r w:rsidRPr="003F7DC9">
        <w:rPr>
          <w:color w:val="0B0B0B"/>
          <w:sz w:val="20"/>
        </w:rPr>
        <w:t xml:space="preserve">  maestranze  funzionali alle specifiche attività del cantiere: conseguente sospensione delle</w:t>
      </w:r>
      <w:r w:rsidRPr="003F7DC9">
        <w:rPr>
          <w:color w:val="0B0B0B"/>
          <w:spacing w:val="-16"/>
          <w:sz w:val="20"/>
        </w:rPr>
        <w:t xml:space="preserve"> </w:t>
      </w:r>
      <w:r w:rsidRPr="003F7DC9">
        <w:rPr>
          <w:color w:val="0B0B0B"/>
          <w:sz w:val="20"/>
        </w:rPr>
        <w:t>lavorazioni</w:t>
      </w:r>
    </w:p>
    <w:p w14:paraId="03750A37" w14:textId="04AFEF06" w:rsidR="009F5038" w:rsidRPr="003F7DC9" w:rsidRDefault="009F5038" w:rsidP="009F5038">
      <w:pPr>
        <w:pStyle w:val="Corpotesto"/>
        <w:tabs>
          <w:tab w:val="left" w:pos="2410"/>
        </w:tabs>
        <w:spacing w:line="261" w:lineRule="auto"/>
        <w:ind w:left="284" w:right="794"/>
        <w:jc w:val="both"/>
      </w:pPr>
      <w:r w:rsidRPr="003F7DC9">
        <w:rPr>
          <w:color w:val="0B0B0B"/>
        </w:rPr>
        <w:t xml:space="preserve">La ricorrenza delle predette ipotesi deve essere attestata dal coordinatore per </w:t>
      </w:r>
      <w:proofErr w:type="gramStart"/>
      <w:r w:rsidRPr="003F7DC9">
        <w:rPr>
          <w:color w:val="0B0B0B"/>
        </w:rPr>
        <w:t>la  sicurezza</w:t>
      </w:r>
      <w:proofErr w:type="gramEnd"/>
      <w:r w:rsidRPr="003F7DC9">
        <w:rPr>
          <w:color w:val="0B0B0B"/>
        </w:rPr>
        <w:t xml:space="preserve"> nell'esecuzione dei lavori che ha redatto l’integrazione del Piano di sicurezza e di</w:t>
      </w:r>
      <w:r w:rsidRPr="003F7DC9">
        <w:rPr>
          <w:color w:val="0B0B0B"/>
          <w:spacing w:val="8"/>
        </w:rPr>
        <w:t xml:space="preserve"> </w:t>
      </w:r>
      <w:r w:rsidRPr="003F7DC9">
        <w:rPr>
          <w:color w:val="0B0B0B"/>
        </w:rPr>
        <w:t>coordinamento.</w:t>
      </w:r>
    </w:p>
    <w:p w14:paraId="3C15A01F" w14:textId="77777777" w:rsidR="009F5038" w:rsidRPr="003F7DC9" w:rsidRDefault="009F5038" w:rsidP="009F5038">
      <w:pPr>
        <w:pStyle w:val="Corpotesto"/>
        <w:tabs>
          <w:tab w:val="left" w:pos="2410"/>
        </w:tabs>
        <w:spacing w:before="10"/>
        <w:ind w:left="284" w:right="794"/>
        <w:jc w:val="both"/>
        <w:rPr>
          <w:sz w:val="21"/>
        </w:rPr>
      </w:pPr>
    </w:p>
    <w:p w14:paraId="24AC8B52" w14:textId="77777777" w:rsidR="009F5038" w:rsidRPr="003F7DC9" w:rsidRDefault="009F5038" w:rsidP="009F5038">
      <w:pPr>
        <w:pStyle w:val="Corpotesto"/>
        <w:tabs>
          <w:tab w:val="left" w:pos="2410"/>
        </w:tabs>
        <w:spacing w:before="1"/>
        <w:ind w:left="284" w:right="794"/>
        <w:jc w:val="both"/>
      </w:pPr>
      <w:r w:rsidRPr="003F7DC9">
        <w:rPr>
          <w:color w:val="0B0B0B"/>
        </w:rPr>
        <w:t>Roma, 24 aprile 2020.</w:t>
      </w:r>
    </w:p>
    <w:p w14:paraId="0A699C43" w14:textId="77777777" w:rsidR="009F5038" w:rsidRPr="003F7DC9" w:rsidRDefault="009F5038" w:rsidP="009F5038">
      <w:pPr>
        <w:pStyle w:val="Corpotesto"/>
        <w:tabs>
          <w:tab w:val="left" w:pos="2410"/>
        </w:tabs>
        <w:spacing w:before="132" w:line="264" w:lineRule="auto"/>
        <w:ind w:left="284" w:right="794"/>
        <w:jc w:val="both"/>
      </w:pPr>
    </w:p>
    <w:p w14:paraId="109C7728" w14:textId="77777777" w:rsidR="004C1BFC" w:rsidRPr="003F7DC9" w:rsidRDefault="004C1BFC" w:rsidP="00822B31">
      <w:pPr>
        <w:pStyle w:val="Paragrafoelenco"/>
        <w:numPr>
          <w:ilvl w:val="0"/>
          <w:numId w:val="54"/>
        </w:numPr>
        <w:tabs>
          <w:tab w:val="left" w:pos="1339"/>
          <w:tab w:val="left" w:pos="2410"/>
        </w:tabs>
        <w:spacing w:line="244" w:lineRule="auto"/>
        <w:ind w:left="284" w:right="794" w:firstLine="0"/>
        <w:rPr>
          <w:sz w:val="20"/>
        </w:rPr>
      </w:pPr>
    </w:p>
    <w:p w14:paraId="5D93F193" w14:textId="77777777" w:rsidR="009F5038" w:rsidRPr="003F7DC9" w:rsidRDefault="009F5038" w:rsidP="009F5038">
      <w:pPr>
        <w:tabs>
          <w:tab w:val="left" w:pos="1339"/>
          <w:tab w:val="left" w:pos="2410"/>
        </w:tabs>
        <w:spacing w:line="244" w:lineRule="auto"/>
        <w:ind w:right="794"/>
        <w:rPr>
          <w:sz w:val="20"/>
        </w:rPr>
      </w:pPr>
    </w:p>
    <w:p w14:paraId="0FA78F83" w14:textId="77777777" w:rsidR="009F5038" w:rsidRPr="003F7DC9" w:rsidRDefault="009F5038" w:rsidP="009F5038">
      <w:pPr>
        <w:tabs>
          <w:tab w:val="left" w:pos="1339"/>
          <w:tab w:val="left" w:pos="2410"/>
        </w:tabs>
        <w:spacing w:line="244" w:lineRule="auto"/>
        <w:ind w:right="794"/>
        <w:rPr>
          <w:sz w:val="20"/>
        </w:rPr>
      </w:pPr>
    </w:p>
    <w:p w14:paraId="2A3958C7" w14:textId="77777777" w:rsidR="009F5038" w:rsidRPr="003F7DC9" w:rsidRDefault="009F5038" w:rsidP="009F5038">
      <w:pPr>
        <w:tabs>
          <w:tab w:val="left" w:pos="1339"/>
          <w:tab w:val="left" w:pos="2410"/>
        </w:tabs>
        <w:spacing w:line="244" w:lineRule="auto"/>
        <w:ind w:right="794"/>
        <w:rPr>
          <w:sz w:val="20"/>
        </w:rPr>
      </w:pPr>
    </w:p>
    <w:p w14:paraId="750F8901" w14:textId="77777777" w:rsidR="009F5038" w:rsidRPr="003F7DC9" w:rsidRDefault="009F5038" w:rsidP="009F5038">
      <w:pPr>
        <w:tabs>
          <w:tab w:val="left" w:pos="1339"/>
          <w:tab w:val="left" w:pos="2410"/>
        </w:tabs>
        <w:spacing w:line="244" w:lineRule="auto"/>
        <w:ind w:right="794"/>
        <w:rPr>
          <w:sz w:val="20"/>
        </w:rPr>
      </w:pPr>
    </w:p>
    <w:p w14:paraId="7007ECD6" w14:textId="77777777" w:rsidR="009F5038" w:rsidRPr="003F7DC9" w:rsidRDefault="009F5038" w:rsidP="009F5038">
      <w:pPr>
        <w:tabs>
          <w:tab w:val="left" w:pos="1339"/>
          <w:tab w:val="left" w:pos="2410"/>
        </w:tabs>
        <w:spacing w:line="244" w:lineRule="auto"/>
        <w:ind w:right="794"/>
        <w:rPr>
          <w:sz w:val="20"/>
        </w:rPr>
      </w:pPr>
    </w:p>
    <w:p w14:paraId="7B15C925" w14:textId="77777777" w:rsidR="009F5038" w:rsidRPr="003F7DC9" w:rsidRDefault="009F5038" w:rsidP="009F5038">
      <w:pPr>
        <w:tabs>
          <w:tab w:val="left" w:pos="1339"/>
          <w:tab w:val="left" w:pos="2410"/>
        </w:tabs>
        <w:spacing w:line="244" w:lineRule="auto"/>
        <w:ind w:right="794"/>
        <w:rPr>
          <w:sz w:val="20"/>
        </w:rPr>
      </w:pPr>
    </w:p>
    <w:p w14:paraId="0DD296F1" w14:textId="77777777" w:rsidR="009F5038" w:rsidRPr="003F7DC9" w:rsidRDefault="009F5038" w:rsidP="009F5038">
      <w:pPr>
        <w:tabs>
          <w:tab w:val="left" w:pos="1339"/>
          <w:tab w:val="left" w:pos="2410"/>
        </w:tabs>
        <w:spacing w:line="244" w:lineRule="auto"/>
        <w:ind w:right="794"/>
        <w:rPr>
          <w:sz w:val="20"/>
        </w:rPr>
      </w:pPr>
    </w:p>
    <w:p w14:paraId="62F550D3" w14:textId="77777777" w:rsidR="009F5038" w:rsidRPr="003F7DC9" w:rsidRDefault="009F5038" w:rsidP="009F5038">
      <w:pPr>
        <w:tabs>
          <w:tab w:val="left" w:pos="1339"/>
          <w:tab w:val="left" w:pos="2410"/>
        </w:tabs>
        <w:spacing w:line="244" w:lineRule="auto"/>
        <w:ind w:right="794"/>
        <w:rPr>
          <w:sz w:val="20"/>
        </w:rPr>
      </w:pPr>
    </w:p>
    <w:p w14:paraId="782A8E1C" w14:textId="77777777" w:rsidR="009F5038" w:rsidRPr="003F7DC9" w:rsidRDefault="009F5038" w:rsidP="009F5038">
      <w:pPr>
        <w:tabs>
          <w:tab w:val="left" w:pos="1339"/>
          <w:tab w:val="left" w:pos="2410"/>
        </w:tabs>
        <w:spacing w:line="244" w:lineRule="auto"/>
        <w:ind w:right="794"/>
        <w:rPr>
          <w:sz w:val="20"/>
        </w:rPr>
      </w:pPr>
    </w:p>
    <w:p w14:paraId="139AB1C0" w14:textId="77777777" w:rsidR="009F5038" w:rsidRPr="003F7DC9" w:rsidRDefault="009F5038" w:rsidP="009F5038">
      <w:pPr>
        <w:tabs>
          <w:tab w:val="left" w:pos="1339"/>
          <w:tab w:val="left" w:pos="2410"/>
        </w:tabs>
        <w:spacing w:line="244" w:lineRule="auto"/>
        <w:ind w:right="794"/>
        <w:rPr>
          <w:sz w:val="20"/>
        </w:rPr>
      </w:pPr>
    </w:p>
    <w:p w14:paraId="30A1C3AE" w14:textId="77777777" w:rsidR="009F5038" w:rsidRPr="003F7DC9" w:rsidRDefault="009F5038" w:rsidP="009F5038">
      <w:pPr>
        <w:tabs>
          <w:tab w:val="left" w:pos="1339"/>
          <w:tab w:val="left" w:pos="2410"/>
        </w:tabs>
        <w:spacing w:line="244" w:lineRule="auto"/>
        <w:ind w:right="794"/>
        <w:rPr>
          <w:sz w:val="20"/>
        </w:rPr>
      </w:pPr>
    </w:p>
    <w:p w14:paraId="48DCB524" w14:textId="77777777" w:rsidR="009F5038" w:rsidRPr="003F7DC9" w:rsidRDefault="009F5038" w:rsidP="009F5038">
      <w:pPr>
        <w:tabs>
          <w:tab w:val="left" w:pos="1339"/>
          <w:tab w:val="left" w:pos="2410"/>
        </w:tabs>
        <w:spacing w:line="244" w:lineRule="auto"/>
        <w:ind w:right="794"/>
        <w:rPr>
          <w:sz w:val="20"/>
        </w:rPr>
      </w:pPr>
    </w:p>
    <w:p w14:paraId="561DF221" w14:textId="77777777" w:rsidR="009F5038" w:rsidRPr="003F7DC9" w:rsidRDefault="009F5038" w:rsidP="009F5038">
      <w:pPr>
        <w:tabs>
          <w:tab w:val="left" w:pos="1339"/>
          <w:tab w:val="left" w:pos="2410"/>
        </w:tabs>
        <w:spacing w:line="244" w:lineRule="auto"/>
        <w:ind w:right="794"/>
        <w:rPr>
          <w:sz w:val="20"/>
        </w:rPr>
      </w:pPr>
    </w:p>
    <w:p w14:paraId="55DEC3D6" w14:textId="77777777" w:rsidR="009F5038" w:rsidRPr="003F7DC9" w:rsidRDefault="009F5038" w:rsidP="009F5038">
      <w:pPr>
        <w:tabs>
          <w:tab w:val="left" w:pos="1339"/>
          <w:tab w:val="left" w:pos="2410"/>
        </w:tabs>
        <w:spacing w:line="244" w:lineRule="auto"/>
        <w:ind w:right="794"/>
        <w:rPr>
          <w:sz w:val="20"/>
        </w:rPr>
      </w:pPr>
    </w:p>
    <w:p w14:paraId="5E0BDF81" w14:textId="77777777" w:rsidR="009F5038" w:rsidRPr="003F7DC9" w:rsidRDefault="009F5038" w:rsidP="009F5038">
      <w:pPr>
        <w:tabs>
          <w:tab w:val="left" w:pos="1339"/>
          <w:tab w:val="left" w:pos="2410"/>
        </w:tabs>
        <w:spacing w:line="244" w:lineRule="auto"/>
        <w:ind w:right="794"/>
        <w:rPr>
          <w:sz w:val="20"/>
        </w:rPr>
      </w:pPr>
    </w:p>
    <w:p w14:paraId="088A2DE2" w14:textId="77777777" w:rsidR="009F5038" w:rsidRPr="003F7DC9" w:rsidRDefault="009F5038" w:rsidP="009F5038">
      <w:pPr>
        <w:tabs>
          <w:tab w:val="left" w:pos="1339"/>
          <w:tab w:val="left" w:pos="2410"/>
        </w:tabs>
        <w:spacing w:line="244" w:lineRule="auto"/>
        <w:ind w:right="794"/>
        <w:rPr>
          <w:sz w:val="20"/>
        </w:rPr>
      </w:pPr>
    </w:p>
    <w:p w14:paraId="380EFEA9" w14:textId="77777777" w:rsidR="009F5038" w:rsidRPr="003F7DC9" w:rsidRDefault="009F5038" w:rsidP="009F5038">
      <w:pPr>
        <w:tabs>
          <w:tab w:val="left" w:pos="1339"/>
          <w:tab w:val="left" w:pos="2410"/>
        </w:tabs>
        <w:spacing w:line="244" w:lineRule="auto"/>
        <w:ind w:right="794"/>
        <w:rPr>
          <w:sz w:val="20"/>
        </w:rPr>
      </w:pPr>
    </w:p>
    <w:p w14:paraId="324C5EC7" w14:textId="77777777" w:rsidR="009F5038" w:rsidRPr="003F7DC9" w:rsidRDefault="009F5038" w:rsidP="009F5038">
      <w:pPr>
        <w:tabs>
          <w:tab w:val="left" w:pos="1339"/>
          <w:tab w:val="left" w:pos="2410"/>
        </w:tabs>
        <w:spacing w:line="244" w:lineRule="auto"/>
        <w:ind w:right="794"/>
        <w:rPr>
          <w:sz w:val="20"/>
        </w:rPr>
      </w:pPr>
    </w:p>
    <w:p w14:paraId="36DCD9C7" w14:textId="77777777" w:rsidR="009F5038" w:rsidRPr="003F7DC9" w:rsidRDefault="009F5038" w:rsidP="009F5038">
      <w:pPr>
        <w:tabs>
          <w:tab w:val="left" w:pos="1339"/>
          <w:tab w:val="left" w:pos="2410"/>
        </w:tabs>
        <w:spacing w:line="244" w:lineRule="auto"/>
        <w:ind w:right="794"/>
        <w:rPr>
          <w:sz w:val="20"/>
        </w:rPr>
      </w:pPr>
    </w:p>
    <w:p w14:paraId="519B66D5" w14:textId="77777777" w:rsidR="004C1BFC" w:rsidRPr="003F7DC9" w:rsidRDefault="004C1BFC" w:rsidP="004A5216">
      <w:pPr>
        <w:tabs>
          <w:tab w:val="left" w:pos="2410"/>
        </w:tabs>
        <w:spacing w:line="244" w:lineRule="auto"/>
        <w:ind w:left="284" w:right="794"/>
        <w:jc w:val="both"/>
        <w:rPr>
          <w:sz w:val="20"/>
        </w:rPr>
        <w:sectPr w:rsidR="004C1BFC" w:rsidRPr="003F7DC9">
          <w:pgSz w:w="11900" w:h="16840"/>
          <w:pgMar w:top="1600" w:right="440" w:bottom="280" w:left="460" w:header="720" w:footer="720" w:gutter="0"/>
          <w:cols w:space="720"/>
        </w:sectPr>
      </w:pPr>
    </w:p>
    <w:p w14:paraId="51C4D46B" w14:textId="77777777" w:rsidR="004C1BFC" w:rsidRPr="003F7DC9" w:rsidRDefault="004C1BFC" w:rsidP="0019267B">
      <w:pPr>
        <w:pStyle w:val="Corpotesto"/>
        <w:spacing w:before="4"/>
      </w:pPr>
    </w:p>
    <w:p w14:paraId="0715DAF3" w14:textId="77777777" w:rsidR="004C1BFC" w:rsidRPr="003F7DC9" w:rsidRDefault="00D9217B" w:rsidP="0019267B">
      <w:pPr>
        <w:spacing w:before="96"/>
        <w:ind w:left="801" w:right="821"/>
        <w:jc w:val="center"/>
        <w:rPr>
          <w:b/>
          <w:sz w:val="20"/>
        </w:rPr>
      </w:pPr>
      <w:r w:rsidRPr="003F7DC9">
        <w:rPr>
          <w:b/>
          <w:color w:val="0B0B0B"/>
          <w:sz w:val="20"/>
        </w:rPr>
        <w:t>Allegato 14</w:t>
      </w:r>
    </w:p>
    <w:p w14:paraId="6C7D5A17" w14:textId="77777777" w:rsidR="004C1BFC" w:rsidRPr="003F7DC9" w:rsidRDefault="00D9217B" w:rsidP="0019267B">
      <w:pPr>
        <w:spacing w:before="76" w:line="319" w:lineRule="auto"/>
        <w:ind w:left="1512" w:right="1528"/>
        <w:jc w:val="center"/>
        <w:rPr>
          <w:b/>
          <w:sz w:val="20"/>
        </w:rPr>
      </w:pPr>
      <w:r w:rsidRPr="003F7DC9">
        <w:rPr>
          <w:b/>
          <w:color w:val="0B0B0B"/>
          <w:sz w:val="20"/>
        </w:rPr>
        <w:t>Protocollo condiviso di regolamentazione per il contenimento della diffusione del COVID-19 nel settore del trasporto e della logistica</w:t>
      </w:r>
    </w:p>
    <w:p w14:paraId="1FF61EF1" w14:textId="77777777" w:rsidR="004C1BFC" w:rsidRPr="003F7DC9" w:rsidRDefault="004C1BFC" w:rsidP="0019267B">
      <w:pPr>
        <w:pStyle w:val="Corpotesto"/>
        <w:rPr>
          <w:b/>
          <w:sz w:val="22"/>
        </w:rPr>
      </w:pPr>
    </w:p>
    <w:p w14:paraId="400DBD52" w14:textId="77777777" w:rsidR="004C1BFC" w:rsidRPr="003F7DC9" w:rsidRDefault="004C1BFC" w:rsidP="0019267B">
      <w:pPr>
        <w:pStyle w:val="Corpotesto"/>
        <w:spacing w:before="8"/>
        <w:rPr>
          <w:b/>
          <w:sz w:val="18"/>
        </w:rPr>
      </w:pPr>
    </w:p>
    <w:p w14:paraId="6A24CE59" w14:textId="77777777" w:rsidR="004C1BFC" w:rsidRPr="003F7DC9" w:rsidRDefault="00D9217B" w:rsidP="00E85CE6">
      <w:pPr>
        <w:pStyle w:val="Corpotesto"/>
        <w:spacing w:before="1" w:line="244" w:lineRule="auto"/>
        <w:ind w:left="284" w:right="1257"/>
        <w:jc w:val="both"/>
      </w:pPr>
      <w:r w:rsidRPr="003F7DC9">
        <w:rPr>
          <w:color w:val="0B0B0B"/>
        </w:rPr>
        <w:t>Il Ministro delle Infrastrutture e dei Trasporti condivide con le associazioni datoriali Confindustria, Confetra, Confcoooperative, Conftrasporto, Confartigianato, Assoporti, Assaeroporti, CNA-FITA, AICAI, ANITA, ASSTRA, ANAV, AGENS, Confitarma, Assarmatori, Legacoop Produzione Servizi e con le OO.SS. Filt-Cgil, Fit-Cisl e UilTrasporti il</w:t>
      </w:r>
      <w:r w:rsidRPr="003F7DC9">
        <w:rPr>
          <w:color w:val="0B0B0B"/>
          <w:spacing w:val="18"/>
        </w:rPr>
        <w:t xml:space="preserve"> </w:t>
      </w:r>
      <w:r w:rsidRPr="003F7DC9">
        <w:rPr>
          <w:color w:val="0B0B0B"/>
        </w:rPr>
        <w:t>seguente:</w:t>
      </w:r>
    </w:p>
    <w:p w14:paraId="210D2B30" w14:textId="77777777" w:rsidR="004C1BFC" w:rsidRPr="003F7DC9" w:rsidRDefault="004C1BFC" w:rsidP="00E85CE6">
      <w:pPr>
        <w:pStyle w:val="Corpotesto"/>
        <w:spacing w:before="7"/>
        <w:ind w:left="284"/>
      </w:pPr>
    </w:p>
    <w:p w14:paraId="113E97C6" w14:textId="77777777" w:rsidR="004C1BFC" w:rsidRPr="003F7DC9" w:rsidRDefault="00D9217B" w:rsidP="00E85CE6">
      <w:pPr>
        <w:pStyle w:val="Corpotesto"/>
        <w:spacing w:line="244" w:lineRule="auto"/>
        <w:ind w:left="284" w:right="1268"/>
        <w:jc w:val="both"/>
      </w:pPr>
      <w:r w:rsidRPr="003F7DC9">
        <w:rPr>
          <w:color w:val="0B0B0B"/>
        </w:rPr>
        <w:t>PROTOCOLLO CONDIVISO DI REGOLAMENTAZIONE PER IL CONTENIMENTO DELLA DIFFUSIONE DEL COVID – 19 NEL SETTORE DEL TRASPORTO E DELLA LOGISTICA</w:t>
      </w:r>
    </w:p>
    <w:p w14:paraId="29513769" w14:textId="77777777" w:rsidR="004C1BFC" w:rsidRPr="003F7DC9" w:rsidRDefault="004C1BFC" w:rsidP="00E85CE6">
      <w:pPr>
        <w:pStyle w:val="Corpotesto"/>
        <w:spacing w:before="4"/>
        <w:ind w:left="284"/>
      </w:pPr>
    </w:p>
    <w:p w14:paraId="2BC77EA1" w14:textId="0B9D39CD" w:rsidR="004C1BFC" w:rsidRPr="003F7DC9" w:rsidRDefault="00D9217B" w:rsidP="00E85CE6">
      <w:pPr>
        <w:pStyle w:val="Corpotesto"/>
        <w:spacing w:line="244" w:lineRule="auto"/>
        <w:ind w:left="284" w:right="1263"/>
        <w:jc w:val="both"/>
      </w:pPr>
      <w:r w:rsidRPr="003F7DC9">
        <w:rPr>
          <w:color w:val="0B0B0B"/>
        </w:rPr>
        <w:t xml:space="preserve">Il 14 marzo 2020 è stato adottato il Protocollo di regolamentazione per il contrasto e il </w:t>
      </w:r>
      <w:proofErr w:type="gramStart"/>
      <w:r w:rsidRPr="003F7DC9">
        <w:rPr>
          <w:color w:val="0B0B0B"/>
        </w:rPr>
        <w:t>contenimento  della</w:t>
      </w:r>
      <w:proofErr w:type="gramEnd"/>
      <w:r w:rsidRPr="003F7DC9">
        <w:rPr>
          <w:color w:val="0B0B0B"/>
        </w:rPr>
        <w:t xml:space="preserve"> diffusione del virus COVID 19 negli ambienti di lavoro (d’ora in poi Protocollo), relativo a tutti i settori</w:t>
      </w:r>
      <w:r w:rsidRPr="003F7DC9">
        <w:rPr>
          <w:color w:val="0B0B0B"/>
          <w:spacing w:val="1"/>
        </w:rPr>
        <w:t xml:space="preserve"> </w:t>
      </w:r>
      <w:r w:rsidRPr="003F7DC9">
        <w:rPr>
          <w:color w:val="0B0B0B"/>
        </w:rPr>
        <w:t>produttivi.</w:t>
      </w:r>
    </w:p>
    <w:p w14:paraId="1F51A4E8" w14:textId="29BF1230" w:rsidR="004C1BFC" w:rsidRPr="003F7DC9" w:rsidRDefault="00D9217B" w:rsidP="00E85CE6">
      <w:pPr>
        <w:pStyle w:val="Corpotesto"/>
        <w:spacing w:before="2" w:line="244" w:lineRule="auto"/>
        <w:ind w:left="284" w:right="1262"/>
        <w:jc w:val="both"/>
      </w:pPr>
      <w:r w:rsidRPr="003F7DC9">
        <w:rPr>
          <w:color w:val="0B0B0B"/>
        </w:rPr>
        <w:t xml:space="preserve">Stante la validità delle disposizioni contenute nel citato Protocollo previste a carattere generale per </w:t>
      </w:r>
      <w:proofErr w:type="gramStart"/>
      <w:r w:rsidRPr="003F7DC9">
        <w:rPr>
          <w:color w:val="0B0B0B"/>
        </w:rPr>
        <w:t>tutte  le</w:t>
      </w:r>
      <w:proofErr w:type="gramEnd"/>
      <w:r w:rsidRPr="003F7DC9">
        <w:rPr>
          <w:color w:val="0B0B0B"/>
        </w:rPr>
        <w:t xml:space="preserve"> categorie, e in particolare per i settori dei trasporti e della logistica, si è ritenuto necessario definire ulteriori</w:t>
      </w:r>
      <w:r w:rsidRPr="003F7DC9">
        <w:rPr>
          <w:color w:val="0B0B0B"/>
          <w:spacing w:val="1"/>
        </w:rPr>
        <w:t xml:space="preserve"> </w:t>
      </w:r>
      <w:r w:rsidRPr="003F7DC9">
        <w:rPr>
          <w:color w:val="0B0B0B"/>
        </w:rPr>
        <w:t>misure.</w:t>
      </w:r>
    </w:p>
    <w:p w14:paraId="1A301786" w14:textId="77777777" w:rsidR="004C1BFC" w:rsidRPr="003F7DC9" w:rsidRDefault="00D9217B" w:rsidP="00E85CE6">
      <w:pPr>
        <w:pStyle w:val="Corpotesto"/>
        <w:spacing w:before="2" w:line="244" w:lineRule="auto"/>
        <w:ind w:left="284" w:right="1261"/>
        <w:jc w:val="both"/>
      </w:pPr>
      <w:r w:rsidRPr="003F7DC9">
        <w:rPr>
          <w:color w:val="0B0B0B"/>
        </w:rPr>
        <w:t>Il documento allegato prevede adempimenti per ogni specifico settore nell’ambito trasportistico, ivi compresa la filiera degli appalti funzionali al servizio ed alle attività accessorie e di supporto correlate. Fermo restando le misure per le diverse modalità di trasporto, si richiama l’attenzione sui seguenti adempimenti comuni:</w:t>
      </w:r>
    </w:p>
    <w:p w14:paraId="42032ED8" w14:textId="77777777" w:rsidR="004C1BFC" w:rsidRPr="003F7DC9" w:rsidRDefault="00D9217B" w:rsidP="00E85CE6">
      <w:pPr>
        <w:pStyle w:val="Paragrafoelenco"/>
        <w:numPr>
          <w:ilvl w:val="0"/>
          <w:numId w:val="54"/>
        </w:numPr>
        <w:tabs>
          <w:tab w:val="left" w:pos="1361"/>
        </w:tabs>
        <w:spacing w:before="2"/>
        <w:ind w:left="284" w:firstLine="0"/>
        <w:rPr>
          <w:sz w:val="20"/>
        </w:rPr>
      </w:pPr>
      <w:r w:rsidRPr="003F7DC9">
        <w:rPr>
          <w:color w:val="0B0B0B"/>
          <w:sz w:val="20"/>
        </w:rPr>
        <w:t>prevedere l’obbligo da parte dei responsabili dell’informazione relativamente al corretto uso e</w:t>
      </w:r>
      <w:r w:rsidRPr="003F7DC9">
        <w:rPr>
          <w:color w:val="0B0B0B"/>
          <w:spacing w:val="-9"/>
          <w:sz w:val="20"/>
        </w:rPr>
        <w:t xml:space="preserve"> </w:t>
      </w:r>
      <w:r w:rsidRPr="003F7DC9">
        <w:rPr>
          <w:color w:val="0B0B0B"/>
          <w:sz w:val="20"/>
        </w:rPr>
        <w:t>gestione</w:t>
      </w:r>
    </w:p>
    <w:p w14:paraId="0F28F308" w14:textId="77777777" w:rsidR="004C1BFC" w:rsidRPr="003F7DC9" w:rsidRDefault="00D9217B" w:rsidP="00E85CE6">
      <w:pPr>
        <w:pStyle w:val="Corpotesto"/>
        <w:spacing w:before="5"/>
        <w:ind w:left="284"/>
        <w:jc w:val="both"/>
      </w:pPr>
      <w:r w:rsidRPr="003F7DC9">
        <w:rPr>
          <w:color w:val="0B0B0B"/>
        </w:rPr>
        <w:t>dei dispositivi di protezione individuale, dove previsti (mascherine, guanti, tute, etc.);</w:t>
      </w:r>
    </w:p>
    <w:p w14:paraId="3100363A" w14:textId="40459F33" w:rsidR="004C1BFC" w:rsidRPr="003F7DC9" w:rsidRDefault="00D9217B" w:rsidP="00E85CE6">
      <w:pPr>
        <w:pStyle w:val="Paragrafoelenco"/>
        <w:numPr>
          <w:ilvl w:val="0"/>
          <w:numId w:val="54"/>
        </w:numPr>
        <w:tabs>
          <w:tab w:val="left" w:pos="1373"/>
        </w:tabs>
        <w:spacing w:before="26" w:line="244" w:lineRule="auto"/>
        <w:ind w:left="284" w:right="1262" w:firstLine="0"/>
        <w:rPr>
          <w:sz w:val="20"/>
        </w:rPr>
      </w:pPr>
      <w:r w:rsidRPr="003F7DC9">
        <w:rPr>
          <w:color w:val="0B0B0B"/>
          <w:spacing w:val="-3"/>
          <w:sz w:val="20"/>
        </w:rPr>
        <w:t xml:space="preserve">La </w:t>
      </w:r>
      <w:r w:rsidRPr="003F7DC9">
        <w:rPr>
          <w:color w:val="0B0B0B"/>
          <w:sz w:val="20"/>
        </w:rPr>
        <w:t>sanificazione e l’igienizzazione dei locali, dei mezzi di trasporto e dei mezzi di lavoro deve essere appropriata e frequente (quindi deve riguardare tutte le parti frequentate da viaggiatori e/o lavoratori ed effettuata con le modalità definite dalle specifiche circolari del Ministero della Salute e dell’Istituto Superiore di</w:t>
      </w:r>
      <w:r w:rsidRPr="003F7DC9">
        <w:rPr>
          <w:color w:val="0B0B0B"/>
          <w:spacing w:val="1"/>
          <w:sz w:val="20"/>
        </w:rPr>
        <w:t xml:space="preserve"> </w:t>
      </w:r>
      <w:r w:rsidRPr="003F7DC9">
        <w:rPr>
          <w:color w:val="0B0B0B"/>
          <w:sz w:val="20"/>
        </w:rPr>
        <w:t>Sanità).</w:t>
      </w:r>
    </w:p>
    <w:p w14:paraId="702D0B03" w14:textId="77777777" w:rsidR="004C1BFC" w:rsidRPr="003F7DC9" w:rsidRDefault="00D9217B" w:rsidP="00E85CE6">
      <w:pPr>
        <w:pStyle w:val="Paragrafoelenco"/>
        <w:numPr>
          <w:ilvl w:val="0"/>
          <w:numId w:val="54"/>
        </w:numPr>
        <w:tabs>
          <w:tab w:val="left" w:pos="1365"/>
        </w:tabs>
        <w:spacing w:before="21"/>
        <w:ind w:left="284" w:firstLine="0"/>
        <w:rPr>
          <w:sz w:val="20"/>
        </w:rPr>
      </w:pPr>
      <w:r w:rsidRPr="003F7DC9">
        <w:rPr>
          <w:color w:val="0B0B0B"/>
          <w:sz w:val="20"/>
        </w:rPr>
        <w:t>Ove possibile, installare dispenser di idroalcolica ad uso dei</w:t>
      </w:r>
      <w:r w:rsidRPr="003F7DC9">
        <w:rPr>
          <w:color w:val="0B0B0B"/>
          <w:spacing w:val="16"/>
          <w:sz w:val="20"/>
        </w:rPr>
        <w:t xml:space="preserve"> </w:t>
      </w:r>
      <w:r w:rsidRPr="003F7DC9">
        <w:rPr>
          <w:color w:val="0B0B0B"/>
          <w:sz w:val="20"/>
        </w:rPr>
        <w:t>passeggeri.</w:t>
      </w:r>
    </w:p>
    <w:p w14:paraId="0B0C57EC" w14:textId="77777777" w:rsidR="004C1BFC" w:rsidRPr="003F7DC9" w:rsidRDefault="00D9217B" w:rsidP="00E85CE6">
      <w:pPr>
        <w:pStyle w:val="Paragrafoelenco"/>
        <w:numPr>
          <w:ilvl w:val="0"/>
          <w:numId w:val="54"/>
        </w:numPr>
        <w:tabs>
          <w:tab w:val="left" w:pos="1369"/>
        </w:tabs>
        <w:spacing w:before="23" w:line="244" w:lineRule="auto"/>
        <w:ind w:left="284" w:right="1258" w:firstLine="0"/>
        <w:rPr>
          <w:sz w:val="20"/>
        </w:rPr>
      </w:pPr>
      <w:r w:rsidRPr="003F7DC9">
        <w:rPr>
          <w:color w:val="0B0B0B"/>
          <w:sz w:val="20"/>
        </w:rPr>
        <w:t>Per quanto riguarda il trasporto viaggiatori laddove sia possibile è necessario contingentare la vendita dei biglietti in modo da osservare tra i passeggeri la distanza di almeno un metro. Laddove non fosse possibile i passeggeri dovranno dotarsi di apposite protezioni (mascherine e</w:t>
      </w:r>
      <w:r w:rsidRPr="003F7DC9">
        <w:rPr>
          <w:color w:val="0B0B0B"/>
          <w:spacing w:val="24"/>
          <w:sz w:val="20"/>
        </w:rPr>
        <w:t xml:space="preserve"> </w:t>
      </w:r>
      <w:r w:rsidRPr="003F7DC9">
        <w:rPr>
          <w:color w:val="0B0B0B"/>
          <w:sz w:val="20"/>
        </w:rPr>
        <w:t>guanti).</w:t>
      </w:r>
    </w:p>
    <w:p w14:paraId="7395A683" w14:textId="77777777" w:rsidR="004C1BFC" w:rsidRPr="003F7DC9" w:rsidRDefault="00D9217B" w:rsidP="00E85CE6">
      <w:pPr>
        <w:pStyle w:val="Paragrafoelenco"/>
        <w:numPr>
          <w:ilvl w:val="0"/>
          <w:numId w:val="54"/>
        </w:numPr>
        <w:tabs>
          <w:tab w:val="left" w:pos="1399"/>
        </w:tabs>
        <w:spacing w:before="20" w:line="244" w:lineRule="auto"/>
        <w:ind w:left="284" w:right="1258" w:firstLine="0"/>
        <w:rPr>
          <w:sz w:val="20"/>
        </w:rPr>
      </w:pPr>
      <w:r w:rsidRPr="003F7DC9">
        <w:rPr>
          <w:color w:val="0B0B0B"/>
          <w:sz w:val="20"/>
        </w:rPr>
        <w:t>Nei luoghi di lavoro laddove non sia possibile mantenere le distanze tra lavoratori previste dalle disposizioni del Protocollo vanno utilizzati i dispositivi di protezione individuale. In subordine dovranno essere usati separatori di posizione. I luoghi strategici per la funzionalità del sistema (sale operative, sale ACC, sale di controllo ecc) devono preferibilmente essere dotati di rilevatori di temperatura attraverso dispositivi</w:t>
      </w:r>
      <w:r w:rsidRPr="003F7DC9">
        <w:rPr>
          <w:color w:val="0B0B0B"/>
          <w:spacing w:val="1"/>
          <w:sz w:val="20"/>
        </w:rPr>
        <w:t xml:space="preserve"> </w:t>
      </w:r>
      <w:r w:rsidRPr="003F7DC9">
        <w:rPr>
          <w:color w:val="0B0B0B"/>
          <w:sz w:val="20"/>
        </w:rPr>
        <w:t>automatizzati.</w:t>
      </w:r>
    </w:p>
    <w:p w14:paraId="4F21EF1E" w14:textId="16759178" w:rsidR="004C1BFC" w:rsidRPr="003F7DC9" w:rsidRDefault="00D9217B" w:rsidP="00E85CE6">
      <w:pPr>
        <w:pStyle w:val="Paragrafoelenco"/>
        <w:numPr>
          <w:ilvl w:val="0"/>
          <w:numId w:val="54"/>
        </w:numPr>
        <w:tabs>
          <w:tab w:val="left" w:pos="1371"/>
        </w:tabs>
        <w:spacing w:before="21" w:line="244" w:lineRule="auto"/>
        <w:ind w:left="284" w:right="1259" w:firstLine="0"/>
        <w:rPr>
          <w:sz w:val="20"/>
        </w:rPr>
      </w:pPr>
      <w:r w:rsidRPr="003F7DC9">
        <w:rPr>
          <w:color w:val="0B0B0B"/>
          <w:sz w:val="20"/>
        </w:rPr>
        <w:t xml:space="preserve">Per tutto il personale viaggiante cosi come per coloro che </w:t>
      </w:r>
      <w:proofErr w:type="gramStart"/>
      <w:r w:rsidRPr="003F7DC9">
        <w:rPr>
          <w:color w:val="0B0B0B"/>
          <w:sz w:val="20"/>
        </w:rPr>
        <w:t>hanno  rapporti</w:t>
      </w:r>
      <w:proofErr w:type="gramEnd"/>
      <w:r w:rsidRPr="003F7DC9">
        <w:rPr>
          <w:color w:val="0B0B0B"/>
          <w:sz w:val="20"/>
        </w:rPr>
        <w:t xml:space="preserve">  con il pubblico  e per i quali le distanze di 1 mt dall’utenza non siano possibili, va previsto l’utilizzo degli appositi dispositivi di protezione individuali previsti dal Protocollo. Analogamente per il personale viaggiante </w:t>
      </w:r>
      <w:proofErr w:type="gramStart"/>
      <w:r w:rsidRPr="003F7DC9">
        <w:rPr>
          <w:color w:val="0B0B0B"/>
          <w:sz w:val="20"/>
        </w:rPr>
        <w:t>( a</w:t>
      </w:r>
      <w:proofErr w:type="gramEnd"/>
      <w:r w:rsidRPr="003F7DC9">
        <w:rPr>
          <w:color w:val="0B0B0B"/>
          <w:sz w:val="20"/>
        </w:rPr>
        <w:t xml:space="preserve"> titolo di esempio</w:t>
      </w:r>
      <w:r w:rsidRPr="003F7DC9">
        <w:rPr>
          <w:color w:val="0B0B0B"/>
          <w:spacing w:val="4"/>
          <w:sz w:val="20"/>
        </w:rPr>
        <w:t xml:space="preserve"> </w:t>
      </w:r>
      <w:r w:rsidRPr="003F7DC9">
        <w:rPr>
          <w:color w:val="0B0B0B"/>
          <w:sz w:val="20"/>
        </w:rPr>
        <w:t>macchinisti,</w:t>
      </w:r>
      <w:r w:rsidRPr="003F7DC9">
        <w:rPr>
          <w:color w:val="0B0B0B"/>
          <w:spacing w:val="5"/>
          <w:sz w:val="20"/>
        </w:rPr>
        <w:t xml:space="preserve"> </w:t>
      </w:r>
      <w:r w:rsidRPr="003F7DC9">
        <w:rPr>
          <w:color w:val="0B0B0B"/>
          <w:sz w:val="20"/>
        </w:rPr>
        <w:t>piloti</w:t>
      </w:r>
      <w:r w:rsidRPr="003F7DC9">
        <w:rPr>
          <w:color w:val="0B0B0B"/>
          <w:spacing w:val="5"/>
          <w:sz w:val="20"/>
        </w:rPr>
        <w:t xml:space="preserve"> </w:t>
      </w:r>
      <w:r w:rsidRPr="003F7DC9">
        <w:rPr>
          <w:color w:val="0B0B0B"/>
          <w:sz w:val="20"/>
        </w:rPr>
        <w:t>ecc..)</w:t>
      </w:r>
      <w:r w:rsidRPr="003F7DC9">
        <w:rPr>
          <w:color w:val="0B0B0B"/>
          <w:spacing w:val="5"/>
          <w:sz w:val="20"/>
        </w:rPr>
        <w:t xml:space="preserve"> </w:t>
      </w:r>
      <w:r w:rsidRPr="003F7DC9">
        <w:rPr>
          <w:color w:val="0B0B0B"/>
          <w:sz w:val="20"/>
        </w:rPr>
        <w:t>per</w:t>
      </w:r>
      <w:r w:rsidRPr="003F7DC9">
        <w:rPr>
          <w:color w:val="0B0B0B"/>
          <w:spacing w:val="5"/>
          <w:sz w:val="20"/>
        </w:rPr>
        <w:t xml:space="preserve"> </w:t>
      </w:r>
      <w:r w:rsidRPr="003F7DC9">
        <w:rPr>
          <w:color w:val="0B0B0B"/>
          <w:sz w:val="20"/>
        </w:rPr>
        <w:t>i</w:t>
      </w:r>
      <w:r w:rsidRPr="003F7DC9">
        <w:rPr>
          <w:color w:val="0B0B0B"/>
          <w:spacing w:val="5"/>
          <w:sz w:val="20"/>
        </w:rPr>
        <w:t xml:space="preserve"> </w:t>
      </w:r>
      <w:r w:rsidRPr="003F7DC9">
        <w:rPr>
          <w:color w:val="0B0B0B"/>
          <w:sz w:val="20"/>
        </w:rPr>
        <w:t>quali</w:t>
      </w:r>
      <w:r w:rsidRPr="003F7DC9">
        <w:rPr>
          <w:color w:val="0B0B0B"/>
          <w:spacing w:val="5"/>
          <w:sz w:val="20"/>
        </w:rPr>
        <w:t xml:space="preserve"> </w:t>
      </w:r>
      <w:r w:rsidRPr="003F7DC9">
        <w:rPr>
          <w:color w:val="0B0B0B"/>
          <w:sz w:val="20"/>
        </w:rPr>
        <w:t>la</w:t>
      </w:r>
      <w:r w:rsidRPr="003F7DC9">
        <w:rPr>
          <w:color w:val="0B0B0B"/>
          <w:spacing w:val="5"/>
          <w:sz w:val="20"/>
        </w:rPr>
        <w:t xml:space="preserve"> </w:t>
      </w:r>
      <w:r w:rsidRPr="003F7DC9">
        <w:rPr>
          <w:color w:val="0B0B0B"/>
          <w:sz w:val="20"/>
        </w:rPr>
        <w:t>distanza</w:t>
      </w:r>
      <w:r w:rsidRPr="003F7DC9">
        <w:rPr>
          <w:color w:val="0B0B0B"/>
          <w:spacing w:val="3"/>
          <w:sz w:val="20"/>
        </w:rPr>
        <w:t xml:space="preserve"> </w:t>
      </w:r>
      <w:r w:rsidRPr="003F7DC9">
        <w:rPr>
          <w:color w:val="0B0B0B"/>
          <w:sz w:val="20"/>
        </w:rPr>
        <w:t>di</w:t>
      </w:r>
      <w:r w:rsidRPr="003F7DC9">
        <w:rPr>
          <w:color w:val="0B0B0B"/>
          <w:spacing w:val="5"/>
          <w:sz w:val="20"/>
        </w:rPr>
        <w:t xml:space="preserve"> </w:t>
      </w:r>
      <w:r w:rsidRPr="003F7DC9">
        <w:rPr>
          <w:color w:val="0B0B0B"/>
          <w:sz w:val="20"/>
        </w:rPr>
        <w:t>1</w:t>
      </w:r>
      <w:r w:rsidRPr="003F7DC9">
        <w:rPr>
          <w:color w:val="0B0B0B"/>
          <w:spacing w:val="5"/>
          <w:sz w:val="20"/>
        </w:rPr>
        <w:t xml:space="preserve"> </w:t>
      </w:r>
      <w:r w:rsidRPr="003F7DC9">
        <w:rPr>
          <w:color w:val="0B0B0B"/>
          <w:sz w:val="20"/>
        </w:rPr>
        <w:t>m</w:t>
      </w:r>
      <w:r w:rsidRPr="003F7DC9">
        <w:rPr>
          <w:color w:val="0B0B0B"/>
          <w:spacing w:val="5"/>
          <w:sz w:val="20"/>
        </w:rPr>
        <w:t xml:space="preserve"> </w:t>
      </w:r>
      <w:r w:rsidRPr="003F7DC9">
        <w:rPr>
          <w:color w:val="0B0B0B"/>
          <w:sz w:val="20"/>
        </w:rPr>
        <w:t>dal</w:t>
      </w:r>
      <w:r w:rsidRPr="003F7DC9">
        <w:rPr>
          <w:color w:val="0B0B0B"/>
          <w:spacing w:val="5"/>
          <w:sz w:val="20"/>
        </w:rPr>
        <w:t xml:space="preserve"> </w:t>
      </w:r>
      <w:r w:rsidRPr="003F7DC9">
        <w:rPr>
          <w:color w:val="0B0B0B"/>
          <w:sz w:val="20"/>
        </w:rPr>
        <w:t>collega</w:t>
      </w:r>
      <w:r w:rsidRPr="003F7DC9">
        <w:rPr>
          <w:color w:val="0B0B0B"/>
          <w:spacing w:val="7"/>
          <w:sz w:val="20"/>
        </w:rPr>
        <w:t xml:space="preserve"> </w:t>
      </w:r>
      <w:r w:rsidRPr="003F7DC9">
        <w:rPr>
          <w:color w:val="0B0B0B"/>
          <w:sz w:val="20"/>
        </w:rPr>
        <w:t>non</w:t>
      </w:r>
      <w:r w:rsidRPr="003F7DC9">
        <w:rPr>
          <w:color w:val="0B0B0B"/>
          <w:spacing w:val="5"/>
          <w:sz w:val="20"/>
        </w:rPr>
        <w:t xml:space="preserve"> </w:t>
      </w:r>
      <w:r w:rsidRPr="003F7DC9">
        <w:rPr>
          <w:color w:val="0B0B0B"/>
          <w:sz w:val="20"/>
        </w:rPr>
        <w:t>sia</w:t>
      </w:r>
      <w:r w:rsidRPr="003F7DC9">
        <w:rPr>
          <w:color w:val="0B0B0B"/>
          <w:spacing w:val="5"/>
          <w:sz w:val="20"/>
        </w:rPr>
        <w:t xml:space="preserve"> </w:t>
      </w:r>
      <w:r w:rsidRPr="003F7DC9">
        <w:rPr>
          <w:color w:val="0B0B0B"/>
          <w:sz w:val="20"/>
        </w:rPr>
        <w:t>possibile.</w:t>
      </w:r>
    </w:p>
    <w:p w14:paraId="63DF31BB" w14:textId="77777777" w:rsidR="004C1BFC" w:rsidRPr="003F7DC9" w:rsidRDefault="00D9217B" w:rsidP="00E85CE6">
      <w:pPr>
        <w:pStyle w:val="Paragrafoelenco"/>
        <w:numPr>
          <w:ilvl w:val="0"/>
          <w:numId w:val="54"/>
        </w:numPr>
        <w:tabs>
          <w:tab w:val="left" w:pos="1371"/>
        </w:tabs>
        <w:spacing w:before="21"/>
        <w:ind w:left="284" w:hanging="94"/>
        <w:rPr>
          <w:sz w:val="20"/>
        </w:rPr>
      </w:pPr>
      <w:r w:rsidRPr="003F7DC9">
        <w:rPr>
          <w:color w:val="0B0B0B"/>
          <w:sz w:val="20"/>
        </w:rPr>
        <w:t>Per</w:t>
      </w:r>
      <w:r w:rsidRPr="003F7DC9">
        <w:rPr>
          <w:color w:val="0B0B0B"/>
          <w:spacing w:val="8"/>
          <w:sz w:val="20"/>
        </w:rPr>
        <w:t xml:space="preserve"> </w:t>
      </w:r>
      <w:r w:rsidRPr="003F7DC9">
        <w:rPr>
          <w:color w:val="0B0B0B"/>
          <w:sz w:val="20"/>
        </w:rPr>
        <w:t>quanto</w:t>
      </w:r>
      <w:r w:rsidRPr="003F7DC9">
        <w:rPr>
          <w:color w:val="0B0B0B"/>
          <w:spacing w:val="9"/>
          <w:sz w:val="20"/>
        </w:rPr>
        <w:t xml:space="preserve"> </w:t>
      </w:r>
      <w:r w:rsidRPr="003F7DC9">
        <w:rPr>
          <w:color w:val="0B0B0B"/>
          <w:sz w:val="20"/>
        </w:rPr>
        <w:t>riguarda</w:t>
      </w:r>
      <w:r w:rsidRPr="003F7DC9">
        <w:rPr>
          <w:color w:val="0B0B0B"/>
          <w:spacing w:val="8"/>
          <w:sz w:val="20"/>
        </w:rPr>
        <w:t xml:space="preserve"> </w:t>
      </w:r>
      <w:r w:rsidRPr="003F7DC9">
        <w:rPr>
          <w:color w:val="0B0B0B"/>
          <w:sz w:val="20"/>
        </w:rPr>
        <w:t>il</w:t>
      </w:r>
      <w:r w:rsidRPr="003F7DC9">
        <w:rPr>
          <w:color w:val="0B0B0B"/>
          <w:spacing w:val="9"/>
          <w:sz w:val="20"/>
        </w:rPr>
        <w:t xml:space="preserve"> </w:t>
      </w:r>
      <w:r w:rsidRPr="003F7DC9">
        <w:rPr>
          <w:color w:val="0B0B0B"/>
          <w:sz w:val="20"/>
        </w:rPr>
        <w:t>divieto</w:t>
      </w:r>
      <w:r w:rsidRPr="003F7DC9">
        <w:rPr>
          <w:color w:val="0B0B0B"/>
          <w:spacing w:val="9"/>
          <w:sz w:val="20"/>
        </w:rPr>
        <w:t xml:space="preserve"> </w:t>
      </w:r>
      <w:r w:rsidRPr="003F7DC9">
        <w:rPr>
          <w:color w:val="0B0B0B"/>
          <w:sz w:val="20"/>
        </w:rPr>
        <w:t>di</w:t>
      </w:r>
      <w:r w:rsidRPr="003F7DC9">
        <w:rPr>
          <w:color w:val="0B0B0B"/>
          <w:spacing w:val="10"/>
          <w:sz w:val="20"/>
        </w:rPr>
        <w:t xml:space="preserve"> </w:t>
      </w:r>
      <w:r w:rsidRPr="003F7DC9">
        <w:rPr>
          <w:color w:val="0B0B0B"/>
          <w:sz w:val="20"/>
        </w:rPr>
        <w:t>trasferta</w:t>
      </w:r>
      <w:r w:rsidRPr="003F7DC9">
        <w:rPr>
          <w:color w:val="0B0B0B"/>
          <w:spacing w:val="9"/>
          <w:sz w:val="20"/>
        </w:rPr>
        <w:t xml:space="preserve"> </w:t>
      </w:r>
      <w:r w:rsidRPr="003F7DC9">
        <w:rPr>
          <w:color w:val="0B0B0B"/>
          <w:sz w:val="20"/>
        </w:rPr>
        <w:t>(di</w:t>
      </w:r>
      <w:r w:rsidRPr="003F7DC9">
        <w:rPr>
          <w:color w:val="0B0B0B"/>
          <w:spacing w:val="9"/>
          <w:sz w:val="20"/>
        </w:rPr>
        <w:t xml:space="preserve"> </w:t>
      </w:r>
      <w:r w:rsidRPr="003F7DC9">
        <w:rPr>
          <w:color w:val="0B0B0B"/>
          <w:sz w:val="20"/>
        </w:rPr>
        <w:t>cui</w:t>
      </w:r>
      <w:r w:rsidRPr="003F7DC9">
        <w:rPr>
          <w:color w:val="0B0B0B"/>
          <w:spacing w:val="11"/>
          <w:sz w:val="20"/>
        </w:rPr>
        <w:t xml:space="preserve"> </w:t>
      </w:r>
      <w:r w:rsidRPr="003F7DC9">
        <w:rPr>
          <w:color w:val="0B0B0B"/>
          <w:sz w:val="20"/>
        </w:rPr>
        <w:t>al</w:t>
      </w:r>
      <w:r w:rsidRPr="003F7DC9">
        <w:rPr>
          <w:color w:val="0B0B0B"/>
          <w:spacing w:val="10"/>
          <w:sz w:val="20"/>
        </w:rPr>
        <w:t xml:space="preserve"> </w:t>
      </w:r>
      <w:r w:rsidRPr="003F7DC9">
        <w:rPr>
          <w:color w:val="0B0B0B"/>
          <w:sz w:val="20"/>
        </w:rPr>
        <w:t>punto</w:t>
      </w:r>
      <w:r w:rsidRPr="003F7DC9">
        <w:rPr>
          <w:color w:val="0B0B0B"/>
          <w:spacing w:val="8"/>
          <w:sz w:val="20"/>
        </w:rPr>
        <w:t xml:space="preserve"> </w:t>
      </w:r>
      <w:r w:rsidRPr="003F7DC9">
        <w:rPr>
          <w:color w:val="0B0B0B"/>
          <w:sz w:val="20"/>
        </w:rPr>
        <w:t>8</w:t>
      </w:r>
      <w:r w:rsidRPr="003F7DC9">
        <w:rPr>
          <w:color w:val="0B0B0B"/>
          <w:spacing w:val="8"/>
          <w:sz w:val="20"/>
        </w:rPr>
        <w:t xml:space="preserve"> </w:t>
      </w:r>
      <w:r w:rsidRPr="003F7DC9">
        <w:rPr>
          <w:color w:val="0B0B0B"/>
          <w:sz w:val="20"/>
        </w:rPr>
        <w:t>del</w:t>
      </w:r>
      <w:r w:rsidRPr="003F7DC9">
        <w:rPr>
          <w:color w:val="0B0B0B"/>
          <w:spacing w:val="10"/>
          <w:sz w:val="20"/>
        </w:rPr>
        <w:t xml:space="preserve"> </w:t>
      </w:r>
      <w:r w:rsidRPr="003F7DC9">
        <w:rPr>
          <w:color w:val="0B0B0B"/>
          <w:sz w:val="20"/>
        </w:rPr>
        <w:t>Protocollo),</w:t>
      </w:r>
      <w:r w:rsidRPr="003F7DC9">
        <w:rPr>
          <w:color w:val="0B0B0B"/>
          <w:spacing w:val="8"/>
          <w:sz w:val="20"/>
        </w:rPr>
        <w:t xml:space="preserve"> </w:t>
      </w:r>
      <w:r w:rsidRPr="003F7DC9">
        <w:rPr>
          <w:color w:val="0B0B0B"/>
          <w:sz w:val="20"/>
        </w:rPr>
        <w:t>si</w:t>
      </w:r>
      <w:r w:rsidRPr="003F7DC9">
        <w:rPr>
          <w:color w:val="0B0B0B"/>
          <w:spacing w:val="10"/>
          <w:sz w:val="20"/>
        </w:rPr>
        <w:t xml:space="preserve"> </w:t>
      </w:r>
      <w:r w:rsidRPr="003F7DC9">
        <w:rPr>
          <w:color w:val="0B0B0B"/>
          <w:sz w:val="20"/>
        </w:rPr>
        <w:t>deve</w:t>
      </w:r>
      <w:r w:rsidRPr="003F7DC9">
        <w:rPr>
          <w:color w:val="0B0B0B"/>
          <w:spacing w:val="8"/>
          <w:sz w:val="20"/>
        </w:rPr>
        <w:t xml:space="preserve"> </w:t>
      </w:r>
      <w:r w:rsidRPr="003F7DC9">
        <w:rPr>
          <w:color w:val="0B0B0B"/>
          <w:sz w:val="20"/>
        </w:rPr>
        <w:t>fare</w:t>
      </w:r>
      <w:r w:rsidRPr="003F7DC9">
        <w:rPr>
          <w:color w:val="0B0B0B"/>
          <w:spacing w:val="8"/>
          <w:sz w:val="20"/>
        </w:rPr>
        <w:t xml:space="preserve"> </w:t>
      </w:r>
      <w:r w:rsidRPr="003F7DC9">
        <w:rPr>
          <w:color w:val="0B0B0B"/>
          <w:sz w:val="20"/>
        </w:rPr>
        <w:t>eccezione</w:t>
      </w:r>
      <w:r w:rsidRPr="003F7DC9">
        <w:rPr>
          <w:color w:val="0B0B0B"/>
          <w:spacing w:val="11"/>
          <w:sz w:val="20"/>
        </w:rPr>
        <w:t xml:space="preserve"> </w:t>
      </w:r>
      <w:r w:rsidRPr="003F7DC9">
        <w:rPr>
          <w:color w:val="0B0B0B"/>
          <w:sz w:val="20"/>
        </w:rPr>
        <w:t>per</w:t>
      </w:r>
    </w:p>
    <w:p w14:paraId="0483B8FD" w14:textId="77777777" w:rsidR="004C1BFC" w:rsidRPr="003F7DC9" w:rsidRDefault="00D9217B" w:rsidP="00E85CE6">
      <w:pPr>
        <w:pStyle w:val="Corpotesto"/>
        <w:spacing w:before="6"/>
        <w:ind w:left="284"/>
        <w:jc w:val="both"/>
      </w:pPr>
      <w:r w:rsidRPr="003F7DC9">
        <w:rPr>
          <w:color w:val="0B0B0B"/>
        </w:rPr>
        <w:t>le attività che richiedono necessariamente tale modalità.</w:t>
      </w:r>
    </w:p>
    <w:p w14:paraId="4C5C8485" w14:textId="77777777" w:rsidR="004C1BFC" w:rsidRPr="003F7DC9" w:rsidRDefault="00D9217B" w:rsidP="00E85CE6">
      <w:pPr>
        <w:pStyle w:val="Paragrafoelenco"/>
        <w:numPr>
          <w:ilvl w:val="0"/>
          <w:numId w:val="54"/>
        </w:numPr>
        <w:tabs>
          <w:tab w:val="left" w:pos="1365"/>
        </w:tabs>
        <w:spacing w:before="5"/>
        <w:ind w:left="284" w:firstLine="0"/>
        <w:rPr>
          <w:sz w:val="20"/>
        </w:rPr>
      </w:pPr>
      <w:r w:rsidRPr="003F7DC9">
        <w:rPr>
          <w:color w:val="0B0B0B"/>
          <w:sz w:val="20"/>
        </w:rPr>
        <w:t>Sono sospesi tutti i corsi di formazione se non effettuabili da</w:t>
      </w:r>
      <w:r w:rsidRPr="003F7DC9">
        <w:rPr>
          <w:color w:val="0B0B0B"/>
          <w:spacing w:val="24"/>
          <w:sz w:val="20"/>
        </w:rPr>
        <w:t xml:space="preserve"> </w:t>
      </w:r>
      <w:r w:rsidRPr="003F7DC9">
        <w:rPr>
          <w:color w:val="0B0B0B"/>
          <w:sz w:val="20"/>
        </w:rPr>
        <w:t>remoto.</w:t>
      </w:r>
    </w:p>
    <w:p w14:paraId="1454CE84" w14:textId="77777777" w:rsidR="004C1BFC" w:rsidRPr="003F7DC9" w:rsidRDefault="00D9217B" w:rsidP="00E85CE6">
      <w:pPr>
        <w:pStyle w:val="Paragrafoelenco"/>
        <w:numPr>
          <w:ilvl w:val="0"/>
          <w:numId w:val="54"/>
        </w:numPr>
        <w:tabs>
          <w:tab w:val="left" w:pos="1399"/>
        </w:tabs>
        <w:spacing w:before="23" w:line="244" w:lineRule="auto"/>
        <w:ind w:left="284" w:right="1264" w:firstLine="0"/>
        <w:rPr>
          <w:sz w:val="20"/>
        </w:rPr>
      </w:pPr>
      <w:r w:rsidRPr="003F7DC9">
        <w:rPr>
          <w:color w:val="0B0B0B"/>
          <w:sz w:val="20"/>
        </w:rPr>
        <w:t>Predisposizione delle necessarie comunicazioni a bordo dei mezzi anche mediante apposizione di cartelli che indichino le corrette modalità di comportamento dell’utenza con la prescrizione che il mancato rispetto potrà contemplare l’interruzione del</w:t>
      </w:r>
      <w:r w:rsidRPr="003F7DC9">
        <w:rPr>
          <w:color w:val="0B0B0B"/>
          <w:spacing w:val="12"/>
          <w:sz w:val="20"/>
        </w:rPr>
        <w:t xml:space="preserve"> </w:t>
      </w:r>
      <w:r w:rsidRPr="003F7DC9">
        <w:rPr>
          <w:color w:val="0B0B0B"/>
          <w:sz w:val="20"/>
        </w:rPr>
        <w:t>servizio.</w:t>
      </w:r>
    </w:p>
    <w:p w14:paraId="14835C85" w14:textId="77777777" w:rsidR="004C1BFC" w:rsidRPr="003F7DC9" w:rsidRDefault="00D9217B" w:rsidP="00E85CE6">
      <w:pPr>
        <w:pStyle w:val="Paragrafoelenco"/>
        <w:numPr>
          <w:ilvl w:val="0"/>
          <w:numId w:val="54"/>
        </w:numPr>
        <w:tabs>
          <w:tab w:val="left" w:pos="1399"/>
        </w:tabs>
        <w:spacing w:before="20" w:line="244" w:lineRule="auto"/>
        <w:ind w:left="284" w:right="1259" w:firstLine="0"/>
        <w:rPr>
          <w:sz w:val="20"/>
        </w:rPr>
      </w:pPr>
      <w:r w:rsidRPr="003F7DC9">
        <w:rPr>
          <w:color w:val="0B0B0B"/>
          <w:sz w:val="20"/>
        </w:rPr>
        <w:t>Nel caso di attività che non prevedono obbligatoriamente l'uso degli spogliatoi, è preferibile non utilizzare gli stessi al fine di evitare il contatto tra i lavoratori, nel caso in cui sia obbligatorio l’uso, saranno individuate dal Comitato per l’applicazione del Protocollo le modalità organizzative per garantire il rispetto delle misure sanitarie per evitare il pericolo di</w:t>
      </w:r>
      <w:r w:rsidRPr="003F7DC9">
        <w:rPr>
          <w:color w:val="0B0B0B"/>
          <w:spacing w:val="22"/>
          <w:sz w:val="20"/>
        </w:rPr>
        <w:t xml:space="preserve"> </w:t>
      </w:r>
      <w:r w:rsidRPr="003F7DC9">
        <w:rPr>
          <w:color w:val="0B0B0B"/>
          <w:sz w:val="20"/>
        </w:rPr>
        <w:t>contagio.</w:t>
      </w:r>
    </w:p>
    <w:p w14:paraId="0E81277F" w14:textId="77777777" w:rsidR="004C1BFC" w:rsidRPr="003F7DC9" w:rsidRDefault="004C1BFC" w:rsidP="0019267B">
      <w:pPr>
        <w:spacing w:line="244" w:lineRule="auto"/>
        <w:jc w:val="both"/>
        <w:rPr>
          <w:sz w:val="20"/>
        </w:rPr>
        <w:sectPr w:rsidR="004C1BFC" w:rsidRPr="003F7DC9">
          <w:pgSz w:w="11900" w:h="16840"/>
          <w:pgMar w:top="1600" w:right="440" w:bottom="280" w:left="460" w:header="720" w:footer="720" w:gutter="0"/>
          <w:cols w:space="720"/>
        </w:sectPr>
      </w:pPr>
    </w:p>
    <w:p w14:paraId="0BD4EA10" w14:textId="77777777" w:rsidR="004C1BFC" w:rsidRPr="003F7DC9" w:rsidRDefault="004C1BFC" w:rsidP="0019267B">
      <w:pPr>
        <w:pStyle w:val="Corpotesto"/>
        <w:spacing w:before="1"/>
        <w:rPr>
          <w:sz w:val="27"/>
        </w:rPr>
      </w:pPr>
    </w:p>
    <w:p w14:paraId="022420C3" w14:textId="77777777" w:rsidR="004C1BFC" w:rsidRPr="003F7DC9" w:rsidRDefault="00D9217B" w:rsidP="0019267B">
      <w:pPr>
        <w:spacing w:before="96"/>
        <w:ind w:left="802" w:right="821"/>
        <w:jc w:val="center"/>
        <w:rPr>
          <w:b/>
          <w:sz w:val="20"/>
        </w:rPr>
      </w:pPr>
      <w:r w:rsidRPr="003F7DC9">
        <w:rPr>
          <w:b/>
          <w:color w:val="0B0B0B"/>
          <w:sz w:val="20"/>
        </w:rPr>
        <w:t>ALLEGATO</w:t>
      </w:r>
    </w:p>
    <w:p w14:paraId="3F098E1D" w14:textId="77777777" w:rsidR="004C1BFC" w:rsidRPr="003F7DC9" w:rsidRDefault="004C1BFC" w:rsidP="0019267B">
      <w:pPr>
        <w:pStyle w:val="Corpotesto"/>
        <w:spacing w:before="10"/>
        <w:rPr>
          <w:b/>
        </w:rPr>
      </w:pPr>
    </w:p>
    <w:p w14:paraId="6C9DCDFE" w14:textId="77777777" w:rsidR="004C1BFC" w:rsidRPr="003F7DC9" w:rsidRDefault="00D9217B" w:rsidP="00E85CE6">
      <w:pPr>
        <w:ind w:left="284"/>
        <w:rPr>
          <w:b/>
          <w:sz w:val="20"/>
        </w:rPr>
      </w:pPr>
      <w:r w:rsidRPr="003F7DC9">
        <w:rPr>
          <w:b/>
          <w:color w:val="0B0B0B"/>
          <w:sz w:val="20"/>
        </w:rPr>
        <w:t>SETTORE AEREO</w:t>
      </w:r>
    </w:p>
    <w:p w14:paraId="7CF489D9" w14:textId="77777777" w:rsidR="004C1BFC" w:rsidRPr="003F7DC9" w:rsidRDefault="00D9217B" w:rsidP="00E85CE6">
      <w:pPr>
        <w:pStyle w:val="Paragrafoelenco"/>
        <w:numPr>
          <w:ilvl w:val="0"/>
          <w:numId w:val="54"/>
        </w:numPr>
        <w:tabs>
          <w:tab w:val="left" w:pos="1358"/>
        </w:tabs>
        <w:spacing w:before="1" w:line="244" w:lineRule="auto"/>
        <w:ind w:left="284" w:right="1255" w:firstLine="0"/>
        <w:rPr>
          <w:sz w:val="20"/>
        </w:rPr>
      </w:pPr>
      <w:r w:rsidRPr="003F7DC9">
        <w:rPr>
          <w:color w:val="0B0B0B"/>
          <w:sz w:val="20"/>
        </w:rPr>
        <w:t>Gli addetti che dovessero necessariamente entrare a più stretto contatto, anche fisico, con il passeggero, nei casi in cui fosse impossibile mantenere una distanza interpersonale di almeno un metro, dovranno indossare mascherine, guanti monouso e su indicazione del Medico Competente ulteriori dispositivi di protezione come occhiali protettivi, condividendo tali misure con il Comitato per l’applicazione del Protocollo di cui in</w:t>
      </w:r>
      <w:r w:rsidRPr="003F7DC9">
        <w:rPr>
          <w:color w:val="0B0B0B"/>
          <w:spacing w:val="4"/>
          <w:sz w:val="20"/>
        </w:rPr>
        <w:t xml:space="preserve"> </w:t>
      </w:r>
      <w:r w:rsidRPr="003F7DC9">
        <w:rPr>
          <w:color w:val="0B0B0B"/>
          <w:sz w:val="20"/>
        </w:rPr>
        <w:t>premessa.</w:t>
      </w:r>
    </w:p>
    <w:p w14:paraId="4C593E58" w14:textId="77777777" w:rsidR="004C1BFC" w:rsidRPr="003F7DC9" w:rsidRDefault="00D9217B" w:rsidP="00E85CE6">
      <w:pPr>
        <w:pStyle w:val="Paragrafoelenco"/>
        <w:numPr>
          <w:ilvl w:val="0"/>
          <w:numId w:val="54"/>
        </w:numPr>
        <w:tabs>
          <w:tab w:val="left" w:pos="1365"/>
        </w:tabs>
        <w:spacing w:before="21"/>
        <w:ind w:left="284" w:firstLine="0"/>
        <w:rPr>
          <w:sz w:val="20"/>
        </w:rPr>
      </w:pPr>
      <w:r w:rsidRPr="003F7DC9">
        <w:rPr>
          <w:color w:val="0B0B0B"/>
          <w:sz w:val="20"/>
        </w:rPr>
        <w:t>Per gli autisti dei camion per il cargo aereo valgono le stesse regole degli autisti del trasporto</w:t>
      </w:r>
      <w:r w:rsidRPr="003F7DC9">
        <w:rPr>
          <w:color w:val="0B0B0B"/>
          <w:spacing w:val="5"/>
          <w:sz w:val="20"/>
        </w:rPr>
        <w:t xml:space="preserve"> </w:t>
      </w:r>
      <w:r w:rsidRPr="003F7DC9">
        <w:rPr>
          <w:color w:val="0B0B0B"/>
          <w:sz w:val="20"/>
        </w:rPr>
        <w:t>merci.</w:t>
      </w:r>
    </w:p>
    <w:p w14:paraId="16B9A132" w14:textId="77777777" w:rsidR="004C1BFC" w:rsidRPr="003F7DC9" w:rsidRDefault="004C1BFC" w:rsidP="00E85CE6">
      <w:pPr>
        <w:pStyle w:val="Corpotesto"/>
        <w:ind w:left="284"/>
        <w:rPr>
          <w:sz w:val="22"/>
        </w:rPr>
      </w:pPr>
    </w:p>
    <w:p w14:paraId="6A69ABDD" w14:textId="77777777" w:rsidR="004C1BFC" w:rsidRPr="003F7DC9" w:rsidRDefault="004C1BFC" w:rsidP="00E85CE6">
      <w:pPr>
        <w:pStyle w:val="Corpotesto"/>
        <w:spacing w:before="8"/>
        <w:ind w:left="284"/>
        <w:rPr>
          <w:sz w:val="19"/>
        </w:rPr>
      </w:pPr>
    </w:p>
    <w:p w14:paraId="72F34008" w14:textId="77777777" w:rsidR="004C1BFC" w:rsidRPr="003F7DC9" w:rsidRDefault="00D9217B" w:rsidP="00E85CE6">
      <w:pPr>
        <w:ind w:left="284"/>
        <w:rPr>
          <w:b/>
          <w:sz w:val="20"/>
        </w:rPr>
      </w:pPr>
      <w:r w:rsidRPr="003F7DC9">
        <w:rPr>
          <w:b/>
          <w:color w:val="0B0B0B"/>
          <w:sz w:val="20"/>
        </w:rPr>
        <w:t>SETTORE AUTOTRASPORTO MERCI</w:t>
      </w:r>
    </w:p>
    <w:p w14:paraId="78EC71AF" w14:textId="1B87E0C6" w:rsidR="004C1BFC" w:rsidRPr="003F7DC9" w:rsidRDefault="00D9217B" w:rsidP="00E85CE6">
      <w:pPr>
        <w:pStyle w:val="Paragrafoelenco"/>
        <w:numPr>
          <w:ilvl w:val="0"/>
          <w:numId w:val="54"/>
        </w:numPr>
        <w:tabs>
          <w:tab w:val="left" w:pos="1373"/>
        </w:tabs>
        <w:spacing w:before="1" w:line="244" w:lineRule="auto"/>
        <w:ind w:left="284" w:right="1258" w:firstLine="0"/>
        <w:rPr>
          <w:sz w:val="20"/>
        </w:rPr>
      </w:pPr>
      <w:r w:rsidRPr="003F7DC9">
        <w:rPr>
          <w:color w:val="0B0B0B"/>
          <w:sz w:val="20"/>
        </w:rPr>
        <w:t xml:space="preserve">Se possibile, gli autisti dei mezzi di trasporto devono rimanere a bordo dei propri mezzi se sprovvisti   di guanti e mascherine. In ogni caso, il veicolo può accedere al luogo di carico/scarico anche se </w:t>
      </w:r>
      <w:proofErr w:type="gramStart"/>
      <w:r w:rsidRPr="003F7DC9">
        <w:rPr>
          <w:color w:val="0B0B0B"/>
          <w:sz w:val="20"/>
        </w:rPr>
        <w:t>l’autista  è</w:t>
      </w:r>
      <w:proofErr w:type="gramEnd"/>
      <w:r w:rsidRPr="003F7DC9">
        <w:rPr>
          <w:color w:val="0B0B0B"/>
          <w:sz w:val="20"/>
        </w:rPr>
        <w:t xml:space="preserve"> sprovvisto di DPI, purché non scenda dal veicolo o mantenga la distanza di un metro dagli altri operatori. Nei luoghi di carico/scarico dovrà essere assicurato che le necessarie operazioni propedeutiche e conclusive del carico/scarico delle merci e la presa/consegna dei documenti, avvengano con modalità che non prevedano contatti diretti tra operatori ed autisti o nel rispetto della rigorosa distanza di un metro. Non è consentito l’accesso agli uffici delle aziende diverse dalla propria per nessun motivo, salvo l’utilizzo dei servizi igienici dedicati e di cui i responsabili dei luoghi di carico/scarico delle merci dovranno garantire la presenza ed una adeguata pulizia giornaliera e la presenza di idoneo gel igienizzante</w:t>
      </w:r>
      <w:r w:rsidRPr="003F7DC9">
        <w:rPr>
          <w:color w:val="0B0B0B"/>
          <w:spacing w:val="1"/>
          <w:sz w:val="20"/>
        </w:rPr>
        <w:t xml:space="preserve"> </w:t>
      </w:r>
      <w:r w:rsidRPr="003F7DC9">
        <w:rPr>
          <w:color w:val="0B0B0B"/>
          <w:sz w:val="20"/>
        </w:rPr>
        <w:t>lavamani.</w:t>
      </w:r>
    </w:p>
    <w:p w14:paraId="21D22D4E" w14:textId="46C6C7B9" w:rsidR="004C1BFC" w:rsidRPr="003F7DC9" w:rsidRDefault="00D9217B" w:rsidP="00E85CE6">
      <w:pPr>
        <w:pStyle w:val="Paragrafoelenco"/>
        <w:numPr>
          <w:ilvl w:val="0"/>
          <w:numId w:val="54"/>
        </w:numPr>
        <w:tabs>
          <w:tab w:val="left" w:pos="1387"/>
        </w:tabs>
        <w:spacing w:before="27" w:line="244" w:lineRule="auto"/>
        <w:ind w:left="284" w:right="1255" w:firstLine="0"/>
        <w:rPr>
          <w:sz w:val="20"/>
        </w:rPr>
      </w:pPr>
      <w:r w:rsidRPr="003F7DC9">
        <w:rPr>
          <w:color w:val="0B0B0B"/>
          <w:spacing w:val="-3"/>
          <w:sz w:val="20"/>
        </w:rPr>
        <w:t xml:space="preserve">Le </w:t>
      </w:r>
      <w:r w:rsidRPr="003F7DC9">
        <w:rPr>
          <w:color w:val="0B0B0B"/>
          <w:sz w:val="20"/>
        </w:rPr>
        <w:t xml:space="preserve">consegne di pacchi, documenti e altre tipologie di merci espresse possono avvenire, previa nota informativa alla clientela da effettuarsi, anche via web, senza contatto con i riceventi. Nel caso di consegne a domicilio, anche effettuate da Riders, le merci possono essere consegnate senza contatto </w:t>
      </w:r>
      <w:proofErr w:type="gramStart"/>
      <w:r w:rsidRPr="003F7DC9">
        <w:rPr>
          <w:color w:val="0B0B0B"/>
          <w:sz w:val="20"/>
        </w:rPr>
        <w:t>con  il</w:t>
      </w:r>
      <w:proofErr w:type="gramEnd"/>
      <w:r w:rsidRPr="003F7DC9">
        <w:rPr>
          <w:color w:val="0B0B0B"/>
          <w:sz w:val="20"/>
        </w:rPr>
        <w:t xml:space="preserve"> destinatario e senza la firma di avvenuta consegna. Ove ciò non sia possibile, sarà necessario l’utilizzo di mascherine e</w:t>
      </w:r>
      <w:r w:rsidRPr="003F7DC9">
        <w:rPr>
          <w:color w:val="0B0B0B"/>
          <w:spacing w:val="4"/>
          <w:sz w:val="20"/>
        </w:rPr>
        <w:t xml:space="preserve"> </w:t>
      </w:r>
      <w:r w:rsidRPr="003F7DC9">
        <w:rPr>
          <w:color w:val="0B0B0B"/>
          <w:sz w:val="20"/>
        </w:rPr>
        <w:t>guanti.</w:t>
      </w:r>
    </w:p>
    <w:p w14:paraId="1720BE03" w14:textId="77777777" w:rsidR="004C1BFC" w:rsidRPr="003F7DC9" w:rsidRDefault="00D9217B" w:rsidP="00E85CE6">
      <w:pPr>
        <w:pStyle w:val="Paragrafoelenco"/>
        <w:numPr>
          <w:ilvl w:val="0"/>
          <w:numId w:val="54"/>
        </w:numPr>
        <w:tabs>
          <w:tab w:val="left" w:pos="1363"/>
        </w:tabs>
        <w:spacing w:before="23" w:line="244" w:lineRule="auto"/>
        <w:ind w:left="284" w:right="1253" w:firstLine="0"/>
        <w:rPr>
          <w:sz w:val="20"/>
        </w:rPr>
      </w:pPr>
      <w:r w:rsidRPr="003F7DC9">
        <w:rPr>
          <w:color w:val="0B0B0B"/>
          <w:sz w:val="20"/>
        </w:rPr>
        <w:t>Qualora sia necessario lavorare a distanza interpersonale minore di un metro e non siano possibili altre soluzioni organizzative - in analogia a quanto previsto per gli ambienti chiusi -, laddove la suddetta circostanza si verifichi nel corso di attività lavorative che si svolgono in ambienti all’aperto, è comunque necessario l’uso delle mascherine.</w:t>
      </w:r>
    </w:p>
    <w:p w14:paraId="5E26472A" w14:textId="77777777" w:rsidR="004C1BFC" w:rsidRPr="003F7DC9" w:rsidRDefault="00D9217B" w:rsidP="00E85CE6">
      <w:pPr>
        <w:pStyle w:val="Paragrafoelenco"/>
        <w:numPr>
          <w:ilvl w:val="0"/>
          <w:numId w:val="54"/>
        </w:numPr>
        <w:tabs>
          <w:tab w:val="left" w:pos="1365"/>
        </w:tabs>
        <w:spacing w:before="25" w:line="244" w:lineRule="auto"/>
        <w:ind w:left="284" w:right="1260" w:firstLine="0"/>
        <w:rPr>
          <w:sz w:val="20"/>
        </w:rPr>
      </w:pPr>
      <w:r w:rsidRPr="003F7DC9">
        <w:rPr>
          <w:color w:val="0B0B0B"/>
          <w:sz w:val="20"/>
        </w:rPr>
        <w:t>Assicurare, laddove possibile e compatibile con l’organizzazione aziendale, un piano di turnazione dei dipendenti dedicati alla predisposizione e alla ricezione delle spedizioni e al carico/scarico delle merci e con l’obiettivo di diminuire al massimo i contatti e di creare gruppi autonomi, distinti e riconoscibili individuando priorità nella lavorazione delle</w:t>
      </w:r>
      <w:r w:rsidRPr="003F7DC9">
        <w:rPr>
          <w:color w:val="0B0B0B"/>
          <w:spacing w:val="7"/>
          <w:sz w:val="20"/>
        </w:rPr>
        <w:t xml:space="preserve"> </w:t>
      </w:r>
      <w:r w:rsidRPr="003F7DC9">
        <w:rPr>
          <w:color w:val="0B0B0B"/>
          <w:sz w:val="20"/>
        </w:rPr>
        <w:t>merci.</w:t>
      </w:r>
    </w:p>
    <w:p w14:paraId="7D84FA6F" w14:textId="77777777" w:rsidR="004C1BFC" w:rsidRPr="003F7DC9" w:rsidRDefault="004C1BFC" w:rsidP="00E85CE6">
      <w:pPr>
        <w:pStyle w:val="Corpotesto"/>
        <w:ind w:left="284"/>
        <w:rPr>
          <w:sz w:val="22"/>
        </w:rPr>
      </w:pPr>
    </w:p>
    <w:p w14:paraId="71886EE7" w14:textId="77777777" w:rsidR="004C1BFC" w:rsidRPr="003F7DC9" w:rsidRDefault="004C1BFC" w:rsidP="00E85CE6">
      <w:pPr>
        <w:pStyle w:val="Corpotesto"/>
        <w:spacing w:before="5"/>
        <w:ind w:left="284"/>
        <w:rPr>
          <w:sz w:val="19"/>
        </w:rPr>
      </w:pPr>
    </w:p>
    <w:p w14:paraId="1A139A6B" w14:textId="77777777" w:rsidR="004C1BFC" w:rsidRPr="003F7DC9" w:rsidRDefault="00D9217B" w:rsidP="00E85CE6">
      <w:pPr>
        <w:ind w:left="284"/>
        <w:rPr>
          <w:b/>
          <w:sz w:val="20"/>
        </w:rPr>
      </w:pPr>
      <w:r w:rsidRPr="003F7DC9">
        <w:rPr>
          <w:b/>
          <w:color w:val="0B0B0B"/>
          <w:sz w:val="20"/>
        </w:rPr>
        <w:t>SETTORE TRASPORTO PUBBLICO LOCALE STRADALE E FERROVIE CONCESSE</w:t>
      </w:r>
    </w:p>
    <w:p w14:paraId="7D17B024" w14:textId="77777777" w:rsidR="004C1BFC" w:rsidRPr="003F7DC9" w:rsidRDefault="00D9217B" w:rsidP="00E85CE6">
      <w:pPr>
        <w:pStyle w:val="Corpotesto"/>
        <w:spacing w:before="1" w:line="244" w:lineRule="auto"/>
        <w:ind w:left="284" w:right="1262"/>
        <w:jc w:val="both"/>
      </w:pPr>
      <w:r w:rsidRPr="003F7DC9">
        <w:rPr>
          <w:color w:val="0B0B0B"/>
        </w:rPr>
        <w:t>In adesione a quanto previsto nell’Avviso comune siglato dalle Associazioni Asstra, Anav ed Agens con le OOSSLLL il 13 marzo 2020, per il settore considerato trovano applicazione le seguenti misure specifiche:</w:t>
      </w:r>
    </w:p>
    <w:p w14:paraId="10CD5AE7" w14:textId="77777777" w:rsidR="004C1BFC" w:rsidRPr="003F7DC9" w:rsidRDefault="00D9217B" w:rsidP="00E85CE6">
      <w:pPr>
        <w:pStyle w:val="Paragrafoelenco"/>
        <w:numPr>
          <w:ilvl w:val="0"/>
          <w:numId w:val="54"/>
        </w:numPr>
        <w:tabs>
          <w:tab w:val="left" w:pos="1407"/>
        </w:tabs>
        <w:spacing w:before="2" w:line="244" w:lineRule="auto"/>
        <w:ind w:left="284" w:right="1260" w:firstLine="0"/>
        <w:rPr>
          <w:sz w:val="20"/>
        </w:rPr>
      </w:pPr>
      <w:r w:rsidRPr="003F7DC9">
        <w:rPr>
          <w:color w:val="0B0B0B"/>
          <w:sz w:val="20"/>
        </w:rPr>
        <w:t>L’azienda procede all’igienizzazione, sanificazione e disinfezione dei treni e dei mezzi pubblici, effettuando l’igienizzazione e la disinfezione almeno una volta al giorno e la sanificazione in relazione alle specifiche realtà</w:t>
      </w:r>
      <w:r w:rsidRPr="003F7DC9">
        <w:rPr>
          <w:color w:val="0B0B0B"/>
          <w:spacing w:val="2"/>
          <w:sz w:val="20"/>
        </w:rPr>
        <w:t xml:space="preserve"> </w:t>
      </w:r>
      <w:r w:rsidRPr="003F7DC9">
        <w:rPr>
          <w:color w:val="0B0B0B"/>
          <w:sz w:val="20"/>
        </w:rPr>
        <w:t>aziendali.</w:t>
      </w:r>
    </w:p>
    <w:p w14:paraId="31251348" w14:textId="77777777" w:rsidR="004C1BFC" w:rsidRPr="003F7DC9" w:rsidRDefault="00D9217B" w:rsidP="00E85CE6">
      <w:pPr>
        <w:pStyle w:val="Paragrafoelenco"/>
        <w:numPr>
          <w:ilvl w:val="0"/>
          <w:numId w:val="54"/>
        </w:numPr>
        <w:tabs>
          <w:tab w:val="left" w:pos="1375"/>
        </w:tabs>
        <w:spacing w:before="2" w:line="244" w:lineRule="auto"/>
        <w:ind w:left="284" w:right="1261" w:firstLine="0"/>
        <w:rPr>
          <w:sz w:val="20"/>
        </w:rPr>
      </w:pPr>
      <w:r w:rsidRPr="003F7DC9">
        <w:rPr>
          <w:color w:val="0B0B0B"/>
          <w:sz w:val="20"/>
        </w:rPr>
        <w:t>Occorre adottare possibili accorgimenti atti alla separazione del posto di guida con distanziamenti di almeno un metro dai passeggeri; consentire la salita e la discesa dei passeggeri dalla porta centrale e dalla porta</w:t>
      </w:r>
      <w:r w:rsidRPr="003F7DC9">
        <w:rPr>
          <w:color w:val="0B0B0B"/>
          <w:spacing w:val="3"/>
          <w:sz w:val="20"/>
        </w:rPr>
        <w:t xml:space="preserve"> </w:t>
      </w:r>
      <w:r w:rsidRPr="003F7DC9">
        <w:rPr>
          <w:color w:val="0B0B0B"/>
          <w:sz w:val="20"/>
        </w:rPr>
        <w:t>posteriore</w:t>
      </w:r>
      <w:r w:rsidRPr="003F7DC9">
        <w:rPr>
          <w:color w:val="0B0B0B"/>
          <w:spacing w:val="4"/>
          <w:sz w:val="20"/>
        </w:rPr>
        <w:t xml:space="preserve"> </w:t>
      </w:r>
      <w:r w:rsidRPr="003F7DC9">
        <w:rPr>
          <w:color w:val="0B0B0B"/>
          <w:sz w:val="20"/>
        </w:rPr>
        <w:t>utilizzando</w:t>
      </w:r>
      <w:r w:rsidRPr="003F7DC9">
        <w:rPr>
          <w:color w:val="0B0B0B"/>
          <w:spacing w:val="4"/>
          <w:sz w:val="20"/>
        </w:rPr>
        <w:t xml:space="preserve"> </w:t>
      </w:r>
      <w:r w:rsidRPr="003F7DC9">
        <w:rPr>
          <w:color w:val="0B0B0B"/>
          <w:sz w:val="20"/>
        </w:rPr>
        <w:t>idonei</w:t>
      </w:r>
      <w:r w:rsidRPr="003F7DC9">
        <w:rPr>
          <w:color w:val="0B0B0B"/>
          <w:spacing w:val="5"/>
          <w:sz w:val="20"/>
        </w:rPr>
        <w:t xml:space="preserve"> </w:t>
      </w:r>
      <w:r w:rsidRPr="003F7DC9">
        <w:rPr>
          <w:color w:val="0B0B0B"/>
          <w:sz w:val="20"/>
        </w:rPr>
        <w:t>tempi</w:t>
      </w:r>
      <w:r w:rsidRPr="003F7DC9">
        <w:rPr>
          <w:color w:val="0B0B0B"/>
          <w:spacing w:val="4"/>
          <w:sz w:val="20"/>
        </w:rPr>
        <w:t xml:space="preserve"> </w:t>
      </w:r>
      <w:r w:rsidRPr="003F7DC9">
        <w:rPr>
          <w:color w:val="0B0B0B"/>
          <w:sz w:val="20"/>
        </w:rPr>
        <w:t>di</w:t>
      </w:r>
      <w:r w:rsidRPr="003F7DC9">
        <w:rPr>
          <w:color w:val="0B0B0B"/>
          <w:spacing w:val="4"/>
          <w:sz w:val="20"/>
        </w:rPr>
        <w:t xml:space="preserve"> </w:t>
      </w:r>
      <w:r w:rsidRPr="003F7DC9">
        <w:rPr>
          <w:color w:val="0B0B0B"/>
          <w:sz w:val="20"/>
        </w:rPr>
        <w:t>attesa</w:t>
      </w:r>
      <w:r w:rsidRPr="003F7DC9">
        <w:rPr>
          <w:color w:val="0B0B0B"/>
          <w:spacing w:val="5"/>
          <w:sz w:val="20"/>
        </w:rPr>
        <w:t xml:space="preserve"> </w:t>
      </w:r>
      <w:r w:rsidRPr="003F7DC9">
        <w:rPr>
          <w:color w:val="0B0B0B"/>
          <w:sz w:val="20"/>
        </w:rPr>
        <w:t>al</w:t>
      </w:r>
      <w:r w:rsidRPr="003F7DC9">
        <w:rPr>
          <w:color w:val="0B0B0B"/>
          <w:spacing w:val="5"/>
          <w:sz w:val="20"/>
        </w:rPr>
        <w:t xml:space="preserve"> </w:t>
      </w:r>
      <w:r w:rsidRPr="003F7DC9">
        <w:rPr>
          <w:color w:val="0B0B0B"/>
          <w:sz w:val="20"/>
        </w:rPr>
        <w:t>fine</w:t>
      </w:r>
      <w:r w:rsidRPr="003F7DC9">
        <w:rPr>
          <w:color w:val="0B0B0B"/>
          <w:spacing w:val="3"/>
          <w:sz w:val="20"/>
        </w:rPr>
        <w:t xml:space="preserve"> </w:t>
      </w:r>
      <w:r w:rsidRPr="003F7DC9">
        <w:rPr>
          <w:color w:val="0B0B0B"/>
          <w:sz w:val="20"/>
        </w:rPr>
        <w:t>di</w:t>
      </w:r>
      <w:r w:rsidRPr="003F7DC9">
        <w:rPr>
          <w:color w:val="0B0B0B"/>
          <w:spacing w:val="4"/>
          <w:sz w:val="20"/>
        </w:rPr>
        <w:t xml:space="preserve"> </w:t>
      </w:r>
      <w:r w:rsidRPr="003F7DC9">
        <w:rPr>
          <w:color w:val="0B0B0B"/>
          <w:sz w:val="20"/>
        </w:rPr>
        <w:t>evitare</w:t>
      </w:r>
      <w:r w:rsidRPr="003F7DC9">
        <w:rPr>
          <w:color w:val="0B0B0B"/>
          <w:spacing w:val="6"/>
          <w:sz w:val="20"/>
        </w:rPr>
        <w:t xml:space="preserve"> </w:t>
      </w:r>
      <w:r w:rsidRPr="003F7DC9">
        <w:rPr>
          <w:color w:val="0B0B0B"/>
          <w:sz w:val="20"/>
        </w:rPr>
        <w:t>contatto</w:t>
      </w:r>
      <w:r w:rsidRPr="003F7DC9">
        <w:rPr>
          <w:color w:val="0B0B0B"/>
          <w:spacing w:val="7"/>
          <w:sz w:val="20"/>
        </w:rPr>
        <w:t xml:space="preserve"> </w:t>
      </w:r>
      <w:r w:rsidRPr="003F7DC9">
        <w:rPr>
          <w:color w:val="0B0B0B"/>
          <w:sz w:val="20"/>
        </w:rPr>
        <w:t>tra</w:t>
      </w:r>
      <w:r w:rsidRPr="003F7DC9">
        <w:rPr>
          <w:color w:val="0B0B0B"/>
          <w:spacing w:val="5"/>
          <w:sz w:val="20"/>
        </w:rPr>
        <w:t xml:space="preserve"> </w:t>
      </w:r>
      <w:r w:rsidRPr="003F7DC9">
        <w:rPr>
          <w:color w:val="0B0B0B"/>
          <w:sz w:val="20"/>
        </w:rPr>
        <w:t>chi</w:t>
      </w:r>
      <w:r w:rsidRPr="003F7DC9">
        <w:rPr>
          <w:color w:val="0B0B0B"/>
          <w:spacing w:val="5"/>
          <w:sz w:val="20"/>
        </w:rPr>
        <w:t xml:space="preserve"> </w:t>
      </w:r>
      <w:r w:rsidRPr="003F7DC9">
        <w:rPr>
          <w:color w:val="0B0B0B"/>
          <w:sz w:val="20"/>
        </w:rPr>
        <w:t>scende</w:t>
      </w:r>
      <w:r w:rsidRPr="003F7DC9">
        <w:rPr>
          <w:color w:val="0B0B0B"/>
          <w:spacing w:val="3"/>
          <w:sz w:val="20"/>
        </w:rPr>
        <w:t xml:space="preserve"> </w:t>
      </w:r>
      <w:r w:rsidRPr="003F7DC9">
        <w:rPr>
          <w:color w:val="0B0B0B"/>
          <w:sz w:val="20"/>
        </w:rPr>
        <w:t>e</w:t>
      </w:r>
      <w:r w:rsidRPr="003F7DC9">
        <w:rPr>
          <w:color w:val="0B0B0B"/>
          <w:spacing w:val="6"/>
          <w:sz w:val="20"/>
        </w:rPr>
        <w:t xml:space="preserve"> </w:t>
      </w:r>
      <w:r w:rsidRPr="003F7DC9">
        <w:rPr>
          <w:color w:val="0B0B0B"/>
          <w:sz w:val="20"/>
        </w:rPr>
        <w:t>chi</w:t>
      </w:r>
      <w:r w:rsidRPr="003F7DC9">
        <w:rPr>
          <w:color w:val="0B0B0B"/>
          <w:spacing w:val="9"/>
          <w:sz w:val="20"/>
        </w:rPr>
        <w:t xml:space="preserve"> </w:t>
      </w:r>
      <w:r w:rsidRPr="003F7DC9">
        <w:rPr>
          <w:color w:val="0B0B0B"/>
          <w:sz w:val="20"/>
        </w:rPr>
        <w:t>sale.</w:t>
      </w:r>
    </w:p>
    <w:p w14:paraId="76616FF1" w14:textId="77777777" w:rsidR="004C1BFC" w:rsidRPr="003F7DC9" w:rsidRDefault="00D9217B" w:rsidP="00822B31">
      <w:pPr>
        <w:pStyle w:val="Paragrafoelenco"/>
        <w:numPr>
          <w:ilvl w:val="0"/>
          <w:numId w:val="54"/>
        </w:numPr>
        <w:tabs>
          <w:tab w:val="left" w:pos="1385"/>
        </w:tabs>
        <w:spacing w:before="20"/>
        <w:ind w:left="284" w:hanging="108"/>
        <w:rPr>
          <w:sz w:val="20"/>
        </w:rPr>
      </w:pPr>
      <w:r w:rsidRPr="003F7DC9">
        <w:rPr>
          <w:color w:val="0B0B0B"/>
          <w:sz w:val="20"/>
        </w:rPr>
        <w:t>Sospensione,</w:t>
      </w:r>
      <w:r w:rsidRPr="003F7DC9">
        <w:rPr>
          <w:color w:val="0B0B0B"/>
          <w:spacing w:val="25"/>
          <w:sz w:val="20"/>
        </w:rPr>
        <w:t xml:space="preserve"> </w:t>
      </w:r>
      <w:r w:rsidRPr="003F7DC9">
        <w:rPr>
          <w:color w:val="0B0B0B"/>
          <w:sz w:val="20"/>
        </w:rPr>
        <w:t>previa</w:t>
      </w:r>
      <w:r w:rsidRPr="003F7DC9">
        <w:rPr>
          <w:color w:val="0B0B0B"/>
          <w:spacing w:val="24"/>
          <w:sz w:val="20"/>
        </w:rPr>
        <w:t xml:space="preserve"> </w:t>
      </w:r>
      <w:r w:rsidRPr="003F7DC9">
        <w:rPr>
          <w:color w:val="0B0B0B"/>
          <w:sz w:val="20"/>
        </w:rPr>
        <w:t>autorizzazione</w:t>
      </w:r>
      <w:r w:rsidRPr="003F7DC9">
        <w:rPr>
          <w:color w:val="0B0B0B"/>
          <w:spacing w:val="24"/>
          <w:sz w:val="20"/>
        </w:rPr>
        <w:t xml:space="preserve"> </w:t>
      </w:r>
      <w:r w:rsidRPr="003F7DC9">
        <w:rPr>
          <w:color w:val="0B0B0B"/>
          <w:sz w:val="20"/>
        </w:rPr>
        <w:t>dell’Agenzia</w:t>
      </w:r>
      <w:r w:rsidRPr="003F7DC9">
        <w:rPr>
          <w:color w:val="0B0B0B"/>
          <w:spacing w:val="25"/>
          <w:sz w:val="20"/>
        </w:rPr>
        <w:t xml:space="preserve"> </w:t>
      </w:r>
      <w:r w:rsidRPr="003F7DC9">
        <w:rPr>
          <w:color w:val="0B0B0B"/>
          <w:sz w:val="20"/>
        </w:rPr>
        <w:t>per</w:t>
      </w:r>
      <w:r w:rsidRPr="003F7DC9">
        <w:rPr>
          <w:color w:val="0B0B0B"/>
          <w:spacing w:val="24"/>
          <w:sz w:val="20"/>
        </w:rPr>
        <w:t xml:space="preserve"> </w:t>
      </w:r>
      <w:r w:rsidRPr="003F7DC9">
        <w:rPr>
          <w:color w:val="0B0B0B"/>
          <w:sz w:val="20"/>
        </w:rPr>
        <w:t>la</w:t>
      </w:r>
      <w:r w:rsidRPr="003F7DC9">
        <w:rPr>
          <w:color w:val="0B0B0B"/>
          <w:spacing w:val="24"/>
          <w:sz w:val="20"/>
        </w:rPr>
        <w:t xml:space="preserve"> </w:t>
      </w:r>
      <w:r w:rsidRPr="003F7DC9">
        <w:rPr>
          <w:color w:val="0B0B0B"/>
          <w:sz w:val="20"/>
        </w:rPr>
        <w:t>mobilità</w:t>
      </w:r>
      <w:r w:rsidRPr="003F7DC9">
        <w:rPr>
          <w:color w:val="0B0B0B"/>
          <w:spacing w:val="24"/>
          <w:sz w:val="20"/>
        </w:rPr>
        <w:t xml:space="preserve"> </w:t>
      </w:r>
      <w:r w:rsidRPr="003F7DC9">
        <w:rPr>
          <w:color w:val="0B0B0B"/>
          <w:sz w:val="20"/>
        </w:rPr>
        <w:t>territoriale</w:t>
      </w:r>
      <w:r w:rsidRPr="003F7DC9">
        <w:rPr>
          <w:color w:val="0B0B0B"/>
          <w:spacing w:val="24"/>
          <w:sz w:val="20"/>
        </w:rPr>
        <w:t xml:space="preserve"> </w:t>
      </w:r>
      <w:r w:rsidRPr="003F7DC9">
        <w:rPr>
          <w:color w:val="0B0B0B"/>
          <w:sz w:val="20"/>
        </w:rPr>
        <w:t>competente</w:t>
      </w:r>
      <w:r w:rsidRPr="003F7DC9">
        <w:rPr>
          <w:color w:val="0B0B0B"/>
          <w:spacing w:val="27"/>
          <w:sz w:val="20"/>
        </w:rPr>
        <w:t xml:space="preserve"> </w:t>
      </w:r>
      <w:r w:rsidRPr="003F7DC9">
        <w:rPr>
          <w:color w:val="0B0B0B"/>
          <w:sz w:val="20"/>
        </w:rPr>
        <w:t>e</w:t>
      </w:r>
      <w:r w:rsidRPr="003F7DC9">
        <w:rPr>
          <w:color w:val="0B0B0B"/>
          <w:spacing w:val="26"/>
          <w:sz w:val="20"/>
        </w:rPr>
        <w:t xml:space="preserve"> </w:t>
      </w:r>
      <w:r w:rsidRPr="003F7DC9">
        <w:rPr>
          <w:color w:val="0B0B0B"/>
          <w:sz w:val="20"/>
        </w:rPr>
        <w:t>degli</w:t>
      </w:r>
      <w:r w:rsidRPr="003F7DC9">
        <w:rPr>
          <w:color w:val="0B0B0B"/>
          <w:spacing w:val="25"/>
          <w:sz w:val="20"/>
        </w:rPr>
        <w:t xml:space="preserve"> </w:t>
      </w:r>
      <w:r w:rsidRPr="003F7DC9">
        <w:rPr>
          <w:color w:val="0B0B0B"/>
          <w:sz w:val="20"/>
        </w:rPr>
        <w:t>Enti</w:t>
      </w:r>
    </w:p>
    <w:p w14:paraId="13107900" w14:textId="77777777" w:rsidR="004C1BFC" w:rsidRPr="003F7DC9" w:rsidRDefault="00D9217B" w:rsidP="005918C5">
      <w:pPr>
        <w:pStyle w:val="Corpotesto"/>
        <w:spacing w:before="5"/>
        <w:ind w:left="284"/>
        <w:jc w:val="both"/>
      </w:pPr>
      <w:r w:rsidRPr="003F7DC9">
        <w:rPr>
          <w:color w:val="0B0B0B"/>
        </w:rPr>
        <w:t>titolari, della vendita e del controllo dei titoli di viaggio a bordo.</w:t>
      </w:r>
    </w:p>
    <w:p w14:paraId="79FE9FA2" w14:textId="77777777" w:rsidR="004C1BFC" w:rsidRPr="003F7DC9" w:rsidRDefault="00D9217B" w:rsidP="00E85CE6">
      <w:pPr>
        <w:pStyle w:val="Paragrafoelenco"/>
        <w:numPr>
          <w:ilvl w:val="0"/>
          <w:numId w:val="54"/>
        </w:numPr>
        <w:tabs>
          <w:tab w:val="left" w:pos="1365"/>
        </w:tabs>
        <w:spacing w:before="25"/>
        <w:ind w:left="284" w:firstLine="0"/>
        <w:rPr>
          <w:sz w:val="20"/>
        </w:rPr>
      </w:pPr>
      <w:r w:rsidRPr="003F7DC9">
        <w:rPr>
          <w:color w:val="0B0B0B"/>
          <w:sz w:val="20"/>
        </w:rPr>
        <w:t>Sospendere l’attività di bigliettazione a bordo da parte degli</w:t>
      </w:r>
      <w:r w:rsidRPr="003F7DC9">
        <w:rPr>
          <w:color w:val="0B0B0B"/>
          <w:spacing w:val="11"/>
          <w:sz w:val="20"/>
        </w:rPr>
        <w:t xml:space="preserve"> </w:t>
      </w:r>
      <w:r w:rsidRPr="003F7DC9">
        <w:rPr>
          <w:color w:val="0B0B0B"/>
          <w:sz w:val="20"/>
        </w:rPr>
        <w:t>autisti.</w:t>
      </w:r>
    </w:p>
    <w:p w14:paraId="383EF141" w14:textId="77777777" w:rsidR="004C1BFC" w:rsidRPr="003F7DC9" w:rsidRDefault="004C1BFC" w:rsidP="0019267B">
      <w:pPr>
        <w:jc w:val="both"/>
        <w:rPr>
          <w:sz w:val="20"/>
        </w:rPr>
        <w:sectPr w:rsidR="004C1BFC" w:rsidRPr="003F7DC9">
          <w:pgSz w:w="11900" w:h="16840"/>
          <w:pgMar w:top="1600" w:right="440" w:bottom="280" w:left="460" w:header="720" w:footer="720" w:gutter="0"/>
          <w:cols w:space="720"/>
        </w:sectPr>
      </w:pPr>
    </w:p>
    <w:p w14:paraId="61BA1790" w14:textId="77777777" w:rsidR="004C1BFC" w:rsidRPr="003F7DC9" w:rsidRDefault="004C1BFC" w:rsidP="0019267B">
      <w:pPr>
        <w:pStyle w:val="Corpotesto"/>
      </w:pPr>
    </w:p>
    <w:p w14:paraId="3B26DE0F" w14:textId="77777777" w:rsidR="004C1BFC" w:rsidRPr="003F7DC9" w:rsidRDefault="004C1BFC" w:rsidP="0019267B">
      <w:pPr>
        <w:pStyle w:val="Corpotesto"/>
        <w:spacing w:before="10"/>
        <w:rPr>
          <w:sz w:val="22"/>
        </w:rPr>
      </w:pPr>
    </w:p>
    <w:p w14:paraId="5D21AAC2" w14:textId="77777777" w:rsidR="004C1BFC" w:rsidRPr="003F7DC9" w:rsidRDefault="00D9217B" w:rsidP="00E85CE6">
      <w:pPr>
        <w:ind w:left="284"/>
        <w:jc w:val="both"/>
        <w:rPr>
          <w:b/>
          <w:sz w:val="20"/>
        </w:rPr>
      </w:pPr>
      <w:r w:rsidRPr="003F7DC9">
        <w:rPr>
          <w:b/>
          <w:color w:val="0B0B0B"/>
          <w:sz w:val="20"/>
        </w:rPr>
        <w:t>SETTORE FERROVIARIO</w:t>
      </w:r>
    </w:p>
    <w:p w14:paraId="6FA0AEFD" w14:textId="7AD4B747" w:rsidR="004C1BFC" w:rsidRPr="003F7DC9" w:rsidRDefault="00D9217B" w:rsidP="00E85CE6">
      <w:pPr>
        <w:pStyle w:val="Paragrafoelenco"/>
        <w:numPr>
          <w:ilvl w:val="0"/>
          <w:numId w:val="54"/>
        </w:numPr>
        <w:tabs>
          <w:tab w:val="left" w:pos="1379"/>
        </w:tabs>
        <w:spacing w:before="1" w:line="244" w:lineRule="auto"/>
        <w:ind w:left="284" w:right="1263" w:firstLine="0"/>
        <w:rPr>
          <w:sz w:val="20"/>
        </w:rPr>
      </w:pPr>
      <w:r w:rsidRPr="003F7DC9">
        <w:rPr>
          <w:color w:val="0B0B0B"/>
          <w:sz w:val="20"/>
        </w:rPr>
        <w:t xml:space="preserve">Informazione alla clientela attraverso i canali aziendali di comunicazione (call center, sito web, </w:t>
      </w:r>
      <w:proofErr w:type="gramStart"/>
      <w:r w:rsidRPr="003F7DC9">
        <w:rPr>
          <w:color w:val="0B0B0B"/>
          <w:sz w:val="20"/>
        </w:rPr>
        <w:t xml:space="preserve">app)   </w:t>
      </w:r>
      <w:proofErr w:type="gramEnd"/>
      <w:r w:rsidRPr="003F7DC9">
        <w:rPr>
          <w:color w:val="0B0B0B"/>
          <w:sz w:val="20"/>
        </w:rPr>
        <w:t>sia in merito alle misure di prevenzione adottate in conformità a quanto disposto dalle Autorità sanitarie sia in ordine alle informazioni relative alle percorrenze attive in modo da evitare l’accesso delle persone agli uffici informazioni/biglietterie delle</w:t>
      </w:r>
      <w:r w:rsidRPr="003F7DC9">
        <w:rPr>
          <w:color w:val="0B0B0B"/>
          <w:spacing w:val="6"/>
          <w:sz w:val="20"/>
        </w:rPr>
        <w:t xml:space="preserve"> </w:t>
      </w:r>
      <w:r w:rsidRPr="003F7DC9">
        <w:rPr>
          <w:color w:val="0B0B0B"/>
          <w:sz w:val="20"/>
        </w:rPr>
        <w:t>stazioni.</w:t>
      </w:r>
    </w:p>
    <w:p w14:paraId="026609F0" w14:textId="77777777" w:rsidR="004C1BFC" w:rsidRPr="003F7DC9" w:rsidRDefault="00D9217B" w:rsidP="00E85CE6">
      <w:pPr>
        <w:pStyle w:val="Paragrafoelenco"/>
        <w:numPr>
          <w:ilvl w:val="0"/>
          <w:numId w:val="54"/>
        </w:numPr>
        <w:tabs>
          <w:tab w:val="left" w:pos="1381"/>
        </w:tabs>
        <w:spacing w:before="21" w:line="244" w:lineRule="auto"/>
        <w:ind w:left="284" w:right="1263" w:firstLine="0"/>
        <w:rPr>
          <w:sz w:val="20"/>
        </w:rPr>
      </w:pPr>
      <w:r w:rsidRPr="003F7DC9">
        <w:rPr>
          <w:color w:val="0B0B0B"/>
          <w:sz w:val="20"/>
        </w:rPr>
        <w:t xml:space="preserve">Nei Grandi Hub ove insistono gate di accesso all’area di esercizio ferroviario (Milano </w:t>
      </w:r>
      <w:proofErr w:type="gramStart"/>
      <w:r w:rsidRPr="003F7DC9">
        <w:rPr>
          <w:color w:val="0B0B0B"/>
          <w:sz w:val="20"/>
        </w:rPr>
        <w:t>C.le</w:t>
      </w:r>
      <w:proofErr w:type="gramEnd"/>
      <w:r w:rsidRPr="003F7DC9">
        <w:rPr>
          <w:color w:val="0B0B0B"/>
          <w:sz w:val="20"/>
        </w:rPr>
        <w:t>, Firenze S.M.N., Roma Termini) ed in ogni caso in tutte le stazioni compatibilmente alle rispettive capacità organizzative ed ai flussi di traffico</w:t>
      </w:r>
      <w:r w:rsidRPr="003F7DC9">
        <w:rPr>
          <w:color w:val="0B0B0B"/>
          <w:spacing w:val="10"/>
          <w:sz w:val="20"/>
        </w:rPr>
        <w:t xml:space="preserve"> </w:t>
      </w:r>
      <w:r w:rsidRPr="003F7DC9">
        <w:rPr>
          <w:color w:val="0B0B0B"/>
          <w:sz w:val="20"/>
        </w:rPr>
        <w:t>movimentati:</w:t>
      </w:r>
    </w:p>
    <w:p w14:paraId="1F97F091" w14:textId="4D8821FE" w:rsidR="004C1BFC" w:rsidRPr="003F7DC9" w:rsidRDefault="00D9217B" w:rsidP="00E85CE6">
      <w:pPr>
        <w:pStyle w:val="Corpotesto"/>
        <w:spacing w:before="2" w:line="242" w:lineRule="auto"/>
        <w:ind w:left="284" w:right="1264"/>
        <w:jc w:val="both"/>
      </w:pPr>
      <w:r w:rsidRPr="003F7DC9">
        <w:rPr>
          <w:color w:val="0B0B0B"/>
        </w:rPr>
        <w:t xml:space="preserve">o disponibilità per il personale di dispositivi di protezione individuale (mascherine, </w:t>
      </w:r>
      <w:proofErr w:type="gramStart"/>
      <w:r w:rsidRPr="003F7DC9">
        <w:rPr>
          <w:color w:val="0B0B0B"/>
          <w:spacing w:val="-3"/>
        </w:rPr>
        <w:t xml:space="preserve">guanti  </w:t>
      </w:r>
      <w:r w:rsidRPr="003F7DC9">
        <w:rPr>
          <w:color w:val="0B0B0B"/>
        </w:rPr>
        <w:t>monouso</w:t>
      </w:r>
      <w:proofErr w:type="gramEnd"/>
      <w:r w:rsidRPr="003F7DC9">
        <w:rPr>
          <w:color w:val="0B0B0B"/>
        </w:rPr>
        <w:t>, gel igienizzante</w:t>
      </w:r>
      <w:r w:rsidRPr="003F7DC9">
        <w:rPr>
          <w:color w:val="0B0B0B"/>
          <w:spacing w:val="4"/>
        </w:rPr>
        <w:t xml:space="preserve"> </w:t>
      </w:r>
      <w:r w:rsidRPr="003F7DC9">
        <w:rPr>
          <w:color w:val="0B0B0B"/>
        </w:rPr>
        <w:t>lavamani);</w:t>
      </w:r>
    </w:p>
    <w:p w14:paraId="22F49CE2" w14:textId="77777777" w:rsidR="004C1BFC" w:rsidRPr="003F7DC9" w:rsidRDefault="00D9217B" w:rsidP="00E85CE6">
      <w:pPr>
        <w:pStyle w:val="Corpotesto"/>
        <w:spacing w:before="20" w:line="244" w:lineRule="auto"/>
        <w:ind w:left="284" w:right="1260"/>
        <w:jc w:val="both"/>
      </w:pPr>
      <w:r w:rsidRPr="003F7DC9">
        <w:rPr>
          <w:color w:val="0B0B0B"/>
        </w:rPr>
        <w:t>o divieto di ogni contatto ravvicinato con la clientela ad eccezione di quelli indispensabili in ragione di circostanze emergenziali e comunque con le previste precauzioni di cui alle vigenti disposizioni</w:t>
      </w:r>
      <w:r w:rsidRPr="003F7DC9">
        <w:rPr>
          <w:color w:val="0B0B0B"/>
          <w:spacing w:val="1"/>
        </w:rPr>
        <w:t xml:space="preserve"> </w:t>
      </w:r>
      <w:r w:rsidRPr="003F7DC9">
        <w:rPr>
          <w:color w:val="0B0B0B"/>
        </w:rPr>
        <w:t>governative;</w:t>
      </w:r>
    </w:p>
    <w:p w14:paraId="1D33490B" w14:textId="77777777" w:rsidR="004C1BFC" w:rsidRPr="003F7DC9" w:rsidRDefault="00D9217B" w:rsidP="00E85CE6">
      <w:pPr>
        <w:pStyle w:val="Corpotesto"/>
        <w:spacing w:before="18" w:line="242" w:lineRule="auto"/>
        <w:ind w:left="284" w:right="1263"/>
        <w:jc w:val="both"/>
      </w:pPr>
      <w:r w:rsidRPr="003F7DC9">
        <w:rPr>
          <w:color w:val="0B0B0B"/>
        </w:rPr>
        <w:t>o proseguimento delle attività di monitoraggio di security delle stazioni e dei flussi dei passeggeri, nel rispetto della distanza di sicurezza prescritta dalle vigenti disposizioni.</w:t>
      </w:r>
    </w:p>
    <w:p w14:paraId="5385F4A6" w14:textId="246D00BC" w:rsidR="004C1BFC" w:rsidRPr="003F7DC9" w:rsidRDefault="00D9217B" w:rsidP="00E85CE6">
      <w:pPr>
        <w:pStyle w:val="Corpotesto"/>
        <w:spacing w:before="20" w:line="244" w:lineRule="auto"/>
        <w:ind w:left="284" w:right="1259"/>
        <w:jc w:val="both"/>
      </w:pPr>
      <w:r w:rsidRPr="003F7DC9">
        <w:rPr>
          <w:color w:val="0B0B0B"/>
        </w:rPr>
        <w:t xml:space="preserve">o restrizioni al numero massimo dei passeggeri ammessi nelle aree di attesa comuni e </w:t>
      </w:r>
      <w:proofErr w:type="gramStart"/>
      <w:r w:rsidRPr="003F7DC9">
        <w:rPr>
          <w:color w:val="0B0B0B"/>
        </w:rPr>
        <w:t>comunque  nel</w:t>
      </w:r>
      <w:proofErr w:type="gramEnd"/>
      <w:r w:rsidRPr="003F7DC9">
        <w:rPr>
          <w:color w:val="0B0B0B"/>
        </w:rPr>
        <w:t xml:space="preserve"> rispetto delle disposizioni di distanziamento fra le persone di almeno un metro. Prevedere per   le aree di attesa comuni senza possibilità di aereazione naturale, ulteriori misure per evitare il pericolo di</w:t>
      </w:r>
      <w:r w:rsidRPr="003F7DC9">
        <w:rPr>
          <w:color w:val="0B0B0B"/>
          <w:spacing w:val="2"/>
        </w:rPr>
        <w:t xml:space="preserve"> </w:t>
      </w:r>
      <w:r w:rsidRPr="003F7DC9">
        <w:rPr>
          <w:color w:val="0B0B0B"/>
        </w:rPr>
        <w:t>contagio;</w:t>
      </w:r>
    </w:p>
    <w:p w14:paraId="55077359" w14:textId="77777777" w:rsidR="004C1BFC" w:rsidRPr="003F7DC9" w:rsidRDefault="00D9217B" w:rsidP="00E85CE6">
      <w:pPr>
        <w:pStyle w:val="Corpotesto"/>
        <w:spacing w:before="19" w:line="244" w:lineRule="auto"/>
        <w:ind w:left="284" w:right="1262"/>
        <w:jc w:val="both"/>
      </w:pPr>
      <w:r w:rsidRPr="003F7DC9">
        <w:rPr>
          <w:color w:val="0B0B0B"/>
        </w:rPr>
        <w:t>o disponibilità nelle sale comuni di attesa e a bordo treno di gel igienizzante lavamani anche eventualmente preparato secondo le disposizioni dell’OMS. Sino al 3 aprile p.v. è sospeso il servizio di accoglienza viaggiatori a bordo</w:t>
      </w:r>
      <w:r w:rsidRPr="003F7DC9">
        <w:rPr>
          <w:color w:val="0B0B0B"/>
          <w:spacing w:val="9"/>
        </w:rPr>
        <w:t xml:space="preserve"> </w:t>
      </w:r>
      <w:r w:rsidRPr="003F7DC9">
        <w:rPr>
          <w:color w:val="0B0B0B"/>
        </w:rPr>
        <w:t>treno.</w:t>
      </w:r>
    </w:p>
    <w:p w14:paraId="19E0FE84" w14:textId="77777777" w:rsidR="004C1BFC" w:rsidRPr="003F7DC9" w:rsidRDefault="00D9217B" w:rsidP="00E85CE6">
      <w:pPr>
        <w:pStyle w:val="Paragrafoelenco"/>
        <w:numPr>
          <w:ilvl w:val="0"/>
          <w:numId w:val="54"/>
        </w:numPr>
        <w:tabs>
          <w:tab w:val="left" w:pos="1375"/>
        </w:tabs>
        <w:spacing w:before="1" w:line="244" w:lineRule="auto"/>
        <w:ind w:left="284" w:right="1255" w:firstLine="0"/>
        <w:rPr>
          <w:sz w:val="20"/>
        </w:rPr>
      </w:pPr>
      <w:r w:rsidRPr="003F7DC9">
        <w:rPr>
          <w:color w:val="0B0B0B"/>
          <w:spacing w:val="-3"/>
          <w:sz w:val="20"/>
        </w:rPr>
        <w:t xml:space="preserve">In </w:t>
      </w:r>
      <w:r w:rsidRPr="003F7DC9">
        <w:rPr>
          <w:color w:val="0B0B0B"/>
          <w:sz w:val="20"/>
        </w:rPr>
        <w:t>caso di passeggeri che a bordo treno presentino sintomi riconducibili all’affezione da Covid-19, la Polizia Ferroviaria e le Autorità sanitarie devono essere prontamente informate: all’esito della relativa valutazione sulle condizioni di salute del passeggero, a queste spetta la decisione in merito all’opportunità di fermare il treno per procedere ad un</w:t>
      </w:r>
      <w:r w:rsidRPr="003F7DC9">
        <w:rPr>
          <w:color w:val="0B0B0B"/>
          <w:spacing w:val="9"/>
          <w:sz w:val="20"/>
        </w:rPr>
        <w:t xml:space="preserve"> </w:t>
      </w:r>
      <w:r w:rsidRPr="003F7DC9">
        <w:rPr>
          <w:color w:val="0B0B0B"/>
          <w:sz w:val="20"/>
        </w:rPr>
        <w:t>intervento.</w:t>
      </w:r>
    </w:p>
    <w:p w14:paraId="6790D7FB" w14:textId="53A781FA" w:rsidR="004C1BFC" w:rsidRPr="003F7DC9" w:rsidRDefault="00D9217B" w:rsidP="00E85CE6">
      <w:pPr>
        <w:pStyle w:val="Paragrafoelenco"/>
        <w:numPr>
          <w:ilvl w:val="0"/>
          <w:numId w:val="54"/>
        </w:numPr>
        <w:tabs>
          <w:tab w:val="left" w:pos="1358"/>
        </w:tabs>
        <w:spacing w:before="21" w:line="244" w:lineRule="auto"/>
        <w:ind w:left="284" w:right="1259" w:firstLine="0"/>
        <w:rPr>
          <w:sz w:val="20"/>
        </w:rPr>
      </w:pPr>
      <w:r w:rsidRPr="003F7DC9">
        <w:rPr>
          <w:color w:val="0B0B0B"/>
          <w:sz w:val="20"/>
        </w:rPr>
        <w:t xml:space="preserve">Al passeggero che presenti, a bordo treno, sintomi riconducibili all’affezione da Covid-19 (tosse, rinite, febbre, congiuntivite), è richiesto di indossare una mascherina protettiva e sedere </w:t>
      </w:r>
      <w:proofErr w:type="gramStart"/>
      <w:r w:rsidRPr="003F7DC9">
        <w:rPr>
          <w:color w:val="0B0B0B"/>
          <w:sz w:val="20"/>
        </w:rPr>
        <w:t>isolato  rispetto</w:t>
      </w:r>
      <w:proofErr w:type="gramEnd"/>
      <w:r w:rsidRPr="003F7DC9">
        <w:rPr>
          <w:color w:val="0B0B0B"/>
          <w:sz w:val="20"/>
        </w:rPr>
        <w:t xml:space="preserve"> agli  altri passeggeri, i quali sono ricollocati in altra carrozza opportunamente sgomberata e dovranno quindi essere attrezzati idonei spazi per l’isolamento di passeggeri o di personale di</w:t>
      </w:r>
      <w:r w:rsidRPr="003F7DC9">
        <w:rPr>
          <w:color w:val="0B0B0B"/>
          <w:spacing w:val="39"/>
          <w:sz w:val="20"/>
        </w:rPr>
        <w:t xml:space="preserve"> </w:t>
      </w:r>
      <w:r w:rsidRPr="003F7DC9">
        <w:rPr>
          <w:color w:val="0B0B0B"/>
          <w:sz w:val="20"/>
        </w:rPr>
        <w:t>bordo.</w:t>
      </w:r>
    </w:p>
    <w:p w14:paraId="3ABAA3B5" w14:textId="77777777" w:rsidR="004C1BFC" w:rsidRPr="003F7DC9" w:rsidRDefault="00D9217B" w:rsidP="00E85CE6">
      <w:pPr>
        <w:pStyle w:val="Paragrafoelenco"/>
        <w:numPr>
          <w:ilvl w:val="0"/>
          <w:numId w:val="54"/>
        </w:numPr>
        <w:tabs>
          <w:tab w:val="left" w:pos="1366"/>
        </w:tabs>
        <w:spacing w:before="21"/>
        <w:ind w:left="284" w:firstLine="0"/>
        <w:rPr>
          <w:sz w:val="20"/>
        </w:rPr>
      </w:pPr>
      <w:r w:rsidRPr="003F7DC9">
        <w:rPr>
          <w:color w:val="0B0B0B"/>
          <w:sz w:val="20"/>
        </w:rPr>
        <w:t>L’impresa ferroviaria procederà successivamente alla sanificazione specifica del convoglio</w:t>
      </w:r>
      <w:r w:rsidRPr="003F7DC9">
        <w:rPr>
          <w:color w:val="0B0B0B"/>
          <w:spacing w:val="29"/>
          <w:sz w:val="20"/>
        </w:rPr>
        <w:t xml:space="preserve"> </w:t>
      </w:r>
      <w:r w:rsidRPr="003F7DC9">
        <w:rPr>
          <w:color w:val="0B0B0B"/>
          <w:sz w:val="20"/>
        </w:rPr>
        <w:t>interessato</w:t>
      </w:r>
    </w:p>
    <w:p w14:paraId="25272355" w14:textId="77777777" w:rsidR="004C1BFC" w:rsidRPr="003F7DC9" w:rsidRDefault="00D9217B" w:rsidP="00E85CE6">
      <w:pPr>
        <w:pStyle w:val="Corpotesto"/>
        <w:spacing w:before="5"/>
        <w:ind w:left="284"/>
        <w:jc w:val="both"/>
      </w:pPr>
      <w:r w:rsidRPr="003F7DC9">
        <w:rPr>
          <w:color w:val="0B0B0B"/>
        </w:rPr>
        <w:t>dall’emergenza prima di rimetterlo nella disponibilità di esercizio.</w:t>
      </w:r>
    </w:p>
    <w:p w14:paraId="69833FC7" w14:textId="77777777" w:rsidR="004C1BFC" w:rsidRPr="003F7DC9" w:rsidRDefault="004C1BFC" w:rsidP="00E85CE6">
      <w:pPr>
        <w:pStyle w:val="Corpotesto"/>
        <w:ind w:left="284"/>
        <w:rPr>
          <w:sz w:val="22"/>
        </w:rPr>
      </w:pPr>
    </w:p>
    <w:p w14:paraId="6B32B591" w14:textId="77777777" w:rsidR="004C1BFC" w:rsidRPr="003F7DC9" w:rsidRDefault="004C1BFC" w:rsidP="00E85CE6">
      <w:pPr>
        <w:pStyle w:val="Corpotesto"/>
        <w:spacing w:before="8"/>
        <w:ind w:left="284"/>
        <w:rPr>
          <w:sz w:val="19"/>
        </w:rPr>
      </w:pPr>
    </w:p>
    <w:p w14:paraId="136C7AAF" w14:textId="77777777" w:rsidR="004C1BFC" w:rsidRPr="003F7DC9" w:rsidRDefault="00D9217B" w:rsidP="00E85CE6">
      <w:pPr>
        <w:ind w:left="284"/>
        <w:jc w:val="both"/>
        <w:rPr>
          <w:b/>
          <w:sz w:val="20"/>
        </w:rPr>
      </w:pPr>
      <w:r w:rsidRPr="003F7DC9">
        <w:rPr>
          <w:b/>
          <w:color w:val="0B0B0B"/>
          <w:sz w:val="20"/>
        </w:rPr>
        <w:t>SETTORE MARITTIMO E PORTUALE</w:t>
      </w:r>
    </w:p>
    <w:p w14:paraId="43AB3A8E" w14:textId="77777777" w:rsidR="004C1BFC" w:rsidRPr="003F7DC9" w:rsidRDefault="00D9217B" w:rsidP="00E85CE6">
      <w:pPr>
        <w:pStyle w:val="Paragrafoelenco"/>
        <w:numPr>
          <w:ilvl w:val="0"/>
          <w:numId w:val="54"/>
        </w:numPr>
        <w:tabs>
          <w:tab w:val="left" w:pos="1358"/>
        </w:tabs>
        <w:spacing w:before="1" w:line="244" w:lineRule="auto"/>
        <w:ind w:left="284" w:right="1263" w:firstLine="0"/>
        <w:rPr>
          <w:sz w:val="20"/>
        </w:rPr>
      </w:pPr>
      <w:r w:rsidRPr="003F7DC9">
        <w:rPr>
          <w:color w:val="0B0B0B"/>
          <w:sz w:val="20"/>
        </w:rPr>
        <w:t>Evitare per quanto possibile i contatti fra personale di terra e personale di bordo e comunque mantenere la distanza interpersonale di almeno un metro. Qualora ciò non fosse possibile, il personale dovrà presentarsi</w:t>
      </w:r>
      <w:r w:rsidRPr="003F7DC9">
        <w:rPr>
          <w:color w:val="0B0B0B"/>
          <w:spacing w:val="7"/>
          <w:sz w:val="20"/>
        </w:rPr>
        <w:t xml:space="preserve"> </w:t>
      </w:r>
      <w:r w:rsidRPr="003F7DC9">
        <w:rPr>
          <w:color w:val="0B0B0B"/>
          <w:sz w:val="20"/>
        </w:rPr>
        <w:t>con</w:t>
      </w:r>
      <w:r w:rsidRPr="003F7DC9">
        <w:rPr>
          <w:color w:val="0B0B0B"/>
          <w:spacing w:val="8"/>
          <w:sz w:val="20"/>
        </w:rPr>
        <w:t xml:space="preserve"> </w:t>
      </w:r>
      <w:r w:rsidRPr="003F7DC9">
        <w:rPr>
          <w:color w:val="0B0B0B"/>
          <w:sz w:val="20"/>
        </w:rPr>
        <w:t>guanti</w:t>
      </w:r>
      <w:r w:rsidRPr="003F7DC9">
        <w:rPr>
          <w:color w:val="0B0B0B"/>
          <w:spacing w:val="7"/>
          <w:sz w:val="20"/>
        </w:rPr>
        <w:t xml:space="preserve"> </w:t>
      </w:r>
      <w:r w:rsidRPr="003F7DC9">
        <w:rPr>
          <w:color w:val="0B0B0B"/>
          <w:sz w:val="20"/>
        </w:rPr>
        <w:t>e</w:t>
      </w:r>
      <w:r w:rsidRPr="003F7DC9">
        <w:rPr>
          <w:color w:val="0B0B0B"/>
          <w:spacing w:val="8"/>
          <w:sz w:val="20"/>
        </w:rPr>
        <w:t xml:space="preserve"> </w:t>
      </w:r>
      <w:r w:rsidRPr="003F7DC9">
        <w:rPr>
          <w:color w:val="0B0B0B"/>
          <w:sz w:val="20"/>
        </w:rPr>
        <w:t>mascherina</w:t>
      </w:r>
      <w:r w:rsidRPr="003F7DC9">
        <w:rPr>
          <w:color w:val="0B0B0B"/>
          <w:spacing w:val="8"/>
          <w:sz w:val="20"/>
        </w:rPr>
        <w:t xml:space="preserve"> </w:t>
      </w:r>
      <w:r w:rsidRPr="003F7DC9">
        <w:rPr>
          <w:color w:val="0B0B0B"/>
          <w:sz w:val="20"/>
        </w:rPr>
        <w:t>ed</w:t>
      </w:r>
      <w:r w:rsidRPr="003F7DC9">
        <w:rPr>
          <w:color w:val="0B0B0B"/>
          <w:spacing w:val="7"/>
          <w:sz w:val="20"/>
        </w:rPr>
        <w:t xml:space="preserve"> </w:t>
      </w:r>
      <w:r w:rsidRPr="003F7DC9">
        <w:rPr>
          <w:color w:val="0B0B0B"/>
          <w:sz w:val="20"/>
        </w:rPr>
        <w:t>ogni</w:t>
      </w:r>
      <w:r w:rsidRPr="003F7DC9">
        <w:rPr>
          <w:color w:val="0B0B0B"/>
          <w:spacing w:val="6"/>
          <w:sz w:val="20"/>
        </w:rPr>
        <w:t xml:space="preserve"> </w:t>
      </w:r>
      <w:r w:rsidRPr="003F7DC9">
        <w:rPr>
          <w:color w:val="0B0B0B"/>
          <w:sz w:val="20"/>
        </w:rPr>
        <w:t>altro</w:t>
      </w:r>
      <w:r w:rsidRPr="003F7DC9">
        <w:rPr>
          <w:color w:val="0B0B0B"/>
          <w:spacing w:val="11"/>
          <w:sz w:val="20"/>
        </w:rPr>
        <w:t xml:space="preserve"> </w:t>
      </w:r>
      <w:r w:rsidRPr="003F7DC9">
        <w:rPr>
          <w:color w:val="0B0B0B"/>
          <w:sz w:val="20"/>
        </w:rPr>
        <w:t>ulteriore</w:t>
      </w:r>
      <w:r w:rsidRPr="003F7DC9">
        <w:rPr>
          <w:color w:val="0B0B0B"/>
          <w:spacing w:val="6"/>
          <w:sz w:val="20"/>
        </w:rPr>
        <w:t xml:space="preserve"> </w:t>
      </w:r>
      <w:r w:rsidRPr="003F7DC9">
        <w:rPr>
          <w:color w:val="0B0B0B"/>
          <w:sz w:val="20"/>
        </w:rPr>
        <w:t>dispositivo</w:t>
      </w:r>
      <w:r w:rsidRPr="003F7DC9">
        <w:rPr>
          <w:color w:val="0B0B0B"/>
          <w:spacing w:val="6"/>
          <w:sz w:val="20"/>
        </w:rPr>
        <w:t xml:space="preserve"> </w:t>
      </w:r>
      <w:r w:rsidRPr="003F7DC9">
        <w:rPr>
          <w:color w:val="0B0B0B"/>
          <w:sz w:val="20"/>
        </w:rPr>
        <w:t>di</w:t>
      </w:r>
      <w:r w:rsidRPr="003F7DC9">
        <w:rPr>
          <w:color w:val="0B0B0B"/>
          <w:spacing w:val="6"/>
          <w:sz w:val="20"/>
        </w:rPr>
        <w:t xml:space="preserve"> </w:t>
      </w:r>
      <w:r w:rsidRPr="003F7DC9">
        <w:rPr>
          <w:color w:val="0B0B0B"/>
          <w:sz w:val="20"/>
        </w:rPr>
        <w:t>sicurezza</w:t>
      </w:r>
      <w:r w:rsidRPr="003F7DC9">
        <w:rPr>
          <w:color w:val="0B0B0B"/>
          <w:spacing w:val="6"/>
          <w:sz w:val="20"/>
        </w:rPr>
        <w:t xml:space="preserve"> </w:t>
      </w:r>
      <w:r w:rsidRPr="003F7DC9">
        <w:rPr>
          <w:color w:val="0B0B0B"/>
          <w:sz w:val="20"/>
        </w:rPr>
        <w:t>ritenuto</w:t>
      </w:r>
      <w:r w:rsidRPr="003F7DC9">
        <w:rPr>
          <w:color w:val="0B0B0B"/>
          <w:spacing w:val="7"/>
          <w:sz w:val="20"/>
        </w:rPr>
        <w:t xml:space="preserve"> </w:t>
      </w:r>
      <w:r w:rsidRPr="003F7DC9">
        <w:rPr>
          <w:color w:val="0B0B0B"/>
          <w:sz w:val="20"/>
        </w:rPr>
        <w:t>necessario.</w:t>
      </w:r>
    </w:p>
    <w:p w14:paraId="1AF22F28" w14:textId="77777777" w:rsidR="004C1BFC" w:rsidRPr="003F7DC9" w:rsidRDefault="00D9217B" w:rsidP="00E85CE6">
      <w:pPr>
        <w:pStyle w:val="Paragrafoelenco"/>
        <w:numPr>
          <w:ilvl w:val="0"/>
          <w:numId w:val="54"/>
        </w:numPr>
        <w:tabs>
          <w:tab w:val="left" w:pos="1367"/>
        </w:tabs>
        <w:spacing w:before="20" w:line="244" w:lineRule="auto"/>
        <w:ind w:left="284" w:right="1258" w:firstLine="0"/>
        <w:rPr>
          <w:sz w:val="20"/>
        </w:rPr>
      </w:pPr>
      <w:r w:rsidRPr="003F7DC9">
        <w:rPr>
          <w:color w:val="0B0B0B"/>
          <w:sz w:val="20"/>
        </w:rPr>
        <w:t>Al fine di assicurare la corretta e costante igiene e pulizia delle mani, le imprese forniscono al proprio personale sia a bordo sia presso le unità aziendali (uffici, biglietterie e magazzini) appositi distributori di disinfettante con relative</w:t>
      </w:r>
      <w:r w:rsidRPr="003F7DC9">
        <w:rPr>
          <w:color w:val="0B0B0B"/>
          <w:spacing w:val="4"/>
          <w:sz w:val="20"/>
        </w:rPr>
        <w:t xml:space="preserve"> </w:t>
      </w:r>
      <w:r w:rsidRPr="003F7DC9">
        <w:rPr>
          <w:color w:val="0B0B0B"/>
          <w:sz w:val="20"/>
        </w:rPr>
        <w:t>ricariche.</w:t>
      </w:r>
    </w:p>
    <w:p w14:paraId="5807D5A4" w14:textId="77777777" w:rsidR="004C1BFC" w:rsidRPr="003F7DC9" w:rsidRDefault="00D9217B" w:rsidP="00E85CE6">
      <w:pPr>
        <w:pStyle w:val="Paragrafoelenco"/>
        <w:numPr>
          <w:ilvl w:val="0"/>
          <w:numId w:val="54"/>
        </w:numPr>
        <w:tabs>
          <w:tab w:val="left" w:pos="1361"/>
        </w:tabs>
        <w:spacing w:before="20" w:line="244" w:lineRule="auto"/>
        <w:ind w:left="284" w:right="1258" w:firstLine="0"/>
        <w:rPr>
          <w:sz w:val="20"/>
        </w:rPr>
      </w:pPr>
      <w:r w:rsidRPr="003F7DC9">
        <w:rPr>
          <w:color w:val="0B0B0B"/>
          <w:sz w:val="20"/>
        </w:rPr>
        <w:t>Sono rafforzati i servizi di pulizia, ove necessario anche mediante l’utilizzo di macchinari specifici che permettono di realizzare la disinfezione dei locali di bordo e degli altri siti aziendali, quali uffici, biglietterie e</w:t>
      </w:r>
      <w:r w:rsidRPr="003F7DC9">
        <w:rPr>
          <w:color w:val="0B0B0B"/>
          <w:spacing w:val="3"/>
          <w:sz w:val="20"/>
        </w:rPr>
        <w:t xml:space="preserve"> </w:t>
      </w:r>
      <w:r w:rsidRPr="003F7DC9">
        <w:rPr>
          <w:color w:val="0B0B0B"/>
          <w:sz w:val="20"/>
        </w:rPr>
        <w:t>magazzini.</w:t>
      </w:r>
    </w:p>
    <w:p w14:paraId="3F9BD2B0" w14:textId="77777777" w:rsidR="004C1BFC" w:rsidRPr="003F7DC9" w:rsidRDefault="00D9217B" w:rsidP="00E85CE6">
      <w:pPr>
        <w:pStyle w:val="Paragrafoelenco"/>
        <w:numPr>
          <w:ilvl w:val="0"/>
          <w:numId w:val="54"/>
        </w:numPr>
        <w:tabs>
          <w:tab w:val="left" w:pos="1379"/>
        </w:tabs>
        <w:spacing w:before="20" w:line="244" w:lineRule="auto"/>
        <w:ind w:left="284" w:right="1256" w:firstLine="0"/>
        <w:rPr>
          <w:sz w:val="20"/>
        </w:rPr>
      </w:pPr>
      <w:r w:rsidRPr="003F7DC9">
        <w:rPr>
          <w:color w:val="0B0B0B"/>
          <w:sz w:val="20"/>
        </w:rPr>
        <w:t>L’attività di disinfezione viene eseguita in modo appropriato e frequente sia a bordo (con modalità e frequenza dipendenti dalla tipologia del locale) che presso gli altri siti aziendali ad opera di personale a tale scopo destinato. In particolare, a bordo delle navi la disinfezione avrà luogo durante la sosta in porto, anche in presenza di operazioni commerciali sempre che queste non interferiscano con dette operazioni. Nelle unità da passeggeri e nei locali pubblici questa riguarderà in modo specifico le superfici toccate frequentemente come pulsanti, maniglie, o tavolini e potrà essere effettuata con acqua e detergente seguita dall’applicazione di disinfettanti d’uso comune, come alcol etilico o ipoclorito di sodio opportunamente</w:t>
      </w:r>
      <w:r w:rsidRPr="003F7DC9">
        <w:rPr>
          <w:color w:val="0B0B0B"/>
          <w:spacing w:val="13"/>
          <w:sz w:val="20"/>
        </w:rPr>
        <w:t xml:space="preserve"> </w:t>
      </w:r>
      <w:r w:rsidRPr="003F7DC9">
        <w:rPr>
          <w:color w:val="0B0B0B"/>
          <w:sz w:val="20"/>
        </w:rPr>
        <w:t>dosati.</w:t>
      </w:r>
      <w:r w:rsidRPr="003F7DC9">
        <w:rPr>
          <w:color w:val="0B0B0B"/>
          <w:spacing w:val="17"/>
          <w:sz w:val="20"/>
        </w:rPr>
        <w:t xml:space="preserve"> </w:t>
      </w:r>
      <w:r w:rsidRPr="003F7DC9">
        <w:rPr>
          <w:color w:val="0B0B0B"/>
          <w:sz w:val="20"/>
        </w:rPr>
        <w:t>Alle</w:t>
      </w:r>
      <w:r w:rsidRPr="003F7DC9">
        <w:rPr>
          <w:color w:val="0B0B0B"/>
          <w:spacing w:val="13"/>
          <w:sz w:val="20"/>
        </w:rPr>
        <w:t xml:space="preserve"> </w:t>
      </w:r>
      <w:r w:rsidRPr="003F7DC9">
        <w:rPr>
          <w:color w:val="0B0B0B"/>
          <w:sz w:val="20"/>
        </w:rPr>
        <w:t>navi</w:t>
      </w:r>
      <w:r w:rsidRPr="003F7DC9">
        <w:rPr>
          <w:color w:val="0B0B0B"/>
          <w:spacing w:val="13"/>
          <w:sz w:val="20"/>
        </w:rPr>
        <w:t xml:space="preserve"> </w:t>
      </w:r>
      <w:r w:rsidRPr="003F7DC9">
        <w:rPr>
          <w:color w:val="0B0B0B"/>
          <w:sz w:val="20"/>
        </w:rPr>
        <w:t>da</w:t>
      </w:r>
      <w:r w:rsidRPr="003F7DC9">
        <w:rPr>
          <w:color w:val="0B0B0B"/>
          <w:spacing w:val="14"/>
          <w:sz w:val="20"/>
        </w:rPr>
        <w:t xml:space="preserve"> </w:t>
      </w:r>
      <w:r w:rsidRPr="003F7DC9">
        <w:rPr>
          <w:color w:val="0B0B0B"/>
          <w:sz w:val="20"/>
        </w:rPr>
        <w:t>carico</w:t>
      </w:r>
      <w:r w:rsidRPr="003F7DC9">
        <w:rPr>
          <w:color w:val="0B0B0B"/>
          <w:spacing w:val="15"/>
          <w:sz w:val="20"/>
        </w:rPr>
        <w:t xml:space="preserve"> </w:t>
      </w:r>
      <w:r w:rsidRPr="003F7DC9">
        <w:rPr>
          <w:color w:val="0B0B0B"/>
          <w:sz w:val="20"/>
        </w:rPr>
        <w:t>impiegate</w:t>
      </w:r>
      <w:r w:rsidRPr="003F7DC9">
        <w:rPr>
          <w:color w:val="0B0B0B"/>
          <w:spacing w:val="15"/>
          <w:sz w:val="20"/>
        </w:rPr>
        <w:t xml:space="preserve"> </w:t>
      </w:r>
      <w:r w:rsidRPr="003F7DC9">
        <w:rPr>
          <w:color w:val="0B0B0B"/>
          <w:sz w:val="20"/>
        </w:rPr>
        <w:t>su</w:t>
      </w:r>
      <w:r w:rsidRPr="003F7DC9">
        <w:rPr>
          <w:color w:val="0B0B0B"/>
          <w:spacing w:val="15"/>
          <w:sz w:val="20"/>
        </w:rPr>
        <w:t xml:space="preserve"> </w:t>
      </w:r>
      <w:r w:rsidRPr="003F7DC9">
        <w:rPr>
          <w:color w:val="0B0B0B"/>
          <w:sz w:val="20"/>
        </w:rPr>
        <w:t>rotte</w:t>
      </w:r>
      <w:r w:rsidRPr="003F7DC9">
        <w:rPr>
          <w:color w:val="0B0B0B"/>
          <w:spacing w:val="14"/>
          <w:sz w:val="20"/>
        </w:rPr>
        <w:t xml:space="preserve"> </w:t>
      </w:r>
      <w:r w:rsidRPr="003F7DC9">
        <w:rPr>
          <w:color w:val="0B0B0B"/>
          <w:sz w:val="20"/>
        </w:rPr>
        <w:t>in</w:t>
      </w:r>
      <w:r w:rsidRPr="003F7DC9">
        <w:rPr>
          <w:color w:val="0B0B0B"/>
          <w:spacing w:val="16"/>
          <w:sz w:val="20"/>
        </w:rPr>
        <w:t xml:space="preserve"> </w:t>
      </w:r>
      <w:r w:rsidRPr="003F7DC9">
        <w:rPr>
          <w:color w:val="0B0B0B"/>
          <w:sz w:val="20"/>
        </w:rPr>
        <w:t>cui</w:t>
      </w:r>
      <w:r w:rsidRPr="003F7DC9">
        <w:rPr>
          <w:color w:val="0B0B0B"/>
          <w:spacing w:val="15"/>
          <w:sz w:val="20"/>
        </w:rPr>
        <w:t xml:space="preserve"> </w:t>
      </w:r>
      <w:r w:rsidRPr="003F7DC9">
        <w:rPr>
          <w:color w:val="0B0B0B"/>
          <w:sz w:val="20"/>
        </w:rPr>
        <w:t>la</w:t>
      </w:r>
      <w:r w:rsidRPr="003F7DC9">
        <w:rPr>
          <w:color w:val="0B0B0B"/>
          <w:spacing w:val="15"/>
          <w:sz w:val="20"/>
        </w:rPr>
        <w:t xml:space="preserve"> </w:t>
      </w:r>
      <w:r w:rsidRPr="003F7DC9">
        <w:rPr>
          <w:color w:val="0B0B0B"/>
          <w:sz w:val="20"/>
        </w:rPr>
        <w:t>navigazione</w:t>
      </w:r>
      <w:r w:rsidRPr="003F7DC9">
        <w:rPr>
          <w:color w:val="0B0B0B"/>
          <w:spacing w:val="16"/>
          <w:sz w:val="20"/>
        </w:rPr>
        <w:t xml:space="preserve"> </w:t>
      </w:r>
      <w:r w:rsidRPr="003F7DC9">
        <w:rPr>
          <w:color w:val="0B0B0B"/>
          <w:sz w:val="20"/>
        </w:rPr>
        <w:t>avviene</w:t>
      </w:r>
      <w:r w:rsidRPr="003F7DC9">
        <w:rPr>
          <w:color w:val="0B0B0B"/>
          <w:spacing w:val="14"/>
          <w:sz w:val="20"/>
        </w:rPr>
        <w:t xml:space="preserve"> </w:t>
      </w:r>
      <w:r w:rsidRPr="003F7DC9">
        <w:rPr>
          <w:color w:val="0B0B0B"/>
          <w:sz w:val="20"/>
        </w:rPr>
        <w:t>per</w:t>
      </w:r>
      <w:r w:rsidRPr="003F7DC9">
        <w:rPr>
          <w:color w:val="0B0B0B"/>
          <w:spacing w:val="16"/>
          <w:sz w:val="20"/>
        </w:rPr>
        <w:t xml:space="preserve"> </w:t>
      </w:r>
      <w:r w:rsidRPr="003F7DC9">
        <w:rPr>
          <w:color w:val="0B0B0B"/>
          <w:sz w:val="20"/>
        </w:rPr>
        <w:t>diversi</w:t>
      </w:r>
    </w:p>
    <w:p w14:paraId="57EE892C" w14:textId="77777777" w:rsidR="004C1BFC" w:rsidRPr="003F7DC9" w:rsidRDefault="004C1BFC" w:rsidP="00E85CE6">
      <w:pPr>
        <w:spacing w:line="244" w:lineRule="auto"/>
        <w:ind w:left="284"/>
        <w:jc w:val="both"/>
        <w:rPr>
          <w:sz w:val="20"/>
        </w:rPr>
        <w:sectPr w:rsidR="004C1BFC" w:rsidRPr="003F7DC9">
          <w:pgSz w:w="11900" w:h="16840"/>
          <w:pgMar w:top="1600" w:right="440" w:bottom="280" w:left="460" w:header="720" w:footer="720" w:gutter="0"/>
          <w:cols w:space="720"/>
        </w:sectPr>
      </w:pPr>
    </w:p>
    <w:p w14:paraId="751131A7" w14:textId="77777777" w:rsidR="004C1BFC" w:rsidRPr="003F7DC9" w:rsidRDefault="004C1BFC" w:rsidP="00E85CE6">
      <w:pPr>
        <w:pStyle w:val="Corpotesto"/>
        <w:spacing w:before="9"/>
        <w:ind w:left="284"/>
        <w:rPr>
          <w:sz w:val="13"/>
        </w:rPr>
      </w:pPr>
    </w:p>
    <w:p w14:paraId="2FAAB740" w14:textId="49F92CD6" w:rsidR="004C1BFC" w:rsidRPr="003F7DC9" w:rsidRDefault="00D9217B" w:rsidP="00E85CE6">
      <w:pPr>
        <w:pStyle w:val="Corpotesto"/>
        <w:spacing w:before="96" w:line="244" w:lineRule="auto"/>
        <w:ind w:left="284" w:right="1255"/>
        <w:jc w:val="both"/>
      </w:pPr>
      <w:r w:rsidRPr="003F7DC9">
        <w:rPr>
          <w:color w:val="0B0B0B"/>
        </w:rPr>
        <w:t>giorni consecutivi, tale procedura si applicherà secondo le modalità e la frequenza necessarie da parte   del personale di bordo opportunamente istruito ed in considerazione delle differenti tipologie di navi, delle differenti composizioni degli equipaggi e delle specificità dei traffici. Le normali attività di igienizzazione delle attrezzature e dei mezzi di lavoro devono avvenire, con modalità appropriate alla tipologia degli stessi, ad ogni cambio di operatore ed a cura dello stesso con l’uso di prodotti messi a disposizione</w:t>
      </w:r>
      <w:r w:rsidRPr="003F7DC9">
        <w:rPr>
          <w:color w:val="0B0B0B"/>
          <w:spacing w:val="12"/>
        </w:rPr>
        <w:t xml:space="preserve"> </w:t>
      </w:r>
      <w:r w:rsidRPr="003F7DC9">
        <w:rPr>
          <w:color w:val="0B0B0B"/>
        </w:rPr>
        <w:t>dall’azienda</w:t>
      </w:r>
      <w:r w:rsidRPr="003F7DC9">
        <w:rPr>
          <w:color w:val="0B0B0B"/>
          <w:spacing w:val="12"/>
        </w:rPr>
        <w:t xml:space="preserve"> </w:t>
      </w:r>
      <w:r w:rsidRPr="003F7DC9">
        <w:rPr>
          <w:color w:val="0B0B0B"/>
        </w:rPr>
        <w:t>osservando</w:t>
      </w:r>
      <w:r w:rsidRPr="003F7DC9">
        <w:rPr>
          <w:color w:val="0B0B0B"/>
          <w:spacing w:val="12"/>
        </w:rPr>
        <w:t xml:space="preserve"> </w:t>
      </w:r>
      <w:r w:rsidRPr="003F7DC9">
        <w:rPr>
          <w:color w:val="0B0B0B"/>
        </w:rPr>
        <w:t>le</w:t>
      </w:r>
      <w:r w:rsidRPr="003F7DC9">
        <w:rPr>
          <w:color w:val="0B0B0B"/>
          <w:spacing w:val="13"/>
        </w:rPr>
        <w:t xml:space="preserve"> </w:t>
      </w:r>
      <w:r w:rsidRPr="003F7DC9">
        <w:rPr>
          <w:color w:val="0B0B0B"/>
        </w:rPr>
        <w:t>dovute</w:t>
      </w:r>
      <w:r w:rsidRPr="003F7DC9">
        <w:rPr>
          <w:color w:val="0B0B0B"/>
          <w:spacing w:val="13"/>
        </w:rPr>
        <w:t xml:space="preserve"> </w:t>
      </w:r>
      <w:r w:rsidRPr="003F7DC9">
        <w:rPr>
          <w:color w:val="0B0B0B"/>
        </w:rPr>
        <w:t>prescrizioni</w:t>
      </w:r>
      <w:r w:rsidRPr="003F7DC9">
        <w:rPr>
          <w:color w:val="0B0B0B"/>
          <w:spacing w:val="12"/>
        </w:rPr>
        <w:t xml:space="preserve"> </w:t>
      </w:r>
      <w:r w:rsidRPr="003F7DC9">
        <w:rPr>
          <w:color w:val="0B0B0B"/>
        </w:rPr>
        <w:t>eventualmente</w:t>
      </w:r>
      <w:r w:rsidRPr="003F7DC9">
        <w:rPr>
          <w:color w:val="0B0B0B"/>
          <w:spacing w:val="13"/>
        </w:rPr>
        <w:t xml:space="preserve"> </w:t>
      </w:r>
      <w:r w:rsidRPr="003F7DC9">
        <w:rPr>
          <w:color w:val="0B0B0B"/>
        </w:rPr>
        <w:t>previste</w:t>
      </w:r>
      <w:r w:rsidRPr="003F7DC9">
        <w:rPr>
          <w:color w:val="0B0B0B"/>
          <w:spacing w:val="13"/>
        </w:rPr>
        <w:t xml:space="preserve"> </w:t>
      </w:r>
      <w:r w:rsidRPr="003F7DC9">
        <w:rPr>
          <w:color w:val="0B0B0B"/>
        </w:rPr>
        <w:t>(aereazione,</w:t>
      </w:r>
      <w:r w:rsidRPr="003F7DC9">
        <w:rPr>
          <w:color w:val="0B0B0B"/>
          <w:spacing w:val="12"/>
        </w:rPr>
        <w:t xml:space="preserve"> </w:t>
      </w:r>
      <w:r w:rsidRPr="003F7DC9">
        <w:rPr>
          <w:color w:val="0B0B0B"/>
        </w:rPr>
        <w:t>etc.)</w:t>
      </w:r>
    </w:p>
    <w:p w14:paraId="4344D529" w14:textId="77777777" w:rsidR="004C1BFC" w:rsidRPr="003F7DC9" w:rsidRDefault="004C1BFC" w:rsidP="00E85CE6">
      <w:pPr>
        <w:pStyle w:val="Corpotesto"/>
        <w:spacing w:before="8"/>
        <w:ind w:left="284"/>
      </w:pPr>
    </w:p>
    <w:p w14:paraId="42B2679A" w14:textId="77777777" w:rsidR="004C1BFC" w:rsidRPr="003F7DC9" w:rsidRDefault="00D9217B" w:rsidP="00E85CE6">
      <w:pPr>
        <w:pStyle w:val="Paragrafoelenco"/>
        <w:numPr>
          <w:ilvl w:val="0"/>
          <w:numId w:val="54"/>
        </w:numPr>
        <w:tabs>
          <w:tab w:val="left" w:pos="1367"/>
        </w:tabs>
        <w:ind w:left="284" w:firstLine="0"/>
        <w:rPr>
          <w:sz w:val="20"/>
        </w:rPr>
      </w:pPr>
      <w:r w:rsidRPr="003F7DC9">
        <w:rPr>
          <w:color w:val="0B0B0B"/>
          <w:spacing w:val="-3"/>
          <w:sz w:val="20"/>
        </w:rPr>
        <w:t xml:space="preserve">Le </w:t>
      </w:r>
      <w:r w:rsidRPr="003F7DC9">
        <w:rPr>
          <w:color w:val="0B0B0B"/>
          <w:sz w:val="20"/>
        </w:rPr>
        <w:t>imprese forniranno indicazioni ed opportuna informativa al proprio</w:t>
      </w:r>
      <w:r w:rsidRPr="003F7DC9">
        <w:rPr>
          <w:color w:val="0B0B0B"/>
          <w:spacing w:val="22"/>
          <w:sz w:val="20"/>
        </w:rPr>
        <w:t xml:space="preserve"> </w:t>
      </w:r>
      <w:r w:rsidRPr="003F7DC9">
        <w:rPr>
          <w:color w:val="0B0B0B"/>
          <w:sz w:val="20"/>
        </w:rPr>
        <w:t>personale:</w:t>
      </w:r>
    </w:p>
    <w:p w14:paraId="513D5364" w14:textId="77777777" w:rsidR="004C1BFC" w:rsidRPr="003F7DC9" w:rsidRDefault="004C1BFC" w:rsidP="00E85CE6">
      <w:pPr>
        <w:pStyle w:val="Corpotesto"/>
        <w:spacing w:before="8"/>
        <w:ind w:left="284"/>
      </w:pPr>
    </w:p>
    <w:p w14:paraId="38B4F201" w14:textId="77777777" w:rsidR="004C1BFC" w:rsidRPr="003F7DC9" w:rsidRDefault="00D9217B" w:rsidP="00E85CE6">
      <w:pPr>
        <w:pStyle w:val="Paragrafoelenco"/>
        <w:numPr>
          <w:ilvl w:val="1"/>
          <w:numId w:val="54"/>
        </w:numPr>
        <w:tabs>
          <w:tab w:val="left" w:pos="1978"/>
        </w:tabs>
        <w:spacing w:before="1" w:line="244" w:lineRule="auto"/>
        <w:ind w:left="284" w:right="1260" w:firstLine="0"/>
        <w:rPr>
          <w:sz w:val="20"/>
        </w:rPr>
      </w:pPr>
      <w:r w:rsidRPr="003F7DC9">
        <w:rPr>
          <w:color w:val="0B0B0B"/>
          <w:sz w:val="20"/>
        </w:rPr>
        <w:t>per evitare contatti ravvicinati con la clientela ad eccezione di quelli indispensabili in ragione   di circostanze emergenziali e comunque con le previste precauzioni di cui alle vigenti disposizioni governative;</w:t>
      </w:r>
    </w:p>
    <w:p w14:paraId="10B4DF91" w14:textId="77777777" w:rsidR="004C1BFC" w:rsidRPr="003F7DC9" w:rsidRDefault="00D9217B" w:rsidP="00E85CE6">
      <w:pPr>
        <w:pStyle w:val="Paragrafoelenco"/>
        <w:numPr>
          <w:ilvl w:val="1"/>
          <w:numId w:val="54"/>
        </w:numPr>
        <w:tabs>
          <w:tab w:val="left" w:pos="1968"/>
        </w:tabs>
        <w:spacing w:before="15"/>
        <w:ind w:left="284" w:firstLine="0"/>
        <w:rPr>
          <w:sz w:val="20"/>
        </w:rPr>
      </w:pPr>
      <w:r w:rsidRPr="003F7DC9">
        <w:rPr>
          <w:color w:val="0B0B0B"/>
          <w:sz w:val="20"/>
        </w:rPr>
        <w:t>per mantenere il distanziamento di almeno un metro tra i</w:t>
      </w:r>
      <w:r w:rsidRPr="003F7DC9">
        <w:rPr>
          <w:color w:val="0B0B0B"/>
          <w:spacing w:val="21"/>
          <w:sz w:val="20"/>
        </w:rPr>
        <w:t xml:space="preserve"> </w:t>
      </w:r>
      <w:r w:rsidRPr="003F7DC9">
        <w:rPr>
          <w:color w:val="0B0B0B"/>
          <w:sz w:val="20"/>
        </w:rPr>
        <w:t>passeggeri;</w:t>
      </w:r>
    </w:p>
    <w:p w14:paraId="05F170EE" w14:textId="77777777" w:rsidR="004C1BFC" w:rsidRPr="003F7DC9" w:rsidRDefault="00D9217B" w:rsidP="00E85CE6">
      <w:pPr>
        <w:pStyle w:val="Paragrafoelenco"/>
        <w:numPr>
          <w:ilvl w:val="1"/>
          <w:numId w:val="54"/>
        </w:numPr>
        <w:tabs>
          <w:tab w:val="left" w:pos="1966"/>
        </w:tabs>
        <w:spacing w:before="22"/>
        <w:ind w:left="284" w:firstLine="0"/>
        <w:rPr>
          <w:sz w:val="20"/>
        </w:rPr>
      </w:pPr>
      <w:r w:rsidRPr="003F7DC9">
        <w:rPr>
          <w:color w:val="0B0B0B"/>
          <w:sz w:val="20"/>
        </w:rPr>
        <w:t>per il TPL marittimo con istruzioni circa gli accorgimenti da adottare per garantire una</w:t>
      </w:r>
      <w:r w:rsidRPr="003F7DC9">
        <w:rPr>
          <w:color w:val="0B0B0B"/>
          <w:spacing w:val="8"/>
          <w:sz w:val="20"/>
        </w:rPr>
        <w:t xml:space="preserve"> </w:t>
      </w:r>
      <w:r w:rsidRPr="003F7DC9">
        <w:rPr>
          <w:color w:val="0B0B0B"/>
          <w:sz w:val="20"/>
        </w:rPr>
        <w:t>distanza</w:t>
      </w:r>
    </w:p>
    <w:p w14:paraId="1A86173B" w14:textId="77777777" w:rsidR="004C1BFC" w:rsidRPr="003F7DC9" w:rsidRDefault="00D9217B" w:rsidP="00E85CE6">
      <w:pPr>
        <w:pStyle w:val="Corpotesto"/>
        <w:spacing w:before="3"/>
        <w:ind w:left="284"/>
        <w:jc w:val="both"/>
      </w:pPr>
      <w:r w:rsidRPr="003F7DC9">
        <w:rPr>
          <w:color w:val="0B0B0B"/>
        </w:rPr>
        <w:t>adeguata tra le persone nel corso della navigazione e durante le operazioni di imbarco e sbarco;</w:t>
      </w:r>
    </w:p>
    <w:p w14:paraId="2535F1D3" w14:textId="77777777" w:rsidR="004C1BFC" w:rsidRPr="003F7DC9" w:rsidRDefault="00D9217B" w:rsidP="00E85CE6">
      <w:pPr>
        <w:pStyle w:val="Paragrafoelenco"/>
        <w:numPr>
          <w:ilvl w:val="1"/>
          <w:numId w:val="54"/>
        </w:numPr>
        <w:tabs>
          <w:tab w:val="left" w:pos="1972"/>
        </w:tabs>
        <w:spacing w:before="24" w:line="244" w:lineRule="auto"/>
        <w:ind w:left="284" w:right="1267" w:firstLine="0"/>
        <w:rPr>
          <w:sz w:val="20"/>
        </w:rPr>
      </w:pPr>
      <w:r w:rsidRPr="003F7DC9">
        <w:rPr>
          <w:color w:val="0B0B0B"/>
          <w:sz w:val="20"/>
        </w:rPr>
        <w:t>per informare immediatamente le Autorità sanitarie e marittime qualora a bordo siano presenti passeggeri con sintomi riconducibili all’affezione da</w:t>
      </w:r>
      <w:r w:rsidRPr="003F7DC9">
        <w:rPr>
          <w:color w:val="0B0B0B"/>
          <w:spacing w:val="11"/>
          <w:sz w:val="20"/>
        </w:rPr>
        <w:t xml:space="preserve"> </w:t>
      </w:r>
      <w:r w:rsidRPr="003F7DC9">
        <w:rPr>
          <w:color w:val="0B0B0B"/>
          <w:sz w:val="20"/>
        </w:rPr>
        <w:t>Covid-19;</w:t>
      </w:r>
    </w:p>
    <w:p w14:paraId="218AF8C1" w14:textId="0E72C286" w:rsidR="004C1BFC" w:rsidRPr="003F7DC9" w:rsidRDefault="00D9217B" w:rsidP="00E85CE6">
      <w:pPr>
        <w:pStyle w:val="Paragrafoelenco"/>
        <w:numPr>
          <w:ilvl w:val="1"/>
          <w:numId w:val="54"/>
        </w:numPr>
        <w:tabs>
          <w:tab w:val="left" w:pos="1974"/>
        </w:tabs>
        <w:spacing w:before="16" w:line="242" w:lineRule="auto"/>
        <w:ind w:left="284" w:right="1259" w:firstLine="0"/>
        <w:rPr>
          <w:sz w:val="20"/>
        </w:rPr>
      </w:pPr>
      <w:r w:rsidRPr="003F7DC9">
        <w:rPr>
          <w:color w:val="0B0B0B"/>
          <w:sz w:val="20"/>
        </w:rPr>
        <w:t>per richiedere al passeggero a bordo che presenti sintomi riconducibili all’affezione da Covid- 19 di indossare una mascherina protettiva e sedere isolato rispetto agli altri</w:t>
      </w:r>
      <w:r w:rsidRPr="003F7DC9">
        <w:rPr>
          <w:color w:val="0B0B0B"/>
          <w:spacing w:val="8"/>
          <w:sz w:val="20"/>
        </w:rPr>
        <w:t xml:space="preserve"> </w:t>
      </w:r>
      <w:r w:rsidRPr="003F7DC9">
        <w:rPr>
          <w:color w:val="0B0B0B"/>
          <w:sz w:val="20"/>
        </w:rPr>
        <w:t>passeggeri;</w:t>
      </w:r>
    </w:p>
    <w:p w14:paraId="6B75DA6E" w14:textId="77777777" w:rsidR="004C1BFC" w:rsidRPr="003F7DC9" w:rsidRDefault="00D9217B" w:rsidP="00E85CE6">
      <w:pPr>
        <w:pStyle w:val="Paragrafoelenco"/>
        <w:numPr>
          <w:ilvl w:val="1"/>
          <w:numId w:val="54"/>
        </w:numPr>
        <w:tabs>
          <w:tab w:val="left" w:pos="1984"/>
        </w:tabs>
        <w:spacing w:before="22" w:line="244" w:lineRule="auto"/>
        <w:ind w:left="284" w:right="1263" w:firstLine="0"/>
        <w:rPr>
          <w:sz w:val="20"/>
        </w:rPr>
      </w:pPr>
      <w:r w:rsidRPr="003F7DC9">
        <w:rPr>
          <w:color w:val="0B0B0B"/>
          <w:sz w:val="20"/>
        </w:rPr>
        <w:t>per procedere, successivamente allo sbarco di qualsiasi passeggero presumibilmente positivo all’affezione da Covid-19, alla sanificazione specifica dell’unità interessata dall’emergenza prima di rimetterla nella disponibilità</w:t>
      </w:r>
      <w:r w:rsidRPr="003F7DC9">
        <w:rPr>
          <w:color w:val="0B0B0B"/>
          <w:spacing w:val="6"/>
          <w:sz w:val="20"/>
        </w:rPr>
        <w:t xml:space="preserve"> </w:t>
      </w:r>
      <w:r w:rsidRPr="003F7DC9">
        <w:rPr>
          <w:color w:val="0B0B0B"/>
          <w:sz w:val="20"/>
        </w:rPr>
        <w:t>d’esercizio.</w:t>
      </w:r>
    </w:p>
    <w:p w14:paraId="23499165" w14:textId="239DE318" w:rsidR="004C1BFC" w:rsidRPr="003F7DC9" w:rsidRDefault="00D9217B" w:rsidP="00E85CE6">
      <w:pPr>
        <w:pStyle w:val="Paragrafoelenco"/>
        <w:numPr>
          <w:ilvl w:val="0"/>
          <w:numId w:val="54"/>
        </w:numPr>
        <w:tabs>
          <w:tab w:val="left" w:pos="1377"/>
        </w:tabs>
        <w:spacing w:before="1" w:line="244" w:lineRule="auto"/>
        <w:ind w:left="284" w:right="1259" w:firstLine="0"/>
        <w:rPr>
          <w:sz w:val="20"/>
        </w:rPr>
      </w:pPr>
      <w:r w:rsidRPr="003F7DC9">
        <w:rPr>
          <w:color w:val="0B0B0B"/>
          <w:sz w:val="20"/>
        </w:rPr>
        <w:t xml:space="preserve">Per quanto possibile saranno organizzati sistemi di ricezione dell’autotrasporto, degli utenti esterni </w:t>
      </w:r>
      <w:proofErr w:type="gramStart"/>
      <w:r w:rsidRPr="003F7DC9">
        <w:rPr>
          <w:color w:val="0B0B0B"/>
          <w:sz w:val="20"/>
        </w:rPr>
        <w:t>e  dei</w:t>
      </w:r>
      <w:proofErr w:type="gramEnd"/>
      <w:r w:rsidRPr="003F7DC9">
        <w:rPr>
          <w:color w:val="0B0B0B"/>
          <w:sz w:val="20"/>
        </w:rPr>
        <w:t xml:space="preserve"> passeggeri che evitino congestionamenti e affollamenti di persone. Per quanto </w:t>
      </w:r>
      <w:proofErr w:type="gramStart"/>
      <w:r w:rsidRPr="003F7DC9">
        <w:rPr>
          <w:color w:val="0B0B0B"/>
          <w:sz w:val="20"/>
        </w:rPr>
        <w:t>praticabile  sarà</w:t>
      </w:r>
      <w:proofErr w:type="gramEnd"/>
      <w:r w:rsidRPr="003F7DC9">
        <w:rPr>
          <w:color w:val="0B0B0B"/>
          <w:sz w:val="20"/>
        </w:rPr>
        <w:t xml:space="preserve"> favorito l’utilizzo di sistemi telematici per lo scambio documentale con l’autotrasporto e l’utenza in genere.</w:t>
      </w:r>
    </w:p>
    <w:p w14:paraId="585B84AA" w14:textId="7739E841" w:rsidR="004C1BFC" w:rsidRPr="003F7DC9" w:rsidRDefault="00D9217B" w:rsidP="00E85CE6">
      <w:pPr>
        <w:pStyle w:val="Paragrafoelenco"/>
        <w:numPr>
          <w:ilvl w:val="0"/>
          <w:numId w:val="54"/>
        </w:numPr>
        <w:tabs>
          <w:tab w:val="left" w:pos="1395"/>
        </w:tabs>
        <w:spacing w:before="2" w:line="244" w:lineRule="auto"/>
        <w:ind w:left="284" w:right="1259" w:firstLine="0"/>
        <w:rPr>
          <w:sz w:val="20"/>
        </w:rPr>
      </w:pPr>
      <w:r w:rsidRPr="003F7DC9">
        <w:rPr>
          <w:color w:val="0B0B0B"/>
          <w:sz w:val="20"/>
        </w:rPr>
        <w:t>le imprese favoriranno per quanto possibile lo scambio documentale tra la nave e il terminal con modalità tali da ridurre il contatto tra il personale marittimo e quello terrestre, privilegiando per quanto possibile lo scambio di documentazione con sistemi</w:t>
      </w:r>
      <w:r w:rsidRPr="003F7DC9">
        <w:rPr>
          <w:color w:val="0B0B0B"/>
          <w:spacing w:val="16"/>
          <w:sz w:val="20"/>
        </w:rPr>
        <w:t xml:space="preserve"> </w:t>
      </w:r>
      <w:r w:rsidRPr="003F7DC9">
        <w:rPr>
          <w:color w:val="0B0B0B"/>
          <w:sz w:val="20"/>
        </w:rPr>
        <w:t>informatici.</w:t>
      </w:r>
    </w:p>
    <w:p w14:paraId="49FD57B5" w14:textId="038FEFA4" w:rsidR="004C1BFC" w:rsidRPr="003F7DC9" w:rsidRDefault="00D9217B" w:rsidP="00E85CE6">
      <w:pPr>
        <w:pStyle w:val="Paragrafoelenco"/>
        <w:numPr>
          <w:ilvl w:val="0"/>
          <w:numId w:val="54"/>
        </w:numPr>
        <w:tabs>
          <w:tab w:val="left" w:pos="1407"/>
        </w:tabs>
        <w:spacing w:before="17" w:line="244" w:lineRule="auto"/>
        <w:ind w:left="284" w:right="1258" w:firstLine="0"/>
        <w:rPr>
          <w:sz w:val="20"/>
        </w:rPr>
      </w:pPr>
      <w:r w:rsidRPr="003F7DC9">
        <w:rPr>
          <w:color w:val="0B0B0B"/>
          <w:sz w:val="20"/>
        </w:rPr>
        <w:t>considerata la situazione emergenziale, limitatamente ai porti nazionali, con riferimento a figure professionali quali il personale dipendente degli operatori portuali, gli agenti marittimi, i chimici di porto, le guardie ai fuochi, gli ormeggiatori, i piloti, il personale addetto al ritiro dei rifiuti solidi e liquidi, sono sospese le attività di registrazione e di consegna dei PASS per l’accesso a bordo della nave ai fini di security.</w:t>
      </w:r>
    </w:p>
    <w:p w14:paraId="171A8E74" w14:textId="43E91AF4" w:rsidR="004C1BFC" w:rsidRPr="003F7DC9" w:rsidRDefault="00D9217B" w:rsidP="00E85CE6">
      <w:pPr>
        <w:pStyle w:val="Paragrafoelenco"/>
        <w:numPr>
          <w:ilvl w:val="0"/>
          <w:numId w:val="54"/>
        </w:numPr>
        <w:tabs>
          <w:tab w:val="left" w:pos="1367"/>
        </w:tabs>
        <w:spacing w:before="17"/>
        <w:ind w:left="284" w:firstLine="0"/>
        <w:rPr>
          <w:sz w:val="20"/>
        </w:rPr>
      </w:pPr>
      <w:r w:rsidRPr="003F7DC9">
        <w:rPr>
          <w:color w:val="0B0B0B"/>
          <w:sz w:val="20"/>
        </w:rPr>
        <w:t>Nei</w:t>
      </w:r>
      <w:r w:rsidRPr="003F7DC9">
        <w:rPr>
          <w:color w:val="0B0B0B"/>
          <w:spacing w:val="5"/>
          <w:sz w:val="20"/>
        </w:rPr>
        <w:t xml:space="preserve"> </w:t>
      </w:r>
      <w:r w:rsidRPr="003F7DC9">
        <w:rPr>
          <w:color w:val="0B0B0B"/>
          <w:sz w:val="20"/>
        </w:rPr>
        <w:t>casi</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cui</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un</w:t>
      </w:r>
      <w:r w:rsidRPr="003F7DC9">
        <w:rPr>
          <w:color w:val="0B0B0B"/>
          <w:spacing w:val="4"/>
          <w:sz w:val="20"/>
        </w:rPr>
        <w:t xml:space="preserve"> </w:t>
      </w:r>
      <w:r w:rsidRPr="003F7DC9">
        <w:rPr>
          <w:color w:val="0B0B0B"/>
          <w:sz w:val="20"/>
        </w:rPr>
        <w:t>terminal</w:t>
      </w:r>
      <w:r w:rsidRPr="003F7DC9">
        <w:rPr>
          <w:color w:val="0B0B0B"/>
          <w:spacing w:val="6"/>
          <w:sz w:val="20"/>
        </w:rPr>
        <w:t xml:space="preserve"> </w:t>
      </w:r>
      <w:r w:rsidRPr="003F7DC9">
        <w:rPr>
          <w:color w:val="0B0B0B"/>
          <w:sz w:val="20"/>
        </w:rPr>
        <w:t>operino,</w:t>
      </w:r>
      <w:r w:rsidRPr="003F7DC9">
        <w:rPr>
          <w:color w:val="0B0B0B"/>
          <w:spacing w:val="4"/>
          <w:sz w:val="20"/>
        </w:rPr>
        <w:t xml:space="preserve"> </w:t>
      </w:r>
      <w:r w:rsidRPr="003F7DC9">
        <w:rPr>
          <w:color w:val="0B0B0B"/>
          <w:sz w:val="20"/>
        </w:rPr>
        <w:t>oltre</w:t>
      </w:r>
      <w:r w:rsidRPr="003F7DC9">
        <w:rPr>
          <w:color w:val="0B0B0B"/>
          <w:spacing w:val="4"/>
          <w:sz w:val="20"/>
        </w:rPr>
        <w:t xml:space="preserve"> </w:t>
      </w:r>
      <w:r w:rsidRPr="003F7DC9">
        <w:rPr>
          <w:color w:val="0B0B0B"/>
          <w:sz w:val="20"/>
        </w:rPr>
        <w:t>all’impresa,</w:t>
      </w:r>
      <w:r w:rsidRPr="003F7DC9">
        <w:rPr>
          <w:color w:val="0B0B0B"/>
          <w:spacing w:val="4"/>
          <w:sz w:val="20"/>
        </w:rPr>
        <w:t xml:space="preserve"> </w:t>
      </w:r>
      <w:r w:rsidRPr="003F7DC9">
        <w:rPr>
          <w:color w:val="0B0B0B"/>
          <w:sz w:val="20"/>
        </w:rPr>
        <w:t>anche</w:t>
      </w:r>
      <w:r w:rsidRPr="003F7DC9">
        <w:rPr>
          <w:color w:val="0B0B0B"/>
          <w:spacing w:val="5"/>
          <w:sz w:val="20"/>
        </w:rPr>
        <w:t xml:space="preserve"> </w:t>
      </w:r>
      <w:r w:rsidRPr="003F7DC9">
        <w:rPr>
          <w:color w:val="0B0B0B"/>
          <w:sz w:val="20"/>
        </w:rPr>
        <w:t>altre</w:t>
      </w:r>
      <w:r w:rsidRPr="003F7DC9">
        <w:rPr>
          <w:color w:val="0B0B0B"/>
          <w:spacing w:val="3"/>
          <w:sz w:val="20"/>
        </w:rPr>
        <w:t xml:space="preserve"> </w:t>
      </w:r>
      <w:r w:rsidRPr="003F7DC9">
        <w:rPr>
          <w:color w:val="0B0B0B"/>
          <w:sz w:val="20"/>
        </w:rPr>
        <w:t>ditte</w:t>
      </w:r>
      <w:r w:rsidRPr="003F7DC9">
        <w:rPr>
          <w:color w:val="0B0B0B"/>
          <w:spacing w:val="4"/>
          <w:sz w:val="20"/>
        </w:rPr>
        <w:t xml:space="preserve"> </w:t>
      </w:r>
      <w:r w:rsidRPr="003F7DC9">
        <w:rPr>
          <w:color w:val="0B0B0B"/>
          <w:sz w:val="20"/>
        </w:rPr>
        <w:t>subappaltatrici</w:t>
      </w:r>
      <w:r w:rsidRPr="003F7DC9">
        <w:rPr>
          <w:color w:val="0B0B0B"/>
          <w:spacing w:val="6"/>
          <w:sz w:val="20"/>
        </w:rPr>
        <w:t xml:space="preserve"> </w:t>
      </w:r>
      <w:r w:rsidRPr="003F7DC9">
        <w:rPr>
          <w:color w:val="0B0B0B"/>
          <w:sz w:val="20"/>
        </w:rPr>
        <w:t>il</w:t>
      </w:r>
      <w:r w:rsidRPr="003F7DC9">
        <w:rPr>
          <w:color w:val="0B0B0B"/>
          <w:spacing w:val="4"/>
          <w:sz w:val="20"/>
        </w:rPr>
        <w:t xml:space="preserve"> </w:t>
      </w:r>
      <w:r w:rsidRPr="003F7DC9">
        <w:rPr>
          <w:color w:val="0B0B0B"/>
          <w:sz w:val="20"/>
        </w:rPr>
        <w:t>governo</w:t>
      </w:r>
      <w:r w:rsidRPr="003F7DC9">
        <w:rPr>
          <w:color w:val="0B0B0B"/>
          <w:spacing w:val="5"/>
          <w:sz w:val="20"/>
        </w:rPr>
        <w:t xml:space="preserve"> </w:t>
      </w:r>
      <w:r w:rsidRPr="003F7DC9">
        <w:rPr>
          <w:color w:val="0B0B0B"/>
          <w:sz w:val="20"/>
        </w:rPr>
        <w:t>dei</w:t>
      </w:r>
    </w:p>
    <w:p w14:paraId="70D7A77E" w14:textId="77777777" w:rsidR="004C1BFC" w:rsidRPr="003F7DC9" w:rsidRDefault="00D9217B" w:rsidP="00E85CE6">
      <w:pPr>
        <w:pStyle w:val="Corpotesto"/>
        <w:spacing w:before="5"/>
        <w:ind w:left="284"/>
        <w:jc w:val="both"/>
      </w:pPr>
      <w:r w:rsidRPr="003F7DC9">
        <w:rPr>
          <w:color w:val="0B0B0B"/>
        </w:rPr>
        <w:t xml:space="preserve">processi </w:t>
      </w:r>
      <w:proofErr w:type="gramStart"/>
      <w:r w:rsidRPr="003F7DC9">
        <w:rPr>
          <w:color w:val="0B0B0B"/>
        </w:rPr>
        <w:t>deve essere assunto</w:t>
      </w:r>
      <w:proofErr w:type="gramEnd"/>
      <w:r w:rsidRPr="003F7DC9">
        <w:rPr>
          <w:color w:val="0B0B0B"/>
        </w:rPr>
        <w:t xml:space="preserve"> dal terminalista.</w:t>
      </w:r>
    </w:p>
    <w:p w14:paraId="1C418530" w14:textId="77777777" w:rsidR="004C1BFC" w:rsidRPr="003F7DC9" w:rsidRDefault="00D9217B" w:rsidP="00E85CE6">
      <w:pPr>
        <w:pStyle w:val="Paragrafoelenco"/>
        <w:numPr>
          <w:ilvl w:val="0"/>
          <w:numId w:val="54"/>
        </w:numPr>
        <w:tabs>
          <w:tab w:val="left" w:pos="1407"/>
        </w:tabs>
        <w:spacing w:before="19" w:line="244" w:lineRule="auto"/>
        <w:ind w:left="284" w:right="1260" w:firstLine="0"/>
        <w:rPr>
          <w:sz w:val="20"/>
        </w:rPr>
      </w:pPr>
      <w:r w:rsidRPr="003F7DC9">
        <w:rPr>
          <w:color w:val="0B0B0B"/>
          <w:sz w:val="20"/>
        </w:rPr>
        <w:t>Risolvere con possibile interpretazione o integrazione del DPCM 11 marzo 2020 che nelle aree demaniali di competenza dell’ADSP e/o interporti i punti di ristoro vengano considerati alla stregua delle aree di sosta e/o mense. Nelle more dei chiarimenti da parte della Presidenza dovranno essere previsti i servizi sanitari</w:t>
      </w:r>
      <w:r w:rsidRPr="003F7DC9">
        <w:rPr>
          <w:color w:val="0B0B0B"/>
          <w:spacing w:val="2"/>
          <w:sz w:val="20"/>
        </w:rPr>
        <w:t xml:space="preserve"> </w:t>
      </w:r>
      <w:r w:rsidRPr="003F7DC9">
        <w:rPr>
          <w:color w:val="0B0B0B"/>
          <w:sz w:val="20"/>
        </w:rPr>
        <w:t>chimici.</w:t>
      </w:r>
    </w:p>
    <w:p w14:paraId="189F3205" w14:textId="77777777" w:rsidR="004C1BFC" w:rsidRPr="003F7DC9" w:rsidRDefault="004C1BFC" w:rsidP="00E85CE6">
      <w:pPr>
        <w:pStyle w:val="Corpotesto"/>
        <w:ind w:left="284"/>
        <w:rPr>
          <w:sz w:val="21"/>
        </w:rPr>
      </w:pPr>
    </w:p>
    <w:p w14:paraId="2E4EAA68" w14:textId="77777777" w:rsidR="004C1BFC" w:rsidRPr="003F7DC9" w:rsidRDefault="00D9217B" w:rsidP="00E85CE6">
      <w:pPr>
        <w:ind w:left="284"/>
        <w:rPr>
          <w:b/>
          <w:sz w:val="20"/>
        </w:rPr>
      </w:pPr>
      <w:r w:rsidRPr="003F7DC9">
        <w:rPr>
          <w:b/>
          <w:color w:val="0B0B0B"/>
          <w:sz w:val="20"/>
        </w:rPr>
        <w:t>Servizi di trasporto non di linea</w:t>
      </w:r>
    </w:p>
    <w:p w14:paraId="1AEC214A" w14:textId="77777777" w:rsidR="004C1BFC" w:rsidRPr="003F7DC9" w:rsidRDefault="00D9217B" w:rsidP="00E85CE6">
      <w:pPr>
        <w:pStyle w:val="Paragrafoelenco"/>
        <w:numPr>
          <w:ilvl w:val="0"/>
          <w:numId w:val="54"/>
        </w:numPr>
        <w:tabs>
          <w:tab w:val="left" w:pos="1361"/>
        </w:tabs>
        <w:spacing w:before="2"/>
        <w:ind w:left="284" w:firstLine="0"/>
        <w:jc w:val="left"/>
        <w:rPr>
          <w:sz w:val="20"/>
        </w:rPr>
      </w:pPr>
      <w:r w:rsidRPr="003F7DC9">
        <w:rPr>
          <w:color w:val="0B0B0B"/>
          <w:sz w:val="20"/>
        </w:rPr>
        <w:t>Per quanto riguarda i servizi di trasporto non di linea risulta opportuno evitare che il passeggero</w:t>
      </w:r>
      <w:r w:rsidRPr="003F7DC9">
        <w:rPr>
          <w:color w:val="0B0B0B"/>
          <w:spacing w:val="-12"/>
          <w:sz w:val="20"/>
        </w:rPr>
        <w:t xml:space="preserve"> </w:t>
      </w:r>
      <w:r w:rsidRPr="003F7DC9">
        <w:rPr>
          <w:color w:val="0B0B0B"/>
          <w:sz w:val="20"/>
        </w:rPr>
        <w:t>occupi</w:t>
      </w:r>
    </w:p>
    <w:p w14:paraId="6FC5CEA0" w14:textId="77777777" w:rsidR="004C1BFC" w:rsidRPr="003F7DC9" w:rsidRDefault="00D9217B" w:rsidP="00E85CE6">
      <w:pPr>
        <w:pStyle w:val="Corpotesto"/>
        <w:spacing w:before="5"/>
        <w:ind w:left="284"/>
      </w:pPr>
      <w:r w:rsidRPr="003F7DC9">
        <w:rPr>
          <w:color w:val="0B0B0B"/>
        </w:rPr>
        <w:t>il posto disponibile vicino al conducente.</w:t>
      </w:r>
    </w:p>
    <w:p w14:paraId="1294B98D" w14:textId="77777777" w:rsidR="004C1BFC" w:rsidRPr="003F7DC9" w:rsidRDefault="00D9217B" w:rsidP="00E85CE6">
      <w:pPr>
        <w:pStyle w:val="Corpotesto"/>
        <w:spacing w:before="5" w:line="244" w:lineRule="auto"/>
        <w:ind w:left="284" w:right="1251"/>
      </w:pPr>
      <w:r w:rsidRPr="003F7DC9">
        <w:rPr>
          <w:color w:val="0B0B0B"/>
        </w:rPr>
        <w:t>Sui sedili posteriori al fine di rispettare le distanze di sicurezza non potranno essere trasportati, distanziati il più possibile, più di due passeggeri.</w:t>
      </w:r>
    </w:p>
    <w:p w14:paraId="6E9F1F93" w14:textId="77777777" w:rsidR="004C1BFC" w:rsidRPr="003F7DC9" w:rsidRDefault="00D9217B" w:rsidP="00E85CE6">
      <w:pPr>
        <w:pStyle w:val="Corpotesto"/>
        <w:spacing w:before="1"/>
        <w:ind w:left="284"/>
      </w:pPr>
      <w:r w:rsidRPr="003F7DC9">
        <w:rPr>
          <w:color w:val="0B0B0B"/>
        </w:rPr>
        <w:t>Il conducente dovrà indossare dispositivi di protezione.</w:t>
      </w:r>
    </w:p>
    <w:p w14:paraId="698B43EF" w14:textId="77777777" w:rsidR="004C1BFC" w:rsidRPr="003F7DC9" w:rsidRDefault="00D9217B" w:rsidP="00E85CE6">
      <w:pPr>
        <w:pStyle w:val="Corpotesto"/>
        <w:spacing w:before="5" w:line="244" w:lineRule="auto"/>
        <w:ind w:left="284" w:right="1251"/>
        <w:rPr>
          <w:color w:val="0B0B0B"/>
        </w:rPr>
      </w:pPr>
      <w:r w:rsidRPr="003F7DC9">
        <w:rPr>
          <w:color w:val="0B0B0B"/>
        </w:rPr>
        <w:t>Le presenti disposizioni per quanto applicabili vanno estese anche ai natanti che svolgono servizi di trasporto non di linea.</w:t>
      </w:r>
    </w:p>
    <w:p w14:paraId="1EBA19A5" w14:textId="60BBDB34" w:rsidR="00E85CE6" w:rsidRPr="003F7DC9" w:rsidRDefault="00E85CE6" w:rsidP="00E85CE6">
      <w:pPr>
        <w:pStyle w:val="Corpotesto"/>
        <w:spacing w:before="96" w:line="244" w:lineRule="auto"/>
        <w:ind w:left="284" w:right="1263"/>
        <w:jc w:val="both"/>
      </w:pPr>
      <w:r w:rsidRPr="003F7DC9">
        <w:rPr>
          <w:color w:val="0B0B0B"/>
        </w:rPr>
        <w:t>Le presenti linee guida sono automaticamente integrate o modificate in materia di tutela sanitaria sulla base delle indicazioni o determinazioni assunte dal Ministero della Sanita e dall’ Organizzazione mondiale della sanità (OMS) in relazione alle modalità di contagio del</w:t>
      </w:r>
      <w:r w:rsidRPr="003F7DC9">
        <w:rPr>
          <w:color w:val="0B0B0B"/>
          <w:spacing w:val="41"/>
        </w:rPr>
        <w:t xml:space="preserve"> </w:t>
      </w:r>
      <w:r w:rsidRPr="003F7DC9">
        <w:rPr>
          <w:color w:val="0B0B0B"/>
        </w:rPr>
        <w:t>COVID-19</w:t>
      </w:r>
    </w:p>
    <w:p w14:paraId="64767F0B" w14:textId="77777777" w:rsidR="00E85CE6" w:rsidRPr="003F7DC9" w:rsidRDefault="00E85CE6" w:rsidP="00E85CE6">
      <w:pPr>
        <w:pStyle w:val="Corpotesto"/>
        <w:spacing w:before="5" w:line="244" w:lineRule="auto"/>
        <w:ind w:left="284" w:right="1251"/>
      </w:pPr>
    </w:p>
    <w:p w14:paraId="30F4BA5D" w14:textId="77777777" w:rsidR="004C1BFC" w:rsidRPr="003F7DC9" w:rsidRDefault="004C1BFC" w:rsidP="00E85CE6">
      <w:pPr>
        <w:spacing w:line="244" w:lineRule="auto"/>
        <w:ind w:left="284"/>
        <w:sectPr w:rsidR="004C1BFC" w:rsidRPr="003F7DC9">
          <w:pgSz w:w="11900" w:h="16840"/>
          <w:pgMar w:top="1600" w:right="440" w:bottom="280" w:left="460" w:header="720" w:footer="720" w:gutter="0"/>
          <w:cols w:space="720"/>
        </w:sectPr>
      </w:pPr>
    </w:p>
    <w:p w14:paraId="379E54CE" w14:textId="77777777" w:rsidR="004C1BFC" w:rsidRPr="003F7DC9" w:rsidRDefault="004C1BFC" w:rsidP="00E85CE6">
      <w:pPr>
        <w:pStyle w:val="Corpotesto"/>
        <w:ind w:left="284"/>
      </w:pPr>
    </w:p>
    <w:p w14:paraId="50284691" w14:textId="77777777" w:rsidR="004C1BFC" w:rsidRPr="003F7DC9" w:rsidRDefault="004C1BFC" w:rsidP="0019267B">
      <w:pPr>
        <w:pStyle w:val="Corpotesto"/>
      </w:pPr>
    </w:p>
    <w:p w14:paraId="3427F973" w14:textId="77777777" w:rsidR="004C1BFC" w:rsidRPr="003F7DC9" w:rsidRDefault="004C1BFC" w:rsidP="0019267B">
      <w:pPr>
        <w:pStyle w:val="Corpotesto"/>
        <w:spacing w:before="6"/>
        <w:rPr>
          <w:sz w:val="23"/>
        </w:rPr>
      </w:pPr>
    </w:p>
    <w:p w14:paraId="7C998345" w14:textId="77777777" w:rsidR="004C1BFC" w:rsidRPr="003F7DC9" w:rsidRDefault="00D9217B" w:rsidP="0019267B">
      <w:pPr>
        <w:spacing w:before="62"/>
        <w:ind w:left="608" w:right="821"/>
        <w:jc w:val="center"/>
        <w:rPr>
          <w:b/>
          <w:sz w:val="19"/>
        </w:rPr>
      </w:pPr>
      <w:r w:rsidRPr="003F7DC9">
        <w:rPr>
          <w:b/>
          <w:sz w:val="19"/>
        </w:rPr>
        <w:t>Allegato 15</w:t>
      </w:r>
    </w:p>
    <w:p w14:paraId="284DEDBF" w14:textId="77777777" w:rsidR="004C1BFC" w:rsidRPr="003F7DC9" w:rsidRDefault="00D9217B" w:rsidP="0019267B">
      <w:pPr>
        <w:spacing w:before="33" w:line="276" w:lineRule="auto"/>
        <w:ind w:left="1952" w:right="2000"/>
        <w:jc w:val="center"/>
        <w:rPr>
          <w:b/>
          <w:sz w:val="19"/>
        </w:rPr>
      </w:pPr>
      <w:r w:rsidRPr="003F7DC9">
        <w:rPr>
          <w:b/>
          <w:sz w:val="19"/>
        </w:rPr>
        <w:t>Linee guida per l'informazione agli utenti e le modalità organizzative per il contenimento della diffusione del covid-19 in materia di trasporto pubblico</w:t>
      </w:r>
    </w:p>
    <w:p w14:paraId="50A67FA5" w14:textId="77777777" w:rsidR="004C1BFC" w:rsidRPr="003F7DC9" w:rsidRDefault="004C1BFC" w:rsidP="0019267B">
      <w:pPr>
        <w:pStyle w:val="Corpotesto"/>
        <w:rPr>
          <w:b/>
          <w:sz w:val="18"/>
        </w:rPr>
      </w:pPr>
    </w:p>
    <w:p w14:paraId="1E7BACD1" w14:textId="77777777" w:rsidR="004C1BFC" w:rsidRPr="003F7DC9" w:rsidRDefault="004C1BFC" w:rsidP="0019267B">
      <w:pPr>
        <w:pStyle w:val="Corpotesto"/>
        <w:rPr>
          <w:b/>
          <w:sz w:val="18"/>
        </w:rPr>
      </w:pPr>
    </w:p>
    <w:p w14:paraId="09A19988" w14:textId="77777777" w:rsidR="004C1BFC" w:rsidRPr="003F7DC9" w:rsidRDefault="004C1BFC" w:rsidP="0019267B">
      <w:pPr>
        <w:pStyle w:val="Corpotesto"/>
        <w:spacing w:before="12"/>
        <w:rPr>
          <w:b/>
          <w:sz w:val="13"/>
        </w:rPr>
      </w:pPr>
    </w:p>
    <w:p w14:paraId="178BB473" w14:textId="21D54E8E" w:rsidR="004C1BFC" w:rsidRPr="003F7DC9" w:rsidRDefault="00D9217B" w:rsidP="005E2D81">
      <w:pPr>
        <w:spacing w:line="276" w:lineRule="auto"/>
        <w:ind w:left="284" w:right="794"/>
        <w:jc w:val="both"/>
        <w:rPr>
          <w:sz w:val="19"/>
        </w:rPr>
      </w:pPr>
      <w:r w:rsidRPr="003F7DC9">
        <w:rPr>
          <w:sz w:val="19"/>
        </w:rPr>
        <w:t>Il 14 marzo 2020 è stato adottato il Protocollo di regolamentazione per il contrasto e il contenimento della diffusione del virus COVID 19 negli ambienti di lavoro (d'ora in poi Protocollo), relativo a tutti i settori produttivi e successivamente in data 20 marzo 2020 il protocollo condiviso di regolamentazione per il contenimento della diffusione del Covid 19 negli ambienti nel settore dei trasporti e della logistica.</w:t>
      </w:r>
    </w:p>
    <w:p w14:paraId="65966289" w14:textId="77777777" w:rsidR="004C1BFC" w:rsidRPr="003F7DC9" w:rsidRDefault="004C1BFC" w:rsidP="005E2D81">
      <w:pPr>
        <w:pStyle w:val="Corpotesto"/>
        <w:spacing w:before="11"/>
        <w:ind w:left="284" w:right="794"/>
        <w:rPr>
          <w:sz w:val="13"/>
        </w:rPr>
      </w:pPr>
    </w:p>
    <w:p w14:paraId="554F1BE7" w14:textId="77777777" w:rsidR="004C1BFC" w:rsidRPr="003F7DC9" w:rsidRDefault="00D9217B" w:rsidP="005E2D81">
      <w:pPr>
        <w:spacing w:line="276" w:lineRule="auto"/>
        <w:ind w:left="284" w:right="794"/>
        <w:jc w:val="both"/>
        <w:rPr>
          <w:sz w:val="19"/>
        </w:rPr>
      </w:pPr>
      <w:r w:rsidRPr="003F7DC9">
        <w:rPr>
          <w:sz w:val="19"/>
        </w:rPr>
        <w:t>Le presenti linee guida stabiliscono le modalità di informazione agli utenti nonché le misure organizzative da attuare nelle stazioni, negli aeroporti e nei porti, al fine di consentire lo svolgimento del servizio di trasporto pubblico, indispensabile per l’esercizio delle funzioni pubbliche e delle attività private, nella consapevolezza della necessità di contemperare in maniera appropriata il contenimento e il contrasto del rischio sanitario con le attività di istruzione, di formazione, di lavoro, culturali e produttive del Paese quali valori essenziali per l’interesse generale e tutelati dalla</w:t>
      </w:r>
      <w:r w:rsidRPr="003F7DC9">
        <w:rPr>
          <w:spacing w:val="-12"/>
          <w:sz w:val="19"/>
        </w:rPr>
        <w:t xml:space="preserve"> </w:t>
      </w:r>
      <w:r w:rsidRPr="003F7DC9">
        <w:rPr>
          <w:sz w:val="19"/>
        </w:rPr>
        <w:t>Costituzione.</w:t>
      </w:r>
    </w:p>
    <w:p w14:paraId="56EE499A" w14:textId="77777777" w:rsidR="004C1BFC" w:rsidRPr="003F7DC9" w:rsidRDefault="004C1BFC" w:rsidP="005E2D81">
      <w:pPr>
        <w:pStyle w:val="Corpotesto"/>
        <w:spacing w:before="9"/>
        <w:ind w:left="284" w:right="794"/>
        <w:rPr>
          <w:sz w:val="13"/>
        </w:rPr>
      </w:pPr>
    </w:p>
    <w:p w14:paraId="0E8A8D3D" w14:textId="77777777" w:rsidR="004C1BFC" w:rsidRPr="003F7DC9" w:rsidRDefault="00D9217B" w:rsidP="005E2D81">
      <w:pPr>
        <w:spacing w:line="276" w:lineRule="auto"/>
        <w:ind w:left="284" w:right="794"/>
        <w:jc w:val="both"/>
        <w:rPr>
          <w:sz w:val="19"/>
        </w:rPr>
      </w:pPr>
      <w:r w:rsidRPr="003F7DC9">
        <w:rPr>
          <w:sz w:val="19"/>
        </w:rPr>
        <w:t>Si premette che la tutela dei passeggeri che ne beneficiano non è indipendente dall'adozione di altre misure di carattere generale, definibili quali “misure di</w:t>
      </w:r>
      <w:r w:rsidRPr="003F7DC9">
        <w:rPr>
          <w:spacing w:val="-8"/>
          <w:sz w:val="19"/>
        </w:rPr>
        <w:t xml:space="preserve"> </w:t>
      </w:r>
      <w:r w:rsidRPr="003F7DC9">
        <w:rPr>
          <w:sz w:val="19"/>
        </w:rPr>
        <w:t>sistema”.</w:t>
      </w:r>
    </w:p>
    <w:p w14:paraId="74590D09" w14:textId="77777777" w:rsidR="004C1BFC" w:rsidRPr="003F7DC9" w:rsidRDefault="004C1BFC" w:rsidP="005E2D81">
      <w:pPr>
        <w:pStyle w:val="Corpotesto"/>
        <w:ind w:left="284" w:right="794"/>
        <w:rPr>
          <w:sz w:val="14"/>
        </w:rPr>
      </w:pPr>
    </w:p>
    <w:p w14:paraId="17561519" w14:textId="77777777" w:rsidR="004C1BFC" w:rsidRPr="003F7DC9" w:rsidRDefault="00D9217B" w:rsidP="005E2D81">
      <w:pPr>
        <w:spacing w:line="276" w:lineRule="auto"/>
        <w:ind w:left="284" w:right="794"/>
        <w:jc w:val="both"/>
        <w:rPr>
          <w:sz w:val="19"/>
        </w:rPr>
      </w:pPr>
      <w:r w:rsidRPr="003F7DC9">
        <w:rPr>
          <w:sz w:val="19"/>
        </w:rPr>
        <w:t>Si richiamano, di seguito, le principali misure, fatta salva la possibilità per le Regioni e Province autonome di introdurre prescrizioni in ragione delle diverse condizioni territoriali e logistiche, nonché delle rispettive dotazioni di parco mezzi.</w:t>
      </w:r>
    </w:p>
    <w:p w14:paraId="5C741940" w14:textId="77777777" w:rsidR="004C1BFC" w:rsidRPr="003F7DC9" w:rsidRDefault="004C1BFC" w:rsidP="005E2D81">
      <w:pPr>
        <w:pStyle w:val="Corpotesto"/>
        <w:ind w:left="284" w:right="794"/>
        <w:rPr>
          <w:sz w:val="14"/>
        </w:rPr>
      </w:pPr>
    </w:p>
    <w:p w14:paraId="6CF99CCA" w14:textId="77777777" w:rsidR="004C1BFC" w:rsidRPr="003F7DC9" w:rsidRDefault="00D9217B" w:rsidP="005E2D81">
      <w:pPr>
        <w:ind w:left="284" w:right="794"/>
        <w:jc w:val="center"/>
        <w:rPr>
          <w:b/>
          <w:sz w:val="19"/>
        </w:rPr>
      </w:pPr>
      <w:r w:rsidRPr="003F7DC9">
        <w:rPr>
          <w:b/>
          <w:sz w:val="19"/>
        </w:rPr>
        <w:t>Misure "di sistema"</w:t>
      </w:r>
    </w:p>
    <w:p w14:paraId="3F00EAD8" w14:textId="77777777" w:rsidR="004C1BFC" w:rsidRPr="003F7DC9" w:rsidRDefault="004C1BFC" w:rsidP="005E2D81">
      <w:pPr>
        <w:pStyle w:val="Corpotesto"/>
        <w:spacing w:before="11"/>
        <w:ind w:left="284" w:right="794"/>
        <w:rPr>
          <w:b/>
          <w:sz w:val="16"/>
        </w:rPr>
      </w:pPr>
    </w:p>
    <w:p w14:paraId="213E24E1" w14:textId="43AAB010" w:rsidR="004C1BFC" w:rsidRPr="003F7DC9" w:rsidRDefault="00D9217B" w:rsidP="005E2D81">
      <w:pPr>
        <w:spacing w:line="276" w:lineRule="auto"/>
        <w:ind w:left="284" w:right="794"/>
        <w:jc w:val="both"/>
        <w:rPr>
          <w:sz w:val="19"/>
        </w:rPr>
      </w:pPr>
      <w:r w:rsidRPr="003F7DC9">
        <w:rPr>
          <w:sz w:val="19"/>
        </w:rPr>
        <w:t xml:space="preserve">L'articolazione dell'orario di lavoro differenziato con ampie finestre di inizio e fine di attività lavorativa è importante per modulare la mobilità dei lavoratori e prevenire conseguentemente i rischi di aggregazione connessi alla mobilità dei cittadini. Anche la differenziazione e il prolungamento degli orari di apertura degli uffici, degli esercizi commerciali, dei servizi pubblici e delle scuole di ogni ordine e grado − queste ultime mediante intese, a livello territoriale con gli enti locali, nell’ambito di un coordinamento tra le Direzioni generali regionali del Ministero Istruzione e i competenti Assessorati Regionali all’Istruzione, </w:t>
      </w:r>
      <w:proofErr w:type="gramStart"/>
      <w:r w:rsidRPr="003F7DC9">
        <w:rPr>
          <w:sz w:val="19"/>
        </w:rPr>
        <w:t>per  consentire</w:t>
      </w:r>
      <w:proofErr w:type="gramEnd"/>
      <w:r w:rsidRPr="003F7DC9">
        <w:rPr>
          <w:sz w:val="19"/>
        </w:rPr>
        <w:t xml:space="preserve"> ingressi e uscite</w:t>
      </w:r>
      <w:r w:rsidRPr="003F7DC9">
        <w:rPr>
          <w:spacing w:val="-2"/>
          <w:sz w:val="19"/>
        </w:rPr>
        <w:t xml:space="preserve"> </w:t>
      </w:r>
      <w:r w:rsidRPr="003F7DC9">
        <w:rPr>
          <w:sz w:val="19"/>
        </w:rPr>
        <w:t>differenziati.</w:t>
      </w:r>
    </w:p>
    <w:p w14:paraId="68199F5B" w14:textId="77777777" w:rsidR="004C1BFC" w:rsidRPr="003F7DC9" w:rsidRDefault="004C1BFC" w:rsidP="005E2D81">
      <w:pPr>
        <w:pStyle w:val="Corpotesto"/>
        <w:spacing w:before="9"/>
        <w:ind w:left="284" w:right="794"/>
        <w:rPr>
          <w:sz w:val="13"/>
        </w:rPr>
      </w:pPr>
    </w:p>
    <w:p w14:paraId="3A035B2C" w14:textId="139A7ED9" w:rsidR="004C1BFC" w:rsidRPr="003F7DC9" w:rsidRDefault="00D9217B" w:rsidP="005E2D81">
      <w:pPr>
        <w:spacing w:line="276" w:lineRule="auto"/>
        <w:ind w:left="284" w:right="794"/>
        <w:jc w:val="both"/>
        <w:rPr>
          <w:sz w:val="19"/>
        </w:rPr>
      </w:pPr>
      <w:proofErr w:type="gramStart"/>
      <w:r w:rsidRPr="003F7DC9">
        <w:rPr>
          <w:sz w:val="19"/>
        </w:rPr>
        <w:t>E’</w:t>
      </w:r>
      <w:proofErr w:type="gramEnd"/>
      <w:r w:rsidRPr="003F7DC9">
        <w:rPr>
          <w:sz w:val="19"/>
        </w:rPr>
        <w:t xml:space="preserve"> raccomandata, quando possibile, l’incentivazione della mobilità sostenibile (biciclette, e−bike, ecc.). Al riguardo, le conferenze di servizi previste dalle Linee Guida del piano Scuola 2020−2021 emanate dal ministero dell’istruzione prevedono specifici raccordi fra autorità locali.</w:t>
      </w:r>
    </w:p>
    <w:p w14:paraId="2DCD7D27" w14:textId="77777777" w:rsidR="004C1BFC" w:rsidRPr="003F7DC9" w:rsidRDefault="004C1BFC" w:rsidP="005E2D81">
      <w:pPr>
        <w:pStyle w:val="Corpotesto"/>
        <w:ind w:left="284" w:right="794"/>
        <w:rPr>
          <w:sz w:val="14"/>
        </w:rPr>
      </w:pPr>
    </w:p>
    <w:p w14:paraId="3F4716A9" w14:textId="77777777" w:rsidR="004C1BFC" w:rsidRPr="003F7DC9" w:rsidRDefault="00D9217B" w:rsidP="005E2D81">
      <w:pPr>
        <w:spacing w:line="276" w:lineRule="auto"/>
        <w:ind w:left="284" w:right="794"/>
        <w:jc w:val="both"/>
        <w:rPr>
          <w:sz w:val="19"/>
        </w:rPr>
      </w:pPr>
      <w:r w:rsidRPr="003F7DC9">
        <w:rPr>
          <w:sz w:val="19"/>
        </w:rPr>
        <w:t xml:space="preserve">Tale approccio è alla base delle presenti linee guida. Tali misure vanno modulate in relazione alle esigenze del territorio e al bacino di utenza di riferimento, avendo come riferimento quantitativo la necessità di ridurre in modo consistente i picchi di utilizzo del trasporto pubblico collettivo presenti nel periodo antecedente l'emergenza sanitaria e il </w:t>
      </w:r>
      <w:r w:rsidRPr="003F7DC9">
        <w:rPr>
          <w:i/>
          <w:sz w:val="19"/>
        </w:rPr>
        <w:t>lockdown</w:t>
      </w:r>
      <w:r w:rsidRPr="003F7DC9">
        <w:rPr>
          <w:sz w:val="19"/>
        </w:rPr>
        <w:t>.</w:t>
      </w:r>
    </w:p>
    <w:p w14:paraId="253D34E7" w14:textId="77777777" w:rsidR="004C1BFC" w:rsidRPr="003F7DC9" w:rsidRDefault="004C1BFC" w:rsidP="005E2D81">
      <w:pPr>
        <w:pStyle w:val="Corpotesto"/>
        <w:spacing w:before="10"/>
        <w:ind w:left="284" w:right="794"/>
        <w:rPr>
          <w:sz w:val="13"/>
        </w:rPr>
      </w:pPr>
    </w:p>
    <w:p w14:paraId="38233DC9" w14:textId="77777777" w:rsidR="0059612F" w:rsidRPr="003F7DC9" w:rsidRDefault="00D9217B" w:rsidP="0059612F">
      <w:pPr>
        <w:spacing w:before="65" w:line="283" w:lineRule="auto"/>
        <w:ind w:left="284" w:right="794"/>
        <w:jc w:val="both"/>
        <w:rPr>
          <w:sz w:val="19"/>
        </w:rPr>
      </w:pPr>
      <w:r w:rsidRPr="003F7DC9">
        <w:rPr>
          <w:sz w:val="19"/>
        </w:rPr>
        <w:t>La responsabilità individuale di tutti gli utenti dei servizi di trasporto pubblico rimane un punto essenziale per garantire il distanziamento interpersonale o comunque per la tenuta di comportamenti corretti anche nei casi in cui sia consentita la deroga al distanziamento di un metro sulla base di specifiche prescrizioni, l'attuazione di corrette misure igieniche, nonché per prevenire comportamenti che possono aumentare il rischio di contagio. Una chiara e semplice comunicazione in ogni contesto (stazioni ferroviarie,</w:t>
      </w:r>
      <w:r w:rsidR="0059612F" w:rsidRPr="003F7DC9">
        <w:rPr>
          <w:sz w:val="19"/>
        </w:rPr>
        <w:t xml:space="preserve"> </w:t>
      </w:r>
      <w:r w:rsidR="0059612F" w:rsidRPr="003F7DC9">
        <w:rPr>
          <w:w w:val="105"/>
          <w:sz w:val="19"/>
        </w:rPr>
        <w:t>metropolitane, aeroporti, stazioni autobus, mezzi di trasporto, etc.), mediante pannelli ad informazione mobile,</w:t>
      </w:r>
      <w:r w:rsidR="0059612F" w:rsidRPr="003F7DC9">
        <w:rPr>
          <w:spacing w:val="-8"/>
          <w:w w:val="105"/>
          <w:sz w:val="19"/>
        </w:rPr>
        <w:t xml:space="preserve"> </w:t>
      </w:r>
      <w:r w:rsidR="0059612F" w:rsidRPr="003F7DC9">
        <w:rPr>
          <w:w w:val="105"/>
          <w:sz w:val="19"/>
        </w:rPr>
        <w:t>è</w:t>
      </w:r>
      <w:r w:rsidR="0059612F" w:rsidRPr="003F7DC9">
        <w:rPr>
          <w:spacing w:val="-7"/>
          <w:w w:val="105"/>
          <w:sz w:val="19"/>
        </w:rPr>
        <w:t xml:space="preserve"> </w:t>
      </w:r>
      <w:r w:rsidR="0059612F" w:rsidRPr="003F7DC9">
        <w:rPr>
          <w:w w:val="105"/>
          <w:sz w:val="19"/>
        </w:rPr>
        <w:t>un</w:t>
      </w:r>
      <w:r w:rsidR="0059612F" w:rsidRPr="003F7DC9">
        <w:rPr>
          <w:spacing w:val="-7"/>
          <w:w w:val="105"/>
          <w:sz w:val="19"/>
        </w:rPr>
        <w:t xml:space="preserve"> </w:t>
      </w:r>
      <w:r w:rsidR="0059612F" w:rsidRPr="003F7DC9">
        <w:rPr>
          <w:w w:val="105"/>
          <w:sz w:val="19"/>
        </w:rPr>
        <w:t>punto</w:t>
      </w:r>
      <w:r w:rsidR="0059612F" w:rsidRPr="003F7DC9">
        <w:rPr>
          <w:spacing w:val="-8"/>
          <w:w w:val="105"/>
          <w:sz w:val="19"/>
        </w:rPr>
        <w:t xml:space="preserve"> </w:t>
      </w:r>
      <w:r w:rsidR="0059612F" w:rsidRPr="003F7DC9">
        <w:rPr>
          <w:w w:val="105"/>
          <w:sz w:val="19"/>
        </w:rPr>
        <w:t>essenziale</w:t>
      </w:r>
      <w:r w:rsidR="0059612F" w:rsidRPr="003F7DC9">
        <w:rPr>
          <w:spacing w:val="-8"/>
          <w:w w:val="105"/>
          <w:sz w:val="19"/>
        </w:rPr>
        <w:t xml:space="preserve"> </w:t>
      </w:r>
      <w:r w:rsidR="0059612F" w:rsidRPr="003F7DC9">
        <w:rPr>
          <w:w w:val="105"/>
          <w:sz w:val="19"/>
        </w:rPr>
        <w:t>per</w:t>
      </w:r>
      <w:r w:rsidR="0059612F" w:rsidRPr="003F7DC9">
        <w:rPr>
          <w:spacing w:val="-7"/>
          <w:w w:val="105"/>
          <w:sz w:val="19"/>
        </w:rPr>
        <w:t xml:space="preserve"> </w:t>
      </w:r>
      <w:r w:rsidR="0059612F" w:rsidRPr="003F7DC9">
        <w:rPr>
          <w:w w:val="105"/>
          <w:sz w:val="19"/>
        </w:rPr>
        <w:t>comunicare</w:t>
      </w:r>
      <w:r w:rsidR="0059612F" w:rsidRPr="003F7DC9">
        <w:rPr>
          <w:spacing w:val="-8"/>
          <w:w w:val="105"/>
          <w:sz w:val="19"/>
        </w:rPr>
        <w:t xml:space="preserve"> </w:t>
      </w:r>
      <w:r w:rsidR="0059612F" w:rsidRPr="003F7DC9">
        <w:rPr>
          <w:w w:val="105"/>
          <w:sz w:val="19"/>
        </w:rPr>
        <w:t>le</w:t>
      </w:r>
      <w:r w:rsidR="0059612F" w:rsidRPr="003F7DC9">
        <w:rPr>
          <w:spacing w:val="-7"/>
          <w:w w:val="105"/>
          <w:sz w:val="19"/>
        </w:rPr>
        <w:t xml:space="preserve"> </w:t>
      </w:r>
      <w:r w:rsidR="0059612F" w:rsidRPr="003F7DC9">
        <w:rPr>
          <w:w w:val="105"/>
          <w:sz w:val="19"/>
        </w:rPr>
        <w:t>necessarie</w:t>
      </w:r>
      <w:r w:rsidR="0059612F" w:rsidRPr="003F7DC9">
        <w:rPr>
          <w:spacing w:val="-7"/>
          <w:w w:val="105"/>
          <w:sz w:val="19"/>
        </w:rPr>
        <w:t xml:space="preserve"> </w:t>
      </w:r>
      <w:r w:rsidR="0059612F" w:rsidRPr="003F7DC9">
        <w:rPr>
          <w:w w:val="105"/>
          <w:sz w:val="19"/>
        </w:rPr>
        <w:t>regole</w:t>
      </w:r>
      <w:r w:rsidR="0059612F" w:rsidRPr="003F7DC9">
        <w:rPr>
          <w:spacing w:val="-7"/>
          <w:w w:val="105"/>
          <w:sz w:val="19"/>
        </w:rPr>
        <w:t xml:space="preserve"> </w:t>
      </w:r>
      <w:r w:rsidR="0059612F" w:rsidRPr="003F7DC9">
        <w:rPr>
          <w:w w:val="105"/>
          <w:sz w:val="19"/>
        </w:rPr>
        <w:t>comportamentali</w:t>
      </w:r>
      <w:r w:rsidR="0059612F" w:rsidRPr="003F7DC9">
        <w:rPr>
          <w:spacing w:val="-8"/>
          <w:w w:val="105"/>
          <w:sz w:val="19"/>
        </w:rPr>
        <w:t xml:space="preserve"> </w:t>
      </w:r>
      <w:r w:rsidR="0059612F" w:rsidRPr="003F7DC9">
        <w:rPr>
          <w:w w:val="105"/>
          <w:sz w:val="19"/>
        </w:rPr>
        <w:t>nell'utilizzo</w:t>
      </w:r>
      <w:r w:rsidR="0059612F" w:rsidRPr="003F7DC9">
        <w:rPr>
          <w:spacing w:val="-6"/>
          <w:w w:val="105"/>
          <w:sz w:val="19"/>
        </w:rPr>
        <w:t xml:space="preserve"> </w:t>
      </w:r>
      <w:r w:rsidR="0059612F" w:rsidRPr="003F7DC9">
        <w:rPr>
          <w:w w:val="105"/>
          <w:sz w:val="19"/>
        </w:rPr>
        <w:t>dei</w:t>
      </w:r>
      <w:r w:rsidR="0059612F" w:rsidRPr="003F7DC9">
        <w:rPr>
          <w:spacing w:val="-8"/>
          <w:w w:val="105"/>
          <w:sz w:val="19"/>
        </w:rPr>
        <w:t xml:space="preserve"> </w:t>
      </w:r>
      <w:r w:rsidR="0059612F" w:rsidRPr="003F7DC9">
        <w:rPr>
          <w:w w:val="105"/>
          <w:sz w:val="19"/>
        </w:rPr>
        <w:t>mezzi di</w:t>
      </w:r>
      <w:r w:rsidR="0059612F" w:rsidRPr="003F7DC9">
        <w:rPr>
          <w:spacing w:val="-2"/>
          <w:w w:val="105"/>
          <w:sz w:val="19"/>
        </w:rPr>
        <w:t xml:space="preserve"> </w:t>
      </w:r>
      <w:r w:rsidR="0059612F" w:rsidRPr="003F7DC9">
        <w:rPr>
          <w:w w:val="105"/>
          <w:sz w:val="19"/>
        </w:rPr>
        <w:t>trasporto.</w:t>
      </w:r>
    </w:p>
    <w:p w14:paraId="3B0626E1" w14:textId="77777777" w:rsidR="0059612F" w:rsidRPr="003F7DC9" w:rsidRDefault="0059612F" w:rsidP="0059612F">
      <w:pPr>
        <w:pStyle w:val="Corpotesto"/>
        <w:spacing w:before="5"/>
        <w:ind w:left="284" w:right="794"/>
        <w:rPr>
          <w:sz w:val="14"/>
        </w:rPr>
      </w:pPr>
    </w:p>
    <w:p w14:paraId="760E5DED" w14:textId="77777777" w:rsidR="0059612F" w:rsidRPr="003F7DC9" w:rsidRDefault="0059612F" w:rsidP="0059612F">
      <w:pPr>
        <w:spacing w:line="283" w:lineRule="auto"/>
        <w:ind w:left="284" w:right="794"/>
        <w:jc w:val="both"/>
        <w:rPr>
          <w:sz w:val="19"/>
        </w:rPr>
      </w:pPr>
      <w:r w:rsidRPr="003F7DC9">
        <w:rPr>
          <w:w w:val="105"/>
          <w:sz w:val="19"/>
        </w:rPr>
        <w:t>Si</w:t>
      </w:r>
      <w:r w:rsidRPr="003F7DC9">
        <w:rPr>
          <w:spacing w:val="-9"/>
          <w:w w:val="105"/>
          <w:sz w:val="19"/>
        </w:rPr>
        <w:t xml:space="preserve"> </w:t>
      </w:r>
      <w:r w:rsidRPr="003F7DC9">
        <w:rPr>
          <w:w w:val="105"/>
          <w:sz w:val="19"/>
        </w:rPr>
        <w:t>richiamano</w:t>
      </w:r>
      <w:r w:rsidRPr="003F7DC9">
        <w:rPr>
          <w:spacing w:val="-9"/>
          <w:w w:val="105"/>
          <w:sz w:val="19"/>
        </w:rPr>
        <w:t xml:space="preserve"> </w:t>
      </w:r>
      <w:r w:rsidRPr="003F7DC9">
        <w:rPr>
          <w:w w:val="105"/>
          <w:sz w:val="19"/>
        </w:rPr>
        <w:t>infine,</w:t>
      </w:r>
      <w:r w:rsidRPr="003F7DC9">
        <w:rPr>
          <w:spacing w:val="-8"/>
          <w:w w:val="105"/>
          <w:sz w:val="19"/>
        </w:rPr>
        <w:t xml:space="preserve"> </w:t>
      </w:r>
      <w:r w:rsidRPr="003F7DC9">
        <w:rPr>
          <w:w w:val="105"/>
          <w:sz w:val="19"/>
        </w:rPr>
        <w:t>al</w:t>
      </w:r>
      <w:r w:rsidRPr="003F7DC9">
        <w:rPr>
          <w:spacing w:val="-9"/>
          <w:w w:val="105"/>
          <w:sz w:val="19"/>
        </w:rPr>
        <w:t xml:space="preserve"> </w:t>
      </w:r>
      <w:r w:rsidRPr="003F7DC9">
        <w:rPr>
          <w:w w:val="105"/>
          <w:sz w:val="19"/>
        </w:rPr>
        <w:t>fine</w:t>
      </w:r>
      <w:r w:rsidRPr="003F7DC9">
        <w:rPr>
          <w:spacing w:val="-8"/>
          <w:w w:val="105"/>
          <w:sz w:val="19"/>
        </w:rPr>
        <w:t xml:space="preserve"> </w:t>
      </w:r>
      <w:r w:rsidRPr="003F7DC9">
        <w:rPr>
          <w:w w:val="105"/>
          <w:sz w:val="19"/>
        </w:rPr>
        <w:t>di</w:t>
      </w:r>
      <w:r w:rsidRPr="003F7DC9">
        <w:rPr>
          <w:spacing w:val="-9"/>
          <w:w w:val="105"/>
          <w:sz w:val="19"/>
        </w:rPr>
        <w:t xml:space="preserve"> </w:t>
      </w:r>
      <w:r w:rsidRPr="003F7DC9">
        <w:rPr>
          <w:w w:val="105"/>
          <w:sz w:val="19"/>
        </w:rPr>
        <w:t>implementare</w:t>
      </w:r>
      <w:r w:rsidRPr="003F7DC9">
        <w:rPr>
          <w:spacing w:val="-8"/>
          <w:w w:val="105"/>
          <w:sz w:val="19"/>
        </w:rPr>
        <w:t xml:space="preserve"> </w:t>
      </w:r>
      <w:r w:rsidRPr="003F7DC9">
        <w:rPr>
          <w:w w:val="105"/>
          <w:sz w:val="19"/>
        </w:rPr>
        <w:t>i</w:t>
      </w:r>
      <w:r w:rsidRPr="003F7DC9">
        <w:rPr>
          <w:spacing w:val="-9"/>
          <w:w w:val="105"/>
          <w:sz w:val="19"/>
        </w:rPr>
        <w:t xml:space="preserve"> </w:t>
      </w:r>
      <w:r w:rsidRPr="003F7DC9">
        <w:rPr>
          <w:w w:val="105"/>
          <w:sz w:val="19"/>
        </w:rPr>
        <w:t>servizi,</w:t>
      </w:r>
      <w:r w:rsidRPr="003F7DC9">
        <w:rPr>
          <w:spacing w:val="-8"/>
          <w:w w:val="105"/>
          <w:sz w:val="19"/>
        </w:rPr>
        <w:t xml:space="preserve"> </w:t>
      </w:r>
      <w:r w:rsidRPr="003F7DC9">
        <w:rPr>
          <w:w w:val="105"/>
          <w:sz w:val="19"/>
        </w:rPr>
        <w:t>le</w:t>
      </w:r>
      <w:r w:rsidRPr="003F7DC9">
        <w:rPr>
          <w:spacing w:val="-9"/>
          <w:w w:val="105"/>
          <w:sz w:val="19"/>
        </w:rPr>
        <w:t xml:space="preserve"> </w:t>
      </w:r>
      <w:r w:rsidRPr="003F7DC9">
        <w:rPr>
          <w:w w:val="105"/>
          <w:sz w:val="19"/>
        </w:rPr>
        <w:t>disposizioni</w:t>
      </w:r>
      <w:r w:rsidRPr="003F7DC9">
        <w:rPr>
          <w:spacing w:val="-8"/>
          <w:w w:val="105"/>
          <w:sz w:val="19"/>
        </w:rPr>
        <w:t xml:space="preserve"> </w:t>
      </w:r>
      <w:r w:rsidRPr="003F7DC9">
        <w:rPr>
          <w:w w:val="105"/>
          <w:sz w:val="19"/>
        </w:rPr>
        <w:t>di</w:t>
      </w:r>
      <w:r w:rsidRPr="003F7DC9">
        <w:rPr>
          <w:spacing w:val="-9"/>
          <w:w w:val="105"/>
          <w:sz w:val="19"/>
        </w:rPr>
        <w:t xml:space="preserve"> </w:t>
      </w:r>
      <w:r w:rsidRPr="003F7DC9">
        <w:rPr>
          <w:w w:val="105"/>
          <w:sz w:val="19"/>
        </w:rPr>
        <w:t>cui</w:t>
      </w:r>
      <w:r w:rsidRPr="003F7DC9">
        <w:rPr>
          <w:spacing w:val="-9"/>
          <w:w w:val="105"/>
          <w:sz w:val="19"/>
        </w:rPr>
        <w:t xml:space="preserve"> </w:t>
      </w:r>
      <w:r w:rsidRPr="003F7DC9">
        <w:rPr>
          <w:w w:val="105"/>
          <w:sz w:val="19"/>
        </w:rPr>
        <w:t>all’articolo</w:t>
      </w:r>
      <w:r w:rsidRPr="003F7DC9">
        <w:rPr>
          <w:spacing w:val="-9"/>
          <w:w w:val="105"/>
          <w:sz w:val="19"/>
        </w:rPr>
        <w:t xml:space="preserve"> </w:t>
      </w:r>
      <w:r w:rsidRPr="003F7DC9">
        <w:rPr>
          <w:w w:val="105"/>
          <w:sz w:val="19"/>
        </w:rPr>
        <w:t>200</w:t>
      </w:r>
      <w:r w:rsidRPr="003F7DC9">
        <w:rPr>
          <w:spacing w:val="-9"/>
          <w:w w:val="105"/>
          <w:sz w:val="19"/>
        </w:rPr>
        <w:t xml:space="preserve"> </w:t>
      </w:r>
      <w:r w:rsidRPr="003F7DC9">
        <w:rPr>
          <w:w w:val="105"/>
          <w:sz w:val="19"/>
        </w:rPr>
        <w:t>del</w:t>
      </w:r>
      <w:r w:rsidRPr="003F7DC9">
        <w:rPr>
          <w:spacing w:val="-9"/>
          <w:w w:val="105"/>
          <w:sz w:val="19"/>
        </w:rPr>
        <w:t xml:space="preserve"> </w:t>
      </w:r>
      <w:r w:rsidRPr="003F7DC9">
        <w:rPr>
          <w:w w:val="105"/>
          <w:sz w:val="19"/>
        </w:rPr>
        <w:t>decreto</w:t>
      </w:r>
      <w:r w:rsidRPr="003F7DC9">
        <w:rPr>
          <w:spacing w:val="-9"/>
          <w:w w:val="105"/>
          <w:sz w:val="19"/>
        </w:rPr>
        <w:t xml:space="preserve"> </w:t>
      </w:r>
      <w:r w:rsidRPr="003F7DC9">
        <w:rPr>
          <w:w w:val="105"/>
          <w:sz w:val="19"/>
        </w:rPr>
        <w:t>legge 19 maggio 2020, n.34, convertito con modificazioni dalla legge 17 luglio 2020, n.77, con particolare riferimento al comma 6 bis, ove prevede che in deroga all’articolo 87, comma 2, del codice della strada, possono</w:t>
      </w:r>
      <w:r w:rsidRPr="003F7DC9">
        <w:rPr>
          <w:spacing w:val="-13"/>
          <w:w w:val="105"/>
          <w:sz w:val="19"/>
        </w:rPr>
        <w:t xml:space="preserve"> </w:t>
      </w:r>
      <w:r w:rsidRPr="003F7DC9">
        <w:rPr>
          <w:w w:val="105"/>
          <w:sz w:val="19"/>
        </w:rPr>
        <w:t>essere</w:t>
      </w:r>
      <w:r w:rsidRPr="003F7DC9">
        <w:rPr>
          <w:spacing w:val="-13"/>
          <w:w w:val="105"/>
          <w:sz w:val="19"/>
        </w:rPr>
        <w:t xml:space="preserve"> </w:t>
      </w:r>
      <w:r w:rsidRPr="003F7DC9">
        <w:rPr>
          <w:w w:val="105"/>
          <w:sz w:val="19"/>
        </w:rPr>
        <w:t>destinate</w:t>
      </w:r>
      <w:r w:rsidRPr="003F7DC9">
        <w:rPr>
          <w:spacing w:val="-11"/>
          <w:w w:val="105"/>
          <w:sz w:val="19"/>
        </w:rPr>
        <w:t xml:space="preserve"> </w:t>
      </w:r>
      <w:r w:rsidRPr="003F7DC9">
        <w:rPr>
          <w:w w:val="105"/>
          <w:sz w:val="19"/>
        </w:rPr>
        <w:t>ai</w:t>
      </w:r>
      <w:r w:rsidRPr="003F7DC9">
        <w:rPr>
          <w:spacing w:val="-13"/>
          <w:w w:val="105"/>
          <w:sz w:val="19"/>
        </w:rPr>
        <w:t xml:space="preserve"> </w:t>
      </w:r>
      <w:r w:rsidRPr="003F7DC9">
        <w:rPr>
          <w:w w:val="105"/>
          <w:sz w:val="19"/>
        </w:rPr>
        <w:t>servizi</w:t>
      </w:r>
      <w:r w:rsidRPr="003F7DC9">
        <w:rPr>
          <w:spacing w:val="-12"/>
          <w:w w:val="105"/>
          <w:sz w:val="19"/>
        </w:rPr>
        <w:t xml:space="preserve"> </w:t>
      </w:r>
      <w:r w:rsidRPr="003F7DC9">
        <w:rPr>
          <w:w w:val="105"/>
          <w:sz w:val="19"/>
        </w:rPr>
        <w:t>di</w:t>
      </w:r>
      <w:r w:rsidRPr="003F7DC9">
        <w:rPr>
          <w:spacing w:val="-13"/>
          <w:w w:val="105"/>
          <w:sz w:val="19"/>
        </w:rPr>
        <w:t xml:space="preserve"> </w:t>
      </w:r>
      <w:r w:rsidRPr="003F7DC9">
        <w:rPr>
          <w:w w:val="105"/>
          <w:sz w:val="19"/>
        </w:rPr>
        <w:t>linea</w:t>
      </w:r>
      <w:r w:rsidRPr="003F7DC9">
        <w:rPr>
          <w:spacing w:val="-13"/>
          <w:w w:val="105"/>
          <w:sz w:val="19"/>
        </w:rPr>
        <w:t xml:space="preserve"> </w:t>
      </w:r>
      <w:r w:rsidRPr="003F7DC9">
        <w:rPr>
          <w:w w:val="105"/>
          <w:sz w:val="19"/>
        </w:rPr>
        <w:t>per</w:t>
      </w:r>
      <w:r w:rsidRPr="003F7DC9">
        <w:rPr>
          <w:spacing w:val="-13"/>
          <w:w w:val="105"/>
          <w:sz w:val="19"/>
        </w:rPr>
        <w:t xml:space="preserve"> </w:t>
      </w:r>
      <w:r w:rsidRPr="003F7DC9">
        <w:rPr>
          <w:w w:val="105"/>
          <w:sz w:val="19"/>
        </w:rPr>
        <w:t>trasporto</w:t>
      </w:r>
      <w:r w:rsidRPr="003F7DC9">
        <w:rPr>
          <w:spacing w:val="-13"/>
          <w:w w:val="105"/>
          <w:sz w:val="19"/>
        </w:rPr>
        <w:t xml:space="preserve"> </w:t>
      </w:r>
      <w:r w:rsidRPr="003F7DC9">
        <w:rPr>
          <w:w w:val="105"/>
          <w:sz w:val="19"/>
        </w:rPr>
        <w:t>di</w:t>
      </w:r>
      <w:r w:rsidRPr="003F7DC9">
        <w:rPr>
          <w:spacing w:val="-13"/>
          <w:w w:val="105"/>
          <w:sz w:val="19"/>
        </w:rPr>
        <w:t xml:space="preserve"> </w:t>
      </w:r>
      <w:r w:rsidRPr="003F7DC9">
        <w:rPr>
          <w:w w:val="105"/>
          <w:sz w:val="19"/>
        </w:rPr>
        <w:t>persone</w:t>
      </w:r>
      <w:r w:rsidRPr="003F7DC9">
        <w:rPr>
          <w:spacing w:val="-12"/>
          <w:w w:val="105"/>
          <w:sz w:val="19"/>
        </w:rPr>
        <w:t xml:space="preserve"> </w:t>
      </w:r>
      <w:r w:rsidRPr="003F7DC9">
        <w:rPr>
          <w:w w:val="105"/>
          <w:sz w:val="19"/>
        </w:rPr>
        <w:t>anche</w:t>
      </w:r>
      <w:r w:rsidRPr="003F7DC9">
        <w:rPr>
          <w:spacing w:val="-12"/>
          <w:w w:val="105"/>
          <w:sz w:val="19"/>
        </w:rPr>
        <w:t xml:space="preserve"> </w:t>
      </w:r>
      <w:r w:rsidRPr="003F7DC9">
        <w:rPr>
          <w:w w:val="105"/>
          <w:sz w:val="19"/>
        </w:rPr>
        <w:t>le</w:t>
      </w:r>
      <w:r w:rsidRPr="003F7DC9">
        <w:rPr>
          <w:spacing w:val="-12"/>
          <w:w w:val="105"/>
          <w:sz w:val="19"/>
        </w:rPr>
        <w:t xml:space="preserve"> </w:t>
      </w:r>
      <w:r w:rsidRPr="003F7DC9">
        <w:rPr>
          <w:w w:val="105"/>
          <w:sz w:val="19"/>
        </w:rPr>
        <w:t>autovetture</w:t>
      </w:r>
      <w:r w:rsidRPr="003F7DC9">
        <w:rPr>
          <w:spacing w:val="-13"/>
          <w:w w:val="105"/>
          <w:sz w:val="19"/>
        </w:rPr>
        <w:t xml:space="preserve"> </w:t>
      </w:r>
      <w:r w:rsidRPr="003F7DC9">
        <w:rPr>
          <w:w w:val="105"/>
          <w:sz w:val="19"/>
        </w:rPr>
        <w:t>a</w:t>
      </w:r>
      <w:r w:rsidRPr="003F7DC9">
        <w:rPr>
          <w:spacing w:val="-13"/>
          <w:w w:val="105"/>
          <w:sz w:val="19"/>
        </w:rPr>
        <w:t xml:space="preserve"> </w:t>
      </w:r>
      <w:r w:rsidRPr="003F7DC9">
        <w:rPr>
          <w:w w:val="105"/>
          <w:sz w:val="19"/>
        </w:rPr>
        <w:t>uso</w:t>
      </w:r>
      <w:r w:rsidRPr="003F7DC9">
        <w:rPr>
          <w:spacing w:val="-12"/>
          <w:w w:val="105"/>
          <w:sz w:val="19"/>
        </w:rPr>
        <w:t xml:space="preserve"> </w:t>
      </w:r>
      <w:r w:rsidRPr="003F7DC9">
        <w:rPr>
          <w:w w:val="105"/>
          <w:sz w:val="19"/>
        </w:rPr>
        <w:t>di</w:t>
      </w:r>
      <w:r w:rsidRPr="003F7DC9">
        <w:rPr>
          <w:spacing w:val="-13"/>
          <w:w w:val="105"/>
          <w:sz w:val="19"/>
        </w:rPr>
        <w:t xml:space="preserve"> </w:t>
      </w:r>
      <w:r w:rsidRPr="003F7DC9">
        <w:rPr>
          <w:w w:val="105"/>
          <w:sz w:val="19"/>
        </w:rPr>
        <w:t>terzi</w:t>
      </w:r>
      <w:r w:rsidRPr="003F7DC9">
        <w:rPr>
          <w:spacing w:val="-13"/>
          <w:w w:val="105"/>
          <w:sz w:val="19"/>
        </w:rPr>
        <w:t xml:space="preserve"> </w:t>
      </w:r>
      <w:r w:rsidRPr="003F7DC9">
        <w:rPr>
          <w:w w:val="105"/>
          <w:sz w:val="19"/>
        </w:rPr>
        <w:t>ci</w:t>
      </w:r>
      <w:r w:rsidRPr="003F7DC9">
        <w:rPr>
          <w:spacing w:val="-12"/>
          <w:w w:val="105"/>
          <w:sz w:val="19"/>
        </w:rPr>
        <w:t xml:space="preserve"> </w:t>
      </w:r>
      <w:r w:rsidRPr="003F7DC9">
        <w:rPr>
          <w:w w:val="105"/>
          <w:sz w:val="19"/>
        </w:rPr>
        <w:t>cui all’articolo 82, comma 5, lettera b, del medesimo codice, nonché le disposizioni di cui all’articolo 1 del decreto</w:t>
      </w:r>
      <w:r w:rsidRPr="003F7DC9">
        <w:rPr>
          <w:spacing w:val="-18"/>
          <w:w w:val="105"/>
          <w:sz w:val="19"/>
        </w:rPr>
        <w:t xml:space="preserve"> </w:t>
      </w:r>
      <w:r w:rsidRPr="003F7DC9">
        <w:rPr>
          <w:w w:val="105"/>
          <w:sz w:val="19"/>
        </w:rPr>
        <w:t>legge</w:t>
      </w:r>
      <w:r w:rsidRPr="003F7DC9">
        <w:rPr>
          <w:spacing w:val="-18"/>
          <w:w w:val="105"/>
          <w:sz w:val="19"/>
        </w:rPr>
        <w:t xml:space="preserve"> </w:t>
      </w:r>
      <w:r w:rsidRPr="003F7DC9">
        <w:rPr>
          <w:w w:val="105"/>
          <w:sz w:val="19"/>
        </w:rPr>
        <w:t>16</w:t>
      </w:r>
      <w:r w:rsidRPr="003F7DC9">
        <w:rPr>
          <w:spacing w:val="-16"/>
          <w:w w:val="105"/>
          <w:sz w:val="19"/>
        </w:rPr>
        <w:t xml:space="preserve"> </w:t>
      </w:r>
      <w:r w:rsidRPr="003F7DC9">
        <w:rPr>
          <w:w w:val="105"/>
          <w:sz w:val="19"/>
        </w:rPr>
        <w:t>luglio</w:t>
      </w:r>
      <w:r w:rsidRPr="003F7DC9">
        <w:rPr>
          <w:spacing w:val="-16"/>
          <w:w w:val="105"/>
          <w:sz w:val="19"/>
        </w:rPr>
        <w:t xml:space="preserve"> </w:t>
      </w:r>
      <w:r w:rsidRPr="003F7DC9">
        <w:rPr>
          <w:w w:val="105"/>
          <w:sz w:val="19"/>
        </w:rPr>
        <w:t>2020,</w:t>
      </w:r>
      <w:r w:rsidRPr="003F7DC9">
        <w:rPr>
          <w:spacing w:val="-18"/>
          <w:w w:val="105"/>
          <w:sz w:val="19"/>
        </w:rPr>
        <w:t xml:space="preserve"> </w:t>
      </w:r>
      <w:r w:rsidRPr="003F7DC9">
        <w:rPr>
          <w:w w:val="105"/>
          <w:sz w:val="19"/>
        </w:rPr>
        <w:t>n.76</w:t>
      </w:r>
      <w:r w:rsidRPr="003F7DC9">
        <w:rPr>
          <w:spacing w:val="-16"/>
          <w:w w:val="105"/>
          <w:sz w:val="19"/>
        </w:rPr>
        <w:t xml:space="preserve"> </w:t>
      </w:r>
      <w:r w:rsidRPr="003F7DC9">
        <w:rPr>
          <w:w w:val="105"/>
          <w:sz w:val="19"/>
        </w:rPr>
        <w:t>concernenti</w:t>
      </w:r>
      <w:r w:rsidRPr="003F7DC9">
        <w:rPr>
          <w:spacing w:val="-17"/>
          <w:w w:val="105"/>
          <w:sz w:val="19"/>
        </w:rPr>
        <w:t xml:space="preserve"> </w:t>
      </w:r>
      <w:r w:rsidRPr="003F7DC9">
        <w:rPr>
          <w:w w:val="105"/>
          <w:sz w:val="19"/>
        </w:rPr>
        <w:t>le</w:t>
      </w:r>
      <w:r w:rsidRPr="003F7DC9">
        <w:rPr>
          <w:spacing w:val="-17"/>
          <w:w w:val="105"/>
          <w:sz w:val="19"/>
        </w:rPr>
        <w:t xml:space="preserve"> </w:t>
      </w:r>
      <w:r w:rsidRPr="003F7DC9">
        <w:rPr>
          <w:w w:val="105"/>
          <w:sz w:val="19"/>
        </w:rPr>
        <w:t>procedure</w:t>
      </w:r>
      <w:r w:rsidRPr="003F7DC9">
        <w:rPr>
          <w:spacing w:val="-17"/>
          <w:w w:val="105"/>
          <w:sz w:val="19"/>
        </w:rPr>
        <w:t xml:space="preserve"> </w:t>
      </w:r>
      <w:r w:rsidRPr="003F7DC9">
        <w:rPr>
          <w:w w:val="105"/>
          <w:sz w:val="19"/>
        </w:rPr>
        <w:t>di</w:t>
      </w:r>
      <w:r w:rsidRPr="003F7DC9">
        <w:rPr>
          <w:spacing w:val="-18"/>
          <w:w w:val="105"/>
          <w:sz w:val="19"/>
        </w:rPr>
        <w:t xml:space="preserve"> </w:t>
      </w:r>
      <w:r w:rsidRPr="003F7DC9">
        <w:rPr>
          <w:w w:val="105"/>
          <w:sz w:val="19"/>
        </w:rPr>
        <w:t>semplificazione</w:t>
      </w:r>
      <w:r w:rsidRPr="003F7DC9">
        <w:rPr>
          <w:spacing w:val="-16"/>
          <w:w w:val="105"/>
          <w:sz w:val="19"/>
        </w:rPr>
        <w:t xml:space="preserve"> </w:t>
      </w:r>
      <w:r w:rsidRPr="003F7DC9">
        <w:rPr>
          <w:w w:val="105"/>
          <w:sz w:val="19"/>
        </w:rPr>
        <w:t>per</w:t>
      </w:r>
      <w:r w:rsidRPr="003F7DC9">
        <w:rPr>
          <w:spacing w:val="-17"/>
          <w:w w:val="105"/>
          <w:sz w:val="19"/>
        </w:rPr>
        <w:t xml:space="preserve"> </w:t>
      </w:r>
      <w:r w:rsidRPr="003F7DC9">
        <w:rPr>
          <w:w w:val="105"/>
          <w:sz w:val="19"/>
        </w:rPr>
        <w:t>l’affidamento</w:t>
      </w:r>
      <w:r w:rsidRPr="003F7DC9">
        <w:rPr>
          <w:spacing w:val="-17"/>
          <w:w w:val="105"/>
          <w:sz w:val="19"/>
        </w:rPr>
        <w:t xml:space="preserve"> </w:t>
      </w:r>
      <w:r w:rsidRPr="003F7DC9">
        <w:rPr>
          <w:w w:val="105"/>
          <w:sz w:val="19"/>
        </w:rPr>
        <w:t>dei</w:t>
      </w:r>
      <w:r w:rsidRPr="003F7DC9">
        <w:rPr>
          <w:spacing w:val="-17"/>
          <w:w w:val="105"/>
          <w:sz w:val="19"/>
        </w:rPr>
        <w:t xml:space="preserve"> </w:t>
      </w:r>
      <w:r w:rsidRPr="003F7DC9">
        <w:rPr>
          <w:w w:val="105"/>
          <w:sz w:val="19"/>
        </w:rPr>
        <w:t>servizi.</w:t>
      </w:r>
    </w:p>
    <w:p w14:paraId="20364549" w14:textId="77777777" w:rsidR="0059612F" w:rsidRPr="003F7DC9" w:rsidRDefault="0059612F" w:rsidP="0059612F">
      <w:pPr>
        <w:pStyle w:val="Corpotesto"/>
        <w:spacing w:before="3"/>
        <w:ind w:left="284" w:right="794"/>
        <w:rPr>
          <w:sz w:val="14"/>
        </w:rPr>
      </w:pPr>
    </w:p>
    <w:p w14:paraId="5D0CC27B" w14:textId="2900F578" w:rsidR="0059612F" w:rsidRPr="003F7DC9" w:rsidRDefault="0059612F" w:rsidP="0059612F">
      <w:pPr>
        <w:spacing w:before="1" w:line="283" w:lineRule="auto"/>
        <w:ind w:left="284" w:right="794"/>
        <w:jc w:val="both"/>
        <w:rPr>
          <w:sz w:val="19"/>
        </w:rPr>
      </w:pPr>
      <w:r w:rsidRPr="003F7DC9">
        <w:rPr>
          <w:w w:val="105"/>
          <w:sz w:val="19"/>
        </w:rPr>
        <w:t>L’Aumento</w:t>
      </w:r>
      <w:r w:rsidRPr="003F7DC9">
        <w:rPr>
          <w:spacing w:val="-13"/>
          <w:w w:val="105"/>
          <w:sz w:val="19"/>
        </w:rPr>
        <w:t xml:space="preserve"> </w:t>
      </w:r>
      <w:r w:rsidRPr="003F7DC9">
        <w:rPr>
          <w:w w:val="105"/>
          <w:sz w:val="19"/>
        </w:rPr>
        <w:t>delle</w:t>
      </w:r>
      <w:r w:rsidRPr="003F7DC9">
        <w:rPr>
          <w:spacing w:val="-13"/>
          <w:w w:val="105"/>
          <w:sz w:val="19"/>
        </w:rPr>
        <w:t xml:space="preserve"> </w:t>
      </w:r>
      <w:r w:rsidRPr="003F7DC9">
        <w:rPr>
          <w:w w:val="105"/>
          <w:sz w:val="19"/>
        </w:rPr>
        <w:t>corse</w:t>
      </w:r>
      <w:r w:rsidRPr="003F7DC9">
        <w:rPr>
          <w:spacing w:val="-14"/>
          <w:w w:val="105"/>
          <w:sz w:val="19"/>
        </w:rPr>
        <w:t xml:space="preserve"> </w:t>
      </w:r>
      <w:r w:rsidRPr="003F7DC9">
        <w:rPr>
          <w:w w:val="105"/>
          <w:sz w:val="19"/>
        </w:rPr>
        <w:t>dei</w:t>
      </w:r>
      <w:r w:rsidRPr="003F7DC9">
        <w:rPr>
          <w:spacing w:val="-14"/>
          <w:w w:val="105"/>
          <w:sz w:val="19"/>
        </w:rPr>
        <w:t xml:space="preserve"> </w:t>
      </w:r>
      <w:r w:rsidRPr="003F7DC9">
        <w:rPr>
          <w:w w:val="105"/>
          <w:sz w:val="19"/>
        </w:rPr>
        <w:t>mezzi</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trasporto,</w:t>
      </w:r>
      <w:r w:rsidRPr="003F7DC9">
        <w:rPr>
          <w:spacing w:val="-13"/>
          <w:w w:val="105"/>
          <w:sz w:val="19"/>
        </w:rPr>
        <w:t xml:space="preserve"> </w:t>
      </w:r>
      <w:r w:rsidRPr="003F7DC9">
        <w:rPr>
          <w:w w:val="105"/>
          <w:sz w:val="19"/>
        </w:rPr>
        <w:t>soprattutto</w:t>
      </w:r>
      <w:r w:rsidRPr="003F7DC9">
        <w:rPr>
          <w:spacing w:val="-13"/>
          <w:w w:val="105"/>
          <w:sz w:val="19"/>
        </w:rPr>
        <w:t xml:space="preserve"> </w:t>
      </w:r>
      <w:r w:rsidRPr="003F7DC9">
        <w:rPr>
          <w:w w:val="105"/>
          <w:sz w:val="19"/>
        </w:rPr>
        <w:t>durante</w:t>
      </w:r>
      <w:r w:rsidRPr="003F7DC9">
        <w:rPr>
          <w:spacing w:val="-13"/>
          <w:w w:val="105"/>
          <w:sz w:val="19"/>
        </w:rPr>
        <w:t xml:space="preserve"> </w:t>
      </w:r>
      <w:r w:rsidRPr="003F7DC9">
        <w:rPr>
          <w:w w:val="105"/>
          <w:sz w:val="19"/>
        </w:rPr>
        <w:t>le</w:t>
      </w:r>
      <w:r w:rsidRPr="003F7DC9">
        <w:rPr>
          <w:spacing w:val="-13"/>
          <w:w w:val="105"/>
          <w:sz w:val="19"/>
        </w:rPr>
        <w:t xml:space="preserve"> </w:t>
      </w:r>
      <w:r w:rsidRPr="003F7DC9">
        <w:rPr>
          <w:w w:val="105"/>
          <w:sz w:val="19"/>
        </w:rPr>
        <w:t>ore</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punta,</w:t>
      </w:r>
      <w:r w:rsidRPr="003F7DC9">
        <w:rPr>
          <w:spacing w:val="-13"/>
          <w:w w:val="105"/>
          <w:sz w:val="19"/>
        </w:rPr>
        <w:t xml:space="preserve"> </w:t>
      </w:r>
      <w:r w:rsidRPr="003F7DC9">
        <w:rPr>
          <w:w w:val="105"/>
          <w:sz w:val="19"/>
        </w:rPr>
        <w:t>è</w:t>
      </w:r>
      <w:r w:rsidRPr="003F7DC9">
        <w:rPr>
          <w:spacing w:val="-13"/>
          <w:w w:val="105"/>
          <w:sz w:val="19"/>
        </w:rPr>
        <w:t xml:space="preserve"> </w:t>
      </w:r>
      <w:r w:rsidRPr="003F7DC9">
        <w:rPr>
          <w:w w:val="105"/>
          <w:sz w:val="19"/>
        </w:rPr>
        <w:t>fortemente</w:t>
      </w:r>
      <w:r w:rsidRPr="003F7DC9">
        <w:rPr>
          <w:spacing w:val="-13"/>
          <w:w w:val="105"/>
          <w:sz w:val="19"/>
        </w:rPr>
        <w:t xml:space="preserve"> </w:t>
      </w:r>
      <w:r w:rsidRPr="003F7DC9">
        <w:rPr>
          <w:w w:val="105"/>
          <w:sz w:val="19"/>
        </w:rPr>
        <w:t>auspicabile anche</w:t>
      </w:r>
      <w:r w:rsidRPr="003F7DC9">
        <w:rPr>
          <w:spacing w:val="-5"/>
          <w:w w:val="105"/>
          <w:sz w:val="19"/>
        </w:rPr>
        <w:t xml:space="preserve"> </w:t>
      </w:r>
      <w:r w:rsidRPr="003F7DC9">
        <w:rPr>
          <w:w w:val="105"/>
          <w:sz w:val="19"/>
        </w:rPr>
        <w:t>mediante</w:t>
      </w:r>
      <w:r w:rsidRPr="003F7DC9">
        <w:rPr>
          <w:spacing w:val="-5"/>
          <w:w w:val="105"/>
          <w:sz w:val="19"/>
        </w:rPr>
        <w:t xml:space="preserve"> </w:t>
      </w:r>
      <w:r w:rsidRPr="003F7DC9">
        <w:rPr>
          <w:w w:val="105"/>
          <w:sz w:val="19"/>
        </w:rPr>
        <w:t>gli</w:t>
      </w:r>
      <w:r w:rsidRPr="003F7DC9">
        <w:rPr>
          <w:spacing w:val="-3"/>
          <w:w w:val="105"/>
          <w:sz w:val="19"/>
        </w:rPr>
        <w:t xml:space="preserve"> </w:t>
      </w:r>
      <w:r w:rsidRPr="003F7DC9">
        <w:rPr>
          <w:w w:val="105"/>
          <w:sz w:val="19"/>
        </w:rPr>
        <w:t>strumenti</w:t>
      </w:r>
      <w:r w:rsidRPr="003F7DC9">
        <w:rPr>
          <w:spacing w:val="-5"/>
          <w:w w:val="105"/>
          <w:sz w:val="19"/>
        </w:rPr>
        <w:t xml:space="preserve"> </w:t>
      </w:r>
      <w:r w:rsidRPr="003F7DC9">
        <w:rPr>
          <w:w w:val="105"/>
          <w:sz w:val="19"/>
        </w:rPr>
        <w:t>previsti</w:t>
      </w:r>
      <w:r w:rsidRPr="003F7DC9">
        <w:rPr>
          <w:spacing w:val="-3"/>
          <w:w w:val="105"/>
          <w:sz w:val="19"/>
        </w:rPr>
        <w:t xml:space="preserve"> </w:t>
      </w:r>
      <w:proofErr w:type="gramStart"/>
      <w:r w:rsidRPr="003F7DC9">
        <w:rPr>
          <w:w w:val="105"/>
          <w:sz w:val="19"/>
        </w:rPr>
        <w:t>dalla</w:t>
      </w:r>
      <w:r w:rsidRPr="003F7DC9">
        <w:rPr>
          <w:spacing w:val="-4"/>
          <w:w w:val="105"/>
          <w:sz w:val="19"/>
        </w:rPr>
        <w:t xml:space="preserve"> </w:t>
      </w:r>
      <w:r w:rsidRPr="003F7DC9">
        <w:rPr>
          <w:w w:val="105"/>
          <w:sz w:val="19"/>
        </w:rPr>
        <w:t>recenti</w:t>
      </w:r>
      <w:proofErr w:type="gramEnd"/>
      <w:r w:rsidRPr="003F7DC9">
        <w:rPr>
          <w:spacing w:val="-6"/>
          <w:w w:val="105"/>
          <w:sz w:val="19"/>
        </w:rPr>
        <w:t xml:space="preserve"> </w:t>
      </w:r>
      <w:r w:rsidRPr="003F7DC9">
        <w:rPr>
          <w:w w:val="105"/>
          <w:sz w:val="19"/>
        </w:rPr>
        <w:t>norme</w:t>
      </w:r>
      <w:r w:rsidRPr="003F7DC9">
        <w:rPr>
          <w:spacing w:val="-3"/>
          <w:w w:val="105"/>
          <w:sz w:val="19"/>
        </w:rPr>
        <w:t xml:space="preserve"> </w:t>
      </w:r>
      <w:r w:rsidRPr="003F7DC9">
        <w:rPr>
          <w:w w:val="105"/>
          <w:sz w:val="19"/>
        </w:rPr>
        <w:t>sopra</w:t>
      </w:r>
      <w:r w:rsidRPr="003F7DC9">
        <w:rPr>
          <w:spacing w:val="-4"/>
          <w:w w:val="105"/>
          <w:sz w:val="19"/>
        </w:rPr>
        <w:t xml:space="preserve"> </w:t>
      </w:r>
      <w:r w:rsidRPr="003F7DC9">
        <w:rPr>
          <w:w w:val="105"/>
          <w:sz w:val="19"/>
        </w:rPr>
        <w:t>richiamate.</w:t>
      </w:r>
    </w:p>
    <w:p w14:paraId="4D8DD508" w14:textId="77777777" w:rsidR="0059612F" w:rsidRPr="003F7DC9" w:rsidRDefault="0059612F" w:rsidP="0059612F">
      <w:pPr>
        <w:pStyle w:val="Corpotesto"/>
        <w:spacing w:before="5"/>
        <w:ind w:left="284" w:right="794"/>
        <w:rPr>
          <w:sz w:val="14"/>
        </w:rPr>
      </w:pPr>
    </w:p>
    <w:p w14:paraId="55326068" w14:textId="77777777" w:rsidR="0059612F" w:rsidRPr="003F7DC9" w:rsidRDefault="0059612F" w:rsidP="0059612F">
      <w:pPr>
        <w:spacing w:line="283" w:lineRule="auto"/>
        <w:ind w:left="284" w:right="794"/>
        <w:jc w:val="both"/>
        <w:rPr>
          <w:sz w:val="19"/>
        </w:rPr>
      </w:pPr>
      <w:r w:rsidRPr="003F7DC9">
        <w:rPr>
          <w:w w:val="105"/>
          <w:sz w:val="19"/>
        </w:rPr>
        <w:t>Tali servizi aggiuntivi, ove dichiarati indispensabili dagli Enti di governo del trasporto pubblico locale in ciascuna</w:t>
      </w:r>
      <w:r w:rsidRPr="003F7DC9">
        <w:rPr>
          <w:spacing w:val="-8"/>
          <w:w w:val="105"/>
          <w:sz w:val="19"/>
        </w:rPr>
        <w:t xml:space="preserve"> </w:t>
      </w:r>
      <w:r w:rsidRPr="003F7DC9">
        <w:rPr>
          <w:w w:val="105"/>
          <w:sz w:val="19"/>
        </w:rPr>
        <w:t>Regione</w:t>
      </w:r>
      <w:r w:rsidRPr="003F7DC9">
        <w:rPr>
          <w:spacing w:val="-8"/>
          <w:w w:val="105"/>
          <w:sz w:val="19"/>
        </w:rPr>
        <w:t xml:space="preserve"> </w:t>
      </w:r>
      <w:r w:rsidRPr="003F7DC9">
        <w:rPr>
          <w:w w:val="105"/>
          <w:sz w:val="19"/>
        </w:rPr>
        <w:t>per</w:t>
      </w:r>
      <w:r w:rsidRPr="003F7DC9">
        <w:rPr>
          <w:spacing w:val="-7"/>
          <w:w w:val="105"/>
          <w:sz w:val="19"/>
        </w:rPr>
        <w:t xml:space="preserve"> </w:t>
      </w:r>
      <w:r w:rsidRPr="003F7DC9">
        <w:rPr>
          <w:w w:val="105"/>
          <w:sz w:val="19"/>
        </w:rPr>
        <w:t>assicurare</w:t>
      </w:r>
      <w:r w:rsidRPr="003F7DC9">
        <w:rPr>
          <w:spacing w:val="-7"/>
          <w:w w:val="105"/>
          <w:sz w:val="19"/>
        </w:rPr>
        <w:t xml:space="preserve"> </w:t>
      </w:r>
      <w:r w:rsidRPr="003F7DC9">
        <w:rPr>
          <w:w w:val="105"/>
          <w:sz w:val="19"/>
        </w:rPr>
        <w:t>il</w:t>
      </w:r>
      <w:r w:rsidRPr="003F7DC9">
        <w:rPr>
          <w:spacing w:val="-7"/>
          <w:w w:val="105"/>
          <w:sz w:val="19"/>
        </w:rPr>
        <w:t xml:space="preserve"> </w:t>
      </w:r>
      <w:r w:rsidRPr="003F7DC9">
        <w:rPr>
          <w:w w:val="105"/>
          <w:sz w:val="19"/>
        </w:rPr>
        <w:t>servizio</w:t>
      </w:r>
      <w:r w:rsidRPr="003F7DC9">
        <w:rPr>
          <w:spacing w:val="-7"/>
          <w:w w:val="105"/>
          <w:sz w:val="19"/>
        </w:rPr>
        <w:t xml:space="preserve"> </w:t>
      </w:r>
      <w:r w:rsidRPr="003F7DC9">
        <w:rPr>
          <w:w w:val="105"/>
          <w:sz w:val="19"/>
        </w:rPr>
        <w:t>con</w:t>
      </w:r>
      <w:r w:rsidRPr="003F7DC9">
        <w:rPr>
          <w:spacing w:val="-7"/>
          <w:w w:val="105"/>
          <w:sz w:val="19"/>
        </w:rPr>
        <w:t xml:space="preserve"> </w:t>
      </w:r>
      <w:r w:rsidRPr="003F7DC9">
        <w:rPr>
          <w:w w:val="105"/>
          <w:sz w:val="19"/>
        </w:rPr>
        <w:t>l’avvio</w:t>
      </w:r>
      <w:r w:rsidRPr="003F7DC9">
        <w:rPr>
          <w:spacing w:val="-7"/>
          <w:w w:val="105"/>
          <w:sz w:val="19"/>
        </w:rPr>
        <w:t xml:space="preserve"> </w:t>
      </w:r>
      <w:r w:rsidRPr="003F7DC9">
        <w:rPr>
          <w:w w:val="105"/>
          <w:sz w:val="19"/>
        </w:rPr>
        <w:t>dell’anno</w:t>
      </w:r>
      <w:r w:rsidRPr="003F7DC9">
        <w:rPr>
          <w:spacing w:val="-6"/>
          <w:w w:val="105"/>
          <w:sz w:val="19"/>
        </w:rPr>
        <w:t xml:space="preserve"> </w:t>
      </w:r>
      <w:r w:rsidRPr="003F7DC9">
        <w:rPr>
          <w:w w:val="105"/>
          <w:sz w:val="19"/>
        </w:rPr>
        <w:t>scolastico,</w:t>
      </w:r>
      <w:r w:rsidRPr="003F7DC9">
        <w:rPr>
          <w:spacing w:val="-8"/>
          <w:w w:val="105"/>
          <w:sz w:val="19"/>
        </w:rPr>
        <w:t xml:space="preserve"> </w:t>
      </w:r>
      <w:r w:rsidRPr="003F7DC9">
        <w:rPr>
          <w:w w:val="105"/>
          <w:sz w:val="19"/>
        </w:rPr>
        <w:t>sulla</w:t>
      </w:r>
      <w:r w:rsidRPr="003F7DC9">
        <w:rPr>
          <w:spacing w:val="-7"/>
          <w:w w:val="105"/>
          <w:sz w:val="19"/>
        </w:rPr>
        <w:t xml:space="preserve"> </w:t>
      </w:r>
      <w:r w:rsidRPr="003F7DC9">
        <w:rPr>
          <w:w w:val="105"/>
          <w:sz w:val="19"/>
        </w:rPr>
        <w:t>base</w:t>
      </w:r>
      <w:r w:rsidRPr="003F7DC9">
        <w:rPr>
          <w:spacing w:val="-7"/>
          <w:w w:val="105"/>
          <w:sz w:val="19"/>
        </w:rPr>
        <w:t xml:space="preserve"> </w:t>
      </w:r>
      <w:r w:rsidRPr="003F7DC9">
        <w:rPr>
          <w:w w:val="105"/>
          <w:sz w:val="19"/>
        </w:rPr>
        <w:t>di</w:t>
      </w:r>
      <w:r w:rsidRPr="003F7DC9">
        <w:rPr>
          <w:spacing w:val="-8"/>
          <w:w w:val="105"/>
          <w:sz w:val="19"/>
        </w:rPr>
        <w:t xml:space="preserve"> </w:t>
      </w:r>
      <w:r w:rsidRPr="003F7DC9">
        <w:rPr>
          <w:w w:val="105"/>
          <w:sz w:val="19"/>
        </w:rPr>
        <w:t>un</w:t>
      </w:r>
      <w:r w:rsidRPr="003F7DC9">
        <w:rPr>
          <w:spacing w:val="-7"/>
          <w:w w:val="105"/>
          <w:sz w:val="19"/>
        </w:rPr>
        <w:t xml:space="preserve"> </w:t>
      </w:r>
      <w:r w:rsidRPr="003F7DC9">
        <w:rPr>
          <w:w w:val="105"/>
          <w:sz w:val="19"/>
        </w:rPr>
        <w:t>piano</w:t>
      </w:r>
      <w:r w:rsidRPr="003F7DC9">
        <w:rPr>
          <w:spacing w:val="-6"/>
          <w:w w:val="105"/>
          <w:sz w:val="19"/>
        </w:rPr>
        <w:t xml:space="preserve"> </w:t>
      </w:r>
      <w:r w:rsidRPr="003F7DC9">
        <w:rPr>
          <w:w w:val="105"/>
          <w:sz w:val="19"/>
        </w:rPr>
        <w:t>che</w:t>
      </w:r>
      <w:r w:rsidRPr="003F7DC9">
        <w:rPr>
          <w:spacing w:val="-8"/>
          <w:w w:val="105"/>
          <w:sz w:val="19"/>
        </w:rPr>
        <w:t xml:space="preserve"> </w:t>
      </w:r>
      <w:r w:rsidRPr="003F7DC9">
        <w:rPr>
          <w:w w:val="105"/>
          <w:sz w:val="19"/>
        </w:rPr>
        <w:t>tenga conto</w:t>
      </w:r>
      <w:r w:rsidRPr="003F7DC9">
        <w:rPr>
          <w:spacing w:val="-11"/>
          <w:w w:val="105"/>
          <w:sz w:val="19"/>
        </w:rPr>
        <w:t xml:space="preserve"> </w:t>
      </w:r>
      <w:r w:rsidRPr="003F7DC9">
        <w:rPr>
          <w:w w:val="105"/>
          <w:sz w:val="19"/>
        </w:rPr>
        <w:t>del</w:t>
      </w:r>
      <w:r w:rsidRPr="003F7DC9">
        <w:rPr>
          <w:spacing w:val="-10"/>
          <w:w w:val="105"/>
          <w:sz w:val="19"/>
        </w:rPr>
        <w:t xml:space="preserve"> </w:t>
      </w:r>
      <w:r w:rsidRPr="003F7DC9">
        <w:rPr>
          <w:w w:val="105"/>
          <w:sz w:val="19"/>
        </w:rPr>
        <w:t>numero</w:t>
      </w:r>
      <w:r w:rsidRPr="003F7DC9">
        <w:rPr>
          <w:spacing w:val="-11"/>
          <w:w w:val="105"/>
          <w:sz w:val="19"/>
        </w:rPr>
        <w:t xml:space="preserve"> </w:t>
      </w:r>
      <w:r w:rsidRPr="003F7DC9">
        <w:rPr>
          <w:w w:val="105"/>
          <w:sz w:val="19"/>
        </w:rPr>
        <w:t>di</w:t>
      </w:r>
      <w:r w:rsidRPr="003F7DC9">
        <w:rPr>
          <w:spacing w:val="-10"/>
          <w:w w:val="105"/>
          <w:sz w:val="19"/>
        </w:rPr>
        <w:t xml:space="preserve"> </w:t>
      </w:r>
      <w:r w:rsidRPr="003F7DC9">
        <w:rPr>
          <w:w w:val="105"/>
          <w:sz w:val="19"/>
        </w:rPr>
        <w:t>utenti</w:t>
      </w:r>
      <w:r w:rsidRPr="003F7DC9">
        <w:rPr>
          <w:spacing w:val="-11"/>
          <w:w w:val="105"/>
          <w:sz w:val="19"/>
        </w:rPr>
        <w:t xml:space="preserve"> </w:t>
      </w:r>
      <w:r w:rsidRPr="003F7DC9">
        <w:rPr>
          <w:w w:val="105"/>
          <w:sz w:val="19"/>
        </w:rPr>
        <w:t>e</w:t>
      </w:r>
      <w:r w:rsidRPr="003F7DC9">
        <w:rPr>
          <w:spacing w:val="-10"/>
          <w:w w:val="105"/>
          <w:sz w:val="19"/>
        </w:rPr>
        <w:t xml:space="preserve"> </w:t>
      </w:r>
      <w:r w:rsidRPr="003F7DC9">
        <w:rPr>
          <w:w w:val="105"/>
          <w:sz w:val="19"/>
        </w:rPr>
        <w:t>degli</w:t>
      </w:r>
      <w:r w:rsidRPr="003F7DC9">
        <w:rPr>
          <w:spacing w:val="-10"/>
          <w:w w:val="105"/>
          <w:sz w:val="19"/>
        </w:rPr>
        <w:t xml:space="preserve"> </w:t>
      </w:r>
      <w:r w:rsidRPr="003F7DC9">
        <w:rPr>
          <w:w w:val="105"/>
          <w:sz w:val="19"/>
        </w:rPr>
        <w:t>orari</w:t>
      </w:r>
      <w:r w:rsidRPr="003F7DC9">
        <w:rPr>
          <w:spacing w:val="-11"/>
          <w:w w:val="105"/>
          <w:sz w:val="19"/>
        </w:rPr>
        <w:t xml:space="preserve"> </w:t>
      </w:r>
      <w:r w:rsidRPr="003F7DC9">
        <w:rPr>
          <w:w w:val="105"/>
          <w:sz w:val="19"/>
        </w:rPr>
        <w:t>di</w:t>
      </w:r>
      <w:r w:rsidRPr="003F7DC9">
        <w:rPr>
          <w:spacing w:val="-10"/>
          <w:w w:val="105"/>
          <w:sz w:val="19"/>
        </w:rPr>
        <w:t xml:space="preserve"> </w:t>
      </w:r>
      <w:r w:rsidRPr="003F7DC9">
        <w:rPr>
          <w:w w:val="105"/>
          <w:sz w:val="19"/>
        </w:rPr>
        <w:t>ingresso</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uscita</w:t>
      </w:r>
      <w:r w:rsidRPr="003F7DC9">
        <w:rPr>
          <w:spacing w:val="-10"/>
          <w:w w:val="105"/>
          <w:sz w:val="19"/>
        </w:rPr>
        <w:t xml:space="preserve"> </w:t>
      </w:r>
      <w:r w:rsidRPr="003F7DC9">
        <w:rPr>
          <w:w w:val="105"/>
          <w:sz w:val="19"/>
        </w:rPr>
        <w:t>dagli</w:t>
      </w:r>
      <w:r w:rsidRPr="003F7DC9">
        <w:rPr>
          <w:spacing w:val="-11"/>
          <w:w w:val="105"/>
          <w:sz w:val="19"/>
        </w:rPr>
        <w:t xml:space="preserve"> </w:t>
      </w:r>
      <w:r w:rsidRPr="003F7DC9">
        <w:rPr>
          <w:w w:val="105"/>
          <w:sz w:val="19"/>
        </w:rPr>
        <w:t>istituti</w:t>
      </w:r>
      <w:r w:rsidRPr="003F7DC9">
        <w:rPr>
          <w:spacing w:val="-10"/>
          <w:w w:val="105"/>
          <w:sz w:val="19"/>
        </w:rPr>
        <w:t xml:space="preserve"> </w:t>
      </w:r>
      <w:r w:rsidRPr="003F7DC9">
        <w:rPr>
          <w:w w:val="105"/>
          <w:sz w:val="19"/>
        </w:rPr>
        <w:t>scolastici,</w:t>
      </w:r>
      <w:r w:rsidRPr="003F7DC9">
        <w:rPr>
          <w:spacing w:val="-9"/>
          <w:w w:val="105"/>
          <w:sz w:val="19"/>
        </w:rPr>
        <w:t xml:space="preserve"> </w:t>
      </w:r>
      <w:r w:rsidRPr="003F7DC9">
        <w:rPr>
          <w:w w:val="105"/>
          <w:sz w:val="19"/>
        </w:rPr>
        <w:t>sono</w:t>
      </w:r>
      <w:r w:rsidRPr="003F7DC9">
        <w:rPr>
          <w:spacing w:val="-11"/>
          <w:w w:val="105"/>
          <w:sz w:val="19"/>
        </w:rPr>
        <w:t xml:space="preserve"> </w:t>
      </w:r>
      <w:r w:rsidRPr="003F7DC9">
        <w:rPr>
          <w:w w:val="105"/>
          <w:sz w:val="19"/>
        </w:rPr>
        <w:t>considerati</w:t>
      </w:r>
      <w:r w:rsidRPr="003F7DC9">
        <w:rPr>
          <w:spacing w:val="-11"/>
          <w:w w:val="105"/>
          <w:sz w:val="19"/>
        </w:rPr>
        <w:t xml:space="preserve"> </w:t>
      </w:r>
      <w:r w:rsidRPr="003F7DC9">
        <w:rPr>
          <w:w w:val="105"/>
          <w:sz w:val="19"/>
        </w:rPr>
        <w:t>come essenziali</w:t>
      </w:r>
      <w:r w:rsidRPr="003F7DC9">
        <w:rPr>
          <w:spacing w:val="-10"/>
          <w:w w:val="105"/>
          <w:sz w:val="19"/>
        </w:rPr>
        <w:t xml:space="preserve"> </w:t>
      </w:r>
      <w:r w:rsidRPr="003F7DC9">
        <w:rPr>
          <w:w w:val="105"/>
          <w:sz w:val="19"/>
        </w:rPr>
        <w:t>anche</w:t>
      </w:r>
      <w:r w:rsidRPr="003F7DC9">
        <w:rPr>
          <w:spacing w:val="-9"/>
          <w:w w:val="105"/>
          <w:sz w:val="19"/>
        </w:rPr>
        <w:t xml:space="preserve"> </w:t>
      </w:r>
      <w:r w:rsidRPr="003F7DC9">
        <w:rPr>
          <w:w w:val="105"/>
          <w:sz w:val="19"/>
        </w:rPr>
        <w:t>ai</w:t>
      </w:r>
      <w:r w:rsidRPr="003F7DC9">
        <w:rPr>
          <w:spacing w:val="-9"/>
          <w:w w:val="105"/>
          <w:sz w:val="19"/>
        </w:rPr>
        <w:t xml:space="preserve"> </w:t>
      </w:r>
      <w:r w:rsidRPr="003F7DC9">
        <w:rPr>
          <w:w w:val="105"/>
          <w:sz w:val="19"/>
        </w:rPr>
        <w:t>fini</w:t>
      </w:r>
      <w:r w:rsidRPr="003F7DC9">
        <w:rPr>
          <w:spacing w:val="-9"/>
          <w:w w:val="105"/>
          <w:sz w:val="19"/>
        </w:rPr>
        <w:t xml:space="preserve"> </w:t>
      </w:r>
      <w:r w:rsidRPr="003F7DC9">
        <w:rPr>
          <w:w w:val="105"/>
          <w:sz w:val="19"/>
        </w:rPr>
        <w:t>del</w:t>
      </w:r>
      <w:r w:rsidRPr="003F7DC9">
        <w:rPr>
          <w:spacing w:val="-9"/>
          <w:w w:val="105"/>
          <w:sz w:val="19"/>
        </w:rPr>
        <w:t xml:space="preserve"> </w:t>
      </w:r>
      <w:r w:rsidRPr="003F7DC9">
        <w:rPr>
          <w:w w:val="105"/>
          <w:sz w:val="19"/>
        </w:rPr>
        <w:t>finanziamento</w:t>
      </w:r>
      <w:r w:rsidRPr="003F7DC9">
        <w:rPr>
          <w:spacing w:val="-8"/>
          <w:w w:val="105"/>
          <w:sz w:val="19"/>
        </w:rPr>
        <w:t xml:space="preserve"> </w:t>
      </w:r>
      <w:r w:rsidRPr="003F7DC9">
        <w:rPr>
          <w:w w:val="105"/>
          <w:sz w:val="19"/>
        </w:rPr>
        <w:t>a</w:t>
      </w:r>
      <w:r w:rsidRPr="003F7DC9">
        <w:rPr>
          <w:spacing w:val="-9"/>
          <w:w w:val="105"/>
          <w:sz w:val="19"/>
        </w:rPr>
        <w:t xml:space="preserve"> </w:t>
      </w:r>
      <w:r w:rsidRPr="003F7DC9">
        <w:rPr>
          <w:w w:val="105"/>
          <w:sz w:val="19"/>
        </w:rPr>
        <w:t>carico</w:t>
      </w:r>
      <w:r w:rsidRPr="003F7DC9">
        <w:rPr>
          <w:spacing w:val="-10"/>
          <w:w w:val="105"/>
          <w:sz w:val="19"/>
        </w:rPr>
        <w:t xml:space="preserve"> </w:t>
      </w:r>
      <w:r w:rsidRPr="003F7DC9">
        <w:rPr>
          <w:w w:val="105"/>
          <w:sz w:val="19"/>
        </w:rPr>
        <w:t>di</w:t>
      </w:r>
      <w:r w:rsidRPr="003F7DC9">
        <w:rPr>
          <w:spacing w:val="-8"/>
          <w:w w:val="105"/>
          <w:sz w:val="19"/>
        </w:rPr>
        <w:t xml:space="preserve"> </w:t>
      </w:r>
      <w:r w:rsidRPr="003F7DC9">
        <w:rPr>
          <w:w w:val="105"/>
          <w:sz w:val="19"/>
        </w:rPr>
        <w:lastRenderedPageBreak/>
        <w:t>un</w:t>
      </w:r>
      <w:r w:rsidRPr="003F7DC9">
        <w:rPr>
          <w:spacing w:val="-9"/>
          <w:w w:val="105"/>
          <w:sz w:val="19"/>
        </w:rPr>
        <w:t xml:space="preserve"> </w:t>
      </w:r>
      <w:r w:rsidRPr="003F7DC9">
        <w:rPr>
          <w:w w:val="105"/>
          <w:sz w:val="19"/>
        </w:rPr>
        <w:t>fondo</w:t>
      </w:r>
      <w:r w:rsidRPr="003F7DC9">
        <w:rPr>
          <w:spacing w:val="-9"/>
          <w:w w:val="105"/>
          <w:sz w:val="19"/>
        </w:rPr>
        <w:t xml:space="preserve"> </w:t>
      </w:r>
      <w:r w:rsidRPr="003F7DC9">
        <w:rPr>
          <w:w w:val="105"/>
          <w:sz w:val="19"/>
        </w:rPr>
        <w:t>straordinario</w:t>
      </w:r>
      <w:r w:rsidRPr="003F7DC9">
        <w:rPr>
          <w:spacing w:val="-8"/>
          <w:w w:val="105"/>
          <w:sz w:val="19"/>
        </w:rPr>
        <w:t xml:space="preserve"> </w:t>
      </w:r>
      <w:r w:rsidRPr="003F7DC9">
        <w:rPr>
          <w:w w:val="105"/>
          <w:sz w:val="19"/>
        </w:rPr>
        <w:t>ovvero</w:t>
      </w:r>
      <w:r w:rsidRPr="003F7DC9">
        <w:rPr>
          <w:spacing w:val="-9"/>
          <w:w w:val="105"/>
          <w:sz w:val="19"/>
        </w:rPr>
        <w:t xml:space="preserve"> </w:t>
      </w:r>
      <w:r w:rsidRPr="003F7DC9">
        <w:rPr>
          <w:w w:val="105"/>
          <w:sz w:val="19"/>
        </w:rPr>
        <w:t>del</w:t>
      </w:r>
      <w:r w:rsidRPr="003F7DC9">
        <w:rPr>
          <w:spacing w:val="-9"/>
          <w:w w:val="105"/>
          <w:sz w:val="19"/>
        </w:rPr>
        <w:t xml:space="preserve"> </w:t>
      </w:r>
      <w:r w:rsidRPr="003F7DC9">
        <w:rPr>
          <w:w w:val="105"/>
          <w:sz w:val="19"/>
        </w:rPr>
        <w:t>fondo</w:t>
      </w:r>
      <w:r w:rsidRPr="003F7DC9">
        <w:rPr>
          <w:spacing w:val="-9"/>
          <w:w w:val="105"/>
          <w:sz w:val="19"/>
        </w:rPr>
        <w:t xml:space="preserve"> </w:t>
      </w:r>
      <w:r w:rsidRPr="003F7DC9">
        <w:rPr>
          <w:w w:val="105"/>
          <w:sz w:val="19"/>
        </w:rPr>
        <w:t>nazionale</w:t>
      </w:r>
      <w:r w:rsidRPr="003F7DC9">
        <w:rPr>
          <w:spacing w:val="-8"/>
          <w:w w:val="105"/>
          <w:sz w:val="19"/>
        </w:rPr>
        <w:t xml:space="preserve"> </w:t>
      </w:r>
      <w:r w:rsidRPr="003F7DC9">
        <w:rPr>
          <w:w w:val="105"/>
          <w:sz w:val="19"/>
        </w:rPr>
        <w:t>TPL di cui alla Legge 228/2012 e successive modificazioni, per le Regioni a Statuto Ordinario, e di un fondo straordinario per le Regioni a Statuto Speciale e le Province autonome. In tale contesto il Governo provvederà</w:t>
      </w:r>
      <w:r w:rsidRPr="003F7DC9">
        <w:rPr>
          <w:spacing w:val="-8"/>
          <w:w w:val="105"/>
          <w:sz w:val="19"/>
        </w:rPr>
        <w:t xml:space="preserve"> </w:t>
      </w:r>
      <w:r w:rsidRPr="003F7DC9">
        <w:rPr>
          <w:w w:val="105"/>
          <w:sz w:val="19"/>
        </w:rPr>
        <w:t>a</w:t>
      </w:r>
      <w:r w:rsidRPr="003F7DC9">
        <w:rPr>
          <w:spacing w:val="-8"/>
          <w:w w:val="105"/>
          <w:sz w:val="19"/>
        </w:rPr>
        <w:t xml:space="preserve"> </w:t>
      </w:r>
      <w:r w:rsidRPr="003F7DC9">
        <w:rPr>
          <w:w w:val="105"/>
          <w:sz w:val="19"/>
        </w:rPr>
        <w:t>stanziare</w:t>
      </w:r>
      <w:r w:rsidRPr="003F7DC9">
        <w:rPr>
          <w:spacing w:val="-8"/>
          <w:w w:val="105"/>
          <w:sz w:val="19"/>
        </w:rPr>
        <w:t xml:space="preserve"> </w:t>
      </w:r>
      <w:r w:rsidRPr="003F7DC9">
        <w:rPr>
          <w:w w:val="105"/>
          <w:sz w:val="19"/>
        </w:rPr>
        <w:t>nella</w:t>
      </w:r>
      <w:r w:rsidRPr="003F7DC9">
        <w:rPr>
          <w:spacing w:val="-8"/>
          <w:w w:val="105"/>
          <w:sz w:val="19"/>
        </w:rPr>
        <w:t xml:space="preserve"> </w:t>
      </w:r>
      <w:r w:rsidRPr="003F7DC9">
        <w:rPr>
          <w:w w:val="105"/>
          <w:sz w:val="19"/>
        </w:rPr>
        <w:t>legge</w:t>
      </w:r>
      <w:r w:rsidRPr="003F7DC9">
        <w:rPr>
          <w:spacing w:val="-8"/>
          <w:w w:val="105"/>
          <w:sz w:val="19"/>
        </w:rPr>
        <w:t xml:space="preserve"> </w:t>
      </w:r>
      <w:r w:rsidRPr="003F7DC9">
        <w:rPr>
          <w:w w:val="105"/>
          <w:sz w:val="19"/>
        </w:rPr>
        <w:t>di</w:t>
      </w:r>
      <w:r w:rsidRPr="003F7DC9">
        <w:rPr>
          <w:spacing w:val="-8"/>
          <w:w w:val="105"/>
          <w:sz w:val="19"/>
        </w:rPr>
        <w:t xml:space="preserve"> </w:t>
      </w:r>
      <w:r w:rsidRPr="003F7DC9">
        <w:rPr>
          <w:w w:val="105"/>
          <w:sz w:val="19"/>
        </w:rPr>
        <w:t>bilancio</w:t>
      </w:r>
      <w:r w:rsidRPr="003F7DC9">
        <w:rPr>
          <w:spacing w:val="-7"/>
          <w:w w:val="105"/>
          <w:sz w:val="19"/>
        </w:rPr>
        <w:t xml:space="preserve"> </w:t>
      </w:r>
      <w:r w:rsidRPr="003F7DC9">
        <w:rPr>
          <w:w w:val="105"/>
          <w:sz w:val="19"/>
        </w:rPr>
        <w:t>per</w:t>
      </w:r>
      <w:r w:rsidRPr="003F7DC9">
        <w:rPr>
          <w:spacing w:val="-8"/>
          <w:w w:val="105"/>
          <w:sz w:val="19"/>
        </w:rPr>
        <w:t xml:space="preserve"> </w:t>
      </w:r>
      <w:r w:rsidRPr="003F7DC9">
        <w:rPr>
          <w:w w:val="105"/>
          <w:sz w:val="19"/>
        </w:rPr>
        <w:t>l’anno</w:t>
      </w:r>
      <w:r w:rsidRPr="003F7DC9">
        <w:rPr>
          <w:spacing w:val="-7"/>
          <w:w w:val="105"/>
          <w:sz w:val="19"/>
        </w:rPr>
        <w:t xml:space="preserve"> </w:t>
      </w:r>
      <w:r w:rsidRPr="003F7DC9">
        <w:rPr>
          <w:w w:val="105"/>
          <w:sz w:val="19"/>
        </w:rPr>
        <w:t>2021</w:t>
      </w:r>
      <w:r w:rsidRPr="003F7DC9">
        <w:rPr>
          <w:spacing w:val="-8"/>
          <w:w w:val="105"/>
          <w:sz w:val="19"/>
        </w:rPr>
        <w:t xml:space="preserve"> </w:t>
      </w:r>
      <w:r w:rsidRPr="003F7DC9">
        <w:rPr>
          <w:w w:val="105"/>
          <w:sz w:val="19"/>
        </w:rPr>
        <w:t>risorse</w:t>
      </w:r>
      <w:r w:rsidRPr="003F7DC9">
        <w:rPr>
          <w:spacing w:val="-9"/>
          <w:w w:val="105"/>
          <w:sz w:val="19"/>
        </w:rPr>
        <w:t xml:space="preserve"> </w:t>
      </w:r>
      <w:r w:rsidRPr="003F7DC9">
        <w:rPr>
          <w:w w:val="105"/>
          <w:sz w:val="19"/>
        </w:rPr>
        <w:t>per</w:t>
      </w:r>
      <w:r w:rsidRPr="003F7DC9">
        <w:rPr>
          <w:spacing w:val="-8"/>
          <w:w w:val="105"/>
          <w:sz w:val="19"/>
        </w:rPr>
        <w:t xml:space="preserve"> </w:t>
      </w:r>
      <w:r w:rsidRPr="003F7DC9">
        <w:rPr>
          <w:w w:val="105"/>
          <w:sz w:val="19"/>
        </w:rPr>
        <w:t>200</w:t>
      </w:r>
      <w:r w:rsidRPr="003F7DC9">
        <w:rPr>
          <w:spacing w:val="-8"/>
          <w:w w:val="105"/>
          <w:sz w:val="19"/>
        </w:rPr>
        <w:t xml:space="preserve"> </w:t>
      </w:r>
      <w:r w:rsidRPr="003F7DC9">
        <w:rPr>
          <w:w w:val="105"/>
          <w:sz w:val="19"/>
        </w:rPr>
        <w:t>milioni</w:t>
      </w:r>
      <w:r w:rsidRPr="003F7DC9">
        <w:rPr>
          <w:spacing w:val="-7"/>
          <w:w w:val="105"/>
          <w:sz w:val="19"/>
        </w:rPr>
        <w:t xml:space="preserve"> </w:t>
      </w:r>
      <w:r w:rsidRPr="003F7DC9">
        <w:rPr>
          <w:w w:val="105"/>
          <w:sz w:val="19"/>
        </w:rPr>
        <w:t>di</w:t>
      </w:r>
      <w:r w:rsidRPr="003F7DC9">
        <w:rPr>
          <w:spacing w:val="-8"/>
          <w:w w:val="105"/>
          <w:sz w:val="19"/>
        </w:rPr>
        <w:t xml:space="preserve"> </w:t>
      </w:r>
      <w:r w:rsidRPr="003F7DC9">
        <w:rPr>
          <w:w w:val="105"/>
          <w:sz w:val="19"/>
        </w:rPr>
        <w:t>euro</w:t>
      </w:r>
      <w:r w:rsidRPr="003F7DC9">
        <w:rPr>
          <w:spacing w:val="29"/>
          <w:w w:val="105"/>
          <w:sz w:val="19"/>
        </w:rPr>
        <w:t xml:space="preserve"> </w:t>
      </w:r>
      <w:r w:rsidRPr="003F7DC9">
        <w:rPr>
          <w:w w:val="105"/>
          <w:sz w:val="19"/>
        </w:rPr>
        <w:t>per</w:t>
      </w:r>
      <w:r w:rsidRPr="003F7DC9">
        <w:rPr>
          <w:spacing w:val="-8"/>
          <w:w w:val="105"/>
          <w:sz w:val="19"/>
        </w:rPr>
        <w:t xml:space="preserve"> </w:t>
      </w:r>
      <w:r w:rsidRPr="003F7DC9">
        <w:rPr>
          <w:w w:val="105"/>
          <w:sz w:val="19"/>
        </w:rPr>
        <w:t>le</w:t>
      </w:r>
      <w:r w:rsidRPr="003F7DC9">
        <w:rPr>
          <w:spacing w:val="-8"/>
          <w:w w:val="105"/>
          <w:sz w:val="19"/>
        </w:rPr>
        <w:t xml:space="preserve"> </w:t>
      </w:r>
      <w:r w:rsidRPr="003F7DC9">
        <w:rPr>
          <w:w w:val="105"/>
          <w:sz w:val="19"/>
        </w:rPr>
        <w:t>Regioni e per 150 milioni di euro per le province e i comuni. Le risorse già stanziate a favore delle Regioni per i mancati introiti delle aziende di trasporto pubblico, conseguenti alla ridotta capacità di riempimento prevista dalle disposizioni vigenti, e per gli enti locali per la riduzione delle entrate di cui al decreto</w:t>
      </w:r>
      <w:r w:rsidRPr="003F7DC9">
        <w:rPr>
          <w:spacing w:val="31"/>
          <w:w w:val="105"/>
          <w:sz w:val="19"/>
        </w:rPr>
        <w:t xml:space="preserve"> </w:t>
      </w:r>
      <w:r w:rsidRPr="003F7DC9">
        <w:rPr>
          <w:w w:val="105"/>
          <w:sz w:val="19"/>
        </w:rPr>
        <w:t>legge</w:t>
      </w:r>
    </w:p>
    <w:p w14:paraId="08A96115" w14:textId="0D47E9C5" w:rsidR="0059612F" w:rsidRPr="003F7DC9" w:rsidRDefault="0059612F" w:rsidP="0059612F">
      <w:pPr>
        <w:spacing w:line="283" w:lineRule="auto"/>
        <w:ind w:left="284" w:right="794"/>
        <w:jc w:val="both"/>
        <w:rPr>
          <w:sz w:val="19"/>
        </w:rPr>
      </w:pPr>
      <w:r w:rsidRPr="003F7DC9">
        <w:rPr>
          <w:w w:val="105"/>
          <w:sz w:val="19"/>
        </w:rPr>
        <w:t xml:space="preserve">n.104 del </w:t>
      </w:r>
      <w:proofErr w:type="gramStart"/>
      <w:r w:rsidRPr="003F7DC9">
        <w:rPr>
          <w:w w:val="105"/>
          <w:sz w:val="19"/>
        </w:rPr>
        <w:t>2020 ,</w:t>
      </w:r>
      <w:proofErr w:type="gramEnd"/>
      <w:r w:rsidRPr="003F7DC9">
        <w:rPr>
          <w:w w:val="105"/>
          <w:sz w:val="19"/>
        </w:rPr>
        <w:t xml:space="preserve"> potranno essere a seguito di apposita modifica normativa utilizzate anche per i servizi aggiuntivi. Il Governo, a consuntivo, al netto dell’aumento delle entrate da bigliettazione per la maggiore capienza prevista dalle presenti linee guida, verificherà la necessità di riconoscere le eventuali ulteriori risorse.</w:t>
      </w:r>
    </w:p>
    <w:p w14:paraId="64FE1A4C" w14:textId="77777777" w:rsidR="0059612F" w:rsidRPr="003F7DC9" w:rsidRDefault="0059612F" w:rsidP="0059612F">
      <w:pPr>
        <w:pStyle w:val="Corpotesto"/>
        <w:spacing w:before="11"/>
        <w:ind w:left="284" w:right="794"/>
        <w:rPr>
          <w:sz w:val="13"/>
        </w:rPr>
      </w:pPr>
    </w:p>
    <w:p w14:paraId="0343D43E" w14:textId="77777777" w:rsidR="0059612F" w:rsidRPr="003F7DC9" w:rsidRDefault="0059612F" w:rsidP="0059612F">
      <w:pPr>
        <w:spacing w:line="283" w:lineRule="auto"/>
        <w:ind w:left="284" w:right="794"/>
        <w:jc w:val="both"/>
        <w:rPr>
          <w:w w:val="105"/>
          <w:sz w:val="19"/>
        </w:rPr>
      </w:pPr>
      <w:r w:rsidRPr="003F7DC9">
        <w:rPr>
          <w:w w:val="105"/>
          <w:sz w:val="19"/>
        </w:rPr>
        <w:t>Servizi aggiuntivi con l’utilizzazione delle disposizioni di cui al citato articolo 200, comma 6 bis, di cui alla legge richiamata possono essere previsti anche per il trasporto pubblico locale ferroviario.</w:t>
      </w:r>
    </w:p>
    <w:p w14:paraId="5C3200F3" w14:textId="77777777" w:rsidR="0059612F" w:rsidRPr="003F7DC9" w:rsidRDefault="0059612F" w:rsidP="0059612F">
      <w:pPr>
        <w:spacing w:line="283" w:lineRule="auto"/>
        <w:ind w:left="284" w:right="794"/>
        <w:jc w:val="both"/>
        <w:rPr>
          <w:sz w:val="19"/>
        </w:rPr>
      </w:pPr>
    </w:p>
    <w:p w14:paraId="055B4D7D" w14:textId="77777777" w:rsidR="0059612F" w:rsidRPr="003F7DC9" w:rsidRDefault="0059612F" w:rsidP="0059612F">
      <w:pPr>
        <w:pStyle w:val="Paragrafoelenco"/>
        <w:numPr>
          <w:ilvl w:val="0"/>
          <w:numId w:val="51"/>
        </w:numPr>
        <w:tabs>
          <w:tab w:val="left" w:pos="1416"/>
        </w:tabs>
        <w:ind w:left="284" w:firstLine="0"/>
        <w:rPr>
          <w:b/>
          <w:sz w:val="19"/>
        </w:rPr>
      </w:pPr>
      <w:r w:rsidRPr="003F7DC9">
        <w:rPr>
          <w:b/>
          <w:w w:val="105"/>
          <w:sz w:val="19"/>
        </w:rPr>
        <w:t>Misure</w:t>
      </w:r>
      <w:r w:rsidRPr="003F7DC9">
        <w:rPr>
          <w:b/>
          <w:spacing w:val="-4"/>
          <w:w w:val="105"/>
          <w:sz w:val="19"/>
        </w:rPr>
        <w:t xml:space="preserve"> </w:t>
      </w:r>
      <w:r w:rsidRPr="003F7DC9">
        <w:rPr>
          <w:b/>
          <w:w w:val="105"/>
          <w:sz w:val="19"/>
        </w:rPr>
        <w:t>di</w:t>
      </w:r>
      <w:r w:rsidRPr="003F7DC9">
        <w:rPr>
          <w:b/>
          <w:spacing w:val="-4"/>
          <w:w w:val="105"/>
          <w:sz w:val="19"/>
        </w:rPr>
        <w:t xml:space="preserve"> </w:t>
      </w:r>
      <w:r w:rsidRPr="003F7DC9">
        <w:rPr>
          <w:b/>
          <w:w w:val="105"/>
          <w:sz w:val="19"/>
        </w:rPr>
        <w:t>carattere</w:t>
      </w:r>
      <w:r w:rsidRPr="003F7DC9">
        <w:rPr>
          <w:b/>
          <w:spacing w:val="-2"/>
          <w:w w:val="105"/>
          <w:sz w:val="19"/>
        </w:rPr>
        <w:t xml:space="preserve"> </w:t>
      </w:r>
      <w:r w:rsidRPr="003F7DC9">
        <w:rPr>
          <w:b/>
          <w:w w:val="105"/>
          <w:sz w:val="19"/>
        </w:rPr>
        <w:t>generale</w:t>
      </w:r>
      <w:r w:rsidRPr="003F7DC9">
        <w:rPr>
          <w:b/>
          <w:spacing w:val="-4"/>
          <w:w w:val="105"/>
          <w:sz w:val="19"/>
        </w:rPr>
        <w:t xml:space="preserve"> </w:t>
      </w:r>
      <w:r w:rsidRPr="003F7DC9">
        <w:rPr>
          <w:b/>
          <w:w w:val="105"/>
          <w:sz w:val="19"/>
        </w:rPr>
        <w:t>per</w:t>
      </w:r>
      <w:r w:rsidRPr="003F7DC9">
        <w:rPr>
          <w:b/>
          <w:spacing w:val="-4"/>
          <w:w w:val="105"/>
          <w:sz w:val="19"/>
        </w:rPr>
        <w:t xml:space="preserve"> </w:t>
      </w:r>
      <w:r w:rsidRPr="003F7DC9">
        <w:rPr>
          <w:b/>
          <w:w w:val="105"/>
          <w:sz w:val="19"/>
        </w:rPr>
        <w:t>il</w:t>
      </w:r>
      <w:r w:rsidRPr="003F7DC9">
        <w:rPr>
          <w:b/>
          <w:spacing w:val="-4"/>
          <w:w w:val="105"/>
          <w:sz w:val="19"/>
        </w:rPr>
        <w:t xml:space="preserve"> </w:t>
      </w:r>
      <w:r w:rsidRPr="003F7DC9">
        <w:rPr>
          <w:b/>
          <w:w w:val="105"/>
          <w:sz w:val="19"/>
        </w:rPr>
        <w:t>contenimento</w:t>
      </w:r>
      <w:r w:rsidRPr="003F7DC9">
        <w:rPr>
          <w:b/>
          <w:spacing w:val="-3"/>
          <w:w w:val="105"/>
          <w:sz w:val="19"/>
        </w:rPr>
        <w:t xml:space="preserve"> </w:t>
      </w:r>
      <w:r w:rsidRPr="003F7DC9">
        <w:rPr>
          <w:b/>
          <w:w w:val="105"/>
          <w:sz w:val="19"/>
        </w:rPr>
        <w:t>del</w:t>
      </w:r>
      <w:r w:rsidRPr="003F7DC9">
        <w:rPr>
          <w:b/>
          <w:spacing w:val="-4"/>
          <w:w w:val="105"/>
          <w:sz w:val="19"/>
        </w:rPr>
        <w:t xml:space="preserve"> </w:t>
      </w:r>
      <w:r w:rsidRPr="003F7DC9">
        <w:rPr>
          <w:b/>
          <w:w w:val="105"/>
          <w:sz w:val="19"/>
        </w:rPr>
        <w:t>contagio</w:t>
      </w:r>
      <w:r w:rsidRPr="003F7DC9">
        <w:rPr>
          <w:b/>
          <w:spacing w:val="-3"/>
          <w:w w:val="105"/>
          <w:sz w:val="19"/>
        </w:rPr>
        <w:t xml:space="preserve"> </w:t>
      </w:r>
      <w:r w:rsidRPr="003F7DC9">
        <w:rPr>
          <w:b/>
          <w:w w:val="105"/>
          <w:sz w:val="19"/>
        </w:rPr>
        <w:t>da</w:t>
      </w:r>
      <w:r w:rsidRPr="003F7DC9">
        <w:rPr>
          <w:b/>
          <w:spacing w:val="-4"/>
          <w:w w:val="105"/>
          <w:sz w:val="19"/>
        </w:rPr>
        <w:t xml:space="preserve"> </w:t>
      </w:r>
      <w:r w:rsidRPr="003F7DC9">
        <w:rPr>
          <w:b/>
          <w:w w:val="105"/>
          <w:sz w:val="19"/>
        </w:rPr>
        <w:t>COVID</w:t>
      </w:r>
      <w:r w:rsidRPr="003F7DC9">
        <w:rPr>
          <w:b/>
          <w:spacing w:val="-4"/>
          <w:w w:val="105"/>
          <w:sz w:val="19"/>
        </w:rPr>
        <w:t xml:space="preserve"> </w:t>
      </w:r>
      <w:r w:rsidRPr="003F7DC9">
        <w:rPr>
          <w:b/>
          <w:w w:val="105"/>
          <w:sz w:val="19"/>
        </w:rPr>
        <w:t>19</w:t>
      </w:r>
    </w:p>
    <w:p w14:paraId="1AB86B69" w14:textId="77777777" w:rsidR="0059612F" w:rsidRPr="003F7DC9" w:rsidRDefault="0059612F" w:rsidP="0059612F">
      <w:pPr>
        <w:pStyle w:val="Corpotesto"/>
        <w:spacing w:before="10"/>
        <w:ind w:left="284"/>
        <w:rPr>
          <w:b/>
          <w:sz w:val="17"/>
        </w:rPr>
      </w:pPr>
    </w:p>
    <w:p w14:paraId="2FFD5B0F" w14:textId="77777777" w:rsidR="0059612F" w:rsidRPr="003F7DC9" w:rsidRDefault="0059612F" w:rsidP="0059612F">
      <w:pPr>
        <w:spacing w:before="1"/>
        <w:ind w:left="284"/>
        <w:jc w:val="both"/>
        <w:rPr>
          <w:sz w:val="19"/>
        </w:rPr>
      </w:pPr>
      <w:r w:rsidRPr="003F7DC9">
        <w:rPr>
          <w:w w:val="105"/>
          <w:sz w:val="19"/>
        </w:rPr>
        <w:t>Si richiama, altresì, il rispetto delle sotto elencate disposizioni, valide per tutte le modalità di trasporto:</w:t>
      </w:r>
    </w:p>
    <w:p w14:paraId="259B25F8" w14:textId="77777777" w:rsidR="0059612F" w:rsidRPr="003F7DC9" w:rsidRDefault="0059612F" w:rsidP="0059612F">
      <w:pPr>
        <w:pStyle w:val="Corpotesto"/>
        <w:spacing w:before="10"/>
        <w:ind w:left="284"/>
        <w:rPr>
          <w:sz w:val="17"/>
        </w:rPr>
      </w:pPr>
    </w:p>
    <w:p w14:paraId="4C0C5490" w14:textId="77777777" w:rsidR="0059612F" w:rsidRPr="003F7DC9" w:rsidRDefault="0059612F" w:rsidP="0059612F">
      <w:pPr>
        <w:pStyle w:val="Paragrafoelenco"/>
        <w:numPr>
          <w:ilvl w:val="1"/>
          <w:numId w:val="51"/>
        </w:numPr>
        <w:tabs>
          <w:tab w:val="left" w:pos="1852"/>
          <w:tab w:val="left" w:pos="2127"/>
        </w:tabs>
        <w:spacing w:line="283" w:lineRule="auto"/>
        <w:ind w:left="284" w:right="794" w:firstLine="0"/>
        <w:rPr>
          <w:sz w:val="19"/>
        </w:rPr>
      </w:pPr>
      <w:r w:rsidRPr="003F7DC9">
        <w:rPr>
          <w:w w:val="105"/>
          <w:sz w:val="19"/>
        </w:rPr>
        <w:t>La sanificazione e l'igienizzazione dei locali, dei mezzi di trasporto e dei mezzi di lavoro deve riguardare tutte le parti frequentate da viaggiatori e/o lavoratori ed essere effettuata con le modalità definite dalle specifiche circolari del Ministero della Salute e dell'Istituto Superiore di Sanità.</w:t>
      </w:r>
    </w:p>
    <w:p w14:paraId="1014FE5E" w14:textId="77777777" w:rsidR="0059612F" w:rsidRPr="003F7DC9" w:rsidRDefault="0059612F" w:rsidP="0059612F">
      <w:pPr>
        <w:pStyle w:val="Paragrafoelenco"/>
        <w:numPr>
          <w:ilvl w:val="1"/>
          <w:numId w:val="51"/>
        </w:numPr>
        <w:tabs>
          <w:tab w:val="left" w:pos="1852"/>
          <w:tab w:val="left" w:pos="2127"/>
        </w:tabs>
        <w:spacing w:line="280" w:lineRule="auto"/>
        <w:ind w:left="284" w:right="794" w:firstLine="0"/>
        <w:rPr>
          <w:sz w:val="19"/>
        </w:rPr>
      </w:pPr>
      <w:r w:rsidRPr="003F7DC9">
        <w:rPr>
          <w:w w:val="105"/>
          <w:sz w:val="19"/>
        </w:rPr>
        <w:t>Nelle stazioni ferroviarie, nelle autostazioni, negli aeroporti, nei porti e sui mezzi di trasporto a lunga percorrenza è necessario installare dispenser contenenti soluzioni disinfettanti ad uso dei passeggeri.</w:t>
      </w:r>
    </w:p>
    <w:p w14:paraId="106F1EC3" w14:textId="77777777" w:rsidR="0059612F" w:rsidRPr="003F7DC9" w:rsidRDefault="0059612F" w:rsidP="0059612F">
      <w:pPr>
        <w:tabs>
          <w:tab w:val="left" w:pos="2127"/>
        </w:tabs>
        <w:spacing w:before="65" w:line="283" w:lineRule="auto"/>
        <w:ind w:left="284" w:right="794"/>
        <w:jc w:val="both"/>
        <w:rPr>
          <w:b/>
          <w:sz w:val="19"/>
        </w:rPr>
      </w:pPr>
      <w:r w:rsidRPr="003F7DC9">
        <w:rPr>
          <w:w w:val="105"/>
          <w:sz w:val="19"/>
        </w:rPr>
        <w:t>Sulle metropolitane, sugli autobus e su tutti i mezzi di trasporto pubblico locale devono essere installati, anche in modo graduale, privilegiando i mezzi di trasporto maggiormente utilizzati</w:t>
      </w:r>
      <w:r w:rsidRPr="003F7DC9">
        <w:rPr>
          <w:spacing w:val="-29"/>
          <w:w w:val="105"/>
          <w:sz w:val="19"/>
        </w:rPr>
        <w:t xml:space="preserve"> </w:t>
      </w:r>
      <w:r w:rsidRPr="003F7DC9">
        <w:rPr>
          <w:w w:val="105"/>
          <w:sz w:val="19"/>
        </w:rPr>
        <w:t>dagli utenti,</w:t>
      </w:r>
      <w:r w:rsidRPr="003F7DC9">
        <w:rPr>
          <w:spacing w:val="-11"/>
          <w:w w:val="105"/>
          <w:sz w:val="19"/>
        </w:rPr>
        <w:t xml:space="preserve"> </w:t>
      </w:r>
      <w:r w:rsidRPr="003F7DC9">
        <w:rPr>
          <w:w w:val="105"/>
          <w:sz w:val="19"/>
        </w:rPr>
        <w:t>appositi</w:t>
      </w:r>
      <w:r w:rsidRPr="003F7DC9">
        <w:rPr>
          <w:spacing w:val="-11"/>
          <w:w w:val="105"/>
          <w:sz w:val="19"/>
        </w:rPr>
        <w:t xml:space="preserve"> </w:t>
      </w:r>
      <w:r w:rsidRPr="003F7DC9">
        <w:rPr>
          <w:w w:val="105"/>
          <w:sz w:val="19"/>
        </w:rPr>
        <w:t>dispenser</w:t>
      </w:r>
      <w:r w:rsidRPr="003F7DC9">
        <w:rPr>
          <w:spacing w:val="-12"/>
          <w:w w:val="105"/>
          <w:sz w:val="19"/>
        </w:rPr>
        <w:t xml:space="preserve"> </w:t>
      </w:r>
      <w:r w:rsidRPr="003F7DC9">
        <w:rPr>
          <w:w w:val="105"/>
          <w:sz w:val="19"/>
        </w:rPr>
        <w:t>per</w:t>
      </w:r>
      <w:r w:rsidRPr="003F7DC9">
        <w:rPr>
          <w:spacing w:val="-11"/>
          <w:w w:val="105"/>
          <w:sz w:val="19"/>
        </w:rPr>
        <w:t xml:space="preserve"> </w:t>
      </w:r>
      <w:r w:rsidRPr="003F7DC9">
        <w:rPr>
          <w:w w:val="105"/>
          <w:sz w:val="19"/>
        </w:rPr>
        <w:t>la</w:t>
      </w:r>
      <w:r w:rsidRPr="003F7DC9">
        <w:rPr>
          <w:spacing w:val="-12"/>
          <w:w w:val="105"/>
          <w:sz w:val="19"/>
        </w:rPr>
        <w:t xml:space="preserve"> </w:t>
      </w:r>
      <w:r w:rsidRPr="003F7DC9">
        <w:rPr>
          <w:w w:val="105"/>
          <w:sz w:val="19"/>
        </w:rPr>
        <w:t>distribuzione</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soluzioni</w:t>
      </w:r>
      <w:r w:rsidRPr="003F7DC9">
        <w:rPr>
          <w:spacing w:val="-12"/>
          <w:w w:val="105"/>
          <w:sz w:val="19"/>
        </w:rPr>
        <w:t xml:space="preserve"> </w:t>
      </w:r>
      <w:r w:rsidRPr="003F7DC9">
        <w:rPr>
          <w:w w:val="105"/>
          <w:sz w:val="19"/>
        </w:rPr>
        <w:t>idroalcoliche</w:t>
      </w:r>
      <w:r w:rsidRPr="003F7DC9">
        <w:rPr>
          <w:spacing w:val="-10"/>
          <w:w w:val="105"/>
          <w:sz w:val="19"/>
        </w:rPr>
        <w:t xml:space="preserve"> </w:t>
      </w:r>
      <w:r w:rsidRPr="003F7DC9">
        <w:rPr>
          <w:w w:val="105"/>
          <w:sz w:val="19"/>
        </w:rPr>
        <w:t>per</w:t>
      </w:r>
      <w:r w:rsidRPr="003F7DC9">
        <w:rPr>
          <w:spacing w:val="-11"/>
          <w:w w:val="105"/>
          <w:sz w:val="19"/>
        </w:rPr>
        <w:t xml:space="preserve"> </w:t>
      </w:r>
      <w:r w:rsidRPr="003F7DC9">
        <w:rPr>
          <w:w w:val="105"/>
          <w:sz w:val="19"/>
        </w:rPr>
        <w:t>la</w:t>
      </w:r>
      <w:r w:rsidRPr="003F7DC9">
        <w:rPr>
          <w:spacing w:val="-12"/>
          <w:w w:val="105"/>
          <w:sz w:val="19"/>
        </w:rPr>
        <w:t xml:space="preserve"> </w:t>
      </w:r>
      <w:r w:rsidRPr="003F7DC9">
        <w:rPr>
          <w:w w:val="105"/>
          <w:sz w:val="19"/>
        </w:rPr>
        <w:t>frequente</w:t>
      </w:r>
      <w:r w:rsidRPr="003F7DC9">
        <w:rPr>
          <w:spacing w:val="-11"/>
          <w:w w:val="105"/>
          <w:sz w:val="19"/>
        </w:rPr>
        <w:t xml:space="preserve"> </w:t>
      </w:r>
      <w:r w:rsidRPr="003F7DC9">
        <w:rPr>
          <w:w w:val="105"/>
          <w:sz w:val="19"/>
        </w:rPr>
        <w:t>detersione delle</w:t>
      </w:r>
      <w:r w:rsidRPr="003F7DC9">
        <w:rPr>
          <w:spacing w:val="-2"/>
          <w:w w:val="105"/>
          <w:sz w:val="19"/>
        </w:rPr>
        <w:t xml:space="preserve"> </w:t>
      </w:r>
      <w:r w:rsidRPr="003F7DC9">
        <w:rPr>
          <w:w w:val="105"/>
          <w:sz w:val="19"/>
        </w:rPr>
        <w:t>mani</w:t>
      </w:r>
      <w:r w:rsidRPr="003F7DC9">
        <w:rPr>
          <w:b/>
          <w:w w:val="105"/>
          <w:sz w:val="19"/>
        </w:rPr>
        <w:t>;</w:t>
      </w:r>
    </w:p>
    <w:p w14:paraId="11FBE4AD" w14:textId="77777777" w:rsidR="0059612F" w:rsidRPr="003F7DC9" w:rsidRDefault="0059612F" w:rsidP="0059612F">
      <w:pPr>
        <w:pStyle w:val="Paragrafoelenco"/>
        <w:numPr>
          <w:ilvl w:val="1"/>
          <w:numId w:val="51"/>
        </w:numPr>
        <w:tabs>
          <w:tab w:val="left" w:pos="1849"/>
          <w:tab w:val="left" w:pos="2127"/>
        </w:tabs>
        <w:spacing w:line="280" w:lineRule="auto"/>
        <w:ind w:left="284" w:right="794" w:firstLine="0"/>
        <w:rPr>
          <w:sz w:val="19"/>
        </w:rPr>
      </w:pPr>
      <w:r w:rsidRPr="003F7DC9">
        <w:rPr>
          <w:w w:val="105"/>
          <w:sz w:val="19"/>
        </w:rPr>
        <w:t>All'ingresso e nella permanenza nei luoghi di accesso al sistema del trasporto pubblico (stazioni ferroviarie, autostazioni, fermate bus ecc.) e all'interno dei mezzi, è obbligatorio indossare una mascherina</w:t>
      </w:r>
      <w:r w:rsidRPr="003F7DC9">
        <w:rPr>
          <w:spacing w:val="-5"/>
          <w:w w:val="105"/>
          <w:sz w:val="19"/>
        </w:rPr>
        <w:t xml:space="preserve"> </w:t>
      </w:r>
      <w:r w:rsidRPr="003F7DC9">
        <w:rPr>
          <w:w w:val="105"/>
          <w:sz w:val="19"/>
        </w:rPr>
        <w:t>di</w:t>
      </w:r>
      <w:r w:rsidRPr="003F7DC9">
        <w:rPr>
          <w:spacing w:val="-3"/>
          <w:w w:val="105"/>
          <w:sz w:val="19"/>
        </w:rPr>
        <w:t xml:space="preserve"> </w:t>
      </w:r>
      <w:r w:rsidRPr="003F7DC9">
        <w:rPr>
          <w:w w:val="105"/>
          <w:sz w:val="19"/>
        </w:rPr>
        <w:t>comunità,</w:t>
      </w:r>
      <w:r w:rsidRPr="003F7DC9">
        <w:rPr>
          <w:spacing w:val="-4"/>
          <w:w w:val="105"/>
          <w:sz w:val="19"/>
        </w:rPr>
        <w:t xml:space="preserve"> </w:t>
      </w:r>
      <w:r w:rsidRPr="003F7DC9">
        <w:rPr>
          <w:w w:val="105"/>
          <w:sz w:val="19"/>
        </w:rPr>
        <w:t>per</w:t>
      </w:r>
      <w:r w:rsidRPr="003F7DC9">
        <w:rPr>
          <w:spacing w:val="-3"/>
          <w:w w:val="105"/>
          <w:sz w:val="19"/>
        </w:rPr>
        <w:t xml:space="preserve"> </w:t>
      </w:r>
      <w:r w:rsidRPr="003F7DC9">
        <w:rPr>
          <w:w w:val="105"/>
          <w:sz w:val="19"/>
        </w:rPr>
        <w:t>la</w:t>
      </w:r>
      <w:r w:rsidRPr="003F7DC9">
        <w:rPr>
          <w:spacing w:val="-4"/>
          <w:w w:val="105"/>
          <w:sz w:val="19"/>
        </w:rPr>
        <w:t xml:space="preserve"> </w:t>
      </w:r>
      <w:r w:rsidRPr="003F7DC9">
        <w:rPr>
          <w:w w:val="105"/>
          <w:sz w:val="19"/>
        </w:rPr>
        <w:t>protezione</w:t>
      </w:r>
      <w:r w:rsidRPr="003F7DC9">
        <w:rPr>
          <w:spacing w:val="-3"/>
          <w:w w:val="105"/>
          <w:sz w:val="19"/>
        </w:rPr>
        <w:t xml:space="preserve"> </w:t>
      </w:r>
      <w:r w:rsidRPr="003F7DC9">
        <w:rPr>
          <w:w w:val="105"/>
          <w:sz w:val="19"/>
        </w:rPr>
        <w:t>del</w:t>
      </w:r>
      <w:r w:rsidRPr="003F7DC9">
        <w:rPr>
          <w:spacing w:val="-4"/>
          <w:w w:val="105"/>
          <w:sz w:val="19"/>
        </w:rPr>
        <w:t xml:space="preserve"> </w:t>
      </w:r>
      <w:r w:rsidRPr="003F7DC9">
        <w:rPr>
          <w:w w:val="105"/>
          <w:sz w:val="19"/>
        </w:rPr>
        <w:t>naso</w:t>
      </w:r>
      <w:r w:rsidRPr="003F7DC9">
        <w:rPr>
          <w:spacing w:val="-3"/>
          <w:w w:val="105"/>
          <w:sz w:val="19"/>
        </w:rPr>
        <w:t xml:space="preserve"> </w:t>
      </w:r>
      <w:r w:rsidRPr="003F7DC9">
        <w:rPr>
          <w:w w:val="105"/>
          <w:sz w:val="19"/>
        </w:rPr>
        <w:t>e</w:t>
      </w:r>
      <w:r w:rsidRPr="003F7DC9">
        <w:rPr>
          <w:spacing w:val="-4"/>
          <w:w w:val="105"/>
          <w:sz w:val="19"/>
        </w:rPr>
        <w:t xml:space="preserve"> </w:t>
      </w:r>
      <w:r w:rsidRPr="003F7DC9">
        <w:rPr>
          <w:w w:val="105"/>
          <w:sz w:val="19"/>
        </w:rPr>
        <w:t>della</w:t>
      </w:r>
      <w:r w:rsidRPr="003F7DC9">
        <w:rPr>
          <w:spacing w:val="-3"/>
          <w:w w:val="105"/>
          <w:sz w:val="19"/>
        </w:rPr>
        <w:t xml:space="preserve"> </w:t>
      </w:r>
      <w:r w:rsidRPr="003F7DC9">
        <w:rPr>
          <w:w w:val="105"/>
          <w:sz w:val="19"/>
        </w:rPr>
        <w:t>bocca.</w:t>
      </w:r>
    </w:p>
    <w:p w14:paraId="07807F6B" w14:textId="24D5BDA2" w:rsidR="0059612F" w:rsidRPr="003F7DC9" w:rsidRDefault="0059612F" w:rsidP="0059612F">
      <w:pPr>
        <w:pStyle w:val="Paragrafoelenco"/>
        <w:numPr>
          <w:ilvl w:val="1"/>
          <w:numId w:val="51"/>
        </w:numPr>
        <w:tabs>
          <w:tab w:val="left" w:pos="1848"/>
          <w:tab w:val="left" w:pos="2127"/>
        </w:tabs>
        <w:spacing w:before="6"/>
        <w:ind w:left="284" w:right="794" w:firstLine="0"/>
        <w:rPr>
          <w:sz w:val="19"/>
        </w:rPr>
      </w:pPr>
      <w:proofErr w:type="gramStart"/>
      <w:r w:rsidRPr="003F7DC9">
        <w:rPr>
          <w:w w:val="105"/>
          <w:sz w:val="19"/>
        </w:rPr>
        <w:t>E'</w:t>
      </w:r>
      <w:proofErr w:type="gramEnd"/>
      <w:r w:rsidRPr="003F7DC9">
        <w:rPr>
          <w:w w:val="105"/>
          <w:sz w:val="19"/>
        </w:rPr>
        <w:t xml:space="preserve"> necessario incentivare la vendita di biglietti con sistemi</w:t>
      </w:r>
      <w:r w:rsidRPr="003F7DC9">
        <w:rPr>
          <w:spacing w:val="-27"/>
          <w:w w:val="105"/>
          <w:sz w:val="19"/>
        </w:rPr>
        <w:t xml:space="preserve"> </w:t>
      </w:r>
      <w:r w:rsidRPr="003F7DC9">
        <w:rPr>
          <w:w w:val="105"/>
          <w:sz w:val="19"/>
        </w:rPr>
        <w:t>telematici.</w:t>
      </w:r>
    </w:p>
    <w:p w14:paraId="67A4D2AF" w14:textId="77777777" w:rsidR="0059612F" w:rsidRPr="003F7DC9" w:rsidRDefault="0059612F" w:rsidP="0059612F">
      <w:pPr>
        <w:pStyle w:val="Paragrafoelenco"/>
        <w:numPr>
          <w:ilvl w:val="1"/>
          <w:numId w:val="51"/>
        </w:numPr>
        <w:tabs>
          <w:tab w:val="left" w:pos="1848"/>
          <w:tab w:val="left" w:pos="2127"/>
        </w:tabs>
        <w:spacing w:before="41" w:line="280" w:lineRule="auto"/>
        <w:ind w:left="284" w:right="794" w:firstLine="0"/>
        <w:rPr>
          <w:sz w:val="19"/>
        </w:rPr>
      </w:pPr>
      <w:r w:rsidRPr="003F7DC9">
        <w:rPr>
          <w:w w:val="105"/>
          <w:sz w:val="19"/>
        </w:rPr>
        <w:t>Nelle</w:t>
      </w:r>
      <w:r w:rsidRPr="003F7DC9">
        <w:rPr>
          <w:spacing w:val="-13"/>
          <w:w w:val="105"/>
          <w:sz w:val="19"/>
        </w:rPr>
        <w:t xml:space="preserve"> </w:t>
      </w:r>
      <w:r w:rsidRPr="003F7DC9">
        <w:rPr>
          <w:w w:val="105"/>
          <w:sz w:val="19"/>
        </w:rPr>
        <w:t>stazioni</w:t>
      </w:r>
      <w:r w:rsidRPr="003F7DC9">
        <w:rPr>
          <w:spacing w:val="-13"/>
          <w:w w:val="105"/>
          <w:sz w:val="19"/>
        </w:rPr>
        <w:t xml:space="preserve"> </w:t>
      </w:r>
      <w:r w:rsidRPr="003F7DC9">
        <w:rPr>
          <w:w w:val="105"/>
          <w:sz w:val="19"/>
        </w:rPr>
        <w:t>o</w:t>
      </w:r>
      <w:r w:rsidRPr="003F7DC9">
        <w:rPr>
          <w:spacing w:val="-12"/>
          <w:w w:val="105"/>
          <w:sz w:val="19"/>
        </w:rPr>
        <w:t xml:space="preserve"> </w:t>
      </w:r>
      <w:r w:rsidRPr="003F7DC9">
        <w:rPr>
          <w:w w:val="105"/>
          <w:sz w:val="19"/>
        </w:rPr>
        <w:t>nei</w:t>
      </w:r>
      <w:r w:rsidRPr="003F7DC9">
        <w:rPr>
          <w:spacing w:val="-13"/>
          <w:w w:val="105"/>
          <w:sz w:val="19"/>
        </w:rPr>
        <w:t xml:space="preserve"> </w:t>
      </w:r>
      <w:r w:rsidRPr="003F7DC9">
        <w:rPr>
          <w:w w:val="105"/>
          <w:sz w:val="19"/>
        </w:rPr>
        <w:t>luoghi</w:t>
      </w:r>
      <w:r w:rsidRPr="003F7DC9">
        <w:rPr>
          <w:spacing w:val="-13"/>
          <w:w w:val="105"/>
          <w:sz w:val="19"/>
        </w:rPr>
        <w:t xml:space="preserve"> </w:t>
      </w:r>
      <w:r w:rsidRPr="003F7DC9">
        <w:rPr>
          <w:w w:val="105"/>
          <w:sz w:val="19"/>
        </w:rPr>
        <w:t>di</w:t>
      </w:r>
      <w:r w:rsidRPr="003F7DC9">
        <w:rPr>
          <w:spacing w:val="-12"/>
          <w:w w:val="105"/>
          <w:sz w:val="19"/>
        </w:rPr>
        <w:t xml:space="preserve"> </w:t>
      </w:r>
      <w:r w:rsidRPr="003F7DC9">
        <w:rPr>
          <w:w w:val="105"/>
          <w:sz w:val="19"/>
        </w:rPr>
        <w:t>acquisto</w:t>
      </w:r>
      <w:r w:rsidRPr="003F7DC9">
        <w:rPr>
          <w:spacing w:val="-12"/>
          <w:w w:val="105"/>
          <w:sz w:val="19"/>
        </w:rPr>
        <w:t xml:space="preserve"> </w:t>
      </w:r>
      <w:r w:rsidRPr="003F7DC9">
        <w:rPr>
          <w:w w:val="105"/>
          <w:sz w:val="19"/>
        </w:rPr>
        <w:t>dei</w:t>
      </w:r>
      <w:r w:rsidRPr="003F7DC9">
        <w:rPr>
          <w:spacing w:val="-13"/>
          <w:w w:val="105"/>
          <w:sz w:val="19"/>
        </w:rPr>
        <w:t xml:space="preserve"> </w:t>
      </w:r>
      <w:r w:rsidRPr="003F7DC9">
        <w:rPr>
          <w:w w:val="105"/>
          <w:sz w:val="19"/>
        </w:rPr>
        <w:t>biglietti</w:t>
      </w:r>
      <w:r w:rsidRPr="003F7DC9">
        <w:rPr>
          <w:spacing w:val="-13"/>
          <w:w w:val="105"/>
          <w:sz w:val="19"/>
        </w:rPr>
        <w:t xml:space="preserve"> </w:t>
      </w:r>
      <w:r w:rsidRPr="003F7DC9">
        <w:rPr>
          <w:w w:val="105"/>
          <w:sz w:val="19"/>
        </w:rPr>
        <w:t>è</w:t>
      </w:r>
      <w:r w:rsidRPr="003F7DC9">
        <w:rPr>
          <w:spacing w:val="-13"/>
          <w:w w:val="105"/>
          <w:sz w:val="19"/>
        </w:rPr>
        <w:t xml:space="preserve"> </w:t>
      </w:r>
      <w:r w:rsidRPr="003F7DC9">
        <w:rPr>
          <w:w w:val="105"/>
          <w:sz w:val="19"/>
        </w:rPr>
        <w:t>opportuno</w:t>
      </w:r>
      <w:r w:rsidRPr="003F7DC9">
        <w:rPr>
          <w:spacing w:val="-12"/>
          <w:w w:val="105"/>
          <w:sz w:val="19"/>
        </w:rPr>
        <w:t xml:space="preserve"> </w:t>
      </w:r>
      <w:r w:rsidRPr="003F7DC9">
        <w:rPr>
          <w:w w:val="105"/>
          <w:sz w:val="19"/>
        </w:rPr>
        <w:t>installare</w:t>
      </w:r>
      <w:r w:rsidRPr="003F7DC9">
        <w:rPr>
          <w:spacing w:val="-11"/>
          <w:w w:val="105"/>
          <w:sz w:val="19"/>
        </w:rPr>
        <w:t xml:space="preserve"> </w:t>
      </w:r>
      <w:r w:rsidRPr="003F7DC9">
        <w:rPr>
          <w:w w:val="105"/>
          <w:sz w:val="19"/>
        </w:rPr>
        <w:t>punti</w:t>
      </w:r>
      <w:r w:rsidRPr="003F7DC9">
        <w:rPr>
          <w:spacing w:val="-12"/>
          <w:w w:val="105"/>
          <w:sz w:val="19"/>
        </w:rPr>
        <w:t xml:space="preserve"> </w:t>
      </w:r>
      <w:r w:rsidRPr="003F7DC9">
        <w:rPr>
          <w:w w:val="105"/>
          <w:sz w:val="19"/>
        </w:rPr>
        <w:t>vendita</w:t>
      </w:r>
      <w:r w:rsidRPr="003F7DC9">
        <w:rPr>
          <w:spacing w:val="-13"/>
          <w:w w:val="105"/>
          <w:sz w:val="19"/>
        </w:rPr>
        <w:t xml:space="preserve"> </w:t>
      </w:r>
      <w:r w:rsidRPr="003F7DC9">
        <w:rPr>
          <w:w w:val="105"/>
          <w:sz w:val="19"/>
        </w:rPr>
        <w:t>e</w:t>
      </w:r>
      <w:r w:rsidRPr="003F7DC9">
        <w:rPr>
          <w:spacing w:val="-13"/>
          <w:w w:val="105"/>
          <w:sz w:val="19"/>
        </w:rPr>
        <w:t xml:space="preserve"> </w:t>
      </w:r>
      <w:r w:rsidRPr="003F7DC9">
        <w:rPr>
          <w:w w:val="105"/>
          <w:sz w:val="19"/>
        </w:rPr>
        <w:t>distributori di dispositivi di</w:t>
      </w:r>
      <w:r w:rsidRPr="003F7DC9">
        <w:rPr>
          <w:spacing w:val="-5"/>
          <w:w w:val="105"/>
          <w:sz w:val="19"/>
        </w:rPr>
        <w:t xml:space="preserve"> </w:t>
      </w:r>
      <w:r w:rsidRPr="003F7DC9">
        <w:rPr>
          <w:w w:val="105"/>
          <w:sz w:val="19"/>
        </w:rPr>
        <w:t>sicurezza.</w:t>
      </w:r>
    </w:p>
    <w:p w14:paraId="393360DC" w14:textId="77777777" w:rsidR="0059612F" w:rsidRPr="003F7DC9" w:rsidRDefault="0059612F" w:rsidP="0059612F">
      <w:pPr>
        <w:pStyle w:val="Paragrafoelenco"/>
        <w:numPr>
          <w:ilvl w:val="1"/>
          <w:numId w:val="51"/>
        </w:numPr>
        <w:tabs>
          <w:tab w:val="left" w:pos="1848"/>
          <w:tab w:val="left" w:pos="2127"/>
        </w:tabs>
        <w:spacing w:before="4" w:line="280" w:lineRule="auto"/>
        <w:ind w:left="284" w:right="794" w:firstLine="0"/>
        <w:rPr>
          <w:sz w:val="19"/>
        </w:rPr>
      </w:pPr>
      <w:r w:rsidRPr="003F7DC9">
        <w:rPr>
          <w:w w:val="105"/>
          <w:sz w:val="19"/>
        </w:rPr>
        <w:t>Vanno</w:t>
      </w:r>
      <w:r w:rsidRPr="003F7DC9">
        <w:rPr>
          <w:spacing w:val="-4"/>
          <w:w w:val="105"/>
          <w:sz w:val="19"/>
        </w:rPr>
        <w:t xml:space="preserve"> </w:t>
      </w:r>
      <w:r w:rsidRPr="003F7DC9">
        <w:rPr>
          <w:w w:val="105"/>
          <w:sz w:val="19"/>
        </w:rPr>
        <w:t>previste</w:t>
      </w:r>
      <w:r w:rsidRPr="003F7DC9">
        <w:rPr>
          <w:spacing w:val="-2"/>
          <w:w w:val="105"/>
          <w:sz w:val="19"/>
        </w:rPr>
        <w:t xml:space="preserve"> </w:t>
      </w:r>
      <w:r w:rsidRPr="003F7DC9">
        <w:rPr>
          <w:w w:val="105"/>
          <w:sz w:val="19"/>
        </w:rPr>
        <w:t>misure</w:t>
      </w:r>
      <w:r w:rsidRPr="003F7DC9">
        <w:rPr>
          <w:spacing w:val="-3"/>
          <w:w w:val="105"/>
          <w:sz w:val="19"/>
        </w:rPr>
        <w:t xml:space="preserve"> </w:t>
      </w:r>
      <w:r w:rsidRPr="003F7DC9">
        <w:rPr>
          <w:w w:val="105"/>
          <w:sz w:val="19"/>
        </w:rPr>
        <w:t>per</w:t>
      </w:r>
      <w:r w:rsidRPr="003F7DC9">
        <w:rPr>
          <w:spacing w:val="-2"/>
          <w:w w:val="105"/>
          <w:sz w:val="19"/>
        </w:rPr>
        <w:t xml:space="preserve"> </w:t>
      </w:r>
      <w:r w:rsidRPr="003F7DC9">
        <w:rPr>
          <w:w w:val="105"/>
          <w:sz w:val="19"/>
        </w:rPr>
        <w:t>la</w:t>
      </w:r>
      <w:r w:rsidRPr="003F7DC9">
        <w:rPr>
          <w:spacing w:val="-3"/>
          <w:w w:val="105"/>
          <w:sz w:val="19"/>
        </w:rPr>
        <w:t xml:space="preserve"> </w:t>
      </w:r>
      <w:r w:rsidRPr="003F7DC9">
        <w:rPr>
          <w:w w:val="105"/>
          <w:sz w:val="19"/>
        </w:rPr>
        <w:t>gestione</w:t>
      </w:r>
      <w:r w:rsidRPr="003F7DC9">
        <w:rPr>
          <w:spacing w:val="-4"/>
          <w:w w:val="105"/>
          <w:sz w:val="19"/>
        </w:rPr>
        <w:t xml:space="preserve"> </w:t>
      </w:r>
      <w:r w:rsidRPr="003F7DC9">
        <w:rPr>
          <w:w w:val="105"/>
          <w:sz w:val="19"/>
        </w:rPr>
        <w:t>dei</w:t>
      </w:r>
      <w:r w:rsidRPr="003F7DC9">
        <w:rPr>
          <w:spacing w:val="-3"/>
          <w:w w:val="105"/>
          <w:sz w:val="19"/>
        </w:rPr>
        <w:t xml:space="preserve"> </w:t>
      </w:r>
      <w:r w:rsidRPr="003F7DC9">
        <w:rPr>
          <w:w w:val="105"/>
          <w:sz w:val="19"/>
        </w:rPr>
        <w:t>passeggeri</w:t>
      </w:r>
      <w:r w:rsidRPr="003F7DC9">
        <w:rPr>
          <w:spacing w:val="-3"/>
          <w:w w:val="105"/>
          <w:sz w:val="19"/>
        </w:rPr>
        <w:t xml:space="preserve"> </w:t>
      </w:r>
      <w:r w:rsidRPr="003F7DC9">
        <w:rPr>
          <w:w w:val="105"/>
          <w:sz w:val="19"/>
        </w:rPr>
        <w:t>e</w:t>
      </w:r>
      <w:r w:rsidRPr="003F7DC9">
        <w:rPr>
          <w:spacing w:val="-3"/>
          <w:w w:val="105"/>
          <w:sz w:val="19"/>
        </w:rPr>
        <w:t xml:space="preserve"> </w:t>
      </w:r>
      <w:r w:rsidRPr="003F7DC9">
        <w:rPr>
          <w:w w:val="105"/>
          <w:sz w:val="19"/>
        </w:rPr>
        <w:t>degli</w:t>
      </w:r>
      <w:r w:rsidRPr="003F7DC9">
        <w:rPr>
          <w:spacing w:val="-2"/>
          <w:w w:val="105"/>
          <w:sz w:val="19"/>
        </w:rPr>
        <w:t xml:space="preserve"> </w:t>
      </w:r>
      <w:r w:rsidRPr="003F7DC9">
        <w:rPr>
          <w:w w:val="105"/>
          <w:sz w:val="19"/>
        </w:rPr>
        <w:t>operatori</w:t>
      </w:r>
      <w:r w:rsidRPr="003F7DC9">
        <w:rPr>
          <w:spacing w:val="-4"/>
          <w:w w:val="105"/>
          <w:sz w:val="19"/>
        </w:rPr>
        <w:t xml:space="preserve"> </w:t>
      </w:r>
      <w:r w:rsidRPr="003F7DC9">
        <w:rPr>
          <w:w w:val="105"/>
          <w:sz w:val="19"/>
        </w:rPr>
        <w:t>nel</w:t>
      </w:r>
      <w:r w:rsidRPr="003F7DC9">
        <w:rPr>
          <w:spacing w:val="-3"/>
          <w:w w:val="105"/>
          <w:sz w:val="19"/>
        </w:rPr>
        <w:t xml:space="preserve"> </w:t>
      </w:r>
      <w:r w:rsidRPr="003F7DC9">
        <w:rPr>
          <w:w w:val="105"/>
          <w:sz w:val="19"/>
        </w:rPr>
        <w:t>caso</w:t>
      </w:r>
      <w:r w:rsidRPr="003F7DC9">
        <w:rPr>
          <w:spacing w:val="-3"/>
          <w:w w:val="105"/>
          <w:sz w:val="19"/>
        </w:rPr>
        <w:t xml:space="preserve"> </w:t>
      </w:r>
      <w:r w:rsidRPr="003F7DC9">
        <w:rPr>
          <w:w w:val="105"/>
          <w:sz w:val="19"/>
        </w:rPr>
        <w:t>in</w:t>
      </w:r>
      <w:r w:rsidRPr="003F7DC9">
        <w:rPr>
          <w:spacing w:val="-2"/>
          <w:w w:val="105"/>
          <w:sz w:val="19"/>
        </w:rPr>
        <w:t xml:space="preserve"> </w:t>
      </w:r>
      <w:r w:rsidRPr="003F7DC9">
        <w:rPr>
          <w:w w:val="105"/>
          <w:sz w:val="19"/>
        </w:rPr>
        <w:t>cui</w:t>
      </w:r>
      <w:r w:rsidRPr="003F7DC9">
        <w:rPr>
          <w:spacing w:val="-3"/>
          <w:w w:val="105"/>
          <w:sz w:val="19"/>
        </w:rPr>
        <w:t xml:space="preserve"> </w:t>
      </w:r>
      <w:r w:rsidRPr="003F7DC9">
        <w:rPr>
          <w:w w:val="105"/>
          <w:sz w:val="19"/>
        </w:rPr>
        <w:t>sia</w:t>
      </w:r>
      <w:r w:rsidRPr="003F7DC9">
        <w:rPr>
          <w:spacing w:val="-4"/>
          <w:w w:val="105"/>
          <w:sz w:val="19"/>
        </w:rPr>
        <w:t xml:space="preserve"> </w:t>
      </w:r>
      <w:r w:rsidRPr="003F7DC9">
        <w:rPr>
          <w:w w:val="105"/>
          <w:sz w:val="19"/>
        </w:rPr>
        <w:t>accertata una temperatura corporea superiore a 37,5°</w:t>
      </w:r>
      <w:r w:rsidRPr="003F7DC9">
        <w:rPr>
          <w:spacing w:val="-18"/>
          <w:w w:val="105"/>
          <w:sz w:val="19"/>
        </w:rPr>
        <w:t xml:space="preserve"> </w:t>
      </w:r>
      <w:r w:rsidRPr="003F7DC9">
        <w:rPr>
          <w:w w:val="105"/>
          <w:sz w:val="19"/>
        </w:rPr>
        <w:t>C.</w:t>
      </w:r>
    </w:p>
    <w:p w14:paraId="0317B73C" w14:textId="77777777" w:rsidR="0059612F" w:rsidRPr="003F7DC9" w:rsidRDefault="0059612F" w:rsidP="0059612F">
      <w:pPr>
        <w:pStyle w:val="Paragrafoelenco"/>
        <w:numPr>
          <w:ilvl w:val="1"/>
          <w:numId w:val="51"/>
        </w:numPr>
        <w:tabs>
          <w:tab w:val="left" w:pos="1847"/>
          <w:tab w:val="left" w:pos="2127"/>
        </w:tabs>
        <w:spacing w:before="4" w:line="283" w:lineRule="auto"/>
        <w:ind w:left="284" w:right="794" w:firstLine="0"/>
        <w:rPr>
          <w:sz w:val="19"/>
        </w:rPr>
      </w:pPr>
      <w:r w:rsidRPr="003F7DC9">
        <w:rPr>
          <w:w w:val="105"/>
          <w:sz w:val="19"/>
        </w:rPr>
        <w:t>Vanno</w:t>
      </w:r>
      <w:r w:rsidRPr="003F7DC9">
        <w:rPr>
          <w:spacing w:val="-5"/>
          <w:w w:val="105"/>
          <w:sz w:val="19"/>
        </w:rPr>
        <w:t xml:space="preserve"> </w:t>
      </w:r>
      <w:r w:rsidRPr="003F7DC9">
        <w:rPr>
          <w:w w:val="105"/>
          <w:sz w:val="19"/>
        </w:rPr>
        <w:t>adottati</w:t>
      </w:r>
      <w:r w:rsidRPr="003F7DC9">
        <w:rPr>
          <w:spacing w:val="-4"/>
          <w:w w:val="105"/>
          <w:sz w:val="19"/>
        </w:rPr>
        <w:t xml:space="preserve"> </w:t>
      </w:r>
      <w:r w:rsidRPr="003F7DC9">
        <w:rPr>
          <w:w w:val="105"/>
          <w:sz w:val="19"/>
        </w:rPr>
        <w:t>sistemi</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informazione</w:t>
      </w:r>
      <w:r w:rsidRPr="003F7DC9">
        <w:rPr>
          <w:spacing w:val="-3"/>
          <w:w w:val="105"/>
          <w:sz w:val="19"/>
        </w:rPr>
        <w:t xml:space="preserve"> </w:t>
      </w:r>
      <w:r w:rsidRPr="003F7DC9">
        <w:rPr>
          <w:w w:val="105"/>
          <w:sz w:val="19"/>
        </w:rPr>
        <w:t>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divulgazione,</w:t>
      </w:r>
      <w:r w:rsidRPr="003F7DC9">
        <w:rPr>
          <w:spacing w:val="-4"/>
          <w:w w:val="105"/>
          <w:sz w:val="19"/>
        </w:rPr>
        <w:t xml:space="preserve"> </w:t>
      </w:r>
      <w:r w:rsidRPr="003F7DC9">
        <w:rPr>
          <w:w w:val="105"/>
          <w:sz w:val="19"/>
        </w:rPr>
        <w:t>nei</w:t>
      </w:r>
      <w:r w:rsidRPr="003F7DC9">
        <w:rPr>
          <w:spacing w:val="-4"/>
          <w:w w:val="105"/>
          <w:sz w:val="19"/>
        </w:rPr>
        <w:t xml:space="preserve"> </w:t>
      </w:r>
      <w:r w:rsidRPr="003F7DC9">
        <w:rPr>
          <w:w w:val="105"/>
          <w:sz w:val="19"/>
        </w:rPr>
        <w:t>luoghi</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transito</w:t>
      </w:r>
      <w:r w:rsidRPr="003F7DC9">
        <w:rPr>
          <w:spacing w:val="-4"/>
          <w:w w:val="105"/>
          <w:sz w:val="19"/>
        </w:rPr>
        <w:t xml:space="preserve"> </w:t>
      </w:r>
      <w:r w:rsidRPr="003F7DC9">
        <w:rPr>
          <w:w w:val="105"/>
          <w:sz w:val="19"/>
        </w:rPr>
        <w:t>dell'utenza,</w:t>
      </w:r>
      <w:r w:rsidRPr="003F7DC9">
        <w:rPr>
          <w:spacing w:val="-4"/>
          <w:w w:val="105"/>
          <w:sz w:val="19"/>
        </w:rPr>
        <w:t xml:space="preserve"> </w:t>
      </w:r>
      <w:r w:rsidRPr="003F7DC9">
        <w:rPr>
          <w:w w:val="105"/>
          <w:sz w:val="19"/>
        </w:rPr>
        <w:t>relativi al corretto uso dei dispositivi di protezione individuale, nonché sui comportamenti che la stessa utenza</w:t>
      </w:r>
      <w:r w:rsidRPr="003F7DC9">
        <w:rPr>
          <w:spacing w:val="-4"/>
          <w:w w:val="105"/>
          <w:sz w:val="19"/>
        </w:rPr>
        <w:t xml:space="preserve"> </w:t>
      </w:r>
      <w:r w:rsidRPr="003F7DC9">
        <w:rPr>
          <w:w w:val="105"/>
          <w:sz w:val="19"/>
        </w:rPr>
        <w:t>è</w:t>
      </w:r>
      <w:r w:rsidRPr="003F7DC9">
        <w:rPr>
          <w:spacing w:val="-3"/>
          <w:w w:val="105"/>
          <w:sz w:val="19"/>
        </w:rPr>
        <w:t xml:space="preserve"> </w:t>
      </w:r>
      <w:r w:rsidRPr="003F7DC9">
        <w:rPr>
          <w:w w:val="105"/>
          <w:sz w:val="19"/>
        </w:rPr>
        <w:t>obbligata</w:t>
      </w:r>
      <w:r w:rsidRPr="003F7DC9">
        <w:rPr>
          <w:spacing w:val="-3"/>
          <w:w w:val="105"/>
          <w:sz w:val="19"/>
        </w:rPr>
        <w:t xml:space="preserve"> </w:t>
      </w:r>
      <w:r w:rsidRPr="003F7DC9">
        <w:rPr>
          <w:w w:val="105"/>
          <w:sz w:val="19"/>
        </w:rPr>
        <w:t>a</w:t>
      </w:r>
      <w:r w:rsidRPr="003F7DC9">
        <w:rPr>
          <w:spacing w:val="-4"/>
          <w:w w:val="105"/>
          <w:sz w:val="19"/>
        </w:rPr>
        <w:t xml:space="preserve"> </w:t>
      </w:r>
      <w:r w:rsidRPr="003F7DC9">
        <w:rPr>
          <w:w w:val="105"/>
          <w:sz w:val="19"/>
        </w:rPr>
        <w:t>tenere</w:t>
      </w:r>
      <w:r w:rsidRPr="003F7DC9">
        <w:rPr>
          <w:spacing w:val="-3"/>
          <w:w w:val="105"/>
          <w:sz w:val="19"/>
        </w:rPr>
        <w:t xml:space="preserve"> </w:t>
      </w:r>
      <w:r w:rsidRPr="003F7DC9">
        <w:rPr>
          <w:w w:val="105"/>
          <w:sz w:val="19"/>
        </w:rPr>
        <w:t>all'interno</w:t>
      </w:r>
      <w:r w:rsidRPr="003F7DC9">
        <w:rPr>
          <w:spacing w:val="-3"/>
          <w:w w:val="105"/>
          <w:sz w:val="19"/>
        </w:rPr>
        <w:t xml:space="preserve"> </w:t>
      </w:r>
      <w:r w:rsidRPr="003F7DC9">
        <w:rPr>
          <w:w w:val="105"/>
          <w:sz w:val="19"/>
        </w:rPr>
        <w:t>delle</w:t>
      </w:r>
      <w:r w:rsidRPr="003F7DC9">
        <w:rPr>
          <w:spacing w:val="-4"/>
          <w:w w:val="105"/>
          <w:sz w:val="19"/>
        </w:rPr>
        <w:t xml:space="preserve"> </w:t>
      </w:r>
      <w:r w:rsidRPr="003F7DC9">
        <w:rPr>
          <w:w w:val="105"/>
          <w:sz w:val="19"/>
        </w:rPr>
        <w:t>stazioni</w:t>
      </w:r>
      <w:r w:rsidRPr="003F7DC9">
        <w:rPr>
          <w:spacing w:val="-3"/>
          <w:w w:val="105"/>
          <w:sz w:val="19"/>
        </w:rPr>
        <w:t xml:space="preserve"> </w:t>
      </w:r>
      <w:r w:rsidRPr="003F7DC9">
        <w:rPr>
          <w:w w:val="105"/>
          <w:sz w:val="19"/>
        </w:rPr>
        <w:t>e</w:t>
      </w:r>
      <w:r w:rsidRPr="003F7DC9">
        <w:rPr>
          <w:spacing w:val="-3"/>
          <w:w w:val="105"/>
          <w:sz w:val="19"/>
        </w:rPr>
        <w:t xml:space="preserve"> </w:t>
      </w:r>
      <w:r w:rsidRPr="003F7DC9">
        <w:rPr>
          <w:w w:val="105"/>
          <w:sz w:val="19"/>
        </w:rPr>
        <w:t>autostazioni,</w:t>
      </w:r>
      <w:r w:rsidRPr="003F7DC9">
        <w:rPr>
          <w:spacing w:val="-4"/>
          <w:w w:val="105"/>
          <w:sz w:val="19"/>
        </w:rPr>
        <w:t xml:space="preserve"> </w:t>
      </w:r>
      <w:r w:rsidRPr="003F7DC9">
        <w:rPr>
          <w:w w:val="105"/>
          <w:sz w:val="19"/>
        </w:rPr>
        <w:t>degli</w:t>
      </w:r>
      <w:r w:rsidRPr="003F7DC9">
        <w:rPr>
          <w:spacing w:val="-3"/>
          <w:w w:val="105"/>
          <w:sz w:val="19"/>
        </w:rPr>
        <w:t xml:space="preserve"> </w:t>
      </w:r>
      <w:r w:rsidRPr="003F7DC9">
        <w:rPr>
          <w:w w:val="105"/>
          <w:sz w:val="19"/>
        </w:rPr>
        <w:t>aeroporti,</w:t>
      </w:r>
      <w:r w:rsidRPr="003F7DC9">
        <w:rPr>
          <w:spacing w:val="-3"/>
          <w:w w:val="105"/>
          <w:sz w:val="19"/>
        </w:rPr>
        <w:t xml:space="preserve"> </w:t>
      </w:r>
      <w:r w:rsidRPr="003F7DC9">
        <w:rPr>
          <w:w w:val="105"/>
          <w:sz w:val="19"/>
        </w:rPr>
        <w:t>dei</w:t>
      </w:r>
      <w:r w:rsidRPr="003F7DC9">
        <w:rPr>
          <w:spacing w:val="-5"/>
          <w:w w:val="105"/>
          <w:sz w:val="19"/>
        </w:rPr>
        <w:t xml:space="preserve"> </w:t>
      </w:r>
      <w:r w:rsidRPr="003F7DC9">
        <w:rPr>
          <w:w w:val="105"/>
          <w:sz w:val="19"/>
        </w:rPr>
        <w:t>porti</w:t>
      </w:r>
      <w:r w:rsidRPr="003F7DC9">
        <w:rPr>
          <w:spacing w:val="-3"/>
          <w:w w:val="105"/>
          <w:sz w:val="19"/>
        </w:rPr>
        <w:t xml:space="preserve"> </w:t>
      </w:r>
      <w:r w:rsidRPr="003F7DC9">
        <w:rPr>
          <w:w w:val="105"/>
          <w:sz w:val="19"/>
        </w:rPr>
        <w:t>e</w:t>
      </w:r>
      <w:r w:rsidRPr="003F7DC9">
        <w:rPr>
          <w:spacing w:val="-3"/>
          <w:w w:val="105"/>
          <w:sz w:val="19"/>
        </w:rPr>
        <w:t xml:space="preserve"> </w:t>
      </w:r>
      <w:r w:rsidRPr="003F7DC9">
        <w:rPr>
          <w:w w:val="105"/>
          <w:sz w:val="19"/>
        </w:rPr>
        <w:t>dei luoghi di attesa, nella fase di salita e discesa dal mezzo di trasporto e durante il trasporto medesimo.</w:t>
      </w:r>
    </w:p>
    <w:p w14:paraId="3FDD2E12" w14:textId="77777777" w:rsidR="0059612F" w:rsidRPr="003F7DC9" w:rsidRDefault="0059612F" w:rsidP="0059612F">
      <w:pPr>
        <w:pStyle w:val="Paragrafoelenco"/>
        <w:numPr>
          <w:ilvl w:val="1"/>
          <w:numId w:val="51"/>
        </w:numPr>
        <w:tabs>
          <w:tab w:val="left" w:pos="1846"/>
          <w:tab w:val="left" w:pos="2127"/>
        </w:tabs>
        <w:spacing w:line="280" w:lineRule="auto"/>
        <w:ind w:left="284" w:right="794" w:firstLine="0"/>
        <w:rPr>
          <w:sz w:val="19"/>
        </w:rPr>
      </w:pPr>
      <w:r w:rsidRPr="003F7DC9">
        <w:rPr>
          <w:w w:val="105"/>
          <w:sz w:val="19"/>
        </w:rPr>
        <w:t>Vanno</w:t>
      </w:r>
      <w:r w:rsidRPr="003F7DC9">
        <w:rPr>
          <w:spacing w:val="-14"/>
          <w:w w:val="105"/>
          <w:sz w:val="19"/>
        </w:rPr>
        <w:t xml:space="preserve"> </w:t>
      </w:r>
      <w:r w:rsidRPr="003F7DC9">
        <w:rPr>
          <w:w w:val="105"/>
          <w:sz w:val="19"/>
        </w:rPr>
        <w:t>adottati</w:t>
      </w:r>
      <w:r w:rsidRPr="003F7DC9">
        <w:rPr>
          <w:spacing w:val="-14"/>
          <w:w w:val="105"/>
          <w:sz w:val="19"/>
        </w:rPr>
        <w:t xml:space="preserve"> </w:t>
      </w:r>
      <w:r w:rsidRPr="003F7DC9">
        <w:rPr>
          <w:w w:val="105"/>
          <w:sz w:val="19"/>
        </w:rPr>
        <w:t>interventi</w:t>
      </w:r>
      <w:r w:rsidRPr="003F7DC9">
        <w:rPr>
          <w:spacing w:val="-13"/>
          <w:w w:val="105"/>
          <w:sz w:val="19"/>
        </w:rPr>
        <w:t xml:space="preserve"> </w:t>
      </w:r>
      <w:r w:rsidRPr="003F7DC9">
        <w:rPr>
          <w:w w:val="105"/>
          <w:sz w:val="19"/>
        </w:rPr>
        <w:t>gestionali,</w:t>
      </w:r>
      <w:r w:rsidRPr="003F7DC9">
        <w:rPr>
          <w:spacing w:val="-15"/>
          <w:w w:val="105"/>
          <w:sz w:val="19"/>
        </w:rPr>
        <w:t xml:space="preserve"> </w:t>
      </w:r>
      <w:r w:rsidRPr="003F7DC9">
        <w:rPr>
          <w:w w:val="105"/>
          <w:sz w:val="19"/>
        </w:rPr>
        <w:t>ove</w:t>
      </w:r>
      <w:r w:rsidRPr="003F7DC9">
        <w:rPr>
          <w:spacing w:val="-13"/>
          <w:w w:val="105"/>
          <w:sz w:val="19"/>
        </w:rPr>
        <w:t xml:space="preserve"> </w:t>
      </w:r>
      <w:r w:rsidRPr="003F7DC9">
        <w:rPr>
          <w:w w:val="105"/>
          <w:sz w:val="19"/>
        </w:rPr>
        <w:t>necessari,</w:t>
      </w:r>
      <w:r w:rsidRPr="003F7DC9">
        <w:rPr>
          <w:spacing w:val="-14"/>
          <w:w w:val="105"/>
          <w:sz w:val="19"/>
        </w:rPr>
        <w:t xml:space="preserve"> </w:t>
      </w:r>
      <w:r w:rsidRPr="003F7DC9">
        <w:rPr>
          <w:w w:val="105"/>
          <w:sz w:val="19"/>
        </w:rPr>
        <w:t>di</w:t>
      </w:r>
      <w:r w:rsidRPr="003F7DC9">
        <w:rPr>
          <w:spacing w:val="-13"/>
          <w:w w:val="105"/>
          <w:sz w:val="19"/>
        </w:rPr>
        <w:t xml:space="preserve"> </w:t>
      </w:r>
      <w:r w:rsidRPr="003F7DC9">
        <w:rPr>
          <w:w w:val="105"/>
          <w:sz w:val="19"/>
        </w:rPr>
        <w:t>regolamentazione</w:t>
      </w:r>
      <w:r w:rsidRPr="003F7DC9">
        <w:rPr>
          <w:spacing w:val="-14"/>
          <w:w w:val="105"/>
          <w:sz w:val="19"/>
        </w:rPr>
        <w:t xml:space="preserve"> </w:t>
      </w:r>
      <w:r w:rsidRPr="003F7DC9">
        <w:rPr>
          <w:w w:val="105"/>
          <w:sz w:val="19"/>
        </w:rPr>
        <w:t>degli</w:t>
      </w:r>
      <w:r w:rsidRPr="003F7DC9">
        <w:rPr>
          <w:spacing w:val="-14"/>
          <w:w w:val="105"/>
          <w:sz w:val="19"/>
        </w:rPr>
        <w:t xml:space="preserve"> </w:t>
      </w:r>
      <w:r w:rsidRPr="003F7DC9">
        <w:rPr>
          <w:w w:val="105"/>
          <w:sz w:val="19"/>
        </w:rPr>
        <w:t>accessi</w:t>
      </w:r>
      <w:r w:rsidRPr="003F7DC9">
        <w:rPr>
          <w:spacing w:val="-14"/>
          <w:w w:val="105"/>
          <w:sz w:val="19"/>
        </w:rPr>
        <w:t xml:space="preserve"> </w:t>
      </w:r>
      <w:r w:rsidRPr="003F7DC9">
        <w:rPr>
          <w:w w:val="105"/>
          <w:sz w:val="19"/>
        </w:rPr>
        <w:t>alle</w:t>
      </w:r>
      <w:r w:rsidRPr="003F7DC9">
        <w:rPr>
          <w:spacing w:val="-14"/>
          <w:w w:val="105"/>
          <w:sz w:val="19"/>
        </w:rPr>
        <w:t xml:space="preserve"> </w:t>
      </w:r>
      <w:r w:rsidRPr="003F7DC9">
        <w:rPr>
          <w:w w:val="105"/>
          <w:sz w:val="19"/>
        </w:rPr>
        <w:t>principali stazioni e autostazioni, agli aeroporti, ai porti al fine di evitare affollamenti e ogni possibile occasione</w:t>
      </w:r>
      <w:r w:rsidRPr="003F7DC9">
        <w:rPr>
          <w:spacing w:val="-11"/>
          <w:w w:val="105"/>
          <w:sz w:val="19"/>
        </w:rPr>
        <w:t xml:space="preserve"> </w:t>
      </w:r>
      <w:r w:rsidRPr="003F7DC9">
        <w:rPr>
          <w:w w:val="105"/>
          <w:sz w:val="19"/>
        </w:rPr>
        <w:t>di</w:t>
      </w:r>
      <w:r w:rsidRPr="003F7DC9">
        <w:rPr>
          <w:spacing w:val="-12"/>
          <w:w w:val="105"/>
          <w:sz w:val="19"/>
        </w:rPr>
        <w:t xml:space="preserve"> </w:t>
      </w:r>
      <w:r w:rsidRPr="003F7DC9">
        <w:rPr>
          <w:w w:val="105"/>
          <w:sz w:val="19"/>
        </w:rPr>
        <w:t>contatto,</w:t>
      </w:r>
      <w:r w:rsidRPr="003F7DC9">
        <w:rPr>
          <w:spacing w:val="-12"/>
          <w:w w:val="105"/>
          <w:sz w:val="19"/>
        </w:rPr>
        <w:t xml:space="preserve"> </w:t>
      </w:r>
      <w:r w:rsidRPr="003F7DC9">
        <w:rPr>
          <w:w w:val="105"/>
          <w:sz w:val="19"/>
        </w:rPr>
        <w:t>garantendo</w:t>
      </w:r>
      <w:r w:rsidRPr="003F7DC9">
        <w:rPr>
          <w:spacing w:val="-12"/>
          <w:w w:val="105"/>
          <w:sz w:val="19"/>
        </w:rPr>
        <w:t xml:space="preserve"> </w:t>
      </w:r>
      <w:r w:rsidRPr="003F7DC9">
        <w:rPr>
          <w:w w:val="105"/>
          <w:sz w:val="19"/>
        </w:rPr>
        <w:t>il</w:t>
      </w:r>
      <w:r w:rsidRPr="003F7DC9">
        <w:rPr>
          <w:spacing w:val="-11"/>
          <w:w w:val="105"/>
          <w:sz w:val="19"/>
        </w:rPr>
        <w:t xml:space="preserve"> </w:t>
      </w:r>
      <w:r w:rsidRPr="003F7DC9">
        <w:rPr>
          <w:w w:val="105"/>
          <w:sz w:val="19"/>
        </w:rPr>
        <w:t>rispetto</w:t>
      </w:r>
      <w:r w:rsidRPr="003F7DC9">
        <w:rPr>
          <w:spacing w:val="-12"/>
          <w:w w:val="105"/>
          <w:sz w:val="19"/>
        </w:rPr>
        <w:t xml:space="preserve"> </w:t>
      </w:r>
      <w:r w:rsidRPr="003F7DC9">
        <w:rPr>
          <w:w w:val="105"/>
          <w:sz w:val="19"/>
        </w:rPr>
        <w:t>della</w:t>
      </w:r>
      <w:r w:rsidRPr="003F7DC9">
        <w:rPr>
          <w:spacing w:val="-11"/>
          <w:w w:val="105"/>
          <w:sz w:val="19"/>
        </w:rPr>
        <w:t xml:space="preserve"> </w:t>
      </w:r>
      <w:r w:rsidRPr="003F7DC9">
        <w:rPr>
          <w:w w:val="105"/>
          <w:sz w:val="19"/>
        </w:rPr>
        <w:t>distanza</w:t>
      </w:r>
      <w:r w:rsidRPr="003F7DC9">
        <w:rPr>
          <w:spacing w:val="-12"/>
          <w:w w:val="105"/>
          <w:sz w:val="19"/>
        </w:rPr>
        <w:t xml:space="preserve"> </w:t>
      </w:r>
      <w:r w:rsidRPr="003F7DC9">
        <w:rPr>
          <w:w w:val="105"/>
          <w:sz w:val="19"/>
        </w:rPr>
        <w:t>interpersonale</w:t>
      </w:r>
      <w:r w:rsidRPr="003F7DC9">
        <w:rPr>
          <w:spacing w:val="-10"/>
          <w:w w:val="105"/>
          <w:sz w:val="19"/>
        </w:rPr>
        <w:t xml:space="preserve"> </w:t>
      </w:r>
      <w:r w:rsidRPr="003F7DC9">
        <w:rPr>
          <w:w w:val="105"/>
          <w:sz w:val="19"/>
        </w:rPr>
        <w:t>minima</w:t>
      </w:r>
      <w:r w:rsidRPr="003F7DC9">
        <w:rPr>
          <w:spacing w:val="-12"/>
          <w:w w:val="105"/>
          <w:sz w:val="19"/>
        </w:rPr>
        <w:t xml:space="preserve"> </w:t>
      </w:r>
      <w:r w:rsidRPr="003F7DC9">
        <w:rPr>
          <w:w w:val="105"/>
          <w:sz w:val="19"/>
        </w:rPr>
        <w:t>di</w:t>
      </w:r>
      <w:r w:rsidRPr="003F7DC9">
        <w:rPr>
          <w:spacing w:val="-11"/>
          <w:w w:val="105"/>
          <w:sz w:val="19"/>
        </w:rPr>
        <w:t xml:space="preserve"> </w:t>
      </w:r>
      <w:r w:rsidRPr="003F7DC9">
        <w:rPr>
          <w:w w:val="105"/>
          <w:sz w:val="19"/>
        </w:rPr>
        <w:t>un</w:t>
      </w:r>
      <w:r w:rsidRPr="003F7DC9">
        <w:rPr>
          <w:spacing w:val="-12"/>
          <w:w w:val="105"/>
          <w:sz w:val="19"/>
        </w:rPr>
        <w:t xml:space="preserve"> </w:t>
      </w:r>
      <w:r w:rsidRPr="003F7DC9">
        <w:rPr>
          <w:w w:val="105"/>
          <w:sz w:val="19"/>
        </w:rPr>
        <w:t>metro.</w:t>
      </w:r>
    </w:p>
    <w:p w14:paraId="233D4801" w14:textId="77777777" w:rsidR="0059612F" w:rsidRPr="003F7DC9" w:rsidRDefault="0059612F" w:rsidP="0059612F">
      <w:pPr>
        <w:pStyle w:val="Paragrafoelenco"/>
        <w:numPr>
          <w:ilvl w:val="1"/>
          <w:numId w:val="51"/>
        </w:numPr>
        <w:tabs>
          <w:tab w:val="left" w:pos="1847"/>
          <w:tab w:val="left" w:pos="2127"/>
        </w:tabs>
        <w:spacing w:before="4" w:line="283" w:lineRule="auto"/>
        <w:ind w:left="284" w:right="794" w:firstLine="0"/>
        <w:rPr>
          <w:sz w:val="19"/>
        </w:rPr>
      </w:pPr>
      <w:r w:rsidRPr="003F7DC9">
        <w:rPr>
          <w:w w:val="105"/>
          <w:sz w:val="19"/>
        </w:rPr>
        <w:t>Vanno adottate misure organizzative, con predisposizione di specifici piani operativi, finalizzate a limitare</w:t>
      </w:r>
      <w:r w:rsidRPr="003F7DC9">
        <w:rPr>
          <w:spacing w:val="-5"/>
          <w:w w:val="105"/>
          <w:sz w:val="19"/>
        </w:rPr>
        <w:t xml:space="preserve"> </w:t>
      </w:r>
      <w:r w:rsidRPr="003F7DC9">
        <w:rPr>
          <w:w w:val="105"/>
          <w:sz w:val="19"/>
        </w:rPr>
        <w:t>ogni</w:t>
      </w:r>
      <w:r w:rsidRPr="003F7DC9">
        <w:rPr>
          <w:spacing w:val="-6"/>
          <w:w w:val="105"/>
          <w:sz w:val="19"/>
        </w:rPr>
        <w:t xml:space="preserve"> </w:t>
      </w:r>
      <w:r w:rsidRPr="003F7DC9">
        <w:rPr>
          <w:w w:val="105"/>
          <w:sz w:val="19"/>
        </w:rPr>
        <w:t>possibile</w:t>
      </w:r>
      <w:r w:rsidRPr="003F7DC9">
        <w:rPr>
          <w:spacing w:val="-4"/>
          <w:w w:val="105"/>
          <w:sz w:val="19"/>
        </w:rPr>
        <w:t xml:space="preserve"> </w:t>
      </w:r>
      <w:r w:rsidRPr="003F7DC9">
        <w:rPr>
          <w:w w:val="105"/>
          <w:sz w:val="19"/>
        </w:rPr>
        <w:t>occasione</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contatto</w:t>
      </w:r>
      <w:r w:rsidRPr="003F7DC9">
        <w:rPr>
          <w:spacing w:val="-4"/>
          <w:w w:val="105"/>
          <w:sz w:val="19"/>
        </w:rPr>
        <w:t xml:space="preserve"> </w:t>
      </w:r>
      <w:r w:rsidRPr="003F7DC9">
        <w:rPr>
          <w:w w:val="105"/>
          <w:sz w:val="19"/>
        </w:rPr>
        <w:t>nella</w:t>
      </w:r>
      <w:r w:rsidRPr="003F7DC9">
        <w:rPr>
          <w:spacing w:val="-6"/>
          <w:w w:val="105"/>
          <w:sz w:val="19"/>
        </w:rPr>
        <w:t xml:space="preserve"> </w:t>
      </w:r>
      <w:r w:rsidRPr="003F7DC9">
        <w:rPr>
          <w:w w:val="105"/>
          <w:sz w:val="19"/>
        </w:rPr>
        <w:t>fas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salita</w:t>
      </w:r>
      <w:r w:rsidRPr="003F7DC9">
        <w:rPr>
          <w:spacing w:val="-5"/>
          <w:w w:val="105"/>
          <w:sz w:val="19"/>
        </w:rPr>
        <w:t xml:space="preserve"> </w:t>
      </w:r>
      <w:r w:rsidRPr="003F7DC9">
        <w:rPr>
          <w:w w:val="105"/>
          <w:sz w:val="19"/>
        </w:rPr>
        <w:t>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discesa</w:t>
      </w:r>
      <w:r w:rsidRPr="003F7DC9">
        <w:rPr>
          <w:spacing w:val="-5"/>
          <w:w w:val="105"/>
          <w:sz w:val="19"/>
        </w:rPr>
        <w:t xml:space="preserve"> </w:t>
      </w:r>
      <w:r w:rsidRPr="003F7DC9">
        <w:rPr>
          <w:w w:val="105"/>
          <w:sz w:val="19"/>
        </w:rPr>
        <w:t>dal</w:t>
      </w:r>
      <w:r w:rsidRPr="003F7DC9">
        <w:rPr>
          <w:spacing w:val="-5"/>
          <w:w w:val="105"/>
          <w:sz w:val="19"/>
        </w:rPr>
        <w:t xml:space="preserve"> </w:t>
      </w:r>
      <w:r w:rsidRPr="003F7DC9">
        <w:rPr>
          <w:w w:val="105"/>
          <w:sz w:val="19"/>
        </w:rPr>
        <w:t>mezzo</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trasporto, negli</w:t>
      </w:r>
      <w:r w:rsidRPr="003F7DC9">
        <w:rPr>
          <w:spacing w:val="-16"/>
          <w:w w:val="105"/>
          <w:sz w:val="19"/>
        </w:rPr>
        <w:t xml:space="preserve"> </w:t>
      </w:r>
      <w:r w:rsidRPr="003F7DC9">
        <w:rPr>
          <w:w w:val="105"/>
          <w:sz w:val="19"/>
        </w:rPr>
        <w:t>spostamenti</w:t>
      </w:r>
      <w:r w:rsidRPr="003F7DC9">
        <w:rPr>
          <w:spacing w:val="-16"/>
          <w:w w:val="105"/>
          <w:sz w:val="19"/>
        </w:rPr>
        <w:t xml:space="preserve"> </w:t>
      </w:r>
      <w:r w:rsidRPr="003F7DC9">
        <w:rPr>
          <w:w w:val="105"/>
          <w:sz w:val="19"/>
        </w:rPr>
        <w:t>all'interno</w:t>
      </w:r>
      <w:r w:rsidRPr="003F7DC9">
        <w:rPr>
          <w:spacing w:val="-15"/>
          <w:w w:val="105"/>
          <w:sz w:val="19"/>
        </w:rPr>
        <w:t xml:space="preserve"> </w:t>
      </w:r>
      <w:r w:rsidRPr="003F7DC9">
        <w:rPr>
          <w:w w:val="105"/>
          <w:sz w:val="19"/>
        </w:rPr>
        <w:t>delle</w:t>
      </w:r>
      <w:r w:rsidRPr="003F7DC9">
        <w:rPr>
          <w:spacing w:val="-15"/>
          <w:w w:val="105"/>
          <w:sz w:val="19"/>
        </w:rPr>
        <w:t xml:space="preserve"> </w:t>
      </w:r>
      <w:r w:rsidRPr="003F7DC9">
        <w:rPr>
          <w:w w:val="105"/>
          <w:sz w:val="19"/>
        </w:rPr>
        <w:t>principali</w:t>
      </w:r>
      <w:r w:rsidRPr="003F7DC9">
        <w:rPr>
          <w:spacing w:val="-16"/>
          <w:w w:val="105"/>
          <w:sz w:val="19"/>
        </w:rPr>
        <w:t xml:space="preserve"> </w:t>
      </w:r>
      <w:r w:rsidRPr="003F7DC9">
        <w:rPr>
          <w:w w:val="105"/>
          <w:sz w:val="19"/>
        </w:rPr>
        <w:t>stazioni</w:t>
      </w:r>
      <w:r w:rsidRPr="003F7DC9">
        <w:rPr>
          <w:spacing w:val="-16"/>
          <w:w w:val="105"/>
          <w:sz w:val="19"/>
        </w:rPr>
        <w:t xml:space="preserve"> </w:t>
      </w:r>
      <w:r w:rsidRPr="003F7DC9">
        <w:rPr>
          <w:w w:val="105"/>
          <w:sz w:val="19"/>
        </w:rPr>
        <w:t>e</w:t>
      </w:r>
      <w:r w:rsidRPr="003F7DC9">
        <w:rPr>
          <w:spacing w:val="-15"/>
          <w:w w:val="105"/>
          <w:sz w:val="19"/>
        </w:rPr>
        <w:t xml:space="preserve"> </w:t>
      </w:r>
      <w:r w:rsidRPr="003F7DC9">
        <w:rPr>
          <w:w w:val="105"/>
          <w:sz w:val="19"/>
        </w:rPr>
        <w:t>autostazioni,</w:t>
      </w:r>
      <w:r w:rsidRPr="003F7DC9">
        <w:rPr>
          <w:spacing w:val="-16"/>
          <w:w w:val="105"/>
          <w:sz w:val="19"/>
        </w:rPr>
        <w:t xml:space="preserve"> </w:t>
      </w:r>
      <w:r w:rsidRPr="003F7DC9">
        <w:rPr>
          <w:w w:val="105"/>
          <w:sz w:val="19"/>
        </w:rPr>
        <w:t>degli</w:t>
      </w:r>
      <w:r w:rsidRPr="003F7DC9">
        <w:rPr>
          <w:spacing w:val="-15"/>
          <w:w w:val="105"/>
          <w:sz w:val="19"/>
        </w:rPr>
        <w:t xml:space="preserve"> </w:t>
      </w:r>
      <w:r w:rsidRPr="003F7DC9">
        <w:rPr>
          <w:w w:val="105"/>
          <w:sz w:val="19"/>
        </w:rPr>
        <w:t>aeroporti</w:t>
      </w:r>
      <w:r w:rsidRPr="003F7DC9">
        <w:rPr>
          <w:spacing w:val="-16"/>
          <w:w w:val="105"/>
          <w:sz w:val="19"/>
        </w:rPr>
        <w:t xml:space="preserve"> </w:t>
      </w:r>
      <w:r w:rsidRPr="003F7DC9">
        <w:rPr>
          <w:w w:val="105"/>
          <w:sz w:val="19"/>
        </w:rPr>
        <w:t>e</w:t>
      </w:r>
      <w:r w:rsidRPr="003F7DC9">
        <w:rPr>
          <w:spacing w:val="-16"/>
          <w:w w:val="105"/>
          <w:sz w:val="19"/>
        </w:rPr>
        <w:t xml:space="preserve"> </w:t>
      </w:r>
      <w:r w:rsidRPr="003F7DC9">
        <w:rPr>
          <w:w w:val="105"/>
          <w:sz w:val="19"/>
        </w:rPr>
        <w:t>dei</w:t>
      </w:r>
      <w:r w:rsidRPr="003F7DC9">
        <w:rPr>
          <w:spacing w:val="-15"/>
          <w:w w:val="105"/>
          <w:sz w:val="19"/>
        </w:rPr>
        <w:t xml:space="preserve"> </w:t>
      </w:r>
      <w:r w:rsidRPr="003F7DC9">
        <w:rPr>
          <w:w w:val="105"/>
          <w:sz w:val="19"/>
        </w:rPr>
        <w:t>porti,</w:t>
      </w:r>
      <w:r w:rsidRPr="003F7DC9">
        <w:rPr>
          <w:spacing w:val="-16"/>
          <w:w w:val="105"/>
          <w:sz w:val="19"/>
        </w:rPr>
        <w:t xml:space="preserve"> </w:t>
      </w:r>
      <w:r w:rsidRPr="003F7DC9">
        <w:rPr>
          <w:w w:val="105"/>
          <w:sz w:val="19"/>
        </w:rPr>
        <w:t>nelle aree destinate alla sosta dei passeggeri e durante l'attesa del mezzo di trasporto, garantendo il rispetto</w:t>
      </w:r>
      <w:r w:rsidRPr="003F7DC9">
        <w:rPr>
          <w:spacing w:val="-5"/>
          <w:w w:val="105"/>
          <w:sz w:val="19"/>
        </w:rPr>
        <w:t xml:space="preserve"> </w:t>
      </w:r>
      <w:r w:rsidRPr="003F7DC9">
        <w:rPr>
          <w:w w:val="105"/>
          <w:sz w:val="19"/>
        </w:rPr>
        <w:t>della</w:t>
      </w:r>
      <w:r w:rsidRPr="003F7DC9">
        <w:rPr>
          <w:spacing w:val="-4"/>
          <w:w w:val="105"/>
          <w:sz w:val="19"/>
        </w:rPr>
        <w:t xml:space="preserve"> </w:t>
      </w:r>
      <w:r w:rsidRPr="003F7DC9">
        <w:rPr>
          <w:w w:val="105"/>
          <w:sz w:val="19"/>
        </w:rPr>
        <w:t>distanza</w:t>
      </w:r>
      <w:r w:rsidRPr="003F7DC9">
        <w:rPr>
          <w:spacing w:val="-4"/>
          <w:w w:val="105"/>
          <w:sz w:val="19"/>
        </w:rPr>
        <w:t xml:space="preserve"> </w:t>
      </w:r>
      <w:r w:rsidRPr="003F7DC9">
        <w:rPr>
          <w:w w:val="105"/>
          <w:sz w:val="19"/>
        </w:rPr>
        <w:t>interpersonale</w:t>
      </w:r>
      <w:r w:rsidRPr="003F7DC9">
        <w:rPr>
          <w:spacing w:val="-2"/>
          <w:w w:val="105"/>
          <w:sz w:val="19"/>
        </w:rPr>
        <w:t xml:space="preserve"> </w:t>
      </w:r>
      <w:r w:rsidRPr="003F7DC9">
        <w:rPr>
          <w:w w:val="105"/>
          <w:sz w:val="19"/>
        </w:rPr>
        <w:t>minima</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un</w:t>
      </w:r>
      <w:r w:rsidRPr="003F7DC9">
        <w:rPr>
          <w:spacing w:val="-3"/>
          <w:w w:val="105"/>
          <w:sz w:val="19"/>
        </w:rPr>
        <w:t xml:space="preserve"> </w:t>
      </w:r>
      <w:r w:rsidRPr="003F7DC9">
        <w:rPr>
          <w:w w:val="105"/>
          <w:sz w:val="19"/>
        </w:rPr>
        <w:t>metro,</w:t>
      </w:r>
      <w:r w:rsidRPr="003F7DC9">
        <w:rPr>
          <w:spacing w:val="-4"/>
          <w:w w:val="105"/>
          <w:sz w:val="19"/>
        </w:rPr>
        <w:t xml:space="preserve"> </w:t>
      </w:r>
      <w:r w:rsidRPr="003F7DC9">
        <w:rPr>
          <w:w w:val="105"/>
          <w:sz w:val="19"/>
        </w:rPr>
        <w:t>escludendo</w:t>
      </w:r>
      <w:r w:rsidRPr="003F7DC9">
        <w:rPr>
          <w:spacing w:val="-5"/>
          <w:w w:val="105"/>
          <w:sz w:val="19"/>
        </w:rPr>
        <w:t xml:space="preserve"> </w:t>
      </w:r>
      <w:r w:rsidRPr="003F7DC9">
        <w:rPr>
          <w:w w:val="105"/>
          <w:sz w:val="19"/>
        </w:rPr>
        <w:t>da</w:t>
      </w:r>
      <w:r w:rsidRPr="003F7DC9">
        <w:rPr>
          <w:spacing w:val="-4"/>
          <w:w w:val="105"/>
          <w:sz w:val="19"/>
        </w:rPr>
        <w:t xml:space="preserve"> </w:t>
      </w:r>
      <w:r w:rsidRPr="003F7DC9">
        <w:rPr>
          <w:w w:val="105"/>
          <w:sz w:val="19"/>
        </w:rPr>
        <w:t>tale</w:t>
      </w:r>
      <w:r w:rsidRPr="003F7DC9">
        <w:rPr>
          <w:spacing w:val="-4"/>
          <w:w w:val="105"/>
          <w:sz w:val="19"/>
        </w:rPr>
        <w:t xml:space="preserve"> </w:t>
      </w:r>
      <w:r w:rsidRPr="003F7DC9">
        <w:rPr>
          <w:w w:val="105"/>
          <w:sz w:val="19"/>
        </w:rPr>
        <w:t>limitazione</w:t>
      </w:r>
      <w:r w:rsidRPr="003F7DC9">
        <w:rPr>
          <w:spacing w:val="-2"/>
          <w:w w:val="105"/>
          <w:sz w:val="19"/>
        </w:rPr>
        <w:t xml:space="preserve"> </w:t>
      </w:r>
      <w:r w:rsidRPr="003F7DC9">
        <w:rPr>
          <w:w w:val="105"/>
          <w:sz w:val="19"/>
        </w:rPr>
        <w:t>i</w:t>
      </w:r>
      <w:r w:rsidRPr="003F7DC9">
        <w:rPr>
          <w:spacing w:val="-5"/>
          <w:w w:val="105"/>
          <w:sz w:val="19"/>
        </w:rPr>
        <w:t xml:space="preserve"> </w:t>
      </w:r>
      <w:r w:rsidRPr="003F7DC9">
        <w:rPr>
          <w:w w:val="105"/>
          <w:sz w:val="19"/>
        </w:rPr>
        <w:t>minori accompagnati</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i</w:t>
      </w:r>
      <w:r w:rsidRPr="003F7DC9">
        <w:rPr>
          <w:spacing w:val="-10"/>
          <w:w w:val="105"/>
          <w:sz w:val="19"/>
        </w:rPr>
        <w:t xml:space="preserve"> </w:t>
      </w:r>
      <w:r w:rsidRPr="003F7DC9">
        <w:rPr>
          <w:w w:val="105"/>
          <w:sz w:val="19"/>
        </w:rPr>
        <w:t>non</w:t>
      </w:r>
      <w:r w:rsidRPr="003F7DC9">
        <w:rPr>
          <w:spacing w:val="-10"/>
          <w:w w:val="105"/>
          <w:sz w:val="19"/>
        </w:rPr>
        <w:t xml:space="preserve"> </w:t>
      </w:r>
      <w:r w:rsidRPr="003F7DC9">
        <w:rPr>
          <w:w w:val="105"/>
          <w:sz w:val="19"/>
        </w:rPr>
        <w:t>vedenti</w:t>
      </w:r>
      <w:r w:rsidRPr="003F7DC9">
        <w:rPr>
          <w:spacing w:val="-11"/>
          <w:w w:val="105"/>
          <w:sz w:val="19"/>
        </w:rPr>
        <w:t xml:space="preserve"> </w:t>
      </w:r>
      <w:r w:rsidRPr="003F7DC9">
        <w:rPr>
          <w:w w:val="105"/>
          <w:sz w:val="19"/>
        </w:rPr>
        <w:t>se</w:t>
      </w:r>
      <w:r w:rsidRPr="003F7DC9">
        <w:rPr>
          <w:spacing w:val="-10"/>
          <w:w w:val="105"/>
          <w:sz w:val="19"/>
        </w:rPr>
        <w:t xml:space="preserve"> </w:t>
      </w:r>
      <w:r w:rsidRPr="003F7DC9">
        <w:rPr>
          <w:w w:val="105"/>
          <w:sz w:val="19"/>
        </w:rPr>
        <w:t>accompagnati</w:t>
      </w:r>
      <w:r w:rsidRPr="003F7DC9">
        <w:rPr>
          <w:spacing w:val="-10"/>
          <w:w w:val="105"/>
          <w:sz w:val="19"/>
        </w:rPr>
        <w:t xml:space="preserve"> </w:t>
      </w:r>
      <w:r w:rsidRPr="003F7DC9">
        <w:rPr>
          <w:w w:val="105"/>
          <w:sz w:val="19"/>
        </w:rPr>
        <w:t>da</w:t>
      </w:r>
      <w:r w:rsidRPr="003F7DC9">
        <w:rPr>
          <w:spacing w:val="-10"/>
          <w:w w:val="105"/>
          <w:sz w:val="19"/>
        </w:rPr>
        <w:t xml:space="preserve"> </w:t>
      </w:r>
      <w:r w:rsidRPr="003F7DC9">
        <w:rPr>
          <w:w w:val="105"/>
          <w:sz w:val="19"/>
        </w:rPr>
        <w:t>persona</w:t>
      </w:r>
      <w:r w:rsidRPr="003F7DC9">
        <w:rPr>
          <w:spacing w:val="-10"/>
          <w:w w:val="105"/>
          <w:sz w:val="19"/>
        </w:rPr>
        <w:t xml:space="preserve"> </w:t>
      </w:r>
      <w:r w:rsidRPr="003F7DC9">
        <w:rPr>
          <w:w w:val="105"/>
          <w:sz w:val="19"/>
        </w:rPr>
        <w:t>che</w:t>
      </w:r>
      <w:r w:rsidRPr="003F7DC9">
        <w:rPr>
          <w:spacing w:val="-10"/>
          <w:w w:val="105"/>
          <w:sz w:val="19"/>
        </w:rPr>
        <w:t xml:space="preserve"> </w:t>
      </w:r>
      <w:r w:rsidRPr="003F7DC9">
        <w:rPr>
          <w:w w:val="105"/>
          <w:sz w:val="19"/>
        </w:rPr>
        <w:t>vive</w:t>
      </w:r>
      <w:r w:rsidRPr="003F7DC9">
        <w:rPr>
          <w:spacing w:val="-10"/>
          <w:w w:val="105"/>
          <w:sz w:val="19"/>
        </w:rPr>
        <w:t xml:space="preserve"> </w:t>
      </w:r>
      <w:r w:rsidRPr="003F7DC9">
        <w:rPr>
          <w:w w:val="105"/>
          <w:sz w:val="19"/>
        </w:rPr>
        <w:t>nella</w:t>
      </w:r>
      <w:r w:rsidRPr="003F7DC9">
        <w:rPr>
          <w:spacing w:val="-9"/>
          <w:w w:val="105"/>
          <w:sz w:val="19"/>
        </w:rPr>
        <w:t xml:space="preserve"> </w:t>
      </w:r>
      <w:r w:rsidRPr="003F7DC9">
        <w:rPr>
          <w:w w:val="105"/>
          <w:sz w:val="19"/>
        </w:rPr>
        <w:t>stessa</w:t>
      </w:r>
      <w:r w:rsidRPr="003F7DC9">
        <w:rPr>
          <w:spacing w:val="-11"/>
          <w:w w:val="105"/>
          <w:sz w:val="19"/>
        </w:rPr>
        <w:t xml:space="preserve"> </w:t>
      </w:r>
      <w:r w:rsidRPr="003F7DC9">
        <w:rPr>
          <w:w w:val="105"/>
          <w:sz w:val="19"/>
        </w:rPr>
        <w:t>unità</w:t>
      </w:r>
      <w:r w:rsidRPr="003F7DC9">
        <w:rPr>
          <w:spacing w:val="-10"/>
          <w:w w:val="105"/>
          <w:sz w:val="19"/>
        </w:rPr>
        <w:t xml:space="preserve"> </w:t>
      </w:r>
      <w:r w:rsidRPr="003F7DC9">
        <w:rPr>
          <w:w w:val="105"/>
          <w:sz w:val="19"/>
        </w:rPr>
        <w:t>abitativa.</w:t>
      </w:r>
      <w:r w:rsidRPr="003F7DC9">
        <w:rPr>
          <w:spacing w:val="-9"/>
          <w:w w:val="105"/>
          <w:sz w:val="19"/>
        </w:rPr>
        <w:t xml:space="preserve"> </w:t>
      </w:r>
      <w:r w:rsidRPr="003F7DC9">
        <w:rPr>
          <w:w w:val="105"/>
          <w:sz w:val="19"/>
        </w:rPr>
        <w:t>Per i non vedenti non accompagnati da persona che vive nella stessa unità abitativa, dovrà essere predisposta</w:t>
      </w:r>
      <w:r w:rsidRPr="003F7DC9">
        <w:rPr>
          <w:spacing w:val="-8"/>
          <w:w w:val="105"/>
          <w:sz w:val="19"/>
        </w:rPr>
        <w:t xml:space="preserve"> </w:t>
      </w:r>
      <w:r w:rsidRPr="003F7DC9">
        <w:rPr>
          <w:w w:val="105"/>
          <w:sz w:val="19"/>
        </w:rPr>
        <w:t>un'adeguata</w:t>
      </w:r>
      <w:r w:rsidRPr="003F7DC9">
        <w:rPr>
          <w:spacing w:val="-8"/>
          <w:w w:val="105"/>
          <w:sz w:val="19"/>
        </w:rPr>
        <w:t xml:space="preserve"> </w:t>
      </w:r>
      <w:r w:rsidRPr="003F7DC9">
        <w:rPr>
          <w:w w:val="105"/>
          <w:sz w:val="19"/>
        </w:rPr>
        <w:t>organizzazione</w:t>
      </w:r>
      <w:r w:rsidRPr="003F7DC9">
        <w:rPr>
          <w:spacing w:val="-7"/>
          <w:w w:val="105"/>
          <w:sz w:val="19"/>
        </w:rPr>
        <w:t xml:space="preserve"> </w:t>
      </w:r>
      <w:r w:rsidRPr="003F7DC9">
        <w:rPr>
          <w:w w:val="105"/>
          <w:sz w:val="19"/>
        </w:rPr>
        <w:t>del</w:t>
      </w:r>
      <w:r w:rsidRPr="003F7DC9">
        <w:rPr>
          <w:spacing w:val="-8"/>
          <w:w w:val="105"/>
          <w:sz w:val="19"/>
        </w:rPr>
        <w:t xml:space="preserve"> </w:t>
      </w:r>
      <w:r w:rsidRPr="003F7DC9">
        <w:rPr>
          <w:w w:val="105"/>
          <w:sz w:val="19"/>
        </w:rPr>
        <w:t>servizio</w:t>
      </w:r>
      <w:r w:rsidRPr="003F7DC9">
        <w:rPr>
          <w:spacing w:val="-8"/>
          <w:w w:val="105"/>
          <w:sz w:val="19"/>
        </w:rPr>
        <w:t xml:space="preserve"> </w:t>
      </w:r>
      <w:r w:rsidRPr="003F7DC9">
        <w:rPr>
          <w:w w:val="105"/>
          <w:sz w:val="19"/>
        </w:rPr>
        <w:t>per</w:t>
      </w:r>
      <w:r w:rsidRPr="003F7DC9">
        <w:rPr>
          <w:spacing w:val="-8"/>
          <w:w w:val="105"/>
          <w:sz w:val="19"/>
        </w:rPr>
        <w:t xml:space="preserve"> </w:t>
      </w:r>
      <w:r w:rsidRPr="003F7DC9">
        <w:rPr>
          <w:w w:val="105"/>
          <w:sz w:val="19"/>
        </w:rPr>
        <w:t>garantire</w:t>
      </w:r>
      <w:r w:rsidRPr="003F7DC9">
        <w:rPr>
          <w:spacing w:val="-9"/>
          <w:w w:val="105"/>
          <w:sz w:val="19"/>
        </w:rPr>
        <w:t xml:space="preserve"> </w:t>
      </w:r>
      <w:r w:rsidRPr="003F7DC9">
        <w:rPr>
          <w:w w:val="105"/>
          <w:sz w:val="19"/>
        </w:rPr>
        <w:t>la</w:t>
      </w:r>
      <w:r w:rsidRPr="003F7DC9">
        <w:rPr>
          <w:spacing w:val="-8"/>
          <w:w w:val="105"/>
          <w:sz w:val="19"/>
        </w:rPr>
        <w:t xml:space="preserve"> </w:t>
      </w:r>
      <w:r w:rsidRPr="003F7DC9">
        <w:rPr>
          <w:w w:val="105"/>
          <w:sz w:val="19"/>
        </w:rPr>
        <w:t>fruibilità</w:t>
      </w:r>
      <w:r w:rsidRPr="003F7DC9">
        <w:rPr>
          <w:spacing w:val="-8"/>
          <w:w w:val="105"/>
          <w:sz w:val="19"/>
        </w:rPr>
        <w:t xml:space="preserve"> </w:t>
      </w:r>
      <w:r w:rsidRPr="003F7DC9">
        <w:rPr>
          <w:w w:val="105"/>
          <w:sz w:val="19"/>
        </w:rPr>
        <w:t>dello</w:t>
      </w:r>
      <w:r w:rsidRPr="003F7DC9">
        <w:rPr>
          <w:spacing w:val="-8"/>
          <w:w w:val="105"/>
          <w:sz w:val="19"/>
        </w:rPr>
        <w:t xml:space="preserve"> </w:t>
      </w:r>
      <w:r w:rsidRPr="003F7DC9">
        <w:rPr>
          <w:w w:val="105"/>
          <w:sz w:val="19"/>
        </w:rPr>
        <w:t>stesso</w:t>
      </w:r>
      <w:r w:rsidRPr="003F7DC9">
        <w:rPr>
          <w:spacing w:val="-8"/>
          <w:w w:val="105"/>
          <w:sz w:val="19"/>
        </w:rPr>
        <w:t xml:space="preserve"> </w:t>
      </w:r>
      <w:r w:rsidRPr="003F7DC9">
        <w:rPr>
          <w:w w:val="105"/>
          <w:sz w:val="19"/>
        </w:rPr>
        <w:t>servizio, garantendo la sicurezza</w:t>
      </w:r>
      <w:r w:rsidRPr="003F7DC9">
        <w:rPr>
          <w:spacing w:val="-6"/>
          <w:w w:val="105"/>
          <w:sz w:val="19"/>
        </w:rPr>
        <w:t xml:space="preserve"> </w:t>
      </w:r>
      <w:r w:rsidRPr="003F7DC9">
        <w:rPr>
          <w:w w:val="105"/>
          <w:sz w:val="19"/>
        </w:rPr>
        <w:t>sanitaria.</w:t>
      </w:r>
    </w:p>
    <w:p w14:paraId="01000238" w14:textId="77777777" w:rsidR="0059612F" w:rsidRPr="003F7DC9" w:rsidRDefault="0059612F" w:rsidP="0059612F">
      <w:pPr>
        <w:pStyle w:val="Paragrafoelenco"/>
        <w:numPr>
          <w:ilvl w:val="1"/>
          <w:numId w:val="51"/>
        </w:numPr>
        <w:tabs>
          <w:tab w:val="left" w:pos="1847"/>
          <w:tab w:val="left" w:pos="2127"/>
        </w:tabs>
        <w:spacing w:line="280" w:lineRule="auto"/>
        <w:ind w:left="284" w:right="794" w:firstLine="0"/>
        <w:rPr>
          <w:b/>
          <w:sz w:val="19"/>
        </w:rPr>
      </w:pPr>
      <w:r w:rsidRPr="003F7DC9">
        <w:rPr>
          <w:w w:val="105"/>
          <w:sz w:val="19"/>
        </w:rPr>
        <w:t>Vanno previsti dalle aziende di gestione del servizio forme di comunicazione, su ogni mezzo di trasporto, sul corretto utilizzo dei Dispositivi di Protezione</w:t>
      </w:r>
      <w:r w:rsidRPr="003F7DC9">
        <w:rPr>
          <w:spacing w:val="8"/>
          <w:w w:val="105"/>
          <w:sz w:val="19"/>
        </w:rPr>
        <w:t xml:space="preserve"> </w:t>
      </w:r>
      <w:r w:rsidRPr="003F7DC9">
        <w:rPr>
          <w:w w:val="105"/>
          <w:sz w:val="19"/>
        </w:rPr>
        <w:t>Individuali</w:t>
      </w:r>
      <w:r w:rsidRPr="003F7DC9">
        <w:rPr>
          <w:b/>
          <w:w w:val="105"/>
          <w:sz w:val="19"/>
        </w:rPr>
        <w:t>.</w:t>
      </w:r>
    </w:p>
    <w:p w14:paraId="7861C621" w14:textId="36D8BCCE" w:rsidR="0059612F" w:rsidRPr="003F7DC9" w:rsidRDefault="0059612F" w:rsidP="0059612F">
      <w:pPr>
        <w:pStyle w:val="Paragrafoelenco"/>
        <w:numPr>
          <w:ilvl w:val="1"/>
          <w:numId w:val="51"/>
        </w:numPr>
        <w:tabs>
          <w:tab w:val="left" w:pos="1846"/>
          <w:tab w:val="left" w:pos="2127"/>
        </w:tabs>
        <w:spacing w:line="283" w:lineRule="auto"/>
        <w:ind w:left="284" w:right="794" w:firstLine="0"/>
        <w:rPr>
          <w:sz w:val="19"/>
        </w:rPr>
      </w:pPr>
      <w:r w:rsidRPr="003F7DC9">
        <w:rPr>
          <w:w w:val="105"/>
          <w:sz w:val="19"/>
        </w:rPr>
        <w:t>Il</w:t>
      </w:r>
      <w:r w:rsidRPr="003F7DC9">
        <w:rPr>
          <w:spacing w:val="-5"/>
          <w:w w:val="105"/>
          <w:sz w:val="19"/>
        </w:rPr>
        <w:t xml:space="preserve"> </w:t>
      </w:r>
      <w:r w:rsidRPr="003F7DC9">
        <w:rPr>
          <w:w w:val="105"/>
          <w:sz w:val="19"/>
        </w:rPr>
        <w:t>distanziamento</w:t>
      </w:r>
      <w:r w:rsidRPr="003F7DC9">
        <w:rPr>
          <w:spacing w:val="-3"/>
          <w:w w:val="105"/>
          <w:sz w:val="19"/>
        </w:rPr>
        <w:t xml:space="preserve"> </w:t>
      </w:r>
      <w:r w:rsidRPr="003F7DC9">
        <w:rPr>
          <w:w w:val="105"/>
          <w:sz w:val="19"/>
        </w:rPr>
        <w:t>di</w:t>
      </w:r>
      <w:r w:rsidRPr="003F7DC9">
        <w:rPr>
          <w:spacing w:val="-4"/>
          <w:w w:val="105"/>
          <w:sz w:val="19"/>
        </w:rPr>
        <w:t xml:space="preserve"> </w:t>
      </w:r>
      <w:r w:rsidRPr="003F7DC9">
        <w:rPr>
          <w:w w:val="105"/>
          <w:sz w:val="19"/>
        </w:rPr>
        <w:t>un</w:t>
      </w:r>
      <w:r w:rsidRPr="003F7DC9">
        <w:rPr>
          <w:spacing w:val="-4"/>
          <w:w w:val="105"/>
          <w:sz w:val="19"/>
        </w:rPr>
        <w:t xml:space="preserve"> </w:t>
      </w:r>
      <w:r w:rsidRPr="003F7DC9">
        <w:rPr>
          <w:w w:val="105"/>
          <w:sz w:val="19"/>
        </w:rPr>
        <w:t>metro</w:t>
      </w:r>
      <w:r w:rsidRPr="003F7DC9">
        <w:rPr>
          <w:spacing w:val="-5"/>
          <w:w w:val="105"/>
          <w:sz w:val="19"/>
        </w:rPr>
        <w:t xml:space="preserve"> </w:t>
      </w:r>
      <w:r w:rsidRPr="003F7DC9">
        <w:rPr>
          <w:w w:val="105"/>
          <w:sz w:val="19"/>
        </w:rPr>
        <w:t>non</w:t>
      </w:r>
      <w:r w:rsidRPr="003F7DC9">
        <w:rPr>
          <w:spacing w:val="-4"/>
          <w:w w:val="105"/>
          <w:sz w:val="19"/>
        </w:rPr>
        <w:t xml:space="preserve"> </w:t>
      </w:r>
      <w:r w:rsidRPr="003F7DC9">
        <w:rPr>
          <w:w w:val="105"/>
          <w:sz w:val="19"/>
        </w:rPr>
        <w:t>è</w:t>
      </w:r>
      <w:r w:rsidRPr="003F7DC9">
        <w:rPr>
          <w:spacing w:val="-5"/>
          <w:w w:val="105"/>
          <w:sz w:val="19"/>
        </w:rPr>
        <w:t xml:space="preserve"> </w:t>
      </w:r>
      <w:r w:rsidRPr="003F7DC9">
        <w:rPr>
          <w:w w:val="105"/>
          <w:sz w:val="19"/>
        </w:rPr>
        <w:t>necessario</w:t>
      </w:r>
      <w:r w:rsidRPr="003F7DC9">
        <w:rPr>
          <w:spacing w:val="-4"/>
          <w:w w:val="105"/>
          <w:sz w:val="19"/>
        </w:rPr>
        <w:t xml:space="preserve"> </w:t>
      </w:r>
      <w:r w:rsidRPr="003F7DC9">
        <w:rPr>
          <w:w w:val="105"/>
          <w:sz w:val="19"/>
        </w:rPr>
        <w:t>nel</w:t>
      </w:r>
      <w:r w:rsidRPr="003F7DC9">
        <w:rPr>
          <w:spacing w:val="-5"/>
          <w:w w:val="105"/>
          <w:sz w:val="19"/>
        </w:rPr>
        <w:t xml:space="preserve"> </w:t>
      </w:r>
      <w:r w:rsidRPr="003F7DC9">
        <w:rPr>
          <w:w w:val="105"/>
          <w:sz w:val="19"/>
        </w:rPr>
        <w:t>caso</w:t>
      </w:r>
      <w:r w:rsidRPr="003F7DC9">
        <w:rPr>
          <w:spacing w:val="-5"/>
          <w:w w:val="105"/>
          <w:sz w:val="19"/>
        </w:rPr>
        <w:t xml:space="preserve"> </w:t>
      </w:r>
      <w:r w:rsidRPr="003F7DC9">
        <w:rPr>
          <w:w w:val="105"/>
          <w:sz w:val="19"/>
        </w:rPr>
        <w:t>si</w:t>
      </w:r>
      <w:r w:rsidRPr="003F7DC9">
        <w:rPr>
          <w:spacing w:val="-4"/>
          <w:w w:val="105"/>
          <w:sz w:val="19"/>
        </w:rPr>
        <w:t xml:space="preserve"> </w:t>
      </w:r>
      <w:r w:rsidRPr="003F7DC9">
        <w:rPr>
          <w:w w:val="105"/>
          <w:sz w:val="19"/>
        </w:rPr>
        <w:t>tratti</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persone</w:t>
      </w:r>
      <w:r w:rsidRPr="003F7DC9">
        <w:rPr>
          <w:spacing w:val="-4"/>
          <w:w w:val="105"/>
          <w:sz w:val="19"/>
        </w:rPr>
        <w:t xml:space="preserve"> </w:t>
      </w:r>
      <w:r w:rsidRPr="003F7DC9">
        <w:rPr>
          <w:w w:val="105"/>
          <w:sz w:val="19"/>
        </w:rPr>
        <w:t>che</w:t>
      </w:r>
      <w:r w:rsidRPr="003F7DC9">
        <w:rPr>
          <w:spacing w:val="-4"/>
          <w:w w:val="105"/>
          <w:sz w:val="19"/>
        </w:rPr>
        <w:t xml:space="preserve"> </w:t>
      </w:r>
      <w:r w:rsidRPr="003F7DC9">
        <w:rPr>
          <w:w w:val="105"/>
          <w:sz w:val="19"/>
        </w:rPr>
        <w:t>vivono</w:t>
      </w:r>
      <w:r w:rsidRPr="003F7DC9">
        <w:rPr>
          <w:spacing w:val="-5"/>
          <w:w w:val="105"/>
          <w:sz w:val="19"/>
        </w:rPr>
        <w:t xml:space="preserve"> </w:t>
      </w:r>
      <w:r w:rsidRPr="003F7DC9">
        <w:rPr>
          <w:w w:val="105"/>
          <w:sz w:val="19"/>
        </w:rPr>
        <w:t>nella</w:t>
      </w:r>
      <w:r w:rsidRPr="003F7DC9">
        <w:rPr>
          <w:spacing w:val="-4"/>
          <w:w w:val="105"/>
          <w:sz w:val="19"/>
        </w:rPr>
        <w:t xml:space="preserve"> </w:t>
      </w:r>
      <w:r w:rsidRPr="003F7DC9">
        <w:rPr>
          <w:w w:val="105"/>
          <w:sz w:val="19"/>
        </w:rPr>
        <w:t>stessa unità</w:t>
      </w:r>
      <w:r w:rsidRPr="003F7DC9">
        <w:rPr>
          <w:spacing w:val="-16"/>
          <w:w w:val="105"/>
          <w:sz w:val="19"/>
        </w:rPr>
        <w:t xml:space="preserve"> </w:t>
      </w:r>
      <w:r w:rsidRPr="003F7DC9">
        <w:rPr>
          <w:w w:val="105"/>
          <w:sz w:val="19"/>
        </w:rPr>
        <w:t>abitativa,</w:t>
      </w:r>
      <w:r w:rsidRPr="003F7DC9">
        <w:rPr>
          <w:spacing w:val="-16"/>
          <w:w w:val="105"/>
          <w:sz w:val="19"/>
        </w:rPr>
        <w:t xml:space="preserve"> </w:t>
      </w:r>
      <w:r w:rsidRPr="003F7DC9">
        <w:rPr>
          <w:w w:val="105"/>
          <w:sz w:val="19"/>
        </w:rPr>
        <w:t>nonché</w:t>
      </w:r>
      <w:r w:rsidRPr="003F7DC9">
        <w:rPr>
          <w:spacing w:val="-15"/>
          <w:w w:val="105"/>
          <w:sz w:val="19"/>
        </w:rPr>
        <w:t xml:space="preserve"> </w:t>
      </w:r>
      <w:r w:rsidRPr="003F7DC9">
        <w:rPr>
          <w:w w:val="105"/>
          <w:sz w:val="19"/>
        </w:rPr>
        <w:t>tra</w:t>
      </w:r>
      <w:r w:rsidRPr="003F7DC9">
        <w:rPr>
          <w:spacing w:val="-16"/>
          <w:w w:val="105"/>
          <w:sz w:val="19"/>
        </w:rPr>
        <w:t xml:space="preserve"> </w:t>
      </w:r>
      <w:r w:rsidRPr="003F7DC9">
        <w:rPr>
          <w:w w:val="105"/>
          <w:sz w:val="19"/>
        </w:rPr>
        <w:t>i</w:t>
      </w:r>
      <w:r w:rsidRPr="003F7DC9">
        <w:rPr>
          <w:spacing w:val="-15"/>
          <w:w w:val="105"/>
          <w:sz w:val="19"/>
        </w:rPr>
        <w:t xml:space="preserve"> </w:t>
      </w:r>
      <w:r w:rsidRPr="003F7DC9">
        <w:rPr>
          <w:w w:val="105"/>
          <w:sz w:val="19"/>
        </w:rPr>
        <w:t>congiunti</w:t>
      </w:r>
      <w:r w:rsidRPr="003F7DC9">
        <w:rPr>
          <w:spacing w:val="-16"/>
          <w:w w:val="105"/>
          <w:sz w:val="19"/>
        </w:rPr>
        <w:t xml:space="preserve"> </w:t>
      </w:r>
      <w:r w:rsidRPr="003F7DC9">
        <w:rPr>
          <w:w w:val="105"/>
          <w:sz w:val="19"/>
        </w:rPr>
        <w:t>e</w:t>
      </w:r>
      <w:r w:rsidRPr="003F7DC9">
        <w:rPr>
          <w:spacing w:val="-15"/>
          <w:w w:val="105"/>
          <w:sz w:val="19"/>
        </w:rPr>
        <w:t xml:space="preserve"> </w:t>
      </w:r>
      <w:r w:rsidRPr="003F7DC9">
        <w:rPr>
          <w:w w:val="105"/>
          <w:sz w:val="19"/>
        </w:rPr>
        <w:t>le</w:t>
      </w:r>
      <w:r w:rsidRPr="003F7DC9">
        <w:rPr>
          <w:spacing w:val="-15"/>
          <w:w w:val="105"/>
          <w:sz w:val="19"/>
        </w:rPr>
        <w:t xml:space="preserve"> </w:t>
      </w:r>
      <w:r w:rsidRPr="003F7DC9">
        <w:rPr>
          <w:w w:val="105"/>
          <w:sz w:val="19"/>
        </w:rPr>
        <w:t>persone</w:t>
      </w:r>
      <w:r w:rsidRPr="003F7DC9">
        <w:rPr>
          <w:spacing w:val="-15"/>
          <w:w w:val="105"/>
          <w:sz w:val="19"/>
        </w:rPr>
        <w:t xml:space="preserve"> </w:t>
      </w:r>
      <w:r w:rsidRPr="003F7DC9">
        <w:rPr>
          <w:w w:val="105"/>
          <w:sz w:val="19"/>
        </w:rPr>
        <w:t>che</w:t>
      </w:r>
      <w:r w:rsidRPr="003F7DC9">
        <w:rPr>
          <w:spacing w:val="-15"/>
          <w:w w:val="105"/>
          <w:sz w:val="19"/>
        </w:rPr>
        <w:t xml:space="preserve"> </w:t>
      </w:r>
      <w:r w:rsidRPr="003F7DC9">
        <w:rPr>
          <w:w w:val="105"/>
          <w:sz w:val="19"/>
        </w:rPr>
        <w:t>intrattengono</w:t>
      </w:r>
      <w:r w:rsidRPr="003F7DC9">
        <w:rPr>
          <w:spacing w:val="-15"/>
          <w:w w:val="105"/>
          <w:sz w:val="19"/>
        </w:rPr>
        <w:t xml:space="preserve"> </w:t>
      </w:r>
      <w:r w:rsidRPr="003F7DC9">
        <w:rPr>
          <w:w w:val="105"/>
          <w:sz w:val="19"/>
        </w:rPr>
        <w:t>rapporti</w:t>
      </w:r>
      <w:r w:rsidRPr="003F7DC9">
        <w:rPr>
          <w:spacing w:val="-16"/>
          <w:w w:val="105"/>
          <w:sz w:val="19"/>
        </w:rPr>
        <w:t xml:space="preserve"> </w:t>
      </w:r>
      <w:r w:rsidRPr="003F7DC9">
        <w:rPr>
          <w:w w:val="105"/>
          <w:sz w:val="19"/>
        </w:rPr>
        <w:t>interpersonali</w:t>
      </w:r>
      <w:r w:rsidRPr="003F7DC9">
        <w:rPr>
          <w:spacing w:val="-15"/>
          <w:w w:val="105"/>
          <w:sz w:val="19"/>
        </w:rPr>
        <w:t xml:space="preserve"> </w:t>
      </w:r>
      <w:r w:rsidRPr="003F7DC9">
        <w:rPr>
          <w:w w:val="105"/>
          <w:sz w:val="19"/>
        </w:rPr>
        <w:t>stabili, Nell’ eventuale fase di accertamento della violazione alla prescrizione del distanziamento interpersonale potrà essere resa autodichiarazione della sussistenza della predetta qualità, :( si riportano</w:t>
      </w:r>
      <w:r w:rsidRPr="003F7DC9">
        <w:rPr>
          <w:spacing w:val="-10"/>
          <w:w w:val="105"/>
          <w:sz w:val="19"/>
        </w:rPr>
        <w:t xml:space="preserve"> </w:t>
      </w:r>
      <w:r w:rsidRPr="003F7DC9">
        <w:rPr>
          <w:w w:val="105"/>
          <w:sz w:val="19"/>
        </w:rPr>
        <w:t>alcuni</w:t>
      </w:r>
      <w:r w:rsidRPr="003F7DC9">
        <w:rPr>
          <w:spacing w:val="-10"/>
          <w:w w:val="105"/>
          <w:sz w:val="19"/>
        </w:rPr>
        <w:t xml:space="preserve"> </w:t>
      </w:r>
      <w:r w:rsidRPr="003F7DC9">
        <w:rPr>
          <w:w w:val="105"/>
          <w:sz w:val="19"/>
        </w:rPr>
        <w:t>esempi:</w:t>
      </w:r>
      <w:r w:rsidRPr="003F7DC9">
        <w:rPr>
          <w:spacing w:val="-9"/>
          <w:w w:val="105"/>
          <w:sz w:val="19"/>
        </w:rPr>
        <w:t xml:space="preserve"> </w:t>
      </w:r>
      <w:r w:rsidRPr="003F7DC9">
        <w:rPr>
          <w:w w:val="105"/>
          <w:sz w:val="19"/>
        </w:rPr>
        <w:t>coniuge,</w:t>
      </w:r>
      <w:r w:rsidRPr="003F7DC9">
        <w:rPr>
          <w:spacing w:val="-10"/>
          <w:w w:val="105"/>
          <w:sz w:val="19"/>
        </w:rPr>
        <w:t xml:space="preserve"> </w:t>
      </w:r>
      <w:r w:rsidRPr="003F7DC9">
        <w:rPr>
          <w:w w:val="105"/>
          <w:sz w:val="19"/>
        </w:rPr>
        <w:t>parenti</w:t>
      </w:r>
      <w:r w:rsidRPr="003F7DC9">
        <w:rPr>
          <w:spacing w:val="-9"/>
          <w:w w:val="105"/>
          <w:sz w:val="19"/>
        </w:rPr>
        <w:t xml:space="preserve"> </w:t>
      </w:r>
      <w:r w:rsidRPr="003F7DC9">
        <w:rPr>
          <w:w w:val="105"/>
          <w:sz w:val="19"/>
        </w:rPr>
        <w:t>e</w:t>
      </w:r>
      <w:r w:rsidRPr="003F7DC9">
        <w:rPr>
          <w:spacing w:val="-10"/>
          <w:w w:val="105"/>
          <w:sz w:val="19"/>
        </w:rPr>
        <w:t xml:space="preserve"> </w:t>
      </w:r>
      <w:r w:rsidRPr="003F7DC9">
        <w:rPr>
          <w:w w:val="105"/>
          <w:sz w:val="19"/>
        </w:rPr>
        <w:t>affini</w:t>
      </w:r>
      <w:r w:rsidRPr="003F7DC9">
        <w:rPr>
          <w:spacing w:val="-9"/>
          <w:w w:val="105"/>
          <w:sz w:val="19"/>
        </w:rPr>
        <w:t xml:space="preserve"> </w:t>
      </w:r>
      <w:r w:rsidRPr="003F7DC9">
        <w:rPr>
          <w:w w:val="105"/>
          <w:sz w:val="19"/>
        </w:rPr>
        <w:t>in</w:t>
      </w:r>
      <w:r w:rsidRPr="003F7DC9">
        <w:rPr>
          <w:spacing w:val="-9"/>
          <w:w w:val="105"/>
          <w:sz w:val="19"/>
        </w:rPr>
        <w:t xml:space="preserve"> </w:t>
      </w:r>
      <w:r w:rsidRPr="003F7DC9">
        <w:rPr>
          <w:w w:val="105"/>
          <w:sz w:val="19"/>
        </w:rPr>
        <w:t>linea</w:t>
      </w:r>
      <w:r w:rsidRPr="003F7DC9">
        <w:rPr>
          <w:spacing w:val="-9"/>
          <w:w w:val="105"/>
          <w:sz w:val="19"/>
        </w:rPr>
        <w:t xml:space="preserve"> </w:t>
      </w:r>
      <w:r w:rsidRPr="003F7DC9">
        <w:rPr>
          <w:w w:val="105"/>
          <w:sz w:val="19"/>
        </w:rPr>
        <w:t>retta</w:t>
      </w:r>
      <w:r w:rsidRPr="003F7DC9">
        <w:rPr>
          <w:spacing w:val="-9"/>
          <w:w w:val="105"/>
          <w:sz w:val="19"/>
        </w:rPr>
        <w:t xml:space="preserve"> </w:t>
      </w:r>
      <w:r w:rsidRPr="003F7DC9">
        <w:rPr>
          <w:w w:val="105"/>
          <w:sz w:val="19"/>
        </w:rPr>
        <w:t>e</w:t>
      </w:r>
      <w:r w:rsidRPr="003F7DC9">
        <w:rPr>
          <w:spacing w:val="-9"/>
          <w:w w:val="105"/>
          <w:sz w:val="19"/>
        </w:rPr>
        <w:t xml:space="preserve"> </w:t>
      </w:r>
      <w:r w:rsidRPr="003F7DC9">
        <w:rPr>
          <w:w w:val="105"/>
          <w:sz w:val="19"/>
        </w:rPr>
        <w:t>collaterale</w:t>
      </w:r>
      <w:r w:rsidRPr="003F7DC9">
        <w:rPr>
          <w:spacing w:val="-9"/>
          <w:w w:val="105"/>
          <w:sz w:val="19"/>
        </w:rPr>
        <w:t xml:space="preserve"> </w:t>
      </w:r>
      <w:r w:rsidRPr="003F7DC9">
        <w:rPr>
          <w:w w:val="105"/>
          <w:sz w:val="19"/>
        </w:rPr>
        <w:t>non</w:t>
      </w:r>
      <w:r w:rsidRPr="003F7DC9">
        <w:rPr>
          <w:spacing w:val="-10"/>
          <w:w w:val="105"/>
          <w:sz w:val="19"/>
        </w:rPr>
        <w:t xml:space="preserve"> </w:t>
      </w:r>
      <w:r w:rsidRPr="003F7DC9">
        <w:rPr>
          <w:w w:val="105"/>
          <w:sz w:val="19"/>
        </w:rPr>
        <w:t>conviventi,</w:t>
      </w:r>
      <w:r w:rsidRPr="003F7DC9">
        <w:rPr>
          <w:spacing w:val="-9"/>
          <w:w w:val="105"/>
          <w:sz w:val="19"/>
        </w:rPr>
        <w:t xml:space="preserve"> </w:t>
      </w:r>
      <w:r w:rsidRPr="003F7DC9">
        <w:rPr>
          <w:w w:val="105"/>
          <w:sz w:val="19"/>
        </w:rPr>
        <w:t>ma</w:t>
      </w:r>
      <w:r w:rsidRPr="003F7DC9">
        <w:rPr>
          <w:spacing w:val="-10"/>
          <w:w w:val="105"/>
          <w:sz w:val="19"/>
        </w:rPr>
        <w:t xml:space="preserve"> </w:t>
      </w:r>
      <w:r w:rsidRPr="003F7DC9">
        <w:rPr>
          <w:w w:val="105"/>
          <w:sz w:val="19"/>
        </w:rPr>
        <w:t>con stabile frequentazione; persone, non legate da vincolo di parentela, di affinità o di coniugio, che condividono abitualmente gli stessi luoghi. Ciò anche a ragione della possibile tracciabilità dei contatti tra i predetti</w:t>
      </w:r>
      <w:r w:rsidRPr="003F7DC9">
        <w:rPr>
          <w:spacing w:val="-10"/>
          <w:w w:val="105"/>
          <w:sz w:val="19"/>
        </w:rPr>
        <w:t xml:space="preserve"> </w:t>
      </w:r>
      <w:r w:rsidRPr="003F7DC9">
        <w:rPr>
          <w:w w:val="105"/>
          <w:sz w:val="19"/>
        </w:rPr>
        <w:t>soggetti.</w:t>
      </w:r>
    </w:p>
    <w:p w14:paraId="59FACB23" w14:textId="4BB270A7" w:rsidR="0059612F" w:rsidRPr="003F7DC9" w:rsidRDefault="0059612F" w:rsidP="0059612F">
      <w:pPr>
        <w:spacing w:before="65" w:line="283" w:lineRule="auto"/>
        <w:ind w:left="284" w:right="794"/>
        <w:jc w:val="both"/>
        <w:rPr>
          <w:sz w:val="19"/>
        </w:rPr>
      </w:pPr>
      <w:r w:rsidRPr="003F7DC9">
        <w:rPr>
          <w:w w:val="105"/>
          <w:sz w:val="19"/>
        </w:rPr>
        <w:t>Al fine di aumentare l'indice di riempimento dei mezzi di trasporto potranno essere installati separazioni</w:t>
      </w:r>
      <w:r w:rsidRPr="003F7DC9">
        <w:rPr>
          <w:spacing w:val="-17"/>
          <w:w w:val="105"/>
          <w:sz w:val="19"/>
        </w:rPr>
        <w:t xml:space="preserve"> </w:t>
      </w:r>
      <w:r w:rsidRPr="003F7DC9">
        <w:rPr>
          <w:w w:val="105"/>
          <w:sz w:val="19"/>
        </w:rPr>
        <w:t>removibili</w:t>
      </w:r>
      <w:r w:rsidRPr="003F7DC9">
        <w:rPr>
          <w:spacing w:val="-17"/>
          <w:w w:val="105"/>
          <w:sz w:val="19"/>
        </w:rPr>
        <w:t xml:space="preserve"> </w:t>
      </w:r>
      <w:r w:rsidRPr="003F7DC9">
        <w:rPr>
          <w:w w:val="105"/>
          <w:sz w:val="19"/>
        </w:rPr>
        <w:t>in</w:t>
      </w:r>
      <w:r w:rsidRPr="003F7DC9">
        <w:rPr>
          <w:spacing w:val="-16"/>
          <w:w w:val="105"/>
          <w:sz w:val="19"/>
        </w:rPr>
        <w:t xml:space="preserve"> </w:t>
      </w:r>
      <w:r w:rsidRPr="003F7DC9">
        <w:rPr>
          <w:w w:val="105"/>
          <w:sz w:val="19"/>
        </w:rPr>
        <w:t>materiale</w:t>
      </w:r>
      <w:r w:rsidRPr="003F7DC9">
        <w:rPr>
          <w:spacing w:val="-17"/>
          <w:w w:val="105"/>
          <w:sz w:val="19"/>
        </w:rPr>
        <w:t xml:space="preserve"> </w:t>
      </w:r>
      <w:r w:rsidRPr="003F7DC9">
        <w:rPr>
          <w:w w:val="105"/>
          <w:sz w:val="19"/>
        </w:rPr>
        <w:t>idoneo</w:t>
      </w:r>
      <w:r w:rsidRPr="003F7DC9">
        <w:rPr>
          <w:spacing w:val="-16"/>
          <w:w w:val="105"/>
          <w:sz w:val="19"/>
        </w:rPr>
        <w:t xml:space="preserve"> </w:t>
      </w:r>
      <w:r w:rsidRPr="003F7DC9">
        <w:rPr>
          <w:w w:val="105"/>
          <w:sz w:val="19"/>
        </w:rPr>
        <w:t>tra</w:t>
      </w:r>
      <w:r w:rsidRPr="003F7DC9">
        <w:rPr>
          <w:spacing w:val="-16"/>
          <w:w w:val="105"/>
          <w:sz w:val="19"/>
        </w:rPr>
        <w:t xml:space="preserve"> </w:t>
      </w:r>
      <w:r w:rsidRPr="003F7DC9">
        <w:rPr>
          <w:w w:val="105"/>
          <w:sz w:val="19"/>
        </w:rPr>
        <w:t>i</w:t>
      </w:r>
      <w:r w:rsidRPr="003F7DC9">
        <w:rPr>
          <w:spacing w:val="-17"/>
          <w:w w:val="105"/>
          <w:sz w:val="19"/>
        </w:rPr>
        <w:t xml:space="preserve"> </w:t>
      </w:r>
      <w:r w:rsidRPr="003F7DC9">
        <w:rPr>
          <w:w w:val="105"/>
          <w:sz w:val="19"/>
        </w:rPr>
        <w:t>sedili</w:t>
      </w:r>
      <w:r w:rsidRPr="003F7DC9">
        <w:rPr>
          <w:spacing w:val="-15"/>
          <w:w w:val="105"/>
          <w:sz w:val="19"/>
        </w:rPr>
        <w:t xml:space="preserve"> </w:t>
      </w:r>
      <w:r w:rsidRPr="003F7DC9">
        <w:rPr>
          <w:w w:val="105"/>
          <w:sz w:val="19"/>
        </w:rPr>
        <w:t>che</w:t>
      </w:r>
      <w:r w:rsidRPr="003F7DC9">
        <w:rPr>
          <w:spacing w:val="-17"/>
          <w:w w:val="105"/>
          <w:sz w:val="19"/>
        </w:rPr>
        <w:t xml:space="preserve"> </w:t>
      </w:r>
      <w:r w:rsidRPr="003F7DC9">
        <w:rPr>
          <w:w w:val="105"/>
          <w:sz w:val="19"/>
        </w:rPr>
        <w:t>non</w:t>
      </w:r>
      <w:r w:rsidRPr="003F7DC9">
        <w:rPr>
          <w:spacing w:val="-16"/>
          <w:w w:val="105"/>
          <w:sz w:val="19"/>
        </w:rPr>
        <w:t xml:space="preserve"> </w:t>
      </w:r>
      <w:r w:rsidRPr="003F7DC9">
        <w:rPr>
          <w:w w:val="105"/>
          <w:sz w:val="19"/>
        </w:rPr>
        <w:t>comportino</w:t>
      </w:r>
      <w:r w:rsidRPr="003F7DC9">
        <w:rPr>
          <w:spacing w:val="-17"/>
          <w:w w:val="105"/>
          <w:sz w:val="19"/>
        </w:rPr>
        <w:t xml:space="preserve"> </w:t>
      </w:r>
      <w:r w:rsidRPr="003F7DC9">
        <w:rPr>
          <w:w w:val="105"/>
          <w:sz w:val="19"/>
        </w:rPr>
        <w:t>modifiche</w:t>
      </w:r>
      <w:r w:rsidRPr="003F7DC9">
        <w:rPr>
          <w:spacing w:val="-16"/>
          <w:w w:val="105"/>
          <w:sz w:val="19"/>
        </w:rPr>
        <w:t xml:space="preserve"> </w:t>
      </w:r>
      <w:r w:rsidRPr="003F7DC9">
        <w:rPr>
          <w:w w:val="105"/>
          <w:sz w:val="19"/>
        </w:rPr>
        <w:t>strutturali</w:t>
      </w:r>
      <w:r w:rsidRPr="003F7DC9">
        <w:rPr>
          <w:spacing w:val="-16"/>
          <w:w w:val="105"/>
          <w:sz w:val="19"/>
        </w:rPr>
        <w:t xml:space="preserve"> </w:t>
      </w:r>
      <w:r w:rsidRPr="003F7DC9">
        <w:rPr>
          <w:w w:val="105"/>
          <w:sz w:val="19"/>
        </w:rPr>
        <w:t>sulle disposizioni</w:t>
      </w:r>
      <w:r w:rsidRPr="003F7DC9">
        <w:rPr>
          <w:spacing w:val="-19"/>
          <w:w w:val="105"/>
          <w:sz w:val="19"/>
        </w:rPr>
        <w:t xml:space="preserve"> </w:t>
      </w:r>
      <w:r w:rsidRPr="003F7DC9">
        <w:rPr>
          <w:w w:val="105"/>
          <w:sz w:val="19"/>
        </w:rPr>
        <w:t>inerenti</w:t>
      </w:r>
      <w:r w:rsidRPr="003F7DC9">
        <w:rPr>
          <w:spacing w:val="-19"/>
          <w:w w:val="105"/>
          <w:sz w:val="19"/>
        </w:rPr>
        <w:t xml:space="preserve"> </w:t>
      </w:r>
      <w:proofErr w:type="gramStart"/>
      <w:r w:rsidRPr="003F7DC9">
        <w:rPr>
          <w:w w:val="105"/>
          <w:sz w:val="19"/>
        </w:rPr>
        <w:t>la</w:t>
      </w:r>
      <w:proofErr w:type="gramEnd"/>
      <w:r w:rsidRPr="003F7DC9">
        <w:rPr>
          <w:spacing w:val="-19"/>
          <w:w w:val="105"/>
          <w:sz w:val="19"/>
        </w:rPr>
        <w:t xml:space="preserve"> </w:t>
      </w:r>
      <w:r w:rsidRPr="003F7DC9">
        <w:rPr>
          <w:w w:val="105"/>
          <w:sz w:val="19"/>
        </w:rPr>
        <w:t>sicurezza,</w:t>
      </w:r>
      <w:r w:rsidRPr="003F7DC9">
        <w:rPr>
          <w:spacing w:val="-19"/>
          <w:w w:val="105"/>
          <w:sz w:val="19"/>
        </w:rPr>
        <w:t xml:space="preserve"> </w:t>
      </w:r>
      <w:r w:rsidRPr="003F7DC9">
        <w:rPr>
          <w:w w:val="105"/>
          <w:sz w:val="19"/>
        </w:rPr>
        <w:t>prevedendo,</w:t>
      </w:r>
      <w:r w:rsidRPr="003F7DC9">
        <w:rPr>
          <w:spacing w:val="-19"/>
          <w:w w:val="105"/>
          <w:sz w:val="19"/>
        </w:rPr>
        <w:t xml:space="preserve"> </w:t>
      </w:r>
      <w:r w:rsidRPr="003F7DC9">
        <w:rPr>
          <w:w w:val="105"/>
          <w:sz w:val="19"/>
        </w:rPr>
        <w:t>comunque,</w:t>
      </w:r>
      <w:r w:rsidRPr="003F7DC9">
        <w:rPr>
          <w:spacing w:val="-19"/>
          <w:w w:val="105"/>
          <w:sz w:val="19"/>
        </w:rPr>
        <w:t xml:space="preserve"> </w:t>
      </w:r>
      <w:r w:rsidRPr="003F7DC9">
        <w:rPr>
          <w:w w:val="105"/>
          <w:sz w:val="19"/>
        </w:rPr>
        <w:t>la</w:t>
      </w:r>
      <w:r w:rsidRPr="003F7DC9">
        <w:rPr>
          <w:spacing w:val="-19"/>
          <w:w w:val="105"/>
          <w:sz w:val="19"/>
        </w:rPr>
        <w:t xml:space="preserve"> </w:t>
      </w:r>
      <w:r w:rsidRPr="003F7DC9">
        <w:rPr>
          <w:w w:val="105"/>
          <w:sz w:val="19"/>
        </w:rPr>
        <w:t>periodica</w:t>
      </w:r>
      <w:r w:rsidRPr="003F7DC9">
        <w:rPr>
          <w:spacing w:val="-19"/>
          <w:w w:val="105"/>
          <w:sz w:val="19"/>
        </w:rPr>
        <w:t xml:space="preserve"> </w:t>
      </w:r>
      <w:r w:rsidRPr="003F7DC9">
        <w:rPr>
          <w:w w:val="105"/>
          <w:sz w:val="19"/>
        </w:rPr>
        <w:t>sanificazione.</w:t>
      </w:r>
      <w:r w:rsidRPr="003F7DC9">
        <w:rPr>
          <w:spacing w:val="-19"/>
          <w:w w:val="105"/>
          <w:sz w:val="19"/>
        </w:rPr>
        <w:t xml:space="preserve"> </w:t>
      </w:r>
      <w:r w:rsidRPr="003F7DC9">
        <w:rPr>
          <w:w w:val="105"/>
          <w:sz w:val="19"/>
        </w:rPr>
        <w:t>Su</w:t>
      </w:r>
      <w:r w:rsidRPr="003F7DC9">
        <w:rPr>
          <w:spacing w:val="-20"/>
          <w:w w:val="105"/>
          <w:sz w:val="19"/>
        </w:rPr>
        <w:t xml:space="preserve"> </w:t>
      </w:r>
      <w:r w:rsidRPr="003F7DC9">
        <w:rPr>
          <w:w w:val="105"/>
          <w:sz w:val="19"/>
        </w:rPr>
        <w:t>tale</w:t>
      </w:r>
      <w:r w:rsidRPr="003F7DC9">
        <w:rPr>
          <w:spacing w:val="-19"/>
          <w:w w:val="105"/>
          <w:sz w:val="19"/>
        </w:rPr>
        <w:t xml:space="preserve"> </w:t>
      </w:r>
      <w:r w:rsidRPr="003F7DC9">
        <w:rPr>
          <w:w w:val="105"/>
          <w:sz w:val="19"/>
        </w:rPr>
        <w:t>aspetto è</w:t>
      </w:r>
      <w:r w:rsidRPr="003F7DC9">
        <w:rPr>
          <w:spacing w:val="-7"/>
          <w:w w:val="105"/>
          <w:sz w:val="19"/>
        </w:rPr>
        <w:t xml:space="preserve"> </w:t>
      </w:r>
      <w:r w:rsidRPr="003F7DC9">
        <w:rPr>
          <w:w w:val="105"/>
          <w:sz w:val="19"/>
        </w:rPr>
        <w:t>in</w:t>
      </w:r>
      <w:r w:rsidRPr="003F7DC9">
        <w:rPr>
          <w:spacing w:val="-7"/>
          <w:w w:val="105"/>
          <w:sz w:val="19"/>
        </w:rPr>
        <w:t xml:space="preserve"> </w:t>
      </w:r>
      <w:r w:rsidRPr="003F7DC9">
        <w:rPr>
          <w:w w:val="105"/>
          <w:sz w:val="19"/>
        </w:rPr>
        <w:t>corso</w:t>
      </w:r>
      <w:r w:rsidRPr="003F7DC9">
        <w:rPr>
          <w:spacing w:val="-6"/>
          <w:w w:val="105"/>
          <w:sz w:val="19"/>
        </w:rPr>
        <w:t xml:space="preserve"> </w:t>
      </w:r>
      <w:r w:rsidRPr="003F7DC9">
        <w:rPr>
          <w:w w:val="105"/>
          <w:sz w:val="19"/>
        </w:rPr>
        <w:t>un</w:t>
      </w:r>
      <w:r w:rsidRPr="003F7DC9">
        <w:rPr>
          <w:spacing w:val="-7"/>
          <w:w w:val="105"/>
          <w:sz w:val="19"/>
        </w:rPr>
        <w:t xml:space="preserve"> </w:t>
      </w:r>
      <w:r w:rsidRPr="003F7DC9">
        <w:rPr>
          <w:w w:val="105"/>
          <w:sz w:val="19"/>
        </w:rPr>
        <w:t>accordo</w:t>
      </w:r>
      <w:r w:rsidRPr="003F7DC9">
        <w:rPr>
          <w:spacing w:val="-7"/>
          <w:w w:val="105"/>
          <w:sz w:val="19"/>
        </w:rPr>
        <w:t xml:space="preserve"> </w:t>
      </w:r>
      <w:r w:rsidRPr="003F7DC9">
        <w:rPr>
          <w:w w:val="105"/>
          <w:sz w:val="19"/>
        </w:rPr>
        <w:t>tra</w:t>
      </w:r>
      <w:r w:rsidRPr="003F7DC9">
        <w:rPr>
          <w:spacing w:val="-6"/>
          <w:w w:val="105"/>
          <w:sz w:val="19"/>
        </w:rPr>
        <w:t xml:space="preserve"> </w:t>
      </w:r>
      <w:r w:rsidRPr="003F7DC9">
        <w:rPr>
          <w:w w:val="105"/>
          <w:sz w:val="19"/>
        </w:rPr>
        <w:t>MIT−</w:t>
      </w:r>
      <w:r w:rsidRPr="003F7DC9">
        <w:rPr>
          <w:spacing w:val="-7"/>
          <w:w w:val="105"/>
          <w:sz w:val="19"/>
        </w:rPr>
        <w:t xml:space="preserve"> </w:t>
      </w:r>
      <w:r w:rsidRPr="003F7DC9">
        <w:rPr>
          <w:w w:val="105"/>
          <w:sz w:val="19"/>
        </w:rPr>
        <w:t>INAIL</w:t>
      </w:r>
      <w:r w:rsidRPr="003F7DC9">
        <w:rPr>
          <w:spacing w:val="-6"/>
          <w:w w:val="105"/>
          <w:sz w:val="19"/>
        </w:rPr>
        <w:t xml:space="preserve"> </w:t>
      </w:r>
      <w:r w:rsidRPr="003F7DC9">
        <w:rPr>
          <w:w w:val="105"/>
          <w:sz w:val="19"/>
        </w:rPr>
        <w:t>e</w:t>
      </w:r>
      <w:r w:rsidRPr="003F7DC9">
        <w:rPr>
          <w:spacing w:val="-7"/>
          <w:w w:val="105"/>
          <w:sz w:val="19"/>
        </w:rPr>
        <w:t xml:space="preserve"> </w:t>
      </w:r>
      <w:r w:rsidRPr="003F7DC9">
        <w:rPr>
          <w:w w:val="105"/>
          <w:sz w:val="19"/>
        </w:rPr>
        <w:t>IIT</w:t>
      </w:r>
      <w:r w:rsidRPr="003F7DC9">
        <w:rPr>
          <w:spacing w:val="-7"/>
          <w:w w:val="105"/>
          <w:sz w:val="19"/>
        </w:rPr>
        <w:t xml:space="preserve"> </w:t>
      </w:r>
      <w:r w:rsidRPr="003F7DC9">
        <w:rPr>
          <w:w w:val="105"/>
          <w:sz w:val="19"/>
        </w:rPr>
        <w:t>volto</w:t>
      </w:r>
      <w:r w:rsidRPr="003F7DC9">
        <w:rPr>
          <w:spacing w:val="-6"/>
          <w:w w:val="105"/>
          <w:sz w:val="19"/>
        </w:rPr>
        <w:t xml:space="preserve"> </w:t>
      </w:r>
      <w:r w:rsidRPr="003F7DC9">
        <w:rPr>
          <w:w w:val="105"/>
          <w:sz w:val="19"/>
        </w:rPr>
        <w:t>ad</w:t>
      </w:r>
      <w:r w:rsidRPr="003F7DC9">
        <w:rPr>
          <w:spacing w:val="-7"/>
          <w:w w:val="105"/>
          <w:sz w:val="19"/>
        </w:rPr>
        <w:t xml:space="preserve"> </w:t>
      </w:r>
      <w:r w:rsidRPr="003F7DC9">
        <w:rPr>
          <w:w w:val="105"/>
          <w:sz w:val="19"/>
        </w:rPr>
        <w:t>individuare</w:t>
      </w:r>
      <w:r w:rsidRPr="003F7DC9">
        <w:rPr>
          <w:spacing w:val="-6"/>
          <w:w w:val="105"/>
          <w:sz w:val="19"/>
        </w:rPr>
        <w:t xml:space="preserve"> </w:t>
      </w:r>
      <w:r w:rsidRPr="003F7DC9">
        <w:rPr>
          <w:w w:val="105"/>
          <w:sz w:val="19"/>
        </w:rPr>
        <w:t>il</w:t>
      </w:r>
      <w:r w:rsidRPr="003F7DC9">
        <w:rPr>
          <w:spacing w:val="-6"/>
          <w:w w:val="105"/>
          <w:sz w:val="19"/>
        </w:rPr>
        <w:t xml:space="preserve"> </w:t>
      </w:r>
      <w:r w:rsidRPr="003F7DC9">
        <w:rPr>
          <w:w w:val="105"/>
          <w:sz w:val="19"/>
        </w:rPr>
        <w:lastRenderedPageBreak/>
        <w:t>materiale</w:t>
      </w:r>
      <w:r w:rsidRPr="003F7DC9">
        <w:rPr>
          <w:spacing w:val="-7"/>
          <w:w w:val="105"/>
          <w:sz w:val="19"/>
        </w:rPr>
        <w:t xml:space="preserve"> </w:t>
      </w:r>
      <w:r w:rsidRPr="003F7DC9">
        <w:rPr>
          <w:w w:val="105"/>
          <w:sz w:val="19"/>
        </w:rPr>
        <w:t>idoneo</w:t>
      </w:r>
      <w:r w:rsidRPr="003F7DC9">
        <w:rPr>
          <w:spacing w:val="-6"/>
          <w:w w:val="105"/>
          <w:sz w:val="19"/>
        </w:rPr>
        <w:t xml:space="preserve"> </w:t>
      </w:r>
      <w:r w:rsidRPr="003F7DC9">
        <w:rPr>
          <w:w w:val="105"/>
          <w:sz w:val="19"/>
        </w:rPr>
        <w:t>per</w:t>
      </w:r>
      <w:r w:rsidRPr="003F7DC9">
        <w:rPr>
          <w:spacing w:val="-7"/>
          <w:w w:val="105"/>
          <w:sz w:val="19"/>
        </w:rPr>
        <w:t xml:space="preserve"> </w:t>
      </w:r>
      <w:r w:rsidRPr="003F7DC9">
        <w:rPr>
          <w:w w:val="105"/>
          <w:sz w:val="19"/>
        </w:rPr>
        <w:t>consentire</w:t>
      </w:r>
      <w:r w:rsidRPr="003F7DC9">
        <w:rPr>
          <w:spacing w:val="-7"/>
          <w:w w:val="105"/>
          <w:sz w:val="19"/>
        </w:rPr>
        <w:t xml:space="preserve"> </w:t>
      </w:r>
      <w:r w:rsidRPr="003F7DC9">
        <w:rPr>
          <w:w w:val="105"/>
          <w:sz w:val="19"/>
        </w:rPr>
        <w:t>la separazione tra una seduta e l’altra, al fine di consentire l’ulteriore capacità riempimento. La direzione</w:t>
      </w:r>
      <w:r w:rsidRPr="003F7DC9">
        <w:rPr>
          <w:spacing w:val="-5"/>
          <w:w w:val="105"/>
          <w:sz w:val="19"/>
        </w:rPr>
        <w:t xml:space="preserve"> </w:t>
      </w:r>
      <w:r w:rsidRPr="003F7DC9">
        <w:rPr>
          <w:w w:val="105"/>
          <w:sz w:val="19"/>
        </w:rPr>
        <w:t>Generale</w:t>
      </w:r>
      <w:r w:rsidRPr="003F7DC9">
        <w:rPr>
          <w:spacing w:val="-6"/>
          <w:w w:val="105"/>
          <w:sz w:val="19"/>
        </w:rPr>
        <w:t xml:space="preserve"> </w:t>
      </w:r>
      <w:r w:rsidRPr="003F7DC9">
        <w:rPr>
          <w:w w:val="105"/>
          <w:sz w:val="19"/>
        </w:rPr>
        <w:t>della</w:t>
      </w:r>
      <w:r w:rsidRPr="003F7DC9">
        <w:rPr>
          <w:spacing w:val="-5"/>
          <w:w w:val="105"/>
          <w:sz w:val="19"/>
        </w:rPr>
        <w:t xml:space="preserve"> </w:t>
      </w:r>
      <w:r w:rsidRPr="003F7DC9">
        <w:rPr>
          <w:w w:val="105"/>
          <w:sz w:val="19"/>
        </w:rPr>
        <w:t>Motorizzazione</w:t>
      </w:r>
      <w:r w:rsidRPr="003F7DC9">
        <w:rPr>
          <w:spacing w:val="-6"/>
          <w:w w:val="105"/>
          <w:sz w:val="19"/>
        </w:rPr>
        <w:t xml:space="preserve"> </w:t>
      </w:r>
      <w:r w:rsidRPr="003F7DC9">
        <w:rPr>
          <w:w w:val="105"/>
          <w:sz w:val="19"/>
        </w:rPr>
        <w:t>del</w:t>
      </w:r>
      <w:r w:rsidRPr="003F7DC9">
        <w:rPr>
          <w:spacing w:val="-5"/>
          <w:w w:val="105"/>
          <w:sz w:val="19"/>
        </w:rPr>
        <w:t xml:space="preserve"> </w:t>
      </w:r>
      <w:r w:rsidRPr="003F7DC9">
        <w:rPr>
          <w:w w:val="105"/>
          <w:sz w:val="19"/>
        </w:rPr>
        <w:t>MIT</w:t>
      </w:r>
      <w:r w:rsidRPr="003F7DC9">
        <w:rPr>
          <w:spacing w:val="-6"/>
          <w:w w:val="105"/>
          <w:sz w:val="19"/>
        </w:rPr>
        <w:t xml:space="preserve"> </w:t>
      </w:r>
      <w:r w:rsidRPr="003F7DC9">
        <w:rPr>
          <w:w w:val="105"/>
          <w:sz w:val="19"/>
        </w:rPr>
        <w:t>provvede</w:t>
      </w:r>
      <w:r w:rsidRPr="003F7DC9">
        <w:rPr>
          <w:spacing w:val="-5"/>
          <w:w w:val="105"/>
          <w:sz w:val="19"/>
        </w:rPr>
        <w:t xml:space="preserve"> </w:t>
      </w:r>
      <w:r w:rsidRPr="003F7DC9">
        <w:rPr>
          <w:w w:val="105"/>
          <w:sz w:val="19"/>
        </w:rPr>
        <w:t>a</w:t>
      </w:r>
      <w:r w:rsidRPr="003F7DC9">
        <w:rPr>
          <w:spacing w:val="-6"/>
          <w:w w:val="105"/>
          <w:sz w:val="19"/>
        </w:rPr>
        <w:t xml:space="preserve"> </w:t>
      </w:r>
      <w:r w:rsidRPr="003F7DC9">
        <w:rPr>
          <w:w w:val="105"/>
          <w:sz w:val="19"/>
        </w:rPr>
        <w:t>disciplinare</w:t>
      </w:r>
      <w:r w:rsidRPr="003F7DC9">
        <w:rPr>
          <w:spacing w:val="-4"/>
          <w:w w:val="105"/>
          <w:sz w:val="19"/>
        </w:rPr>
        <w:t xml:space="preserve"> </w:t>
      </w:r>
      <w:r w:rsidRPr="003F7DC9">
        <w:rPr>
          <w:w w:val="105"/>
          <w:sz w:val="19"/>
        </w:rPr>
        <w:t>le</w:t>
      </w:r>
      <w:r w:rsidRPr="003F7DC9">
        <w:rPr>
          <w:spacing w:val="-6"/>
          <w:w w:val="105"/>
          <w:sz w:val="19"/>
        </w:rPr>
        <w:t xml:space="preserve"> </w:t>
      </w:r>
      <w:r w:rsidRPr="003F7DC9">
        <w:rPr>
          <w:w w:val="105"/>
          <w:sz w:val="19"/>
        </w:rPr>
        <w:t>modalità</w:t>
      </w:r>
      <w:r w:rsidRPr="003F7DC9">
        <w:rPr>
          <w:spacing w:val="-5"/>
          <w:w w:val="105"/>
          <w:sz w:val="19"/>
        </w:rPr>
        <w:t xml:space="preserve"> </w:t>
      </w:r>
      <w:r w:rsidRPr="003F7DC9">
        <w:rPr>
          <w:w w:val="105"/>
          <w:sz w:val="19"/>
        </w:rPr>
        <w:t>applicative</w:t>
      </w:r>
      <w:r w:rsidRPr="003F7DC9">
        <w:rPr>
          <w:spacing w:val="-6"/>
          <w:w w:val="105"/>
          <w:sz w:val="19"/>
        </w:rPr>
        <w:t xml:space="preserve"> </w:t>
      </w:r>
      <w:r w:rsidRPr="003F7DC9">
        <w:rPr>
          <w:w w:val="105"/>
          <w:sz w:val="19"/>
        </w:rPr>
        <w:t>ai fini</w:t>
      </w:r>
      <w:r w:rsidRPr="003F7DC9">
        <w:rPr>
          <w:spacing w:val="-11"/>
          <w:w w:val="105"/>
          <w:sz w:val="19"/>
        </w:rPr>
        <w:t xml:space="preserve"> </w:t>
      </w:r>
      <w:r w:rsidRPr="003F7DC9">
        <w:rPr>
          <w:w w:val="105"/>
          <w:sz w:val="19"/>
        </w:rPr>
        <w:t>della</w:t>
      </w:r>
      <w:r w:rsidRPr="003F7DC9">
        <w:rPr>
          <w:spacing w:val="-11"/>
          <w:w w:val="105"/>
          <w:sz w:val="19"/>
        </w:rPr>
        <w:t xml:space="preserve"> </w:t>
      </w:r>
      <w:r w:rsidRPr="003F7DC9">
        <w:rPr>
          <w:w w:val="105"/>
          <w:sz w:val="19"/>
        </w:rPr>
        <w:t>sicurezza</w:t>
      </w:r>
      <w:r w:rsidRPr="003F7DC9">
        <w:rPr>
          <w:spacing w:val="-11"/>
          <w:w w:val="105"/>
          <w:sz w:val="19"/>
        </w:rPr>
        <w:t xml:space="preserve"> </w:t>
      </w:r>
      <w:r w:rsidRPr="003F7DC9">
        <w:rPr>
          <w:w w:val="105"/>
          <w:sz w:val="19"/>
        </w:rPr>
        <w:t>dei</w:t>
      </w:r>
      <w:r w:rsidRPr="003F7DC9">
        <w:rPr>
          <w:spacing w:val="-10"/>
          <w:w w:val="105"/>
          <w:sz w:val="19"/>
        </w:rPr>
        <w:t xml:space="preserve"> </w:t>
      </w:r>
      <w:r w:rsidRPr="003F7DC9">
        <w:rPr>
          <w:w w:val="105"/>
          <w:sz w:val="19"/>
        </w:rPr>
        <w:t>predetti</w:t>
      </w:r>
      <w:r w:rsidRPr="003F7DC9">
        <w:rPr>
          <w:spacing w:val="-11"/>
          <w:w w:val="105"/>
          <w:sz w:val="19"/>
        </w:rPr>
        <w:t xml:space="preserve"> </w:t>
      </w:r>
      <w:r w:rsidRPr="003F7DC9">
        <w:rPr>
          <w:w w:val="105"/>
          <w:sz w:val="19"/>
        </w:rPr>
        <w:t>divisori</w:t>
      </w:r>
      <w:r w:rsidRPr="003F7DC9">
        <w:rPr>
          <w:spacing w:val="-10"/>
          <w:w w:val="105"/>
          <w:sz w:val="19"/>
        </w:rPr>
        <w:t xml:space="preserve"> </w:t>
      </w:r>
      <w:r w:rsidRPr="003F7DC9">
        <w:rPr>
          <w:w w:val="105"/>
          <w:sz w:val="19"/>
        </w:rPr>
        <w:t>sui</w:t>
      </w:r>
      <w:r w:rsidRPr="003F7DC9">
        <w:rPr>
          <w:spacing w:val="-10"/>
          <w:w w:val="105"/>
          <w:sz w:val="19"/>
        </w:rPr>
        <w:t xml:space="preserve"> </w:t>
      </w:r>
      <w:r w:rsidRPr="003F7DC9">
        <w:rPr>
          <w:w w:val="105"/>
          <w:sz w:val="19"/>
        </w:rPr>
        <w:t>veicoli</w:t>
      </w:r>
      <w:r w:rsidRPr="003F7DC9">
        <w:rPr>
          <w:spacing w:val="23"/>
          <w:w w:val="105"/>
          <w:sz w:val="19"/>
        </w:rPr>
        <w:t xml:space="preserve"> </w:t>
      </w:r>
      <w:r w:rsidRPr="003F7DC9">
        <w:rPr>
          <w:w w:val="105"/>
          <w:sz w:val="19"/>
        </w:rPr>
        <w:t>di</w:t>
      </w:r>
      <w:r w:rsidRPr="003F7DC9">
        <w:rPr>
          <w:spacing w:val="-10"/>
          <w:w w:val="105"/>
          <w:sz w:val="19"/>
        </w:rPr>
        <w:t xml:space="preserve"> </w:t>
      </w:r>
      <w:r w:rsidRPr="003F7DC9">
        <w:rPr>
          <w:w w:val="105"/>
          <w:sz w:val="19"/>
        </w:rPr>
        <w:t>categoria</w:t>
      </w:r>
      <w:r w:rsidRPr="003F7DC9">
        <w:rPr>
          <w:spacing w:val="-12"/>
          <w:w w:val="105"/>
          <w:sz w:val="19"/>
        </w:rPr>
        <w:t xml:space="preserve"> </w:t>
      </w:r>
      <w:r w:rsidRPr="003F7DC9">
        <w:rPr>
          <w:w w:val="105"/>
          <w:sz w:val="19"/>
        </w:rPr>
        <w:t>M2</w:t>
      </w:r>
      <w:r w:rsidRPr="003F7DC9">
        <w:rPr>
          <w:spacing w:val="-10"/>
          <w:w w:val="105"/>
          <w:sz w:val="19"/>
        </w:rPr>
        <w:t xml:space="preserve"> </w:t>
      </w:r>
      <w:proofErr w:type="gramStart"/>
      <w:r w:rsidRPr="003F7DC9">
        <w:rPr>
          <w:w w:val="105"/>
          <w:sz w:val="19"/>
        </w:rPr>
        <w:t>ed</w:t>
      </w:r>
      <w:proofErr w:type="gramEnd"/>
      <w:r w:rsidRPr="003F7DC9">
        <w:rPr>
          <w:spacing w:val="-12"/>
          <w:w w:val="105"/>
          <w:sz w:val="19"/>
        </w:rPr>
        <w:t xml:space="preserve"> </w:t>
      </w:r>
      <w:r w:rsidRPr="003F7DC9">
        <w:rPr>
          <w:w w:val="105"/>
          <w:sz w:val="19"/>
        </w:rPr>
        <w:t>M3,</w:t>
      </w:r>
      <w:r w:rsidRPr="003F7DC9">
        <w:rPr>
          <w:spacing w:val="-10"/>
          <w:w w:val="105"/>
          <w:sz w:val="19"/>
        </w:rPr>
        <w:t xml:space="preserve"> </w:t>
      </w:r>
      <w:r w:rsidRPr="003F7DC9">
        <w:rPr>
          <w:w w:val="105"/>
          <w:sz w:val="19"/>
        </w:rPr>
        <w:t>classe</w:t>
      </w:r>
      <w:r w:rsidRPr="003F7DC9">
        <w:rPr>
          <w:spacing w:val="-11"/>
          <w:w w:val="105"/>
          <w:sz w:val="19"/>
        </w:rPr>
        <w:t xml:space="preserve"> </w:t>
      </w:r>
      <w:r w:rsidRPr="003F7DC9">
        <w:rPr>
          <w:w w:val="105"/>
          <w:sz w:val="19"/>
        </w:rPr>
        <w:t>B,</w:t>
      </w:r>
      <w:r w:rsidRPr="003F7DC9">
        <w:rPr>
          <w:spacing w:val="-12"/>
          <w:w w:val="105"/>
          <w:sz w:val="19"/>
        </w:rPr>
        <w:t xml:space="preserve"> </w:t>
      </w:r>
      <w:r w:rsidRPr="003F7DC9">
        <w:rPr>
          <w:w w:val="105"/>
          <w:sz w:val="19"/>
        </w:rPr>
        <w:t>II</w:t>
      </w:r>
      <w:r w:rsidRPr="003F7DC9">
        <w:rPr>
          <w:spacing w:val="-11"/>
          <w:w w:val="105"/>
          <w:sz w:val="19"/>
        </w:rPr>
        <w:t xml:space="preserve"> </w:t>
      </w:r>
      <w:r w:rsidRPr="003F7DC9">
        <w:rPr>
          <w:w w:val="105"/>
          <w:sz w:val="19"/>
        </w:rPr>
        <w:t>e</w:t>
      </w:r>
      <w:r w:rsidRPr="003F7DC9">
        <w:rPr>
          <w:spacing w:val="-11"/>
          <w:w w:val="105"/>
          <w:sz w:val="19"/>
        </w:rPr>
        <w:t xml:space="preserve"> </w:t>
      </w:r>
      <w:r w:rsidRPr="003F7DC9">
        <w:rPr>
          <w:w w:val="105"/>
          <w:sz w:val="19"/>
        </w:rPr>
        <w:t>II,</w:t>
      </w:r>
      <w:r w:rsidRPr="003F7DC9">
        <w:rPr>
          <w:spacing w:val="-10"/>
          <w:w w:val="105"/>
          <w:sz w:val="19"/>
        </w:rPr>
        <w:t xml:space="preserve"> </w:t>
      </w:r>
      <w:r w:rsidRPr="003F7DC9">
        <w:rPr>
          <w:w w:val="105"/>
          <w:sz w:val="19"/>
        </w:rPr>
        <w:t>destinati</w:t>
      </w:r>
      <w:r w:rsidRPr="003F7DC9">
        <w:rPr>
          <w:spacing w:val="-11"/>
          <w:w w:val="105"/>
          <w:sz w:val="19"/>
        </w:rPr>
        <w:t xml:space="preserve"> </w:t>
      </w:r>
      <w:r w:rsidRPr="003F7DC9">
        <w:rPr>
          <w:w w:val="105"/>
          <w:sz w:val="19"/>
        </w:rPr>
        <w:t>al trasporto</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persone</w:t>
      </w:r>
      <w:r w:rsidRPr="003F7DC9">
        <w:rPr>
          <w:spacing w:val="-13"/>
          <w:w w:val="105"/>
          <w:sz w:val="19"/>
        </w:rPr>
        <w:t xml:space="preserve"> </w:t>
      </w:r>
      <w:r w:rsidRPr="003F7DC9">
        <w:rPr>
          <w:w w:val="105"/>
          <w:sz w:val="19"/>
        </w:rPr>
        <w:t>e</w:t>
      </w:r>
      <w:r w:rsidRPr="003F7DC9">
        <w:rPr>
          <w:spacing w:val="-14"/>
          <w:w w:val="105"/>
          <w:sz w:val="19"/>
        </w:rPr>
        <w:t xml:space="preserve"> </w:t>
      </w:r>
      <w:r w:rsidRPr="003F7DC9">
        <w:rPr>
          <w:w w:val="105"/>
          <w:sz w:val="19"/>
        </w:rPr>
        <w:t>scuolabus.</w:t>
      </w:r>
      <w:r w:rsidRPr="003F7DC9">
        <w:rPr>
          <w:spacing w:val="-14"/>
          <w:w w:val="105"/>
          <w:sz w:val="19"/>
        </w:rPr>
        <w:t xml:space="preserve"> </w:t>
      </w:r>
      <w:r w:rsidRPr="003F7DC9">
        <w:rPr>
          <w:w w:val="105"/>
          <w:sz w:val="19"/>
        </w:rPr>
        <w:t>Per</w:t>
      </w:r>
      <w:r w:rsidRPr="003F7DC9">
        <w:rPr>
          <w:spacing w:val="-14"/>
          <w:w w:val="105"/>
          <w:sz w:val="19"/>
        </w:rPr>
        <w:t xml:space="preserve"> </w:t>
      </w:r>
      <w:r w:rsidRPr="003F7DC9">
        <w:rPr>
          <w:w w:val="105"/>
          <w:sz w:val="19"/>
        </w:rPr>
        <w:t>quanto</w:t>
      </w:r>
      <w:r w:rsidRPr="003F7DC9">
        <w:rPr>
          <w:spacing w:val="-13"/>
          <w:w w:val="105"/>
          <w:sz w:val="19"/>
        </w:rPr>
        <w:t xml:space="preserve"> </w:t>
      </w:r>
      <w:r w:rsidRPr="003F7DC9">
        <w:rPr>
          <w:w w:val="105"/>
          <w:sz w:val="19"/>
        </w:rPr>
        <w:t>attiene</w:t>
      </w:r>
      <w:r w:rsidRPr="003F7DC9">
        <w:rPr>
          <w:spacing w:val="-13"/>
          <w:w w:val="105"/>
          <w:sz w:val="19"/>
        </w:rPr>
        <w:t xml:space="preserve"> </w:t>
      </w:r>
      <w:r w:rsidRPr="003F7DC9">
        <w:rPr>
          <w:w w:val="105"/>
          <w:sz w:val="19"/>
        </w:rPr>
        <w:t>ai</w:t>
      </w:r>
      <w:r w:rsidRPr="003F7DC9">
        <w:rPr>
          <w:spacing w:val="-14"/>
          <w:w w:val="105"/>
          <w:sz w:val="19"/>
        </w:rPr>
        <w:t xml:space="preserve"> </w:t>
      </w:r>
      <w:r w:rsidRPr="003F7DC9">
        <w:rPr>
          <w:w w:val="105"/>
          <w:sz w:val="19"/>
        </w:rPr>
        <w:t>separatori</w:t>
      </w:r>
      <w:r w:rsidRPr="003F7DC9">
        <w:rPr>
          <w:spacing w:val="-14"/>
          <w:w w:val="105"/>
          <w:sz w:val="19"/>
        </w:rPr>
        <w:t xml:space="preserve"> </w:t>
      </w:r>
      <w:r w:rsidRPr="003F7DC9">
        <w:rPr>
          <w:w w:val="105"/>
          <w:sz w:val="19"/>
        </w:rPr>
        <w:t>da</w:t>
      </w:r>
      <w:r w:rsidRPr="003F7DC9">
        <w:rPr>
          <w:spacing w:val="-13"/>
          <w:w w:val="105"/>
          <w:sz w:val="19"/>
        </w:rPr>
        <w:t xml:space="preserve"> </w:t>
      </w:r>
      <w:r w:rsidRPr="003F7DC9">
        <w:rPr>
          <w:w w:val="105"/>
          <w:sz w:val="19"/>
        </w:rPr>
        <w:t>installare</w:t>
      </w:r>
      <w:r w:rsidRPr="003F7DC9">
        <w:rPr>
          <w:spacing w:val="-13"/>
          <w:w w:val="105"/>
          <w:sz w:val="19"/>
        </w:rPr>
        <w:t xml:space="preserve"> </w:t>
      </w:r>
      <w:r w:rsidRPr="003F7DC9">
        <w:rPr>
          <w:w w:val="105"/>
          <w:sz w:val="19"/>
        </w:rPr>
        <w:t>sui</w:t>
      </w:r>
      <w:r w:rsidRPr="003F7DC9">
        <w:rPr>
          <w:spacing w:val="-14"/>
          <w:w w:val="105"/>
          <w:sz w:val="19"/>
        </w:rPr>
        <w:t xml:space="preserve"> </w:t>
      </w:r>
      <w:proofErr w:type="gramStart"/>
      <w:r w:rsidRPr="003F7DC9">
        <w:rPr>
          <w:w w:val="105"/>
          <w:sz w:val="19"/>
        </w:rPr>
        <w:t>treni</w:t>
      </w:r>
      <w:r w:rsidRPr="003F7DC9">
        <w:rPr>
          <w:spacing w:val="-13"/>
          <w:w w:val="105"/>
          <w:sz w:val="19"/>
        </w:rPr>
        <w:t xml:space="preserve"> </w:t>
      </w:r>
      <w:r w:rsidRPr="003F7DC9">
        <w:rPr>
          <w:w w:val="105"/>
          <w:sz w:val="19"/>
        </w:rPr>
        <w:t>,</w:t>
      </w:r>
      <w:proofErr w:type="gramEnd"/>
      <w:r w:rsidRPr="003F7DC9">
        <w:rPr>
          <w:spacing w:val="-14"/>
          <w:w w:val="105"/>
          <w:sz w:val="19"/>
        </w:rPr>
        <w:t xml:space="preserve"> </w:t>
      </w:r>
      <w:r w:rsidRPr="003F7DC9">
        <w:rPr>
          <w:w w:val="105"/>
          <w:sz w:val="19"/>
        </w:rPr>
        <w:t>le</w:t>
      </w:r>
      <w:r w:rsidRPr="003F7DC9">
        <w:rPr>
          <w:spacing w:val="-14"/>
          <w:w w:val="105"/>
          <w:sz w:val="19"/>
        </w:rPr>
        <w:t xml:space="preserve"> </w:t>
      </w:r>
      <w:r w:rsidRPr="003F7DC9">
        <w:rPr>
          <w:w w:val="105"/>
          <w:sz w:val="19"/>
        </w:rPr>
        <w:t>imprese e gli esercenti ferroviari, previa certificazione sanitaria del CTS sulla idoneità del materiale, valutano le modifiche tecniche da apportare ai veicoli ferroviari con gli strumenti e nel rispetto delle norme tecniche e delle procedure previste dal vigente quadro normativo.</w:t>
      </w:r>
    </w:p>
    <w:p w14:paraId="054FD95B" w14:textId="77777777" w:rsidR="0059612F" w:rsidRPr="003F7DC9" w:rsidRDefault="0059612F" w:rsidP="0059612F">
      <w:pPr>
        <w:spacing w:line="283" w:lineRule="auto"/>
        <w:ind w:left="284" w:right="794"/>
        <w:jc w:val="both"/>
        <w:rPr>
          <w:sz w:val="19"/>
        </w:rPr>
      </w:pPr>
      <w:r w:rsidRPr="003F7DC9">
        <w:rPr>
          <w:w w:val="105"/>
          <w:sz w:val="19"/>
        </w:rPr>
        <w:t>In tale contesto le aziende di trasporto, le imprese e gli esercenti ferroviari, possono, comunque, autonomamente avviare ogni utile attività per individuare idoneo materiale, per consentire la separazione tra un utente e l’altro, da sottoporre alla certificazione sanitaria del CTS.</w:t>
      </w:r>
    </w:p>
    <w:p w14:paraId="63523127" w14:textId="77777777" w:rsidR="0059612F" w:rsidRPr="003F7DC9" w:rsidRDefault="0059612F" w:rsidP="0059612F">
      <w:pPr>
        <w:spacing w:line="283" w:lineRule="auto"/>
        <w:ind w:left="284" w:right="794"/>
        <w:jc w:val="both"/>
        <w:rPr>
          <w:w w:val="105"/>
          <w:sz w:val="19"/>
        </w:rPr>
      </w:pPr>
      <w:r w:rsidRPr="003F7DC9">
        <w:rPr>
          <w:w w:val="105"/>
          <w:sz w:val="19"/>
        </w:rPr>
        <w:t>Realizzare, ove strutturalmente possibile, anche con specifici interventi tecnici, la massima areazione naturale dei mezzi di trasporto.</w:t>
      </w:r>
    </w:p>
    <w:p w14:paraId="63348EBD" w14:textId="77777777" w:rsidR="0059612F" w:rsidRPr="003F7DC9" w:rsidRDefault="0059612F" w:rsidP="0059612F">
      <w:pPr>
        <w:pStyle w:val="Paragrafoelenco"/>
        <w:numPr>
          <w:ilvl w:val="0"/>
          <w:numId w:val="51"/>
        </w:numPr>
        <w:tabs>
          <w:tab w:val="left" w:pos="1421"/>
        </w:tabs>
        <w:spacing w:before="1"/>
        <w:ind w:left="284" w:right="794" w:firstLine="0"/>
        <w:rPr>
          <w:b/>
          <w:sz w:val="19"/>
        </w:rPr>
      </w:pPr>
      <w:r w:rsidRPr="003F7DC9">
        <w:rPr>
          <w:b/>
          <w:w w:val="105"/>
          <w:sz w:val="19"/>
        </w:rPr>
        <w:t>Raccomandazioni per tutti gli utenti dei servizi di trasporto</w:t>
      </w:r>
      <w:r w:rsidRPr="003F7DC9">
        <w:rPr>
          <w:b/>
          <w:spacing w:val="-32"/>
          <w:w w:val="105"/>
          <w:sz w:val="19"/>
        </w:rPr>
        <w:t xml:space="preserve"> </w:t>
      </w:r>
      <w:r w:rsidRPr="003F7DC9">
        <w:rPr>
          <w:b/>
          <w:w w:val="105"/>
          <w:sz w:val="19"/>
        </w:rPr>
        <w:t>pubblico</w:t>
      </w:r>
    </w:p>
    <w:p w14:paraId="7254E63D" w14:textId="77777777" w:rsidR="0059612F" w:rsidRPr="003F7DC9" w:rsidRDefault="0059612F" w:rsidP="0059612F">
      <w:pPr>
        <w:pStyle w:val="Corpotesto"/>
        <w:spacing w:before="10"/>
        <w:ind w:left="284" w:right="794"/>
        <w:rPr>
          <w:b/>
          <w:sz w:val="17"/>
        </w:rPr>
      </w:pPr>
    </w:p>
    <w:p w14:paraId="3E119C7C" w14:textId="77777777" w:rsidR="0059612F" w:rsidRPr="003F7DC9" w:rsidRDefault="0059612F" w:rsidP="0059612F">
      <w:pPr>
        <w:pStyle w:val="Paragrafoelenco"/>
        <w:numPr>
          <w:ilvl w:val="1"/>
          <w:numId w:val="51"/>
        </w:numPr>
        <w:tabs>
          <w:tab w:val="left" w:pos="1848"/>
          <w:tab w:val="left" w:pos="1849"/>
        </w:tabs>
        <w:spacing w:line="280" w:lineRule="auto"/>
        <w:ind w:left="284" w:right="794" w:firstLine="0"/>
        <w:jc w:val="left"/>
        <w:rPr>
          <w:sz w:val="19"/>
        </w:rPr>
      </w:pPr>
      <w:r w:rsidRPr="003F7DC9">
        <w:rPr>
          <w:w w:val="105"/>
          <w:sz w:val="19"/>
        </w:rPr>
        <w:t>Non usare il trasporto pubblico se hai sintomi di infezioni respiratorie acute (febbre, tosse, raffreddore).</w:t>
      </w:r>
    </w:p>
    <w:p w14:paraId="44AD114C" w14:textId="77777777" w:rsidR="0059612F" w:rsidRPr="003F7DC9" w:rsidRDefault="0059612F" w:rsidP="0059612F">
      <w:pPr>
        <w:pStyle w:val="Paragrafoelenco"/>
        <w:numPr>
          <w:ilvl w:val="1"/>
          <w:numId w:val="51"/>
        </w:numPr>
        <w:tabs>
          <w:tab w:val="left" w:pos="1848"/>
          <w:tab w:val="left" w:pos="1849"/>
        </w:tabs>
        <w:spacing w:before="4"/>
        <w:ind w:left="284" w:right="794" w:firstLine="0"/>
        <w:jc w:val="left"/>
        <w:rPr>
          <w:sz w:val="19"/>
        </w:rPr>
      </w:pPr>
      <w:r w:rsidRPr="003F7DC9">
        <w:rPr>
          <w:w w:val="105"/>
          <w:sz w:val="19"/>
        </w:rPr>
        <w:t>Acquistare,</w:t>
      </w:r>
      <w:r w:rsidRPr="003F7DC9">
        <w:rPr>
          <w:spacing w:val="-5"/>
          <w:w w:val="105"/>
          <w:sz w:val="19"/>
        </w:rPr>
        <w:t xml:space="preserve"> </w:t>
      </w:r>
      <w:r w:rsidRPr="003F7DC9">
        <w:rPr>
          <w:w w:val="105"/>
          <w:sz w:val="19"/>
        </w:rPr>
        <w:t>ove</w:t>
      </w:r>
      <w:r w:rsidRPr="003F7DC9">
        <w:rPr>
          <w:spacing w:val="-4"/>
          <w:w w:val="105"/>
          <w:sz w:val="19"/>
        </w:rPr>
        <w:t xml:space="preserve"> </w:t>
      </w:r>
      <w:r w:rsidRPr="003F7DC9">
        <w:rPr>
          <w:w w:val="105"/>
          <w:sz w:val="19"/>
        </w:rPr>
        <w:t>possibile,</w:t>
      </w:r>
      <w:r w:rsidRPr="003F7DC9">
        <w:rPr>
          <w:spacing w:val="-3"/>
          <w:w w:val="105"/>
          <w:sz w:val="19"/>
        </w:rPr>
        <w:t xml:space="preserve"> </w:t>
      </w:r>
      <w:r w:rsidRPr="003F7DC9">
        <w:rPr>
          <w:w w:val="105"/>
          <w:sz w:val="19"/>
        </w:rPr>
        <w:t>i</w:t>
      </w:r>
      <w:r w:rsidRPr="003F7DC9">
        <w:rPr>
          <w:spacing w:val="-5"/>
          <w:w w:val="105"/>
          <w:sz w:val="19"/>
        </w:rPr>
        <w:t xml:space="preserve"> </w:t>
      </w:r>
      <w:r w:rsidRPr="003F7DC9">
        <w:rPr>
          <w:w w:val="105"/>
          <w:sz w:val="19"/>
        </w:rPr>
        <w:t>biglietti</w:t>
      </w:r>
      <w:r w:rsidRPr="003F7DC9">
        <w:rPr>
          <w:spacing w:val="-3"/>
          <w:w w:val="105"/>
          <w:sz w:val="19"/>
        </w:rPr>
        <w:t xml:space="preserve"> </w:t>
      </w:r>
      <w:r w:rsidRPr="003F7DC9">
        <w:rPr>
          <w:w w:val="105"/>
          <w:sz w:val="19"/>
        </w:rPr>
        <w:t>in</w:t>
      </w:r>
      <w:r w:rsidRPr="003F7DC9">
        <w:rPr>
          <w:spacing w:val="-4"/>
          <w:w w:val="105"/>
          <w:sz w:val="19"/>
        </w:rPr>
        <w:t xml:space="preserve"> </w:t>
      </w:r>
      <w:r w:rsidRPr="003F7DC9">
        <w:rPr>
          <w:w w:val="105"/>
          <w:sz w:val="19"/>
        </w:rPr>
        <w:t>formato</w:t>
      </w:r>
      <w:r w:rsidRPr="003F7DC9">
        <w:rPr>
          <w:spacing w:val="-4"/>
          <w:w w:val="105"/>
          <w:sz w:val="19"/>
        </w:rPr>
        <w:t xml:space="preserve"> </w:t>
      </w:r>
      <w:r w:rsidRPr="003F7DC9">
        <w:rPr>
          <w:w w:val="105"/>
          <w:sz w:val="19"/>
        </w:rPr>
        <w:t>elettronico,</w:t>
      </w:r>
      <w:r w:rsidRPr="003F7DC9">
        <w:rPr>
          <w:spacing w:val="-4"/>
          <w:w w:val="105"/>
          <w:sz w:val="19"/>
        </w:rPr>
        <w:t xml:space="preserve"> </w:t>
      </w:r>
      <w:r w:rsidRPr="003F7DC9">
        <w:rPr>
          <w:w w:val="105"/>
          <w:sz w:val="19"/>
        </w:rPr>
        <w:t>on</w:t>
      </w:r>
      <w:r w:rsidRPr="003F7DC9">
        <w:rPr>
          <w:spacing w:val="-4"/>
          <w:w w:val="105"/>
          <w:sz w:val="19"/>
        </w:rPr>
        <w:t xml:space="preserve"> </w:t>
      </w:r>
      <w:r w:rsidRPr="003F7DC9">
        <w:rPr>
          <w:w w:val="105"/>
          <w:sz w:val="19"/>
        </w:rPr>
        <w:t>line</w:t>
      </w:r>
      <w:r w:rsidRPr="003F7DC9">
        <w:rPr>
          <w:spacing w:val="-3"/>
          <w:w w:val="105"/>
          <w:sz w:val="19"/>
        </w:rPr>
        <w:t xml:space="preserve"> </w:t>
      </w:r>
      <w:r w:rsidRPr="003F7DC9">
        <w:rPr>
          <w:w w:val="105"/>
          <w:sz w:val="19"/>
        </w:rPr>
        <w:t>o</w:t>
      </w:r>
      <w:r w:rsidRPr="003F7DC9">
        <w:rPr>
          <w:spacing w:val="-5"/>
          <w:w w:val="105"/>
          <w:sz w:val="19"/>
        </w:rPr>
        <w:t xml:space="preserve"> </w:t>
      </w:r>
      <w:r w:rsidRPr="003F7DC9">
        <w:rPr>
          <w:w w:val="105"/>
          <w:sz w:val="19"/>
        </w:rPr>
        <w:t>tramite</w:t>
      </w:r>
      <w:r w:rsidRPr="003F7DC9">
        <w:rPr>
          <w:spacing w:val="-4"/>
          <w:w w:val="105"/>
          <w:sz w:val="19"/>
        </w:rPr>
        <w:t xml:space="preserve"> </w:t>
      </w:r>
      <w:r w:rsidRPr="003F7DC9">
        <w:rPr>
          <w:w w:val="105"/>
          <w:sz w:val="19"/>
        </w:rPr>
        <w:t>app.</w:t>
      </w:r>
    </w:p>
    <w:p w14:paraId="3E7D58B1" w14:textId="77777777" w:rsidR="0059612F" w:rsidRPr="003F7DC9" w:rsidRDefault="0059612F" w:rsidP="0059612F">
      <w:pPr>
        <w:pStyle w:val="Paragrafoelenco"/>
        <w:numPr>
          <w:ilvl w:val="1"/>
          <w:numId w:val="51"/>
        </w:numPr>
        <w:tabs>
          <w:tab w:val="left" w:pos="1847"/>
          <w:tab w:val="left" w:pos="1849"/>
        </w:tabs>
        <w:spacing w:before="42" w:line="280" w:lineRule="auto"/>
        <w:ind w:left="284" w:right="794" w:firstLine="0"/>
        <w:jc w:val="left"/>
        <w:rPr>
          <w:sz w:val="19"/>
        </w:rPr>
      </w:pPr>
      <w:r w:rsidRPr="003F7DC9">
        <w:rPr>
          <w:w w:val="105"/>
          <w:sz w:val="19"/>
        </w:rPr>
        <w:t>Seguire la segnaletica e i percorsi indicati all'interno delle stazioni o alle fermate mantenendo sempre la distanza di almeno un metro dalle altre</w:t>
      </w:r>
      <w:r w:rsidRPr="003F7DC9">
        <w:rPr>
          <w:spacing w:val="-28"/>
          <w:w w:val="105"/>
          <w:sz w:val="19"/>
        </w:rPr>
        <w:t xml:space="preserve"> </w:t>
      </w:r>
      <w:r w:rsidRPr="003F7DC9">
        <w:rPr>
          <w:w w:val="105"/>
          <w:sz w:val="19"/>
        </w:rPr>
        <w:t>persone.</w:t>
      </w:r>
    </w:p>
    <w:p w14:paraId="69C04E19" w14:textId="77777777" w:rsidR="0059612F" w:rsidRPr="003F7DC9" w:rsidRDefault="0059612F" w:rsidP="0059612F">
      <w:pPr>
        <w:pStyle w:val="Paragrafoelenco"/>
        <w:numPr>
          <w:ilvl w:val="1"/>
          <w:numId w:val="51"/>
        </w:numPr>
        <w:tabs>
          <w:tab w:val="left" w:pos="1847"/>
          <w:tab w:val="left" w:pos="1848"/>
        </w:tabs>
        <w:spacing w:before="4" w:line="280" w:lineRule="auto"/>
        <w:ind w:left="284" w:right="794" w:firstLine="0"/>
        <w:jc w:val="left"/>
        <w:rPr>
          <w:sz w:val="19"/>
        </w:rPr>
      </w:pPr>
      <w:r w:rsidRPr="003F7DC9">
        <w:rPr>
          <w:w w:val="105"/>
          <w:sz w:val="19"/>
        </w:rPr>
        <w:t>Utilizzare le porte di accesso ai mezzi indicate per la salita e la discesa, rispettando sempre la distanza interpersonale di sicurezza di un</w:t>
      </w:r>
      <w:r w:rsidRPr="003F7DC9">
        <w:rPr>
          <w:spacing w:val="-14"/>
          <w:w w:val="105"/>
          <w:sz w:val="19"/>
        </w:rPr>
        <w:t xml:space="preserve"> </w:t>
      </w:r>
      <w:r w:rsidRPr="003F7DC9">
        <w:rPr>
          <w:w w:val="105"/>
          <w:sz w:val="19"/>
        </w:rPr>
        <w:t>metro.</w:t>
      </w:r>
    </w:p>
    <w:p w14:paraId="11810015" w14:textId="77777777" w:rsidR="0059612F" w:rsidRPr="003F7DC9" w:rsidRDefault="0059612F" w:rsidP="0059612F">
      <w:pPr>
        <w:pStyle w:val="Paragrafoelenco"/>
        <w:numPr>
          <w:ilvl w:val="1"/>
          <w:numId w:val="51"/>
        </w:numPr>
        <w:tabs>
          <w:tab w:val="left" w:pos="1847"/>
          <w:tab w:val="left" w:pos="1848"/>
        </w:tabs>
        <w:spacing w:before="3"/>
        <w:ind w:left="284" w:right="794" w:firstLine="0"/>
        <w:jc w:val="left"/>
        <w:rPr>
          <w:sz w:val="19"/>
        </w:rPr>
      </w:pPr>
      <w:r w:rsidRPr="003F7DC9">
        <w:rPr>
          <w:w w:val="105"/>
          <w:sz w:val="19"/>
        </w:rPr>
        <w:t>Sedersi</w:t>
      </w:r>
      <w:r w:rsidRPr="003F7DC9">
        <w:rPr>
          <w:spacing w:val="-8"/>
          <w:w w:val="105"/>
          <w:sz w:val="19"/>
        </w:rPr>
        <w:t xml:space="preserve"> </w:t>
      </w:r>
      <w:r w:rsidRPr="003F7DC9">
        <w:rPr>
          <w:w w:val="105"/>
          <w:sz w:val="19"/>
        </w:rPr>
        <w:t>solo</w:t>
      </w:r>
      <w:r w:rsidRPr="003F7DC9">
        <w:rPr>
          <w:spacing w:val="-7"/>
          <w:w w:val="105"/>
          <w:sz w:val="19"/>
        </w:rPr>
        <w:t xml:space="preserve"> </w:t>
      </w:r>
      <w:r w:rsidRPr="003F7DC9">
        <w:rPr>
          <w:w w:val="105"/>
          <w:sz w:val="19"/>
        </w:rPr>
        <w:t>nei</w:t>
      </w:r>
      <w:r w:rsidRPr="003F7DC9">
        <w:rPr>
          <w:spacing w:val="-7"/>
          <w:w w:val="105"/>
          <w:sz w:val="19"/>
        </w:rPr>
        <w:t xml:space="preserve"> </w:t>
      </w:r>
      <w:r w:rsidRPr="003F7DC9">
        <w:rPr>
          <w:w w:val="105"/>
          <w:sz w:val="19"/>
        </w:rPr>
        <w:t>posti</w:t>
      </w:r>
      <w:r w:rsidRPr="003F7DC9">
        <w:rPr>
          <w:spacing w:val="-7"/>
          <w:w w:val="105"/>
          <w:sz w:val="19"/>
        </w:rPr>
        <w:t xml:space="preserve"> </w:t>
      </w:r>
      <w:r w:rsidRPr="003F7DC9">
        <w:rPr>
          <w:w w:val="105"/>
          <w:sz w:val="19"/>
        </w:rPr>
        <w:t>consentiti</w:t>
      </w:r>
      <w:r w:rsidRPr="003F7DC9">
        <w:rPr>
          <w:spacing w:val="-8"/>
          <w:w w:val="105"/>
          <w:sz w:val="19"/>
        </w:rPr>
        <w:t xml:space="preserve"> </w:t>
      </w:r>
      <w:r w:rsidRPr="003F7DC9">
        <w:rPr>
          <w:w w:val="105"/>
          <w:sz w:val="19"/>
        </w:rPr>
        <w:t>mantenendo</w:t>
      </w:r>
      <w:r w:rsidRPr="003F7DC9">
        <w:rPr>
          <w:b/>
          <w:w w:val="105"/>
          <w:sz w:val="19"/>
        </w:rPr>
        <w:t>,</w:t>
      </w:r>
      <w:r w:rsidRPr="003F7DC9">
        <w:rPr>
          <w:b/>
          <w:spacing w:val="-7"/>
          <w:w w:val="105"/>
          <w:sz w:val="19"/>
        </w:rPr>
        <w:t xml:space="preserve"> </w:t>
      </w:r>
      <w:r w:rsidRPr="003F7DC9">
        <w:rPr>
          <w:w w:val="105"/>
          <w:sz w:val="19"/>
        </w:rPr>
        <w:t>ove</w:t>
      </w:r>
      <w:r w:rsidRPr="003F7DC9">
        <w:rPr>
          <w:spacing w:val="-7"/>
          <w:w w:val="105"/>
          <w:sz w:val="19"/>
        </w:rPr>
        <w:t xml:space="preserve"> </w:t>
      </w:r>
      <w:r w:rsidRPr="003F7DC9">
        <w:rPr>
          <w:w w:val="105"/>
          <w:sz w:val="19"/>
        </w:rPr>
        <w:t>prescritto,</w:t>
      </w:r>
      <w:r w:rsidRPr="003F7DC9">
        <w:rPr>
          <w:spacing w:val="-6"/>
          <w:w w:val="105"/>
          <w:sz w:val="19"/>
        </w:rPr>
        <w:t xml:space="preserve"> </w:t>
      </w:r>
      <w:r w:rsidRPr="003F7DC9">
        <w:rPr>
          <w:w w:val="105"/>
          <w:sz w:val="19"/>
        </w:rPr>
        <w:t>il</w:t>
      </w:r>
      <w:r w:rsidRPr="003F7DC9">
        <w:rPr>
          <w:spacing w:val="-8"/>
          <w:w w:val="105"/>
          <w:sz w:val="19"/>
        </w:rPr>
        <w:t xml:space="preserve"> </w:t>
      </w:r>
      <w:r w:rsidRPr="003F7DC9">
        <w:rPr>
          <w:w w:val="105"/>
          <w:sz w:val="19"/>
        </w:rPr>
        <w:t>distanziamento</w:t>
      </w:r>
      <w:r w:rsidRPr="003F7DC9">
        <w:rPr>
          <w:spacing w:val="-5"/>
          <w:w w:val="105"/>
          <w:sz w:val="19"/>
        </w:rPr>
        <w:t xml:space="preserve"> </w:t>
      </w:r>
      <w:r w:rsidRPr="003F7DC9">
        <w:rPr>
          <w:w w:val="105"/>
          <w:sz w:val="19"/>
        </w:rPr>
        <w:t>dagli</w:t>
      </w:r>
      <w:r w:rsidRPr="003F7DC9">
        <w:rPr>
          <w:spacing w:val="-8"/>
          <w:w w:val="105"/>
          <w:sz w:val="19"/>
        </w:rPr>
        <w:t xml:space="preserve"> </w:t>
      </w:r>
      <w:r w:rsidRPr="003F7DC9">
        <w:rPr>
          <w:w w:val="105"/>
          <w:sz w:val="19"/>
        </w:rPr>
        <w:t>altri</w:t>
      </w:r>
      <w:r w:rsidRPr="003F7DC9">
        <w:rPr>
          <w:spacing w:val="-7"/>
          <w:w w:val="105"/>
          <w:sz w:val="19"/>
        </w:rPr>
        <w:t xml:space="preserve"> </w:t>
      </w:r>
      <w:r w:rsidRPr="003F7DC9">
        <w:rPr>
          <w:w w:val="105"/>
          <w:sz w:val="19"/>
        </w:rPr>
        <w:t>occupanti.</w:t>
      </w:r>
    </w:p>
    <w:p w14:paraId="1CECE7CB" w14:textId="77777777" w:rsidR="0059612F" w:rsidRPr="003F7DC9" w:rsidRDefault="0059612F" w:rsidP="0059612F">
      <w:pPr>
        <w:pStyle w:val="Paragrafoelenco"/>
        <w:numPr>
          <w:ilvl w:val="1"/>
          <w:numId w:val="51"/>
        </w:numPr>
        <w:tabs>
          <w:tab w:val="left" w:pos="1847"/>
          <w:tab w:val="left" w:pos="1848"/>
        </w:tabs>
        <w:spacing w:before="42"/>
        <w:ind w:left="284" w:right="794" w:firstLine="0"/>
        <w:jc w:val="left"/>
        <w:rPr>
          <w:sz w:val="19"/>
        </w:rPr>
      </w:pPr>
      <w:r w:rsidRPr="003F7DC9">
        <w:rPr>
          <w:w w:val="105"/>
          <w:sz w:val="19"/>
        </w:rPr>
        <w:t>Evitare di avvicinarsi o di chiedere informazioni al</w:t>
      </w:r>
      <w:r w:rsidRPr="003F7DC9">
        <w:rPr>
          <w:spacing w:val="-23"/>
          <w:w w:val="105"/>
          <w:sz w:val="19"/>
        </w:rPr>
        <w:t xml:space="preserve"> </w:t>
      </w:r>
      <w:r w:rsidRPr="003F7DC9">
        <w:rPr>
          <w:w w:val="105"/>
          <w:sz w:val="19"/>
        </w:rPr>
        <w:t>conducente.</w:t>
      </w:r>
    </w:p>
    <w:p w14:paraId="47851922" w14:textId="77777777" w:rsidR="0059612F" w:rsidRPr="003F7DC9" w:rsidRDefault="0059612F" w:rsidP="0059612F">
      <w:pPr>
        <w:pStyle w:val="Paragrafoelenco"/>
        <w:numPr>
          <w:ilvl w:val="1"/>
          <w:numId w:val="51"/>
        </w:numPr>
        <w:tabs>
          <w:tab w:val="left" w:pos="1847"/>
          <w:tab w:val="left" w:pos="1848"/>
        </w:tabs>
        <w:spacing w:before="42"/>
        <w:ind w:left="284" w:right="794" w:firstLine="0"/>
        <w:jc w:val="left"/>
        <w:rPr>
          <w:sz w:val="19"/>
        </w:rPr>
      </w:pPr>
      <w:r w:rsidRPr="003F7DC9">
        <w:rPr>
          <w:w w:val="105"/>
          <w:sz w:val="19"/>
        </w:rPr>
        <w:t>Nel</w:t>
      </w:r>
      <w:r w:rsidRPr="003F7DC9">
        <w:rPr>
          <w:spacing w:val="-5"/>
          <w:w w:val="105"/>
          <w:sz w:val="19"/>
        </w:rPr>
        <w:t xml:space="preserve"> </w:t>
      </w:r>
      <w:r w:rsidRPr="003F7DC9">
        <w:rPr>
          <w:w w:val="105"/>
          <w:sz w:val="19"/>
        </w:rPr>
        <w:t>corso</w:t>
      </w:r>
      <w:r w:rsidRPr="003F7DC9">
        <w:rPr>
          <w:spacing w:val="-5"/>
          <w:w w:val="105"/>
          <w:sz w:val="19"/>
        </w:rPr>
        <w:t xml:space="preserve"> </w:t>
      </w:r>
      <w:r w:rsidRPr="003F7DC9">
        <w:rPr>
          <w:w w:val="105"/>
          <w:sz w:val="19"/>
        </w:rPr>
        <w:t>del</w:t>
      </w:r>
      <w:r w:rsidRPr="003F7DC9">
        <w:rPr>
          <w:spacing w:val="-5"/>
          <w:w w:val="105"/>
          <w:sz w:val="19"/>
        </w:rPr>
        <w:t xml:space="preserve"> </w:t>
      </w:r>
      <w:r w:rsidRPr="003F7DC9">
        <w:rPr>
          <w:w w:val="105"/>
          <w:sz w:val="19"/>
        </w:rPr>
        <w:t>viaggio,</w:t>
      </w:r>
      <w:r w:rsidRPr="003F7DC9">
        <w:rPr>
          <w:spacing w:val="-4"/>
          <w:w w:val="105"/>
          <w:sz w:val="19"/>
        </w:rPr>
        <w:t xml:space="preserve"> </w:t>
      </w:r>
      <w:r w:rsidRPr="003F7DC9">
        <w:rPr>
          <w:w w:val="105"/>
          <w:sz w:val="19"/>
        </w:rPr>
        <w:t>igienizzare</w:t>
      </w:r>
      <w:r w:rsidRPr="003F7DC9">
        <w:rPr>
          <w:spacing w:val="-3"/>
          <w:w w:val="105"/>
          <w:sz w:val="19"/>
        </w:rPr>
        <w:t xml:space="preserve"> </w:t>
      </w:r>
      <w:r w:rsidRPr="003F7DC9">
        <w:rPr>
          <w:w w:val="105"/>
          <w:sz w:val="19"/>
        </w:rPr>
        <w:t>frequentemente</w:t>
      </w:r>
      <w:r w:rsidRPr="003F7DC9">
        <w:rPr>
          <w:spacing w:val="-5"/>
          <w:w w:val="105"/>
          <w:sz w:val="19"/>
        </w:rPr>
        <w:t xml:space="preserve"> </w:t>
      </w:r>
      <w:r w:rsidRPr="003F7DC9">
        <w:rPr>
          <w:w w:val="105"/>
          <w:sz w:val="19"/>
        </w:rPr>
        <w:t>le</w:t>
      </w:r>
      <w:r w:rsidRPr="003F7DC9">
        <w:rPr>
          <w:spacing w:val="-3"/>
          <w:w w:val="105"/>
          <w:sz w:val="19"/>
        </w:rPr>
        <w:t xml:space="preserve"> </w:t>
      </w:r>
      <w:r w:rsidRPr="003F7DC9">
        <w:rPr>
          <w:w w:val="105"/>
          <w:sz w:val="19"/>
        </w:rPr>
        <w:t>mani</w:t>
      </w:r>
      <w:r w:rsidRPr="003F7DC9">
        <w:rPr>
          <w:spacing w:val="-4"/>
          <w:w w:val="105"/>
          <w:sz w:val="19"/>
        </w:rPr>
        <w:t xml:space="preserve"> </w:t>
      </w:r>
      <w:r w:rsidRPr="003F7DC9">
        <w:rPr>
          <w:w w:val="105"/>
          <w:sz w:val="19"/>
        </w:rPr>
        <w:t>ed</w:t>
      </w:r>
      <w:r w:rsidRPr="003F7DC9">
        <w:rPr>
          <w:spacing w:val="-4"/>
          <w:w w:val="105"/>
          <w:sz w:val="19"/>
        </w:rPr>
        <w:t xml:space="preserve"> </w:t>
      </w:r>
      <w:r w:rsidRPr="003F7DC9">
        <w:rPr>
          <w:w w:val="105"/>
          <w:sz w:val="19"/>
        </w:rPr>
        <w:t>evitare</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toccarsi</w:t>
      </w:r>
      <w:r w:rsidRPr="003F7DC9">
        <w:rPr>
          <w:spacing w:val="-5"/>
          <w:w w:val="105"/>
          <w:sz w:val="19"/>
        </w:rPr>
        <w:t xml:space="preserve"> </w:t>
      </w:r>
      <w:r w:rsidRPr="003F7DC9">
        <w:rPr>
          <w:w w:val="105"/>
          <w:sz w:val="19"/>
        </w:rPr>
        <w:t>il</w:t>
      </w:r>
      <w:r w:rsidRPr="003F7DC9">
        <w:rPr>
          <w:spacing w:val="-5"/>
          <w:w w:val="105"/>
          <w:sz w:val="19"/>
        </w:rPr>
        <w:t xml:space="preserve"> </w:t>
      </w:r>
      <w:r w:rsidRPr="003F7DC9">
        <w:rPr>
          <w:w w:val="105"/>
          <w:sz w:val="19"/>
        </w:rPr>
        <w:t>viso.</w:t>
      </w:r>
    </w:p>
    <w:p w14:paraId="582204A4" w14:textId="77777777" w:rsidR="0059612F" w:rsidRPr="003F7DC9" w:rsidRDefault="0059612F" w:rsidP="0059612F">
      <w:pPr>
        <w:pStyle w:val="Paragrafoelenco"/>
        <w:numPr>
          <w:ilvl w:val="1"/>
          <w:numId w:val="51"/>
        </w:numPr>
        <w:tabs>
          <w:tab w:val="left" w:pos="1847"/>
          <w:tab w:val="left" w:pos="1848"/>
        </w:tabs>
        <w:spacing w:before="41"/>
        <w:ind w:left="284" w:right="794" w:firstLine="0"/>
        <w:jc w:val="left"/>
        <w:rPr>
          <w:sz w:val="19"/>
        </w:rPr>
      </w:pPr>
      <w:r w:rsidRPr="003F7DC9">
        <w:rPr>
          <w:w w:val="105"/>
          <w:sz w:val="19"/>
        </w:rPr>
        <w:t>Utilizzo dell’App IMMUNI ai fini del controllo della diffusione del</w:t>
      </w:r>
      <w:r w:rsidRPr="003F7DC9">
        <w:rPr>
          <w:spacing w:val="-33"/>
          <w:w w:val="105"/>
          <w:sz w:val="19"/>
        </w:rPr>
        <w:t xml:space="preserve"> </w:t>
      </w:r>
      <w:r w:rsidRPr="003F7DC9">
        <w:rPr>
          <w:w w:val="105"/>
          <w:sz w:val="19"/>
        </w:rPr>
        <w:t>virus.</w:t>
      </w:r>
    </w:p>
    <w:p w14:paraId="2C18F8DF" w14:textId="77777777" w:rsidR="0059612F" w:rsidRPr="003F7DC9" w:rsidRDefault="0059612F" w:rsidP="0059612F">
      <w:pPr>
        <w:pStyle w:val="Corpotesto"/>
        <w:ind w:left="284" w:right="794"/>
        <w:rPr>
          <w:sz w:val="24"/>
        </w:rPr>
      </w:pPr>
    </w:p>
    <w:p w14:paraId="55104F10" w14:textId="77777777" w:rsidR="0059612F" w:rsidRPr="003F7DC9" w:rsidRDefault="0059612F" w:rsidP="0059612F">
      <w:pPr>
        <w:spacing w:line="283" w:lineRule="auto"/>
        <w:ind w:left="284" w:right="794"/>
        <w:jc w:val="both"/>
        <w:rPr>
          <w:sz w:val="19"/>
        </w:rPr>
      </w:pPr>
    </w:p>
    <w:p w14:paraId="6DB600A9" w14:textId="77777777" w:rsidR="0059612F" w:rsidRPr="003F7DC9" w:rsidRDefault="0059612F" w:rsidP="0059612F">
      <w:pPr>
        <w:pStyle w:val="Corpotesto"/>
        <w:spacing w:before="3"/>
        <w:ind w:left="284" w:right="794"/>
        <w:rPr>
          <w:sz w:val="14"/>
        </w:rPr>
      </w:pPr>
    </w:p>
    <w:p w14:paraId="7A444A27" w14:textId="77777777" w:rsidR="0059612F" w:rsidRPr="003F7DC9" w:rsidRDefault="0059612F" w:rsidP="0059612F">
      <w:pPr>
        <w:tabs>
          <w:tab w:val="left" w:pos="2127"/>
        </w:tabs>
        <w:spacing w:line="283" w:lineRule="auto"/>
        <w:ind w:left="284" w:right="794"/>
        <w:jc w:val="both"/>
        <w:rPr>
          <w:sz w:val="19"/>
        </w:rPr>
      </w:pPr>
    </w:p>
    <w:p w14:paraId="28DDB6A0" w14:textId="77777777" w:rsidR="0059612F" w:rsidRPr="003F7DC9" w:rsidRDefault="0059612F" w:rsidP="00822B31">
      <w:pPr>
        <w:pStyle w:val="Paragrafoelenco"/>
        <w:numPr>
          <w:ilvl w:val="1"/>
          <w:numId w:val="51"/>
        </w:numPr>
        <w:tabs>
          <w:tab w:val="left" w:pos="1853"/>
          <w:tab w:val="left" w:pos="2127"/>
        </w:tabs>
        <w:spacing w:before="4" w:line="280" w:lineRule="auto"/>
        <w:ind w:left="284" w:right="794" w:firstLine="0"/>
        <w:rPr>
          <w:sz w:val="19"/>
        </w:rPr>
      </w:pPr>
    </w:p>
    <w:p w14:paraId="5CB3E6B9" w14:textId="77777777" w:rsidR="0059612F" w:rsidRPr="003F7DC9" w:rsidRDefault="0059612F" w:rsidP="0059612F">
      <w:pPr>
        <w:spacing w:line="283" w:lineRule="auto"/>
        <w:ind w:left="284" w:right="794"/>
        <w:jc w:val="both"/>
        <w:rPr>
          <w:sz w:val="19"/>
        </w:rPr>
      </w:pPr>
    </w:p>
    <w:p w14:paraId="7CA735CC" w14:textId="77777777" w:rsidR="0059612F" w:rsidRPr="003F7DC9" w:rsidRDefault="0059612F" w:rsidP="0059612F">
      <w:pPr>
        <w:pStyle w:val="Corpotesto"/>
        <w:ind w:left="284"/>
        <w:rPr>
          <w:sz w:val="18"/>
        </w:rPr>
      </w:pPr>
    </w:p>
    <w:p w14:paraId="35C7D735" w14:textId="77777777" w:rsidR="0059612F" w:rsidRPr="003F7DC9" w:rsidRDefault="0059612F" w:rsidP="0059612F">
      <w:pPr>
        <w:pStyle w:val="Corpotesto"/>
        <w:ind w:left="284"/>
        <w:rPr>
          <w:sz w:val="18"/>
        </w:rPr>
      </w:pPr>
    </w:p>
    <w:p w14:paraId="4E97EF15" w14:textId="77777777" w:rsidR="004C1BFC" w:rsidRPr="003F7DC9" w:rsidRDefault="004C1BFC" w:rsidP="005E2D81">
      <w:pPr>
        <w:spacing w:before="1" w:line="276" w:lineRule="auto"/>
        <w:ind w:left="284" w:right="794"/>
        <w:jc w:val="both"/>
        <w:rPr>
          <w:sz w:val="19"/>
        </w:rPr>
      </w:pPr>
    </w:p>
    <w:p w14:paraId="35BBE8DF" w14:textId="77777777" w:rsidR="004C1BFC" w:rsidRPr="003F7DC9" w:rsidRDefault="004C1BFC" w:rsidP="005E2D81">
      <w:pPr>
        <w:spacing w:line="276" w:lineRule="auto"/>
        <w:ind w:left="284" w:right="794"/>
        <w:jc w:val="both"/>
        <w:rPr>
          <w:sz w:val="19"/>
        </w:rPr>
        <w:sectPr w:rsidR="004C1BFC" w:rsidRPr="003F7DC9">
          <w:pgSz w:w="11900" w:h="16840"/>
          <w:pgMar w:top="1600" w:right="440" w:bottom="280" w:left="460" w:header="720" w:footer="720" w:gutter="0"/>
          <w:cols w:space="720"/>
        </w:sectPr>
      </w:pPr>
    </w:p>
    <w:p w14:paraId="04E1909A" w14:textId="77777777" w:rsidR="0070282C" w:rsidRPr="003F7DC9" w:rsidRDefault="0059612F" w:rsidP="005E2D81">
      <w:pPr>
        <w:spacing w:line="465" w:lineRule="auto"/>
        <w:ind w:left="284" w:right="2930" w:firstLine="720"/>
        <w:jc w:val="center"/>
        <w:rPr>
          <w:b/>
          <w:sz w:val="19"/>
        </w:rPr>
      </w:pPr>
      <w:r w:rsidRPr="003F7DC9">
        <w:rPr>
          <w:b/>
          <w:sz w:val="19"/>
        </w:rPr>
        <w:lastRenderedPageBreak/>
        <w:t>ALL</w:t>
      </w:r>
      <w:r w:rsidR="00D9217B" w:rsidRPr="003F7DC9">
        <w:rPr>
          <w:b/>
          <w:sz w:val="19"/>
        </w:rPr>
        <w:t>EGATO TECNICO-</w:t>
      </w:r>
    </w:p>
    <w:p w14:paraId="5C751266" w14:textId="77777777" w:rsidR="004C1BFC" w:rsidRPr="003F7DC9" w:rsidRDefault="00D9217B" w:rsidP="005E2D81">
      <w:pPr>
        <w:spacing w:line="465" w:lineRule="auto"/>
        <w:ind w:left="284" w:right="2930" w:firstLine="720"/>
        <w:jc w:val="center"/>
        <w:rPr>
          <w:b/>
          <w:sz w:val="19"/>
        </w:rPr>
      </w:pPr>
      <w:r w:rsidRPr="003F7DC9">
        <w:rPr>
          <w:b/>
          <w:sz w:val="19"/>
        </w:rPr>
        <w:t xml:space="preserve">SINGOLE MODALITA' DI TRASPORTO </w:t>
      </w:r>
      <w:r w:rsidRPr="003F7DC9">
        <w:rPr>
          <w:b/>
          <w:w w:val="105"/>
          <w:sz w:val="19"/>
        </w:rPr>
        <w:t>SETTORE AEREO</w:t>
      </w:r>
    </w:p>
    <w:p w14:paraId="124FC493" w14:textId="77777777" w:rsidR="004C1BFC" w:rsidRPr="003F7DC9" w:rsidRDefault="00D9217B" w:rsidP="005E2D81">
      <w:pPr>
        <w:spacing w:line="283" w:lineRule="auto"/>
        <w:ind w:left="284" w:right="794"/>
        <w:jc w:val="both"/>
        <w:rPr>
          <w:sz w:val="19"/>
        </w:rPr>
      </w:pPr>
      <w:r w:rsidRPr="003F7DC9">
        <w:rPr>
          <w:w w:val="105"/>
          <w:sz w:val="19"/>
        </w:rPr>
        <w:t>Per il settore del trasporto aereo vanno osservate specifiche misure di contenimento per i passeggeri che riguardano</w:t>
      </w:r>
      <w:r w:rsidRPr="003F7DC9">
        <w:rPr>
          <w:spacing w:val="-10"/>
          <w:w w:val="105"/>
          <w:sz w:val="19"/>
        </w:rPr>
        <w:t xml:space="preserve"> </w:t>
      </w:r>
      <w:r w:rsidRPr="003F7DC9">
        <w:rPr>
          <w:w w:val="105"/>
          <w:sz w:val="19"/>
        </w:rPr>
        <w:t>sia</w:t>
      </w:r>
      <w:r w:rsidRPr="003F7DC9">
        <w:rPr>
          <w:spacing w:val="-9"/>
          <w:w w:val="105"/>
          <w:sz w:val="19"/>
        </w:rPr>
        <w:t xml:space="preserve"> </w:t>
      </w:r>
      <w:r w:rsidRPr="003F7DC9">
        <w:rPr>
          <w:w w:val="105"/>
          <w:sz w:val="19"/>
        </w:rPr>
        <w:t>il</w:t>
      </w:r>
      <w:r w:rsidRPr="003F7DC9">
        <w:rPr>
          <w:spacing w:val="-10"/>
          <w:w w:val="105"/>
          <w:sz w:val="19"/>
        </w:rPr>
        <w:t xml:space="preserve"> </w:t>
      </w:r>
      <w:r w:rsidRPr="003F7DC9">
        <w:rPr>
          <w:w w:val="105"/>
          <w:sz w:val="19"/>
        </w:rPr>
        <w:t>corretto</w:t>
      </w:r>
      <w:r w:rsidRPr="003F7DC9">
        <w:rPr>
          <w:spacing w:val="-10"/>
          <w:w w:val="105"/>
          <w:sz w:val="19"/>
        </w:rPr>
        <w:t xml:space="preserve"> </w:t>
      </w:r>
      <w:r w:rsidRPr="003F7DC9">
        <w:rPr>
          <w:w w:val="105"/>
          <w:sz w:val="19"/>
        </w:rPr>
        <w:t>utilizzo</w:t>
      </w:r>
      <w:r w:rsidRPr="003F7DC9">
        <w:rPr>
          <w:spacing w:val="-9"/>
          <w:w w:val="105"/>
          <w:sz w:val="19"/>
        </w:rPr>
        <w:t xml:space="preserve"> </w:t>
      </w:r>
      <w:r w:rsidRPr="003F7DC9">
        <w:rPr>
          <w:w w:val="105"/>
          <w:sz w:val="19"/>
        </w:rPr>
        <w:t>delle</w:t>
      </w:r>
      <w:r w:rsidRPr="003F7DC9">
        <w:rPr>
          <w:spacing w:val="-9"/>
          <w:w w:val="105"/>
          <w:sz w:val="19"/>
        </w:rPr>
        <w:t xml:space="preserve"> </w:t>
      </w:r>
      <w:r w:rsidRPr="003F7DC9">
        <w:rPr>
          <w:w w:val="105"/>
          <w:sz w:val="19"/>
        </w:rPr>
        <w:t>aerostazioni</w:t>
      </w:r>
      <w:r w:rsidRPr="003F7DC9">
        <w:rPr>
          <w:spacing w:val="-10"/>
          <w:w w:val="105"/>
          <w:sz w:val="19"/>
        </w:rPr>
        <w:t xml:space="preserve"> </w:t>
      </w:r>
      <w:r w:rsidRPr="003F7DC9">
        <w:rPr>
          <w:w w:val="105"/>
          <w:sz w:val="19"/>
        </w:rPr>
        <w:t>che</w:t>
      </w:r>
      <w:r w:rsidRPr="003F7DC9">
        <w:rPr>
          <w:spacing w:val="-9"/>
          <w:w w:val="105"/>
          <w:sz w:val="19"/>
        </w:rPr>
        <w:t xml:space="preserve"> </w:t>
      </w:r>
      <w:r w:rsidRPr="003F7DC9">
        <w:rPr>
          <w:w w:val="105"/>
          <w:sz w:val="19"/>
        </w:rPr>
        <w:t>degli</w:t>
      </w:r>
      <w:r w:rsidRPr="003F7DC9">
        <w:rPr>
          <w:spacing w:val="-9"/>
          <w:w w:val="105"/>
          <w:sz w:val="19"/>
        </w:rPr>
        <w:t xml:space="preserve"> </w:t>
      </w:r>
      <w:r w:rsidRPr="003F7DC9">
        <w:rPr>
          <w:w w:val="105"/>
          <w:sz w:val="19"/>
        </w:rPr>
        <w:t>aeromobili.</w:t>
      </w:r>
      <w:r w:rsidRPr="003F7DC9">
        <w:rPr>
          <w:spacing w:val="-10"/>
          <w:w w:val="105"/>
          <w:sz w:val="19"/>
        </w:rPr>
        <w:t xml:space="preserve"> </w:t>
      </w:r>
      <w:r w:rsidRPr="003F7DC9">
        <w:rPr>
          <w:w w:val="105"/>
          <w:sz w:val="19"/>
        </w:rPr>
        <w:t>Si</w:t>
      </w:r>
      <w:r w:rsidRPr="003F7DC9">
        <w:rPr>
          <w:spacing w:val="-9"/>
          <w:w w:val="105"/>
          <w:sz w:val="19"/>
        </w:rPr>
        <w:t xml:space="preserve"> </w:t>
      </w:r>
      <w:r w:rsidRPr="003F7DC9">
        <w:rPr>
          <w:w w:val="105"/>
          <w:sz w:val="19"/>
        </w:rPr>
        <w:t>richiede,</w:t>
      </w:r>
      <w:r w:rsidRPr="003F7DC9">
        <w:rPr>
          <w:spacing w:val="-10"/>
          <w:w w:val="105"/>
          <w:sz w:val="19"/>
        </w:rPr>
        <w:t xml:space="preserve"> </w:t>
      </w:r>
      <w:r w:rsidRPr="003F7DC9">
        <w:rPr>
          <w:w w:val="105"/>
          <w:sz w:val="19"/>
        </w:rPr>
        <w:t>pertanto,</w:t>
      </w:r>
      <w:r w:rsidRPr="003F7DC9">
        <w:rPr>
          <w:spacing w:val="-9"/>
          <w:w w:val="105"/>
          <w:sz w:val="19"/>
        </w:rPr>
        <w:t xml:space="preserve"> </w:t>
      </w:r>
      <w:r w:rsidRPr="003F7DC9">
        <w:rPr>
          <w:w w:val="105"/>
          <w:sz w:val="19"/>
        </w:rPr>
        <w:t>l'osservanza delle seguenti misure a carico, rispettivamente, dei gestori, degli operatori aeroportuali, dei vettori e dei passeggeri:</w:t>
      </w:r>
    </w:p>
    <w:p w14:paraId="1934F600" w14:textId="77777777" w:rsidR="004C1BFC" w:rsidRPr="003F7DC9" w:rsidRDefault="004C1BFC" w:rsidP="005E2D81">
      <w:pPr>
        <w:pStyle w:val="Corpotesto"/>
        <w:spacing w:before="4"/>
        <w:ind w:left="284" w:right="794"/>
        <w:rPr>
          <w:sz w:val="14"/>
        </w:rPr>
      </w:pPr>
    </w:p>
    <w:p w14:paraId="1FCE1320" w14:textId="77777777" w:rsidR="004C1BFC" w:rsidRPr="003F7DC9" w:rsidRDefault="00D9217B" w:rsidP="005E2D81">
      <w:pPr>
        <w:pStyle w:val="Paragrafoelenco"/>
        <w:numPr>
          <w:ilvl w:val="1"/>
          <w:numId w:val="51"/>
        </w:numPr>
        <w:tabs>
          <w:tab w:val="left" w:pos="1849"/>
        </w:tabs>
        <w:spacing w:line="280" w:lineRule="auto"/>
        <w:ind w:left="284" w:right="794" w:firstLine="0"/>
        <w:rPr>
          <w:sz w:val="19"/>
        </w:rPr>
      </w:pPr>
      <w:r w:rsidRPr="003F7DC9">
        <w:rPr>
          <w:w w:val="105"/>
          <w:sz w:val="19"/>
        </w:rPr>
        <w:t>gestione</w:t>
      </w:r>
      <w:r w:rsidRPr="003F7DC9">
        <w:rPr>
          <w:spacing w:val="-20"/>
          <w:w w:val="105"/>
          <w:sz w:val="19"/>
        </w:rPr>
        <w:t xml:space="preserve"> </w:t>
      </w:r>
      <w:r w:rsidRPr="003F7DC9">
        <w:rPr>
          <w:w w:val="105"/>
          <w:sz w:val="19"/>
        </w:rPr>
        <w:t>dell'accesso</w:t>
      </w:r>
      <w:r w:rsidRPr="003F7DC9">
        <w:rPr>
          <w:spacing w:val="-20"/>
          <w:w w:val="105"/>
          <w:sz w:val="19"/>
        </w:rPr>
        <w:t xml:space="preserve"> </w:t>
      </w:r>
      <w:r w:rsidRPr="003F7DC9">
        <w:rPr>
          <w:w w:val="105"/>
          <w:sz w:val="19"/>
        </w:rPr>
        <w:t>alle</w:t>
      </w:r>
      <w:r w:rsidRPr="003F7DC9">
        <w:rPr>
          <w:spacing w:val="-19"/>
          <w:w w:val="105"/>
          <w:sz w:val="19"/>
        </w:rPr>
        <w:t xml:space="preserve"> </w:t>
      </w:r>
      <w:r w:rsidRPr="003F7DC9">
        <w:rPr>
          <w:w w:val="105"/>
          <w:sz w:val="19"/>
        </w:rPr>
        <w:t>aerostazioni</w:t>
      </w:r>
      <w:r w:rsidRPr="003F7DC9">
        <w:rPr>
          <w:spacing w:val="-20"/>
          <w:w w:val="105"/>
          <w:sz w:val="19"/>
        </w:rPr>
        <w:t xml:space="preserve"> </w:t>
      </w:r>
      <w:r w:rsidRPr="003F7DC9">
        <w:rPr>
          <w:w w:val="105"/>
          <w:sz w:val="19"/>
        </w:rPr>
        <w:t>prevedendo,</w:t>
      </w:r>
      <w:r w:rsidRPr="003F7DC9">
        <w:rPr>
          <w:spacing w:val="-19"/>
          <w:w w:val="105"/>
          <w:sz w:val="19"/>
        </w:rPr>
        <w:t xml:space="preserve"> </w:t>
      </w:r>
      <w:r w:rsidRPr="003F7DC9">
        <w:rPr>
          <w:w w:val="105"/>
          <w:sz w:val="19"/>
        </w:rPr>
        <w:t>ove</w:t>
      </w:r>
      <w:r w:rsidRPr="003F7DC9">
        <w:rPr>
          <w:spacing w:val="-20"/>
          <w:w w:val="105"/>
          <w:sz w:val="19"/>
        </w:rPr>
        <w:t xml:space="preserve"> </w:t>
      </w:r>
      <w:r w:rsidRPr="003F7DC9">
        <w:rPr>
          <w:w w:val="105"/>
          <w:sz w:val="19"/>
        </w:rPr>
        <w:t>possibile,</w:t>
      </w:r>
      <w:r w:rsidRPr="003F7DC9">
        <w:rPr>
          <w:spacing w:val="-19"/>
          <w:w w:val="105"/>
          <w:sz w:val="19"/>
        </w:rPr>
        <w:t xml:space="preserve"> </w:t>
      </w:r>
      <w:r w:rsidRPr="003F7DC9">
        <w:rPr>
          <w:w w:val="105"/>
          <w:sz w:val="19"/>
        </w:rPr>
        <w:t>una</w:t>
      </w:r>
      <w:r w:rsidRPr="003F7DC9">
        <w:rPr>
          <w:spacing w:val="-20"/>
          <w:w w:val="105"/>
          <w:sz w:val="19"/>
        </w:rPr>
        <w:t xml:space="preserve"> </w:t>
      </w:r>
      <w:r w:rsidRPr="003F7DC9">
        <w:rPr>
          <w:w w:val="105"/>
          <w:sz w:val="19"/>
        </w:rPr>
        <w:t>netta</w:t>
      </w:r>
      <w:r w:rsidRPr="003F7DC9">
        <w:rPr>
          <w:spacing w:val="-20"/>
          <w:w w:val="105"/>
          <w:sz w:val="19"/>
        </w:rPr>
        <w:t xml:space="preserve"> </w:t>
      </w:r>
      <w:r w:rsidRPr="003F7DC9">
        <w:rPr>
          <w:w w:val="105"/>
          <w:sz w:val="19"/>
        </w:rPr>
        <w:t>separazione</w:t>
      </w:r>
      <w:r w:rsidRPr="003F7DC9">
        <w:rPr>
          <w:spacing w:val="-20"/>
          <w:w w:val="105"/>
          <w:sz w:val="19"/>
        </w:rPr>
        <w:t xml:space="preserve"> </w:t>
      </w:r>
      <w:r w:rsidRPr="003F7DC9">
        <w:rPr>
          <w:w w:val="105"/>
          <w:sz w:val="19"/>
        </w:rPr>
        <w:t>delle</w:t>
      </w:r>
      <w:r w:rsidRPr="003F7DC9">
        <w:rPr>
          <w:spacing w:val="-19"/>
          <w:w w:val="105"/>
          <w:sz w:val="19"/>
        </w:rPr>
        <w:t xml:space="preserve"> </w:t>
      </w:r>
      <w:r w:rsidRPr="003F7DC9">
        <w:rPr>
          <w:w w:val="105"/>
          <w:sz w:val="19"/>
        </w:rPr>
        <w:t>porte di</w:t>
      </w:r>
      <w:r w:rsidRPr="003F7DC9">
        <w:rPr>
          <w:spacing w:val="-4"/>
          <w:w w:val="105"/>
          <w:sz w:val="19"/>
        </w:rPr>
        <w:t xml:space="preserve"> </w:t>
      </w:r>
      <w:r w:rsidRPr="003F7DC9">
        <w:rPr>
          <w:w w:val="105"/>
          <w:sz w:val="19"/>
        </w:rPr>
        <w:t>entrata</w:t>
      </w:r>
      <w:r w:rsidRPr="003F7DC9">
        <w:rPr>
          <w:spacing w:val="-4"/>
          <w:w w:val="105"/>
          <w:sz w:val="19"/>
        </w:rPr>
        <w:t xml:space="preserve"> </w:t>
      </w:r>
      <w:r w:rsidRPr="003F7DC9">
        <w:rPr>
          <w:w w:val="105"/>
          <w:sz w:val="19"/>
        </w:rPr>
        <w:t>e</w:t>
      </w:r>
      <w:r w:rsidRPr="003F7DC9">
        <w:rPr>
          <w:spacing w:val="-4"/>
          <w:w w:val="105"/>
          <w:sz w:val="19"/>
        </w:rPr>
        <w:t xml:space="preserve"> </w:t>
      </w:r>
      <w:r w:rsidRPr="003F7DC9">
        <w:rPr>
          <w:w w:val="105"/>
          <w:sz w:val="19"/>
        </w:rPr>
        <w:t>di</w:t>
      </w:r>
      <w:r w:rsidRPr="003F7DC9">
        <w:rPr>
          <w:spacing w:val="-3"/>
          <w:w w:val="105"/>
          <w:sz w:val="19"/>
        </w:rPr>
        <w:t xml:space="preserve"> </w:t>
      </w:r>
      <w:r w:rsidRPr="003F7DC9">
        <w:rPr>
          <w:w w:val="105"/>
          <w:sz w:val="19"/>
        </w:rPr>
        <w:t>uscita,</w:t>
      </w:r>
      <w:r w:rsidRPr="003F7DC9">
        <w:rPr>
          <w:spacing w:val="-3"/>
          <w:w w:val="105"/>
          <w:sz w:val="19"/>
        </w:rPr>
        <w:t xml:space="preserve"> </w:t>
      </w:r>
      <w:r w:rsidRPr="003F7DC9">
        <w:rPr>
          <w:w w:val="105"/>
          <w:sz w:val="19"/>
        </w:rPr>
        <w:t>in</w:t>
      </w:r>
      <w:r w:rsidRPr="003F7DC9">
        <w:rPr>
          <w:spacing w:val="-4"/>
          <w:w w:val="105"/>
          <w:sz w:val="19"/>
        </w:rPr>
        <w:t xml:space="preserve"> </w:t>
      </w:r>
      <w:r w:rsidRPr="003F7DC9">
        <w:rPr>
          <w:w w:val="105"/>
          <w:sz w:val="19"/>
        </w:rPr>
        <w:t>modo</w:t>
      </w:r>
      <w:r w:rsidRPr="003F7DC9">
        <w:rPr>
          <w:spacing w:val="-3"/>
          <w:w w:val="105"/>
          <w:sz w:val="19"/>
        </w:rPr>
        <w:t xml:space="preserve"> </w:t>
      </w:r>
      <w:r w:rsidRPr="003F7DC9">
        <w:rPr>
          <w:w w:val="105"/>
          <w:sz w:val="19"/>
        </w:rPr>
        <w:t>da</w:t>
      </w:r>
      <w:r w:rsidRPr="003F7DC9">
        <w:rPr>
          <w:spacing w:val="-4"/>
          <w:w w:val="105"/>
          <w:sz w:val="19"/>
        </w:rPr>
        <w:t xml:space="preserve"> </w:t>
      </w:r>
      <w:r w:rsidRPr="003F7DC9">
        <w:rPr>
          <w:w w:val="105"/>
          <w:sz w:val="19"/>
        </w:rPr>
        <w:t>evitare</w:t>
      </w:r>
      <w:r w:rsidRPr="003F7DC9">
        <w:rPr>
          <w:spacing w:val="-3"/>
          <w:w w:val="105"/>
          <w:sz w:val="19"/>
        </w:rPr>
        <w:t xml:space="preserve"> </w:t>
      </w:r>
      <w:r w:rsidRPr="003F7DC9">
        <w:rPr>
          <w:w w:val="105"/>
          <w:sz w:val="19"/>
        </w:rPr>
        <w:t>l'incontro</w:t>
      </w:r>
      <w:r w:rsidRPr="003F7DC9">
        <w:rPr>
          <w:spacing w:val="-3"/>
          <w:w w:val="105"/>
          <w:sz w:val="19"/>
        </w:rPr>
        <w:t xml:space="preserve"> </w:t>
      </w:r>
      <w:r w:rsidRPr="003F7DC9">
        <w:rPr>
          <w:w w:val="105"/>
          <w:sz w:val="19"/>
        </w:rPr>
        <w:t>di</w:t>
      </w:r>
      <w:r w:rsidRPr="003F7DC9">
        <w:rPr>
          <w:spacing w:val="-4"/>
          <w:w w:val="105"/>
          <w:sz w:val="19"/>
        </w:rPr>
        <w:t xml:space="preserve"> </w:t>
      </w:r>
      <w:r w:rsidRPr="003F7DC9">
        <w:rPr>
          <w:w w:val="105"/>
          <w:sz w:val="19"/>
        </w:rPr>
        <w:t>flussi</w:t>
      </w:r>
      <w:r w:rsidRPr="003F7DC9">
        <w:rPr>
          <w:spacing w:val="-3"/>
          <w:w w:val="105"/>
          <w:sz w:val="19"/>
        </w:rPr>
        <w:t xml:space="preserve"> </w:t>
      </w:r>
      <w:r w:rsidRPr="003F7DC9">
        <w:rPr>
          <w:w w:val="105"/>
          <w:sz w:val="19"/>
        </w:rPr>
        <w:t>di</w:t>
      </w:r>
      <w:r w:rsidRPr="003F7DC9">
        <w:rPr>
          <w:spacing w:val="-3"/>
          <w:w w:val="105"/>
          <w:sz w:val="19"/>
        </w:rPr>
        <w:t xml:space="preserve"> </w:t>
      </w:r>
      <w:r w:rsidRPr="003F7DC9">
        <w:rPr>
          <w:w w:val="105"/>
          <w:sz w:val="19"/>
        </w:rPr>
        <w:t>utenti;</w:t>
      </w:r>
    </w:p>
    <w:p w14:paraId="3FC08426" w14:textId="77777777" w:rsidR="004C1BFC" w:rsidRPr="003F7DC9" w:rsidRDefault="00D9217B" w:rsidP="005E2D81">
      <w:pPr>
        <w:pStyle w:val="Paragrafoelenco"/>
        <w:numPr>
          <w:ilvl w:val="1"/>
          <w:numId w:val="51"/>
        </w:numPr>
        <w:tabs>
          <w:tab w:val="left" w:pos="1849"/>
        </w:tabs>
        <w:spacing w:before="4" w:line="280" w:lineRule="auto"/>
        <w:ind w:left="284" w:right="794" w:firstLine="0"/>
        <w:rPr>
          <w:sz w:val="19"/>
        </w:rPr>
      </w:pPr>
      <w:r w:rsidRPr="003F7DC9">
        <w:rPr>
          <w:w w:val="105"/>
          <w:sz w:val="19"/>
        </w:rPr>
        <w:t>interventi organizzativi e gestionali e di contingentamento degli accessi al fine di favorire la distribuzione</w:t>
      </w:r>
      <w:r w:rsidRPr="003F7DC9">
        <w:rPr>
          <w:spacing w:val="-14"/>
          <w:w w:val="105"/>
          <w:sz w:val="19"/>
        </w:rPr>
        <w:t xml:space="preserve"> </w:t>
      </w:r>
      <w:r w:rsidRPr="003F7DC9">
        <w:rPr>
          <w:w w:val="105"/>
          <w:sz w:val="19"/>
        </w:rPr>
        <w:t>del</w:t>
      </w:r>
      <w:r w:rsidRPr="003F7DC9">
        <w:rPr>
          <w:spacing w:val="-13"/>
          <w:w w:val="105"/>
          <w:sz w:val="19"/>
        </w:rPr>
        <w:t xml:space="preserve"> </w:t>
      </w:r>
      <w:r w:rsidRPr="003F7DC9">
        <w:rPr>
          <w:w w:val="105"/>
          <w:sz w:val="19"/>
        </w:rPr>
        <w:t>pubblico</w:t>
      </w:r>
      <w:r w:rsidRPr="003F7DC9">
        <w:rPr>
          <w:spacing w:val="-14"/>
          <w:w w:val="105"/>
          <w:sz w:val="19"/>
        </w:rPr>
        <w:t xml:space="preserve"> </w:t>
      </w:r>
      <w:r w:rsidRPr="003F7DC9">
        <w:rPr>
          <w:w w:val="105"/>
          <w:sz w:val="19"/>
        </w:rPr>
        <w:t>in</w:t>
      </w:r>
      <w:r w:rsidRPr="003F7DC9">
        <w:rPr>
          <w:spacing w:val="-14"/>
          <w:w w:val="105"/>
          <w:sz w:val="19"/>
        </w:rPr>
        <w:t xml:space="preserve"> </w:t>
      </w:r>
      <w:r w:rsidRPr="003F7DC9">
        <w:rPr>
          <w:w w:val="105"/>
          <w:sz w:val="19"/>
        </w:rPr>
        <w:t>tutti</w:t>
      </w:r>
      <w:r w:rsidRPr="003F7DC9">
        <w:rPr>
          <w:spacing w:val="-14"/>
          <w:w w:val="105"/>
          <w:sz w:val="19"/>
        </w:rPr>
        <w:t xml:space="preserve"> </w:t>
      </w:r>
      <w:r w:rsidRPr="003F7DC9">
        <w:rPr>
          <w:w w:val="105"/>
          <w:sz w:val="19"/>
        </w:rPr>
        <w:t>gli</w:t>
      </w:r>
      <w:r w:rsidRPr="003F7DC9">
        <w:rPr>
          <w:spacing w:val="-14"/>
          <w:w w:val="105"/>
          <w:sz w:val="19"/>
        </w:rPr>
        <w:t xml:space="preserve"> </w:t>
      </w:r>
      <w:r w:rsidRPr="003F7DC9">
        <w:rPr>
          <w:w w:val="105"/>
          <w:sz w:val="19"/>
        </w:rPr>
        <w:t>spazi</w:t>
      </w:r>
      <w:r w:rsidRPr="003F7DC9">
        <w:rPr>
          <w:spacing w:val="-14"/>
          <w:w w:val="105"/>
          <w:sz w:val="19"/>
        </w:rPr>
        <w:t xml:space="preserve"> </w:t>
      </w:r>
      <w:r w:rsidRPr="003F7DC9">
        <w:rPr>
          <w:w w:val="105"/>
          <w:sz w:val="19"/>
        </w:rPr>
        <w:t>comuni</w:t>
      </w:r>
      <w:r w:rsidRPr="003F7DC9">
        <w:rPr>
          <w:spacing w:val="-14"/>
          <w:w w:val="105"/>
          <w:sz w:val="19"/>
        </w:rPr>
        <w:t xml:space="preserve"> </w:t>
      </w:r>
      <w:r w:rsidRPr="003F7DC9">
        <w:rPr>
          <w:w w:val="105"/>
          <w:sz w:val="19"/>
        </w:rPr>
        <w:t>dell'aeroporto</w:t>
      </w:r>
      <w:r w:rsidRPr="003F7DC9">
        <w:rPr>
          <w:spacing w:val="-14"/>
          <w:w w:val="105"/>
          <w:sz w:val="19"/>
        </w:rPr>
        <w:t xml:space="preserve"> </w:t>
      </w:r>
      <w:r w:rsidRPr="003F7DC9">
        <w:rPr>
          <w:w w:val="105"/>
          <w:sz w:val="19"/>
        </w:rPr>
        <w:t>al</w:t>
      </w:r>
      <w:r w:rsidRPr="003F7DC9">
        <w:rPr>
          <w:spacing w:val="-13"/>
          <w:w w:val="105"/>
          <w:sz w:val="19"/>
        </w:rPr>
        <w:t xml:space="preserve"> </w:t>
      </w:r>
      <w:r w:rsidRPr="003F7DC9">
        <w:rPr>
          <w:w w:val="105"/>
          <w:sz w:val="19"/>
        </w:rPr>
        <w:t>fine</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evitare</w:t>
      </w:r>
      <w:r w:rsidRPr="003F7DC9">
        <w:rPr>
          <w:spacing w:val="-14"/>
          <w:w w:val="105"/>
          <w:sz w:val="19"/>
        </w:rPr>
        <w:t xml:space="preserve"> </w:t>
      </w:r>
      <w:r w:rsidRPr="003F7DC9">
        <w:rPr>
          <w:w w:val="105"/>
          <w:sz w:val="19"/>
        </w:rPr>
        <w:t>affollamenti</w:t>
      </w:r>
      <w:r w:rsidRPr="003F7DC9">
        <w:rPr>
          <w:spacing w:val="-15"/>
          <w:w w:val="105"/>
          <w:sz w:val="19"/>
        </w:rPr>
        <w:t xml:space="preserve"> </w:t>
      </w:r>
      <w:r w:rsidRPr="003F7DC9">
        <w:rPr>
          <w:w w:val="105"/>
          <w:sz w:val="19"/>
        </w:rPr>
        <w:t>nelle zone antistanti i controlli di</w:t>
      </w:r>
      <w:r w:rsidRPr="003F7DC9">
        <w:rPr>
          <w:spacing w:val="-12"/>
          <w:w w:val="105"/>
          <w:sz w:val="19"/>
        </w:rPr>
        <w:t xml:space="preserve"> </w:t>
      </w:r>
      <w:r w:rsidRPr="003F7DC9">
        <w:rPr>
          <w:w w:val="105"/>
          <w:sz w:val="19"/>
        </w:rPr>
        <w:t>sicurezza;</w:t>
      </w:r>
    </w:p>
    <w:p w14:paraId="579A7142" w14:textId="77777777" w:rsidR="004C1BFC" w:rsidRPr="003F7DC9" w:rsidRDefault="00D9217B" w:rsidP="005E2D81">
      <w:pPr>
        <w:pStyle w:val="Paragrafoelenco"/>
        <w:numPr>
          <w:ilvl w:val="1"/>
          <w:numId w:val="51"/>
        </w:numPr>
        <w:tabs>
          <w:tab w:val="left" w:pos="1847"/>
        </w:tabs>
        <w:spacing w:before="6" w:line="280" w:lineRule="auto"/>
        <w:ind w:left="284" w:right="794" w:firstLine="0"/>
        <w:rPr>
          <w:sz w:val="19"/>
        </w:rPr>
      </w:pPr>
      <w:r w:rsidRPr="003F7DC9">
        <w:rPr>
          <w:w w:val="105"/>
          <w:sz w:val="19"/>
        </w:rPr>
        <w:t>previsione</w:t>
      </w:r>
      <w:r w:rsidRPr="003F7DC9">
        <w:rPr>
          <w:spacing w:val="-13"/>
          <w:w w:val="105"/>
          <w:sz w:val="19"/>
        </w:rPr>
        <w:t xml:space="preserve"> </w:t>
      </w:r>
      <w:r w:rsidRPr="003F7DC9">
        <w:rPr>
          <w:w w:val="105"/>
          <w:sz w:val="19"/>
        </w:rPr>
        <w:t>di</w:t>
      </w:r>
      <w:r w:rsidRPr="003F7DC9">
        <w:rPr>
          <w:spacing w:val="-13"/>
          <w:w w:val="105"/>
          <w:sz w:val="19"/>
        </w:rPr>
        <w:t xml:space="preserve"> </w:t>
      </w:r>
      <w:r w:rsidRPr="003F7DC9">
        <w:rPr>
          <w:w w:val="105"/>
          <w:sz w:val="19"/>
        </w:rPr>
        <w:t>percorsi</w:t>
      </w:r>
      <w:r w:rsidRPr="003F7DC9">
        <w:rPr>
          <w:spacing w:val="-14"/>
          <w:w w:val="105"/>
          <w:sz w:val="19"/>
        </w:rPr>
        <w:t xml:space="preserve"> </w:t>
      </w:r>
      <w:r w:rsidRPr="003F7DC9">
        <w:rPr>
          <w:w w:val="105"/>
          <w:sz w:val="19"/>
        </w:rPr>
        <w:t>a</w:t>
      </w:r>
      <w:r w:rsidRPr="003F7DC9">
        <w:rPr>
          <w:spacing w:val="-13"/>
          <w:w w:val="105"/>
          <w:sz w:val="19"/>
        </w:rPr>
        <w:t xml:space="preserve"> </w:t>
      </w:r>
      <w:r w:rsidRPr="003F7DC9">
        <w:rPr>
          <w:w w:val="105"/>
          <w:sz w:val="19"/>
        </w:rPr>
        <w:t>senso</w:t>
      </w:r>
      <w:r w:rsidRPr="003F7DC9">
        <w:rPr>
          <w:spacing w:val="-13"/>
          <w:w w:val="105"/>
          <w:sz w:val="19"/>
        </w:rPr>
        <w:t xml:space="preserve"> </w:t>
      </w:r>
      <w:r w:rsidRPr="003F7DC9">
        <w:rPr>
          <w:w w:val="105"/>
          <w:sz w:val="19"/>
        </w:rPr>
        <w:t>unico</w:t>
      </w:r>
      <w:r w:rsidRPr="003F7DC9">
        <w:rPr>
          <w:spacing w:val="-13"/>
          <w:w w:val="105"/>
          <w:sz w:val="19"/>
        </w:rPr>
        <w:t xml:space="preserve"> </w:t>
      </w:r>
      <w:r w:rsidRPr="003F7DC9">
        <w:rPr>
          <w:w w:val="105"/>
          <w:sz w:val="19"/>
        </w:rPr>
        <w:t>all'interno</w:t>
      </w:r>
      <w:r w:rsidRPr="003F7DC9">
        <w:rPr>
          <w:spacing w:val="-13"/>
          <w:w w:val="105"/>
          <w:sz w:val="19"/>
        </w:rPr>
        <w:t xml:space="preserve"> </w:t>
      </w:r>
      <w:r w:rsidRPr="003F7DC9">
        <w:rPr>
          <w:w w:val="105"/>
          <w:sz w:val="19"/>
        </w:rPr>
        <w:t>dell'aeroporto</w:t>
      </w:r>
      <w:r w:rsidRPr="003F7DC9">
        <w:rPr>
          <w:spacing w:val="-13"/>
          <w:w w:val="105"/>
          <w:sz w:val="19"/>
        </w:rPr>
        <w:t xml:space="preserve"> </w:t>
      </w:r>
      <w:r w:rsidRPr="003F7DC9">
        <w:rPr>
          <w:w w:val="105"/>
          <w:sz w:val="19"/>
        </w:rPr>
        <w:t>e</w:t>
      </w:r>
      <w:r w:rsidRPr="003F7DC9">
        <w:rPr>
          <w:spacing w:val="-13"/>
          <w:w w:val="105"/>
          <w:sz w:val="19"/>
        </w:rPr>
        <w:t xml:space="preserve"> </w:t>
      </w:r>
      <w:r w:rsidRPr="003F7DC9">
        <w:rPr>
          <w:w w:val="105"/>
          <w:sz w:val="19"/>
        </w:rPr>
        <w:t>nei</w:t>
      </w:r>
      <w:r w:rsidRPr="003F7DC9">
        <w:rPr>
          <w:spacing w:val="-14"/>
          <w:w w:val="105"/>
          <w:sz w:val="19"/>
        </w:rPr>
        <w:t xml:space="preserve"> </w:t>
      </w:r>
      <w:r w:rsidRPr="003F7DC9">
        <w:rPr>
          <w:w w:val="105"/>
          <w:sz w:val="19"/>
        </w:rPr>
        <w:t>percorsi</w:t>
      </w:r>
      <w:r w:rsidRPr="003F7DC9">
        <w:rPr>
          <w:spacing w:val="-13"/>
          <w:w w:val="105"/>
          <w:sz w:val="19"/>
        </w:rPr>
        <w:t xml:space="preserve"> </w:t>
      </w:r>
      <w:r w:rsidRPr="003F7DC9">
        <w:rPr>
          <w:w w:val="105"/>
          <w:sz w:val="19"/>
        </w:rPr>
        <w:t>fino</w:t>
      </w:r>
      <w:r w:rsidRPr="003F7DC9">
        <w:rPr>
          <w:spacing w:val="-13"/>
          <w:w w:val="105"/>
          <w:sz w:val="19"/>
        </w:rPr>
        <w:t xml:space="preserve"> </w:t>
      </w:r>
      <w:r w:rsidRPr="003F7DC9">
        <w:rPr>
          <w:w w:val="105"/>
          <w:sz w:val="19"/>
        </w:rPr>
        <w:t>ai</w:t>
      </w:r>
      <w:r w:rsidRPr="003F7DC9">
        <w:rPr>
          <w:spacing w:val="-14"/>
          <w:w w:val="105"/>
          <w:sz w:val="19"/>
        </w:rPr>
        <w:t xml:space="preserve"> </w:t>
      </w:r>
      <w:r w:rsidRPr="003F7DC9">
        <w:rPr>
          <w:w w:val="105"/>
          <w:sz w:val="19"/>
        </w:rPr>
        <w:t>gate,</w:t>
      </w:r>
      <w:r w:rsidRPr="003F7DC9">
        <w:rPr>
          <w:spacing w:val="-13"/>
          <w:w w:val="105"/>
          <w:sz w:val="19"/>
        </w:rPr>
        <w:t xml:space="preserve"> </w:t>
      </w:r>
      <w:r w:rsidRPr="003F7DC9">
        <w:rPr>
          <w:w w:val="105"/>
          <w:sz w:val="19"/>
        </w:rPr>
        <w:t>in</w:t>
      </w:r>
      <w:r w:rsidRPr="003F7DC9">
        <w:rPr>
          <w:spacing w:val="-14"/>
          <w:w w:val="105"/>
          <w:sz w:val="19"/>
        </w:rPr>
        <w:t xml:space="preserve"> </w:t>
      </w:r>
      <w:r w:rsidRPr="003F7DC9">
        <w:rPr>
          <w:w w:val="105"/>
          <w:sz w:val="19"/>
        </w:rPr>
        <w:t>modo</w:t>
      </w:r>
      <w:r w:rsidRPr="003F7DC9">
        <w:rPr>
          <w:spacing w:val="-13"/>
          <w:w w:val="105"/>
          <w:sz w:val="19"/>
        </w:rPr>
        <w:t xml:space="preserve"> </w:t>
      </w:r>
      <w:r w:rsidRPr="003F7DC9">
        <w:rPr>
          <w:w w:val="105"/>
          <w:sz w:val="19"/>
        </w:rPr>
        <w:t>da mantenere separati i flussi di utenti in entrata e</w:t>
      </w:r>
      <w:r w:rsidRPr="003F7DC9">
        <w:rPr>
          <w:spacing w:val="-26"/>
          <w:w w:val="105"/>
          <w:sz w:val="19"/>
        </w:rPr>
        <w:t xml:space="preserve"> </w:t>
      </w:r>
      <w:r w:rsidRPr="003F7DC9">
        <w:rPr>
          <w:w w:val="105"/>
          <w:sz w:val="19"/>
        </w:rPr>
        <w:t>uscita;</w:t>
      </w:r>
    </w:p>
    <w:p w14:paraId="5AF7C771" w14:textId="1798912F" w:rsidR="004C1BFC" w:rsidRPr="003F7DC9" w:rsidRDefault="00D9217B" w:rsidP="005E2D81">
      <w:pPr>
        <w:pStyle w:val="Paragrafoelenco"/>
        <w:numPr>
          <w:ilvl w:val="1"/>
          <w:numId w:val="51"/>
        </w:numPr>
        <w:tabs>
          <w:tab w:val="left" w:pos="1847"/>
        </w:tabs>
        <w:spacing w:before="4" w:line="280" w:lineRule="auto"/>
        <w:ind w:left="284" w:right="794" w:firstLine="0"/>
        <w:rPr>
          <w:sz w:val="19"/>
        </w:rPr>
      </w:pPr>
      <w:r w:rsidRPr="003F7DC9">
        <w:rPr>
          <w:w w:val="105"/>
          <w:sz w:val="19"/>
        </w:rPr>
        <w:t xml:space="preserve">obbligo di distanziamento interpersonale di un metro a bordo degli aeromobili, all'interno dei terminal e di tutte le altre facility aeroportuali (es. bus per trasporto passeggeri). </w:t>
      </w:r>
      <w:proofErr w:type="gramStart"/>
      <w:r w:rsidRPr="003F7DC9">
        <w:rPr>
          <w:w w:val="105"/>
          <w:sz w:val="19"/>
        </w:rPr>
        <w:t>E'</w:t>
      </w:r>
      <w:proofErr w:type="gramEnd"/>
      <w:r w:rsidRPr="003F7DC9">
        <w:rPr>
          <w:w w:val="105"/>
          <w:sz w:val="19"/>
        </w:rPr>
        <w:t xml:space="preserve"> consentito derogare</w:t>
      </w:r>
      <w:r w:rsidRPr="003F7DC9">
        <w:rPr>
          <w:spacing w:val="-12"/>
          <w:w w:val="105"/>
          <w:sz w:val="19"/>
        </w:rPr>
        <w:t xml:space="preserve"> </w:t>
      </w:r>
      <w:r w:rsidRPr="003F7DC9">
        <w:rPr>
          <w:w w:val="105"/>
          <w:sz w:val="19"/>
        </w:rPr>
        <w:t>al</w:t>
      </w:r>
      <w:r w:rsidRPr="003F7DC9">
        <w:rPr>
          <w:spacing w:val="-13"/>
          <w:w w:val="105"/>
          <w:sz w:val="19"/>
        </w:rPr>
        <w:t xml:space="preserve"> </w:t>
      </w:r>
      <w:r w:rsidRPr="003F7DC9">
        <w:rPr>
          <w:w w:val="105"/>
          <w:sz w:val="19"/>
        </w:rPr>
        <w:t>distanziamento</w:t>
      </w:r>
      <w:r w:rsidRPr="003F7DC9">
        <w:rPr>
          <w:spacing w:val="-11"/>
          <w:w w:val="105"/>
          <w:sz w:val="19"/>
        </w:rPr>
        <w:t xml:space="preserve"> </w:t>
      </w:r>
      <w:r w:rsidRPr="003F7DC9">
        <w:rPr>
          <w:w w:val="105"/>
          <w:sz w:val="19"/>
        </w:rPr>
        <w:t>interpersonale</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un</w:t>
      </w:r>
      <w:r w:rsidRPr="003F7DC9">
        <w:rPr>
          <w:spacing w:val="-13"/>
          <w:w w:val="105"/>
          <w:sz w:val="19"/>
        </w:rPr>
        <w:t xml:space="preserve"> </w:t>
      </w:r>
      <w:r w:rsidRPr="003F7DC9">
        <w:rPr>
          <w:w w:val="105"/>
          <w:sz w:val="19"/>
        </w:rPr>
        <w:t>metro,</w:t>
      </w:r>
      <w:r w:rsidRPr="003F7DC9">
        <w:rPr>
          <w:spacing w:val="-12"/>
          <w:w w:val="105"/>
          <w:sz w:val="19"/>
        </w:rPr>
        <w:t xml:space="preserve"> </w:t>
      </w:r>
      <w:r w:rsidRPr="003F7DC9">
        <w:rPr>
          <w:w w:val="105"/>
          <w:sz w:val="19"/>
        </w:rPr>
        <w:t>a</w:t>
      </w:r>
      <w:r w:rsidRPr="003F7DC9">
        <w:rPr>
          <w:spacing w:val="-12"/>
          <w:w w:val="105"/>
          <w:sz w:val="19"/>
        </w:rPr>
        <w:t xml:space="preserve"> </w:t>
      </w:r>
      <w:r w:rsidRPr="003F7DC9">
        <w:rPr>
          <w:w w:val="105"/>
          <w:sz w:val="19"/>
        </w:rPr>
        <w:t>bordo</w:t>
      </w:r>
      <w:r w:rsidRPr="003F7DC9">
        <w:rPr>
          <w:spacing w:val="-12"/>
          <w:w w:val="105"/>
          <w:sz w:val="19"/>
        </w:rPr>
        <w:t xml:space="preserve"> </w:t>
      </w:r>
      <w:r w:rsidRPr="003F7DC9">
        <w:rPr>
          <w:w w:val="105"/>
          <w:sz w:val="19"/>
        </w:rPr>
        <w:t>degli</w:t>
      </w:r>
      <w:r w:rsidRPr="003F7DC9">
        <w:rPr>
          <w:spacing w:val="-11"/>
          <w:w w:val="105"/>
          <w:sz w:val="19"/>
        </w:rPr>
        <w:t xml:space="preserve"> </w:t>
      </w:r>
      <w:r w:rsidRPr="003F7DC9">
        <w:rPr>
          <w:w w:val="105"/>
          <w:sz w:val="19"/>
        </w:rPr>
        <w:t>aeromobili,</w:t>
      </w:r>
      <w:r w:rsidRPr="003F7DC9">
        <w:rPr>
          <w:spacing w:val="-12"/>
          <w:w w:val="105"/>
          <w:sz w:val="19"/>
        </w:rPr>
        <w:t xml:space="preserve"> </w:t>
      </w:r>
      <w:r w:rsidRPr="003F7DC9">
        <w:rPr>
          <w:w w:val="105"/>
          <w:sz w:val="19"/>
        </w:rPr>
        <w:t>nel</w:t>
      </w:r>
      <w:r w:rsidRPr="003F7DC9">
        <w:rPr>
          <w:spacing w:val="-12"/>
          <w:w w:val="105"/>
          <w:sz w:val="19"/>
        </w:rPr>
        <w:t xml:space="preserve"> </w:t>
      </w:r>
      <w:r w:rsidRPr="003F7DC9">
        <w:rPr>
          <w:w w:val="105"/>
          <w:sz w:val="19"/>
        </w:rPr>
        <w:t>caso</w:t>
      </w:r>
      <w:r w:rsidRPr="003F7DC9">
        <w:rPr>
          <w:spacing w:val="-12"/>
          <w:w w:val="105"/>
          <w:sz w:val="19"/>
        </w:rPr>
        <w:t xml:space="preserve"> </w:t>
      </w:r>
      <w:r w:rsidRPr="003F7DC9">
        <w:rPr>
          <w:w w:val="105"/>
          <w:sz w:val="19"/>
        </w:rPr>
        <w:t>in</w:t>
      </w:r>
      <w:r w:rsidRPr="003F7DC9">
        <w:rPr>
          <w:spacing w:val="-11"/>
          <w:w w:val="105"/>
          <w:sz w:val="19"/>
        </w:rPr>
        <w:t xml:space="preserve"> </w:t>
      </w:r>
      <w:r w:rsidRPr="003F7DC9">
        <w:rPr>
          <w:w w:val="105"/>
          <w:sz w:val="19"/>
        </w:rPr>
        <w:t>cui:</w:t>
      </w:r>
    </w:p>
    <w:p w14:paraId="6EAB2B6A" w14:textId="77777777" w:rsidR="0059612F" w:rsidRPr="003F7DC9" w:rsidRDefault="00D9217B" w:rsidP="0059612F">
      <w:pPr>
        <w:spacing w:before="65" w:line="283" w:lineRule="auto"/>
        <w:ind w:left="284" w:right="794"/>
        <w:jc w:val="both"/>
        <w:rPr>
          <w:sz w:val="19"/>
        </w:rPr>
      </w:pPr>
      <w:r w:rsidRPr="003F7DC9">
        <w:rPr>
          <w:w w:val="105"/>
          <w:sz w:val="19"/>
        </w:rPr>
        <w:t>l'aria a bordo sia rinnovata ogni tre minuti, i flussi siano verticali e siano adottati i filtri HEPA, in quanto tali precauzioni consentono una elevatissima purificazione</w:t>
      </w:r>
      <w:r w:rsidRPr="003F7DC9">
        <w:rPr>
          <w:spacing w:val="19"/>
          <w:w w:val="105"/>
          <w:sz w:val="19"/>
        </w:rPr>
        <w:t xml:space="preserve"> </w:t>
      </w:r>
      <w:r w:rsidRPr="003F7DC9">
        <w:rPr>
          <w:w w:val="105"/>
          <w:sz w:val="19"/>
        </w:rPr>
        <w:t>dell'aria,</w:t>
      </w:r>
      <w:r w:rsidR="0059612F" w:rsidRPr="003F7DC9">
        <w:rPr>
          <w:w w:val="105"/>
          <w:sz w:val="19"/>
        </w:rPr>
        <w:t xml:space="preserve"> nonché</w:t>
      </w:r>
      <w:r w:rsidR="0059612F" w:rsidRPr="003F7DC9">
        <w:rPr>
          <w:spacing w:val="-11"/>
          <w:w w:val="105"/>
          <w:sz w:val="19"/>
        </w:rPr>
        <w:t xml:space="preserve"> </w:t>
      </w:r>
      <w:r w:rsidR="0059612F" w:rsidRPr="003F7DC9">
        <w:rPr>
          <w:w w:val="105"/>
          <w:sz w:val="19"/>
        </w:rPr>
        <w:t>in</w:t>
      </w:r>
      <w:r w:rsidR="0059612F" w:rsidRPr="003F7DC9">
        <w:rPr>
          <w:spacing w:val="-11"/>
          <w:w w:val="105"/>
          <w:sz w:val="19"/>
        </w:rPr>
        <w:t xml:space="preserve"> </w:t>
      </w:r>
      <w:r w:rsidR="0059612F" w:rsidRPr="003F7DC9">
        <w:rPr>
          <w:w w:val="105"/>
          <w:sz w:val="19"/>
        </w:rPr>
        <w:t>caso</w:t>
      </w:r>
      <w:r w:rsidR="0059612F" w:rsidRPr="003F7DC9">
        <w:rPr>
          <w:spacing w:val="-12"/>
          <w:w w:val="105"/>
          <w:sz w:val="19"/>
        </w:rPr>
        <w:t xml:space="preserve"> </w:t>
      </w:r>
      <w:r w:rsidR="0059612F" w:rsidRPr="003F7DC9">
        <w:rPr>
          <w:w w:val="105"/>
          <w:sz w:val="19"/>
        </w:rPr>
        <w:t>in</w:t>
      </w:r>
      <w:r w:rsidR="0059612F" w:rsidRPr="003F7DC9">
        <w:rPr>
          <w:spacing w:val="-11"/>
          <w:w w:val="105"/>
          <w:sz w:val="19"/>
        </w:rPr>
        <w:t xml:space="preserve"> </w:t>
      </w:r>
      <w:r w:rsidR="0059612F" w:rsidRPr="003F7DC9">
        <w:rPr>
          <w:w w:val="105"/>
          <w:sz w:val="19"/>
        </w:rPr>
        <w:t>cui</w:t>
      </w:r>
      <w:r w:rsidR="0059612F" w:rsidRPr="003F7DC9">
        <w:rPr>
          <w:spacing w:val="-12"/>
          <w:w w:val="105"/>
          <w:sz w:val="19"/>
        </w:rPr>
        <w:t xml:space="preserve"> </w:t>
      </w:r>
      <w:r w:rsidR="0059612F" w:rsidRPr="003F7DC9">
        <w:rPr>
          <w:w w:val="105"/>
          <w:sz w:val="19"/>
        </w:rPr>
        <w:t>siano</w:t>
      </w:r>
      <w:r w:rsidR="0059612F" w:rsidRPr="003F7DC9">
        <w:rPr>
          <w:spacing w:val="-11"/>
          <w:w w:val="105"/>
          <w:sz w:val="19"/>
        </w:rPr>
        <w:t xml:space="preserve"> </w:t>
      </w:r>
      <w:r w:rsidR="0059612F" w:rsidRPr="003F7DC9">
        <w:rPr>
          <w:w w:val="105"/>
          <w:sz w:val="19"/>
        </w:rPr>
        <w:t>adottati</w:t>
      </w:r>
      <w:r w:rsidR="0059612F" w:rsidRPr="003F7DC9">
        <w:rPr>
          <w:spacing w:val="-11"/>
          <w:w w:val="105"/>
          <w:sz w:val="19"/>
        </w:rPr>
        <w:t xml:space="preserve"> </w:t>
      </w:r>
      <w:r w:rsidR="0059612F" w:rsidRPr="003F7DC9">
        <w:rPr>
          <w:w w:val="105"/>
          <w:sz w:val="19"/>
        </w:rPr>
        <w:t>specifici</w:t>
      </w:r>
      <w:r w:rsidR="0059612F" w:rsidRPr="003F7DC9">
        <w:rPr>
          <w:spacing w:val="-12"/>
          <w:w w:val="105"/>
          <w:sz w:val="19"/>
        </w:rPr>
        <w:t xml:space="preserve"> </w:t>
      </w:r>
      <w:r w:rsidR="0059612F" w:rsidRPr="003F7DC9">
        <w:rPr>
          <w:w w:val="105"/>
          <w:sz w:val="19"/>
        </w:rPr>
        <w:t>protocolli</w:t>
      </w:r>
      <w:r w:rsidR="0059612F" w:rsidRPr="003F7DC9">
        <w:rPr>
          <w:spacing w:val="-11"/>
          <w:w w:val="105"/>
          <w:sz w:val="19"/>
        </w:rPr>
        <w:t xml:space="preserve"> </w:t>
      </w:r>
      <w:r w:rsidR="0059612F" w:rsidRPr="003F7DC9">
        <w:rPr>
          <w:w w:val="105"/>
          <w:sz w:val="19"/>
        </w:rPr>
        <w:t>di</w:t>
      </w:r>
      <w:r w:rsidR="0059612F" w:rsidRPr="003F7DC9">
        <w:rPr>
          <w:spacing w:val="-12"/>
          <w:w w:val="105"/>
          <w:sz w:val="19"/>
        </w:rPr>
        <w:t xml:space="preserve"> </w:t>
      </w:r>
      <w:r w:rsidR="0059612F" w:rsidRPr="003F7DC9">
        <w:rPr>
          <w:w w:val="105"/>
          <w:sz w:val="19"/>
        </w:rPr>
        <w:t>sicurezza</w:t>
      </w:r>
      <w:r w:rsidR="0059612F" w:rsidRPr="003F7DC9">
        <w:rPr>
          <w:spacing w:val="-11"/>
          <w:w w:val="105"/>
          <w:sz w:val="19"/>
        </w:rPr>
        <w:t xml:space="preserve"> </w:t>
      </w:r>
      <w:r w:rsidR="0059612F" w:rsidRPr="003F7DC9">
        <w:rPr>
          <w:w w:val="105"/>
          <w:sz w:val="19"/>
        </w:rPr>
        <w:t>sanitaria,</w:t>
      </w:r>
      <w:r w:rsidR="0059612F" w:rsidRPr="003F7DC9">
        <w:rPr>
          <w:spacing w:val="-11"/>
          <w:w w:val="105"/>
          <w:sz w:val="19"/>
        </w:rPr>
        <w:t xml:space="preserve"> </w:t>
      </w:r>
      <w:r w:rsidR="0059612F" w:rsidRPr="003F7DC9">
        <w:rPr>
          <w:w w:val="105"/>
          <w:sz w:val="19"/>
        </w:rPr>
        <w:t>prevedendo</w:t>
      </w:r>
      <w:r w:rsidR="0059612F" w:rsidRPr="003F7DC9">
        <w:rPr>
          <w:spacing w:val="-11"/>
          <w:w w:val="105"/>
          <w:sz w:val="19"/>
        </w:rPr>
        <w:t xml:space="preserve"> </w:t>
      </w:r>
      <w:r w:rsidR="0059612F" w:rsidRPr="003F7DC9">
        <w:rPr>
          <w:w w:val="105"/>
          <w:sz w:val="19"/>
        </w:rPr>
        <w:t>in particolare la misurazione della temperatura prima dell'accesso all'aeromobile e vietando la</w:t>
      </w:r>
      <w:r w:rsidR="0059612F" w:rsidRPr="003F7DC9">
        <w:rPr>
          <w:spacing w:val="-4"/>
          <w:w w:val="105"/>
          <w:sz w:val="19"/>
        </w:rPr>
        <w:t xml:space="preserve"> </w:t>
      </w:r>
      <w:r w:rsidR="0059612F" w:rsidRPr="003F7DC9">
        <w:rPr>
          <w:w w:val="105"/>
          <w:sz w:val="19"/>
        </w:rPr>
        <w:t>salita</w:t>
      </w:r>
      <w:r w:rsidR="0059612F" w:rsidRPr="003F7DC9">
        <w:rPr>
          <w:spacing w:val="-3"/>
          <w:w w:val="105"/>
          <w:sz w:val="19"/>
        </w:rPr>
        <w:t xml:space="preserve"> </w:t>
      </w:r>
      <w:r w:rsidR="0059612F" w:rsidRPr="003F7DC9">
        <w:rPr>
          <w:w w:val="105"/>
          <w:sz w:val="19"/>
        </w:rPr>
        <w:t>a</w:t>
      </w:r>
      <w:r w:rsidR="0059612F" w:rsidRPr="003F7DC9">
        <w:rPr>
          <w:spacing w:val="-3"/>
          <w:w w:val="105"/>
          <w:sz w:val="19"/>
        </w:rPr>
        <w:t xml:space="preserve"> </w:t>
      </w:r>
      <w:r w:rsidR="0059612F" w:rsidRPr="003F7DC9">
        <w:rPr>
          <w:w w:val="105"/>
          <w:sz w:val="19"/>
        </w:rPr>
        <w:t>bordo</w:t>
      </w:r>
      <w:r w:rsidR="0059612F" w:rsidRPr="003F7DC9">
        <w:rPr>
          <w:spacing w:val="-3"/>
          <w:w w:val="105"/>
          <w:sz w:val="19"/>
        </w:rPr>
        <w:t xml:space="preserve"> </w:t>
      </w:r>
      <w:r w:rsidR="0059612F" w:rsidRPr="003F7DC9">
        <w:rPr>
          <w:w w:val="105"/>
          <w:sz w:val="19"/>
        </w:rPr>
        <w:t>in</w:t>
      </w:r>
      <w:r w:rsidR="0059612F" w:rsidRPr="003F7DC9">
        <w:rPr>
          <w:spacing w:val="-4"/>
          <w:w w:val="105"/>
          <w:sz w:val="19"/>
        </w:rPr>
        <w:t xml:space="preserve"> </w:t>
      </w:r>
      <w:r w:rsidR="0059612F" w:rsidRPr="003F7DC9">
        <w:rPr>
          <w:w w:val="105"/>
          <w:sz w:val="19"/>
        </w:rPr>
        <w:t>caso</w:t>
      </w:r>
      <w:r w:rsidR="0059612F" w:rsidRPr="003F7DC9">
        <w:rPr>
          <w:spacing w:val="-3"/>
          <w:w w:val="105"/>
          <w:sz w:val="19"/>
        </w:rPr>
        <w:t xml:space="preserve"> </w:t>
      </w:r>
      <w:r w:rsidR="0059612F" w:rsidRPr="003F7DC9">
        <w:rPr>
          <w:w w:val="105"/>
          <w:sz w:val="19"/>
        </w:rPr>
        <w:t>di</w:t>
      </w:r>
      <w:r w:rsidR="0059612F" w:rsidRPr="003F7DC9">
        <w:rPr>
          <w:spacing w:val="-3"/>
          <w:w w:val="105"/>
          <w:sz w:val="19"/>
        </w:rPr>
        <w:t xml:space="preserve"> </w:t>
      </w:r>
      <w:r w:rsidR="0059612F" w:rsidRPr="003F7DC9">
        <w:rPr>
          <w:w w:val="105"/>
          <w:sz w:val="19"/>
        </w:rPr>
        <w:t>temperatura</w:t>
      </w:r>
      <w:r w:rsidR="0059612F" w:rsidRPr="003F7DC9">
        <w:rPr>
          <w:spacing w:val="-4"/>
          <w:w w:val="105"/>
          <w:sz w:val="19"/>
        </w:rPr>
        <w:t xml:space="preserve"> </w:t>
      </w:r>
      <w:r w:rsidR="0059612F" w:rsidRPr="003F7DC9">
        <w:rPr>
          <w:w w:val="105"/>
          <w:sz w:val="19"/>
        </w:rPr>
        <w:t>superiore</w:t>
      </w:r>
      <w:r w:rsidR="0059612F" w:rsidRPr="003F7DC9">
        <w:rPr>
          <w:spacing w:val="-4"/>
          <w:w w:val="105"/>
          <w:sz w:val="19"/>
        </w:rPr>
        <w:t xml:space="preserve"> </w:t>
      </w:r>
      <w:r w:rsidR="0059612F" w:rsidRPr="003F7DC9">
        <w:rPr>
          <w:w w:val="105"/>
          <w:sz w:val="19"/>
        </w:rPr>
        <w:t>a</w:t>
      </w:r>
      <w:r w:rsidR="0059612F" w:rsidRPr="003F7DC9">
        <w:rPr>
          <w:spacing w:val="-4"/>
          <w:w w:val="105"/>
          <w:sz w:val="19"/>
        </w:rPr>
        <w:t xml:space="preserve"> </w:t>
      </w:r>
      <w:r w:rsidR="0059612F" w:rsidRPr="003F7DC9">
        <w:rPr>
          <w:w w:val="105"/>
          <w:sz w:val="19"/>
        </w:rPr>
        <w:t>37,5</w:t>
      </w:r>
      <w:r w:rsidR="0059612F" w:rsidRPr="003F7DC9">
        <w:rPr>
          <w:spacing w:val="-4"/>
          <w:w w:val="105"/>
          <w:sz w:val="19"/>
        </w:rPr>
        <w:t xml:space="preserve"> </w:t>
      </w:r>
      <w:r w:rsidR="0059612F" w:rsidRPr="003F7DC9">
        <w:rPr>
          <w:w w:val="105"/>
          <w:sz w:val="19"/>
        </w:rPr>
        <w:t>°C;</w:t>
      </w:r>
    </w:p>
    <w:p w14:paraId="37AD7AE4" w14:textId="77777777" w:rsidR="0059612F" w:rsidRPr="003F7DC9" w:rsidRDefault="0059612F" w:rsidP="0059612F">
      <w:pPr>
        <w:pStyle w:val="Paragrafoelenco"/>
        <w:numPr>
          <w:ilvl w:val="2"/>
          <w:numId w:val="51"/>
        </w:numPr>
        <w:tabs>
          <w:tab w:val="left" w:pos="2485"/>
        </w:tabs>
        <w:spacing w:line="276" w:lineRule="auto"/>
        <w:ind w:left="284" w:right="794" w:firstLine="0"/>
        <w:rPr>
          <w:sz w:val="19"/>
        </w:rPr>
      </w:pPr>
      <w:r w:rsidRPr="003F7DC9">
        <w:rPr>
          <w:w w:val="105"/>
          <w:sz w:val="19"/>
        </w:rPr>
        <w:t>sia garantita la durata massima di utilizzo della mascherina chirurgica non superiore alle quattro ore, prevedendone la sostituzione per periodi</w:t>
      </w:r>
      <w:r w:rsidRPr="003F7DC9">
        <w:rPr>
          <w:spacing w:val="-29"/>
          <w:w w:val="105"/>
          <w:sz w:val="19"/>
        </w:rPr>
        <w:t xml:space="preserve"> </w:t>
      </w:r>
      <w:r w:rsidRPr="003F7DC9">
        <w:rPr>
          <w:w w:val="105"/>
          <w:sz w:val="19"/>
        </w:rPr>
        <w:t>superiori;</w:t>
      </w:r>
    </w:p>
    <w:p w14:paraId="15506090" w14:textId="77777777" w:rsidR="0059612F" w:rsidRPr="003F7DC9" w:rsidRDefault="0059612F" w:rsidP="0059612F">
      <w:pPr>
        <w:pStyle w:val="Paragrafoelenco"/>
        <w:numPr>
          <w:ilvl w:val="2"/>
          <w:numId w:val="51"/>
        </w:numPr>
        <w:tabs>
          <w:tab w:val="left" w:pos="2485"/>
        </w:tabs>
        <w:spacing w:before="6" w:line="278" w:lineRule="auto"/>
        <w:ind w:left="284" w:right="794" w:firstLine="0"/>
        <w:rPr>
          <w:sz w:val="19"/>
        </w:rPr>
      </w:pPr>
      <w:r w:rsidRPr="003F7DC9">
        <w:rPr>
          <w:w w:val="105"/>
          <w:sz w:val="19"/>
        </w:rPr>
        <w:t>siano</w:t>
      </w:r>
      <w:r w:rsidRPr="003F7DC9">
        <w:rPr>
          <w:spacing w:val="-6"/>
          <w:w w:val="105"/>
          <w:sz w:val="19"/>
        </w:rPr>
        <w:t xml:space="preserve"> </w:t>
      </w:r>
      <w:r w:rsidRPr="003F7DC9">
        <w:rPr>
          <w:w w:val="105"/>
          <w:sz w:val="19"/>
        </w:rPr>
        <w:t>disciplinate</w:t>
      </w:r>
      <w:r w:rsidRPr="003F7DC9">
        <w:rPr>
          <w:spacing w:val="-4"/>
          <w:w w:val="105"/>
          <w:sz w:val="19"/>
        </w:rPr>
        <w:t xml:space="preserve"> </w:t>
      </w:r>
      <w:r w:rsidRPr="003F7DC9">
        <w:rPr>
          <w:w w:val="105"/>
          <w:sz w:val="19"/>
        </w:rPr>
        <w:t>individualmente</w:t>
      </w:r>
      <w:r w:rsidRPr="003F7DC9">
        <w:rPr>
          <w:spacing w:val="-4"/>
          <w:w w:val="105"/>
          <w:sz w:val="19"/>
        </w:rPr>
        <w:t xml:space="preserve"> </w:t>
      </w:r>
      <w:r w:rsidRPr="003F7DC9">
        <w:rPr>
          <w:w w:val="105"/>
          <w:sz w:val="19"/>
        </w:rPr>
        <w:t>le</w:t>
      </w:r>
      <w:r w:rsidRPr="003F7DC9">
        <w:rPr>
          <w:spacing w:val="-5"/>
          <w:w w:val="105"/>
          <w:sz w:val="19"/>
        </w:rPr>
        <w:t xml:space="preserve"> </w:t>
      </w:r>
      <w:r w:rsidRPr="003F7DC9">
        <w:rPr>
          <w:w w:val="105"/>
          <w:sz w:val="19"/>
        </w:rPr>
        <w:t>salite</w:t>
      </w:r>
      <w:r w:rsidRPr="003F7DC9">
        <w:rPr>
          <w:spacing w:val="-5"/>
          <w:w w:val="105"/>
          <w:sz w:val="19"/>
        </w:rPr>
        <w:t xml:space="preserve"> </w:t>
      </w:r>
      <w:r w:rsidRPr="003F7DC9">
        <w:rPr>
          <w:w w:val="105"/>
          <w:sz w:val="19"/>
        </w:rPr>
        <w:t>e</w:t>
      </w:r>
      <w:r w:rsidRPr="003F7DC9">
        <w:rPr>
          <w:spacing w:val="-5"/>
          <w:w w:val="105"/>
          <w:sz w:val="19"/>
        </w:rPr>
        <w:t xml:space="preserve"> </w:t>
      </w:r>
      <w:r w:rsidRPr="003F7DC9">
        <w:rPr>
          <w:w w:val="105"/>
          <w:sz w:val="19"/>
        </w:rPr>
        <w:t>le</w:t>
      </w:r>
      <w:r w:rsidRPr="003F7DC9">
        <w:rPr>
          <w:spacing w:val="-5"/>
          <w:w w:val="105"/>
          <w:sz w:val="19"/>
        </w:rPr>
        <w:t xml:space="preserve"> </w:t>
      </w:r>
      <w:r w:rsidRPr="003F7DC9">
        <w:rPr>
          <w:w w:val="105"/>
          <w:sz w:val="19"/>
        </w:rPr>
        <w:t>discese</w:t>
      </w:r>
      <w:r w:rsidRPr="003F7DC9">
        <w:rPr>
          <w:spacing w:val="-6"/>
          <w:w w:val="105"/>
          <w:sz w:val="19"/>
        </w:rPr>
        <w:t xml:space="preserve"> </w:t>
      </w:r>
      <w:r w:rsidRPr="003F7DC9">
        <w:rPr>
          <w:w w:val="105"/>
          <w:sz w:val="19"/>
        </w:rPr>
        <w:t>dall'aeromobile</w:t>
      </w:r>
      <w:r w:rsidRPr="003F7DC9">
        <w:rPr>
          <w:spacing w:val="-3"/>
          <w:w w:val="105"/>
          <w:sz w:val="19"/>
        </w:rPr>
        <w:t xml:space="preserve"> </w:t>
      </w:r>
      <w:r w:rsidRPr="003F7DC9">
        <w:rPr>
          <w:w w:val="105"/>
          <w:sz w:val="19"/>
        </w:rPr>
        <w:t>e</w:t>
      </w:r>
      <w:r w:rsidRPr="003F7DC9">
        <w:rPr>
          <w:spacing w:val="-6"/>
          <w:w w:val="105"/>
          <w:sz w:val="19"/>
        </w:rPr>
        <w:t xml:space="preserve"> </w:t>
      </w:r>
      <w:r w:rsidRPr="003F7DC9">
        <w:rPr>
          <w:w w:val="105"/>
          <w:sz w:val="19"/>
        </w:rPr>
        <w:t>la</w:t>
      </w:r>
      <w:r w:rsidRPr="003F7DC9">
        <w:rPr>
          <w:spacing w:val="-5"/>
          <w:w w:val="105"/>
          <w:sz w:val="19"/>
        </w:rPr>
        <w:t xml:space="preserve"> </w:t>
      </w:r>
      <w:r w:rsidRPr="003F7DC9">
        <w:rPr>
          <w:w w:val="105"/>
          <w:sz w:val="19"/>
        </w:rPr>
        <w:t>collocazione</w:t>
      </w:r>
      <w:r w:rsidRPr="003F7DC9">
        <w:rPr>
          <w:spacing w:val="-5"/>
          <w:w w:val="105"/>
          <w:sz w:val="19"/>
        </w:rPr>
        <w:t xml:space="preserve"> </w:t>
      </w:r>
      <w:r w:rsidRPr="003F7DC9">
        <w:rPr>
          <w:w w:val="105"/>
          <w:sz w:val="19"/>
        </w:rPr>
        <w:t>al posto assegnato al fine di evitare contatti stretti tra i passeggeri nella fase di movimentazione;</w:t>
      </w:r>
    </w:p>
    <w:p w14:paraId="47951EB9" w14:textId="77777777" w:rsidR="0059612F" w:rsidRPr="003F7DC9" w:rsidRDefault="0059612F" w:rsidP="0059612F">
      <w:pPr>
        <w:pStyle w:val="Paragrafoelenco"/>
        <w:numPr>
          <w:ilvl w:val="2"/>
          <w:numId w:val="51"/>
        </w:numPr>
        <w:tabs>
          <w:tab w:val="left" w:pos="2484"/>
        </w:tabs>
        <w:spacing w:before="7" w:line="280" w:lineRule="auto"/>
        <w:ind w:left="284" w:right="794" w:firstLine="0"/>
        <w:rPr>
          <w:sz w:val="19"/>
        </w:rPr>
      </w:pPr>
      <w:r w:rsidRPr="003F7DC9">
        <w:rPr>
          <w:sz w:val="19"/>
        </w:rPr>
        <w:t>sia acquisita dai viaggiatori, al momento del check−in online o in aeroporto e comunque prima dell'imbarco, specifica autocertificazione che attesti di non aver avuto contatti stretti con persone affette da patologia COVID−19 negli ultimi due giorni prima dell'insorgenza dei sintomi e fino a 14 giorni dopo l'insorgenza dei</w:t>
      </w:r>
      <w:r w:rsidRPr="003F7DC9">
        <w:rPr>
          <w:spacing w:val="16"/>
          <w:sz w:val="19"/>
        </w:rPr>
        <w:t xml:space="preserve"> </w:t>
      </w:r>
      <w:r w:rsidRPr="003F7DC9">
        <w:rPr>
          <w:sz w:val="19"/>
        </w:rPr>
        <w:t>medesimi;</w:t>
      </w:r>
    </w:p>
    <w:p w14:paraId="3EC871B4" w14:textId="003B831A" w:rsidR="0059612F" w:rsidRPr="003F7DC9" w:rsidRDefault="0059612F" w:rsidP="0059612F">
      <w:pPr>
        <w:pStyle w:val="Paragrafoelenco"/>
        <w:numPr>
          <w:ilvl w:val="2"/>
          <w:numId w:val="51"/>
        </w:numPr>
        <w:tabs>
          <w:tab w:val="left" w:pos="2484"/>
        </w:tabs>
        <w:spacing w:before="1" w:line="278" w:lineRule="auto"/>
        <w:ind w:left="284" w:right="794" w:firstLine="0"/>
        <w:rPr>
          <w:sz w:val="19"/>
        </w:rPr>
      </w:pPr>
      <w:r w:rsidRPr="003F7DC9">
        <w:rPr>
          <w:sz w:val="19"/>
        </w:rPr>
        <w:t xml:space="preserve">sia assunto l'impegno da parte dei viaggiatori, al fine di definire la tracciabilità dei </w:t>
      </w:r>
      <w:proofErr w:type="gramStart"/>
      <w:r w:rsidRPr="003F7DC9">
        <w:rPr>
          <w:sz w:val="19"/>
        </w:rPr>
        <w:t xml:space="preserve">contatti,   </w:t>
      </w:r>
      <w:proofErr w:type="gramEnd"/>
      <w:r w:rsidRPr="003F7DC9">
        <w:rPr>
          <w:sz w:val="19"/>
        </w:rPr>
        <w:t xml:space="preserve"> di comunicare anche al vettore ed all'Autorità sanitaria territoriale competente l'insorgenza  di sintomatologia COVID−19 comparsa entro otto giorni dallo sbarco</w:t>
      </w:r>
      <w:r w:rsidRPr="003F7DC9">
        <w:rPr>
          <w:spacing w:val="30"/>
          <w:sz w:val="19"/>
        </w:rPr>
        <w:t xml:space="preserve"> </w:t>
      </w:r>
      <w:r w:rsidRPr="003F7DC9">
        <w:rPr>
          <w:sz w:val="19"/>
        </w:rPr>
        <w:t>dall'aeromobile;</w:t>
      </w:r>
    </w:p>
    <w:p w14:paraId="2ABEDFB5" w14:textId="77777777" w:rsidR="0059612F" w:rsidRPr="003F7DC9" w:rsidRDefault="0059612F" w:rsidP="0059612F">
      <w:pPr>
        <w:pStyle w:val="Paragrafoelenco"/>
        <w:numPr>
          <w:ilvl w:val="2"/>
          <w:numId w:val="51"/>
        </w:numPr>
        <w:tabs>
          <w:tab w:val="left" w:pos="2484"/>
        </w:tabs>
        <w:spacing w:before="7" w:line="280" w:lineRule="auto"/>
        <w:ind w:left="284" w:right="794" w:firstLine="0"/>
        <w:rPr>
          <w:sz w:val="19"/>
        </w:rPr>
      </w:pPr>
      <w:r w:rsidRPr="003F7DC9">
        <w:rPr>
          <w:w w:val="105"/>
          <w:sz w:val="19"/>
        </w:rPr>
        <w:t>siano</w:t>
      </w:r>
      <w:r w:rsidRPr="003F7DC9">
        <w:rPr>
          <w:spacing w:val="-17"/>
          <w:w w:val="105"/>
          <w:sz w:val="19"/>
        </w:rPr>
        <w:t xml:space="preserve"> </w:t>
      </w:r>
      <w:r w:rsidRPr="003F7DC9">
        <w:rPr>
          <w:w w:val="105"/>
          <w:sz w:val="19"/>
        </w:rPr>
        <w:t>limitati</w:t>
      </w:r>
      <w:r w:rsidRPr="003F7DC9">
        <w:rPr>
          <w:spacing w:val="-17"/>
          <w:w w:val="105"/>
          <w:sz w:val="19"/>
        </w:rPr>
        <w:t xml:space="preserve"> </w:t>
      </w:r>
      <w:r w:rsidRPr="003F7DC9">
        <w:rPr>
          <w:w w:val="105"/>
          <w:sz w:val="19"/>
        </w:rPr>
        <w:t>al</w:t>
      </w:r>
      <w:r w:rsidRPr="003F7DC9">
        <w:rPr>
          <w:spacing w:val="-16"/>
          <w:w w:val="105"/>
          <w:sz w:val="19"/>
        </w:rPr>
        <w:t xml:space="preserve"> </w:t>
      </w:r>
      <w:r w:rsidRPr="003F7DC9">
        <w:rPr>
          <w:w w:val="105"/>
          <w:sz w:val="19"/>
        </w:rPr>
        <w:t>massimo</w:t>
      </w:r>
      <w:r w:rsidRPr="003F7DC9">
        <w:rPr>
          <w:spacing w:val="-17"/>
          <w:w w:val="105"/>
          <w:sz w:val="19"/>
        </w:rPr>
        <w:t xml:space="preserve"> </w:t>
      </w:r>
      <w:r w:rsidRPr="003F7DC9">
        <w:rPr>
          <w:w w:val="105"/>
          <w:sz w:val="19"/>
        </w:rPr>
        <w:t>gli</w:t>
      </w:r>
      <w:r w:rsidRPr="003F7DC9">
        <w:rPr>
          <w:spacing w:val="-16"/>
          <w:w w:val="105"/>
          <w:sz w:val="19"/>
        </w:rPr>
        <w:t xml:space="preserve"> </w:t>
      </w:r>
      <w:r w:rsidRPr="003F7DC9">
        <w:rPr>
          <w:w w:val="105"/>
          <w:sz w:val="19"/>
        </w:rPr>
        <w:t>spostamenti</w:t>
      </w:r>
      <w:r w:rsidRPr="003F7DC9">
        <w:rPr>
          <w:spacing w:val="-17"/>
          <w:w w:val="105"/>
          <w:sz w:val="19"/>
        </w:rPr>
        <w:t xml:space="preserve"> </w:t>
      </w:r>
      <w:r w:rsidRPr="003F7DC9">
        <w:rPr>
          <w:w w:val="105"/>
          <w:sz w:val="19"/>
        </w:rPr>
        <w:t>e</w:t>
      </w:r>
      <w:r w:rsidRPr="003F7DC9">
        <w:rPr>
          <w:spacing w:val="-16"/>
          <w:w w:val="105"/>
          <w:sz w:val="19"/>
        </w:rPr>
        <w:t xml:space="preserve"> </w:t>
      </w:r>
      <w:r w:rsidRPr="003F7DC9">
        <w:rPr>
          <w:w w:val="105"/>
          <w:sz w:val="19"/>
        </w:rPr>
        <w:t>i</w:t>
      </w:r>
      <w:r w:rsidRPr="003F7DC9">
        <w:rPr>
          <w:spacing w:val="-18"/>
          <w:w w:val="105"/>
          <w:sz w:val="19"/>
        </w:rPr>
        <w:t xml:space="preserve"> </w:t>
      </w:r>
      <w:r w:rsidRPr="003F7DC9">
        <w:rPr>
          <w:w w:val="105"/>
          <w:sz w:val="19"/>
        </w:rPr>
        <w:t>movimenti</w:t>
      </w:r>
      <w:r w:rsidRPr="003F7DC9">
        <w:rPr>
          <w:spacing w:val="-17"/>
          <w:w w:val="105"/>
          <w:sz w:val="19"/>
        </w:rPr>
        <w:t xml:space="preserve"> </w:t>
      </w:r>
      <w:r w:rsidRPr="003F7DC9">
        <w:rPr>
          <w:w w:val="105"/>
          <w:sz w:val="19"/>
        </w:rPr>
        <w:t>nell'ambito</w:t>
      </w:r>
      <w:r w:rsidRPr="003F7DC9">
        <w:rPr>
          <w:spacing w:val="-16"/>
          <w:w w:val="105"/>
          <w:sz w:val="19"/>
        </w:rPr>
        <w:t xml:space="preserve"> </w:t>
      </w:r>
      <w:r w:rsidRPr="003F7DC9">
        <w:rPr>
          <w:w w:val="105"/>
          <w:sz w:val="19"/>
        </w:rPr>
        <w:t>dello</w:t>
      </w:r>
      <w:r w:rsidRPr="003F7DC9">
        <w:rPr>
          <w:spacing w:val="-17"/>
          <w:w w:val="105"/>
          <w:sz w:val="19"/>
        </w:rPr>
        <w:t xml:space="preserve"> </w:t>
      </w:r>
      <w:r w:rsidRPr="003F7DC9">
        <w:rPr>
          <w:w w:val="105"/>
          <w:sz w:val="19"/>
        </w:rPr>
        <w:t>stesso</w:t>
      </w:r>
      <w:r w:rsidRPr="003F7DC9">
        <w:rPr>
          <w:spacing w:val="-16"/>
          <w:w w:val="105"/>
          <w:sz w:val="19"/>
        </w:rPr>
        <w:t xml:space="preserve"> </w:t>
      </w:r>
      <w:r w:rsidRPr="003F7DC9">
        <w:rPr>
          <w:w w:val="105"/>
          <w:sz w:val="19"/>
        </w:rPr>
        <w:t>aeromobile. I vettori possono definire con i gestori aeroportuali specifiche procedure che consentano l'imbarco</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bagaglio</w:t>
      </w:r>
      <w:r w:rsidRPr="003F7DC9">
        <w:rPr>
          <w:spacing w:val="-10"/>
          <w:w w:val="105"/>
          <w:sz w:val="19"/>
        </w:rPr>
        <w:t xml:space="preserve"> </w:t>
      </w:r>
      <w:r w:rsidRPr="003F7DC9">
        <w:rPr>
          <w:w w:val="105"/>
          <w:sz w:val="19"/>
        </w:rPr>
        <w:t>a</w:t>
      </w:r>
      <w:r w:rsidRPr="003F7DC9">
        <w:rPr>
          <w:spacing w:val="-11"/>
          <w:w w:val="105"/>
          <w:sz w:val="19"/>
        </w:rPr>
        <w:t xml:space="preserve"> </w:t>
      </w:r>
      <w:r w:rsidRPr="003F7DC9">
        <w:rPr>
          <w:w w:val="105"/>
          <w:sz w:val="19"/>
        </w:rPr>
        <w:t>mano</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dimensioni</w:t>
      </w:r>
      <w:r w:rsidRPr="003F7DC9">
        <w:rPr>
          <w:spacing w:val="-11"/>
          <w:w w:val="105"/>
          <w:sz w:val="19"/>
        </w:rPr>
        <w:t xml:space="preserve"> </w:t>
      </w:r>
      <w:r w:rsidRPr="003F7DC9">
        <w:rPr>
          <w:w w:val="105"/>
          <w:sz w:val="19"/>
        </w:rPr>
        <w:t>consentite</w:t>
      </w:r>
      <w:r w:rsidRPr="003F7DC9">
        <w:rPr>
          <w:spacing w:val="-11"/>
          <w:w w:val="105"/>
          <w:sz w:val="19"/>
        </w:rPr>
        <w:t xml:space="preserve"> </w:t>
      </w:r>
      <w:r w:rsidRPr="003F7DC9">
        <w:rPr>
          <w:w w:val="105"/>
          <w:sz w:val="19"/>
        </w:rPr>
        <w:t>per</w:t>
      </w:r>
      <w:r w:rsidRPr="003F7DC9">
        <w:rPr>
          <w:spacing w:val="-11"/>
          <w:w w:val="105"/>
          <w:sz w:val="19"/>
        </w:rPr>
        <w:t xml:space="preserve"> </w:t>
      </w:r>
      <w:r w:rsidRPr="003F7DC9">
        <w:rPr>
          <w:w w:val="105"/>
          <w:sz w:val="19"/>
        </w:rPr>
        <w:t>la</w:t>
      </w:r>
      <w:r w:rsidRPr="003F7DC9">
        <w:rPr>
          <w:spacing w:val="-11"/>
          <w:w w:val="105"/>
          <w:sz w:val="19"/>
        </w:rPr>
        <w:t xml:space="preserve"> </w:t>
      </w:r>
      <w:r w:rsidRPr="003F7DC9">
        <w:rPr>
          <w:w w:val="105"/>
          <w:sz w:val="19"/>
        </w:rPr>
        <w:t>collocazione</w:t>
      </w:r>
      <w:r w:rsidRPr="003F7DC9">
        <w:rPr>
          <w:spacing w:val="-11"/>
          <w:w w:val="105"/>
          <w:sz w:val="19"/>
        </w:rPr>
        <w:t xml:space="preserve"> </w:t>
      </w:r>
      <w:r w:rsidRPr="003F7DC9">
        <w:rPr>
          <w:w w:val="105"/>
          <w:sz w:val="19"/>
        </w:rPr>
        <w:t>nelle</w:t>
      </w:r>
      <w:r w:rsidRPr="003F7DC9">
        <w:rPr>
          <w:spacing w:val="-10"/>
          <w:w w:val="105"/>
          <w:sz w:val="19"/>
        </w:rPr>
        <w:t xml:space="preserve"> </w:t>
      </w:r>
      <w:r w:rsidRPr="003F7DC9">
        <w:rPr>
          <w:w w:val="105"/>
          <w:sz w:val="19"/>
        </w:rPr>
        <w:t>cappelliere, mettendo in atto idonee misure di imbarco e di discesa selettive, in relazione ai posti assegnati a bordo dell'aeromobile, garantendo i dovuti tempi tecnici operativi al fine di evitare assembramenti nell'imbarco e nella discesa e riducendo al minimo le fasi di movimentazione. (ad es. chiamata individuale dei passeggeri al momento dell'imbarco e della</w:t>
      </w:r>
      <w:r w:rsidRPr="003F7DC9">
        <w:rPr>
          <w:spacing w:val="-6"/>
          <w:w w:val="105"/>
          <w:sz w:val="19"/>
        </w:rPr>
        <w:t xml:space="preserve"> </w:t>
      </w:r>
      <w:r w:rsidRPr="003F7DC9">
        <w:rPr>
          <w:w w:val="105"/>
          <w:sz w:val="19"/>
        </w:rPr>
        <w:t>discesa,</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modo</w:t>
      </w:r>
      <w:r w:rsidRPr="003F7DC9">
        <w:rPr>
          <w:spacing w:val="-5"/>
          <w:w w:val="105"/>
          <w:sz w:val="19"/>
        </w:rPr>
        <w:t xml:space="preserve"> </w:t>
      </w:r>
      <w:r w:rsidRPr="003F7DC9">
        <w:rPr>
          <w:w w:val="105"/>
          <w:sz w:val="19"/>
        </w:rPr>
        <w:t>da</w:t>
      </w:r>
      <w:r w:rsidRPr="003F7DC9">
        <w:rPr>
          <w:spacing w:val="-6"/>
          <w:w w:val="105"/>
          <w:sz w:val="19"/>
        </w:rPr>
        <w:t xml:space="preserve"> </w:t>
      </w:r>
      <w:r w:rsidRPr="003F7DC9">
        <w:rPr>
          <w:w w:val="105"/>
          <w:sz w:val="19"/>
        </w:rPr>
        <w:t>evitare</w:t>
      </w:r>
      <w:r w:rsidRPr="003F7DC9">
        <w:rPr>
          <w:spacing w:val="-6"/>
          <w:w w:val="105"/>
          <w:sz w:val="19"/>
        </w:rPr>
        <w:t xml:space="preserve"> </w:t>
      </w:r>
      <w:r w:rsidRPr="003F7DC9">
        <w:rPr>
          <w:w w:val="105"/>
          <w:sz w:val="19"/>
        </w:rPr>
        <w:t>contatti</w:t>
      </w:r>
      <w:r w:rsidRPr="003F7DC9">
        <w:rPr>
          <w:spacing w:val="-6"/>
          <w:w w:val="105"/>
          <w:sz w:val="19"/>
        </w:rPr>
        <w:t xml:space="preserve"> </w:t>
      </w:r>
      <w:r w:rsidRPr="003F7DC9">
        <w:rPr>
          <w:w w:val="105"/>
          <w:sz w:val="19"/>
        </w:rPr>
        <w:t>in</w:t>
      </w:r>
      <w:r w:rsidRPr="003F7DC9">
        <w:rPr>
          <w:spacing w:val="-6"/>
          <w:w w:val="105"/>
          <w:sz w:val="19"/>
        </w:rPr>
        <w:t xml:space="preserve"> </w:t>
      </w:r>
      <w:r w:rsidRPr="003F7DC9">
        <w:rPr>
          <w:w w:val="105"/>
          <w:sz w:val="19"/>
        </w:rPr>
        <w:t>prossimità</w:t>
      </w:r>
      <w:r w:rsidRPr="003F7DC9">
        <w:rPr>
          <w:spacing w:val="-5"/>
          <w:w w:val="105"/>
          <w:sz w:val="19"/>
        </w:rPr>
        <w:t xml:space="preserve"> </w:t>
      </w:r>
      <w:r w:rsidRPr="003F7DC9">
        <w:rPr>
          <w:w w:val="105"/>
          <w:sz w:val="19"/>
        </w:rPr>
        <w:t>delle</w:t>
      </w:r>
      <w:r w:rsidRPr="003F7DC9">
        <w:rPr>
          <w:spacing w:val="-5"/>
          <w:w w:val="105"/>
          <w:sz w:val="19"/>
        </w:rPr>
        <w:t xml:space="preserve"> </w:t>
      </w:r>
      <w:r w:rsidRPr="003F7DC9">
        <w:rPr>
          <w:w w:val="105"/>
          <w:sz w:val="19"/>
        </w:rPr>
        <w:t>cappelliere);</w:t>
      </w:r>
    </w:p>
    <w:p w14:paraId="7798EA02" w14:textId="77777777" w:rsidR="0059612F" w:rsidRPr="003F7DC9" w:rsidRDefault="0059612F" w:rsidP="0059612F">
      <w:pPr>
        <w:pStyle w:val="Paragrafoelenco"/>
        <w:numPr>
          <w:ilvl w:val="2"/>
          <w:numId w:val="51"/>
        </w:numPr>
        <w:tabs>
          <w:tab w:val="left" w:pos="2485"/>
        </w:tabs>
        <w:spacing w:before="8" w:line="280" w:lineRule="auto"/>
        <w:ind w:left="284" w:right="794" w:firstLine="0"/>
        <w:rPr>
          <w:sz w:val="19"/>
        </w:rPr>
      </w:pPr>
      <w:r w:rsidRPr="003F7DC9">
        <w:rPr>
          <w:w w:val="105"/>
          <w:sz w:val="19"/>
        </w:rPr>
        <w:t>gli indumenti personali (giacca, cappotto, maglione ecc..) da collocare nelle cappelliere, dovranno essere custoditi in un apposito contenitore monouso, consegnato dal vettore al momento dell'imbarco, per evitare il contatto tra gli indumenti personali dei viaggiatori nelle stesse</w:t>
      </w:r>
      <w:r w:rsidRPr="003F7DC9">
        <w:rPr>
          <w:spacing w:val="-5"/>
          <w:w w:val="105"/>
          <w:sz w:val="19"/>
        </w:rPr>
        <w:t xml:space="preserve"> </w:t>
      </w:r>
      <w:r w:rsidRPr="003F7DC9">
        <w:rPr>
          <w:w w:val="105"/>
          <w:sz w:val="19"/>
        </w:rPr>
        <w:t>cappelliere.</w:t>
      </w:r>
    </w:p>
    <w:p w14:paraId="405644F7" w14:textId="77777777" w:rsidR="0059612F" w:rsidRPr="003F7DC9" w:rsidRDefault="0059612F" w:rsidP="0059612F">
      <w:pPr>
        <w:pStyle w:val="Paragrafoelenco"/>
        <w:numPr>
          <w:ilvl w:val="1"/>
          <w:numId w:val="51"/>
        </w:numPr>
        <w:tabs>
          <w:tab w:val="left" w:pos="1849"/>
        </w:tabs>
        <w:spacing w:before="2" w:line="280" w:lineRule="auto"/>
        <w:ind w:left="284" w:right="794" w:firstLine="0"/>
        <w:rPr>
          <w:sz w:val="19"/>
        </w:rPr>
      </w:pPr>
      <w:r w:rsidRPr="003F7DC9">
        <w:rPr>
          <w:w w:val="105"/>
          <w:sz w:val="19"/>
        </w:rPr>
        <w:t>Nelle operazioni di sbarco e imbarco dei passeggeri va utilizzato, ove possibile, il finger in via prioritaria e in caso di trasporto tramite navetta bus, va evitato l'affollamento, prevedendo una riduzione del 50% della capienza massima prevista per gli automezzi e una durata della corsa comunque</w:t>
      </w:r>
      <w:r w:rsidRPr="003F7DC9">
        <w:rPr>
          <w:spacing w:val="-10"/>
          <w:w w:val="105"/>
          <w:sz w:val="19"/>
        </w:rPr>
        <w:t xml:space="preserve"> </w:t>
      </w:r>
      <w:r w:rsidRPr="003F7DC9">
        <w:rPr>
          <w:w w:val="105"/>
          <w:sz w:val="19"/>
        </w:rPr>
        <w:t>inferiore</w:t>
      </w:r>
      <w:r w:rsidRPr="003F7DC9">
        <w:rPr>
          <w:spacing w:val="-8"/>
          <w:w w:val="105"/>
          <w:sz w:val="19"/>
        </w:rPr>
        <w:t xml:space="preserve"> </w:t>
      </w:r>
      <w:r w:rsidRPr="003F7DC9">
        <w:rPr>
          <w:w w:val="105"/>
          <w:sz w:val="19"/>
        </w:rPr>
        <w:t>ai</w:t>
      </w:r>
      <w:r w:rsidRPr="003F7DC9">
        <w:rPr>
          <w:spacing w:val="-9"/>
          <w:w w:val="105"/>
          <w:sz w:val="19"/>
        </w:rPr>
        <w:t xml:space="preserve"> </w:t>
      </w:r>
      <w:r w:rsidRPr="003F7DC9">
        <w:rPr>
          <w:w w:val="105"/>
          <w:sz w:val="19"/>
        </w:rPr>
        <w:t>15</w:t>
      </w:r>
      <w:r w:rsidRPr="003F7DC9">
        <w:rPr>
          <w:spacing w:val="-10"/>
          <w:w w:val="105"/>
          <w:sz w:val="19"/>
        </w:rPr>
        <w:t xml:space="preserve"> </w:t>
      </w:r>
      <w:r w:rsidRPr="003F7DC9">
        <w:rPr>
          <w:w w:val="105"/>
          <w:sz w:val="19"/>
        </w:rPr>
        <w:t>minuti,</w:t>
      </w:r>
      <w:r w:rsidRPr="003F7DC9">
        <w:rPr>
          <w:spacing w:val="-9"/>
          <w:w w:val="105"/>
          <w:sz w:val="19"/>
        </w:rPr>
        <w:t xml:space="preserve"> </w:t>
      </w:r>
      <w:r w:rsidRPr="003F7DC9">
        <w:rPr>
          <w:w w:val="105"/>
          <w:sz w:val="19"/>
        </w:rPr>
        <w:t>garantendo</w:t>
      </w:r>
      <w:r w:rsidRPr="003F7DC9">
        <w:rPr>
          <w:spacing w:val="-9"/>
          <w:w w:val="105"/>
          <w:sz w:val="19"/>
        </w:rPr>
        <w:t xml:space="preserve"> </w:t>
      </w:r>
      <w:r w:rsidRPr="003F7DC9">
        <w:rPr>
          <w:w w:val="105"/>
          <w:sz w:val="19"/>
        </w:rPr>
        <w:t>il</w:t>
      </w:r>
      <w:r w:rsidRPr="003F7DC9">
        <w:rPr>
          <w:spacing w:val="-9"/>
          <w:w w:val="105"/>
          <w:sz w:val="19"/>
        </w:rPr>
        <w:t xml:space="preserve"> </w:t>
      </w:r>
      <w:r w:rsidRPr="003F7DC9">
        <w:rPr>
          <w:w w:val="105"/>
          <w:sz w:val="19"/>
        </w:rPr>
        <w:t>più</w:t>
      </w:r>
      <w:r w:rsidRPr="003F7DC9">
        <w:rPr>
          <w:spacing w:val="-9"/>
          <w:w w:val="105"/>
          <w:sz w:val="19"/>
        </w:rPr>
        <w:t xml:space="preserve"> </w:t>
      </w:r>
      <w:r w:rsidRPr="003F7DC9">
        <w:rPr>
          <w:w w:val="105"/>
          <w:sz w:val="19"/>
        </w:rPr>
        <w:t>possibile</w:t>
      </w:r>
      <w:r w:rsidRPr="003F7DC9">
        <w:rPr>
          <w:spacing w:val="-8"/>
          <w:w w:val="105"/>
          <w:sz w:val="19"/>
        </w:rPr>
        <w:t xml:space="preserve"> </w:t>
      </w:r>
      <w:r w:rsidRPr="003F7DC9">
        <w:rPr>
          <w:w w:val="105"/>
          <w:sz w:val="19"/>
        </w:rPr>
        <w:t>l'areazione</w:t>
      </w:r>
      <w:r w:rsidRPr="003F7DC9">
        <w:rPr>
          <w:spacing w:val="-8"/>
          <w:w w:val="105"/>
          <w:sz w:val="19"/>
        </w:rPr>
        <w:t xml:space="preserve"> </w:t>
      </w:r>
      <w:r w:rsidRPr="003F7DC9">
        <w:rPr>
          <w:w w:val="105"/>
          <w:sz w:val="19"/>
        </w:rPr>
        <w:t>naturale</w:t>
      </w:r>
      <w:r w:rsidRPr="003F7DC9">
        <w:rPr>
          <w:spacing w:val="-9"/>
          <w:w w:val="105"/>
          <w:sz w:val="19"/>
        </w:rPr>
        <w:t xml:space="preserve"> </w:t>
      </w:r>
      <w:r w:rsidRPr="003F7DC9">
        <w:rPr>
          <w:w w:val="105"/>
          <w:sz w:val="19"/>
        </w:rPr>
        <w:t>del</w:t>
      </w:r>
      <w:r w:rsidRPr="003F7DC9">
        <w:rPr>
          <w:spacing w:val="-10"/>
          <w:w w:val="105"/>
          <w:sz w:val="19"/>
        </w:rPr>
        <w:t xml:space="preserve"> </w:t>
      </w:r>
      <w:r w:rsidRPr="003F7DC9">
        <w:rPr>
          <w:w w:val="105"/>
          <w:sz w:val="19"/>
        </w:rPr>
        <w:t>mezzo.</w:t>
      </w:r>
    </w:p>
    <w:p w14:paraId="48A0837C" w14:textId="77777777" w:rsidR="0059612F" w:rsidRPr="003F7DC9" w:rsidRDefault="0059612F" w:rsidP="0059612F">
      <w:pPr>
        <w:pStyle w:val="Paragrafoelenco"/>
        <w:numPr>
          <w:ilvl w:val="1"/>
          <w:numId w:val="51"/>
        </w:numPr>
        <w:tabs>
          <w:tab w:val="left" w:pos="1849"/>
        </w:tabs>
        <w:spacing w:before="8" w:line="280" w:lineRule="auto"/>
        <w:ind w:left="284" w:right="794" w:firstLine="0"/>
        <w:rPr>
          <w:sz w:val="19"/>
        </w:rPr>
      </w:pPr>
      <w:r w:rsidRPr="003F7DC9">
        <w:rPr>
          <w:w w:val="105"/>
          <w:sz w:val="19"/>
        </w:rPr>
        <w:t>Vanno assicurate anche tramite segnaletica le procedure organizzative per ridurre i rischi di affollamento e mancato distanziamento nella fase di ritiro bagagli presso i nastri dedicati alla riconsegna.</w:t>
      </w:r>
    </w:p>
    <w:p w14:paraId="50E0F806" w14:textId="77777777" w:rsidR="0059612F" w:rsidRPr="003F7DC9" w:rsidRDefault="0059612F" w:rsidP="0059612F">
      <w:pPr>
        <w:pStyle w:val="Paragrafoelenco"/>
        <w:numPr>
          <w:ilvl w:val="1"/>
          <w:numId w:val="51"/>
        </w:numPr>
        <w:tabs>
          <w:tab w:val="left" w:pos="1848"/>
        </w:tabs>
        <w:spacing w:before="6" w:line="283" w:lineRule="auto"/>
        <w:ind w:left="284" w:right="794" w:firstLine="0"/>
        <w:rPr>
          <w:sz w:val="19"/>
        </w:rPr>
      </w:pPr>
      <w:r w:rsidRPr="003F7DC9">
        <w:rPr>
          <w:w w:val="105"/>
          <w:sz w:val="19"/>
        </w:rPr>
        <w:t>Con particolare riferimento ai gestori ed ai vettori nelle aree ad essi riservate, questi ultimi predispongono specifici piani per assicurare il massimo distanziamento delle persone nell'ambito degli</w:t>
      </w:r>
      <w:r w:rsidRPr="003F7DC9">
        <w:rPr>
          <w:spacing w:val="-10"/>
          <w:w w:val="105"/>
          <w:sz w:val="19"/>
        </w:rPr>
        <w:t xml:space="preserve"> </w:t>
      </w:r>
      <w:r w:rsidRPr="003F7DC9">
        <w:rPr>
          <w:w w:val="105"/>
          <w:sz w:val="19"/>
        </w:rPr>
        <w:t>spazi</w:t>
      </w:r>
      <w:r w:rsidRPr="003F7DC9">
        <w:rPr>
          <w:spacing w:val="-9"/>
          <w:w w:val="105"/>
          <w:sz w:val="19"/>
        </w:rPr>
        <w:t xml:space="preserve"> </w:t>
      </w:r>
      <w:r w:rsidRPr="003F7DC9">
        <w:rPr>
          <w:w w:val="105"/>
          <w:sz w:val="19"/>
        </w:rPr>
        <w:t>interni</w:t>
      </w:r>
      <w:r w:rsidRPr="003F7DC9">
        <w:rPr>
          <w:spacing w:val="-9"/>
          <w:w w:val="105"/>
          <w:sz w:val="19"/>
        </w:rPr>
        <w:t xml:space="preserve"> </w:t>
      </w:r>
      <w:r w:rsidRPr="003F7DC9">
        <w:rPr>
          <w:w w:val="105"/>
          <w:sz w:val="19"/>
        </w:rPr>
        <w:t>e</w:t>
      </w:r>
      <w:r w:rsidRPr="003F7DC9">
        <w:rPr>
          <w:spacing w:val="-10"/>
          <w:w w:val="105"/>
          <w:sz w:val="19"/>
        </w:rPr>
        <w:t xml:space="preserve"> </w:t>
      </w:r>
      <w:r w:rsidRPr="003F7DC9">
        <w:rPr>
          <w:w w:val="105"/>
          <w:sz w:val="19"/>
        </w:rPr>
        <w:t>delle</w:t>
      </w:r>
      <w:r w:rsidRPr="003F7DC9">
        <w:rPr>
          <w:spacing w:val="-9"/>
          <w:w w:val="105"/>
          <w:sz w:val="19"/>
        </w:rPr>
        <w:t xml:space="preserve"> </w:t>
      </w:r>
      <w:r w:rsidRPr="003F7DC9">
        <w:rPr>
          <w:w w:val="105"/>
          <w:sz w:val="19"/>
        </w:rPr>
        <w:t>infrastrutture</w:t>
      </w:r>
      <w:r w:rsidRPr="003F7DC9">
        <w:rPr>
          <w:spacing w:val="-9"/>
          <w:w w:val="105"/>
          <w:sz w:val="19"/>
        </w:rPr>
        <w:t xml:space="preserve"> </w:t>
      </w:r>
      <w:r w:rsidRPr="003F7DC9">
        <w:rPr>
          <w:w w:val="105"/>
          <w:sz w:val="19"/>
        </w:rPr>
        <w:t>disponibili.</w:t>
      </w:r>
      <w:r w:rsidRPr="003F7DC9">
        <w:rPr>
          <w:spacing w:val="-8"/>
          <w:w w:val="105"/>
          <w:sz w:val="19"/>
        </w:rPr>
        <w:t xml:space="preserve"> </w:t>
      </w:r>
      <w:r w:rsidRPr="003F7DC9">
        <w:rPr>
          <w:w w:val="105"/>
          <w:sz w:val="19"/>
        </w:rPr>
        <w:t>In</w:t>
      </w:r>
      <w:r w:rsidRPr="003F7DC9">
        <w:rPr>
          <w:spacing w:val="-9"/>
          <w:w w:val="105"/>
          <w:sz w:val="19"/>
        </w:rPr>
        <w:t xml:space="preserve"> </w:t>
      </w:r>
      <w:r w:rsidRPr="003F7DC9">
        <w:rPr>
          <w:w w:val="105"/>
          <w:sz w:val="19"/>
        </w:rPr>
        <w:t>particolare,</w:t>
      </w:r>
      <w:r w:rsidRPr="003F7DC9">
        <w:rPr>
          <w:spacing w:val="-9"/>
          <w:w w:val="105"/>
          <w:sz w:val="19"/>
        </w:rPr>
        <w:t xml:space="preserve"> </w:t>
      </w:r>
      <w:r w:rsidRPr="003F7DC9">
        <w:rPr>
          <w:w w:val="105"/>
          <w:sz w:val="19"/>
        </w:rPr>
        <w:t>nelle</w:t>
      </w:r>
      <w:r w:rsidRPr="003F7DC9">
        <w:rPr>
          <w:spacing w:val="-9"/>
          <w:w w:val="105"/>
          <w:sz w:val="19"/>
        </w:rPr>
        <w:t xml:space="preserve"> </w:t>
      </w:r>
      <w:r w:rsidRPr="003F7DC9">
        <w:rPr>
          <w:w w:val="105"/>
          <w:sz w:val="19"/>
        </w:rPr>
        <w:t>aree</w:t>
      </w:r>
      <w:r w:rsidRPr="003F7DC9">
        <w:rPr>
          <w:spacing w:val="-10"/>
          <w:w w:val="105"/>
          <w:sz w:val="19"/>
        </w:rPr>
        <w:t xml:space="preserve"> </w:t>
      </w:r>
      <w:r w:rsidRPr="003F7DC9">
        <w:rPr>
          <w:w w:val="105"/>
          <w:sz w:val="19"/>
        </w:rPr>
        <w:t>soggette</w:t>
      </w:r>
      <w:r w:rsidRPr="003F7DC9">
        <w:rPr>
          <w:spacing w:val="-9"/>
          <w:w w:val="105"/>
          <w:sz w:val="19"/>
        </w:rPr>
        <w:t xml:space="preserve"> </w:t>
      </w:r>
      <w:r w:rsidRPr="003F7DC9">
        <w:rPr>
          <w:w w:val="105"/>
          <w:sz w:val="19"/>
        </w:rPr>
        <w:t>a</w:t>
      </w:r>
      <w:r w:rsidRPr="003F7DC9">
        <w:rPr>
          <w:spacing w:val="-9"/>
          <w:w w:val="105"/>
          <w:sz w:val="19"/>
        </w:rPr>
        <w:t xml:space="preserve"> </w:t>
      </w:r>
      <w:r w:rsidRPr="003F7DC9">
        <w:rPr>
          <w:w w:val="105"/>
          <w:sz w:val="19"/>
        </w:rPr>
        <w:t>formazione di code sarà implementata idonea segnaletica a terra e cartellonistica per invitare i passeggeri a mantenere il distanziamento</w:t>
      </w:r>
      <w:r w:rsidRPr="003F7DC9">
        <w:rPr>
          <w:spacing w:val="-6"/>
          <w:w w:val="105"/>
          <w:sz w:val="19"/>
        </w:rPr>
        <w:t xml:space="preserve"> </w:t>
      </w:r>
      <w:r w:rsidRPr="003F7DC9">
        <w:rPr>
          <w:w w:val="105"/>
          <w:sz w:val="19"/>
        </w:rPr>
        <w:t>fisico;</w:t>
      </w:r>
    </w:p>
    <w:p w14:paraId="6197DF0F" w14:textId="77777777" w:rsidR="0059612F" w:rsidRPr="003F7DC9" w:rsidRDefault="0059612F" w:rsidP="0059612F">
      <w:pPr>
        <w:pStyle w:val="Paragrafoelenco"/>
        <w:numPr>
          <w:ilvl w:val="1"/>
          <w:numId w:val="51"/>
        </w:numPr>
        <w:tabs>
          <w:tab w:val="left" w:pos="1849"/>
        </w:tabs>
        <w:spacing w:line="280" w:lineRule="auto"/>
        <w:ind w:left="284" w:right="794" w:firstLine="0"/>
        <w:rPr>
          <w:sz w:val="19"/>
        </w:rPr>
      </w:pPr>
      <w:r w:rsidRPr="003F7DC9">
        <w:rPr>
          <w:w w:val="105"/>
          <w:sz w:val="19"/>
        </w:rPr>
        <w:t>i passeggeri sull'aeromobile dovranno indossare necessariamente una mascherina chirurgica, che andrà sostituita ogni quattro ore in caso in cui sia ammessa la deroga al distanziamento interpersonale di un</w:t>
      </w:r>
      <w:r w:rsidRPr="003F7DC9">
        <w:rPr>
          <w:spacing w:val="-4"/>
          <w:w w:val="105"/>
          <w:sz w:val="19"/>
        </w:rPr>
        <w:t xml:space="preserve"> </w:t>
      </w:r>
      <w:r w:rsidRPr="003F7DC9">
        <w:rPr>
          <w:w w:val="105"/>
          <w:sz w:val="19"/>
        </w:rPr>
        <w:t>metro;</w:t>
      </w:r>
    </w:p>
    <w:p w14:paraId="1A553D56" w14:textId="77777777" w:rsidR="0059612F" w:rsidRPr="003F7DC9" w:rsidRDefault="0059612F" w:rsidP="0059612F">
      <w:pPr>
        <w:spacing w:before="65" w:line="283" w:lineRule="auto"/>
        <w:ind w:left="284" w:right="794"/>
        <w:jc w:val="both"/>
        <w:rPr>
          <w:sz w:val="19"/>
        </w:rPr>
      </w:pPr>
      <w:r w:rsidRPr="003F7DC9">
        <w:rPr>
          <w:w w:val="105"/>
          <w:sz w:val="19"/>
        </w:rPr>
        <w:t>attività</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igienizzazione</w:t>
      </w:r>
      <w:r w:rsidRPr="003F7DC9">
        <w:rPr>
          <w:spacing w:val="-9"/>
          <w:w w:val="105"/>
          <w:sz w:val="19"/>
        </w:rPr>
        <w:t xml:space="preserve"> </w:t>
      </w:r>
      <w:r w:rsidRPr="003F7DC9">
        <w:rPr>
          <w:w w:val="105"/>
          <w:sz w:val="19"/>
        </w:rPr>
        <w:t>e</w:t>
      </w:r>
      <w:r w:rsidRPr="003F7DC9">
        <w:rPr>
          <w:spacing w:val="-8"/>
          <w:w w:val="105"/>
          <w:sz w:val="19"/>
        </w:rPr>
        <w:t xml:space="preserve"> </w:t>
      </w:r>
      <w:r w:rsidRPr="003F7DC9">
        <w:rPr>
          <w:w w:val="105"/>
          <w:sz w:val="19"/>
        </w:rPr>
        <w:t>sanificazione</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terminal</w:t>
      </w:r>
      <w:r w:rsidRPr="003F7DC9">
        <w:rPr>
          <w:spacing w:val="-9"/>
          <w:w w:val="105"/>
          <w:sz w:val="19"/>
        </w:rPr>
        <w:t xml:space="preserve"> </w:t>
      </w:r>
      <w:r w:rsidRPr="003F7DC9">
        <w:rPr>
          <w:w w:val="105"/>
          <w:sz w:val="19"/>
        </w:rPr>
        <w:t>ed</w:t>
      </w:r>
      <w:r w:rsidRPr="003F7DC9">
        <w:rPr>
          <w:spacing w:val="-9"/>
          <w:w w:val="105"/>
          <w:sz w:val="19"/>
        </w:rPr>
        <w:t xml:space="preserve"> </w:t>
      </w:r>
      <w:r w:rsidRPr="003F7DC9">
        <w:rPr>
          <w:w w:val="105"/>
          <w:sz w:val="19"/>
        </w:rPr>
        <w:t>aeromobili,</w:t>
      </w:r>
      <w:r w:rsidRPr="003F7DC9">
        <w:rPr>
          <w:spacing w:val="-9"/>
          <w:w w:val="105"/>
          <w:sz w:val="19"/>
        </w:rPr>
        <w:t xml:space="preserve"> </w:t>
      </w:r>
      <w:r w:rsidRPr="003F7DC9">
        <w:rPr>
          <w:w w:val="105"/>
          <w:sz w:val="19"/>
        </w:rPr>
        <w:t>anche</w:t>
      </w:r>
      <w:r w:rsidRPr="003F7DC9">
        <w:rPr>
          <w:spacing w:val="-9"/>
          <w:w w:val="105"/>
          <w:sz w:val="19"/>
        </w:rPr>
        <w:t xml:space="preserve"> </w:t>
      </w:r>
      <w:r w:rsidRPr="003F7DC9">
        <w:rPr>
          <w:w w:val="105"/>
          <w:sz w:val="19"/>
        </w:rPr>
        <w:t>più</w:t>
      </w:r>
      <w:r w:rsidRPr="003F7DC9">
        <w:rPr>
          <w:spacing w:val="-9"/>
          <w:w w:val="105"/>
          <w:sz w:val="19"/>
        </w:rPr>
        <w:t xml:space="preserve"> </w:t>
      </w:r>
      <w:r w:rsidRPr="003F7DC9">
        <w:rPr>
          <w:w w:val="105"/>
          <w:sz w:val="19"/>
        </w:rPr>
        <w:t>volte</w:t>
      </w:r>
      <w:r w:rsidRPr="003F7DC9">
        <w:rPr>
          <w:spacing w:val="-9"/>
          <w:w w:val="105"/>
          <w:sz w:val="19"/>
        </w:rPr>
        <w:t xml:space="preserve"> </w:t>
      </w:r>
      <w:r w:rsidRPr="003F7DC9">
        <w:rPr>
          <w:w w:val="105"/>
          <w:sz w:val="19"/>
        </w:rPr>
        <w:t>al</w:t>
      </w:r>
      <w:r w:rsidRPr="003F7DC9">
        <w:rPr>
          <w:spacing w:val="-9"/>
          <w:w w:val="105"/>
          <w:sz w:val="19"/>
        </w:rPr>
        <w:t xml:space="preserve"> </w:t>
      </w:r>
      <w:r w:rsidRPr="003F7DC9">
        <w:rPr>
          <w:w w:val="105"/>
          <w:sz w:val="19"/>
        </w:rPr>
        <w:t>giorno</w:t>
      </w:r>
      <w:r w:rsidRPr="003F7DC9">
        <w:rPr>
          <w:spacing w:val="-9"/>
          <w:w w:val="105"/>
          <w:sz w:val="19"/>
        </w:rPr>
        <w:t xml:space="preserve"> </w:t>
      </w:r>
      <w:r w:rsidRPr="003F7DC9">
        <w:rPr>
          <w:w w:val="105"/>
          <w:sz w:val="19"/>
        </w:rPr>
        <w:t>in</w:t>
      </w:r>
      <w:r w:rsidRPr="003F7DC9">
        <w:rPr>
          <w:spacing w:val="-9"/>
          <w:w w:val="105"/>
          <w:sz w:val="19"/>
        </w:rPr>
        <w:t xml:space="preserve"> </w:t>
      </w:r>
      <w:r w:rsidRPr="003F7DC9">
        <w:rPr>
          <w:w w:val="105"/>
          <w:sz w:val="19"/>
        </w:rPr>
        <w:t>base al traffico dell'aerostazione e sugli aeromobili, con specifica attenzione a tutte le superfici che possono</w:t>
      </w:r>
      <w:r w:rsidRPr="003F7DC9">
        <w:rPr>
          <w:spacing w:val="-4"/>
          <w:w w:val="105"/>
          <w:sz w:val="19"/>
        </w:rPr>
        <w:t xml:space="preserve"> </w:t>
      </w:r>
      <w:r w:rsidRPr="003F7DC9">
        <w:rPr>
          <w:w w:val="105"/>
          <w:sz w:val="19"/>
        </w:rPr>
        <w:t>essere</w:t>
      </w:r>
      <w:r w:rsidRPr="003F7DC9">
        <w:rPr>
          <w:spacing w:val="-5"/>
          <w:w w:val="105"/>
          <w:sz w:val="19"/>
        </w:rPr>
        <w:t xml:space="preserve"> </w:t>
      </w:r>
      <w:r w:rsidRPr="003F7DC9">
        <w:rPr>
          <w:w w:val="105"/>
          <w:sz w:val="19"/>
        </w:rPr>
        <w:t>toccate</w:t>
      </w:r>
      <w:r w:rsidRPr="003F7DC9">
        <w:rPr>
          <w:spacing w:val="-5"/>
          <w:w w:val="105"/>
          <w:sz w:val="19"/>
        </w:rPr>
        <w:t xml:space="preserve"> </w:t>
      </w:r>
      <w:r w:rsidRPr="003F7DC9">
        <w:rPr>
          <w:w w:val="105"/>
          <w:sz w:val="19"/>
        </w:rPr>
        <w:t>dai</w:t>
      </w:r>
      <w:r w:rsidRPr="003F7DC9">
        <w:rPr>
          <w:spacing w:val="-4"/>
          <w:w w:val="105"/>
          <w:sz w:val="19"/>
        </w:rPr>
        <w:t xml:space="preserve"> </w:t>
      </w:r>
      <w:r w:rsidRPr="003F7DC9">
        <w:rPr>
          <w:w w:val="105"/>
          <w:sz w:val="19"/>
        </w:rPr>
        <w:t>passeggeri</w:t>
      </w:r>
      <w:r w:rsidRPr="003F7DC9">
        <w:rPr>
          <w:spacing w:val="-4"/>
          <w:w w:val="105"/>
          <w:sz w:val="19"/>
        </w:rPr>
        <w:t xml:space="preserve"> </w:t>
      </w:r>
      <w:r w:rsidRPr="003F7DC9">
        <w:rPr>
          <w:w w:val="105"/>
          <w:sz w:val="19"/>
        </w:rPr>
        <w:t>in</w:t>
      </w:r>
      <w:r w:rsidRPr="003F7DC9">
        <w:rPr>
          <w:spacing w:val="-4"/>
          <w:w w:val="105"/>
          <w:sz w:val="19"/>
        </w:rPr>
        <w:t xml:space="preserve"> </w:t>
      </w:r>
      <w:r w:rsidRPr="003F7DC9">
        <w:rPr>
          <w:w w:val="105"/>
          <w:sz w:val="19"/>
        </w:rPr>
        <w:t>circostanze</w:t>
      </w:r>
      <w:r w:rsidRPr="003F7DC9">
        <w:rPr>
          <w:spacing w:val="-5"/>
          <w:w w:val="105"/>
          <w:sz w:val="19"/>
        </w:rPr>
        <w:t xml:space="preserve"> </w:t>
      </w:r>
      <w:r w:rsidRPr="003F7DC9">
        <w:rPr>
          <w:w w:val="105"/>
          <w:sz w:val="19"/>
        </w:rPr>
        <w:t>ordinarie.</w:t>
      </w:r>
      <w:r w:rsidRPr="003F7DC9">
        <w:rPr>
          <w:spacing w:val="-4"/>
          <w:w w:val="105"/>
          <w:sz w:val="19"/>
        </w:rPr>
        <w:t xml:space="preserve"> </w:t>
      </w:r>
      <w:r w:rsidRPr="003F7DC9">
        <w:rPr>
          <w:w w:val="105"/>
          <w:sz w:val="19"/>
        </w:rPr>
        <w:t>Tutti</w:t>
      </w:r>
      <w:r w:rsidRPr="003F7DC9">
        <w:rPr>
          <w:spacing w:val="-4"/>
          <w:w w:val="105"/>
          <w:sz w:val="19"/>
        </w:rPr>
        <w:t xml:space="preserve"> </w:t>
      </w:r>
      <w:r w:rsidRPr="003F7DC9">
        <w:rPr>
          <w:w w:val="105"/>
          <w:sz w:val="19"/>
        </w:rPr>
        <w:t>i</w:t>
      </w:r>
      <w:r w:rsidRPr="003F7DC9">
        <w:rPr>
          <w:spacing w:val="-4"/>
          <w:w w:val="105"/>
          <w:sz w:val="19"/>
        </w:rPr>
        <w:t xml:space="preserve"> </w:t>
      </w:r>
      <w:r w:rsidRPr="003F7DC9">
        <w:rPr>
          <w:w w:val="105"/>
          <w:sz w:val="19"/>
        </w:rPr>
        <w:t>gate</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imbarco</w:t>
      </w:r>
      <w:r w:rsidRPr="003F7DC9">
        <w:rPr>
          <w:spacing w:val="-4"/>
          <w:w w:val="105"/>
          <w:sz w:val="19"/>
        </w:rPr>
        <w:t xml:space="preserve"> </w:t>
      </w:r>
      <w:r w:rsidRPr="003F7DC9">
        <w:rPr>
          <w:w w:val="105"/>
          <w:sz w:val="19"/>
        </w:rPr>
        <w:t>dovrebbero essere dotati di erogatori di gel disinfettante. Gli impianti di climatizzazione vanno gestiti con procedure e tecniche miranti alla prevenzione della contaminazione batterica e virale;</w:t>
      </w:r>
    </w:p>
    <w:p w14:paraId="531EBB85" w14:textId="402A3A13" w:rsidR="0059612F" w:rsidRPr="003F7DC9" w:rsidRDefault="0059612F" w:rsidP="0059612F">
      <w:pPr>
        <w:pStyle w:val="Paragrafoelenco"/>
        <w:numPr>
          <w:ilvl w:val="1"/>
          <w:numId w:val="51"/>
        </w:numPr>
        <w:tabs>
          <w:tab w:val="left" w:pos="1849"/>
        </w:tabs>
        <w:spacing w:before="3" w:line="280" w:lineRule="auto"/>
        <w:ind w:left="284" w:right="794" w:firstLine="0"/>
        <w:rPr>
          <w:sz w:val="19"/>
        </w:rPr>
      </w:pPr>
      <w:r w:rsidRPr="003F7DC9">
        <w:rPr>
          <w:sz w:val="19"/>
        </w:rPr>
        <w:t xml:space="preserve">introduzione di termo−scanner per i passeggeri sia in arrivo che in partenza, secondo modalità da determinarsi di comune accordo tra gestori e vettori nei grandi hub aeroportuali. In </w:t>
      </w:r>
      <w:proofErr w:type="gramStart"/>
      <w:r w:rsidRPr="003F7DC9">
        <w:rPr>
          <w:sz w:val="19"/>
        </w:rPr>
        <w:t>linea  di</w:t>
      </w:r>
      <w:proofErr w:type="gramEnd"/>
      <w:r w:rsidRPr="003F7DC9">
        <w:rPr>
          <w:sz w:val="19"/>
        </w:rPr>
        <w:t xml:space="preserve">  massima, potrebbero comunque prevedersi controlli </w:t>
      </w:r>
      <w:r w:rsidRPr="003F7DC9">
        <w:rPr>
          <w:sz w:val="19"/>
        </w:rPr>
        <w:lastRenderedPageBreak/>
        <w:t>della temperatura all'ingresso dei filtri di sicurezza o al terminal d'imbarco, per le partenze, ed alla discesa dall'aereo per gli arrivi in tutti gli aeroporti.</w:t>
      </w:r>
    </w:p>
    <w:p w14:paraId="5D0CCEC2" w14:textId="77777777" w:rsidR="0059612F" w:rsidRPr="003F7DC9" w:rsidRDefault="0059612F" w:rsidP="0059612F">
      <w:pPr>
        <w:tabs>
          <w:tab w:val="left" w:pos="1849"/>
        </w:tabs>
        <w:spacing w:before="3" w:line="280" w:lineRule="auto"/>
        <w:ind w:right="794"/>
        <w:rPr>
          <w:sz w:val="19"/>
        </w:rPr>
      </w:pPr>
    </w:p>
    <w:p w14:paraId="4F64C277" w14:textId="77777777" w:rsidR="0059612F" w:rsidRPr="003F7DC9" w:rsidRDefault="0059612F" w:rsidP="0059612F">
      <w:pPr>
        <w:tabs>
          <w:tab w:val="left" w:pos="1849"/>
        </w:tabs>
        <w:spacing w:before="3" w:line="280" w:lineRule="auto"/>
        <w:ind w:right="794"/>
        <w:rPr>
          <w:sz w:val="19"/>
        </w:rPr>
      </w:pPr>
    </w:p>
    <w:p w14:paraId="67852ED6" w14:textId="77777777" w:rsidR="0059612F" w:rsidRPr="003F7DC9" w:rsidRDefault="0059612F" w:rsidP="0059612F">
      <w:pPr>
        <w:ind w:left="284" w:right="794"/>
        <w:jc w:val="center"/>
        <w:rPr>
          <w:b/>
          <w:sz w:val="19"/>
        </w:rPr>
      </w:pPr>
      <w:r w:rsidRPr="003F7DC9">
        <w:rPr>
          <w:b/>
          <w:w w:val="105"/>
          <w:sz w:val="19"/>
        </w:rPr>
        <w:t>SETTORE MARITTIMO E PORTUALE</w:t>
      </w:r>
    </w:p>
    <w:p w14:paraId="7B62BF40" w14:textId="77777777" w:rsidR="0059612F" w:rsidRPr="003F7DC9" w:rsidRDefault="0059612F" w:rsidP="0059612F">
      <w:pPr>
        <w:pStyle w:val="Corpotesto"/>
        <w:spacing w:before="11"/>
        <w:ind w:left="284" w:right="794"/>
        <w:rPr>
          <w:b/>
          <w:sz w:val="17"/>
        </w:rPr>
      </w:pPr>
    </w:p>
    <w:p w14:paraId="164FEF97" w14:textId="77777777" w:rsidR="0059612F" w:rsidRPr="003F7DC9" w:rsidRDefault="0059612F" w:rsidP="0059612F">
      <w:pPr>
        <w:ind w:left="284" w:right="794"/>
        <w:jc w:val="center"/>
        <w:rPr>
          <w:sz w:val="19"/>
        </w:rPr>
      </w:pPr>
      <w:r w:rsidRPr="003F7DC9">
        <w:rPr>
          <w:w w:val="105"/>
          <w:sz w:val="19"/>
          <w:u w:val="single"/>
        </w:rPr>
        <w:t>Trasporto marittimo di passeggeri</w:t>
      </w:r>
    </w:p>
    <w:p w14:paraId="13A738B8" w14:textId="77777777" w:rsidR="0059612F" w:rsidRPr="003F7DC9" w:rsidRDefault="0059612F" w:rsidP="0059612F">
      <w:pPr>
        <w:pStyle w:val="Corpotesto"/>
        <w:spacing w:before="5"/>
        <w:ind w:left="284" w:right="794"/>
        <w:rPr>
          <w:sz w:val="12"/>
        </w:rPr>
      </w:pPr>
    </w:p>
    <w:p w14:paraId="11379B8D" w14:textId="77777777" w:rsidR="0059612F" w:rsidRPr="003F7DC9" w:rsidRDefault="0059612F" w:rsidP="0059612F">
      <w:pPr>
        <w:spacing w:before="66" w:line="283" w:lineRule="auto"/>
        <w:ind w:left="284" w:right="794"/>
        <w:jc w:val="both"/>
        <w:rPr>
          <w:sz w:val="19"/>
        </w:rPr>
      </w:pPr>
      <w:r w:rsidRPr="003F7DC9">
        <w:rPr>
          <w:w w:val="105"/>
          <w:sz w:val="19"/>
        </w:rPr>
        <w:t>Con riferimento al settore del trasporto marittimo, specifiche previsioni vanno dettate in materia di prevenzione dei contatti tra passeggeri e personale di bordo, di mantenimento di un adeguato distanziamento sociale e di sanificazione degli ambienti della nave che peraltro sono già sostanzialmente previste nel protocollo condiviso del 20 marzo 2020. In particolare, si richiede l'adozione delle sotto elencate misure:</w:t>
      </w:r>
    </w:p>
    <w:p w14:paraId="1D572640" w14:textId="77777777" w:rsidR="0059612F" w:rsidRPr="003F7DC9" w:rsidRDefault="0059612F" w:rsidP="0059612F">
      <w:pPr>
        <w:pStyle w:val="Corpotesto"/>
        <w:spacing w:before="4"/>
        <w:ind w:left="284" w:right="794"/>
        <w:rPr>
          <w:sz w:val="14"/>
        </w:rPr>
      </w:pPr>
    </w:p>
    <w:p w14:paraId="3363174E" w14:textId="77777777" w:rsidR="0059612F" w:rsidRPr="003F7DC9" w:rsidRDefault="0059612F" w:rsidP="0059612F">
      <w:pPr>
        <w:pStyle w:val="Paragrafoelenco"/>
        <w:numPr>
          <w:ilvl w:val="1"/>
          <w:numId w:val="51"/>
        </w:numPr>
        <w:tabs>
          <w:tab w:val="left" w:pos="1850"/>
        </w:tabs>
        <w:spacing w:line="280" w:lineRule="auto"/>
        <w:ind w:left="284" w:right="794" w:firstLine="0"/>
        <w:rPr>
          <w:sz w:val="19"/>
        </w:rPr>
      </w:pPr>
      <w:r w:rsidRPr="003F7DC9">
        <w:rPr>
          <w:w w:val="105"/>
          <w:sz w:val="19"/>
        </w:rPr>
        <w:t>evitare, per quanto possibile, i contatti fra personale di terra e personale di bordo e, comunque, mantenere la distanza interpersonale di almeno un</w:t>
      </w:r>
      <w:r w:rsidRPr="003F7DC9">
        <w:rPr>
          <w:spacing w:val="-19"/>
          <w:w w:val="105"/>
          <w:sz w:val="19"/>
        </w:rPr>
        <w:t xml:space="preserve"> </w:t>
      </w:r>
      <w:r w:rsidRPr="003F7DC9">
        <w:rPr>
          <w:w w:val="105"/>
          <w:sz w:val="19"/>
        </w:rPr>
        <w:t>metro;</w:t>
      </w:r>
    </w:p>
    <w:p w14:paraId="7B81CBB2" w14:textId="77777777" w:rsidR="0059612F" w:rsidRPr="003F7DC9" w:rsidRDefault="0059612F" w:rsidP="0059612F">
      <w:pPr>
        <w:pStyle w:val="Paragrafoelenco"/>
        <w:numPr>
          <w:ilvl w:val="1"/>
          <w:numId w:val="51"/>
        </w:numPr>
        <w:tabs>
          <w:tab w:val="left" w:pos="1851"/>
        </w:tabs>
        <w:spacing w:before="4" w:line="280" w:lineRule="auto"/>
        <w:ind w:left="284" w:right="794" w:firstLine="0"/>
        <w:rPr>
          <w:sz w:val="19"/>
        </w:rPr>
      </w:pPr>
      <w:r w:rsidRPr="003F7DC9">
        <w:rPr>
          <w:w w:val="105"/>
          <w:sz w:val="19"/>
        </w:rPr>
        <w:t>i passeggeri dovranno indossare necessariamente una mascherina di comunità, per la protezione del</w:t>
      </w:r>
      <w:r w:rsidRPr="003F7DC9">
        <w:rPr>
          <w:spacing w:val="-8"/>
          <w:w w:val="105"/>
          <w:sz w:val="19"/>
        </w:rPr>
        <w:t xml:space="preserve"> </w:t>
      </w:r>
      <w:r w:rsidRPr="003F7DC9">
        <w:rPr>
          <w:w w:val="105"/>
          <w:sz w:val="19"/>
        </w:rPr>
        <w:t>naso</w:t>
      </w:r>
      <w:r w:rsidRPr="003F7DC9">
        <w:rPr>
          <w:spacing w:val="-6"/>
          <w:w w:val="105"/>
          <w:sz w:val="19"/>
        </w:rPr>
        <w:t xml:space="preserve"> </w:t>
      </w:r>
      <w:r w:rsidRPr="003F7DC9">
        <w:rPr>
          <w:w w:val="105"/>
          <w:sz w:val="19"/>
        </w:rPr>
        <w:t>e</w:t>
      </w:r>
      <w:r w:rsidRPr="003F7DC9">
        <w:rPr>
          <w:spacing w:val="-7"/>
          <w:w w:val="105"/>
          <w:sz w:val="19"/>
        </w:rPr>
        <w:t xml:space="preserve"> </w:t>
      </w:r>
      <w:r w:rsidRPr="003F7DC9">
        <w:rPr>
          <w:w w:val="105"/>
          <w:sz w:val="19"/>
        </w:rPr>
        <w:t>della</w:t>
      </w:r>
      <w:r w:rsidRPr="003F7DC9">
        <w:rPr>
          <w:spacing w:val="-7"/>
          <w:w w:val="105"/>
          <w:sz w:val="19"/>
        </w:rPr>
        <w:t xml:space="preserve"> </w:t>
      </w:r>
      <w:r w:rsidRPr="003F7DC9">
        <w:rPr>
          <w:w w:val="105"/>
          <w:sz w:val="19"/>
        </w:rPr>
        <w:t>bocca.</w:t>
      </w:r>
      <w:r w:rsidRPr="003F7DC9">
        <w:rPr>
          <w:spacing w:val="-6"/>
          <w:w w:val="105"/>
          <w:sz w:val="19"/>
        </w:rPr>
        <w:t xml:space="preserve"> </w:t>
      </w:r>
      <w:r w:rsidRPr="003F7DC9">
        <w:rPr>
          <w:w w:val="105"/>
          <w:sz w:val="19"/>
        </w:rPr>
        <w:t>Vanno</w:t>
      </w:r>
      <w:r w:rsidRPr="003F7DC9">
        <w:rPr>
          <w:spacing w:val="-6"/>
          <w:w w:val="105"/>
          <w:sz w:val="19"/>
        </w:rPr>
        <w:t xml:space="preserve"> </w:t>
      </w:r>
      <w:r w:rsidRPr="003F7DC9">
        <w:rPr>
          <w:w w:val="105"/>
          <w:sz w:val="19"/>
        </w:rPr>
        <w:t>rafforzati</w:t>
      </w:r>
      <w:r w:rsidRPr="003F7DC9">
        <w:rPr>
          <w:spacing w:val="-8"/>
          <w:w w:val="105"/>
          <w:sz w:val="19"/>
        </w:rPr>
        <w:t xml:space="preserve"> </w:t>
      </w:r>
      <w:r w:rsidRPr="003F7DC9">
        <w:rPr>
          <w:w w:val="105"/>
          <w:sz w:val="19"/>
        </w:rPr>
        <w:t>i</w:t>
      </w:r>
      <w:r w:rsidRPr="003F7DC9">
        <w:rPr>
          <w:spacing w:val="-7"/>
          <w:w w:val="105"/>
          <w:sz w:val="19"/>
        </w:rPr>
        <w:t xml:space="preserve"> </w:t>
      </w:r>
      <w:r w:rsidRPr="003F7DC9">
        <w:rPr>
          <w:w w:val="105"/>
          <w:sz w:val="19"/>
        </w:rPr>
        <w:t>servizi</w:t>
      </w:r>
      <w:r w:rsidRPr="003F7DC9">
        <w:rPr>
          <w:spacing w:val="-8"/>
          <w:w w:val="105"/>
          <w:sz w:val="19"/>
        </w:rPr>
        <w:t xml:space="preserve"> </w:t>
      </w:r>
      <w:r w:rsidRPr="003F7DC9">
        <w:rPr>
          <w:w w:val="105"/>
          <w:sz w:val="19"/>
        </w:rPr>
        <w:t>di</w:t>
      </w:r>
      <w:r w:rsidRPr="003F7DC9">
        <w:rPr>
          <w:spacing w:val="-7"/>
          <w:w w:val="105"/>
          <w:sz w:val="19"/>
        </w:rPr>
        <w:t xml:space="preserve"> </w:t>
      </w:r>
      <w:r w:rsidRPr="003F7DC9">
        <w:rPr>
          <w:w w:val="105"/>
          <w:sz w:val="19"/>
        </w:rPr>
        <w:t>pulizia,</w:t>
      </w:r>
      <w:r w:rsidRPr="003F7DC9">
        <w:rPr>
          <w:spacing w:val="-6"/>
          <w:w w:val="105"/>
          <w:sz w:val="19"/>
        </w:rPr>
        <w:t xml:space="preserve"> </w:t>
      </w:r>
      <w:r w:rsidRPr="003F7DC9">
        <w:rPr>
          <w:w w:val="105"/>
          <w:sz w:val="19"/>
        </w:rPr>
        <w:t>ove</w:t>
      </w:r>
      <w:r w:rsidRPr="003F7DC9">
        <w:rPr>
          <w:spacing w:val="-7"/>
          <w:w w:val="105"/>
          <w:sz w:val="19"/>
        </w:rPr>
        <w:t xml:space="preserve"> </w:t>
      </w:r>
      <w:r w:rsidRPr="003F7DC9">
        <w:rPr>
          <w:w w:val="105"/>
          <w:sz w:val="19"/>
        </w:rPr>
        <w:t>necessario</w:t>
      </w:r>
      <w:r w:rsidRPr="003F7DC9">
        <w:rPr>
          <w:spacing w:val="-7"/>
          <w:w w:val="105"/>
          <w:sz w:val="19"/>
        </w:rPr>
        <w:t xml:space="preserve"> </w:t>
      </w:r>
      <w:r w:rsidRPr="003F7DC9">
        <w:rPr>
          <w:w w:val="105"/>
          <w:sz w:val="19"/>
        </w:rPr>
        <w:t>anche</w:t>
      </w:r>
      <w:r w:rsidRPr="003F7DC9">
        <w:rPr>
          <w:spacing w:val="-7"/>
          <w:w w:val="105"/>
          <w:sz w:val="19"/>
        </w:rPr>
        <w:t xml:space="preserve"> </w:t>
      </w:r>
      <w:r w:rsidRPr="003F7DC9">
        <w:rPr>
          <w:w w:val="105"/>
          <w:sz w:val="19"/>
        </w:rPr>
        <w:t>mediante</w:t>
      </w:r>
      <w:r w:rsidRPr="003F7DC9">
        <w:rPr>
          <w:spacing w:val="-7"/>
          <w:w w:val="105"/>
          <w:sz w:val="19"/>
        </w:rPr>
        <w:t xml:space="preserve"> </w:t>
      </w:r>
      <w:r w:rsidRPr="003F7DC9">
        <w:rPr>
          <w:w w:val="105"/>
          <w:sz w:val="19"/>
        </w:rPr>
        <w:t>l'utilizzo di</w:t>
      </w:r>
      <w:r w:rsidRPr="003F7DC9">
        <w:rPr>
          <w:spacing w:val="-14"/>
          <w:w w:val="105"/>
          <w:sz w:val="19"/>
        </w:rPr>
        <w:t xml:space="preserve"> </w:t>
      </w:r>
      <w:r w:rsidRPr="003F7DC9">
        <w:rPr>
          <w:w w:val="105"/>
          <w:sz w:val="19"/>
        </w:rPr>
        <w:t>macchinari</w:t>
      </w:r>
      <w:r w:rsidRPr="003F7DC9">
        <w:rPr>
          <w:spacing w:val="-16"/>
          <w:w w:val="105"/>
          <w:sz w:val="19"/>
        </w:rPr>
        <w:t xml:space="preserve"> </w:t>
      </w:r>
      <w:r w:rsidRPr="003F7DC9">
        <w:rPr>
          <w:w w:val="105"/>
          <w:sz w:val="19"/>
        </w:rPr>
        <w:t>specifici</w:t>
      </w:r>
      <w:r w:rsidRPr="003F7DC9">
        <w:rPr>
          <w:spacing w:val="-14"/>
          <w:w w:val="105"/>
          <w:sz w:val="19"/>
        </w:rPr>
        <w:t xml:space="preserve"> </w:t>
      </w:r>
      <w:r w:rsidRPr="003F7DC9">
        <w:rPr>
          <w:w w:val="105"/>
          <w:sz w:val="19"/>
        </w:rPr>
        <w:t>che</w:t>
      </w:r>
      <w:r w:rsidRPr="003F7DC9">
        <w:rPr>
          <w:spacing w:val="-14"/>
          <w:w w:val="105"/>
          <w:sz w:val="19"/>
        </w:rPr>
        <w:t xml:space="preserve"> </w:t>
      </w:r>
      <w:r w:rsidRPr="003F7DC9">
        <w:rPr>
          <w:w w:val="105"/>
          <w:sz w:val="19"/>
        </w:rPr>
        <w:t>permettono</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realizzare</w:t>
      </w:r>
      <w:r w:rsidRPr="003F7DC9">
        <w:rPr>
          <w:spacing w:val="-14"/>
          <w:w w:val="105"/>
          <w:sz w:val="19"/>
        </w:rPr>
        <w:t xml:space="preserve"> </w:t>
      </w:r>
      <w:r w:rsidRPr="003F7DC9">
        <w:rPr>
          <w:w w:val="105"/>
          <w:sz w:val="19"/>
        </w:rPr>
        <w:t>la</w:t>
      </w:r>
      <w:r w:rsidRPr="003F7DC9">
        <w:rPr>
          <w:spacing w:val="-14"/>
          <w:w w:val="105"/>
          <w:sz w:val="19"/>
        </w:rPr>
        <w:t xml:space="preserve"> </w:t>
      </w:r>
      <w:r w:rsidRPr="003F7DC9">
        <w:rPr>
          <w:w w:val="105"/>
          <w:sz w:val="19"/>
        </w:rPr>
        <w:t>disinfezione</w:t>
      </w:r>
      <w:r w:rsidRPr="003F7DC9">
        <w:rPr>
          <w:spacing w:val="-13"/>
          <w:w w:val="105"/>
          <w:sz w:val="19"/>
        </w:rPr>
        <w:t xml:space="preserve"> </w:t>
      </w:r>
      <w:r w:rsidRPr="003F7DC9">
        <w:rPr>
          <w:w w:val="105"/>
          <w:sz w:val="19"/>
        </w:rPr>
        <w:t>dei</w:t>
      </w:r>
      <w:r w:rsidRPr="003F7DC9">
        <w:rPr>
          <w:spacing w:val="-14"/>
          <w:w w:val="105"/>
          <w:sz w:val="19"/>
        </w:rPr>
        <w:t xml:space="preserve"> </w:t>
      </w:r>
      <w:r w:rsidRPr="003F7DC9">
        <w:rPr>
          <w:w w:val="105"/>
          <w:sz w:val="19"/>
        </w:rPr>
        <w:t>locali</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bordo</w:t>
      </w:r>
      <w:r w:rsidRPr="003F7DC9">
        <w:rPr>
          <w:spacing w:val="-14"/>
          <w:w w:val="105"/>
          <w:sz w:val="19"/>
        </w:rPr>
        <w:t xml:space="preserve"> </w:t>
      </w:r>
      <w:r w:rsidRPr="003F7DC9">
        <w:rPr>
          <w:w w:val="105"/>
          <w:sz w:val="19"/>
        </w:rPr>
        <w:t>e</w:t>
      </w:r>
      <w:r w:rsidRPr="003F7DC9">
        <w:rPr>
          <w:spacing w:val="-14"/>
          <w:w w:val="105"/>
          <w:sz w:val="19"/>
        </w:rPr>
        <w:t xml:space="preserve"> </w:t>
      </w:r>
      <w:r w:rsidRPr="003F7DC9">
        <w:rPr>
          <w:w w:val="105"/>
          <w:sz w:val="19"/>
        </w:rPr>
        <w:t>degli</w:t>
      </w:r>
      <w:r w:rsidRPr="003F7DC9">
        <w:rPr>
          <w:spacing w:val="-14"/>
          <w:w w:val="105"/>
          <w:sz w:val="19"/>
        </w:rPr>
        <w:t xml:space="preserve"> </w:t>
      </w:r>
      <w:r w:rsidRPr="003F7DC9">
        <w:rPr>
          <w:w w:val="105"/>
          <w:sz w:val="19"/>
        </w:rPr>
        <w:t>altri</w:t>
      </w:r>
      <w:r w:rsidRPr="003F7DC9">
        <w:rPr>
          <w:spacing w:val="-14"/>
          <w:w w:val="105"/>
          <w:sz w:val="19"/>
        </w:rPr>
        <w:t xml:space="preserve"> </w:t>
      </w:r>
      <w:r w:rsidRPr="003F7DC9">
        <w:rPr>
          <w:w w:val="105"/>
          <w:sz w:val="19"/>
        </w:rPr>
        <w:t>siti aziendali, quali uffici, biglietterie e</w:t>
      </w:r>
      <w:r w:rsidRPr="003F7DC9">
        <w:rPr>
          <w:spacing w:val="-10"/>
          <w:w w:val="105"/>
          <w:sz w:val="19"/>
        </w:rPr>
        <w:t xml:space="preserve"> </w:t>
      </w:r>
      <w:r w:rsidRPr="003F7DC9">
        <w:rPr>
          <w:w w:val="105"/>
          <w:sz w:val="19"/>
        </w:rPr>
        <w:t>magazzini;</w:t>
      </w:r>
    </w:p>
    <w:p w14:paraId="3D706CFE" w14:textId="77777777" w:rsidR="0059612F" w:rsidRPr="003F7DC9" w:rsidRDefault="0059612F" w:rsidP="0059612F">
      <w:pPr>
        <w:pStyle w:val="Paragrafoelenco"/>
        <w:numPr>
          <w:ilvl w:val="1"/>
          <w:numId w:val="51"/>
        </w:numPr>
        <w:tabs>
          <w:tab w:val="left" w:pos="1852"/>
        </w:tabs>
        <w:spacing w:before="7" w:line="283" w:lineRule="auto"/>
        <w:ind w:left="284" w:right="794" w:firstLine="0"/>
        <w:rPr>
          <w:sz w:val="19"/>
        </w:rPr>
      </w:pPr>
      <w:r w:rsidRPr="003F7DC9">
        <w:rPr>
          <w:w w:val="105"/>
          <w:sz w:val="19"/>
        </w:rPr>
        <w:t>l'attività</w:t>
      </w:r>
      <w:r w:rsidRPr="003F7DC9">
        <w:rPr>
          <w:spacing w:val="-14"/>
          <w:w w:val="105"/>
          <w:sz w:val="19"/>
        </w:rPr>
        <w:t xml:space="preserve"> </w:t>
      </w:r>
      <w:r w:rsidRPr="003F7DC9">
        <w:rPr>
          <w:w w:val="105"/>
          <w:sz w:val="19"/>
        </w:rPr>
        <w:t>di</w:t>
      </w:r>
      <w:r w:rsidRPr="003F7DC9">
        <w:rPr>
          <w:spacing w:val="-15"/>
          <w:w w:val="105"/>
          <w:sz w:val="19"/>
        </w:rPr>
        <w:t xml:space="preserve"> </w:t>
      </w:r>
      <w:r w:rsidRPr="003F7DC9">
        <w:rPr>
          <w:w w:val="105"/>
          <w:sz w:val="19"/>
        </w:rPr>
        <w:t>disinfezione</w:t>
      </w:r>
      <w:r w:rsidRPr="003F7DC9">
        <w:rPr>
          <w:spacing w:val="-13"/>
          <w:w w:val="105"/>
          <w:sz w:val="19"/>
        </w:rPr>
        <w:t xml:space="preserve"> </w:t>
      </w:r>
      <w:r w:rsidRPr="003F7DC9">
        <w:rPr>
          <w:w w:val="105"/>
          <w:sz w:val="19"/>
        </w:rPr>
        <w:t>viene</w:t>
      </w:r>
      <w:r w:rsidRPr="003F7DC9">
        <w:rPr>
          <w:spacing w:val="-15"/>
          <w:w w:val="105"/>
          <w:sz w:val="19"/>
        </w:rPr>
        <w:t xml:space="preserve"> </w:t>
      </w:r>
      <w:r w:rsidRPr="003F7DC9">
        <w:rPr>
          <w:w w:val="105"/>
          <w:sz w:val="19"/>
        </w:rPr>
        <w:t>eseguita</w:t>
      </w:r>
      <w:r w:rsidRPr="003F7DC9">
        <w:rPr>
          <w:spacing w:val="-15"/>
          <w:w w:val="105"/>
          <w:sz w:val="19"/>
        </w:rPr>
        <w:t xml:space="preserve"> </w:t>
      </w:r>
      <w:r w:rsidRPr="003F7DC9">
        <w:rPr>
          <w:w w:val="105"/>
          <w:sz w:val="19"/>
        </w:rPr>
        <w:t>in</w:t>
      </w:r>
      <w:r w:rsidRPr="003F7DC9">
        <w:rPr>
          <w:spacing w:val="-14"/>
          <w:w w:val="105"/>
          <w:sz w:val="19"/>
        </w:rPr>
        <w:t xml:space="preserve"> </w:t>
      </w:r>
      <w:r w:rsidRPr="003F7DC9">
        <w:rPr>
          <w:w w:val="105"/>
          <w:sz w:val="19"/>
        </w:rPr>
        <w:t>modo</w:t>
      </w:r>
      <w:r w:rsidRPr="003F7DC9">
        <w:rPr>
          <w:spacing w:val="-15"/>
          <w:w w:val="105"/>
          <w:sz w:val="19"/>
        </w:rPr>
        <w:t xml:space="preserve"> </w:t>
      </w:r>
      <w:r w:rsidRPr="003F7DC9">
        <w:rPr>
          <w:w w:val="105"/>
          <w:sz w:val="19"/>
        </w:rPr>
        <w:t>appropriato</w:t>
      </w:r>
      <w:r w:rsidRPr="003F7DC9">
        <w:rPr>
          <w:spacing w:val="-15"/>
          <w:w w:val="105"/>
          <w:sz w:val="19"/>
        </w:rPr>
        <w:t xml:space="preserve"> </w:t>
      </w:r>
      <w:r w:rsidRPr="003F7DC9">
        <w:rPr>
          <w:w w:val="105"/>
          <w:sz w:val="19"/>
        </w:rPr>
        <w:t>e</w:t>
      </w:r>
      <w:r w:rsidRPr="003F7DC9">
        <w:rPr>
          <w:spacing w:val="-14"/>
          <w:w w:val="105"/>
          <w:sz w:val="19"/>
        </w:rPr>
        <w:t xml:space="preserve"> </w:t>
      </w:r>
      <w:r w:rsidRPr="003F7DC9">
        <w:rPr>
          <w:w w:val="105"/>
          <w:sz w:val="19"/>
        </w:rPr>
        <w:t>frequente</w:t>
      </w:r>
      <w:r w:rsidRPr="003F7DC9">
        <w:rPr>
          <w:spacing w:val="-15"/>
          <w:w w:val="105"/>
          <w:sz w:val="19"/>
        </w:rPr>
        <w:t xml:space="preserve"> </w:t>
      </w:r>
      <w:r w:rsidRPr="003F7DC9">
        <w:rPr>
          <w:w w:val="105"/>
          <w:sz w:val="19"/>
        </w:rPr>
        <w:t>sia</w:t>
      </w:r>
      <w:r w:rsidRPr="003F7DC9">
        <w:rPr>
          <w:spacing w:val="-14"/>
          <w:w w:val="105"/>
          <w:sz w:val="19"/>
        </w:rPr>
        <w:t xml:space="preserve"> </w:t>
      </w:r>
      <w:r w:rsidRPr="003F7DC9">
        <w:rPr>
          <w:w w:val="105"/>
          <w:sz w:val="19"/>
        </w:rPr>
        <w:t>a</w:t>
      </w:r>
      <w:r w:rsidRPr="003F7DC9">
        <w:rPr>
          <w:spacing w:val="-15"/>
          <w:w w:val="105"/>
          <w:sz w:val="19"/>
        </w:rPr>
        <w:t xml:space="preserve"> </w:t>
      </w:r>
      <w:r w:rsidRPr="003F7DC9">
        <w:rPr>
          <w:w w:val="105"/>
          <w:sz w:val="19"/>
        </w:rPr>
        <w:t>bordo</w:t>
      </w:r>
      <w:r w:rsidRPr="003F7DC9">
        <w:rPr>
          <w:spacing w:val="-14"/>
          <w:w w:val="105"/>
          <w:sz w:val="19"/>
        </w:rPr>
        <w:t xml:space="preserve"> </w:t>
      </w:r>
      <w:r w:rsidRPr="003F7DC9">
        <w:rPr>
          <w:w w:val="105"/>
          <w:sz w:val="19"/>
        </w:rPr>
        <w:t>(con</w:t>
      </w:r>
      <w:r w:rsidRPr="003F7DC9">
        <w:rPr>
          <w:spacing w:val="-14"/>
          <w:w w:val="105"/>
          <w:sz w:val="19"/>
        </w:rPr>
        <w:t xml:space="preserve"> </w:t>
      </w:r>
      <w:r w:rsidRPr="003F7DC9">
        <w:rPr>
          <w:w w:val="105"/>
          <w:sz w:val="19"/>
        </w:rPr>
        <w:t>modalità</w:t>
      </w:r>
      <w:r w:rsidRPr="003F7DC9">
        <w:rPr>
          <w:spacing w:val="-15"/>
          <w:w w:val="105"/>
          <w:sz w:val="19"/>
        </w:rPr>
        <w:t xml:space="preserve"> </w:t>
      </w:r>
      <w:r w:rsidRPr="003F7DC9">
        <w:rPr>
          <w:w w:val="105"/>
          <w:sz w:val="19"/>
        </w:rPr>
        <w:t>e frequenza dipendenti dalla tipologia del locale) che presso gli altri siti aziendali ad opera di personale a tale scopo destinato. In particolare, a bordo delle navi la disinfezione avrà luogo durante la sosta in porto, avendo cura che le operazioni di disinfezione non interferiscano o si sovrappongano</w:t>
      </w:r>
      <w:r w:rsidRPr="003F7DC9">
        <w:rPr>
          <w:spacing w:val="-7"/>
          <w:w w:val="105"/>
          <w:sz w:val="19"/>
        </w:rPr>
        <w:t xml:space="preserve"> </w:t>
      </w:r>
      <w:r w:rsidRPr="003F7DC9">
        <w:rPr>
          <w:w w:val="105"/>
          <w:sz w:val="19"/>
        </w:rPr>
        <w:t>con</w:t>
      </w:r>
      <w:r w:rsidRPr="003F7DC9">
        <w:rPr>
          <w:spacing w:val="-7"/>
          <w:w w:val="105"/>
          <w:sz w:val="19"/>
        </w:rPr>
        <w:t xml:space="preserve"> </w:t>
      </w:r>
      <w:r w:rsidRPr="003F7DC9">
        <w:rPr>
          <w:w w:val="105"/>
          <w:sz w:val="19"/>
        </w:rPr>
        <w:t>l'attività</w:t>
      </w:r>
      <w:r w:rsidRPr="003F7DC9">
        <w:rPr>
          <w:spacing w:val="-7"/>
          <w:w w:val="105"/>
          <w:sz w:val="19"/>
        </w:rPr>
        <w:t xml:space="preserve"> </w:t>
      </w:r>
      <w:r w:rsidRPr="003F7DC9">
        <w:rPr>
          <w:w w:val="105"/>
          <w:sz w:val="19"/>
        </w:rPr>
        <w:t>commerciale</w:t>
      </w:r>
      <w:r w:rsidRPr="003F7DC9">
        <w:rPr>
          <w:spacing w:val="-7"/>
          <w:w w:val="105"/>
          <w:sz w:val="19"/>
        </w:rPr>
        <w:t xml:space="preserve"> </w:t>
      </w:r>
      <w:r w:rsidRPr="003F7DC9">
        <w:rPr>
          <w:w w:val="105"/>
          <w:sz w:val="19"/>
        </w:rPr>
        <w:t>dell'unità.</w:t>
      </w:r>
      <w:r w:rsidRPr="003F7DC9">
        <w:rPr>
          <w:spacing w:val="-7"/>
          <w:w w:val="105"/>
          <w:sz w:val="19"/>
        </w:rPr>
        <w:t xml:space="preserve"> </w:t>
      </w:r>
      <w:r w:rsidRPr="003F7DC9">
        <w:rPr>
          <w:w w:val="105"/>
          <w:sz w:val="19"/>
        </w:rPr>
        <w:t>Nei</w:t>
      </w:r>
      <w:r w:rsidRPr="003F7DC9">
        <w:rPr>
          <w:spacing w:val="-8"/>
          <w:w w:val="105"/>
          <w:sz w:val="19"/>
        </w:rPr>
        <w:t xml:space="preserve"> </w:t>
      </w:r>
      <w:r w:rsidRPr="003F7DC9">
        <w:rPr>
          <w:w w:val="105"/>
          <w:sz w:val="19"/>
        </w:rPr>
        <w:t>locali</w:t>
      </w:r>
      <w:r w:rsidRPr="003F7DC9">
        <w:rPr>
          <w:spacing w:val="-7"/>
          <w:w w:val="105"/>
          <w:sz w:val="19"/>
        </w:rPr>
        <w:t xml:space="preserve"> </w:t>
      </w:r>
      <w:r w:rsidRPr="003F7DC9">
        <w:rPr>
          <w:w w:val="105"/>
          <w:sz w:val="19"/>
        </w:rPr>
        <w:t>pubblici</w:t>
      </w:r>
      <w:r w:rsidRPr="003F7DC9">
        <w:rPr>
          <w:spacing w:val="-7"/>
          <w:w w:val="105"/>
          <w:sz w:val="19"/>
        </w:rPr>
        <w:t xml:space="preserve"> </w:t>
      </w:r>
      <w:r w:rsidRPr="003F7DC9">
        <w:rPr>
          <w:w w:val="105"/>
          <w:sz w:val="19"/>
        </w:rPr>
        <w:t>questa</w:t>
      </w:r>
      <w:r w:rsidRPr="003F7DC9">
        <w:rPr>
          <w:spacing w:val="-7"/>
          <w:w w:val="105"/>
          <w:sz w:val="19"/>
        </w:rPr>
        <w:t xml:space="preserve"> </w:t>
      </w:r>
      <w:r w:rsidRPr="003F7DC9">
        <w:rPr>
          <w:w w:val="105"/>
          <w:sz w:val="19"/>
        </w:rPr>
        <w:t>riguarderà</w:t>
      </w:r>
      <w:r w:rsidRPr="003F7DC9">
        <w:rPr>
          <w:spacing w:val="-8"/>
          <w:w w:val="105"/>
          <w:sz w:val="19"/>
        </w:rPr>
        <w:t xml:space="preserve"> </w:t>
      </w:r>
      <w:r w:rsidRPr="003F7DC9">
        <w:rPr>
          <w:w w:val="105"/>
          <w:sz w:val="19"/>
        </w:rPr>
        <w:t>in</w:t>
      </w:r>
      <w:r w:rsidRPr="003F7DC9">
        <w:rPr>
          <w:spacing w:val="-7"/>
          <w:w w:val="105"/>
          <w:sz w:val="19"/>
        </w:rPr>
        <w:t xml:space="preserve"> </w:t>
      </w:r>
      <w:r w:rsidRPr="003F7DC9">
        <w:rPr>
          <w:w w:val="105"/>
          <w:sz w:val="19"/>
        </w:rPr>
        <w:t>modo specifico le superfici toccate frequentemente come pulsanti, maniglie o tavolini e potrà essere effettuata con acqua e detergente seguita dall'applicazione di disinfettanti d'uso comune, come alcol</w:t>
      </w:r>
      <w:r w:rsidRPr="003F7DC9">
        <w:rPr>
          <w:spacing w:val="-7"/>
          <w:w w:val="105"/>
          <w:sz w:val="19"/>
        </w:rPr>
        <w:t xml:space="preserve"> </w:t>
      </w:r>
      <w:r w:rsidRPr="003F7DC9">
        <w:rPr>
          <w:w w:val="105"/>
          <w:sz w:val="19"/>
        </w:rPr>
        <w:t>etilico</w:t>
      </w:r>
      <w:r w:rsidRPr="003F7DC9">
        <w:rPr>
          <w:spacing w:val="-6"/>
          <w:w w:val="105"/>
          <w:sz w:val="19"/>
        </w:rPr>
        <w:t xml:space="preserve"> </w:t>
      </w:r>
      <w:r w:rsidRPr="003F7DC9">
        <w:rPr>
          <w:w w:val="105"/>
          <w:sz w:val="19"/>
        </w:rPr>
        <w:t>o</w:t>
      </w:r>
      <w:r w:rsidRPr="003F7DC9">
        <w:rPr>
          <w:spacing w:val="-5"/>
          <w:w w:val="105"/>
          <w:sz w:val="19"/>
        </w:rPr>
        <w:t xml:space="preserve"> </w:t>
      </w:r>
      <w:r w:rsidRPr="003F7DC9">
        <w:rPr>
          <w:w w:val="105"/>
          <w:sz w:val="19"/>
        </w:rPr>
        <w:t>ipoclorito</w:t>
      </w:r>
      <w:r w:rsidRPr="003F7DC9">
        <w:rPr>
          <w:spacing w:val="-5"/>
          <w:w w:val="105"/>
          <w:sz w:val="19"/>
        </w:rPr>
        <w:t xml:space="preserve"> </w:t>
      </w:r>
      <w:r w:rsidRPr="003F7DC9">
        <w:rPr>
          <w:w w:val="105"/>
          <w:sz w:val="19"/>
        </w:rPr>
        <w:t>di</w:t>
      </w:r>
      <w:r w:rsidRPr="003F7DC9">
        <w:rPr>
          <w:spacing w:val="-6"/>
          <w:w w:val="105"/>
          <w:sz w:val="19"/>
        </w:rPr>
        <w:t xml:space="preserve"> </w:t>
      </w:r>
      <w:r w:rsidRPr="003F7DC9">
        <w:rPr>
          <w:w w:val="105"/>
          <w:sz w:val="19"/>
        </w:rPr>
        <w:t>sodio</w:t>
      </w:r>
      <w:r w:rsidRPr="003F7DC9">
        <w:rPr>
          <w:spacing w:val="-6"/>
          <w:w w:val="105"/>
          <w:sz w:val="19"/>
        </w:rPr>
        <w:t xml:space="preserve"> </w:t>
      </w:r>
      <w:r w:rsidRPr="003F7DC9">
        <w:rPr>
          <w:w w:val="105"/>
          <w:sz w:val="19"/>
        </w:rPr>
        <w:t>opportunamente</w:t>
      </w:r>
      <w:r w:rsidRPr="003F7DC9">
        <w:rPr>
          <w:spacing w:val="-5"/>
          <w:w w:val="105"/>
          <w:sz w:val="19"/>
        </w:rPr>
        <w:t xml:space="preserve"> </w:t>
      </w:r>
      <w:r w:rsidRPr="003F7DC9">
        <w:rPr>
          <w:w w:val="105"/>
          <w:sz w:val="19"/>
        </w:rPr>
        <w:t>dosati.</w:t>
      </w:r>
      <w:r w:rsidRPr="003F7DC9">
        <w:rPr>
          <w:spacing w:val="-5"/>
          <w:w w:val="105"/>
          <w:sz w:val="19"/>
        </w:rPr>
        <w:t xml:space="preserve"> </w:t>
      </w:r>
      <w:r w:rsidRPr="003F7DC9">
        <w:rPr>
          <w:w w:val="105"/>
          <w:sz w:val="19"/>
        </w:rPr>
        <w:t>Le</w:t>
      </w:r>
      <w:r w:rsidRPr="003F7DC9">
        <w:rPr>
          <w:spacing w:val="-6"/>
          <w:w w:val="105"/>
          <w:sz w:val="19"/>
        </w:rPr>
        <w:t xml:space="preserve"> </w:t>
      </w:r>
      <w:r w:rsidRPr="003F7DC9">
        <w:rPr>
          <w:w w:val="105"/>
          <w:sz w:val="19"/>
        </w:rPr>
        <w:t>normali</w:t>
      </w:r>
      <w:r w:rsidRPr="003F7DC9">
        <w:rPr>
          <w:spacing w:val="-5"/>
          <w:w w:val="105"/>
          <w:sz w:val="19"/>
        </w:rPr>
        <w:t xml:space="preserve"> </w:t>
      </w:r>
      <w:r w:rsidRPr="003F7DC9">
        <w:rPr>
          <w:w w:val="105"/>
          <w:sz w:val="19"/>
        </w:rPr>
        <w:t>attività</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igienizzazione</w:t>
      </w:r>
      <w:r w:rsidRPr="003F7DC9">
        <w:rPr>
          <w:spacing w:val="-4"/>
          <w:w w:val="105"/>
          <w:sz w:val="19"/>
        </w:rPr>
        <w:t xml:space="preserve"> </w:t>
      </w:r>
      <w:r w:rsidRPr="003F7DC9">
        <w:rPr>
          <w:w w:val="105"/>
          <w:sz w:val="19"/>
        </w:rPr>
        <w:t>delle attrezzature e dei mezzi di lavoro devono avvenire, con modalità appropriate alla tipologia degli stessi,</w:t>
      </w:r>
      <w:r w:rsidRPr="003F7DC9">
        <w:rPr>
          <w:spacing w:val="-8"/>
          <w:w w:val="105"/>
          <w:sz w:val="19"/>
        </w:rPr>
        <w:t xml:space="preserve"> </w:t>
      </w:r>
      <w:r w:rsidRPr="003F7DC9">
        <w:rPr>
          <w:w w:val="105"/>
          <w:sz w:val="19"/>
        </w:rPr>
        <w:t>ad</w:t>
      </w:r>
      <w:r w:rsidRPr="003F7DC9">
        <w:rPr>
          <w:spacing w:val="-8"/>
          <w:w w:val="105"/>
          <w:sz w:val="19"/>
        </w:rPr>
        <w:t xml:space="preserve"> </w:t>
      </w:r>
      <w:r w:rsidRPr="003F7DC9">
        <w:rPr>
          <w:w w:val="105"/>
          <w:sz w:val="19"/>
        </w:rPr>
        <w:t>ogni</w:t>
      </w:r>
      <w:r w:rsidRPr="003F7DC9">
        <w:rPr>
          <w:spacing w:val="-7"/>
          <w:w w:val="105"/>
          <w:sz w:val="19"/>
        </w:rPr>
        <w:t xml:space="preserve"> </w:t>
      </w:r>
      <w:r w:rsidRPr="003F7DC9">
        <w:rPr>
          <w:w w:val="105"/>
          <w:sz w:val="19"/>
        </w:rPr>
        <w:t>cambio</w:t>
      </w:r>
      <w:r w:rsidRPr="003F7DC9">
        <w:rPr>
          <w:spacing w:val="-7"/>
          <w:w w:val="105"/>
          <w:sz w:val="19"/>
        </w:rPr>
        <w:t xml:space="preserve"> </w:t>
      </w:r>
      <w:r w:rsidRPr="003F7DC9">
        <w:rPr>
          <w:w w:val="105"/>
          <w:sz w:val="19"/>
        </w:rPr>
        <w:t>di</w:t>
      </w:r>
      <w:r w:rsidRPr="003F7DC9">
        <w:rPr>
          <w:spacing w:val="-8"/>
          <w:w w:val="105"/>
          <w:sz w:val="19"/>
        </w:rPr>
        <w:t xml:space="preserve"> </w:t>
      </w:r>
      <w:r w:rsidRPr="003F7DC9">
        <w:rPr>
          <w:w w:val="105"/>
          <w:sz w:val="19"/>
        </w:rPr>
        <w:t>operatore</w:t>
      </w:r>
      <w:r w:rsidRPr="003F7DC9">
        <w:rPr>
          <w:spacing w:val="-8"/>
          <w:w w:val="105"/>
          <w:sz w:val="19"/>
        </w:rPr>
        <w:t xml:space="preserve"> </w:t>
      </w:r>
      <w:r w:rsidRPr="003F7DC9">
        <w:rPr>
          <w:w w:val="105"/>
          <w:sz w:val="19"/>
        </w:rPr>
        <w:t>ed</w:t>
      </w:r>
      <w:r w:rsidRPr="003F7DC9">
        <w:rPr>
          <w:spacing w:val="-8"/>
          <w:w w:val="105"/>
          <w:sz w:val="19"/>
        </w:rPr>
        <w:t xml:space="preserve"> </w:t>
      </w:r>
      <w:r w:rsidRPr="003F7DC9">
        <w:rPr>
          <w:w w:val="105"/>
          <w:sz w:val="19"/>
        </w:rPr>
        <w:t>a</w:t>
      </w:r>
      <w:r w:rsidRPr="003F7DC9">
        <w:rPr>
          <w:spacing w:val="-8"/>
          <w:w w:val="105"/>
          <w:sz w:val="19"/>
        </w:rPr>
        <w:t xml:space="preserve"> </w:t>
      </w:r>
      <w:r w:rsidRPr="003F7DC9">
        <w:rPr>
          <w:w w:val="105"/>
          <w:sz w:val="19"/>
        </w:rPr>
        <w:t>cura</w:t>
      </w:r>
      <w:r w:rsidRPr="003F7DC9">
        <w:rPr>
          <w:spacing w:val="-8"/>
          <w:w w:val="105"/>
          <w:sz w:val="19"/>
        </w:rPr>
        <w:t xml:space="preserve"> </w:t>
      </w:r>
      <w:r w:rsidRPr="003F7DC9">
        <w:rPr>
          <w:w w:val="105"/>
          <w:sz w:val="19"/>
        </w:rPr>
        <w:t>dello</w:t>
      </w:r>
      <w:r w:rsidRPr="003F7DC9">
        <w:rPr>
          <w:spacing w:val="-8"/>
          <w:w w:val="105"/>
          <w:sz w:val="19"/>
        </w:rPr>
        <w:t xml:space="preserve"> </w:t>
      </w:r>
      <w:r w:rsidRPr="003F7DC9">
        <w:rPr>
          <w:w w:val="105"/>
          <w:sz w:val="19"/>
        </w:rPr>
        <w:t>stesso</w:t>
      </w:r>
      <w:r w:rsidRPr="003F7DC9">
        <w:rPr>
          <w:spacing w:val="-8"/>
          <w:w w:val="105"/>
          <w:sz w:val="19"/>
        </w:rPr>
        <w:t xml:space="preserve"> </w:t>
      </w:r>
      <w:r w:rsidRPr="003F7DC9">
        <w:rPr>
          <w:w w:val="105"/>
          <w:sz w:val="19"/>
        </w:rPr>
        <w:t>con</w:t>
      </w:r>
      <w:r w:rsidRPr="003F7DC9">
        <w:rPr>
          <w:spacing w:val="-7"/>
          <w:w w:val="105"/>
          <w:sz w:val="19"/>
        </w:rPr>
        <w:t xml:space="preserve"> </w:t>
      </w:r>
      <w:r w:rsidRPr="003F7DC9">
        <w:rPr>
          <w:w w:val="105"/>
          <w:sz w:val="19"/>
        </w:rPr>
        <w:t>l'uso</w:t>
      </w:r>
      <w:r w:rsidRPr="003F7DC9">
        <w:rPr>
          <w:spacing w:val="-8"/>
          <w:w w:val="105"/>
          <w:sz w:val="19"/>
        </w:rPr>
        <w:t xml:space="preserve"> </w:t>
      </w:r>
      <w:r w:rsidRPr="003F7DC9">
        <w:rPr>
          <w:w w:val="105"/>
          <w:sz w:val="19"/>
        </w:rPr>
        <w:t>di</w:t>
      </w:r>
      <w:r w:rsidRPr="003F7DC9">
        <w:rPr>
          <w:spacing w:val="-8"/>
          <w:w w:val="105"/>
          <w:sz w:val="19"/>
        </w:rPr>
        <w:t xml:space="preserve"> </w:t>
      </w:r>
      <w:r w:rsidRPr="003F7DC9">
        <w:rPr>
          <w:w w:val="105"/>
          <w:sz w:val="19"/>
        </w:rPr>
        <w:t>prodotti</w:t>
      </w:r>
      <w:r w:rsidRPr="003F7DC9">
        <w:rPr>
          <w:spacing w:val="-6"/>
          <w:w w:val="105"/>
          <w:sz w:val="19"/>
        </w:rPr>
        <w:t xml:space="preserve"> </w:t>
      </w:r>
      <w:r w:rsidRPr="003F7DC9">
        <w:rPr>
          <w:w w:val="105"/>
          <w:sz w:val="19"/>
        </w:rPr>
        <w:t>messi</w:t>
      </w:r>
      <w:r w:rsidRPr="003F7DC9">
        <w:rPr>
          <w:spacing w:val="-8"/>
          <w:w w:val="105"/>
          <w:sz w:val="19"/>
        </w:rPr>
        <w:t xml:space="preserve"> </w:t>
      </w:r>
      <w:r w:rsidRPr="003F7DC9">
        <w:rPr>
          <w:w w:val="105"/>
          <w:sz w:val="19"/>
        </w:rPr>
        <w:t>a</w:t>
      </w:r>
      <w:r w:rsidRPr="003F7DC9">
        <w:rPr>
          <w:spacing w:val="-8"/>
          <w:w w:val="105"/>
          <w:sz w:val="19"/>
        </w:rPr>
        <w:t xml:space="preserve"> </w:t>
      </w:r>
      <w:r w:rsidRPr="003F7DC9">
        <w:rPr>
          <w:w w:val="105"/>
          <w:sz w:val="19"/>
        </w:rPr>
        <w:t>disposizione dall'azienda</w:t>
      </w:r>
      <w:r w:rsidRPr="003F7DC9">
        <w:rPr>
          <w:spacing w:val="-8"/>
          <w:w w:val="105"/>
          <w:sz w:val="19"/>
        </w:rPr>
        <w:t xml:space="preserve"> </w:t>
      </w:r>
      <w:r w:rsidRPr="003F7DC9">
        <w:rPr>
          <w:w w:val="105"/>
          <w:sz w:val="19"/>
        </w:rPr>
        <w:t>osservando</w:t>
      </w:r>
      <w:r w:rsidRPr="003F7DC9">
        <w:rPr>
          <w:spacing w:val="-9"/>
          <w:w w:val="105"/>
          <w:sz w:val="19"/>
        </w:rPr>
        <w:t xml:space="preserve"> </w:t>
      </w:r>
      <w:r w:rsidRPr="003F7DC9">
        <w:rPr>
          <w:w w:val="105"/>
          <w:sz w:val="19"/>
        </w:rPr>
        <w:t>le</w:t>
      </w:r>
      <w:r w:rsidRPr="003F7DC9">
        <w:rPr>
          <w:spacing w:val="-9"/>
          <w:w w:val="105"/>
          <w:sz w:val="19"/>
        </w:rPr>
        <w:t xml:space="preserve"> </w:t>
      </w:r>
      <w:r w:rsidRPr="003F7DC9">
        <w:rPr>
          <w:w w:val="105"/>
          <w:sz w:val="19"/>
        </w:rPr>
        <w:t>dovute</w:t>
      </w:r>
      <w:r w:rsidRPr="003F7DC9">
        <w:rPr>
          <w:spacing w:val="-7"/>
          <w:w w:val="105"/>
          <w:sz w:val="19"/>
        </w:rPr>
        <w:t xml:space="preserve"> </w:t>
      </w:r>
      <w:r w:rsidRPr="003F7DC9">
        <w:rPr>
          <w:w w:val="105"/>
          <w:sz w:val="19"/>
        </w:rPr>
        <w:t>prescrizioni</w:t>
      </w:r>
      <w:r w:rsidRPr="003F7DC9">
        <w:rPr>
          <w:spacing w:val="-8"/>
          <w:w w:val="105"/>
          <w:sz w:val="19"/>
        </w:rPr>
        <w:t xml:space="preserve"> </w:t>
      </w:r>
      <w:r w:rsidRPr="003F7DC9">
        <w:rPr>
          <w:w w:val="105"/>
          <w:sz w:val="19"/>
        </w:rPr>
        <w:t>eventualmente</w:t>
      </w:r>
      <w:r w:rsidRPr="003F7DC9">
        <w:rPr>
          <w:spacing w:val="-10"/>
          <w:w w:val="105"/>
          <w:sz w:val="19"/>
        </w:rPr>
        <w:t xml:space="preserve"> </w:t>
      </w:r>
      <w:r w:rsidRPr="003F7DC9">
        <w:rPr>
          <w:w w:val="105"/>
          <w:sz w:val="19"/>
        </w:rPr>
        <w:t>previste</w:t>
      </w:r>
      <w:r w:rsidRPr="003F7DC9">
        <w:rPr>
          <w:spacing w:val="-9"/>
          <w:w w:val="105"/>
          <w:sz w:val="19"/>
        </w:rPr>
        <w:t xml:space="preserve"> </w:t>
      </w:r>
      <w:r w:rsidRPr="003F7DC9">
        <w:rPr>
          <w:w w:val="105"/>
          <w:sz w:val="19"/>
        </w:rPr>
        <w:t>(aereazione,</w:t>
      </w:r>
      <w:r w:rsidRPr="003F7DC9">
        <w:rPr>
          <w:spacing w:val="-9"/>
          <w:w w:val="105"/>
          <w:sz w:val="19"/>
        </w:rPr>
        <w:t xml:space="preserve"> </w:t>
      </w:r>
      <w:r w:rsidRPr="003F7DC9">
        <w:rPr>
          <w:w w:val="105"/>
          <w:sz w:val="19"/>
        </w:rPr>
        <w:t>etc.);</w:t>
      </w:r>
    </w:p>
    <w:p w14:paraId="1D121388" w14:textId="77777777" w:rsidR="0059612F" w:rsidRPr="003F7DC9" w:rsidRDefault="0059612F" w:rsidP="0059612F">
      <w:pPr>
        <w:pStyle w:val="Paragrafoelenco"/>
        <w:numPr>
          <w:ilvl w:val="1"/>
          <w:numId w:val="51"/>
        </w:numPr>
        <w:tabs>
          <w:tab w:val="left" w:pos="1853"/>
        </w:tabs>
        <w:spacing w:line="280" w:lineRule="auto"/>
        <w:ind w:left="284" w:right="794" w:firstLine="0"/>
        <w:rPr>
          <w:sz w:val="19"/>
        </w:rPr>
      </w:pPr>
      <w:r w:rsidRPr="003F7DC9">
        <w:rPr>
          <w:w w:val="105"/>
          <w:sz w:val="19"/>
        </w:rPr>
        <w:t>le</w:t>
      </w:r>
      <w:r w:rsidRPr="003F7DC9">
        <w:rPr>
          <w:spacing w:val="-17"/>
          <w:w w:val="105"/>
          <w:sz w:val="19"/>
        </w:rPr>
        <w:t xml:space="preserve"> </w:t>
      </w:r>
      <w:r w:rsidRPr="003F7DC9">
        <w:rPr>
          <w:w w:val="105"/>
          <w:sz w:val="19"/>
        </w:rPr>
        <w:t>imprese</w:t>
      </w:r>
      <w:r w:rsidRPr="003F7DC9">
        <w:rPr>
          <w:spacing w:val="-17"/>
          <w:w w:val="105"/>
          <w:sz w:val="19"/>
        </w:rPr>
        <w:t xml:space="preserve"> </w:t>
      </w:r>
      <w:r w:rsidRPr="003F7DC9">
        <w:rPr>
          <w:w w:val="105"/>
          <w:sz w:val="19"/>
        </w:rPr>
        <w:t>forniscono</w:t>
      </w:r>
      <w:r w:rsidRPr="003F7DC9">
        <w:rPr>
          <w:spacing w:val="-17"/>
          <w:w w:val="105"/>
          <w:sz w:val="19"/>
        </w:rPr>
        <w:t xml:space="preserve"> </w:t>
      </w:r>
      <w:r w:rsidRPr="003F7DC9">
        <w:rPr>
          <w:w w:val="105"/>
          <w:sz w:val="19"/>
        </w:rPr>
        <w:t>indicazioni</w:t>
      </w:r>
      <w:r w:rsidRPr="003F7DC9">
        <w:rPr>
          <w:spacing w:val="-17"/>
          <w:w w:val="105"/>
          <w:sz w:val="19"/>
        </w:rPr>
        <w:t xml:space="preserve"> </w:t>
      </w:r>
      <w:r w:rsidRPr="003F7DC9">
        <w:rPr>
          <w:w w:val="105"/>
          <w:sz w:val="19"/>
        </w:rPr>
        <w:t>ed</w:t>
      </w:r>
      <w:r w:rsidRPr="003F7DC9">
        <w:rPr>
          <w:spacing w:val="-17"/>
          <w:w w:val="105"/>
          <w:sz w:val="19"/>
        </w:rPr>
        <w:t xml:space="preserve"> </w:t>
      </w:r>
      <w:r w:rsidRPr="003F7DC9">
        <w:rPr>
          <w:w w:val="105"/>
          <w:sz w:val="19"/>
        </w:rPr>
        <w:t>opportuna</w:t>
      </w:r>
      <w:r w:rsidRPr="003F7DC9">
        <w:rPr>
          <w:spacing w:val="-17"/>
          <w:w w:val="105"/>
          <w:sz w:val="19"/>
        </w:rPr>
        <w:t xml:space="preserve"> </w:t>
      </w:r>
      <w:r w:rsidRPr="003F7DC9">
        <w:rPr>
          <w:w w:val="105"/>
          <w:sz w:val="19"/>
        </w:rPr>
        <w:t>informativa</w:t>
      </w:r>
      <w:r w:rsidRPr="003F7DC9">
        <w:rPr>
          <w:spacing w:val="-16"/>
          <w:w w:val="105"/>
          <w:sz w:val="19"/>
        </w:rPr>
        <w:t xml:space="preserve"> </w:t>
      </w:r>
      <w:r w:rsidRPr="003F7DC9">
        <w:rPr>
          <w:w w:val="105"/>
          <w:sz w:val="19"/>
        </w:rPr>
        <w:t>tramite</w:t>
      </w:r>
      <w:r w:rsidRPr="003F7DC9">
        <w:rPr>
          <w:spacing w:val="-17"/>
          <w:w w:val="105"/>
          <w:sz w:val="19"/>
        </w:rPr>
        <w:t xml:space="preserve"> </w:t>
      </w:r>
      <w:r w:rsidRPr="003F7DC9">
        <w:rPr>
          <w:w w:val="105"/>
          <w:sz w:val="19"/>
        </w:rPr>
        <w:t>il</w:t>
      </w:r>
      <w:r w:rsidRPr="003F7DC9">
        <w:rPr>
          <w:spacing w:val="-18"/>
          <w:w w:val="105"/>
          <w:sz w:val="19"/>
        </w:rPr>
        <w:t xml:space="preserve"> </w:t>
      </w:r>
      <w:r w:rsidRPr="003F7DC9">
        <w:rPr>
          <w:w w:val="105"/>
          <w:sz w:val="19"/>
        </w:rPr>
        <w:t>proprio</w:t>
      </w:r>
      <w:r w:rsidRPr="003F7DC9">
        <w:rPr>
          <w:spacing w:val="-16"/>
          <w:w w:val="105"/>
          <w:sz w:val="19"/>
        </w:rPr>
        <w:t xml:space="preserve"> </w:t>
      </w:r>
      <w:r w:rsidRPr="003F7DC9">
        <w:rPr>
          <w:w w:val="105"/>
          <w:sz w:val="19"/>
        </w:rPr>
        <w:t>personale</w:t>
      </w:r>
      <w:r w:rsidRPr="003F7DC9">
        <w:rPr>
          <w:spacing w:val="-17"/>
          <w:w w:val="105"/>
          <w:sz w:val="19"/>
        </w:rPr>
        <w:t xml:space="preserve"> </w:t>
      </w:r>
      <w:r w:rsidRPr="003F7DC9">
        <w:rPr>
          <w:w w:val="105"/>
          <w:sz w:val="19"/>
        </w:rPr>
        <w:t>o</w:t>
      </w:r>
      <w:r w:rsidRPr="003F7DC9">
        <w:rPr>
          <w:spacing w:val="-17"/>
          <w:w w:val="105"/>
          <w:sz w:val="19"/>
        </w:rPr>
        <w:t xml:space="preserve"> </w:t>
      </w:r>
      <w:r w:rsidRPr="003F7DC9">
        <w:rPr>
          <w:w w:val="105"/>
          <w:sz w:val="19"/>
        </w:rPr>
        <w:t>mediante display:</w:t>
      </w:r>
    </w:p>
    <w:p w14:paraId="59841847" w14:textId="77777777" w:rsidR="0059612F" w:rsidRPr="003F7DC9" w:rsidRDefault="0059612F" w:rsidP="0059612F">
      <w:pPr>
        <w:pStyle w:val="Paragrafoelenco"/>
        <w:numPr>
          <w:ilvl w:val="0"/>
          <w:numId w:val="50"/>
        </w:numPr>
        <w:tabs>
          <w:tab w:val="left" w:pos="2161"/>
        </w:tabs>
        <w:spacing w:line="283" w:lineRule="auto"/>
        <w:ind w:left="284" w:right="794" w:firstLine="0"/>
        <w:rPr>
          <w:sz w:val="19"/>
        </w:rPr>
      </w:pPr>
      <w:r w:rsidRPr="003F7DC9">
        <w:rPr>
          <w:w w:val="105"/>
          <w:sz w:val="19"/>
        </w:rPr>
        <w:t>per evitare contatti ravvicinati del personale con la clientela ad eccezione di quelli indispensabili</w:t>
      </w:r>
      <w:r w:rsidRPr="003F7DC9">
        <w:rPr>
          <w:spacing w:val="-17"/>
          <w:w w:val="105"/>
          <w:sz w:val="19"/>
        </w:rPr>
        <w:t xml:space="preserve"> </w:t>
      </w:r>
      <w:r w:rsidRPr="003F7DC9">
        <w:rPr>
          <w:w w:val="105"/>
          <w:sz w:val="19"/>
        </w:rPr>
        <w:t>in</w:t>
      </w:r>
      <w:r w:rsidRPr="003F7DC9">
        <w:rPr>
          <w:spacing w:val="-17"/>
          <w:w w:val="105"/>
          <w:sz w:val="19"/>
        </w:rPr>
        <w:t xml:space="preserve"> </w:t>
      </w:r>
      <w:r w:rsidRPr="003F7DC9">
        <w:rPr>
          <w:w w:val="105"/>
          <w:sz w:val="19"/>
        </w:rPr>
        <w:t>ragione</w:t>
      </w:r>
      <w:r w:rsidRPr="003F7DC9">
        <w:rPr>
          <w:spacing w:val="-18"/>
          <w:w w:val="105"/>
          <w:sz w:val="19"/>
        </w:rPr>
        <w:t xml:space="preserve"> </w:t>
      </w:r>
      <w:r w:rsidRPr="003F7DC9">
        <w:rPr>
          <w:w w:val="105"/>
          <w:sz w:val="19"/>
        </w:rPr>
        <w:t>di</w:t>
      </w:r>
      <w:r w:rsidRPr="003F7DC9">
        <w:rPr>
          <w:spacing w:val="-18"/>
          <w:w w:val="105"/>
          <w:sz w:val="19"/>
        </w:rPr>
        <w:t xml:space="preserve"> </w:t>
      </w:r>
      <w:r w:rsidRPr="003F7DC9">
        <w:rPr>
          <w:w w:val="105"/>
          <w:sz w:val="19"/>
        </w:rPr>
        <w:t>circostanze</w:t>
      </w:r>
      <w:r w:rsidRPr="003F7DC9">
        <w:rPr>
          <w:spacing w:val="-17"/>
          <w:w w:val="105"/>
          <w:sz w:val="19"/>
        </w:rPr>
        <w:t xml:space="preserve"> </w:t>
      </w:r>
      <w:r w:rsidRPr="003F7DC9">
        <w:rPr>
          <w:w w:val="105"/>
          <w:sz w:val="19"/>
        </w:rPr>
        <w:t>emergenziali</w:t>
      </w:r>
      <w:r w:rsidRPr="003F7DC9">
        <w:rPr>
          <w:spacing w:val="-19"/>
          <w:w w:val="105"/>
          <w:sz w:val="19"/>
        </w:rPr>
        <w:t xml:space="preserve"> </w:t>
      </w:r>
      <w:r w:rsidRPr="003F7DC9">
        <w:rPr>
          <w:w w:val="105"/>
          <w:sz w:val="19"/>
        </w:rPr>
        <w:t>e</w:t>
      </w:r>
      <w:r w:rsidRPr="003F7DC9">
        <w:rPr>
          <w:spacing w:val="-17"/>
          <w:w w:val="105"/>
          <w:sz w:val="19"/>
        </w:rPr>
        <w:t xml:space="preserve"> </w:t>
      </w:r>
      <w:r w:rsidRPr="003F7DC9">
        <w:rPr>
          <w:w w:val="105"/>
          <w:sz w:val="19"/>
        </w:rPr>
        <w:t>comunque</w:t>
      </w:r>
      <w:r w:rsidRPr="003F7DC9">
        <w:rPr>
          <w:spacing w:val="-17"/>
          <w:w w:val="105"/>
          <w:sz w:val="19"/>
        </w:rPr>
        <w:t xml:space="preserve"> </w:t>
      </w:r>
      <w:r w:rsidRPr="003F7DC9">
        <w:rPr>
          <w:w w:val="105"/>
          <w:sz w:val="19"/>
        </w:rPr>
        <w:t>con</w:t>
      </w:r>
      <w:r w:rsidRPr="003F7DC9">
        <w:rPr>
          <w:spacing w:val="-18"/>
          <w:w w:val="105"/>
          <w:sz w:val="19"/>
        </w:rPr>
        <w:t xml:space="preserve"> </w:t>
      </w:r>
      <w:r w:rsidRPr="003F7DC9">
        <w:rPr>
          <w:w w:val="105"/>
          <w:sz w:val="19"/>
        </w:rPr>
        <w:t>le</w:t>
      </w:r>
      <w:r w:rsidRPr="003F7DC9">
        <w:rPr>
          <w:spacing w:val="-17"/>
          <w:w w:val="105"/>
          <w:sz w:val="19"/>
        </w:rPr>
        <w:t xml:space="preserve"> </w:t>
      </w:r>
      <w:r w:rsidRPr="003F7DC9">
        <w:rPr>
          <w:w w:val="105"/>
          <w:sz w:val="19"/>
        </w:rPr>
        <w:t>previste</w:t>
      </w:r>
      <w:r w:rsidRPr="003F7DC9">
        <w:rPr>
          <w:spacing w:val="-18"/>
          <w:w w:val="105"/>
          <w:sz w:val="19"/>
        </w:rPr>
        <w:t xml:space="preserve"> </w:t>
      </w:r>
      <w:r w:rsidRPr="003F7DC9">
        <w:rPr>
          <w:w w:val="105"/>
          <w:sz w:val="19"/>
        </w:rPr>
        <w:t>precauzioni</w:t>
      </w:r>
      <w:r w:rsidRPr="003F7DC9">
        <w:rPr>
          <w:spacing w:val="-17"/>
          <w:w w:val="105"/>
          <w:sz w:val="19"/>
        </w:rPr>
        <w:t xml:space="preserve"> </w:t>
      </w:r>
      <w:r w:rsidRPr="003F7DC9">
        <w:rPr>
          <w:w w:val="105"/>
          <w:sz w:val="19"/>
        </w:rPr>
        <w:t>dei dispositivi</w:t>
      </w:r>
      <w:r w:rsidRPr="003F7DC9">
        <w:rPr>
          <w:spacing w:val="-1"/>
          <w:w w:val="105"/>
          <w:sz w:val="19"/>
        </w:rPr>
        <w:t xml:space="preserve"> </w:t>
      </w:r>
      <w:r w:rsidRPr="003F7DC9">
        <w:rPr>
          <w:w w:val="105"/>
          <w:sz w:val="19"/>
        </w:rPr>
        <w:t>individuali;</w:t>
      </w:r>
    </w:p>
    <w:p w14:paraId="3BA44DC2" w14:textId="77777777" w:rsidR="0059612F" w:rsidRPr="003F7DC9" w:rsidRDefault="0059612F" w:rsidP="0059612F">
      <w:pPr>
        <w:pStyle w:val="Paragrafoelenco"/>
        <w:numPr>
          <w:ilvl w:val="0"/>
          <w:numId w:val="50"/>
        </w:numPr>
        <w:tabs>
          <w:tab w:val="left" w:pos="2162"/>
        </w:tabs>
        <w:spacing w:line="231" w:lineRule="exact"/>
        <w:ind w:left="284" w:right="794" w:firstLine="0"/>
        <w:rPr>
          <w:sz w:val="19"/>
        </w:rPr>
      </w:pPr>
      <w:r w:rsidRPr="003F7DC9">
        <w:rPr>
          <w:w w:val="105"/>
          <w:sz w:val="19"/>
        </w:rPr>
        <w:t>per mantenere il distanziamento di almeno un metro tra i</w:t>
      </w:r>
      <w:r w:rsidRPr="003F7DC9">
        <w:rPr>
          <w:spacing w:val="-33"/>
          <w:w w:val="105"/>
          <w:sz w:val="19"/>
        </w:rPr>
        <w:t xml:space="preserve"> </w:t>
      </w:r>
      <w:r w:rsidRPr="003F7DC9">
        <w:rPr>
          <w:w w:val="105"/>
          <w:sz w:val="19"/>
        </w:rPr>
        <w:t>passeggeri;</w:t>
      </w:r>
    </w:p>
    <w:p w14:paraId="2947EFE2" w14:textId="77777777" w:rsidR="0059612F" w:rsidRPr="003F7DC9" w:rsidRDefault="0059612F" w:rsidP="0059612F">
      <w:pPr>
        <w:pStyle w:val="Paragrafoelenco"/>
        <w:numPr>
          <w:ilvl w:val="0"/>
          <w:numId w:val="50"/>
        </w:numPr>
        <w:tabs>
          <w:tab w:val="left" w:pos="2157"/>
        </w:tabs>
        <w:spacing w:before="95" w:line="283" w:lineRule="auto"/>
        <w:ind w:left="284" w:right="794" w:firstLine="0"/>
        <w:rPr>
          <w:sz w:val="19"/>
        </w:rPr>
      </w:pPr>
      <w:r w:rsidRPr="003F7DC9">
        <w:rPr>
          <w:w w:val="105"/>
          <w:sz w:val="19"/>
        </w:rPr>
        <w:t>per</w:t>
      </w:r>
      <w:r w:rsidRPr="003F7DC9">
        <w:rPr>
          <w:spacing w:val="-8"/>
          <w:w w:val="105"/>
          <w:sz w:val="19"/>
        </w:rPr>
        <w:t xml:space="preserve"> </w:t>
      </w:r>
      <w:r w:rsidRPr="003F7DC9">
        <w:rPr>
          <w:w w:val="105"/>
          <w:sz w:val="19"/>
        </w:rPr>
        <w:t>il</w:t>
      </w:r>
      <w:r w:rsidRPr="003F7DC9">
        <w:rPr>
          <w:spacing w:val="-8"/>
          <w:w w:val="105"/>
          <w:sz w:val="19"/>
        </w:rPr>
        <w:t xml:space="preserve"> </w:t>
      </w:r>
      <w:r w:rsidRPr="003F7DC9">
        <w:rPr>
          <w:w w:val="105"/>
          <w:sz w:val="19"/>
        </w:rPr>
        <w:t>TPL</w:t>
      </w:r>
      <w:r w:rsidRPr="003F7DC9">
        <w:rPr>
          <w:spacing w:val="-8"/>
          <w:w w:val="105"/>
          <w:sz w:val="19"/>
        </w:rPr>
        <w:t xml:space="preserve"> </w:t>
      </w:r>
      <w:r w:rsidRPr="003F7DC9">
        <w:rPr>
          <w:w w:val="105"/>
          <w:sz w:val="19"/>
        </w:rPr>
        <w:t>marittimo</w:t>
      </w:r>
      <w:r w:rsidRPr="003F7DC9">
        <w:rPr>
          <w:spacing w:val="-7"/>
          <w:w w:val="105"/>
          <w:sz w:val="19"/>
        </w:rPr>
        <w:t xml:space="preserve"> </w:t>
      </w:r>
      <w:r w:rsidRPr="003F7DC9">
        <w:rPr>
          <w:w w:val="105"/>
          <w:sz w:val="19"/>
        </w:rPr>
        <w:t>con</w:t>
      </w:r>
      <w:r w:rsidRPr="003F7DC9">
        <w:rPr>
          <w:spacing w:val="-8"/>
          <w:w w:val="105"/>
          <w:sz w:val="19"/>
        </w:rPr>
        <w:t xml:space="preserve"> </w:t>
      </w:r>
      <w:r w:rsidRPr="003F7DC9">
        <w:rPr>
          <w:w w:val="105"/>
          <w:sz w:val="19"/>
        </w:rPr>
        <w:t>istruzioni</w:t>
      </w:r>
      <w:r w:rsidRPr="003F7DC9">
        <w:rPr>
          <w:spacing w:val="-7"/>
          <w:w w:val="105"/>
          <w:sz w:val="19"/>
        </w:rPr>
        <w:t xml:space="preserve"> </w:t>
      </w:r>
      <w:r w:rsidRPr="003F7DC9">
        <w:rPr>
          <w:w w:val="105"/>
          <w:sz w:val="19"/>
        </w:rPr>
        <w:t>circa</w:t>
      </w:r>
      <w:r w:rsidRPr="003F7DC9">
        <w:rPr>
          <w:spacing w:val="-8"/>
          <w:w w:val="105"/>
          <w:sz w:val="19"/>
        </w:rPr>
        <w:t xml:space="preserve"> </w:t>
      </w:r>
      <w:r w:rsidRPr="003F7DC9">
        <w:rPr>
          <w:w w:val="105"/>
          <w:sz w:val="19"/>
        </w:rPr>
        <w:t>gli</w:t>
      </w:r>
      <w:r w:rsidRPr="003F7DC9">
        <w:rPr>
          <w:spacing w:val="-8"/>
          <w:w w:val="105"/>
          <w:sz w:val="19"/>
        </w:rPr>
        <w:t xml:space="preserve"> </w:t>
      </w:r>
      <w:r w:rsidRPr="003F7DC9">
        <w:rPr>
          <w:w w:val="105"/>
          <w:sz w:val="19"/>
        </w:rPr>
        <w:t>accorgimenti</w:t>
      </w:r>
      <w:r w:rsidRPr="003F7DC9">
        <w:rPr>
          <w:spacing w:val="-9"/>
          <w:w w:val="105"/>
          <w:sz w:val="19"/>
        </w:rPr>
        <w:t xml:space="preserve"> </w:t>
      </w:r>
      <w:r w:rsidRPr="003F7DC9">
        <w:rPr>
          <w:w w:val="105"/>
          <w:sz w:val="19"/>
        </w:rPr>
        <w:t>da</w:t>
      </w:r>
      <w:r w:rsidRPr="003F7DC9">
        <w:rPr>
          <w:spacing w:val="-8"/>
          <w:w w:val="105"/>
          <w:sz w:val="19"/>
        </w:rPr>
        <w:t xml:space="preserve"> </w:t>
      </w:r>
      <w:r w:rsidRPr="003F7DC9">
        <w:rPr>
          <w:w w:val="105"/>
          <w:sz w:val="19"/>
        </w:rPr>
        <w:t>adottare</w:t>
      </w:r>
      <w:r w:rsidRPr="003F7DC9">
        <w:rPr>
          <w:spacing w:val="-8"/>
          <w:w w:val="105"/>
          <w:sz w:val="19"/>
        </w:rPr>
        <w:t xml:space="preserve"> </w:t>
      </w:r>
      <w:r w:rsidRPr="003F7DC9">
        <w:rPr>
          <w:w w:val="105"/>
          <w:sz w:val="19"/>
        </w:rPr>
        <w:t>per</w:t>
      </w:r>
      <w:r w:rsidRPr="003F7DC9">
        <w:rPr>
          <w:spacing w:val="-8"/>
          <w:w w:val="105"/>
          <w:sz w:val="19"/>
        </w:rPr>
        <w:t xml:space="preserve"> </w:t>
      </w:r>
      <w:r w:rsidRPr="003F7DC9">
        <w:rPr>
          <w:w w:val="105"/>
          <w:sz w:val="19"/>
        </w:rPr>
        <w:t>garantire</w:t>
      </w:r>
      <w:r w:rsidRPr="003F7DC9">
        <w:rPr>
          <w:spacing w:val="-7"/>
          <w:w w:val="105"/>
          <w:sz w:val="19"/>
        </w:rPr>
        <w:t xml:space="preserve"> </w:t>
      </w:r>
      <w:r w:rsidRPr="003F7DC9">
        <w:rPr>
          <w:w w:val="105"/>
          <w:sz w:val="19"/>
        </w:rPr>
        <w:t>una</w:t>
      </w:r>
      <w:r w:rsidRPr="003F7DC9">
        <w:rPr>
          <w:spacing w:val="-8"/>
          <w:w w:val="105"/>
          <w:sz w:val="19"/>
        </w:rPr>
        <w:t xml:space="preserve"> </w:t>
      </w:r>
      <w:r w:rsidRPr="003F7DC9">
        <w:rPr>
          <w:w w:val="105"/>
          <w:sz w:val="19"/>
        </w:rPr>
        <w:t>distanza adeguata</w:t>
      </w:r>
      <w:r w:rsidRPr="003F7DC9">
        <w:rPr>
          <w:spacing w:val="-15"/>
          <w:w w:val="105"/>
          <w:sz w:val="19"/>
        </w:rPr>
        <w:t xml:space="preserve"> </w:t>
      </w:r>
      <w:r w:rsidRPr="003F7DC9">
        <w:rPr>
          <w:w w:val="105"/>
          <w:sz w:val="19"/>
        </w:rPr>
        <w:t>tra</w:t>
      </w:r>
      <w:r w:rsidRPr="003F7DC9">
        <w:rPr>
          <w:spacing w:val="-15"/>
          <w:w w:val="105"/>
          <w:sz w:val="19"/>
        </w:rPr>
        <w:t xml:space="preserve"> </w:t>
      </w:r>
      <w:r w:rsidRPr="003F7DC9">
        <w:rPr>
          <w:w w:val="105"/>
          <w:sz w:val="19"/>
        </w:rPr>
        <w:t>le</w:t>
      </w:r>
      <w:r w:rsidRPr="003F7DC9">
        <w:rPr>
          <w:spacing w:val="-15"/>
          <w:w w:val="105"/>
          <w:sz w:val="19"/>
        </w:rPr>
        <w:t xml:space="preserve"> </w:t>
      </w:r>
      <w:r w:rsidRPr="003F7DC9">
        <w:rPr>
          <w:w w:val="105"/>
          <w:sz w:val="19"/>
        </w:rPr>
        <w:t>persone</w:t>
      </w:r>
      <w:r w:rsidRPr="003F7DC9">
        <w:rPr>
          <w:spacing w:val="-15"/>
          <w:w w:val="105"/>
          <w:sz w:val="19"/>
        </w:rPr>
        <w:t xml:space="preserve"> </w:t>
      </w:r>
      <w:r w:rsidRPr="003F7DC9">
        <w:rPr>
          <w:w w:val="105"/>
          <w:sz w:val="19"/>
        </w:rPr>
        <w:t>nel</w:t>
      </w:r>
      <w:r w:rsidRPr="003F7DC9">
        <w:rPr>
          <w:spacing w:val="-15"/>
          <w:w w:val="105"/>
          <w:sz w:val="19"/>
        </w:rPr>
        <w:t xml:space="preserve"> </w:t>
      </w:r>
      <w:r w:rsidRPr="003F7DC9">
        <w:rPr>
          <w:w w:val="105"/>
          <w:sz w:val="19"/>
        </w:rPr>
        <w:t>corso</w:t>
      </w:r>
      <w:r w:rsidRPr="003F7DC9">
        <w:rPr>
          <w:spacing w:val="-15"/>
          <w:w w:val="105"/>
          <w:sz w:val="19"/>
        </w:rPr>
        <w:t xml:space="preserve"> </w:t>
      </w:r>
      <w:r w:rsidRPr="003F7DC9">
        <w:rPr>
          <w:w w:val="105"/>
          <w:sz w:val="19"/>
        </w:rPr>
        <w:t>della</w:t>
      </w:r>
      <w:r w:rsidRPr="003F7DC9">
        <w:rPr>
          <w:spacing w:val="-15"/>
          <w:w w:val="105"/>
          <w:sz w:val="19"/>
        </w:rPr>
        <w:t xml:space="preserve"> </w:t>
      </w:r>
      <w:r w:rsidRPr="003F7DC9">
        <w:rPr>
          <w:w w:val="105"/>
          <w:sz w:val="19"/>
        </w:rPr>
        <w:t>navigazione</w:t>
      </w:r>
      <w:r w:rsidRPr="003F7DC9">
        <w:rPr>
          <w:spacing w:val="-14"/>
          <w:w w:val="105"/>
          <w:sz w:val="19"/>
        </w:rPr>
        <w:t xml:space="preserve"> </w:t>
      </w:r>
      <w:r w:rsidRPr="003F7DC9">
        <w:rPr>
          <w:w w:val="105"/>
          <w:sz w:val="19"/>
        </w:rPr>
        <w:t>e</w:t>
      </w:r>
      <w:r w:rsidRPr="003F7DC9">
        <w:rPr>
          <w:spacing w:val="-15"/>
          <w:w w:val="105"/>
          <w:sz w:val="19"/>
        </w:rPr>
        <w:t xml:space="preserve"> </w:t>
      </w:r>
      <w:r w:rsidRPr="003F7DC9">
        <w:rPr>
          <w:w w:val="105"/>
          <w:sz w:val="19"/>
        </w:rPr>
        <w:t>durante</w:t>
      </w:r>
      <w:r w:rsidRPr="003F7DC9">
        <w:rPr>
          <w:spacing w:val="-14"/>
          <w:w w:val="105"/>
          <w:sz w:val="19"/>
        </w:rPr>
        <w:t xml:space="preserve"> </w:t>
      </w:r>
      <w:r w:rsidRPr="003F7DC9">
        <w:rPr>
          <w:w w:val="105"/>
          <w:sz w:val="19"/>
        </w:rPr>
        <w:t>le</w:t>
      </w:r>
      <w:r w:rsidRPr="003F7DC9">
        <w:rPr>
          <w:spacing w:val="-14"/>
          <w:w w:val="105"/>
          <w:sz w:val="19"/>
        </w:rPr>
        <w:t xml:space="preserve"> </w:t>
      </w:r>
      <w:r w:rsidRPr="003F7DC9">
        <w:rPr>
          <w:w w:val="105"/>
          <w:sz w:val="19"/>
        </w:rPr>
        <w:t>operazioni</w:t>
      </w:r>
      <w:r w:rsidRPr="003F7DC9">
        <w:rPr>
          <w:spacing w:val="-15"/>
          <w:w w:val="105"/>
          <w:sz w:val="19"/>
        </w:rPr>
        <w:t xml:space="preserve"> </w:t>
      </w:r>
      <w:r w:rsidRPr="003F7DC9">
        <w:rPr>
          <w:w w:val="105"/>
          <w:sz w:val="19"/>
        </w:rPr>
        <w:t>di</w:t>
      </w:r>
      <w:r w:rsidRPr="003F7DC9">
        <w:rPr>
          <w:spacing w:val="-15"/>
          <w:w w:val="105"/>
          <w:sz w:val="19"/>
        </w:rPr>
        <w:t xml:space="preserve"> </w:t>
      </w:r>
      <w:r w:rsidRPr="003F7DC9">
        <w:rPr>
          <w:w w:val="105"/>
          <w:sz w:val="19"/>
        </w:rPr>
        <w:t>imbarco</w:t>
      </w:r>
      <w:r w:rsidRPr="003F7DC9">
        <w:rPr>
          <w:spacing w:val="-15"/>
          <w:w w:val="105"/>
          <w:sz w:val="19"/>
        </w:rPr>
        <w:t xml:space="preserve"> </w:t>
      </w:r>
      <w:r w:rsidRPr="003F7DC9">
        <w:rPr>
          <w:w w:val="105"/>
          <w:sz w:val="19"/>
        </w:rPr>
        <w:t>e</w:t>
      </w:r>
      <w:r w:rsidRPr="003F7DC9">
        <w:rPr>
          <w:spacing w:val="-14"/>
          <w:w w:val="105"/>
          <w:sz w:val="19"/>
        </w:rPr>
        <w:t xml:space="preserve"> </w:t>
      </w:r>
      <w:r w:rsidRPr="003F7DC9">
        <w:rPr>
          <w:w w:val="105"/>
          <w:sz w:val="19"/>
        </w:rPr>
        <w:t>sbarco, prevedendo appositi percorsi</w:t>
      </w:r>
      <w:r w:rsidRPr="003F7DC9">
        <w:rPr>
          <w:spacing w:val="-8"/>
          <w:w w:val="105"/>
          <w:sz w:val="19"/>
        </w:rPr>
        <w:t xml:space="preserve"> </w:t>
      </w:r>
      <w:r w:rsidRPr="003F7DC9">
        <w:rPr>
          <w:w w:val="105"/>
          <w:sz w:val="19"/>
        </w:rPr>
        <w:t>dedicati per il TPL marittimo è necessario l'utilizzo di dispositivi di sicurezza come previsto anche per il trasporto pubblico locale di terra e sono previste le stesse possibilità di indici di riempimento con gli accorgimenti previsti per il trasporto pubblico</w:t>
      </w:r>
      <w:r w:rsidRPr="003F7DC9">
        <w:rPr>
          <w:spacing w:val="-29"/>
          <w:w w:val="105"/>
          <w:sz w:val="19"/>
        </w:rPr>
        <w:t xml:space="preserve"> </w:t>
      </w:r>
      <w:r w:rsidRPr="003F7DC9">
        <w:rPr>
          <w:w w:val="105"/>
          <w:sz w:val="19"/>
        </w:rPr>
        <w:t>locale.</w:t>
      </w:r>
    </w:p>
    <w:p w14:paraId="47CA73DD" w14:textId="77777777" w:rsidR="0059612F" w:rsidRPr="003F7DC9" w:rsidRDefault="0059612F" w:rsidP="0059612F">
      <w:pPr>
        <w:pStyle w:val="Corpotesto"/>
        <w:spacing w:before="5"/>
        <w:ind w:left="284" w:right="794"/>
        <w:rPr>
          <w:sz w:val="14"/>
        </w:rPr>
      </w:pPr>
    </w:p>
    <w:p w14:paraId="3CCBB90E" w14:textId="77777777" w:rsidR="0059612F" w:rsidRPr="003F7DC9" w:rsidRDefault="0059612F" w:rsidP="0059612F">
      <w:pPr>
        <w:ind w:left="284" w:right="794"/>
        <w:rPr>
          <w:sz w:val="19"/>
        </w:rPr>
      </w:pPr>
      <w:r w:rsidRPr="003F7DC9">
        <w:rPr>
          <w:w w:val="105"/>
          <w:sz w:val="19"/>
          <w:u w:val="single"/>
        </w:rPr>
        <w:t>Gestione di terminal passeggeri, stazioni marittime e punti di imbarco/sbarco passeggeri</w:t>
      </w:r>
    </w:p>
    <w:p w14:paraId="6E872AC5" w14:textId="77777777" w:rsidR="0059612F" w:rsidRPr="003F7DC9" w:rsidRDefault="0059612F" w:rsidP="0059612F">
      <w:pPr>
        <w:pStyle w:val="Corpotesto"/>
        <w:spacing w:before="6"/>
        <w:ind w:left="284" w:right="794"/>
        <w:rPr>
          <w:sz w:val="12"/>
        </w:rPr>
      </w:pPr>
    </w:p>
    <w:p w14:paraId="5280BBDB" w14:textId="77777777" w:rsidR="0059612F" w:rsidRPr="003F7DC9" w:rsidRDefault="0059612F" w:rsidP="0059612F">
      <w:pPr>
        <w:spacing w:before="65" w:line="283" w:lineRule="auto"/>
        <w:ind w:left="284" w:right="794"/>
        <w:jc w:val="both"/>
        <w:rPr>
          <w:sz w:val="19"/>
        </w:rPr>
      </w:pPr>
      <w:r w:rsidRPr="003F7DC9">
        <w:rPr>
          <w:w w:val="105"/>
          <w:sz w:val="19"/>
        </w:rPr>
        <w:t>Negli ambiti portuali è richiesta particolare attenzione al fine di evitare una concentrazione di persone in quei</w:t>
      </w:r>
      <w:r w:rsidRPr="003F7DC9">
        <w:rPr>
          <w:spacing w:val="-6"/>
          <w:w w:val="105"/>
          <w:sz w:val="19"/>
        </w:rPr>
        <w:t xml:space="preserve"> </w:t>
      </w:r>
      <w:r w:rsidRPr="003F7DC9">
        <w:rPr>
          <w:w w:val="105"/>
          <w:sz w:val="19"/>
        </w:rPr>
        <w:t>luoghi</w:t>
      </w:r>
      <w:r w:rsidRPr="003F7DC9">
        <w:rPr>
          <w:spacing w:val="-6"/>
          <w:w w:val="105"/>
          <w:sz w:val="19"/>
        </w:rPr>
        <w:t xml:space="preserve"> </w:t>
      </w:r>
      <w:r w:rsidRPr="003F7DC9">
        <w:rPr>
          <w:w w:val="105"/>
          <w:sz w:val="19"/>
        </w:rPr>
        <w:t>soggetti</w:t>
      </w:r>
      <w:r w:rsidRPr="003F7DC9">
        <w:rPr>
          <w:spacing w:val="-6"/>
          <w:w w:val="105"/>
          <w:sz w:val="19"/>
        </w:rPr>
        <w:t xml:space="preserve"> </w:t>
      </w:r>
      <w:r w:rsidRPr="003F7DC9">
        <w:rPr>
          <w:w w:val="105"/>
          <w:sz w:val="19"/>
        </w:rPr>
        <w:t>a</w:t>
      </w:r>
      <w:r w:rsidRPr="003F7DC9">
        <w:rPr>
          <w:spacing w:val="-6"/>
          <w:w w:val="105"/>
          <w:sz w:val="19"/>
        </w:rPr>
        <w:t xml:space="preserve"> </w:t>
      </w:r>
      <w:r w:rsidRPr="003F7DC9">
        <w:rPr>
          <w:w w:val="105"/>
          <w:sz w:val="19"/>
        </w:rPr>
        <w:t>diffusa</w:t>
      </w:r>
      <w:r w:rsidRPr="003F7DC9">
        <w:rPr>
          <w:spacing w:val="-6"/>
          <w:w w:val="105"/>
          <w:sz w:val="19"/>
        </w:rPr>
        <w:t xml:space="preserve"> </w:t>
      </w:r>
      <w:r w:rsidRPr="003F7DC9">
        <w:rPr>
          <w:w w:val="105"/>
          <w:sz w:val="19"/>
        </w:rPr>
        <w:t>frequentazione,</w:t>
      </w:r>
      <w:r w:rsidRPr="003F7DC9">
        <w:rPr>
          <w:spacing w:val="-5"/>
          <w:w w:val="105"/>
          <w:sz w:val="19"/>
        </w:rPr>
        <w:t xml:space="preserve"> </w:t>
      </w:r>
      <w:r w:rsidRPr="003F7DC9">
        <w:rPr>
          <w:w w:val="105"/>
          <w:sz w:val="19"/>
        </w:rPr>
        <w:t>come</w:t>
      </w:r>
      <w:r w:rsidRPr="003F7DC9">
        <w:rPr>
          <w:spacing w:val="-5"/>
          <w:w w:val="105"/>
          <w:sz w:val="19"/>
        </w:rPr>
        <w:t xml:space="preserve"> </w:t>
      </w:r>
      <w:r w:rsidRPr="003F7DC9">
        <w:rPr>
          <w:w w:val="105"/>
          <w:sz w:val="19"/>
        </w:rPr>
        <w:t>le</w:t>
      </w:r>
      <w:r w:rsidRPr="003F7DC9">
        <w:rPr>
          <w:spacing w:val="-6"/>
          <w:w w:val="105"/>
          <w:sz w:val="19"/>
        </w:rPr>
        <w:t xml:space="preserve"> </w:t>
      </w:r>
      <w:r w:rsidRPr="003F7DC9">
        <w:rPr>
          <w:w w:val="105"/>
          <w:sz w:val="19"/>
        </w:rPr>
        <w:t>stazioni</w:t>
      </w:r>
      <w:r w:rsidRPr="003F7DC9">
        <w:rPr>
          <w:spacing w:val="-6"/>
          <w:w w:val="105"/>
          <w:sz w:val="19"/>
        </w:rPr>
        <w:t xml:space="preserve"> </w:t>
      </w:r>
      <w:r w:rsidRPr="003F7DC9">
        <w:rPr>
          <w:w w:val="105"/>
          <w:sz w:val="19"/>
        </w:rPr>
        <w:t>marittime,</w:t>
      </w:r>
      <w:r w:rsidRPr="003F7DC9">
        <w:rPr>
          <w:spacing w:val="-6"/>
          <w:w w:val="105"/>
          <w:sz w:val="19"/>
        </w:rPr>
        <w:t xml:space="preserve"> </w:t>
      </w:r>
      <w:r w:rsidRPr="003F7DC9">
        <w:rPr>
          <w:w w:val="105"/>
          <w:sz w:val="19"/>
        </w:rPr>
        <w:t>i</w:t>
      </w:r>
      <w:r w:rsidRPr="003F7DC9">
        <w:rPr>
          <w:spacing w:val="-6"/>
          <w:w w:val="105"/>
          <w:sz w:val="19"/>
        </w:rPr>
        <w:t xml:space="preserve"> </w:t>
      </w:r>
      <w:r w:rsidRPr="003F7DC9">
        <w:rPr>
          <w:w w:val="105"/>
          <w:sz w:val="19"/>
        </w:rPr>
        <w:t>terminal</w:t>
      </w:r>
      <w:r w:rsidRPr="003F7DC9">
        <w:rPr>
          <w:spacing w:val="-6"/>
          <w:w w:val="105"/>
          <w:sz w:val="19"/>
        </w:rPr>
        <w:t xml:space="preserve"> </w:t>
      </w:r>
      <w:r w:rsidRPr="003F7DC9">
        <w:rPr>
          <w:w w:val="105"/>
          <w:sz w:val="19"/>
        </w:rPr>
        <w:t>crociere</w:t>
      </w:r>
      <w:r w:rsidRPr="003F7DC9">
        <w:rPr>
          <w:spacing w:val="-7"/>
          <w:w w:val="105"/>
          <w:sz w:val="19"/>
        </w:rPr>
        <w:t xml:space="preserve"> </w:t>
      </w:r>
      <w:r w:rsidRPr="003F7DC9">
        <w:rPr>
          <w:w w:val="105"/>
          <w:sz w:val="19"/>
        </w:rPr>
        <w:t>e</w:t>
      </w:r>
      <w:r w:rsidRPr="003F7DC9">
        <w:rPr>
          <w:spacing w:val="-5"/>
          <w:w w:val="105"/>
          <w:sz w:val="19"/>
        </w:rPr>
        <w:t xml:space="preserve"> </w:t>
      </w:r>
      <w:r w:rsidRPr="003F7DC9">
        <w:rPr>
          <w:w w:val="105"/>
          <w:sz w:val="19"/>
        </w:rPr>
        <w:t>le</w:t>
      </w:r>
      <w:r w:rsidRPr="003F7DC9">
        <w:rPr>
          <w:spacing w:val="-6"/>
          <w:w w:val="105"/>
          <w:sz w:val="19"/>
        </w:rPr>
        <w:t xml:space="preserve"> </w:t>
      </w:r>
      <w:r w:rsidRPr="003F7DC9">
        <w:rPr>
          <w:w w:val="105"/>
          <w:sz w:val="19"/>
        </w:rPr>
        <w:t>banchine di</w:t>
      </w:r>
      <w:r w:rsidRPr="003F7DC9">
        <w:rPr>
          <w:spacing w:val="-15"/>
          <w:w w:val="105"/>
          <w:sz w:val="19"/>
        </w:rPr>
        <w:t xml:space="preserve"> </w:t>
      </w:r>
      <w:r w:rsidRPr="003F7DC9">
        <w:rPr>
          <w:w w:val="105"/>
          <w:sz w:val="19"/>
        </w:rPr>
        <w:t>imbarco/sbarco</w:t>
      </w:r>
      <w:r w:rsidRPr="003F7DC9">
        <w:rPr>
          <w:spacing w:val="-15"/>
          <w:w w:val="105"/>
          <w:sz w:val="19"/>
        </w:rPr>
        <w:t xml:space="preserve"> </w:t>
      </w:r>
      <w:r w:rsidRPr="003F7DC9">
        <w:rPr>
          <w:w w:val="105"/>
          <w:sz w:val="19"/>
        </w:rPr>
        <w:t>di</w:t>
      </w:r>
      <w:r w:rsidRPr="003F7DC9">
        <w:rPr>
          <w:spacing w:val="-15"/>
          <w:w w:val="105"/>
          <w:sz w:val="19"/>
        </w:rPr>
        <w:t xml:space="preserve"> </w:t>
      </w:r>
      <w:r w:rsidRPr="003F7DC9">
        <w:rPr>
          <w:w w:val="105"/>
          <w:sz w:val="19"/>
        </w:rPr>
        <w:t>passeggeri.</w:t>
      </w:r>
      <w:r w:rsidRPr="003F7DC9">
        <w:rPr>
          <w:spacing w:val="-14"/>
          <w:w w:val="105"/>
          <w:sz w:val="19"/>
        </w:rPr>
        <w:t xml:space="preserve"> </w:t>
      </w:r>
      <w:r w:rsidRPr="003F7DC9">
        <w:rPr>
          <w:w w:val="105"/>
          <w:sz w:val="19"/>
        </w:rPr>
        <w:t>Sono</w:t>
      </w:r>
      <w:r w:rsidRPr="003F7DC9">
        <w:rPr>
          <w:spacing w:val="-14"/>
          <w:w w:val="105"/>
          <w:sz w:val="19"/>
        </w:rPr>
        <w:t xml:space="preserve"> </w:t>
      </w:r>
      <w:r w:rsidRPr="003F7DC9">
        <w:rPr>
          <w:w w:val="105"/>
          <w:sz w:val="19"/>
        </w:rPr>
        <w:t>indicate,</w:t>
      </w:r>
      <w:r w:rsidRPr="003F7DC9">
        <w:rPr>
          <w:spacing w:val="-14"/>
          <w:w w:val="105"/>
          <w:sz w:val="19"/>
        </w:rPr>
        <w:t xml:space="preserve"> </w:t>
      </w:r>
      <w:r w:rsidRPr="003F7DC9">
        <w:rPr>
          <w:w w:val="105"/>
          <w:sz w:val="19"/>
        </w:rPr>
        <w:t>a</w:t>
      </w:r>
      <w:r w:rsidRPr="003F7DC9">
        <w:rPr>
          <w:spacing w:val="-15"/>
          <w:w w:val="105"/>
          <w:sz w:val="19"/>
        </w:rPr>
        <w:t xml:space="preserve"> </w:t>
      </w:r>
      <w:r w:rsidRPr="003F7DC9">
        <w:rPr>
          <w:w w:val="105"/>
          <w:sz w:val="19"/>
        </w:rPr>
        <w:t>tal</w:t>
      </w:r>
      <w:r w:rsidRPr="003F7DC9">
        <w:rPr>
          <w:spacing w:val="-14"/>
          <w:w w:val="105"/>
          <w:sz w:val="19"/>
        </w:rPr>
        <w:t xml:space="preserve"> </w:t>
      </w:r>
      <w:r w:rsidRPr="003F7DC9">
        <w:rPr>
          <w:w w:val="105"/>
          <w:sz w:val="19"/>
        </w:rPr>
        <w:t>fine,</w:t>
      </w:r>
      <w:r w:rsidRPr="003F7DC9">
        <w:rPr>
          <w:spacing w:val="-15"/>
          <w:w w:val="105"/>
          <w:sz w:val="19"/>
        </w:rPr>
        <w:t xml:space="preserve"> </w:t>
      </w:r>
      <w:r w:rsidRPr="003F7DC9">
        <w:rPr>
          <w:w w:val="105"/>
          <w:sz w:val="19"/>
        </w:rPr>
        <w:t>le</w:t>
      </w:r>
      <w:r w:rsidRPr="003F7DC9">
        <w:rPr>
          <w:spacing w:val="-14"/>
          <w:w w:val="105"/>
          <w:sz w:val="19"/>
        </w:rPr>
        <w:t xml:space="preserve"> </w:t>
      </w:r>
      <w:r w:rsidRPr="003F7DC9">
        <w:rPr>
          <w:w w:val="105"/>
          <w:sz w:val="19"/>
        </w:rPr>
        <w:t>seguenti</w:t>
      </w:r>
      <w:r w:rsidRPr="003F7DC9">
        <w:rPr>
          <w:spacing w:val="-15"/>
          <w:w w:val="105"/>
          <w:sz w:val="19"/>
        </w:rPr>
        <w:t xml:space="preserve"> </w:t>
      </w:r>
      <w:r w:rsidRPr="003F7DC9">
        <w:rPr>
          <w:w w:val="105"/>
          <w:sz w:val="19"/>
        </w:rPr>
        <w:t>misure</w:t>
      </w:r>
      <w:r w:rsidRPr="003F7DC9">
        <w:rPr>
          <w:spacing w:val="-14"/>
          <w:w w:val="105"/>
          <w:sz w:val="19"/>
        </w:rPr>
        <w:t xml:space="preserve"> </w:t>
      </w:r>
      <w:r w:rsidRPr="003F7DC9">
        <w:rPr>
          <w:w w:val="105"/>
          <w:sz w:val="19"/>
        </w:rPr>
        <w:t>organizzative</w:t>
      </w:r>
      <w:r w:rsidRPr="003F7DC9">
        <w:rPr>
          <w:spacing w:val="-15"/>
          <w:w w:val="105"/>
          <w:sz w:val="19"/>
        </w:rPr>
        <w:t xml:space="preserve"> </w:t>
      </w:r>
      <w:r w:rsidRPr="003F7DC9">
        <w:rPr>
          <w:w w:val="105"/>
          <w:sz w:val="19"/>
        </w:rPr>
        <w:t>e</w:t>
      </w:r>
      <w:r w:rsidRPr="003F7DC9">
        <w:rPr>
          <w:spacing w:val="-14"/>
          <w:w w:val="105"/>
          <w:sz w:val="19"/>
        </w:rPr>
        <w:t xml:space="preserve"> </w:t>
      </w:r>
      <w:r w:rsidRPr="003F7DC9">
        <w:rPr>
          <w:w w:val="105"/>
          <w:sz w:val="19"/>
        </w:rPr>
        <w:t>di</w:t>
      </w:r>
      <w:r w:rsidRPr="003F7DC9">
        <w:rPr>
          <w:spacing w:val="-15"/>
          <w:w w:val="105"/>
          <w:sz w:val="19"/>
        </w:rPr>
        <w:t xml:space="preserve"> </w:t>
      </w:r>
      <w:r w:rsidRPr="003F7DC9">
        <w:rPr>
          <w:w w:val="105"/>
          <w:sz w:val="19"/>
        </w:rPr>
        <w:t>prevenzione, da</w:t>
      </w:r>
      <w:r w:rsidRPr="003F7DC9">
        <w:rPr>
          <w:spacing w:val="-11"/>
          <w:w w:val="105"/>
          <w:sz w:val="19"/>
        </w:rPr>
        <w:t xml:space="preserve"> </w:t>
      </w:r>
      <w:r w:rsidRPr="003F7DC9">
        <w:rPr>
          <w:w w:val="105"/>
          <w:sz w:val="19"/>
        </w:rPr>
        <w:t>attuarsi</w:t>
      </w:r>
      <w:r w:rsidRPr="003F7DC9">
        <w:rPr>
          <w:spacing w:val="-11"/>
          <w:w w:val="105"/>
          <w:sz w:val="19"/>
        </w:rPr>
        <w:t xml:space="preserve"> </w:t>
      </w:r>
      <w:r w:rsidRPr="003F7DC9">
        <w:rPr>
          <w:w w:val="105"/>
          <w:sz w:val="19"/>
        </w:rPr>
        <w:t>sia</w:t>
      </w:r>
      <w:r w:rsidRPr="003F7DC9">
        <w:rPr>
          <w:spacing w:val="-11"/>
          <w:w w:val="105"/>
          <w:sz w:val="19"/>
        </w:rPr>
        <w:t xml:space="preserve"> </w:t>
      </w:r>
      <w:r w:rsidRPr="003F7DC9">
        <w:rPr>
          <w:w w:val="105"/>
          <w:sz w:val="19"/>
        </w:rPr>
        <w:t>a</w:t>
      </w:r>
      <w:r w:rsidRPr="003F7DC9">
        <w:rPr>
          <w:spacing w:val="-11"/>
          <w:w w:val="105"/>
          <w:sz w:val="19"/>
        </w:rPr>
        <w:t xml:space="preserve"> </w:t>
      </w:r>
      <w:r w:rsidRPr="003F7DC9">
        <w:rPr>
          <w:w w:val="105"/>
          <w:sz w:val="19"/>
        </w:rPr>
        <w:t>cura</w:t>
      </w:r>
      <w:r w:rsidRPr="003F7DC9">
        <w:rPr>
          <w:spacing w:val="-10"/>
          <w:w w:val="105"/>
          <w:sz w:val="19"/>
        </w:rPr>
        <w:t xml:space="preserve"> </w:t>
      </w:r>
      <w:r w:rsidRPr="003F7DC9">
        <w:rPr>
          <w:w w:val="105"/>
          <w:sz w:val="19"/>
        </w:rPr>
        <w:t>dei</w:t>
      </w:r>
      <w:r w:rsidRPr="003F7DC9">
        <w:rPr>
          <w:spacing w:val="-11"/>
          <w:w w:val="105"/>
          <w:sz w:val="19"/>
        </w:rPr>
        <w:t xml:space="preserve"> </w:t>
      </w:r>
      <w:r w:rsidRPr="003F7DC9">
        <w:rPr>
          <w:w w:val="105"/>
          <w:sz w:val="19"/>
        </w:rPr>
        <w:t>terminalisti,</w:t>
      </w:r>
      <w:r w:rsidRPr="003F7DC9">
        <w:rPr>
          <w:spacing w:val="-11"/>
          <w:w w:val="105"/>
          <w:sz w:val="19"/>
        </w:rPr>
        <w:t xml:space="preserve"> </w:t>
      </w:r>
      <w:r w:rsidRPr="003F7DC9">
        <w:rPr>
          <w:w w:val="105"/>
          <w:sz w:val="19"/>
        </w:rPr>
        <w:t>nelle</w:t>
      </w:r>
      <w:r w:rsidRPr="003F7DC9">
        <w:rPr>
          <w:spacing w:val="-10"/>
          <w:w w:val="105"/>
          <w:sz w:val="19"/>
        </w:rPr>
        <w:t xml:space="preserve"> </w:t>
      </w:r>
      <w:r w:rsidRPr="003F7DC9">
        <w:rPr>
          <w:w w:val="105"/>
          <w:sz w:val="19"/>
        </w:rPr>
        <w:t>aree</w:t>
      </w:r>
      <w:r w:rsidRPr="003F7DC9">
        <w:rPr>
          <w:spacing w:val="-11"/>
          <w:w w:val="105"/>
          <w:sz w:val="19"/>
        </w:rPr>
        <w:t xml:space="preserve"> </w:t>
      </w:r>
      <w:r w:rsidRPr="003F7DC9">
        <w:rPr>
          <w:w w:val="105"/>
          <w:sz w:val="19"/>
        </w:rPr>
        <w:t>in</w:t>
      </w:r>
      <w:r w:rsidRPr="003F7DC9">
        <w:rPr>
          <w:spacing w:val="-11"/>
          <w:w w:val="105"/>
          <w:sz w:val="19"/>
        </w:rPr>
        <w:t xml:space="preserve"> </w:t>
      </w:r>
      <w:r w:rsidRPr="003F7DC9">
        <w:rPr>
          <w:w w:val="105"/>
          <w:sz w:val="19"/>
        </w:rPr>
        <w:t>concessione,</w:t>
      </w:r>
      <w:r w:rsidRPr="003F7DC9">
        <w:rPr>
          <w:spacing w:val="-11"/>
          <w:w w:val="105"/>
          <w:sz w:val="19"/>
        </w:rPr>
        <w:t xml:space="preserve"> </w:t>
      </w:r>
      <w:r w:rsidRPr="003F7DC9">
        <w:rPr>
          <w:w w:val="105"/>
          <w:sz w:val="19"/>
        </w:rPr>
        <w:t>sia</w:t>
      </w:r>
      <w:r w:rsidRPr="003F7DC9">
        <w:rPr>
          <w:spacing w:val="-10"/>
          <w:w w:val="105"/>
          <w:sz w:val="19"/>
        </w:rPr>
        <w:t xml:space="preserve"> </w:t>
      </w:r>
      <w:r w:rsidRPr="003F7DC9">
        <w:rPr>
          <w:w w:val="105"/>
          <w:sz w:val="19"/>
        </w:rPr>
        <w:t>a</w:t>
      </w:r>
      <w:r w:rsidRPr="003F7DC9">
        <w:rPr>
          <w:spacing w:val="-11"/>
          <w:w w:val="105"/>
          <w:sz w:val="19"/>
        </w:rPr>
        <w:t xml:space="preserve"> </w:t>
      </w:r>
      <w:r w:rsidRPr="003F7DC9">
        <w:rPr>
          <w:w w:val="105"/>
          <w:sz w:val="19"/>
        </w:rPr>
        <w:t>cura</w:t>
      </w:r>
      <w:r w:rsidRPr="003F7DC9">
        <w:rPr>
          <w:spacing w:val="-11"/>
          <w:w w:val="105"/>
          <w:sz w:val="19"/>
        </w:rPr>
        <w:t xml:space="preserve"> </w:t>
      </w:r>
      <w:r w:rsidRPr="003F7DC9">
        <w:rPr>
          <w:w w:val="105"/>
          <w:sz w:val="19"/>
        </w:rPr>
        <w:t>dei</w:t>
      </w:r>
      <w:r w:rsidRPr="003F7DC9">
        <w:rPr>
          <w:spacing w:val="-11"/>
          <w:w w:val="105"/>
          <w:sz w:val="19"/>
        </w:rPr>
        <w:t xml:space="preserve"> </w:t>
      </w:r>
      <w:r w:rsidRPr="003F7DC9">
        <w:rPr>
          <w:w w:val="105"/>
          <w:sz w:val="19"/>
        </w:rPr>
        <w:t>vari</w:t>
      </w:r>
      <w:r w:rsidRPr="003F7DC9">
        <w:rPr>
          <w:spacing w:val="-11"/>
          <w:w w:val="105"/>
          <w:sz w:val="19"/>
        </w:rPr>
        <w:t xml:space="preserve"> </w:t>
      </w:r>
      <w:r w:rsidRPr="003F7DC9">
        <w:rPr>
          <w:w w:val="105"/>
          <w:sz w:val="19"/>
        </w:rPr>
        <w:t>enti</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gestione</w:t>
      </w:r>
      <w:r w:rsidRPr="003F7DC9">
        <w:rPr>
          <w:spacing w:val="-11"/>
          <w:w w:val="105"/>
          <w:sz w:val="19"/>
        </w:rPr>
        <w:t xml:space="preserve"> </w:t>
      </w:r>
      <w:r w:rsidRPr="003F7DC9">
        <w:rPr>
          <w:w w:val="105"/>
          <w:sz w:val="19"/>
        </w:rPr>
        <w:t>delle</w:t>
      </w:r>
      <w:r w:rsidRPr="003F7DC9">
        <w:rPr>
          <w:spacing w:val="-11"/>
          <w:w w:val="105"/>
          <w:sz w:val="19"/>
        </w:rPr>
        <w:t xml:space="preserve"> </w:t>
      </w:r>
      <w:r w:rsidRPr="003F7DC9">
        <w:rPr>
          <w:w w:val="105"/>
          <w:sz w:val="19"/>
        </w:rPr>
        <w:t>aree portuali in relazione al regime giuridico delle aree</w:t>
      </w:r>
      <w:r w:rsidRPr="003F7DC9">
        <w:rPr>
          <w:spacing w:val="-24"/>
          <w:w w:val="105"/>
          <w:sz w:val="19"/>
        </w:rPr>
        <w:t xml:space="preserve"> </w:t>
      </w:r>
      <w:r w:rsidRPr="003F7DC9">
        <w:rPr>
          <w:w w:val="105"/>
          <w:sz w:val="19"/>
        </w:rPr>
        <w:t>stesse:</w:t>
      </w:r>
    </w:p>
    <w:p w14:paraId="2FB396CD" w14:textId="77777777" w:rsidR="0059612F" w:rsidRPr="003F7DC9" w:rsidRDefault="0059612F" w:rsidP="0059612F">
      <w:pPr>
        <w:pStyle w:val="Corpotesto"/>
        <w:spacing w:before="4"/>
        <w:ind w:left="284" w:right="794"/>
        <w:rPr>
          <w:sz w:val="14"/>
        </w:rPr>
      </w:pPr>
    </w:p>
    <w:p w14:paraId="17AD12F0" w14:textId="77777777" w:rsidR="0059612F" w:rsidRPr="003F7DC9" w:rsidRDefault="0059612F" w:rsidP="0059612F">
      <w:pPr>
        <w:pStyle w:val="Paragrafoelenco"/>
        <w:numPr>
          <w:ilvl w:val="0"/>
          <w:numId w:val="49"/>
        </w:numPr>
        <w:tabs>
          <w:tab w:val="left" w:pos="1848"/>
        </w:tabs>
        <w:spacing w:line="283" w:lineRule="auto"/>
        <w:ind w:left="284" w:right="794" w:firstLine="0"/>
        <w:rPr>
          <w:sz w:val="19"/>
        </w:rPr>
      </w:pPr>
      <w:r w:rsidRPr="003F7DC9">
        <w:rPr>
          <w:sz w:val="19"/>
        </w:rPr>
        <w:t>Predisposizione di apposito piano di prevenzione e protezione, contenente l'analisi del rischio e le misure necessarie alla sua mitigazione, in coerenza con le vigenti disposizioni nazionali in materia di emergenza da covid−19;</w:t>
      </w:r>
    </w:p>
    <w:p w14:paraId="65BC3A35" w14:textId="77777777" w:rsidR="0059612F" w:rsidRPr="003F7DC9" w:rsidRDefault="0059612F" w:rsidP="0059612F">
      <w:pPr>
        <w:pStyle w:val="Paragrafoelenco"/>
        <w:numPr>
          <w:ilvl w:val="0"/>
          <w:numId w:val="49"/>
        </w:numPr>
        <w:tabs>
          <w:tab w:val="left" w:pos="1848"/>
        </w:tabs>
        <w:spacing w:line="283" w:lineRule="auto"/>
        <w:ind w:left="284" w:right="794" w:firstLine="0"/>
        <w:rPr>
          <w:sz w:val="19"/>
        </w:rPr>
      </w:pPr>
      <w:r w:rsidRPr="003F7DC9">
        <w:rPr>
          <w:w w:val="105"/>
          <w:sz w:val="19"/>
        </w:rPr>
        <w:t>Corretta gestione delle infrastrutture portuali/terminal/stazioni marittime adibite alla sosta/transito di passeggeri avendo cura</w:t>
      </w:r>
      <w:r w:rsidRPr="003F7DC9">
        <w:rPr>
          <w:spacing w:val="-10"/>
          <w:w w:val="105"/>
          <w:sz w:val="19"/>
        </w:rPr>
        <w:t xml:space="preserve"> </w:t>
      </w:r>
      <w:r w:rsidRPr="003F7DC9">
        <w:rPr>
          <w:w w:val="105"/>
          <w:sz w:val="19"/>
        </w:rPr>
        <w:t>di:</w:t>
      </w:r>
    </w:p>
    <w:p w14:paraId="0111E5DD" w14:textId="77777777" w:rsidR="0059612F" w:rsidRPr="003F7DC9" w:rsidRDefault="0059612F" w:rsidP="0059612F">
      <w:pPr>
        <w:pStyle w:val="Paragrafoelenco"/>
        <w:numPr>
          <w:ilvl w:val="1"/>
          <w:numId w:val="49"/>
        </w:numPr>
        <w:tabs>
          <w:tab w:val="left" w:pos="2155"/>
        </w:tabs>
        <w:spacing w:line="283" w:lineRule="auto"/>
        <w:ind w:left="284" w:right="794" w:firstLine="0"/>
        <w:rPr>
          <w:sz w:val="19"/>
        </w:rPr>
      </w:pPr>
      <w:r w:rsidRPr="003F7DC9">
        <w:rPr>
          <w:w w:val="105"/>
          <w:sz w:val="19"/>
        </w:rPr>
        <w:t>informare</w:t>
      </w:r>
      <w:r w:rsidRPr="003F7DC9">
        <w:rPr>
          <w:spacing w:val="-5"/>
          <w:w w:val="105"/>
          <w:sz w:val="19"/>
        </w:rPr>
        <w:t xml:space="preserve"> </w:t>
      </w:r>
      <w:r w:rsidRPr="003F7DC9">
        <w:rPr>
          <w:w w:val="105"/>
          <w:sz w:val="19"/>
        </w:rPr>
        <w:t>l'utenza</w:t>
      </w:r>
      <w:r w:rsidRPr="003F7DC9">
        <w:rPr>
          <w:spacing w:val="-5"/>
          <w:w w:val="105"/>
          <w:sz w:val="19"/>
        </w:rPr>
        <w:t xml:space="preserve"> </w:t>
      </w:r>
      <w:r w:rsidRPr="003F7DC9">
        <w:rPr>
          <w:w w:val="105"/>
          <w:sz w:val="19"/>
        </w:rPr>
        <w:t>in</w:t>
      </w:r>
      <w:r w:rsidRPr="003F7DC9">
        <w:rPr>
          <w:spacing w:val="-6"/>
          <w:w w:val="105"/>
          <w:sz w:val="19"/>
        </w:rPr>
        <w:t xml:space="preserve"> </w:t>
      </w:r>
      <w:r w:rsidRPr="003F7DC9">
        <w:rPr>
          <w:w w:val="105"/>
          <w:sz w:val="19"/>
        </w:rPr>
        <w:t>merito</w:t>
      </w:r>
      <w:r w:rsidRPr="003F7DC9">
        <w:rPr>
          <w:spacing w:val="-6"/>
          <w:w w:val="105"/>
          <w:sz w:val="19"/>
        </w:rPr>
        <w:t xml:space="preserve"> </w:t>
      </w:r>
      <w:r w:rsidRPr="003F7DC9">
        <w:rPr>
          <w:w w:val="105"/>
          <w:sz w:val="19"/>
        </w:rPr>
        <w:t>ai</w:t>
      </w:r>
      <w:r w:rsidRPr="003F7DC9">
        <w:rPr>
          <w:spacing w:val="-5"/>
          <w:w w:val="105"/>
          <w:sz w:val="19"/>
        </w:rPr>
        <w:t xml:space="preserve"> </w:t>
      </w:r>
      <w:r w:rsidRPr="003F7DC9">
        <w:rPr>
          <w:w w:val="105"/>
          <w:sz w:val="19"/>
        </w:rPr>
        <w:t>rischi</w:t>
      </w:r>
      <w:r w:rsidRPr="003F7DC9">
        <w:rPr>
          <w:spacing w:val="-7"/>
          <w:w w:val="105"/>
          <w:sz w:val="19"/>
        </w:rPr>
        <w:t xml:space="preserve"> </w:t>
      </w:r>
      <w:r w:rsidRPr="003F7DC9">
        <w:rPr>
          <w:w w:val="105"/>
          <w:sz w:val="19"/>
        </w:rPr>
        <w:t>esistenti</w:t>
      </w:r>
      <w:r w:rsidRPr="003F7DC9">
        <w:rPr>
          <w:spacing w:val="-7"/>
          <w:w w:val="105"/>
          <w:sz w:val="19"/>
        </w:rPr>
        <w:t xml:space="preserve"> </w:t>
      </w:r>
      <w:r w:rsidRPr="003F7DC9">
        <w:rPr>
          <w:w w:val="105"/>
          <w:sz w:val="19"/>
        </w:rPr>
        <w:t>ed</w:t>
      </w:r>
      <w:r w:rsidRPr="003F7DC9">
        <w:rPr>
          <w:spacing w:val="-6"/>
          <w:w w:val="105"/>
          <w:sz w:val="19"/>
        </w:rPr>
        <w:t xml:space="preserve"> </w:t>
      </w:r>
      <w:r w:rsidRPr="003F7DC9">
        <w:rPr>
          <w:w w:val="105"/>
          <w:sz w:val="19"/>
        </w:rPr>
        <w:t>alle</w:t>
      </w:r>
      <w:r w:rsidRPr="003F7DC9">
        <w:rPr>
          <w:spacing w:val="-5"/>
          <w:w w:val="105"/>
          <w:sz w:val="19"/>
        </w:rPr>
        <w:t xml:space="preserve"> </w:t>
      </w:r>
      <w:r w:rsidRPr="003F7DC9">
        <w:rPr>
          <w:w w:val="105"/>
          <w:sz w:val="19"/>
        </w:rPr>
        <w:t>necessarie</w:t>
      </w:r>
      <w:r w:rsidRPr="003F7DC9">
        <w:rPr>
          <w:spacing w:val="-6"/>
          <w:w w:val="105"/>
          <w:sz w:val="19"/>
        </w:rPr>
        <w:t xml:space="preserve"> </w:t>
      </w:r>
      <w:r w:rsidRPr="003F7DC9">
        <w:rPr>
          <w:w w:val="105"/>
          <w:sz w:val="19"/>
        </w:rPr>
        <w:t>misure</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prevenzione,</w:t>
      </w:r>
      <w:r w:rsidRPr="003F7DC9">
        <w:rPr>
          <w:spacing w:val="-4"/>
          <w:w w:val="105"/>
          <w:sz w:val="19"/>
        </w:rPr>
        <w:t xml:space="preserve"> </w:t>
      </w:r>
      <w:r w:rsidRPr="003F7DC9">
        <w:rPr>
          <w:w w:val="105"/>
          <w:sz w:val="19"/>
        </w:rPr>
        <w:t>quali</w:t>
      </w:r>
      <w:r w:rsidRPr="003F7DC9">
        <w:rPr>
          <w:spacing w:val="-6"/>
          <w:w w:val="105"/>
          <w:sz w:val="19"/>
        </w:rPr>
        <w:t xml:space="preserve"> </w:t>
      </w:r>
      <w:r w:rsidRPr="003F7DC9">
        <w:rPr>
          <w:w w:val="105"/>
          <w:sz w:val="19"/>
        </w:rPr>
        <w:t>il corretto</w:t>
      </w:r>
      <w:r w:rsidRPr="003F7DC9">
        <w:rPr>
          <w:spacing w:val="-10"/>
          <w:w w:val="105"/>
          <w:sz w:val="19"/>
        </w:rPr>
        <w:t xml:space="preserve"> </w:t>
      </w:r>
      <w:r w:rsidRPr="003F7DC9">
        <w:rPr>
          <w:w w:val="105"/>
          <w:sz w:val="19"/>
        </w:rPr>
        <w:t>utilizzo</w:t>
      </w:r>
      <w:r w:rsidRPr="003F7DC9">
        <w:rPr>
          <w:spacing w:val="-9"/>
          <w:w w:val="105"/>
          <w:sz w:val="19"/>
        </w:rPr>
        <w:t xml:space="preserve"> </w:t>
      </w:r>
      <w:r w:rsidRPr="003F7DC9">
        <w:rPr>
          <w:w w:val="105"/>
          <w:sz w:val="19"/>
        </w:rPr>
        <w:t>dei</w:t>
      </w:r>
      <w:r w:rsidRPr="003F7DC9">
        <w:rPr>
          <w:spacing w:val="-10"/>
          <w:w w:val="105"/>
          <w:sz w:val="19"/>
        </w:rPr>
        <w:t xml:space="preserve"> </w:t>
      </w:r>
      <w:r w:rsidRPr="003F7DC9">
        <w:rPr>
          <w:w w:val="105"/>
          <w:sz w:val="19"/>
        </w:rPr>
        <w:t>dispositivi</w:t>
      </w:r>
      <w:r w:rsidRPr="003F7DC9">
        <w:rPr>
          <w:spacing w:val="-8"/>
          <w:w w:val="105"/>
          <w:sz w:val="19"/>
        </w:rPr>
        <w:t xml:space="preserve"> </w:t>
      </w:r>
      <w:r w:rsidRPr="003F7DC9">
        <w:rPr>
          <w:w w:val="105"/>
          <w:sz w:val="19"/>
        </w:rPr>
        <w:t>individuali</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protezione</w:t>
      </w:r>
      <w:r w:rsidRPr="003F7DC9">
        <w:rPr>
          <w:spacing w:val="-9"/>
          <w:w w:val="105"/>
          <w:sz w:val="19"/>
        </w:rPr>
        <w:t xml:space="preserve"> </w:t>
      </w:r>
      <w:r w:rsidRPr="003F7DC9">
        <w:rPr>
          <w:w w:val="105"/>
          <w:sz w:val="19"/>
        </w:rPr>
        <w:t>(mascherine,</w:t>
      </w:r>
      <w:r w:rsidRPr="003F7DC9">
        <w:rPr>
          <w:spacing w:val="-9"/>
          <w:w w:val="105"/>
          <w:sz w:val="19"/>
        </w:rPr>
        <w:t xml:space="preserve"> </w:t>
      </w:r>
      <w:r w:rsidRPr="003F7DC9">
        <w:rPr>
          <w:w w:val="105"/>
          <w:sz w:val="19"/>
        </w:rPr>
        <w:t>guanti),</w:t>
      </w:r>
      <w:r w:rsidRPr="003F7DC9">
        <w:rPr>
          <w:spacing w:val="-9"/>
          <w:w w:val="105"/>
          <w:sz w:val="19"/>
        </w:rPr>
        <w:t xml:space="preserve"> </w:t>
      </w:r>
      <w:r w:rsidRPr="003F7DC9">
        <w:rPr>
          <w:w w:val="105"/>
          <w:sz w:val="19"/>
        </w:rPr>
        <w:t>il</w:t>
      </w:r>
      <w:r w:rsidRPr="003F7DC9">
        <w:rPr>
          <w:spacing w:val="-10"/>
          <w:w w:val="105"/>
          <w:sz w:val="19"/>
        </w:rPr>
        <w:t xml:space="preserve"> </w:t>
      </w:r>
      <w:r w:rsidRPr="003F7DC9">
        <w:rPr>
          <w:w w:val="105"/>
          <w:sz w:val="19"/>
        </w:rPr>
        <w:t>distanziamento sociale, l'igiene delle mani. A tale scopo, può costituire utile strumento oltre a cartellonistica plurilingue, anche la disponibilità di immagini “QR Code” associati a tali informazioni che consentono</w:t>
      </w:r>
      <w:r w:rsidRPr="003F7DC9">
        <w:rPr>
          <w:spacing w:val="-17"/>
          <w:w w:val="105"/>
          <w:sz w:val="19"/>
        </w:rPr>
        <w:t xml:space="preserve"> </w:t>
      </w:r>
      <w:r w:rsidRPr="003F7DC9">
        <w:rPr>
          <w:w w:val="105"/>
          <w:sz w:val="19"/>
        </w:rPr>
        <w:t>all'utente</w:t>
      </w:r>
      <w:r w:rsidRPr="003F7DC9">
        <w:rPr>
          <w:spacing w:val="-17"/>
          <w:w w:val="105"/>
          <w:sz w:val="19"/>
        </w:rPr>
        <w:t xml:space="preserve"> </w:t>
      </w:r>
      <w:r w:rsidRPr="003F7DC9">
        <w:rPr>
          <w:w w:val="105"/>
          <w:sz w:val="19"/>
        </w:rPr>
        <w:t>di</w:t>
      </w:r>
      <w:r w:rsidRPr="003F7DC9">
        <w:rPr>
          <w:spacing w:val="-18"/>
          <w:w w:val="105"/>
          <w:sz w:val="19"/>
        </w:rPr>
        <w:t xml:space="preserve"> </w:t>
      </w:r>
      <w:r w:rsidRPr="003F7DC9">
        <w:rPr>
          <w:w w:val="105"/>
          <w:sz w:val="19"/>
        </w:rPr>
        <w:t>visualizzare</w:t>
      </w:r>
      <w:r w:rsidRPr="003F7DC9">
        <w:rPr>
          <w:spacing w:val="-16"/>
          <w:w w:val="105"/>
          <w:sz w:val="19"/>
        </w:rPr>
        <w:t xml:space="preserve"> </w:t>
      </w:r>
      <w:r w:rsidRPr="003F7DC9">
        <w:rPr>
          <w:w w:val="105"/>
          <w:sz w:val="19"/>
        </w:rPr>
        <w:t>le</w:t>
      </w:r>
      <w:r w:rsidRPr="003F7DC9">
        <w:rPr>
          <w:spacing w:val="-18"/>
          <w:w w:val="105"/>
          <w:sz w:val="19"/>
        </w:rPr>
        <w:t xml:space="preserve"> </w:t>
      </w:r>
      <w:r w:rsidRPr="003F7DC9">
        <w:rPr>
          <w:w w:val="105"/>
          <w:sz w:val="19"/>
        </w:rPr>
        <w:t>stesse</w:t>
      </w:r>
      <w:r w:rsidRPr="003F7DC9">
        <w:rPr>
          <w:spacing w:val="-16"/>
          <w:w w:val="105"/>
          <w:sz w:val="19"/>
        </w:rPr>
        <w:t xml:space="preserve"> </w:t>
      </w:r>
      <w:r w:rsidRPr="003F7DC9">
        <w:rPr>
          <w:w w:val="105"/>
          <w:sz w:val="19"/>
        </w:rPr>
        <w:t>sul</w:t>
      </w:r>
      <w:r w:rsidRPr="003F7DC9">
        <w:rPr>
          <w:spacing w:val="-17"/>
          <w:w w:val="105"/>
          <w:sz w:val="19"/>
        </w:rPr>
        <w:t xml:space="preserve"> </w:t>
      </w:r>
      <w:r w:rsidRPr="003F7DC9">
        <w:rPr>
          <w:w w:val="105"/>
          <w:sz w:val="19"/>
        </w:rPr>
        <w:t>proprio</w:t>
      </w:r>
      <w:r w:rsidRPr="003F7DC9">
        <w:rPr>
          <w:spacing w:val="-16"/>
          <w:w w:val="105"/>
          <w:sz w:val="19"/>
        </w:rPr>
        <w:t xml:space="preserve"> </w:t>
      </w:r>
      <w:r w:rsidRPr="003F7DC9">
        <w:rPr>
          <w:w w:val="105"/>
          <w:sz w:val="19"/>
        </w:rPr>
        <w:t>smartphone</w:t>
      </w:r>
      <w:r w:rsidRPr="003F7DC9">
        <w:rPr>
          <w:spacing w:val="-17"/>
          <w:w w:val="105"/>
          <w:sz w:val="19"/>
        </w:rPr>
        <w:t xml:space="preserve"> </w:t>
      </w:r>
      <w:r w:rsidRPr="003F7DC9">
        <w:rPr>
          <w:w w:val="105"/>
          <w:sz w:val="19"/>
        </w:rPr>
        <w:t>o</w:t>
      </w:r>
      <w:r w:rsidRPr="003F7DC9">
        <w:rPr>
          <w:spacing w:val="-17"/>
          <w:w w:val="105"/>
          <w:sz w:val="19"/>
        </w:rPr>
        <w:t xml:space="preserve"> </w:t>
      </w:r>
      <w:r w:rsidRPr="003F7DC9">
        <w:rPr>
          <w:w w:val="105"/>
          <w:sz w:val="19"/>
        </w:rPr>
        <w:t>altro</w:t>
      </w:r>
      <w:r w:rsidRPr="003F7DC9">
        <w:rPr>
          <w:spacing w:val="-16"/>
          <w:w w:val="105"/>
          <w:sz w:val="19"/>
        </w:rPr>
        <w:t xml:space="preserve"> </w:t>
      </w:r>
      <w:r w:rsidRPr="003F7DC9">
        <w:rPr>
          <w:w w:val="105"/>
          <w:sz w:val="19"/>
        </w:rPr>
        <w:t>dispositivo</w:t>
      </w:r>
      <w:r w:rsidRPr="003F7DC9">
        <w:rPr>
          <w:spacing w:val="-16"/>
          <w:w w:val="105"/>
          <w:sz w:val="19"/>
        </w:rPr>
        <w:t xml:space="preserve"> </w:t>
      </w:r>
      <w:r w:rsidRPr="003F7DC9">
        <w:rPr>
          <w:w w:val="105"/>
          <w:sz w:val="19"/>
        </w:rPr>
        <w:t>simile;</w:t>
      </w:r>
    </w:p>
    <w:p w14:paraId="26AC0443" w14:textId="77777777" w:rsidR="0059612F" w:rsidRPr="003F7DC9" w:rsidRDefault="0059612F" w:rsidP="0059612F">
      <w:pPr>
        <w:pStyle w:val="Paragrafoelenco"/>
        <w:numPr>
          <w:ilvl w:val="1"/>
          <w:numId w:val="49"/>
        </w:numPr>
        <w:tabs>
          <w:tab w:val="left" w:pos="2157"/>
        </w:tabs>
        <w:spacing w:line="283" w:lineRule="auto"/>
        <w:ind w:left="284" w:right="794" w:firstLine="0"/>
        <w:rPr>
          <w:sz w:val="19"/>
        </w:rPr>
      </w:pPr>
      <w:r w:rsidRPr="003F7DC9">
        <w:rPr>
          <w:sz w:val="19"/>
        </w:rPr>
        <w:t>promuovere la più ampia diffusione di sistemi on−line di prenotazione e di acquisto dei biglietti, limitando al minimo le operazioni di bigliettazione in</w:t>
      </w:r>
      <w:r w:rsidRPr="003F7DC9">
        <w:rPr>
          <w:spacing w:val="13"/>
          <w:sz w:val="19"/>
        </w:rPr>
        <w:t xml:space="preserve"> </w:t>
      </w:r>
      <w:r w:rsidRPr="003F7DC9">
        <w:rPr>
          <w:sz w:val="19"/>
        </w:rPr>
        <w:t>porto;</w:t>
      </w:r>
    </w:p>
    <w:p w14:paraId="302C41ED" w14:textId="77777777" w:rsidR="0059612F" w:rsidRPr="003F7DC9" w:rsidRDefault="0059612F" w:rsidP="0059612F">
      <w:pPr>
        <w:pStyle w:val="Paragrafoelenco"/>
        <w:numPr>
          <w:ilvl w:val="1"/>
          <w:numId w:val="49"/>
        </w:numPr>
        <w:tabs>
          <w:tab w:val="left" w:pos="2156"/>
        </w:tabs>
        <w:spacing w:line="283" w:lineRule="auto"/>
        <w:ind w:left="284" w:right="794" w:firstLine="0"/>
        <w:rPr>
          <w:sz w:val="19"/>
        </w:rPr>
      </w:pPr>
      <w:r w:rsidRPr="003F7DC9">
        <w:rPr>
          <w:w w:val="105"/>
          <w:sz w:val="19"/>
        </w:rPr>
        <w:t>evitare ogni forma di assembramento delle persone in transito attraverso il ricorso a forme di contingentamento</w:t>
      </w:r>
      <w:r w:rsidRPr="003F7DC9">
        <w:rPr>
          <w:spacing w:val="-13"/>
          <w:w w:val="105"/>
          <w:sz w:val="19"/>
        </w:rPr>
        <w:t xml:space="preserve"> </w:t>
      </w:r>
      <w:r w:rsidRPr="003F7DC9">
        <w:rPr>
          <w:w w:val="105"/>
          <w:sz w:val="19"/>
        </w:rPr>
        <w:t>e</w:t>
      </w:r>
      <w:r w:rsidRPr="003F7DC9">
        <w:rPr>
          <w:spacing w:val="-13"/>
          <w:w w:val="105"/>
          <w:sz w:val="19"/>
        </w:rPr>
        <w:t xml:space="preserve"> </w:t>
      </w:r>
      <w:r w:rsidRPr="003F7DC9">
        <w:rPr>
          <w:w w:val="105"/>
          <w:sz w:val="19"/>
        </w:rPr>
        <w:t>programmazione</w:t>
      </w:r>
      <w:r w:rsidRPr="003F7DC9">
        <w:rPr>
          <w:spacing w:val="-12"/>
          <w:w w:val="105"/>
          <w:sz w:val="19"/>
        </w:rPr>
        <w:t xml:space="preserve"> </w:t>
      </w:r>
      <w:r w:rsidRPr="003F7DC9">
        <w:rPr>
          <w:w w:val="105"/>
          <w:sz w:val="19"/>
        </w:rPr>
        <w:t>degli</w:t>
      </w:r>
      <w:r w:rsidRPr="003F7DC9">
        <w:rPr>
          <w:spacing w:val="-12"/>
          <w:w w:val="105"/>
          <w:sz w:val="19"/>
        </w:rPr>
        <w:t xml:space="preserve"> </w:t>
      </w:r>
      <w:r w:rsidRPr="003F7DC9">
        <w:rPr>
          <w:w w:val="105"/>
          <w:sz w:val="19"/>
        </w:rPr>
        <w:t>accessi,</w:t>
      </w:r>
      <w:r w:rsidRPr="003F7DC9">
        <w:rPr>
          <w:spacing w:val="-12"/>
          <w:w w:val="105"/>
          <w:sz w:val="19"/>
        </w:rPr>
        <w:t xml:space="preserve"> </w:t>
      </w:r>
      <w:r w:rsidRPr="003F7DC9">
        <w:rPr>
          <w:w w:val="105"/>
          <w:sz w:val="19"/>
        </w:rPr>
        <w:t>l'utilizzo</w:t>
      </w:r>
      <w:r w:rsidRPr="003F7DC9">
        <w:rPr>
          <w:spacing w:val="-12"/>
          <w:w w:val="105"/>
          <w:sz w:val="19"/>
        </w:rPr>
        <w:t xml:space="preserve"> </w:t>
      </w:r>
      <w:r w:rsidRPr="003F7DC9">
        <w:rPr>
          <w:w w:val="105"/>
          <w:sz w:val="19"/>
        </w:rPr>
        <w:t>di</w:t>
      </w:r>
      <w:r w:rsidRPr="003F7DC9">
        <w:rPr>
          <w:spacing w:val="-12"/>
          <w:w w:val="105"/>
          <w:sz w:val="19"/>
        </w:rPr>
        <w:t xml:space="preserve"> </w:t>
      </w:r>
      <w:r w:rsidRPr="003F7DC9">
        <w:rPr>
          <w:w w:val="105"/>
          <w:sz w:val="19"/>
        </w:rPr>
        <w:t>percorsi</w:t>
      </w:r>
      <w:r w:rsidRPr="003F7DC9">
        <w:rPr>
          <w:spacing w:val="-13"/>
          <w:w w:val="105"/>
          <w:sz w:val="19"/>
        </w:rPr>
        <w:t xml:space="preserve"> </w:t>
      </w:r>
      <w:r w:rsidRPr="003F7DC9">
        <w:rPr>
          <w:w w:val="105"/>
          <w:sz w:val="19"/>
        </w:rPr>
        <w:t>obbligati</w:t>
      </w:r>
      <w:r w:rsidRPr="003F7DC9">
        <w:rPr>
          <w:spacing w:val="-12"/>
          <w:w w:val="105"/>
          <w:sz w:val="19"/>
        </w:rPr>
        <w:t xml:space="preserve"> </w:t>
      </w:r>
      <w:r w:rsidRPr="003F7DC9">
        <w:rPr>
          <w:w w:val="105"/>
          <w:sz w:val="19"/>
        </w:rPr>
        <w:t>per</w:t>
      </w:r>
      <w:r w:rsidRPr="003F7DC9">
        <w:rPr>
          <w:spacing w:val="-12"/>
          <w:w w:val="105"/>
          <w:sz w:val="19"/>
        </w:rPr>
        <w:t xml:space="preserve"> </w:t>
      </w:r>
      <w:r w:rsidRPr="003F7DC9">
        <w:rPr>
          <w:w w:val="105"/>
          <w:sz w:val="19"/>
        </w:rPr>
        <w:t>l'ingresso e</w:t>
      </w:r>
      <w:r w:rsidRPr="003F7DC9">
        <w:rPr>
          <w:spacing w:val="-2"/>
          <w:w w:val="105"/>
          <w:sz w:val="19"/>
        </w:rPr>
        <w:t xml:space="preserve"> </w:t>
      </w:r>
      <w:r w:rsidRPr="003F7DC9">
        <w:rPr>
          <w:w w:val="105"/>
          <w:sz w:val="19"/>
        </w:rPr>
        <w:t>l'uscita;</w:t>
      </w:r>
    </w:p>
    <w:p w14:paraId="2CEA004C" w14:textId="77777777" w:rsidR="0059612F" w:rsidRPr="003F7DC9" w:rsidRDefault="0059612F" w:rsidP="0059612F">
      <w:pPr>
        <w:pStyle w:val="Paragrafoelenco"/>
        <w:numPr>
          <w:ilvl w:val="1"/>
          <w:numId w:val="49"/>
        </w:numPr>
        <w:tabs>
          <w:tab w:val="left" w:pos="2158"/>
        </w:tabs>
        <w:spacing w:line="231" w:lineRule="exact"/>
        <w:ind w:left="284" w:right="794" w:firstLine="0"/>
        <w:rPr>
          <w:sz w:val="19"/>
        </w:rPr>
      </w:pPr>
      <w:r w:rsidRPr="003F7DC9">
        <w:rPr>
          <w:w w:val="105"/>
          <w:sz w:val="19"/>
        </w:rPr>
        <w:t>far</w:t>
      </w:r>
      <w:r w:rsidRPr="003F7DC9">
        <w:rPr>
          <w:spacing w:val="-4"/>
          <w:w w:val="105"/>
          <w:sz w:val="19"/>
        </w:rPr>
        <w:t xml:space="preserve"> </w:t>
      </w:r>
      <w:r w:rsidRPr="003F7DC9">
        <w:rPr>
          <w:w w:val="105"/>
          <w:sz w:val="19"/>
        </w:rPr>
        <w:t>rispettare</w:t>
      </w:r>
      <w:r w:rsidRPr="003F7DC9">
        <w:rPr>
          <w:spacing w:val="-4"/>
          <w:w w:val="105"/>
          <w:sz w:val="19"/>
        </w:rPr>
        <w:t xml:space="preserve"> </w:t>
      </w:r>
      <w:r w:rsidRPr="003F7DC9">
        <w:rPr>
          <w:w w:val="105"/>
          <w:sz w:val="19"/>
        </w:rPr>
        <w:t>la</w:t>
      </w:r>
      <w:r w:rsidRPr="003F7DC9">
        <w:rPr>
          <w:spacing w:val="-3"/>
          <w:w w:val="105"/>
          <w:sz w:val="19"/>
        </w:rPr>
        <w:t xml:space="preserve"> </w:t>
      </w:r>
      <w:r w:rsidRPr="003F7DC9">
        <w:rPr>
          <w:w w:val="105"/>
          <w:sz w:val="19"/>
        </w:rPr>
        <w:t>distanza</w:t>
      </w:r>
      <w:r w:rsidRPr="003F7DC9">
        <w:rPr>
          <w:spacing w:val="-4"/>
          <w:w w:val="105"/>
          <w:sz w:val="19"/>
        </w:rPr>
        <w:t xml:space="preserve"> </w:t>
      </w:r>
      <w:r w:rsidRPr="003F7DC9">
        <w:rPr>
          <w:w w:val="105"/>
          <w:sz w:val="19"/>
        </w:rPr>
        <w:t>interpersonale</w:t>
      </w:r>
      <w:r w:rsidRPr="003F7DC9">
        <w:rPr>
          <w:spacing w:val="-1"/>
          <w:w w:val="105"/>
          <w:sz w:val="19"/>
        </w:rPr>
        <w:t xml:space="preserve"> </w:t>
      </w:r>
      <w:r w:rsidRPr="003F7DC9">
        <w:rPr>
          <w:w w:val="105"/>
          <w:sz w:val="19"/>
        </w:rPr>
        <w:t>di</w:t>
      </w:r>
      <w:r w:rsidRPr="003F7DC9">
        <w:rPr>
          <w:spacing w:val="-3"/>
          <w:w w:val="105"/>
          <w:sz w:val="19"/>
        </w:rPr>
        <w:t xml:space="preserve"> </w:t>
      </w:r>
      <w:r w:rsidRPr="003F7DC9">
        <w:rPr>
          <w:w w:val="105"/>
          <w:sz w:val="19"/>
        </w:rPr>
        <w:t>1</w:t>
      </w:r>
      <w:r w:rsidRPr="003F7DC9">
        <w:rPr>
          <w:spacing w:val="-4"/>
          <w:w w:val="105"/>
          <w:sz w:val="19"/>
        </w:rPr>
        <w:t xml:space="preserve"> </w:t>
      </w:r>
      <w:r w:rsidRPr="003F7DC9">
        <w:rPr>
          <w:w w:val="105"/>
          <w:sz w:val="19"/>
        </w:rPr>
        <w:t>(uno)</w:t>
      </w:r>
      <w:r w:rsidRPr="003F7DC9">
        <w:rPr>
          <w:spacing w:val="-5"/>
          <w:w w:val="105"/>
          <w:sz w:val="19"/>
        </w:rPr>
        <w:t xml:space="preserve"> </w:t>
      </w:r>
      <w:r w:rsidRPr="003F7DC9">
        <w:rPr>
          <w:w w:val="105"/>
          <w:sz w:val="19"/>
        </w:rPr>
        <w:t>metro</w:t>
      </w:r>
      <w:r w:rsidRPr="003F7DC9">
        <w:rPr>
          <w:spacing w:val="-4"/>
          <w:w w:val="105"/>
          <w:sz w:val="19"/>
        </w:rPr>
        <w:t xml:space="preserve"> </w:t>
      </w:r>
      <w:r w:rsidRPr="003F7DC9">
        <w:rPr>
          <w:w w:val="105"/>
          <w:sz w:val="19"/>
        </w:rPr>
        <w:t>tra</w:t>
      </w:r>
      <w:r w:rsidRPr="003F7DC9">
        <w:rPr>
          <w:spacing w:val="-3"/>
          <w:w w:val="105"/>
          <w:sz w:val="19"/>
        </w:rPr>
        <w:t xml:space="preserve"> </w:t>
      </w:r>
      <w:r w:rsidRPr="003F7DC9">
        <w:rPr>
          <w:w w:val="105"/>
          <w:sz w:val="19"/>
        </w:rPr>
        <w:t>le</w:t>
      </w:r>
      <w:r w:rsidRPr="003F7DC9">
        <w:rPr>
          <w:spacing w:val="-3"/>
          <w:w w:val="105"/>
          <w:sz w:val="19"/>
        </w:rPr>
        <w:t xml:space="preserve"> </w:t>
      </w:r>
      <w:r w:rsidRPr="003F7DC9">
        <w:rPr>
          <w:w w:val="105"/>
          <w:sz w:val="19"/>
        </w:rPr>
        <w:t>persone;</w:t>
      </w:r>
    </w:p>
    <w:p w14:paraId="281A219D" w14:textId="77777777" w:rsidR="0059612F" w:rsidRPr="003F7DC9" w:rsidRDefault="0059612F" w:rsidP="0059612F">
      <w:pPr>
        <w:pStyle w:val="Paragrafoelenco"/>
        <w:numPr>
          <w:ilvl w:val="1"/>
          <w:numId w:val="49"/>
        </w:numPr>
        <w:tabs>
          <w:tab w:val="left" w:pos="2158"/>
        </w:tabs>
        <w:spacing w:before="36" w:line="283" w:lineRule="auto"/>
        <w:ind w:left="284" w:right="794" w:firstLine="0"/>
        <w:rPr>
          <w:sz w:val="19"/>
        </w:rPr>
      </w:pPr>
      <w:r w:rsidRPr="003F7DC9">
        <w:rPr>
          <w:w w:val="105"/>
          <w:sz w:val="19"/>
        </w:rPr>
        <w:t>installare</w:t>
      </w:r>
      <w:r w:rsidRPr="003F7DC9">
        <w:rPr>
          <w:spacing w:val="-4"/>
          <w:w w:val="105"/>
          <w:sz w:val="19"/>
        </w:rPr>
        <w:t xml:space="preserve"> </w:t>
      </w:r>
      <w:r w:rsidRPr="003F7DC9">
        <w:rPr>
          <w:w w:val="105"/>
          <w:sz w:val="19"/>
        </w:rPr>
        <w:t>un</w:t>
      </w:r>
      <w:r w:rsidRPr="003F7DC9">
        <w:rPr>
          <w:spacing w:val="-5"/>
          <w:w w:val="105"/>
          <w:sz w:val="19"/>
        </w:rPr>
        <w:t xml:space="preserve"> </w:t>
      </w:r>
      <w:r w:rsidRPr="003F7DC9">
        <w:rPr>
          <w:w w:val="105"/>
          <w:sz w:val="19"/>
        </w:rPr>
        <w:t>adeguato</w:t>
      </w:r>
      <w:r w:rsidRPr="003F7DC9">
        <w:rPr>
          <w:spacing w:val="-3"/>
          <w:w w:val="105"/>
          <w:sz w:val="19"/>
        </w:rPr>
        <w:t xml:space="preserve"> </w:t>
      </w:r>
      <w:r w:rsidRPr="003F7DC9">
        <w:rPr>
          <w:w w:val="105"/>
          <w:sz w:val="19"/>
        </w:rPr>
        <w:t>numero</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distributori</w:t>
      </w:r>
      <w:r w:rsidRPr="003F7DC9">
        <w:rPr>
          <w:spacing w:val="-3"/>
          <w:w w:val="105"/>
          <w:sz w:val="19"/>
        </w:rPr>
        <w:t xml:space="preserve"> </w:t>
      </w:r>
      <w:r w:rsidRPr="003F7DC9">
        <w:rPr>
          <w:w w:val="105"/>
          <w:sz w:val="19"/>
        </w:rPr>
        <w:t>di</w:t>
      </w:r>
      <w:r w:rsidRPr="003F7DC9">
        <w:rPr>
          <w:spacing w:val="-5"/>
          <w:w w:val="105"/>
          <w:sz w:val="19"/>
        </w:rPr>
        <w:t xml:space="preserve"> </w:t>
      </w:r>
      <w:r w:rsidRPr="003F7DC9">
        <w:rPr>
          <w:w w:val="105"/>
          <w:sz w:val="19"/>
        </w:rPr>
        <w:t>disinfettante</w:t>
      </w:r>
      <w:r w:rsidRPr="003F7DC9">
        <w:rPr>
          <w:spacing w:val="-3"/>
          <w:w w:val="105"/>
          <w:sz w:val="19"/>
        </w:rPr>
        <w:t xml:space="preserve"> </w:t>
      </w:r>
      <w:r w:rsidRPr="003F7DC9">
        <w:rPr>
          <w:w w:val="105"/>
          <w:sz w:val="19"/>
        </w:rPr>
        <w:t>per</w:t>
      </w:r>
      <w:r w:rsidRPr="003F7DC9">
        <w:rPr>
          <w:spacing w:val="-5"/>
          <w:w w:val="105"/>
          <w:sz w:val="19"/>
        </w:rPr>
        <w:t xml:space="preserve"> </w:t>
      </w:r>
      <w:r w:rsidRPr="003F7DC9">
        <w:rPr>
          <w:w w:val="105"/>
          <w:sz w:val="19"/>
        </w:rPr>
        <w:t>una</w:t>
      </w:r>
      <w:r w:rsidRPr="003F7DC9">
        <w:rPr>
          <w:spacing w:val="-3"/>
          <w:w w:val="105"/>
          <w:sz w:val="19"/>
        </w:rPr>
        <w:t xml:space="preserve"> </w:t>
      </w:r>
      <w:r w:rsidRPr="003F7DC9">
        <w:rPr>
          <w:w w:val="105"/>
          <w:sz w:val="19"/>
        </w:rPr>
        <w:t>costante</w:t>
      </w:r>
      <w:r w:rsidRPr="003F7DC9">
        <w:rPr>
          <w:spacing w:val="-4"/>
          <w:w w:val="105"/>
          <w:sz w:val="19"/>
        </w:rPr>
        <w:t xml:space="preserve"> </w:t>
      </w:r>
      <w:r w:rsidRPr="003F7DC9">
        <w:rPr>
          <w:w w:val="105"/>
          <w:sz w:val="19"/>
        </w:rPr>
        <w:t>igiene</w:t>
      </w:r>
      <w:r w:rsidRPr="003F7DC9">
        <w:rPr>
          <w:spacing w:val="-4"/>
          <w:w w:val="105"/>
          <w:sz w:val="19"/>
        </w:rPr>
        <w:t xml:space="preserve"> </w:t>
      </w:r>
      <w:r w:rsidRPr="003F7DC9">
        <w:rPr>
          <w:w w:val="105"/>
          <w:sz w:val="19"/>
        </w:rPr>
        <w:t>e</w:t>
      </w:r>
      <w:r w:rsidRPr="003F7DC9">
        <w:rPr>
          <w:spacing w:val="-3"/>
          <w:w w:val="105"/>
          <w:sz w:val="19"/>
        </w:rPr>
        <w:t xml:space="preserve"> </w:t>
      </w:r>
      <w:r w:rsidRPr="003F7DC9">
        <w:rPr>
          <w:w w:val="105"/>
          <w:sz w:val="19"/>
        </w:rPr>
        <w:t>pulizia delle</w:t>
      </w:r>
      <w:r w:rsidRPr="003F7DC9">
        <w:rPr>
          <w:spacing w:val="-2"/>
          <w:w w:val="105"/>
          <w:sz w:val="19"/>
        </w:rPr>
        <w:t xml:space="preserve"> </w:t>
      </w:r>
      <w:r w:rsidRPr="003F7DC9">
        <w:rPr>
          <w:w w:val="105"/>
          <w:sz w:val="19"/>
        </w:rPr>
        <w:t>mani;</w:t>
      </w:r>
    </w:p>
    <w:p w14:paraId="0D88567F" w14:textId="77777777" w:rsidR="0059612F" w:rsidRPr="003F7DC9" w:rsidRDefault="0059612F" w:rsidP="0059612F">
      <w:pPr>
        <w:pStyle w:val="Paragrafoelenco"/>
        <w:numPr>
          <w:ilvl w:val="1"/>
          <w:numId w:val="49"/>
        </w:numPr>
        <w:tabs>
          <w:tab w:val="left" w:pos="2157"/>
          <w:tab w:val="left" w:pos="2158"/>
        </w:tabs>
        <w:spacing w:line="283" w:lineRule="auto"/>
        <w:ind w:left="284" w:right="794" w:firstLine="0"/>
        <w:rPr>
          <w:sz w:val="19"/>
        </w:rPr>
      </w:pPr>
      <w:r w:rsidRPr="003F7DC9">
        <w:rPr>
          <w:w w:val="105"/>
          <w:sz w:val="19"/>
        </w:rPr>
        <w:lastRenderedPageBreak/>
        <w:t>programmare</w:t>
      </w:r>
      <w:r w:rsidRPr="003F7DC9">
        <w:rPr>
          <w:spacing w:val="-23"/>
          <w:w w:val="105"/>
          <w:sz w:val="19"/>
        </w:rPr>
        <w:t xml:space="preserve"> </w:t>
      </w:r>
      <w:r w:rsidRPr="003F7DC9">
        <w:rPr>
          <w:w w:val="105"/>
          <w:sz w:val="19"/>
        </w:rPr>
        <w:t>frequentemente</w:t>
      </w:r>
      <w:r w:rsidRPr="003F7DC9">
        <w:rPr>
          <w:spacing w:val="-23"/>
          <w:w w:val="105"/>
          <w:sz w:val="19"/>
        </w:rPr>
        <w:t xml:space="preserve"> </w:t>
      </w:r>
      <w:r w:rsidRPr="003F7DC9">
        <w:rPr>
          <w:w w:val="105"/>
          <w:sz w:val="19"/>
        </w:rPr>
        <w:t>un'appropriata</w:t>
      </w:r>
      <w:r w:rsidRPr="003F7DC9">
        <w:rPr>
          <w:spacing w:val="-23"/>
          <w:w w:val="105"/>
          <w:sz w:val="19"/>
        </w:rPr>
        <w:t xml:space="preserve"> </w:t>
      </w:r>
      <w:r w:rsidRPr="003F7DC9">
        <w:rPr>
          <w:w w:val="105"/>
          <w:sz w:val="19"/>
        </w:rPr>
        <w:t>sanificazione</w:t>
      </w:r>
      <w:r w:rsidRPr="003F7DC9">
        <w:rPr>
          <w:spacing w:val="-23"/>
          <w:w w:val="105"/>
          <w:sz w:val="19"/>
        </w:rPr>
        <w:t xml:space="preserve"> </w:t>
      </w:r>
      <w:r w:rsidRPr="003F7DC9">
        <w:rPr>
          <w:w w:val="105"/>
          <w:sz w:val="19"/>
        </w:rPr>
        <w:t>degli</w:t>
      </w:r>
      <w:r w:rsidRPr="003F7DC9">
        <w:rPr>
          <w:spacing w:val="-24"/>
          <w:w w:val="105"/>
          <w:sz w:val="19"/>
        </w:rPr>
        <w:t xml:space="preserve"> </w:t>
      </w:r>
      <w:r w:rsidRPr="003F7DC9">
        <w:rPr>
          <w:w w:val="105"/>
          <w:sz w:val="19"/>
        </w:rPr>
        <w:t>ambienti</w:t>
      </w:r>
      <w:r w:rsidRPr="003F7DC9">
        <w:rPr>
          <w:spacing w:val="-23"/>
          <w:w w:val="105"/>
          <w:sz w:val="19"/>
        </w:rPr>
        <w:t xml:space="preserve"> </w:t>
      </w:r>
      <w:r w:rsidRPr="003F7DC9">
        <w:rPr>
          <w:w w:val="105"/>
          <w:sz w:val="19"/>
        </w:rPr>
        <w:t>nei</w:t>
      </w:r>
      <w:r w:rsidRPr="003F7DC9">
        <w:rPr>
          <w:spacing w:val="-23"/>
          <w:w w:val="105"/>
          <w:sz w:val="19"/>
        </w:rPr>
        <w:t xml:space="preserve"> </w:t>
      </w:r>
      <w:r w:rsidRPr="003F7DC9">
        <w:rPr>
          <w:w w:val="105"/>
          <w:sz w:val="19"/>
        </w:rPr>
        <w:t>quali</w:t>
      </w:r>
      <w:r w:rsidRPr="003F7DC9">
        <w:rPr>
          <w:spacing w:val="-23"/>
          <w:w w:val="105"/>
          <w:sz w:val="19"/>
        </w:rPr>
        <w:t xml:space="preserve"> </w:t>
      </w:r>
      <w:r w:rsidRPr="003F7DC9">
        <w:rPr>
          <w:w w:val="105"/>
          <w:sz w:val="19"/>
        </w:rPr>
        <w:t>transitano</w:t>
      </w:r>
      <w:r w:rsidRPr="003F7DC9">
        <w:rPr>
          <w:spacing w:val="-24"/>
          <w:w w:val="105"/>
          <w:sz w:val="19"/>
        </w:rPr>
        <w:t xml:space="preserve"> </w:t>
      </w:r>
      <w:r w:rsidRPr="003F7DC9">
        <w:rPr>
          <w:w w:val="105"/>
          <w:sz w:val="19"/>
        </w:rPr>
        <w:t>i passeggeri</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delle</w:t>
      </w:r>
      <w:r w:rsidRPr="003F7DC9">
        <w:rPr>
          <w:spacing w:val="-9"/>
          <w:w w:val="105"/>
          <w:sz w:val="19"/>
        </w:rPr>
        <w:t xml:space="preserve"> </w:t>
      </w:r>
      <w:r w:rsidRPr="003F7DC9">
        <w:rPr>
          <w:w w:val="105"/>
          <w:sz w:val="19"/>
        </w:rPr>
        <w:t>superfici</w:t>
      </w:r>
      <w:r w:rsidRPr="003F7DC9">
        <w:rPr>
          <w:spacing w:val="-9"/>
          <w:w w:val="105"/>
          <w:sz w:val="19"/>
        </w:rPr>
        <w:t xml:space="preserve"> </w:t>
      </w:r>
      <w:r w:rsidRPr="003F7DC9">
        <w:rPr>
          <w:w w:val="105"/>
          <w:sz w:val="19"/>
        </w:rPr>
        <w:t>esposte</w:t>
      </w:r>
      <w:r w:rsidRPr="003F7DC9">
        <w:rPr>
          <w:spacing w:val="-10"/>
          <w:w w:val="105"/>
          <w:sz w:val="19"/>
        </w:rPr>
        <w:t xml:space="preserve"> </w:t>
      </w:r>
      <w:r w:rsidRPr="003F7DC9">
        <w:rPr>
          <w:w w:val="105"/>
          <w:sz w:val="19"/>
        </w:rPr>
        <w:t>al</w:t>
      </w:r>
      <w:r w:rsidRPr="003F7DC9">
        <w:rPr>
          <w:spacing w:val="-9"/>
          <w:w w:val="105"/>
          <w:sz w:val="19"/>
        </w:rPr>
        <w:t xml:space="preserve"> </w:t>
      </w:r>
      <w:r w:rsidRPr="003F7DC9">
        <w:rPr>
          <w:w w:val="105"/>
          <w:sz w:val="19"/>
        </w:rPr>
        <w:t>contatto,</w:t>
      </w:r>
      <w:r w:rsidRPr="003F7DC9">
        <w:rPr>
          <w:spacing w:val="-9"/>
          <w:w w:val="105"/>
          <w:sz w:val="19"/>
        </w:rPr>
        <w:t xml:space="preserve"> </w:t>
      </w:r>
      <w:r w:rsidRPr="003F7DC9">
        <w:rPr>
          <w:w w:val="105"/>
          <w:sz w:val="19"/>
        </w:rPr>
        <w:t>con</w:t>
      </w:r>
      <w:r w:rsidRPr="003F7DC9">
        <w:rPr>
          <w:spacing w:val="-9"/>
          <w:w w:val="105"/>
          <w:sz w:val="19"/>
        </w:rPr>
        <w:t xml:space="preserve"> </w:t>
      </w:r>
      <w:r w:rsidRPr="003F7DC9">
        <w:rPr>
          <w:w w:val="105"/>
          <w:sz w:val="19"/>
        </w:rPr>
        <w:t>particolare</w:t>
      </w:r>
      <w:r w:rsidRPr="003F7DC9">
        <w:rPr>
          <w:spacing w:val="-9"/>
          <w:w w:val="105"/>
          <w:sz w:val="19"/>
        </w:rPr>
        <w:t xml:space="preserve"> </w:t>
      </w:r>
      <w:r w:rsidRPr="003F7DC9">
        <w:rPr>
          <w:w w:val="105"/>
          <w:sz w:val="19"/>
        </w:rPr>
        <w:t>riguardo</w:t>
      </w:r>
      <w:r w:rsidRPr="003F7DC9">
        <w:rPr>
          <w:spacing w:val="-10"/>
          <w:w w:val="105"/>
          <w:sz w:val="19"/>
        </w:rPr>
        <w:t xml:space="preserve"> </w:t>
      </w:r>
      <w:r w:rsidRPr="003F7DC9">
        <w:rPr>
          <w:w w:val="105"/>
          <w:sz w:val="19"/>
        </w:rPr>
        <w:t>ai</w:t>
      </w:r>
      <w:r w:rsidRPr="003F7DC9">
        <w:rPr>
          <w:spacing w:val="-9"/>
          <w:w w:val="105"/>
          <w:sz w:val="19"/>
        </w:rPr>
        <w:t xml:space="preserve"> </w:t>
      </w:r>
      <w:r w:rsidRPr="003F7DC9">
        <w:rPr>
          <w:w w:val="105"/>
          <w:sz w:val="19"/>
        </w:rPr>
        <w:t>locali</w:t>
      </w:r>
      <w:r w:rsidRPr="003F7DC9">
        <w:rPr>
          <w:spacing w:val="-9"/>
          <w:w w:val="105"/>
          <w:sz w:val="19"/>
        </w:rPr>
        <w:t xml:space="preserve"> </w:t>
      </w:r>
      <w:r w:rsidRPr="003F7DC9">
        <w:rPr>
          <w:w w:val="105"/>
          <w:sz w:val="19"/>
        </w:rPr>
        <w:t>igienici;</w:t>
      </w:r>
    </w:p>
    <w:p w14:paraId="426B08C9" w14:textId="77777777" w:rsidR="0059612F" w:rsidRPr="003F7DC9" w:rsidRDefault="0059612F" w:rsidP="0059612F">
      <w:pPr>
        <w:pStyle w:val="Paragrafoelenco"/>
        <w:numPr>
          <w:ilvl w:val="1"/>
          <w:numId w:val="49"/>
        </w:numPr>
        <w:tabs>
          <w:tab w:val="left" w:pos="2159"/>
        </w:tabs>
        <w:spacing w:line="283" w:lineRule="auto"/>
        <w:ind w:left="284" w:right="794" w:firstLine="0"/>
        <w:rPr>
          <w:sz w:val="19"/>
        </w:rPr>
      </w:pPr>
      <w:r w:rsidRPr="003F7DC9">
        <w:rPr>
          <w:w w:val="105"/>
          <w:sz w:val="19"/>
        </w:rPr>
        <w:t>rinforzare la presenza di personale preposto ai servizi di vigilanza, accoglienza e informazione dell'utenza</w:t>
      </w:r>
      <w:r w:rsidRPr="003F7DC9">
        <w:rPr>
          <w:spacing w:val="-8"/>
          <w:w w:val="105"/>
          <w:sz w:val="19"/>
        </w:rPr>
        <w:t xml:space="preserve"> </w:t>
      </w:r>
      <w:r w:rsidRPr="003F7DC9">
        <w:rPr>
          <w:w w:val="105"/>
          <w:sz w:val="19"/>
        </w:rPr>
        <w:t>all'interno</w:t>
      </w:r>
      <w:r w:rsidRPr="003F7DC9">
        <w:rPr>
          <w:spacing w:val="-6"/>
          <w:w w:val="105"/>
          <w:sz w:val="19"/>
        </w:rPr>
        <w:t xml:space="preserve"> </w:t>
      </w:r>
      <w:r w:rsidRPr="003F7DC9">
        <w:rPr>
          <w:w w:val="105"/>
          <w:sz w:val="19"/>
        </w:rPr>
        <w:t>delle</w:t>
      </w:r>
      <w:r w:rsidRPr="003F7DC9">
        <w:rPr>
          <w:spacing w:val="-6"/>
          <w:w w:val="105"/>
          <w:sz w:val="19"/>
        </w:rPr>
        <w:t xml:space="preserve"> </w:t>
      </w:r>
      <w:r w:rsidRPr="003F7DC9">
        <w:rPr>
          <w:w w:val="105"/>
          <w:sz w:val="19"/>
        </w:rPr>
        <w:t>aree</w:t>
      </w:r>
      <w:r w:rsidRPr="003F7DC9">
        <w:rPr>
          <w:spacing w:val="-8"/>
          <w:w w:val="105"/>
          <w:sz w:val="19"/>
        </w:rPr>
        <w:t xml:space="preserve"> </w:t>
      </w:r>
      <w:r w:rsidRPr="003F7DC9">
        <w:rPr>
          <w:w w:val="105"/>
          <w:sz w:val="19"/>
        </w:rPr>
        <w:t>portuali/terminal</w:t>
      </w:r>
      <w:r w:rsidRPr="003F7DC9">
        <w:rPr>
          <w:spacing w:val="-6"/>
          <w:w w:val="105"/>
          <w:sz w:val="19"/>
        </w:rPr>
        <w:t xml:space="preserve"> </w:t>
      </w:r>
      <w:r w:rsidRPr="003F7DC9">
        <w:rPr>
          <w:w w:val="105"/>
          <w:sz w:val="19"/>
        </w:rPr>
        <w:t>crociere/stazioni</w:t>
      </w:r>
      <w:r w:rsidRPr="003F7DC9">
        <w:rPr>
          <w:spacing w:val="-7"/>
          <w:w w:val="105"/>
          <w:sz w:val="19"/>
        </w:rPr>
        <w:t xml:space="preserve"> </w:t>
      </w:r>
      <w:r w:rsidRPr="003F7DC9">
        <w:rPr>
          <w:w w:val="105"/>
          <w:sz w:val="19"/>
        </w:rPr>
        <w:t>marittime.</w:t>
      </w:r>
    </w:p>
    <w:p w14:paraId="1F3CE385" w14:textId="77777777" w:rsidR="0059612F" w:rsidRPr="003F7DC9" w:rsidRDefault="0059612F" w:rsidP="0059612F">
      <w:pPr>
        <w:tabs>
          <w:tab w:val="left" w:pos="2159"/>
        </w:tabs>
        <w:spacing w:line="283" w:lineRule="auto"/>
        <w:ind w:right="794"/>
        <w:rPr>
          <w:sz w:val="19"/>
        </w:rPr>
      </w:pPr>
    </w:p>
    <w:p w14:paraId="7DF13509" w14:textId="77777777" w:rsidR="0059612F" w:rsidRPr="003F7DC9" w:rsidRDefault="0059612F" w:rsidP="0059612F">
      <w:pPr>
        <w:tabs>
          <w:tab w:val="left" w:pos="2159"/>
        </w:tabs>
        <w:spacing w:line="283" w:lineRule="auto"/>
        <w:ind w:right="794"/>
        <w:rPr>
          <w:sz w:val="19"/>
        </w:rPr>
      </w:pPr>
    </w:p>
    <w:p w14:paraId="298CA4AA" w14:textId="77777777" w:rsidR="0059612F" w:rsidRPr="003F7DC9" w:rsidRDefault="0059612F" w:rsidP="0059612F">
      <w:pPr>
        <w:tabs>
          <w:tab w:val="left" w:pos="2159"/>
        </w:tabs>
        <w:spacing w:line="283" w:lineRule="auto"/>
        <w:ind w:right="794"/>
        <w:rPr>
          <w:sz w:val="19"/>
        </w:rPr>
      </w:pPr>
    </w:p>
    <w:p w14:paraId="1395D41E" w14:textId="77777777" w:rsidR="0059612F" w:rsidRPr="003F7DC9" w:rsidRDefault="0059612F" w:rsidP="0059612F">
      <w:pPr>
        <w:tabs>
          <w:tab w:val="left" w:pos="2159"/>
        </w:tabs>
        <w:spacing w:line="283" w:lineRule="auto"/>
        <w:ind w:right="794"/>
        <w:rPr>
          <w:sz w:val="19"/>
        </w:rPr>
      </w:pPr>
    </w:p>
    <w:p w14:paraId="75F74BE0" w14:textId="77777777" w:rsidR="0059612F" w:rsidRPr="003F7DC9" w:rsidRDefault="0059612F" w:rsidP="0059612F">
      <w:pPr>
        <w:spacing w:line="283" w:lineRule="auto"/>
        <w:ind w:left="284" w:right="794"/>
        <w:jc w:val="center"/>
        <w:rPr>
          <w:b/>
          <w:sz w:val="19"/>
        </w:rPr>
      </w:pPr>
      <w:r w:rsidRPr="003F7DC9">
        <w:rPr>
          <w:b/>
          <w:sz w:val="19"/>
        </w:rPr>
        <w:t xml:space="preserve">SETTORE TRASPORTO PUBBLICO LOCALE AUTOMOBILISTICO, METROPOLITANO, TRANVIARIO, FILOVIARIO, </w:t>
      </w:r>
      <w:r w:rsidRPr="003F7DC9">
        <w:rPr>
          <w:b/>
          <w:w w:val="105"/>
          <w:sz w:val="19"/>
        </w:rPr>
        <w:t>FUNICOLARE, LAGUNARE, COSTIERO E FERROVIARIO DI INTERESSE DELLE REGIONI E DELLE P.A.</w:t>
      </w:r>
    </w:p>
    <w:p w14:paraId="2B26CD6F" w14:textId="77777777" w:rsidR="0059612F" w:rsidRPr="003F7DC9" w:rsidRDefault="0059612F" w:rsidP="0059612F">
      <w:pPr>
        <w:pStyle w:val="Corpotesto"/>
        <w:spacing w:before="6"/>
        <w:ind w:left="284" w:right="794"/>
        <w:rPr>
          <w:b/>
          <w:sz w:val="14"/>
        </w:rPr>
      </w:pPr>
    </w:p>
    <w:p w14:paraId="0AA3D4F3" w14:textId="77777777" w:rsidR="0059612F" w:rsidRPr="003F7DC9" w:rsidRDefault="0059612F" w:rsidP="0059612F">
      <w:pPr>
        <w:ind w:left="284" w:right="794"/>
        <w:jc w:val="center"/>
        <w:rPr>
          <w:sz w:val="19"/>
        </w:rPr>
      </w:pPr>
      <w:r w:rsidRPr="003F7DC9">
        <w:rPr>
          <w:w w:val="105"/>
          <w:sz w:val="19"/>
        </w:rPr>
        <w:t>Per il settore considerato trovano applicazione le seguenti misure specifiche:</w:t>
      </w:r>
    </w:p>
    <w:p w14:paraId="4A2D158A" w14:textId="77777777" w:rsidR="0059612F" w:rsidRPr="003F7DC9" w:rsidRDefault="0059612F" w:rsidP="0059612F">
      <w:pPr>
        <w:pStyle w:val="Corpotesto"/>
        <w:spacing w:before="11"/>
        <w:ind w:left="284" w:right="794"/>
        <w:rPr>
          <w:sz w:val="17"/>
        </w:rPr>
      </w:pPr>
    </w:p>
    <w:p w14:paraId="3EA02FDE" w14:textId="77777777" w:rsidR="0059612F" w:rsidRPr="003F7DC9" w:rsidRDefault="0059612F" w:rsidP="0059612F">
      <w:pPr>
        <w:pStyle w:val="Paragrafoelenco"/>
        <w:numPr>
          <w:ilvl w:val="1"/>
          <w:numId w:val="51"/>
        </w:numPr>
        <w:tabs>
          <w:tab w:val="left" w:pos="1848"/>
          <w:tab w:val="left" w:pos="1849"/>
        </w:tabs>
        <w:spacing w:before="106" w:line="280" w:lineRule="auto"/>
        <w:ind w:left="284" w:right="794" w:firstLine="0"/>
        <w:jc w:val="left"/>
        <w:rPr>
          <w:sz w:val="19"/>
        </w:rPr>
      </w:pPr>
      <w:r w:rsidRPr="003F7DC9">
        <w:rPr>
          <w:w w:val="105"/>
          <w:sz w:val="19"/>
        </w:rPr>
        <w:t>l'azienda</w:t>
      </w:r>
      <w:r w:rsidRPr="003F7DC9">
        <w:rPr>
          <w:spacing w:val="-17"/>
          <w:w w:val="105"/>
          <w:sz w:val="19"/>
        </w:rPr>
        <w:t xml:space="preserve"> </w:t>
      </w:r>
      <w:r w:rsidRPr="003F7DC9">
        <w:rPr>
          <w:w w:val="105"/>
          <w:sz w:val="19"/>
        </w:rPr>
        <w:t>procede</w:t>
      </w:r>
      <w:r w:rsidRPr="003F7DC9">
        <w:rPr>
          <w:spacing w:val="-17"/>
          <w:w w:val="105"/>
          <w:sz w:val="19"/>
        </w:rPr>
        <w:t xml:space="preserve"> </w:t>
      </w:r>
      <w:r w:rsidRPr="003F7DC9">
        <w:rPr>
          <w:w w:val="105"/>
          <w:sz w:val="19"/>
        </w:rPr>
        <w:t>all'igienizzazione,</w:t>
      </w:r>
      <w:r w:rsidRPr="003F7DC9">
        <w:rPr>
          <w:spacing w:val="-17"/>
          <w:w w:val="105"/>
          <w:sz w:val="19"/>
        </w:rPr>
        <w:t xml:space="preserve"> </w:t>
      </w:r>
      <w:r w:rsidRPr="003F7DC9">
        <w:rPr>
          <w:w w:val="105"/>
          <w:sz w:val="19"/>
        </w:rPr>
        <w:t>sanificazione</w:t>
      </w:r>
      <w:r w:rsidRPr="003F7DC9">
        <w:rPr>
          <w:spacing w:val="-17"/>
          <w:w w:val="105"/>
          <w:sz w:val="19"/>
        </w:rPr>
        <w:t xml:space="preserve"> </w:t>
      </w:r>
      <w:r w:rsidRPr="003F7DC9">
        <w:rPr>
          <w:w w:val="105"/>
          <w:sz w:val="19"/>
        </w:rPr>
        <w:t>e</w:t>
      </w:r>
      <w:r w:rsidRPr="003F7DC9">
        <w:rPr>
          <w:spacing w:val="-18"/>
          <w:w w:val="105"/>
          <w:sz w:val="19"/>
        </w:rPr>
        <w:t xml:space="preserve"> </w:t>
      </w:r>
      <w:r w:rsidRPr="003F7DC9">
        <w:rPr>
          <w:w w:val="105"/>
          <w:sz w:val="19"/>
        </w:rPr>
        <w:t>disinfezione</w:t>
      </w:r>
      <w:r w:rsidRPr="003F7DC9">
        <w:rPr>
          <w:spacing w:val="-16"/>
          <w:w w:val="105"/>
          <w:sz w:val="19"/>
        </w:rPr>
        <w:t xml:space="preserve"> </w:t>
      </w:r>
      <w:r w:rsidRPr="003F7DC9">
        <w:rPr>
          <w:w w:val="105"/>
          <w:sz w:val="19"/>
        </w:rPr>
        <w:t>dei</w:t>
      </w:r>
      <w:r w:rsidRPr="003F7DC9">
        <w:rPr>
          <w:spacing w:val="-17"/>
          <w:w w:val="105"/>
          <w:sz w:val="19"/>
        </w:rPr>
        <w:t xml:space="preserve"> </w:t>
      </w:r>
      <w:r w:rsidRPr="003F7DC9">
        <w:rPr>
          <w:w w:val="105"/>
          <w:sz w:val="19"/>
        </w:rPr>
        <w:t>treni</w:t>
      </w:r>
      <w:r w:rsidRPr="003F7DC9">
        <w:rPr>
          <w:spacing w:val="-17"/>
          <w:w w:val="105"/>
          <w:sz w:val="19"/>
        </w:rPr>
        <w:t xml:space="preserve"> </w:t>
      </w:r>
      <w:r w:rsidRPr="003F7DC9">
        <w:rPr>
          <w:w w:val="105"/>
          <w:sz w:val="19"/>
        </w:rPr>
        <w:t>e</w:t>
      </w:r>
      <w:r w:rsidRPr="003F7DC9">
        <w:rPr>
          <w:spacing w:val="-17"/>
          <w:w w:val="105"/>
          <w:sz w:val="19"/>
        </w:rPr>
        <w:t xml:space="preserve"> </w:t>
      </w:r>
      <w:r w:rsidRPr="003F7DC9">
        <w:rPr>
          <w:w w:val="105"/>
          <w:sz w:val="19"/>
        </w:rPr>
        <w:t>dei</w:t>
      </w:r>
      <w:r w:rsidRPr="003F7DC9">
        <w:rPr>
          <w:spacing w:val="-17"/>
          <w:w w:val="105"/>
          <w:sz w:val="19"/>
        </w:rPr>
        <w:t xml:space="preserve"> </w:t>
      </w:r>
      <w:r w:rsidRPr="003F7DC9">
        <w:rPr>
          <w:w w:val="105"/>
          <w:sz w:val="19"/>
        </w:rPr>
        <w:t>mezzi</w:t>
      </w:r>
      <w:r w:rsidRPr="003F7DC9">
        <w:rPr>
          <w:spacing w:val="-17"/>
          <w:w w:val="105"/>
          <w:sz w:val="19"/>
        </w:rPr>
        <w:t xml:space="preserve"> </w:t>
      </w:r>
      <w:r w:rsidRPr="003F7DC9">
        <w:rPr>
          <w:w w:val="105"/>
          <w:sz w:val="19"/>
        </w:rPr>
        <w:t>pubblici</w:t>
      </w:r>
      <w:r w:rsidRPr="003F7DC9">
        <w:rPr>
          <w:spacing w:val="-17"/>
          <w:w w:val="105"/>
          <w:sz w:val="19"/>
        </w:rPr>
        <w:t xml:space="preserve"> </w:t>
      </w:r>
      <w:r w:rsidRPr="003F7DC9">
        <w:rPr>
          <w:w w:val="105"/>
          <w:sz w:val="19"/>
        </w:rPr>
        <w:t>e</w:t>
      </w:r>
      <w:r w:rsidRPr="003F7DC9">
        <w:rPr>
          <w:spacing w:val="-17"/>
          <w:w w:val="105"/>
          <w:sz w:val="19"/>
        </w:rPr>
        <w:t xml:space="preserve"> </w:t>
      </w:r>
      <w:r w:rsidRPr="003F7DC9">
        <w:rPr>
          <w:w w:val="105"/>
          <w:sz w:val="19"/>
        </w:rPr>
        <w:t>delle infrastrutture</w:t>
      </w:r>
      <w:r w:rsidRPr="003F7DC9">
        <w:rPr>
          <w:spacing w:val="-16"/>
          <w:w w:val="105"/>
          <w:sz w:val="19"/>
        </w:rPr>
        <w:t xml:space="preserve"> </w:t>
      </w:r>
      <w:r w:rsidRPr="003F7DC9">
        <w:rPr>
          <w:w w:val="105"/>
          <w:sz w:val="19"/>
        </w:rPr>
        <w:t>nel</w:t>
      </w:r>
      <w:r w:rsidRPr="003F7DC9">
        <w:rPr>
          <w:spacing w:val="-16"/>
          <w:w w:val="105"/>
          <w:sz w:val="19"/>
        </w:rPr>
        <w:t xml:space="preserve"> </w:t>
      </w:r>
      <w:r w:rsidRPr="003F7DC9">
        <w:rPr>
          <w:w w:val="105"/>
          <w:sz w:val="19"/>
        </w:rPr>
        <w:t>rispetto</w:t>
      </w:r>
      <w:r w:rsidRPr="003F7DC9">
        <w:rPr>
          <w:spacing w:val="-17"/>
          <w:w w:val="105"/>
          <w:sz w:val="19"/>
        </w:rPr>
        <w:t xml:space="preserve"> </w:t>
      </w:r>
      <w:r w:rsidRPr="003F7DC9">
        <w:rPr>
          <w:w w:val="105"/>
          <w:sz w:val="19"/>
        </w:rPr>
        <w:t>delle</w:t>
      </w:r>
      <w:r w:rsidRPr="003F7DC9">
        <w:rPr>
          <w:spacing w:val="-16"/>
          <w:w w:val="105"/>
          <w:sz w:val="19"/>
        </w:rPr>
        <w:t xml:space="preserve"> </w:t>
      </w:r>
      <w:r w:rsidRPr="003F7DC9">
        <w:rPr>
          <w:w w:val="105"/>
          <w:sz w:val="19"/>
        </w:rPr>
        <w:t>prescrizioni</w:t>
      </w:r>
      <w:r w:rsidRPr="003F7DC9">
        <w:rPr>
          <w:spacing w:val="-16"/>
          <w:w w:val="105"/>
          <w:sz w:val="19"/>
        </w:rPr>
        <w:t xml:space="preserve"> </w:t>
      </w:r>
      <w:r w:rsidRPr="003F7DC9">
        <w:rPr>
          <w:w w:val="105"/>
          <w:sz w:val="19"/>
        </w:rPr>
        <w:t>sanitarie</w:t>
      </w:r>
      <w:r w:rsidRPr="003F7DC9">
        <w:rPr>
          <w:spacing w:val="-17"/>
          <w:w w:val="105"/>
          <w:sz w:val="19"/>
        </w:rPr>
        <w:t xml:space="preserve"> </w:t>
      </w:r>
      <w:r w:rsidRPr="003F7DC9">
        <w:rPr>
          <w:w w:val="105"/>
          <w:sz w:val="19"/>
        </w:rPr>
        <w:t>in</w:t>
      </w:r>
      <w:r w:rsidRPr="003F7DC9">
        <w:rPr>
          <w:spacing w:val="-16"/>
          <w:w w:val="105"/>
          <w:sz w:val="19"/>
        </w:rPr>
        <w:t xml:space="preserve"> </w:t>
      </w:r>
      <w:r w:rsidRPr="003F7DC9">
        <w:rPr>
          <w:w w:val="105"/>
          <w:sz w:val="19"/>
        </w:rPr>
        <w:t>materia</w:t>
      </w:r>
      <w:r w:rsidRPr="003F7DC9">
        <w:rPr>
          <w:spacing w:val="-18"/>
          <w:w w:val="105"/>
          <w:sz w:val="19"/>
        </w:rPr>
        <w:t xml:space="preserve"> </w:t>
      </w:r>
      <w:r w:rsidRPr="003F7DC9">
        <w:rPr>
          <w:w w:val="105"/>
          <w:sz w:val="19"/>
        </w:rPr>
        <w:t>oltre</w:t>
      </w:r>
      <w:r w:rsidRPr="003F7DC9">
        <w:rPr>
          <w:spacing w:val="-16"/>
          <w:w w:val="105"/>
          <w:sz w:val="19"/>
        </w:rPr>
        <w:t xml:space="preserve"> </w:t>
      </w:r>
      <w:r w:rsidRPr="003F7DC9">
        <w:rPr>
          <w:w w:val="105"/>
          <w:sz w:val="19"/>
        </w:rPr>
        <w:t>che</w:t>
      </w:r>
      <w:r w:rsidRPr="003F7DC9">
        <w:rPr>
          <w:spacing w:val="-17"/>
          <w:w w:val="105"/>
          <w:sz w:val="19"/>
        </w:rPr>
        <w:t xml:space="preserve"> </w:t>
      </w:r>
      <w:r w:rsidRPr="003F7DC9">
        <w:rPr>
          <w:w w:val="105"/>
          <w:sz w:val="19"/>
        </w:rPr>
        <w:t>delle</w:t>
      </w:r>
      <w:r w:rsidRPr="003F7DC9">
        <w:rPr>
          <w:spacing w:val="-16"/>
          <w:w w:val="105"/>
          <w:sz w:val="19"/>
        </w:rPr>
        <w:t xml:space="preserve"> </w:t>
      </w:r>
      <w:r w:rsidRPr="003F7DC9">
        <w:rPr>
          <w:w w:val="105"/>
          <w:sz w:val="19"/>
        </w:rPr>
        <w:t>ordinanze</w:t>
      </w:r>
      <w:r w:rsidRPr="003F7DC9">
        <w:rPr>
          <w:spacing w:val="-16"/>
          <w:w w:val="105"/>
          <w:sz w:val="19"/>
        </w:rPr>
        <w:t xml:space="preserve"> </w:t>
      </w:r>
      <w:r w:rsidRPr="003F7DC9">
        <w:rPr>
          <w:w w:val="105"/>
          <w:sz w:val="19"/>
        </w:rPr>
        <w:t>regionali</w:t>
      </w:r>
      <w:r w:rsidRPr="003F7DC9">
        <w:rPr>
          <w:spacing w:val="-17"/>
          <w:w w:val="105"/>
          <w:sz w:val="19"/>
        </w:rPr>
        <w:t xml:space="preserve"> </w:t>
      </w:r>
      <w:r w:rsidRPr="003F7DC9">
        <w:rPr>
          <w:w w:val="105"/>
          <w:sz w:val="19"/>
        </w:rPr>
        <w:t>e del Protocollo siglato dalle associazioni di categoria, OO.SS. e MT in data 20 marzo 2020, effettuando l'igienizzazione e la disinfezione almeno una volta al giorno e la sanificazione in relazione</w:t>
      </w:r>
      <w:r w:rsidRPr="003F7DC9">
        <w:rPr>
          <w:spacing w:val="-10"/>
          <w:w w:val="105"/>
          <w:sz w:val="19"/>
        </w:rPr>
        <w:t xml:space="preserve"> </w:t>
      </w:r>
      <w:r w:rsidRPr="003F7DC9">
        <w:rPr>
          <w:w w:val="105"/>
          <w:sz w:val="19"/>
        </w:rPr>
        <w:t>alle</w:t>
      </w:r>
      <w:r w:rsidRPr="003F7DC9">
        <w:rPr>
          <w:spacing w:val="-9"/>
          <w:w w:val="105"/>
          <w:sz w:val="19"/>
        </w:rPr>
        <w:t xml:space="preserve"> </w:t>
      </w:r>
      <w:r w:rsidRPr="003F7DC9">
        <w:rPr>
          <w:w w:val="105"/>
          <w:sz w:val="19"/>
        </w:rPr>
        <w:t>specifiche</w:t>
      </w:r>
      <w:r w:rsidRPr="003F7DC9">
        <w:rPr>
          <w:spacing w:val="-9"/>
          <w:w w:val="105"/>
          <w:sz w:val="19"/>
        </w:rPr>
        <w:t xml:space="preserve"> </w:t>
      </w:r>
      <w:r w:rsidRPr="003F7DC9">
        <w:rPr>
          <w:w w:val="105"/>
          <w:sz w:val="19"/>
        </w:rPr>
        <w:t>realtà</w:t>
      </w:r>
      <w:r w:rsidRPr="003F7DC9">
        <w:rPr>
          <w:spacing w:val="-10"/>
          <w:w w:val="105"/>
          <w:sz w:val="19"/>
        </w:rPr>
        <w:t xml:space="preserve"> </w:t>
      </w:r>
      <w:r w:rsidRPr="003F7DC9">
        <w:rPr>
          <w:w w:val="105"/>
          <w:sz w:val="19"/>
        </w:rPr>
        <w:t>aziendali</w:t>
      </w:r>
      <w:r w:rsidRPr="003F7DC9">
        <w:rPr>
          <w:spacing w:val="-10"/>
          <w:w w:val="105"/>
          <w:sz w:val="19"/>
        </w:rPr>
        <w:t xml:space="preserve"> </w:t>
      </w:r>
      <w:r w:rsidRPr="003F7DC9">
        <w:rPr>
          <w:w w:val="105"/>
          <w:sz w:val="19"/>
        </w:rPr>
        <w:t>come</w:t>
      </w:r>
      <w:r w:rsidRPr="003F7DC9">
        <w:rPr>
          <w:spacing w:val="-10"/>
          <w:w w:val="105"/>
          <w:sz w:val="19"/>
        </w:rPr>
        <w:t xml:space="preserve"> </w:t>
      </w:r>
      <w:r w:rsidRPr="003F7DC9">
        <w:rPr>
          <w:w w:val="105"/>
          <w:sz w:val="19"/>
        </w:rPr>
        <w:t>previsto</w:t>
      </w:r>
      <w:r w:rsidRPr="003F7DC9">
        <w:rPr>
          <w:spacing w:val="-9"/>
          <w:w w:val="105"/>
          <w:sz w:val="19"/>
        </w:rPr>
        <w:t xml:space="preserve"> </w:t>
      </w:r>
      <w:r w:rsidRPr="003F7DC9">
        <w:rPr>
          <w:w w:val="105"/>
          <w:sz w:val="19"/>
        </w:rPr>
        <w:t>dal</w:t>
      </w:r>
      <w:r w:rsidRPr="003F7DC9">
        <w:rPr>
          <w:spacing w:val="-10"/>
          <w:w w:val="105"/>
          <w:sz w:val="19"/>
        </w:rPr>
        <w:t xml:space="preserve"> </w:t>
      </w:r>
      <w:r w:rsidRPr="003F7DC9">
        <w:rPr>
          <w:w w:val="105"/>
          <w:sz w:val="19"/>
        </w:rPr>
        <w:t>medesimo</w:t>
      </w:r>
      <w:r w:rsidRPr="003F7DC9">
        <w:rPr>
          <w:spacing w:val="-9"/>
          <w:w w:val="105"/>
          <w:sz w:val="19"/>
        </w:rPr>
        <w:t xml:space="preserve"> </w:t>
      </w:r>
      <w:r w:rsidRPr="003F7DC9">
        <w:rPr>
          <w:w w:val="105"/>
          <w:sz w:val="19"/>
        </w:rPr>
        <w:t>protocollo</w:t>
      </w:r>
      <w:r w:rsidRPr="003F7DC9">
        <w:rPr>
          <w:spacing w:val="-8"/>
          <w:w w:val="105"/>
          <w:sz w:val="19"/>
        </w:rPr>
        <w:t xml:space="preserve"> </w:t>
      </w:r>
      <w:r w:rsidRPr="003F7DC9">
        <w:rPr>
          <w:w w:val="105"/>
          <w:sz w:val="19"/>
        </w:rPr>
        <w:t>condiviso i passeggeri dovranno utilizzare necessariamente una mascherina di comunità, per la protezione del naso e della</w:t>
      </w:r>
      <w:r w:rsidRPr="003F7DC9">
        <w:rPr>
          <w:spacing w:val="-7"/>
          <w:w w:val="105"/>
          <w:sz w:val="19"/>
        </w:rPr>
        <w:t xml:space="preserve"> </w:t>
      </w:r>
      <w:r w:rsidRPr="003F7DC9">
        <w:rPr>
          <w:w w:val="105"/>
          <w:sz w:val="19"/>
        </w:rPr>
        <w:t>bocca;</w:t>
      </w:r>
    </w:p>
    <w:p w14:paraId="22591E3C" w14:textId="53067BBC" w:rsidR="0059612F" w:rsidRPr="003F7DC9" w:rsidRDefault="0059612F" w:rsidP="0059612F">
      <w:pPr>
        <w:pStyle w:val="Paragrafoelenco"/>
        <w:numPr>
          <w:ilvl w:val="1"/>
          <w:numId w:val="51"/>
        </w:numPr>
        <w:tabs>
          <w:tab w:val="left" w:pos="1848"/>
          <w:tab w:val="left" w:pos="1849"/>
        </w:tabs>
        <w:spacing w:before="4"/>
        <w:ind w:left="284" w:right="794" w:firstLine="0"/>
        <w:jc w:val="left"/>
        <w:rPr>
          <w:sz w:val="19"/>
        </w:rPr>
      </w:pPr>
      <w:r w:rsidRPr="003F7DC9">
        <w:rPr>
          <w:w w:val="105"/>
          <w:sz w:val="19"/>
        </w:rPr>
        <w:t>la</w:t>
      </w:r>
      <w:r w:rsidRPr="003F7DC9">
        <w:rPr>
          <w:spacing w:val="-4"/>
          <w:w w:val="105"/>
          <w:sz w:val="19"/>
        </w:rPr>
        <w:t xml:space="preserve"> </w:t>
      </w:r>
      <w:r w:rsidRPr="003F7DC9">
        <w:rPr>
          <w:w w:val="105"/>
          <w:sz w:val="19"/>
        </w:rPr>
        <w:t>salita</w:t>
      </w:r>
      <w:r w:rsidRPr="003F7DC9">
        <w:rPr>
          <w:spacing w:val="-4"/>
          <w:w w:val="105"/>
          <w:sz w:val="19"/>
        </w:rPr>
        <w:t xml:space="preserve"> </w:t>
      </w:r>
      <w:r w:rsidRPr="003F7DC9">
        <w:rPr>
          <w:w w:val="105"/>
          <w:sz w:val="19"/>
        </w:rPr>
        <w:t>e</w:t>
      </w:r>
      <w:r w:rsidRPr="003F7DC9">
        <w:rPr>
          <w:spacing w:val="-4"/>
          <w:w w:val="105"/>
          <w:sz w:val="19"/>
        </w:rPr>
        <w:t xml:space="preserve"> </w:t>
      </w:r>
      <w:r w:rsidRPr="003F7DC9">
        <w:rPr>
          <w:w w:val="105"/>
          <w:sz w:val="19"/>
        </w:rPr>
        <w:t>la</w:t>
      </w:r>
      <w:r w:rsidRPr="003F7DC9">
        <w:rPr>
          <w:spacing w:val="-5"/>
          <w:w w:val="105"/>
          <w:sz w:val="19"/>
        </w:rPr>
        <w:t xml:space="preserve"> </w:t>
      </w:r>
      <w:r w:rsidRPr="003F7DC9">
        <w:rPr>
          <w:w w:val="105"/>
          <w:sz w:val="19"/>
        </w:rPr>
        <w:t>discesa</w:t>
      </w:r>
      <w:r w:rsidRPr="003F7DC9">
        <w:rPr>
          <w:spacing w:val="-4"/>
          <w:w w:val="105"/>
          <w:sz w:val="19"/>
        </w:rPr>
        <w:t xml:space="preserve"> </w:t>
      </w:r>
      <w:r w:rsidRPr="003F7DC9">
        <w:rPr>
          <w:w w:val="105"/>
          <w:sz w:val="19"/>
        </w:rPr>
        <w:t>dei</w:t>
      </w:r>
      <w:r w:rsidRPr="003F7DC9">
        <w:rPr>
          <w:spacing w:val="-5"/>
          <w:w w:val="105"/>
          <w:sz w:val="19"/>
        </w:rPr>
        <w:t xml:space="preserve"> </w:t>
      </w:r>
      <w:r w:rsidRPr="003F7DC9">
        <w:rPr>
          <w:w w:val="105"/>
          <w:sz w:val="19"/>
        </w:rPr>
        <w:t>passeggeri</w:t>
      </w:r>
      <w:r w:rsidRPr="003F7DC9">
        <w:rPr>
          <w:spacing w:val="-4"/>
          <w:w w:val="105"/>
          <w:sz w:val="19"/>
        </w:rPr>
        <w:t xml:space="preserve"> </w:t>
      </w:r>
      <w:r w:rsidRPr="003F7DC9">
        <w:rPr>
          <w:w w:val="105"/>
          <w:sz w:val="19"/>
        </w:rPr>
        <w:t>dal</w:t>
      </w:r>
      <w:r w:rsidRPr="003F7DC9">
        <w:rPr>
          <w:spacing w:val="-5"/>
          <w:w w:val="105"/>
          <w:sz w:val="19"/>
        </w:rPr>
        <w:t xml:space="preserve"> </w:t>
      </w:r>
      <w:r w:rsidRPr="003F7DC9">
        <w:rPr>
          <w:w w:val="105"/>
          <w:sz w:val="19"/>
        </w:rPr>
        <w:t>mezzo</w:t>
      </w:r>
      <w:r w:rsidRPr="003F7DC9">
        <w:rPr>
          <w:spacing w:val="-4"/>
          <w:w w:val="105"/>
          <w:sz w:val="19"/>
        </w:rPr>
        <w:t xml:space="preserve"> </w:t>
      </w:r>
      <w:proofErr w:type="gramStart"/>
      <w:r w:rsidRPr="003F7DC9">
        <w:rPr>
          <w:w w:val="105"/>
          <w:sz w:val="19"/>
        </w:rPr>
        <w:t>deve</w:t>
      </w:r>
      <w:r w:rsidRPr="003F7DC9">
        <w:rPr>
          <w:spacing w:val="-4"/>
          <w:w w:val="105"/>
          <w:sz w:val="19"/>
        </w:rPr>
        <w:t xml:space="preserve"> </w:t>
      </w:r>
      <w:r w:rsidRPr="003F7DC9">
        <w:rPr>
          <w:w w:val="105"/>
          <w:sz w:val="19"/>
        </w:rPr>
        <w:t>avvenire</w:t>
      </w:r>
      <w:proofErr w:type="gramEnd"/>
      <w:r w:rsidRPr="003F7DC9">
        <w:rPr>
          <w:spacing w:val="-4"/>
          <w:w w:val="105"/>
          <w:sz w:val="19"/>
        </w:rPr>
        <w:t xml:space="preserve"> </w:t>
      </w:r>
      <w:r w:rsidRPr="003F7DC9">
        <w:rPr>
          <w:w w:val="105"/>
          <w:sz w:val="19"/>
        </w:rPr>
        <w:t>secondo</w:t>
      </w:r>
      <w:r w:rsidRPr="003F7DC9">
        <w:rPr>
          <w:spacing w:val="-4"/>
          <w:w w:val="105"/>
          <w:sz w:val="19"/>
        </w:rPr>
        <w:t xml:space="preserve"> </w:t>
      </w:r>
      <w:r w:rsidRPr="003F7DC9">
        <w:rPr>
          <w:w w:val="105"/>
          <w:sz w:val="19"/>
        </w:rPr>
        <w:t>flussi</w:t>
      </w:r>
      <w:r w:rsidRPr="003F7DC9">
        <w:rPr>
          <w:spacing w:val="-5"/>
          <w:w w:val="105"/>
          <w:sz w:val="19"/>
        </w:rPr>
        <w:t xml:space="preserve"> </w:t>
      </w:r>
      <w:r w:rsidRPr="003F7DC9">
        <w:rPr>
          <w:w w:val="105"/>
          <w:sz w:val="19"/>
        </w:rPr>
        <w:t>separati:</w:t>
      </w:r>
    </w:p>
    <w:p w14:paraId="4FE99B51" w14:textId="77777777" w:rsidR="0059612F" w:rsidRPr="003F7DC9" w:rsidRDefault="0059612F" w:rsidP="0059612F">
      <w:pPr>
        <w:pStyle w:val="Paragrafoelenco"/>
        <w:numPr>
          <w:ilvl w:val="0"/>
          <w:numId w:val="48"/>
        </w:numPr>
        <w:tabs>
          <w:tab w:val="left" w:pos="2168"/>
        </w:tabs>
        <w:spacing w:before="40" w:line="283" w:lineRule="auto"/>
        <w:ind w:left="284" w:right="794" w:firstLine="0"/>
        <w:jc w:val="left"/>
        <w:rPr>
          <w:sz w:val="19"/>
        </w:rPr>
      </w:pPr>
      <w:r w:rsidRPr="003F7DC9">
        <w:rPr>
          <w:w w:val="105"/>
          <w:sz w:val="19"/>
        </w:rPr>
        <w:t>negli autobus e nei tram prevedere la salita da una porta e la discesa dall'altra porta, ove possibile;</w:t>
      </w:r>
    </w:p>
    <w:p w14:paraId="4FF8631E" w14:textId="77777777" w:rsidR="0059612F" w:rsidRPr="003F7DC9" w:rsidRDefault="0059612F" w:rsidP="0059612F">
      <w:pPr>
        <w:pStyle w:val="Paragrafoelenco"/>
        <w:numPr>
          <w:ilvl w:val="0"/>
          <w:numId w:val="48"/>
        </w:numPr>
        <w:tabs>
          <w:tab w:val="left" w:pos="2167"/>
        </w:tabs>
        <w:spacing w:line="283" w:lineRule="auto"/>
        <w:ind w:left="284" w:right="794" w:firstLine="0"/>
        <w:jc w:val="left"/>
        <w:rPr>
          <w:sz w:val="19"/>
        </w:rPr>
      </w:pPr>
      <w:r w:rsidRPr="003F7DC9">
        <w:rPr>
          <w:w w:val="105"/>
          <w:sz w:val="19"/>
        </w:rPr>
        <w:t>vanno</w:t>
      </w:r>
      <w:r w:rsidRPr="003F7DC9">
        <w:rPr>
          <w:spacing w:val="-12"/>
          <w:w w:val="105"/>
          <w:sz w:val="19"/>
        </w:rPr>
        <w:t xml:space="preserve"> </w:t>
      </w:r>
      <w:r w:rsidRPr="003F7DC9">
        <w:rPr>
          <w:w w:val="105"/>
          <w:sz w:val="19"/>
        </w:rPr>
        <w:t>rispettati</w:t>
      </w:r>
      <w:r w:rsidRPr="003F7DC9">
        <w:rPr>
          <w:spacing w:val="-12"/>
          <w:w w:val="105"/>
          <w:sz w:val="19"/>
        </w:rPr>
        <w:t xml:space="preserve"> </w:t>
      </w:r>
      <w:r w:rsidRPr="003F7DC9">
        <w:rPr>
          <w:w w:val="105"/>
          <w:sz w:val="19"/>
        </w:rPr>
        <w:t>idonei</w:t>
      </w:r>
      <w:r w:rsidRPr="003F7DC9">
        <w:rPr>
          <w:spacing w:val="-11"/>
          <w:w w:val="105"/>
          <w:sz w:val="19"/>
        </w:rPr>
        <w:t xml:space="preserve"> </w:t>
      </w:r>
      <w:r w:rsidRPr="003F7DC9">
        <w:rPr>
          <w:w w:val="105"/>
          <w:sz w:val="19"/>
        </w:rPr>
        <w:t>tempi</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attesa</w:t>
      </w:r>
      <w:r w:rsidRPr="003F7DC9">
        <w:rPr>
          <w:spacing w:val="-12"/>
          <w:w w:val="105"/>
          <w:sz w:val="19"/>
        </w:rPr>
        <w:t xml:space="preserve"> </w:t>
      </w:r>
      <w:r w:rsidRPr="003F7DC9">
        <w:rPr>
          <w:w w:val="105"/>
          <w:sz w:val="19"/>
        </w:rPr>
        <w:t>al</w:t>
      </w:r>
      <w:r w:rsidRPr="003F7DC9">
        <w:rPr>
          <w:spacing w:val="-11"/>
          <w:w w:val="105"/>
          <w:sz w:val="19"/>
        </w:rPr>
        <w:t xml:space="preserve"> </w:t>
      </w:r>
      <w:r w:rsidRPr="003F7DC9">
        <w:rPr>
          <w:w w:val="105"/>
          <w:sz w:val="19"/>
        </w:rPr>
        <w:t>fine</w:t>
      </w:r>
      <w:r w:rsidRPr="003F7DC9">
        <w:rPr>
          <w:spacing w:val="-12"/>
          <w:w w:val="105"/>
          <w:sz w:val="19"/>
        </w:rPr>
        <w:t xml:space="preserve"> </w:t>
      </w:r>
      <w:r w:rsidRPr="003F7DC9">
        <w:rPr>
          <w:w w:val="105"/>
          <w:sz w:val="19"/>
        </w:rPr>
        <w:t>di</w:t>
      </w:r>
      <w:r w:rsidRPr="003F7DC9">
        <w:rPr>
          <w:spacing w:val="-11"/>
          <w:w w:val="105"/>
          <w:sz w:val="19"/>
        </w:rPr>
        <w:t xml:space="preserve"> </w:t>
      </w:r>
      <w:r w:rsidRPr="003F7DC9">
        <w:rPr>
          <w:w w:val="105"/>
          <w:sz w:val="19"/>
        </w:rPr>
        <w:t>evitare</w:t>
      </w:r>
      <w:r w:rsidRPr="003F7DC9">
        <w:rPr>
          <w:spacing w:val="-11"/>
          <w:w w:val="105"/>
          <w:sz w:val="19"/>
        </w:rPr>
        <w:t xml:space="preserve"> </w:t>
      </w:r>
      <w:r w:rsidRPr="003F7DC9">
        <w:rPr>
          <w:w w:val="105"/>
          <w:sz w:val="19"/>
        </w:rPr>
        <w:t>contatto</w:t>
      </w:r>
      <w:r w:rsidRPr="003F7DC9">
        <w:rPr>
          <w:spacing w:val="-11"/>
          <w:w w:val="105"/>
          <w:sz w:val="19"/>
        </w:rPr>
        <w:t xml:space="preserve"> </w:t>
      </w:r>
      <w:r w:rsidRPr="003F7DC9">
        <w:rPr>
          <w:w w:val="105"/>
          <w:sz w:val="19"/>
        </w:rPr>
        <w:t>tra</w:t>
      </w:r>
      <w:r w:rsidRPr="003F7DC9">
        <w:rPr>
          <w:spacing w:val="-11"/>
          <w:w w:val="105"/>
          <w:sz w:val="19"/>
        </w:rPr>
        <w:t xml:space="preserve"> </w:t>
      </w:r>
      <w:r w:rsidRPr="003F7DC9">
        <w:rPr>
          <w:w w:val="105"/>
          <w:sz w:val="19"/>
        </w:rPr>
        <w:t>chi</w:t>
      </w:r>
      <w:r w:rsidRPr="003F7DC9">
        <w:rPr>
          <w:spacing w:val="-12"/>
          <w:w w:val="105"/>
          <w:sz w:val="19"/>
        </w:rPr>
        <w:t xml:space="preserve"> </w:t>
      </w:r>
      <w:r w:rsidRPr="003F7DC9">
        <w:rPr>
          <w:w w:val="105"/>
          <w:sz w:val="19"/>
        </w:rPr>
        <w:t>scende</w:t>
      </w:r>
      <w:r w:rsidRPr="003F7DC9">
        <w:rPr>
          <w:spacing w:val="-11"/>
          <w:w w:val="105"/>
          <w:sz w:val="19"/>
        </w:rPr>
        <w:t xml:space="preserve"> </w:t>
      </w:r>
      <w:r w:rsidRPr="003F7DC9">
        <w:rPr>
          <w:w w:val="105"/>
          <w:sz w:val="19"/>
        </w:rPr>
        <w:t>e</w:t>
      </w:r>
      <w:r w:rsidRPr="003F7DC9">
        <w:rPr>
          <w:spacing w:val="-11"/>
          <w:w w:val="105"/>
          <w:sz w:val="19"/>
        </w:rPr>
        <w:t xml:space="preserve"> </w:t>
      </w:r>
      <w:r w:rsidRPr="003F7DC9">
        <w:rPr>
          <w:w w:val="105"/>
          <w:sz w:val="19"/>
        </w:rPr>
        <w:t>chi</w:t>
      </w:r>
      <w:r w:rsidRPr="003F7DC9">
        <w:rPr>
          <w:spacing w:val="-12"/>
          <w:w w:val="105"/>
          <w:sz w:val="19"/>
        </w:rPr>
        <w:t xml:space="preserve"> </w:t>
      </w:r>
      <w:r w:rsidRPr="003F7DC9">
        <w:rPr>
          <w:w w:val="105"/>
          <w:sz w:val="19"/>
        </w:rPr>
        <w:t>sale,</w:t>
      </w:r>
      <w:r w:rsidRPr="003F7DC9">
        <w:rPr>
          <w:spacing w:val="-11"/>
          <w:w w:val="105"/>
          <w:sz w:val="19"/>
        </w:rPr>
        <w:t xml:space="preserve"> </w:t>
      </w:r>
      <w:r w:rsidRPr="003F7DC9">
        <w:rPr>
          <w:w w:val="105"/>
          <w:sz w:val="19"/>
        </w:rPr>
        <w:t>anche eventualmente con un'apertura differenziata delle</w:t>
      </w:r>
      <w:r w:rsidRPr="003F7DC9">
        <w:rPr>
          <w:spacing w:val="-14"/>
          <w:w w:val="105"/>
          <w:sz w:val="19"/>
        </w:rPr>
        <w:t xml:space="preserve"> </w:t>
      </w:r>
      <w:r w:rsidRPr="003F7DC9">
        <w:rPr>
          <w:w w:val="105"/>
          <w:sz w:val="19"/>
        </w:rPr>
        <w:t>porte;</w:t>
      </w:r>
    </w:p>
    <w:p w14:paraId="06FF56EF" w14:textId="77777777" w:rsidR="0059612F" w:rsidRPr="003F7DC9" w:rsidRDefault="0059612F" w:rsidP="0059612F">
      <w:pPr>
        <w:pStyle w:val="Paragrafoelenco"/>
        <w:numPr>
          <w:ilvl w:val="0"/>
          <w:numId w:val="48"/>
        </w:numPr>
        <w:tabs>
          <w:tab w:val="left" w:pos="2167"/>
        </w:tabs>
        <w:spacing w:line="283" w:lineRule="auto"/>
        <w:ind w:left="284" w:right="794" w:firstLine="0"/>
        <w:jc w:val="left"/>
        <w:rPr>
          <w:sz w:val="19"/>
        </w:rPr>
      </w:pPr>
      <w:r w:rsidRPr="003F7DC9">
        <w:rPr>
          <w:w w:val="105"/>
          <w:sz w:val="19"/>
        </w:rPr>
        <w:t>nei vaporetti la separazione dei flussi sarà attuata secondo le specificità delle unità di navigazione lagunari, costiere e</w:t>
      </w:r>
      <w:r w:rsidRPr="003F7DC9">
        <w:rPr>
          <w:spacing w:val="-8"/>
          <w:w w:val="105"/>
          <w:sz w:val="19"/>
        </w:rPr>
        <w:t xml:space="preserve"> </w:t>
      </w:r>
      <w:r w:rsidRPr="003F7DC9">
        <w:rPr>
          <w:w w:val="105"/>
          <w:sz w:val="19"/>
        </w:rPr>
        <w:t>lacuali;</w:t>
      </w:r>
    </w:p>
    <w:p w14:paraId="0CB6CAEC" w14:textId="77777777" w:rsidR="0059612F" w:rsidRPr="003F7DC9" w:rsidRDefault="0059612F" w:rsidP="0059612F">
      <w:pPr>
        <w:pStyle w:val="Paragrafoelenco"/>
        <w:numPr>
          <w:ilvl w:val="1"/>
          <w:numId w:val="51"/>
        </w:numPr>
        <w:tabs>
          <w:tab w:val="left" w:pos="1838"/>
        </w:tabs>
        <w:spacing w:line="280" w:lineRule="auto"/>
        <w:ind w:left="284" w:right="794" w:firstLine="0"/>
        <w:rPr>
          <w:sz w:val="19"/>
        </w:rPr>
      </w:pPr>
      <w:r w:rsidRPr="003F7DC9">
        <w:rPr>
          <w:w w:val="105"/>
          <w:sz w:val="19"/>
        </w:rPr>
        <w:t>dovranno essere contrassegnati con marker i posti che eventualmente non possono essere occupati. Per la gestione dell’affollamento del veicolo, l'azienda può dettare disposizioni organizzative</w:t>
      </w:r>
      <w:r w:rsidRPr="003F7DC9">
        <w:rPr>
          <w:spacing w:val="-5"/>
          <w:w w:val="105"/>
          <w:sz w:val="19"/>
        </w:rPr>
        <w:t xml:space="preserve"> </w:t>
      </w:r>
      <w:r w:rsidRPr="003F7DC9">
        <w:rPr>
          <w:w w:val="105"/>
          <w:sz w:val="19"/>
        </w:rPr>
        <w:t>al</w:t>
      </w:r>
      <w:r w:rsidRPr="003F7DC9">
        <w:rPr>
          <w:spacing w:val="-4"/>
          <w:w w:val="105"/>
          <w:sz w:val="19"/>
        </w:rPr>
        <w:t xml:space="preserve"> </w:t>
      </w:r>
      <w:r w:rsidRPr="003F7DC9">
        <w:rPr>
          <w:w w:val="105"/>
          <w:sz w:val="19"/>
        </w:rPr>
        <w:t>conducente</w:t>
      </w:r>
      <w:r w:rsidRPr="003F7DC9">
        <w:rPr>
          <w:spacing w:val="-5"/>
          <w:w w:val="105"/>
          <w:sz w:val="19"/>
        </w:rPr>
        <w:t xml:space="preserve"> </w:t>
      </w:r>
      <w:r w:rsidRPr="003F7DC9">
        <w:rPr>
          <w:w w:val="105"/>
          <w:sz w:val="19"/>
        </w:rPr>
        <w:t>tese</w:t>
      </w:r>
      <w:r w:rsidRPr="003F7DC9">
        <w:rPr>
          <w:spacing w:val="-5"/>
          <w:w w:val="105"/>
          <w:sz w:val="19"/>
        </w:rPr>
        <w:t xml:space="preserve"> </w:t>
      </w:r>
      <w:r w:rsidRPr="003F7DC9">
        <w:rPr>
          <w:w w:val="105"/>
          <w:sz w:val="19"/>
        </w:rPr>
        <w:t>anche</w:t>
      </w:r>
      <w:r w:rsidRPr="003F7DC9">
        <w:rPr>
          <w:spacing w:val="-5"/>
          <w:w w:val="105"/>
          <w:sz w:val="19"/>
        </w:rPr>
        <w:t xml:space="preserve"> </w:t>
      </w:r>
      <w:r w:rsidRPr="003F7DC9">
        <w:rPr>
          <w:w w:val="105"/>
          <w:sz w:val="19"/>
        </w:rPr>
        <w:t>a</w:t>
      </w:r>
      <w:r w:rsidRPr="003F7DC9">
        <w:rPr>
          <w:spacing w:val="-4"/>
          <w:w w:val="105"/>
          <w:sz w:val="19"/>
        </w:rPr>
        <w:t xml:space="preserve"> </w:t>
      </w:r>
      <w:r w:rsidRPr="003F7DC9">
        <w:rPr>
          <w:w w:val="105"/>
          <w:sz w:val="19"/>
        </w:rPr>
        <w:t>non</w:t>
      </w:r>
      <w:r w:rsidRPr="003F7DC9">
        <w:rPr>
          <w:spacing w:val="-5"/>
          <w:w w:val="105"/>
          <w:sz w:val="19"/>
        </w:rPr>
        <w:t xml:space="preserve"> </w:t>
      </w:r>
      <w:r w:rsidRPr="003F7DC9">
        <w:rPr>
          <w:w w:val="105"/>
          <w:sz w:val="19"/>
        </w:rPr>
        <w:t>effettuare</w:t>
      </w:r>
      <w:r w:rsidRPr="003F7DC9">
        <w:rPr>
          <w:spacing w:val="-5"/>
          <w:w w:val="105"/>
          <w:sz w:val="19"/>
        </w:rPr>
        <w:t xml:space="preserve"> </w:t>
      </w:r>
      <w:r w:rsidRPr="003F7DC9">
        <w:rPr>
          <w:w w:val="105"/>
          <w:sz w:val="19"/>
        </w:rPr>
        <w:t>alcune</w:t>
      </w:r>
      <w:r w:rsidRPr="003F7DC9">
        <w:rPr>
          <w:spacing w:val="-4"/>
          <w:w w:val="105"/>
          <w:sz w:val="19"/>
        </w:rPr>
        <w:t xml:space="preserve"> </w:t>
      </w:r>
      <w:r w:rsidRPr="003F7DC9">
        <w:rPr>
          <w:w w:val="105"/>
          <w:sz w:val="19"/>
        </w:rPr>
        <w:t>fermate;</w:t>
      </w:r>
    </w:p>
    <w:p w14:paraId="5B9366C5" w14:textId="77777777" w:rsidR="0059612F" w:rsidRPr="003F7DC9" w:rsidRDefault="0059612F" w:rsidP="0059612F">
      <w:pPr>
        <w:pStyle w:val="Corpotesto"/>
        <w:spacing w:before="9"/>
        <w:ind w:left="284" w:right="794"/>
        <w:rPr>
          <w:sz w:val="14"/>
        </w:rPr>
      </w:pPr>
    </w:p>
    <w:p w14:paraId="40DA85C2" w14:textId="3AC5B5F6" w:rsidR="0059612F" w:rsidRPr="003F7DC9" w:rsidRDefault="0059612F" w:rsidP="0059612F">
      <w:pPr>
        <w:spacing w:line="283" w:lineRule="auto"/>
        <w:ind w:left="284" w:right="794"/>
        <w:jc w:val="both"/>
        <w:rPr>
          <w:sz w:val="19"/>
        </w:rPr>
      </w:pPr>
      <w:proofErr w:type="gramStart"/>
      <w:r w:rsidRPr="003F7DC9">
        <w:rPr>
          <w:w w:val="105"/>
          <w:sz w:val="19"/>
        </w:rPr>
        <w:t>E'</w:t>
      </w:r>
      <w:proofErr w:type="gramEnd"/>
      <w:r w:rsidRPr="003F7DC9">
        <w:rPr>
          <w:spacing w:val="-9"/>
          <w:w w:val="105"/>
          <w:sz w:val="19"/>
        </w:rPr>
        <w:t xml:space="preserve"> </w:t>
      </w:r>
      <w:r w:rsidRPr="003F7DC9">
        <w:rPr>
          <w:w w:val="105"/>
          <w:sz w:val="19"/>
        </w:rPr>
        <w:t>consentito,</w:t>
      </w:r>
      <w:r w:rsidRPr="003F7DC9">
        <w:rPr>
          <w:spacing w:val="-9"/>
          <w:w w:val="105"/>
          <w:sz w:val="19"/>
        </w:rPr>
        <w:t xml:space="preserve"> </w:t>
      </w:r>
      <w:r w:rsidRPr="003F7DC9">
        <w:rPr>
          <w:w w:val="105"/>
          <w:sz w:val="19"/>
        </w:rPr>
        <w:t>nel</w:t>
      </w:r>
      <w:r w:rsidRPr="003F7DC9">
        <w:rPr>
          <w:spacing w:val="-8"/>
          <w:w w:val="105"/>
          <w:sz w:val="19"/>
        </w:rPr>
        <w:t xml:space="preserve"> </w:t>
      </w:r>
      <w:r w:rsidRPr="003F7DC9">
        <w:rPr>
          <w:w w:val="105"/>
          <w:sz w:val="19"/>
        </w:rPr>
        <w:t>caso</w:t>
      </w:r>
      <w:r w:rsidRPr="003F7DC9">
        <w:rPr>
          <w:spacing w:val="-9"/>
          <w:w w:val="105"/>
          <w:sz w:val="19"/>
        </w:rPr>
        <w:t xml:space="preserve"> </w:t>
      </w:r>
      <w:r w:rsidRPr="003F7DC9">
        <w:rPr>
          <w:w w:val="105"/>
          <w:sz w:val="19"/>
        </w:rPr>
        <w:t>in</w:t>
      </w:r>
      <w:r w:rsidRPr="003F7DC9">
        <w:rPr>
          <w:spacing w:val="-8"/>
          <w:w w:val="105"/>
          <w:sz w:val="19"/>
        </w:rPr>
        <w:t xml:space="preserve"> </w:t>
      </w:r>
      <w:r w:rsidRPr="003F7DC9">
        <w:rPr>
          <w:w w:val="105"/>
          <w:sz w:val="19"/>
        </w:rPr>
        <w:t>cui</w:t>
      </w:r>
      <w:r w:rsidRPr="003F7DC9">
        <w:rPr>
          <w:spacing w:val="-9"/>
          <w:w w:val="105"/>
          <w:sz w:val="19"/>
        </w:rPr>
        <w:t xml:space="preserve"> </w:t>
      </w:r>
      <w:r w:rsidRPr="003F7DC9">
        <w:rPr>
          <w:w w:val="105"/>
          <w:sz w:val="19"/>
        </w:rPr>
        <w:t>le</w:t>
      </w:r>
      <w:r w:rsidRPr="003F7DC9">
        <w:rPr>
          <w:spacing w:val="-9"/>
          <w:w w:val="105"/>
          <w:sz w:val="19"/>
        </w:rPr>
        <w:t xml:space="preserve"> </w:t>
      </w:r>
      <w:r w:rsidRPr="003F7DC9">
        <w:rPr>
          <w:w w:val="105"/>
          <w:sz w:val="19"/>
        </w:rPr>
        <w:t>altre</w:t>
      </w:r>
      <w:r w:rsidRPr="003F7DC9">
        <w:rPr>
          <w:spacing w:val="-9"/>
          <w:w w:val="105"/>
          <w:sz w:val="19"/>
        </w:rPr>
        <w:t xml:space="preserve"> </w:t>
      </w:r>
      <w:r w:rsidRPr="003F7DC9">
        <w:rPr>
          <w:w w:val="105"/>
          <w:sz w:val="19"/>
        </w:rPr>
        <w:t>misure</w:t>
      </w:r>
      <w:r w:rsidRPr="003F7DC9">
        <w:rPr>
          <w:spacing w:val="-9"/>
          <w:w w:val="105"/>
          <w:sz w:val="19"/>
        </w:rPr>
        <w:t xml:space="preserve"> </w:t>
      </w:r>
      <w:r w:rsidRPr="003F7DC9">
        <w:rPr>
          <w:w w:val="105"/>
          <w:sz w:val="19"/>
        </w:rPr>
        <w:t>non</w:t>
      </w:r>
      <w:r w:rsidRPr="003F7DC9">
        <w:rPr>
          <w:spacing w:val="-8"/>
          <w:w w:val="105"/>
          <w:sz w:val="19"/>
        </w:rPr>
        <w:t xml:space="preserve"> </w:t>
      </w:r>
      <w:r w:rsidRPr="003F7DC9">
        <w:rPr>
          <w:w w:val="105"/>
          <w:sz w:val="19"/>
        </w:rPr>
        <w:t>siano</w:t>
      </w:r>
      <w:r w:rsidRPr="003F7DC9">
        <w:rPr>
          <w:spacing w:val="-9"/>
          <w:w w:val="105"/>
          <w:sz w:val="19"/>
        </w:rPr>
        <w:t xml:space="preserve"> </w:t>
      </w:r>
      <w:r w:rsidRPr="003F7DC9">
        <w:rPr>
          <w:w w:val="105"/>
          <w:sz w:val="19"/>
        </w:rPr>
        <w:t>sufficienti</w:t>
      </w:r>
      <w:r w:rsidRPr="003F7DC9">
        <w:rPr>
          <w:spacing w:val="-8"/>
          <w:w w:val="105"/>
          <w:sz w:val="19"/>
        </w:rPr>
        <w:t xml:space="preserve"> </w:t>
      </w:r>
      <w:r w:rsidRPr="003F7DC9">
        <w:rPr>
          <w:w w:val="105"/>
          <w:sz w:val="19"/>
        </w:rPr>
        <w:t>ad</w:t>
      </w:r>
      <w:r w:rsidRPr="003F7DC9">
        <w:rPr>
          <w:spacing w:val="-9"/>
          <w:w w:val="105"/>
          <w:sz w:val="19"/>
        </w:rPr>
        <w:t xml:space="preserve"> </w:t>
      </w:r>
      <w:r w:rsidRPr="003F7DC9">
        <w:rPr>
          <w:w w:val="105"/>
          <w:sz w:val="19"/>
        </w:rPr>
        <w:t>assicurare</w:t>
      </w:r>
      <w:r w:rsidRPr="003F7DC9">
        <w:rPr>
          <w:spacing w:val="-8"/>
          <w:w w:val="105"/>
          <w:sz w:val="19"/>
        </w:rPr>
        <w:t xml:space="preserve"> </w:t>
      </w:r>
      <w:r w:rsidRPr="003F7DC9">
        <w:rPr>
          <w:w w:val="105"/>
          <w:sz w:val="19"/>
        </w:rPr>
        <w:t>il</w:t>
      </w:r>
      <w:r w:rsidRPr="003F7DC9">
        <w:rPr>
          <w:spacing w:val="-8"/>
          <w:w w:val="105"/>
          <w:sz w:val="19"/>
        </w:rPr>
        <w:t xml:space="preserve"> </w:t>
      </w:r>
      <w:r w:rsidRPr="003F7DC9">
        <w:rPr>
          <w:w w:val="105"/>
          <w:sz w:val="19"/>
        </w:rPr>
        <w:t>regolare</w:t>
      </w:r>
      <w:r w:rsidRPr="003F7DC9">
        <w:rPr>
          <w:spacing w:val="-10"/>
          <w:w w:val="105"/>
          <w:sz w:val="19"/>
        </w:rPr>
        <w:t xml:space="preserve"> </w:t>
      </w:r>
      <w:r w:rsidRPr="003F7DC9">
        <w:rPr>
          <w:w w:val="105"/>
          <w:sz w:val="19"/>
        </w:rPr>
        <w:t>servizio</w:t>
      </w:r>
      <w:r w:rsidRPr="003F7DC9">
        <w:rPr>
          <w:spacing w:val="-8"/>
          <w:w w:val="105"/>
          <w:sz w:val="19"/>
        </w:rPr>
        <w:t xml:space="preserve"> </w:t>
      </w:r>
      <w:r w:rsidRPr="003F7DC9">
        <w:rPr>
          <w:w w:val="105"/>
          <w:sz w:val="19"/>
        </w:rPr>
        <w:t>di trasporto pubblico, anche extraurbano, ed in considerazione delle evidenze scientifiche sull’assunto dei tempi di permanenza medi dei passeggeri indicati dai dati disponibili, un coefficiente di riempimento dei mezzi non superiore all’ 80% dei posti consentiti dalla carta di circolazione</w:t>
      </w:r>
      <w:r w:rsidRPr="003F7DC9">
        <w:rPr>
          <w:spacing w:val="-10"/>
          <w:w w:val="105"/>
          <w:sz w:val="19"/>
        </w:rPr>
        <w:t xml:space="preserve"> </w:t>
      </w:r>
      <w:r w:rsidRPr="003F7DC9">
        <w:rPr>
          <w:w w:val="105"/>
          <w:sz w:val="19"/>
        </w:rPr>
        <w:t>dei</w:t>
      </w:r>
      <w:r w:rsidRPr="003F7DC9">
        <w:rPr>
          <w:spacing w:val="-10"/>
          <w:w w:val="105"/>
          <w:sz w:val="19"/>
        </w:rPr>
        <w:t xml:space="preserve"> </w:t>
      </w:r>
      <w:r w:rsidRPr="003F7DC9">
        <w:rPr>
          <w:w w:val="105"/>
          <w:sz w:val="19"/>
        </w:rPr>
        <w:t>mezzi</w:t>
      </w:r>
      <w:r w:rsidRPr="003F7DC9">
        <w:rPr>
          <w:spacing w:val="-10"/>
          <w:w w:val="105"/>
          <w:sz w:val="19"/>
        </w:rPr>
        <w:t xml:space="preserve"> </w:t>
      </w:r>
      <w:r w:rsidRPr="003F7DC9">
        <w:rPr>
          <w:w w:val="105"/>
          <w:sz w:val="19"/>
        </w:rPr>
        <w:t>stessi,</w:t>
      </w:r>
      <w:r w:rsidRPr="003F7DC9">
        <w:rPr>
          <w:spacing w:val="-10"/>
          <w:w w:val="105"/>
          <w:sz w:val="19"/>
        </w:rPr>
        <w:t xml:space="preserve"> </w:t>
      </w:r>
      <w:r w:rsidRPr="003F7DC9">
        <w:rPr>
          <w:w w:val="105"/>
          <w:sz w:val="19"/>
        </w:rPr>
        <w:t>prevedendo</w:t>
      </w:r>
      <w:r w:rsidRPr="003F7DC9">
        <w:rPr>
          <w:spacing w:val="-10"/>
          <w:w w:val="105"/>
          <w:sz w:val="19"/>
        </w:rPr>
        <w:t xml:space="preserve"> </w:t>
      </w:r>
      <w:r w:rsidRPr="003F7DC9">
        <w:rPr>
          <w:w w:val="105"/>
          <w:sz w:val="19"/>
        </w:rPr>
        <w:t>una</w:t>
      </w:r>
      <w:r w:rsidRPr="003F7DC9">
        <w:rPr>
          <w:spacing w:val="-10"/>
          <w:w w:val="105"/>
          <w:sz w:val="19"/>
        </w:rPr>
        <w:t xml:space="preserve"> </w:t>
      </w:r>
      <w:r w:rsidRPr="003F7DC9">
        <w:rPr>
          <w:w w:val="105"/>
          <w:sz w:val="19"/>
        </w:rPr>
        <w:t>maggiore</w:t>
      </w:r>
      <w:r w:rsidRPr="003F7DC9">
        <w:rPr>
          <w:spacing w:val="-10"/>
          <w:w w:val="105"/>
          <w:sz w:val="19"/>
        </w:rPr>
        <w:t xml:space="preserve"> </w:t>
      </w:r>
      <w:r w:rsidRPr="003F7DC9">
        <w:rPr>
          <w:w w:val="105"/>
          <w:sz w:val="19"/>
        </w:rPr>
        <w:t>riduzione</w:t>
      </w:r>
      <w:r w:rsidRPr="003F7DC9">
        <w:rPr>
          <w:spacing w:val="-10"/>
          <w:w w:val="105"/>
          <w:sz w:val="19"/>
        </w:rPr>
        <w:t xml:space="preserve"> </w:t>
      </w:r>
      <w:r w:rsidRPr="003F7DC9">
        <w:rPr>
          <w:w w:val="105"/>
          <w:sz w:val="19"/>
        </w:rPr>
        <w:t>dei</w:t>
      </w:r>
      <w:r w:rsidRPr="003F7DC9">
        <w:rPr>
          <w:spacing w:val="-10"/>
          <w:w w:val="105"/>
          <w:sz w:val="19"/>
        </w:rPr>
        <w:t xml:space="preserve"> </w:t>
      </w:r>
      <w:r w:rsidRPr="003F7DC9">
        <w:rPr>
          <w:w w:val="105"/>
          <w:sz w:val="19"/>
        </w:rPr>
        <w:t>posti</w:t>
      </w:r>
      <w:r w:rsidRPr="003F7DC9">
        <w:rPr>
          <w:spacing w:val="-11"/>
          <w:w w:val="105"/>
          <w:sz w:val="19"/>
        </w:rPr>
        <w:t xml:space="preserve"> </w:t>
      </w:r>
      <w:r w:rsidRPr="003F7DC9">
        <w:rPr>
          <w:w w:val="105"/>
          <w:sz w:val="19"/>
        </w:rPr>
        <w:t>in</w:t>
      </w:r>
      <w:r w:rsidRPr="003F7DC9">
        <w:rPr>
          <w:spacing w:val="-10"/>
          <w:w w:val="105"/>
          <w:sz w:val="19"/>
        </w:rPr>
        <w:t xml:space="preserve"> </w:t>
      </w:r>
      <w:r w:rsidRPr="003F7DC9">
        <w:rPr>
          <w:w w:val="105"/>
          <w:sz w:val="19"/>
        </w:rPr>
        <w:t>piedi</w:t>
      </w:r>
      <w:r w:rsidRPr="003F7DC9">
        <w:rPr>
          <w:spacing w:val="-10"/>
          <w:w w:val="105"/>
          <w:sz w:val="19"/>
        </w:rPr>
        <w:t xml:space="preserve"> </w:t>
      </w:r>
      <w:r w:rsidRPr="003F7DC9">
        <w:rPr>
          <w:w w:val="105"/>
          <w:sz w:val="19"/>
        </w:rPr>
        <w:t>rispetto</w:t>
      </w:r>
      <w:r w:rsidRPr="003F7DC9">
        <w:rPr>
          <w:spacing w:val="-10"/>
          <w:w w:val="105"/>
          <w:sz w:val="19"/>
        </w:rPr>
        <w:t xml:space="preserve"> </w:t>
      </w:r>
      <w:r w:rsidRPr="003F7DC9">
        <w:rPr>
          <w:w w:val="105"/>
          <w:sz w:val="19"/>
        </w:rPr>
        <w:t>a</w:t>
      </w:r>
      <w:r w:rsidRPr="003F7DC9">
        <w:rPr>
          <w:spacing w:val="-11"/>
          <w:w w:val="105"/>
          <w:sz w:val="19"/>
        </w:rPr>
        <w:t xml:space="preserve"> </w:t>
      </w:r>
      <w:r w:rsidRPr="003F7DC9">
        <w:rPr>
          <w:w w:val="105"/>
          <w:sz w:val="19"/>
        </w:rPr>
        <w:t>quelli seduti. Il ricambio dell'aria deve essere costante, predisponendo in modo stabile l'apertura dei finestrini o di altre prese di aria</w:t>
      </w:r>
      <w:r w:rsidRPr="003F7DC9">
        <w:rPr>
          <w:spacing w:val="-17"/>
          <w:w w:val="105"/>
          <w:sz w:val="19"/>
        </w:rPr>
        <w:t xml:space="preserve"> </w:t>
      </w:r>
      <w:r w:rsidRPr="003F7DC9">
        <w:rPr>
          <w:w w:val="105"/>
          <w:sz w:val="19"/>
        </w:rPr>
        <w:t>naturale.</w:t>
      </w:r>
    </w:p>
    <w:p w14:paraId="1A4A366D" w14:textId="77777777" w:rsidR="0059612F" w:rsidRPr="003F7DC9" w:rsidRDefault="0059612F" w:rsidP="0059612F">
      <w:pPr>
        <w:pStyle w:val="Corpotesto"/>
        <w:spacing w:before="4"/>
        <w:ind w:left="284" w:right="794"/>
        <w:rPr>
          <w:sz w:val="14"/>
        </w:rPr>
      </w:pPr>
    </w:p>
    <w:p w14:paraId="2C16A9FF" w14:textId="77777777" w:rsidR="0059612F" w:rsidRPr="003F7DC9" w:rsidRDefault="0059612F" w:rsidP="0059612F">
      <w:pPr>
        <w:spacing w:line="283" w:lineRule="auto"/>
        <w:ind w:left="284" w:right="794"/>
        <w:jc w:val="both"/>
        <w:rPr>
          <w:sz w:val="19"/>
        </w:rPr>
      </w:pPr>
      <w:r w:rsidRPr="003F7DC9">
        <w:rPr>
          <w:w w:val="105"/>
          <w:sz w:val="19"/>
        </w:rPr>
        <w:t>Tale coefficiente di riempimento è consentito anche in relazione al ricambio dell’aria interna dei veicoli di superficie e dei treni metropolitani, infatti la maggior parte degli impianti di climatizzazione consente una percentuale di aria prelevata dall’esterno e un ricambio ad ogni apertura delle porte in fermata. Inoltre, per i tram di vecchia generazione è possibile l’apertura permanente dei finestrini. Pertanto, ove possibile, occorre mantenere in esercizio gli impianti di aereazione senza ricircolo.</w:t>
      </w:r>
    </w:p>
    <w:p w14:paraId="7C847087" w14:textId="77777777" w:rsidR="0059612F" w:rsidRPr="003F7DC9" w:rsidRDefault="0059612F" w:rsidP="0059612F">
      <w:pPr>
        <w:pStyle w:val="Corpotesto"/>
        <w:spacing w:before="2"/>
        <w:ind w:left="284" w:right="794"/>
        <w:rPr>
          <w:sz w:val="14"/>
        </w:rPr>
      </w:pPr>
    </w:p>
    <w:p w14:paraId="7FDDE386" w14:textId="77777777" w:rsidR="0059612F" w:rsidRPr="003F7DC9" w:rsidRDefault="0059612F" w:rsidP="0059612F">
      <w:pPr>
        <w:spacing w:before="1" w:line="283" w:lineRule="auto"/>
        <w:ind w:left="284" w:right="794"/>
        <w:jc w:val="both"/>
        <w:rPr>
          <w:sz w:val="19"/>
        </w:rPr>
      </w:pPr>
      <w:r w:rsidRPr="003F7DC9">
        <w:rPr>
          <w:w w:val="105"/>
          <w:sz w:val="19"/>
        </w:rPr>
        <w:t>Ferme restando le precedenti prescrizioni, potrà essere aumentata la capacità di riempimento, oltre il limite previsto, esclusivamente nel caso in cui sia garantito un ricambio di aria e un filtraggio della stessa per mezzo di idonei strumenti di aereazione che siano preventivamente autorizzati dal CTS.</w:t>
      </w:r>
    </w:p>
    <w:p w14:paraId="7E6E8EE0" w14:textId="77777777" w:rsidR="0059612F" w:rsidRPr="003F7DC9" w:rsidRDefault="0059612F" w:rsidP="0059612F">
      <w:pPr>
        <w:pStyle w:val="Corpotesto"/>
        <w:spacing w:before="5"/>
        <w:ind w:left="284" w:right="794"/>
        <w:rPr>
          <w:sz w:val="14"/>
        </w:rPr>
      </w:pPr>
    </w:p>
    <w:p w14:paraId="726C29AC" w14:textId="4DE26FF7" w:rsidR="0059612F" w:rsidRPr="003F7DC9" w:rsidRDefault="0059612F" w:rsidP="0059612F">
      <w:pPr>
        <w:ind w:left="284" w:right="794"/>
        <w:jc w:val="both"/>
        <w:rPr>
          <w:sz w:val="19"/>
        </w:rPr>
      </w:pPr>
      <w:r w:rsidRPr="003F7DC9">
        <w:rPr>
          <w:w w:val="105"/>
          <w:sz w:val="19"/>
        </w:rPr>
        <w:t>Le misure in parola sono naturalmente applicabili, in quanto compatibili, per le metropolitane.</w:t>
      </w:r>
    </w:p>
    <w:p w14:paraId="3A87A6E4" w14:textId="77777777" w:rsidR="0059612F" w:rsidRPr="003F7DC9" w:rsidRDefault="0059612F" w:rsidP="0059612F">
      <w:pPr>
        <w:pStyle w:val="Corpotesto"/>
        <w:spacing w:before="11"/>
        <w:ind w:left="284" w:right="794"/>
        <w:rPr>
          <w:sz w:val="17"/>
        </w:rPr>
      </w:pPr>
    </w:p>
    <w:p w14:paraId="011A58F7" w14:textId="77777777" w:rsidR="0059612F" w:rsidRPr="003F7DC9" w:rsidRDefault="0059612F" w:rsidP="0059612F">
      <w:pPr>
        <w:pStyle w:val="Paragrafoelenco"/>
        <w:numPr>
          <w:ilvl w:val="0"/>
          <w:numId w:val="47"/>
        </w:numPr>
        <w:tabs>
          <w:tab w:val="left" w:pos="2164"/>
          <w:tab w:val="left" w:pos="2165"/>
        </w:tabs>
        <w:ind w:left="284" w:right="794" w:firstLine="0"/>
        <w:jc w:val="left"/>
        <w:rPr>
          <w:sz w:val="19"/>
        </w:rPr>
      </w:pPr>
      <w:r w:rsidRPr="003F7DC9">
        <w:rPr>
          <w:w w:val="105"/>
          <w:sz w:val="19"/>
        </w:rPr>
        <w:t>nelle stazioni della</w:t>
      </w:r>
      <w:r w:rsidRPr="003F7DC9">
        <w:rPr>
          <w:spacing w:val="-6"/>
          <w:w w:val="105"/>
          <w:sz w:val="19"/>
        </w:rPr>
        <w:t xml:space="preserve"> </w:t>
      </w:r>
      <w:r w:rsidRPr="003F7DC9">
        <w:rPr>
          <w:w w:val="105"/>
          <w:sz w:val="19"/>
        </w:rPr>
        <w:t>metropolitana:</w:t>
      </w:r>
    </w:p>
    <w:p w14:paraId="6AD3B0ED" w14:textId="77777777" w:rsidR="0059612F" w:rsidRPr="003F7DC9" w:rsidRDefault="0059612F" w:rsidP="0059612F">
      <w:pPr>
        <w:pStyle w:val="Paragrafoelenco"/>
        <w:numPr>
          <w:ilvl w:val="1"/>
          <w:numId w:val="47"/>
        </w:numPr>
        <w:tabs>
          <w:tab w:val="left" w:pos="2802"/>
        </w:tabs>
        <w:spacing w:before="41" w:line="280" w:lineRule="auto"/>
        <w:ind w:left="284" w:right="794" w:firstLine="0"/>
        <w:rPr>
          <w:sz w:val="19"/>
        </w:rPr>
      </w:pPr>
      <w:r w:rsidRPr="003F7DC9">
        <w:rPr>
          <w:w w:val="105"/>
          <w:sz w:val="19"/>
        </w:rPr>
        <w:t>prevedere differenti flussi di entrata e di uscita, garantendo ai passeggeri adeguata informazione per l'individuazione delle banchine e dell'uscita e il corretto distanziamento sulle banchine e sulle scale mobili anche prima del superamento dei varchi;</w:t>
      </w:r>
    </w:p>
    <w:p w14:paraId="563772F4" w14:textId="77777777" w:rsidR="0059612F" w:rsidRPr="003F7DC9" w:rsidRDefault="0059612F" w:rsidP="0059612F">
      <w:pPr>
        <w:pStyle w:val="Paragrafoelenco"/>
        <w:numPr>
          <w:ilvl w:val="1"/>
          <w:numId w:val="47"/>
        </w:numPr>
        <w:tabs>
          <w:tab w:val="left" w:pos="2802"/>
        </w:tabs>
        <w:spacing w:before="1" w:line="276" w:lineRule="auto"/>
        <w:ind w:left="284" w:right="794" w:firstLine="0"/>
        <w:rPr>
          <w:sz w:val="19"/>
        </w:rPr>
      </w:pPr>
      <w:r w:rsidRPr="003F7DC9">
        <w:rPr>
          <w:w w:val="105"/>
          <w:sz w:val="19"/>
        </w:rPr>
        <w:t>predisporre idonei sistemi atti a segnalare il raggiungimento dei livelli di saturazione stabiliti;</w:t>
      </w:r>
    </w:p>
    <w:p w14:paraId="2841CD97" w14:textId="77777777" w:rsidR="0059612F" w:rsidRPr="003F7DC9" w:rsidRDefault="0059612F" w:rsidP="0059612F">
      <w:pPr>
        <w:pStyle w:val="Paragrafoelenco"/>
        <w:numPr>
          <w:ilvl w:val="1"/>
          <w:numId w:val="47"/>
        </w:numPr>
        <w:tabs>
          <w:tab w:val="left" w:pos="2803"/>
        </w:tabs>
        <w:spacing w:before="8" w:line="278" w:lineRule="auto"/>
        <w:ind w:left="284" w:right="794" w:firstLine="0"/>
        <w:rPr>
          <w:sz w:val="19"/>
        </w:rPr>
      </w:pPr>
      <w:r w:rsidRPr="003F7DC9">
        <w:rPr>
          <w:w w:val="105"/>
          <w:sz w:val="19"/>
        </w:rPr>
        <w:t>prevedere l'utilizzo dei sistemi di videosorveglianza e/o telecamere intelligenti per monitorare i flussi ed evitare assembramenti, eventualmente con la possibilità di diffusione di messaggi sonori/vocali</w:t>
      </w:r>
      <w:r w:rsidRPr="003F7DC9">
        <w:rPr>
          <w:spacing w:val="-11"/>
          <w:w w:val="105"/>
          <w:sz w:val="19"/>
        </w:rPr>
        <w:t xml:space="preserve"> </w:t>
      </w:r>
      <w:r w:rsidRPr="003F7DC9">
        <w:rPr>
          <w:w w:val="105"/>
          <w:sz w:val="19"/>
        </w:rPr>
        <w:t>scritti;</w:t>
      </w:r>
    </w:p>
    <w:p w14:paraId="7F78D040" w14:textId="77777777" w:rsidR="0059612F" w:rsidRPr="003F7DC9" w:rsidRDefault="0059612F" w:rsidP="0059612F">
      <w:pPr>
        <w:pStyle w:val="Paragrafoelenco"/>
        <w:numPr>
          <w:ilvl w:val="0"/>
          <w:numId w:val="47"/>
        </w:numPr>
        <w:tabs>
          <w:tab w:val="left" w:pos="2165"/>
          <w:tab w:val="left" w:pos="2166"/>
        </w:tabs>
        <w:spacing w:before="7"/>
        <w:ind w:left="284" w:right="794" w:firstLine="0"/>
        <w:jc w:val="left"/>
        <w:rPr>
          <w:sz w:val="19"/>
        </w:rPr>
      </w:pPr>
      <w:r w:rsidRPr="003F7DC9">
        <w:rPr>
          <w:w w:val="105"/>
          <w:sz w:val="19"/>
        </w:rPr>
        <w:t>applicare</w:t>
      </w:r>
      <w:r w:rsidRPr="003F7DC9">
        <w:rPr>
          <w:spacing w:val="-5"/>
          <w:w w:val="105"/>
          <w:sz w:val="19"/>
        </w:rPr>
        <w:t xml:space="preserve"> </w:t>
      </w:r>
      <w:r w:rsidRPr="003F7DC9">
        <w:rPr>
          <w:w w:val="105"/>
          <w:sz w:val="19"/>
        </w:rPr>
        <w:t>marker</w:t>
      </w:r>
      <w:r w:rsidRPr="003F7DC9">
        <w:rPr>
          <w:spacing w:val="-6"/>
          <w:w w:val="105"/>
          <w:sz w:val="19"/>
        </w:rPr>
        <w:t xml:space="preserve"> </w:t>
      </w:r>
      <w:r w:rsidRPr="003F7DC9">
        <w:rPr>
          <w:w w:val="105"/>
          <w:sz w:val="19"/>
        </w:rPr>
        <w:t>sui</w:t>
      </w:r>
      <w:r w:rsidRPr="003F7DC9">
        <w:rPr>
          <w:spacing w:val="-5"/>
          <w:w w:val="105"/>
          <w:sz w:val="19"/>
        </w:rPr>
        <w:t xml:space="preserve"> </w:t>
      </w:r>
      <w:r w:rsidRPr="003F7DC9">
        <w:rPr>
          <w:w w:val="105"/>
          <w:sz w:val="19"/>
        </w:rPr>
        <w:t>sedili</w:t>
      </w:r>
      <w:r w:rsidRPr="003F7DC9">
        <w:rPr>
          <w:spacing w:val="-5"/>
          <w:w w:val="105"/>
          <w:sz w:val="19"/>
        </w:rPr>
        <w:t xml:space="preserve"> </w:t>
      </w:r>
      <w:r w:rsidRPr="003F7DC9">
        <w:rPr>
          <w:w w:val="105"/>
          <w:sz w:val="19"/>
        </w:rPr>
        <w:t>non</w:t>
      </w:r>
      <w:r w:rsidRPr="003F7DC9">
        <w:rPr>
          <w:spacing w:val="-6"/>
          <w:w w:val="105"/>
          <w:sz w:val="19"/>
        </w:rPr>
        <w:t xml:space="preserve"> </w:t>
      </w:r>
      <w:r w:rsidRPr="003F7DC9">
        <w:rPr>
          <w:w w:val="105"/>
          <w:sz w:val="19"/>
        </w:rPr>
        <w:t>utilizzabili</w:t>
      </w:r>
      <w:r w:rsidRPr="003F7DC9">
        <w:rPr>
          <w:spacing w:val="-4"/>
          <w:w w:val="105"/>
          <w:sz w:val="19"/>
        </w:rPr>
        <w:t xml:space="preserve"> </w:t>
      </w:r>
      <w:r w:rsidRPr="003F7DC9">
        <w:rPr>
          <w:w w:val="105"/>
          <w:sz w:val="19"/>
        </w:rPr>
        <w:t>a</w:t>
      </w:r>
      <w:r w:rsidRPr="003F7DC9">
        <w:rPr>
          <w:spacing w:val="-6"/>
          <w:w w:val="105"/>
          <w:sz w:val="19"/>
        </w:rPr>
        <w:t xml:space="preserve"> </w:t>
      </w:r>
      <w:r w:rsidRPr="003F7DC9">
        <w:rPr>
          <w:w w:val="105"/>
          <w:sz w:val="19"/>
        </w:rPr>
        <w:t>bordo</w:t>
      </w:r>
      <w:r w:rsidRPr="003F7DC9">
        <w:rPr>
          <w:spacing w:val="-5"/>
          <w:w w:val="105"/>
          <w:sz w:val="19"/>
        </w:rPr>
        <w:t xml:space="preserve"> </w:t>
      </w:r>
      <w:r w:rsidRPr="003F7DC9">
        <w:rPr>
          <w:w w:val="105"/>
          <w:sz w:val="19"/>
        </w:rPr>
        <w:t>dei</w:t>
      </w:r>
      <w:r w:rsidRPr="003F7DC9">
        <w:rPr>
          <w:spacing w:val="-5"/>
          <w:w w:val="105"/>
          <w:sz w:val="19"/>
        </w:rPr>
        <w:t xml:space="preserve"> </w:t>
      </w:r>
      <w:r w:rsidRPr="003F7DC9">
        <w:rPr>
          <w:w w:val="105"/>
          <w:sz w:val="19"/>
        </w:rPr>
        <w:t>mezzi</w:t>
      </w:r>
      <w:r w:rsidRPr="003F7DC9">
        <w:rPr>
          <w:spacing w:val="-6"/>
          <w:w w:val="105"/>
          <w:sz w:val="19"/>
        </w:rPr>
        <w:t xml:space="preserve"> </w:t>
      </w:r>
      <w:r w:rsidRPr="003F7DC9">
        <w:rPr>
          <w:w w:val="105"/>
          <w:sz w:val="19"/>
        </w:rPr>
        <w:t>di</w:t>
      </w:r>
      <w:r w:rsidRPr="003F7DC9">
        <w:rPr>
          <w:spacing w:val="-5"/>
          <w:w w:val="105"/>
          <w:sz w:val="19"/>
        </w:rPr>
        <w:t xml:space="preserve"> </w:t>
      </w:r>
      <w:r w:rsidRPr="003F7DC9">
        <w:rPr>
          <w:w w:val="105"/>
          <w:sz w:val="19"/>
        </w:rPr>
        <w:t>superficie</w:t>
      </w:r>
      <w:r w:rsidRPr="003F7DC9">
        <w:rPr>
          <w:spacing w:val="-5"/>
          <w:w w:val="105"/>
          <w:sz w:val="19"/>
        </w:rPr>
        <w:t xml:space="preserve"> </w:t>
      </w:r>
      <w:r w:rsidRPr="003F7DC9">
        <w:rPr>
          <w:w w:val="105"/>
          <w:sz w:val="19"/>
        </w:rPr>
        <w:t>e</w:t>
      </w:r>
      <w:r w:rsidRPr="003F7DC9">
        <w:rPr>
          <w:spacing w:val="-5"/>
          <w:w w:val="105"/>
          <w:sz w:val="19"/>
        </w:rPr>
        <w:t xml:space="preserve"> </w:t>
      </w:r>
      <w:r w:rsidRPr="003F7DC9">
        <w:rPr>
          <w:w w:val="105"/>
          <w:sz w:val="19"/>
        </w:rPr>
        <w:t>dei</w:t>
      </w:r>
      <w:r w:rsidRPr="003F7DC9">
        <w:rPr>
          <w:spacing w:val="-6"/>
          <w:w w:val="105"/>
          <w:sz w:val="19"/>
        </w:rPr>
        <w:t xml:space="preserve"> </w:t>
      </w:r>
      <w:r w:rsidRPr="003F7DC9">
        <w:rPr>
          <w:w w:val="105"/>
          <w:sz w:val="19"/>
        </w:rPr>
        <w:t>treni</w:t>
      </w:r>
      <w:r w:rsidRPr="003F7DC9">
        <w:rPr>
          <w:spacing w:val="-6"/>
          <w:w w:val="105"/>
          <w:sz w:val="19"/>
        </w:rPr>
        <w:t xml:space="preserve"> </w:t>
      </w:r>
      <w:r w:rsidRPr="003F7DC9">
        <w:rPr>
          <w:w w:val="105"/>
          <w:sz w:val="19"/>
        </w:rPr>
        <w:t>metro;</w:t>
      </w:r>
    </w:p>
    <w:p w14:paraId="58DA2281" w14:textId="02EE2928" w:rsidR="0059612F" w:rsidRPr="003F7DC9" w:rsidRDefault="0059612F" w:rsidP="0059612F">
      <w:pPr>
        <w:tabs>
          <w:tab w:val="left" w:pos="2159"/>
        </w:tabs>
        <w:spacing w:line="283" w:lineRule="auto"/>
        <w:ind w:right="794"/>
        <w:rPr>
          <w:sz w:val="19"/>
        </w:rPr>
      </w:pPr>
      <w:r w:rsidRPr="003F7DC9">
        <w:rPr>
          <w:w w:val="105"/>
          <w:sz w:val="19"/>
        </w:rPr>
        <w:t>sospendere, previa autorizzazione dell'Agenzia per la mobilità territoriale competente e degli Enti</w:t>
      </w:r>
      <w:r w:rsidRPr="003F7DC9">
        <w:rPr>
          <w:spacing w:val="-4"/>
          <w:w w:val="105"/>
          <w:sz w:val="19"/>
        </w:rPr>
        <w:t xml:space="preserve"> </w:t>
      </w:r>
      <w:r w:rsidRPr="003F7DC9">
        <w:rPr>
          <w:w w:val="105"/>
          <w:sz w:val="19"/>
        </w:rPr>
        <w:t>titolari,</w:t>
      </w:r>
      <w:r w:rsidRPr="003F7DC9">
        <w:rPr>
          <w:spacing w:val="-3"/>
          <w:w w:val="105"/>
          <w:sz w:val="19"/>
        </w:rPr>
        <w:t xml:space="preserve"> </w:t>
      </w:r>
      <w:r w:rsidRPr="003F7DC9">
        <w:rPr>
          <w:w w:val="105"/>
          <w:sz w:val="19"/>
        </w:rPr>
        <w:t>la</w:t>
      </w:r>
      <w:r w:rsidRPr="003F7DC9">
        <w:rPr>
          <w:spacing w:val="-3"/>
          <w:w w:val="105"/>
          <w:sz w:val="19"/>
        </w:rPr>
        <w:t xml:space="preserve"> </w:t>
      </w:r>
      <w:r w:rsidRPr="003F7DC9">
        <w:rPr>
          <w:w w:val="105"/>
          <w:sz w:val="19"/>
        </w:rPr>
        <w:t>vendita</w:t>
      </w:r>
      <w:r w:rsidRPr="003F7DC9">
        <w:rPr>
          <w:spacing w:val="-4"/>
          <w:w w:val="105"/>
          <w:sz w:val="19"/>
        </w:rPr>
        <w:t xml:space="preserve"> </w:t>
      </w:r>
      <w:r w:rsidRPr="003F7DC9">
        <w:rPr>
          <w:w w:val="105"/>
          <w:sz w:val="19"/>
        </w:rPr>
        <w:t>e</w:t>
      </w:r>
      <w:r w:rsidRPr="003F7DC9">
        <w:rPr>
          <w:spacing w:val="-3"/>
          <w:w w:val="105"/>
          <w:sz w:val="19"/>
        </w:rPr>
        <w:t xml:space="preserve"> </w:t>
      </w:r>
      <w:r w:rsidRPr="003F7DC9">
        <w:rPr>
          <w:w w:val="105"/>
          <w:sz w:val="19"/>
        </w:rPr>
        <w:t>il</w:t>
      </w:r>
      <w:r w:rsidRPr="003F7DC9">
        <w:rPr>
          <w:spacing w:val="-4"/>
          <w:w w:val="105"/>
          <w:sz w:val="19"/>
        </w:rPr>
        <w:t xml:space="preserve"> </w:t>
      </w:r>
      <w:r w:rsidRPr="003F7DC9">
        <w:rPr>
          <w:w w:val="105"/>
          <w:sz w:val="19"/>
        </w:rPr>
        <w:t>controllo</w:t>
      </w:r>
      <w:r w:rsidRPr="003F7DC9">
        <w:rPr>
          <w:spacing w:val="-4"/>
          <w:w w:val="105"/>
          <w:sz w:val="19"/>
        </w:rPr>
        <w:t xml:space="preserve"> </w:t>
      </w:r>
      <w:r w:rsidRPr="003F7DC9">
        <w:rPr>
          <w:w w:val="105"/>
          <w:sz w:val="19"/>
        </w:rPr>
        <w:t>dei</w:t>
      </w:r>
      <w:r w:rsidRPr="003F7DC9">
        <w:rPr>
          <w:spacing w:val="-4"/>
          <w:w w:val="105"/>
          <w:sz w:val="19"/>
        </w:rPr>
        <w:t xml:space="preserve"> </w:t>
      </w:r>
      <w:r w:rsidRPr="003F7DC9">
        <w:rPr>
          <w:w w:val="105"/>
          <w:sz w:val="19"/>
        </w:rPr>
        <w:t>titoli</w:t>
      </w:r>
      <w:r w:rsidRPr="003F7DC9">
        <w:rPr>
          <w:spacing w:val="-3"/>
          <w:w w:val="105"/>
          <w:sz w:val="19"/>
        </w:rPr>
        <w:t xml:space="preserve"> </w:t>
      </w:r>
      <w:r w:rsidRPr="003F7DC9">
        <w:rPr>
          <w:w w:val="105"/>
          <w:sz w:val="19"/>
        </w:rPr>
        <w:t>di</w:t>
      </w:r>
      <w:r w:rsidRPr="003F7DC9">
        <w:rPr>
          <w:spacing w:val="-3"/>
          <w:w w:val="105"/>
          <w:sz w:val="19"/>
        </w:rPr>
        <w:t xml:space="preserve"> </w:t>
      </w:r>
      <w:r w:rsidRPr="003F7DC9">
        <w:rPr>
          <w:w w:val="105"/>
          <w:sz w:val="19"/>
        </w:rPr>
        <w:t>viaggio</w:t>
      </w:r>
      <w:r w:rsidRPr="003F7DC9">
        <w:rPr>
          <w:spacing w:val="-4"/>
          <w:w w:val="105"/>
          <w:sz w:val="19"/>
        </w:rPr>
        <w:t xml:space="preserve"> </w:t>
      </w:r>
      <w:r w:rsidRPr="003F7DC9">
        <w:rPr>
          <w:w w:val="105"/>
          <w:sz w:val="19"/>
        </w:rPr>
        <w:t>a</w:t>
      </w:r>
      <w:r w:rsidRPr="003F7DC9">
        <w:rPr>
          <w:spacing w:val="-4"/>
          <w:w w:val="105"/>
          <w:sz w:val="19"/>
        </w:rPr>
        <w:t xml:space="preserve"> </w:t>
      </w:r>
      <w:r w:rsidRPr="003F7DC9">
        <w:rPr>
          <w:w w:val="105"/>
          <w:sz w:val="19"/>
        </w:rPr>
        <w:t>bordo</w:t>
      </w:r>
    </w:p>
    <w:p w14:paraId="436AA76C" w14:textId="77777777" w:rsidR="0059612F" w:rsidRPr="003F7DC9" w:rsidRDefault="0059612F" w:rsidP="0059612F">
      <w:pPr>
        <w:tabs>
          <w:tab w:val="left" w:pos="1849"/>
        </w:tabs>
        <w:spacing w:before="3" w:line="280" w:lineRule="auto"/>
        <w:ind w:right="794"/>
        <w:rPr>
          <w:sz w:val="19"/>
        </w:rPr>
      </w:pPr>
    </w:p>
    <w:p w14:paraId="6DA5BE09" w14:textId="77777777" w:rsidR="004C1BFC" w:rsidRPr="003F7DC9" w:rsidRDefault="004C1BFC" w:rsidP="005E2D81">
      <w:pPr>
        <w:pStyle w:val="Paragrafoelenco"/>
        <w:numPr>
          <w:ilvl w:val="2"/>
          <w:numId w:val="51"/>
        </w:numPr>
        <w:tabs>
          <w:tab w:val="left" w:pos="2484"/>
        </w:tabs>
        <w:spacing w:before="5" w:line="276" w:lineRule="auto"/>
        <w:ind w:left="284" w:right="794" w:firstLine="0"/>
        <w:rPr>
          <w:sz w:val="19"/>
        </w:rPr>
      </w:pPr>
    </w:p>
    <w:p w14:paraId="0A785D61" w14:textId="77777777" w:rsidR="004C1BFC" w:rsidRPr="003F7DC9" w:rsidRDefault="004C1BFC" w:rsidP="005E2D81">
      <w:pPr>
        <w:spacing w:line="276" w:lineRule="auto"/>
        <w:ind w:left="284" w:right="794"/>
        <w:jc w:val="both"/>
        <w:rPr>
          <w:sz w:val="19"/>
        </w:rPr>
        <w:sectPr w:rsidR="004C1BFC" w:rsidRPr="003F7DC9">
          <w:pgSz w:w="11900" w:h="16840"/>
          <w:pgMar w:top="1600" w:right="440" w:bottom="280" w:left="460" w:header="720" w:footer="720" w:gutter="0"/>
          <w:cols w:space="720"/>
        </w:sectPr>
      </w:pPr>
    </w:p>
    <w:p w14:paraId="46A2FA53" w14:textId="77777777" w:rsidR="004C1BFC" w:rsidRPr="003F7DC9" w:rsidRDefault="004C1BFC" w:rsidP="005E2D81">
      <w:pPr>
        <w:pStyle w:val="Corpotesto"/>
        <w:spacing w:before="4"/>
        <w:ind w:left="284" w:right="794"/>
        <w:rPr>
          <w:sz w:val="25"/>
        </w:rPr>
      </w:pPr>
    </w:p>
    <w:p w14:paraId="756A22CF" w14:textId="77777777" w:rsidR="004C1BFC" w:rsidRPr="003F7DC9" w:rsidRDefault="00D9217B" w:rsidP="005E2D81">
      <w:pPr>
        <w:pStyle w:val="Paragrafoelenco"/>
        <w:numPr>
          <w:ilvl w:val="0"/>
          <w:numId w:val="47"/>
        </w:numPr>
        <w:tabs>
          <w:tab w:val="left" w:pos="2166"/>
          <w:tab w:val="left" w:pos="2167"/>
        </w:tabs>
        <w:spacing w:before="106"/>
        <w:ind w:left="284" w:right="794" w:firstLine="0"/>
        <w:jc w:val="left"/>
        <w:rPr>
          <w:sz w:val="19"/>
        </w:rPr>
      </w:pPr>
      <w:r w:rsidRPr="003F7DC9">
        <w:rPr>
          <w:w w:val="105"/>
          <w:sz w:val="19"/>
        </w:rPr>
        <w:t>sospendere l'attività di bigliettazione a bordo da parte degli</w:t>
      </w:r>
      <w:r w:rsidRPr="003F7DC9">
        <w:rPr>
          <w:spacing w:val="-27"/>
          <w:w w:val="105"/>
          <w:sz w:val="19"/>
        </w:rPr>
        <w:t xml:space="preserve"> </w:t>
      </w:r>
      <w:r w:rsidRPr="003F7DC9">
        <w:rPr>
          <w:w w:val="105"/>
          <w:sz w:val="19"/>
        </w:rPr>
        <w:t>autisti;</w:t>
      </w:r>
    </w:p>
    <w:p w14:paraId="03C6452E" w14:textId="77777777" w:rsidR="004C1BFC" w:rsidRPr="003F7DC9" w:rsidRDefault="00D9217B" w:rsidP="005E2D81">
      <w:pPr>
        <w:pStyle w:val="Paragrafoelenco"/>
        <w:numPr>
          <w:ilvl w:val="0"/>
          <w:numId w:val="47"/>
        </w:numPr>
        <w:tabs>
          <w:tab w:val="left" w:pos="2166"/>
          <w:tab w:val="left" w:pos="2168"/>
        </w:tabs>
        <w:spacing w:before="41" w:line="280" w:lineRule="auto"/>
        <w:ind w:left="284" w:right="794" w:firstLine="0"/>
        <w:jc w:val="left"/>
        <w:rPr>
          <w:sz w:val="19"/>
        </w:rPr>
      </w:pPr>
      <w:r w:rsidRPr="003F7DC9">
        <w:rPr>
          <w:sz w:val="19"/>
        </w:rPr>
        <w:t>installare apparati, ove possibile, per l'acquisto self−service dei biglietti, che dovranno essere sanificate</w:t>
      </w:r>
      <w:r w:rsidRPr="003F7DC9">
        <w:rPr>
          <w:spacing w:val="5"/>
          <w:sz w:val="19"/>
        </w:rPr>
        <w:t xml:space="preserve"> </w:t>
      </w:r>
      <w:r w:rsidRPr="003F7DC9">
        <w:rPr>
          <w:sz w:val="19"/>
        </w:rPr>
        <w:t>più</w:t>
      </w:r>
      <w:r w:rsidRPr="003F7DC9">
        <w:rPr>
          <w:spacing w:val="5"/>
          <w:sz w:val="19"/>
        </w:rPr>
        <w:t xml:space="preserve"> </w:t>
      </w:r>
      <w:r w:rsidRPr="003F7DC9">
        <w:rPr>
          <w:sz w:val="19"/>
        </w:rPr>
        <w:t>volte</w:t>
      </w:r>
      <w:r w:rsidRPr="003F7DC9">
        <w:rPr>
          <w:spacing w:val="6"/>
          <w:sz w:val="19"/>
        </w:rPr>
        <w:t xml:space="preserve"> </w:t>
      </w:r>
      <w:r w:rsidRPr="003F7DC9">
        <w:rPr>
          <w:sz w:val="19"/>
        </w:rPr>
        <w:t>al</w:t>
      </w:r>
      <w:r w:rsidRPr="003F7DC9">
        <w:rPr>
          <w:spacing w:val="4"/>
          <w:sz w:val="19"/>
        </w:rPr>
        <w:t xml:space="preserve"> </w:t>
      </w:r>
      <w:r w:rsidRPr="003F7DC9">
        <w:rPr>
          <w:sz w:val="19"/>
        </w:rPr>
        <w:t>giorno,</w:t>
      </w:r>
      <w:r w:rsidRPr="003F7DC9">
        <w:rPr>
          <w:spacing w:val="5"/>
          <w:sz w:val="19"/>
        </w:rPr>
        <w:t xml:space="preserve"> </w:t>
      </w:r>
      <w:r w:rsidRPr="003F7DC9">
        <w:rPr>
          <w:sz w:val="19"/>
        </w:rPr>
        <w:t>contrassegnando</w:t>
      </w:r>
      <w:r w:rsidRPr="003F7DC9">
        <w:rPr>
          <w:spacing w:val="4"/>
          <w:sz w:val="19"/>
        </w:rPr>
        <w:t xml:space="preserve"> </w:t>
      </w:r>
      <w:r w:rsidRPr="003F7DC9">
        <w:rPr>
          <w:sz w:val="19"/>
        </w:rPr>
        <w:t>con</w:t>
      </w:r>
      <w:r w:rsidRPr="003F7DC9">
        <w:rPr>
          <w:spacing w:val="6"/>
          <w:sz w:val="19"/>
        </w:rPr>
        <w:t xml:space="preserve"> </w:t>
      </w:r>
      <w:r w:rsidRPr="003F7DC9">
        <w:rPr>
          <w:sz w:val="19"/>
        </w:rPr>
        <w:t>specifici</w:t>
      </w:r>
      <w:r w:rsidRPr="003F7DC9">
        <w:rPr>
          <w:spacing w:val="5"/>
          <w:sz w:val="19"/>
        </w:rPr>
        <w:t xml:space="preserve"> </w:t>
      </w:r>
      <w:r w:rsidRPr="003F7DC9">
        <w:rPr>
          <w:sz w:val="19"/>
        </w:rPr>
        <w:t>adesivi</w:t>
      </w:r>
      <w:r w:rsidRPr="003F7DC9">
        <w:rPr>
          <w:spacing w:val="5"/>
          <w:sz w:val="19"/>
        </w:rPr>
        <w:t xml:space="preserve"> </w:t>
      </w:r>
      <w:r w:rsidRPr="003F7DC9">
        <w:rPr>
          <w:sz w:val="19"/>
        </w:rPr>
        <w:t>le</w:t>
      </w:r>
      <w:r w:rsidRPr="003F7DC9">
        <w:rPr>
          <w:spacing w:val="5"/>
          <w:sz w:val="19"/>
        </w:rPr>
        <w:t xml:space="preserve"> </w:t>
      </w:r>
      <w:r w:rsidRPr="003F7DC9">
        <w:rPr>
          <w:sz w:val="19"/>
        </w:rPr>
        <w:t>distanze</w:t>
      </w:r>
      <w:r w:rsidRPr="003F7DC9">
        <w:rPr>
          <w:spacing w:val="6"/>
          <w:sz w:val="19"/>
        </w:rPr>
        <w:t xml:space="preserve"> </w:t>
      </w:r>
      <w:r w:rsidRPr="003F7DC9">
        <w:rPr>
          <w:sz w:val="19"/>
        </w:rPr>
        <w:t>di</w:t>
      </w:r>
      <w:r w:rsidRPr="003F7DC9">
        <w:rPr>
          <w:spacing w:val="5"/>
          <w:sz w:val="19"/>
        </w:rPr>
        <w:t xml:space="preserve"> </w:t>
      </w:r>
      <w:r w:rsidRPr="003F7DC9">
        <w:rPr>
          <w:sz w:val="19"/>
        </w:rPr>
        <w:t>sicurezza;</w:t>
      </w:r>
    </w:p>
    <w:p w14:paraId="6858B16D" w14:textId="77777777" w:rsidR="004C1BFC" w:rsidRPr="003F7DC9" w:rsidRDefault="00D9217B" w:rsidP="005E2D81">
      <w:pPr>
        <w:pStyle w:val="Paragrafoelenco"/>
        <w:numPr>
          <w:ilvl w:val="0"/>
          <w:numId w:val="47"/>
        </w:numPr>
        <w:tabs>
          <w:tab w:val="left" w:pos="2166"/>
          <w:tab w:val="left" w:pos="2167"/>
        </w:tabs>
        <w:spacing w:before="4" w:line="280" w:lineRule="auto"/>
        <w:ind w:left="284" w:right="794" w:firstLine="0"/>
        <w:jc w:val="left"/>
        <w:rPr>
          <w:sz w:val="19"/>
        </w:rPr>
      </w:pPr>
      <w:r w:rsidRPr="003F7DC9">
        <w:rPr>
          <w:w w:val="105"/>
          <w:sz w:val="19"/>
        </w:rPr>
        <w:t>adeguare la frequenza dei mezzi nelle ore considerate ad alto flusso di passeggeri, nei limiti delle risorse</w:t>
      </w:r>
      <w:r w:rsidRPr="003F7DC9">
        <w:rPr>
          <w:spacing w:val="-5"/>
          <w:w w:val="105"/>
          <w:sz w:val="19"/>
        </w:rPr>
        <w:t xml:space="preserve"> </w:t>
      </w:r>
      <w:r w:rsidRPr="003F7DC9">
        <w:rPr>
          <w:w w:val="105"/>
          <w:sz w:val="19"/>
        </w:rPr>
        <w:t>disponibili;</w:t>
      </w:r>
    </w:p>
    <w:p w14:paraId="2D9B99E3" w14:textId="77777777" w:rsidR="004C1BFC" w:rsidRPr="003F7DC9" w:rsidRDefault="00D9217B" w:rsidP="005E2D81">
      <w:pPr>
        <w:pStyle w:val="Paragrafoelenco"/>
        <w:numPr>
          <w:ilvl w:val="0"/>
          <w:numId w:val="47"/>
        </w:numPr>
        <w:tabs>
          <w:tab w:val="left" w:pos="2166"/>
          <w:tab w:val="left" w:pos="2167"/>
        </w:tabs>
        <w:spacing w:before="4" w:line="280" w:lineRule="auto"/>
        <w:ind w:left="284" w:right="794" w:firstLine="0"/>
        <w:jc w:val="left"/>
        <w:rPr>
          <w:sz w:val="19"/>
        </w:rPr>
      </w:pPr>
      <w:r w:rsidRPr="003F7DC9">
        <w:rPr>
          <w:w w:val="105"/>
          <w:sz w:val="19"/>
        </w:rPr>
        <w:t>per il TPL lagunare l'attività di controlleria potrà essere effettuata anche sui pontili e pontoni galleggianti delle</w:t>
      </w:r>
      <w:r w:rsidRPr="003F7DC9">
        <w:rPr>
          <w:spacing w:val="-6"/>
          <w:w w:val="105"/>
          <w:sz w:val="19"/>
        </w:rPr>
        <w:t xml:space="preserve"> </w:t>
      </w:r>
      <w:r w:rsidRPr="003F7DC9">
        <w:rPr>
          <w:w w:val="105"/>
          <w:sz w:val="19"/>
        </w:rPr>
        <w:t>fermate.</w:t>
      </w:r>
    </w:p>
    <w:p w14:paraId="456B5389" w14:textId="77777777" w:rsidR="004C1BFC" w:rsidRPr="003F7DC9" w:rsidRDefault="004C1BFC" w:rsidP="005E2D81">
      <w:pPr>
        <w:pStyle w:val="Corpotesto"/>
        <w:ind w:left="284" w:right="794"/>
        <w:rPr>
          <w:sz w:val="18"/>
        </w:rPr>
      </w:pPr>
    </w:p>
    <w:p w14:paraId="41707FD8" w14:textId="77777777" w:rsidR="004C1BFC" w:rsidRPr="003F7DC9" w:rsidRDefault="004C1BFC" w:rsidP="005E2D81">
      <w:pPr>
        <w:pStyle w:val="Corpotesto"/>
        <w:spacing w:before="2"/>
        <w:ind w:left="284" w:right="794"/>
        <w:rPr>
          <w:sz w:val="19"/>
        </w:rPr>
      </w:pPr>
    </w:p>
    <w:p w14:paraId="13E5497A" w14:textId="77777777" w:rsidR="004C1BFC" w:rsidRPr="003F7DC9" w:rsidRDefault="00D9217B" w:rsidP="005E2D81">
      <w:pPr>
        <w:spacing w:before="1"/>
        <w:ind w:left="284" w:right="794"/>
        <w:jc w:val="center"/>
        <w:rPr>
          <w:b/>
          <w:sz w:val="19"/>
        </w:rPr>
      </w:pPr>
      <w:r w:rsidRPr="003F7DC9">
        <w:rPr>
          <w:b/>
          <w:w w:val="105"/>
          <w:sz w:val="19"/>
        </w:rPr>
        <w:t>SETTORE DEL TRASPORTO PUBBLICO FUNIVIARIO (FUNIVIE E SEGGIOVIE)</w:t>
      </w:r>
    </w:p>
    <w:p w14:paraId="5E409626" w14:textId="77777777" w:rsidR="004C1BFC" w:rsidRPr="003F7DC9" w:rsidRDefault="004C1BFC" w:rsidP="005E2D81">
      <w:pPr>
        <w:pStyle w:val="Corpotesto"/>
        <w:spacing w:before="10"/>
        <w:ind w:left="284" w:right="794"/>
        <w:rPr>
          <w:b/>
          <w:sz w:val="17"/>
        </w:rPr>
      </w:pPr>
    </w:p>
    <w:p w14:paraId="6ECD1EEC" w14:textId="77777777" w:rsidR="004C1BFC" w:rsidRPr="003F7DC9" w:rsidRDefault="00D9217B" w:rsidP="005E2D81">
      <w:pPr>
        <w:spacing w:line="283" w:lineRule="auto"/>
        <w:ind w:left="284" w:right="794"/>
        <w:jc w:val="both"/>
        <w:rPr>
          <w:sz w:val="19"/>
        </w:rPr>
      </w:pPr>
      <w:r w:rsidRPr="003F7DC9">
        <w:rPr>
          <w:w w:val="105"/>
          <w:sz w:val="19"/>
        </w:rPr>
        <w:t>Fermo restando che la responsabilità individuale degli utenti costituisce elemento essenziale per dare efficacia alle generali misure di prevenzione, per il settore funiviario, ossia funivie, cabinovie e seggiovie, trovano applicazione le seguenti misure minime di sicurezza:</w:t>
      </w:r>
    </w:p>
    <w:p w14:paraId="4E282BE2" w14:textId="77777777" w:rsidR="004C1BFC" w:rsidRPr="003F7DC9" w:rsidRDefault="004C1BFC" w:rsidP="005E2D81">
      <w:pPr>
        <w:pStyle w:val="Corpotesto"/>
        <w:spacing w:before="5"/>
        <w:ind w:left="284" w:right="794"/>
        <w:rPr>
          <w:sz w:val="14"/>
        </w:rPr>
      </w:pPr>
    </w:p>
    <w:p w14:paraId="76286985" w14:textId="77777777" w:rsidR="004C1BFC" w:rsidRPr="003F7DC9" w:rsidRDefault="00D9217B" w:rsidP="005E2D81">
      <w:pPr>
        <w:ind w:left="284" w:right="794"/>
        <w:rPr>
          <w:sz w:val="19"/>
        </w:rPr>
      </w:pPr>
      <w:r w:rsidRPr="003F7DC9">
        <w:rPr>
          <w:w w:val="105"/>
          <w:sz w:val="19"/>
        </w:rPr>
        <w:t>A bordo di tutti i sistemi di trasporto o veicoli:</w:t>
      </w:r>
    </w:p>
    <w:p w14:paraId="07650D27" w14:textId="77777777" w:rsidR="004C1BFC" w:rsidRPr="003F7DC9" w:rsidRDefault="004C1BFC" w:rsidP="005E2D81">
      <w:pPr>
        <w:pStyle w:val="Corpotesto"/>
        <w:spacing w:before="11"/>
        <w:ind w:left="284" w:right="794"/>
        <w:rPr>
          <w:sz w:val="17"/>
        </w:rPr>
      </w:pPr>
    </w:p>
    <w:p w14:paraId="4AB65221" w14:textId="77777777" w:rsidR="004C1BFC" w:rsidRPr="003F7DC9" w:rsidRDefault="00D9217B" w:rsidP="005E2D81">
      <w:pPr>
        <w:pStyle w:val="Paragrafoelenco"/>
        <w:numPr>
          <w:ilvl w:val="1"/>
          <w:numId w:val="51"/>
        </w:numPr>
        <w:tabs>
          <w:tab w:val="left" w:pos="1850"/>
          <w:tab w:val="left" w:pos="1851"/>
        </w:tabs>
        <w:ind w:left="284" w:right="794" w:firstLine="0"/>
        <w:jc w:val="left"/>
        <w:rPr>
          <w:sz w:val="19"/>
        </w:rPr>
      </w:pPr>
      <w:r w:rsidRPr="003F7DC9">
        <w:rPr>
          <w:w w:val="105"/>
          <w:sz w:val="19"/>
        </w:rPr>
        <w:t>obbligo</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indossare</w:t>
      </w:r>
      <w:r w:rsidRPr="003F7DC9">
        <w:rPr>
          <w:spacing w:val="-3"/>
          <w:w w:val="105"/>
          <w:sz w:val="19"/>
        </w:rPr>
        <w:t xml:space="preserve"> </w:t>
      </w:r>
      <w:r w:rsidRPr="003F7DC9">
        <w:rPr>
          <w:w w:val="105"/>
          <w:sz w:val="19"/>
        </w:rPr>
        <w:t>una</w:t>
      </w:r>
      <w:r w:rsidRPr="003F7DC9">
        <w:rPr>
          <w:spacing w:val="-5"/>
          <w:w w:val="105"/>
          <w:sz w:val="19"/>
        </w:rPr>
        <w:t xml:space="preserve"> </w:t>
      </w:r>
      <w:r w:rsidRPr="003F7DC9">
        <w:rPr>
          <w:w w:val="105"/>
          <w:sz w:val="19"/>
        </w:rPr>
        <w:t>mascherina</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comunità</w:t>
      </w:r>
      <w:r w:rsidRPr="003F7DC9">
        <w:rPr>
          <w:spacing w:val="-6"/>
          <w:w w:val="105"/>
          <w:sz w:val="19"/>
        </w:rPr>
        <w:t xml:space="preserve"> </w:t>
      </w:r>
      <w:r w:rsidRPr="003F7DC9">
        <w:rPr>
          <w:w w:val="105"/>
          <w:sz w:val="19"/>
        </w:rPr>
        <w:t>per</w:t>
      </w:r>
      <w:r w:rsidRPr="003F7DC9">
        <w:rPr>
          <w:spacing w:val="-4"/>
          <w:w w:val="105"/>
          <w:sz w:val="19"/>
        </w:rPr>
        <w:t xml:space="preserve"> </w:t>
      </w:r>
      <w:r w:rsidRPr="003F7DC9">
        <w:rPr>
          <w:w w:val="105"/>
          <w:sz w:val="19"/>
        </w:rPr>
        <w:t>la</w:t>
      </w:r>
      <w:r w:rsidRPr="003F7DC9">
        <w:rPr>
          <w:spacing w:val="-6"/>
          <w:w w:val="105"/>
          <w:sz w:val="19"/>
        </w:rPr>
        <w:t xml:space="preserve"> </w:t>
      </w:r>
      <w:r w:rsidRPr="003F7DC9">
        <w:rPr>
          <w:w w:val="105"/>
          <w:sz w:val="19"/>
        </w:rPr>
        <w:t>protezione</w:t>
      </w:r>
      <w:r w:rsidRPr="003F7DC9">
        <w:rPr>
          <w:spacing w:val="-5"/>
          <w:w w:val="105"/>
          <w:sz w:val="19"/>
        </w:rPr>
        <w:t xml:space="preserve"> </w:t>
      </w:r>
      <w:r w:rsidRPr="003F7DC9">
        <w:rPr>
          <w:w w:val="105"/>
          <w:sz w:val="19"/>
        </w:rPr>
        <w:t>del</w:t>
      </w:r>
      <w:r w:rsidRPr="003F7DC9">
        <w:rPr>
          <w:spacing w:val="-5"/>
          <w:w w:val="105"/>
          <w:sz w:val="19"/>
        </w:rPr>
        <w:t xml:space="preserve"> </w:t>
      </w:r>
      <w:r w:rsidRPr="003F7DC9">
        <w:rPr>
          <w:w w:val="105"/>
          <w:sz w:val="19"/>
        </w:rPr>
        <w:t>naso</w:t>
      </w:r>
      <w:r w:rsidRPr="003F7DC9">
        <w:rPr>
          <w:spacing w:val="-4"/>
          <w:w w:val="105"/>
          <w:sz w:val="19"/>
        </w:rPr>
        <w:t xml:space="preserve"> </w:t>
      </w:r>
      <w:r w:rsidRPr="003F7DC9">
        <w:rPr>
          <w:w w:val="105"/>
          <w:sz w:val="19"/>
        </w:rPr>
        <w:t>e</w:t>
      </w:r>
      <w:r w:rsidRPr="003F7DC9">
        <w:rPr>
          <w:spacing w:val="-5"/>
          <w:w w:val="105"/>
          <w:sz w:val="19"/>
        </w:rPr>
        <w:t xml:space="preserve"> </w:t>
      </w:r>
      <w:r w:rsidRPr="003F7DC9">
        <w:rPr>
          <w:w w:val="105"/>
          <w:sz w:val="19"/>
        </w:rPr>
        <w:t>della</w:t>
      </w:r>
      <w:r w:rsidRPr="003F7DC9">
        <w:rPr>
          <w:spacing w:val="-5"/>
          <w:w w:val="105"/>
          <w:sz w:val="19"/>
        </w:rPr>
        <w:t xml:space="preserve"> </w:t>
      </w:r>
      <w:r w:rsidRPr="003F7DC9">
        <w:rPr>
          <w:w w:val="105"/>
          <w:sz w:val="19"/>
        </w:rPr>
        <w:t>bocca;</w:t>
      </w:r>
    </w:p>
    <w:p w14:paraId="4F79A855" w14:textId="77777777" w:rsidR="004C1BFC" w:rsidRPr="003F7DC9" w:rsidRDefault="00D9217B" w:rsidP="005E2D81">
      <w:pPr>
        <w:pStyle w:val="Paragrafoelenco"/>
        <w:numPr>
          <w:ilvl w:val="1"/>
          <w:numId w:val="51"/>
        </w:numPr>
        <w:tabs>
          <w:tab w:val="left" w:pos="1849"/>
          <w:tab w:val="left" w:pos="1850"/>
        </w:tabs>
        <w:spacing w:before="41"/>
        <w:ind w:left="284" w:right="794" w:firstLine="0"/>
        <w:jc w:val="left"/>
        <w:rPr>
          <w:sz w:val="19"/>
        </w:rPr>
      </w:pPr>
      <w:r w:rsidRPr="003F7DC9">
        <w:rPr>
          <w:w w:val="105"/>
          <w:sz w:val="19"/>
        </w:rPr>
        <w:t>disinfezione sistematica dei</w:t>
      </w:r>
      <w:r w:rsidRPr="003F7DC9">
        <w:rPr>
          <w:spacing w:val="-6"/>
          <w:w w:val="105"/>
          <w:sz w:val="19"/>
        </w:rPr>
        <w:t xml:space="preserve"> </w:t>
      </w:r>
      <w:r w:rsidRPr="003F7DC9">
        <w:rPr>
          <w:w w:val="105"/>
          <w:sz w:val="19"/>
        </w:rPr>
        <w:t>mezzi.</w:t>
      </w:r>
    </w:p>
    <w:p w14:paraId="093BB7BF" w14:textId="77777777" w:rsidR="004C1BFC" w:rsidRPr="003F7DC9" w:rsidRDefault="004C1BFC" w:rsidP="005E2D81">
      <w:pPr>
        <w:pStyle w:val="Corpotesto"/>
        <w:spacing w:before="11"/>
        <w:ind w:left="284" w:right="794"/>
        <w:rPr>
          <w:sz w:val="17"/>
        </w:rPr>
      </w:pPr>
    </w:p>
    <w:p w14:paraId="5304DF52" w14:textId="77777777" w:rsidR="004C1BFC" w:rsidRPr="003F7DC9" w:rsidRDefault="00D9217B" w:rsidP="005E2D81">
      <w:pPr>
        <w:ind w:left="284" w:right="794"/>
        <w:rPr>
          <w:sz w:val="19"/>
        </w:rPr>
      </w:pPr>
      <w:r w:rsidRPr="003F7DC9">
        <w:rPr>
          <w:w w:val="105"/>
          <w:sz w:val="19"/>
          <w:u w:val="single"/>
        </w:rPr>
        <w:t>Sui sistemi di trasporto o veicoli chiusi:</w:t>
      </w:r>
    </w:p>
    <w:p w14:paraId="7CF82AD2" w14:textId="77777777" w:rsidR="004C1BFC" w:rsidRPr="003F7DC9" w:rsidRDefault="004C1BFC" w:rsidP="005E2D81">
      <w:pPr>
        <w:pStyle w:val="Corpotesto"/>
        <w:spacing w:before="11"/>
        <w:ind w:left="284" w:right="794"/>
        <w:rPr>
          <w:sz w:val="17"/>
        </w:rPr>
      </w:pPr>
    </w:p>
    <w:p w14:paraId="578FB8EB" w14:textId="77777777" w:rsidR="004C1BFC" w:rsidRPr="003F7DC9" w:rsidRDefault="00D9217B" w:rsidP="005E2D81">
      <w:pPr>
        <w:pStyle w:val="Paragrafoelenco"/>
        <w:numPr>
          <w:ilvl w:val="1"/>
          <w:numId w:val="51"/>
        </w:numPr>
        <w:tabs>
          <w:tab w:val="left" w:pos="1847"/>
          <w:tab w:val="left" w:pos="1849"/>
        </w:tabs>
        <w:ind w:left="284" w:right="794" w:firstLine="0"/>
        <w:jc w:val="left"/>
        <w:rPr>
          <w:sz w:val="19"/>
        </w:rPr>
      </w:pPr>
      <w:r w:rsidRPr="003F7DC9">
        <w:rPr>
          <w:w w:val="105"/>
          <w:sz w:val="19"/>
        </w:rPr>
        <w:t>limitazione</w:t>
      </w:r>
      <w:r w:rsidRPr="003F7DC9">
        <w:rPr>
          <w:spacing w:val="-5"/>
          <w:w w:val="105"/>
          <w:sz w:val="19"/>
        </w:rPr>
        <w:t xml:space="preserve"> </w:t>
      </w:r>
      <w:r w:rsidRPr="003F7DC9">
        <w:rPr>
          <w:w w:val="105"/>
          <w:sz w:val="19"/>
        </w:rPr>
        <w:t>della</w:t>
      </w:r>
      <w:r w:rsidRPr="003F7DC9">
        <w:rPr>
          <w:spacing w:val="-5"/>
          <w:w w:val="105"/>
          <w:sz w:val="19"/>
        </w:rPr>
        <w:t xml:space="preserve"> </w:t>
      </w:r>
      <w:r w:rsidRPr="003F7DC9">
        <w:rPr>
          <w:w w:val="105"/>
          <w:sz w:val="19"/>
        </w:rPr>
        <w:t>capienza</w:t>
      </w:r>
      <w:r w:rsidRPr="003F7DC9">
        <w:rPr>
          <w:spacing w:val="-5"/>
          <w:w w:val="105"/>
          <w:sz w:val="19"/>
        </w:rPr>
        <w:t xml:space="preserve"> </w:t>
      </w:r>
      <w:r w:rsidRPr="003F7DC9">
        <w:rPr>
          <w:w w:val="105"/>
          <w:sz w:val="19"/>
        </w:rPr>
        <w:t>massima</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ogni</w:t>
      </w:r>
      <w:r w:rsidRPr="003F7DC9">
        <w:rPr>
          <w:spacing w:val="-5"/>
          <w:w w:val="105"/>
          <w:sz w:val="19"/>
        </w:rPr>
        <w:t xml:space="preserve"> </w:t>
      </w:r>
      <w:r w:rsidRPr="003F7DC9">
        <w:rPr>
          <w:w w:val="105"/>
          <w:sz w:val="19"/>
        </w:rPr>
        <w:t>mezzo,</w:t>
      </w:r>
      <w:r w:rsidRPr="003F7DC9">
        <w:rPr>
          <w:spacing w:val="-6"/>
          <w:w w:val="105"/>
          <w:sz w:val="19"/>
        </w:rPr>
        <w:t xml:space="preserve"> </w:t>
      </w:r>
      <w:r w:rsidRPr="003F7DC9">
        <w:rPr>
          <w:w w:val="105"/>
          <w:sz w:val="19"/>
        </w:rPr>
        <w:t>per</w:t>
      </w:r>
      <w:r w:rsidRPr="003F7DC9">
        <w:rPr>
          <w:spacing w:val="-6"/>
          <w:w w:val="105"/>
          <w:sz w:val="19"/>
        </w:rPr>
        <w:t xml:space="preserve"> </w:t>
      </w:r>
      <w:r w:rsidRPr="003F7DC9">
        <w:rPr>
          <w:w w:val="105"/>
          <w:sz w:val="19"/>
        </w:rPr>
        <w:t>garantire</w:t>
      </w:r>
      <w:r w:rsidRPr="003F7DC9">
        <w:rPr>
          <w:spacing w:val="-6"/>
          <w:w w:val="105"/>
          <w:sz w:val="19"/>
        </w:rPr>
        <w:t xml:space="preserve"> </w:t>
      </w:r>
      <w:r w:rsidRPr="003F7DC9">
        <w:rPr>
          <w:w w:val="105"/>
          <w:sz w:val="19"/>
        </w:rPr>
        <w:t>il</w:t>
      </w:r>
      <w:r w:rsidRPr="003F7DC9">
        <w:rPr>
          <w:spacing w:val="-6"/>
          <w:w w:val="105"/>
          <w:sz w:val="19"/>
        </w:rPr>
        <w:t xml:space="preserve"> </w:t>
      </w:r>
      <w:r w:rsidRPr="003F7DC9">
        <w:rPr>
          <w:w w:val="105"/>
          <w:sz w:val="19"/>
        </w:rPr>
        <w:t>distanziamento</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un</w:t>
      </w:r>
      <w:r w:rsidRPr="003F7DC9">
        <w:rPr>
          <w:spacing w:val="-6"/>
          <w:w w:val="105"/>
          <w:sz w:val="19"/>
        </w:rPr>
        <w:t xml:space="preserve"> </w:t>
      </w:r>
      <w:r w:rsidRPr="003F7DC9">
        <w:rPr>
          <w:w w:val="105"/>
          <w:sz w:val="19"/>
        </w:rPr>
        <w:t>metro.</w:t>
      </w:r>
    </w:p>
    <w:p w14:paraId="3FB5E850" w14:textId="77777777" w:rsidR="004C1BFC" w:rsidRPr="003F7DC9" w:rsidRDefault="004C1BFC" w:rsidP="005E2D81">
      <w:pPr>
        <w:pStyle w:val="Corpotesto"/>
        <w:spacing w:before="10"/>
        <w:ind w:left="284" w:right="794"/>
        <w:rPr>
          <w:sz w:val="17"/>
        </w:rPr>
      </w:pPr>
    </w:p>
    <w:p w14:paraId="409E0FD7" w14:textId="77777777" w:rsidR="004C1BFC" w:rsidRPr="003F7DC9" w:rsidRDefault="00D9217B" w:rsidP="005E2D81">
      <w:pPr>
        <w:spacing w:before="1" w:line="283" w:lineRule="auto"/>
        <w:ind w:left="284" w:right="794"/>
        <w:jc w:val="both"/>
        <w:rPr>
          <w:sz w:val="19"/>
        </w:rPr>
      </w:pPr>
      <w:r w:rsidRPr="003F7DC9">
        <w:rPr>
          <w:w w:val="105"/>
          <w:sz w:val="19"/>
        </w:rPr>
        <w:t xml:space="preserve">Sono esclusi le persone che vivono nella stessa unità abitativa nonché tra i congiunti e le persone che intrattengono rapporti interpersonali stabili, </w:t>
      </w:r>
      <w:proofErr w:type="gramStart"/>
      <w:r w:rsidRPr="003F7DC9">
        <w:rPr>
          <w:w w:val="105"/>
          <w:sz w:val="19"/>
        </w:rPr>
        <w:t>( si</w:t>
      </w:r>
      <w:proofErr w:type="gramEnd"/>
      <w:r w:rsidRPr="003F7DC9">
        <w:rPr>
          <w:w w:val="105"/>
          <w:sz w:val="19"/>
        </w:rPr>
        <w:t xml:space="preserve"> riportano alcuni esempi: coniuge, parenti e affini in linea retta e collaterale non conviventi ma con stabile frequentazione; persone, non legate da vincolo di parentela, affinità o di coniugio, che condividono abitualmente gli stessi luoghi). Nell’ eventuale fase di accertamento della violazione della prescrizione del distanziamento interpersonale potrà essere autocertificata la sussistenza delle predette</w:t>
      </w:r>
      <w:r w:rsidRPr="003F7DC9">
        <w:rPr>
          <w:spacing w:val="-13"/>
          <w:w w:val="105"/>
          <w:sz w:val="19"/>
        </w:rPr>
        <w:t xml:space="preserve"> </w:t>
      </w:r>
      <w:r w:rsidRPr="003F7DC9">
        <w:rPr>
          <w:w w:val="105"/>
          <w:sz w:val="19"/>
        </w:rPr>
        <w:t>qualità.</w:t>
      </w:r>
    </w:p>
    <w:p w14:paraId="0AD28F96" w14:textId="77777777" w:rsidR="004C1BFC" w:rsidRPr="003F7DC9" w:rsidRDefault="004C1BFC" w:rsidP="005E2D81">
      <w:pPr>
        <w:pStyle w:val="Corpotesto"/>
        <w:spacing w:before="3"/>
        <w:ind w:left="284" w:right="794"/>
        <w:rPr>
          <w:sz w:val="14"/>
        </w:rPr>
      </w:pPr>
    </w:p>
    <w:p w14:paraId="4ADB3739" w14:textId="77777777" w:rsidR="004C1BFC" w:rsidRPr="003F7DC9" w:rsidRDefault="00D9217B" w:rsidP="005E2D81">
      <w:pPr>
        <w:pStyle w:val="Paragrafoelenco"/>
        <w:numPr>
          <w:ilvl w:val="1"/>
          <w:numId w:val="51"/>
        </w:numPr>
        <w:tabs>
          <w:tab w:val="left" w:pos="1847"/>
          <w:tab w:val="left" w:pos="1848"/>
        </w:tabs>
        <w:spacing w:line="280" w:lineRule="auto"/>
        <w:ind w:left="284" w:right="794" w:firstLine="0"/>
        <w:jc w:val="left"/>
        <w:rPr>
          <w:sz w:val="19"/>
        </w:rPr>
      </w:pPr>
      <w:r w:rsidRPr="003F7DC9">
        <w:rPr>
          <w:w w:val="105"/>
          <w:sz w:val="19"/>
        </w:rPr>
        <w:t>dalla predetta limitazione sono esclusi i nuclei familiari viaggianti nella stessa cabina in assenza di altri</w:t>
      </w:r>
      <w:r w:rsidRPr="003F7DC9">
        <w:rPr>
          <w:spacing w:val="-2"/>
          <w:w w:val="105"/>
          <w:sz w:val="19"/>
        </w:rPr>
        <w:t xml:space="preserve"> </w:t>
      </w:r>
      <w:r w:rsidRPr="003F7DC9">
        <w:rPr>
          <w:w w:val="105"/>
          <w:sz w:val="19"/>
        </w:rPr>
        <w:t>passeggeri;</w:t>
      </w:r>
    </w:p>
    <w:p w14:paraId="56E2555B" w14:textId="77777777" w:rsidR="004C1BFC" w:rsidRPr="003F7DC9" w:rsidRDefault="00D9217B" w:rsidP="005E2D81">
      <w:pPr>
        <w:pStyle w:val="Paragrafoelenco"/>
        <w:numPr>
          <w:ilvl w:val="1"/>
          <w:numId w:val="51"/>
        </w:numPr>
        <w:tabs>
          <w:tab w:val="left" w:pos="1846"/>
          <w:tab w:val="left" w:pos="1847"/>
        </w:tabs>
        <w:spacing w:before="4" w:line="280" w:lineRule="auto"/>
        <w:ind w:left="284" w:right="794" w:firstLine="0"/>
        <w:jc w:val="left"/>
        <w:rPr>
          <w:sz w:val="19"/>
        </w:rPr>
      </w:pPr>
      <w:r w:rsidRPr="003F7DC9">
        <w:rPr>
          <w:w w:val="105"/>
          <w:sz w:val="19"/>
        </w:rPr>
        <w:t>distribuzione</w:t>
      </w:r>
      <w:r w:rsidRPr="003F7DC9">
        <w:rPr>
          <w:spacing w:val="-9"/>
          <w:w w:val="105"/>
          <w:sz w:val="19"/>
        </w:rPr>
        <w:t xml:space="preserve"> </w:t>
      </w:r>
      <w:r w:rsidRPr="003F7DC9">
        <w:rPr>
          <w:w w:val="105"/>
          <w:sz w:val="19"/>
        </w:rPr>
        <w:t>delle</w:t>
      </w:r>
      <w:r w:rsidRPr="003F7DC9">
        <w:rPr>
          <w:spacing w:val="-10"/>
          <w:w w:val="105"/>
          <w:sz w:val="19"/>
        </w:rPr>
        <w:t xml:space="preserve"> </w:t>
      </w:r>
      <w:r w:rsidRPr="003F7DC9">
        <w:rPr>
          <w:w w:val="105"/>
          <w:sz w:val="19"/>
        </w:rPr>
        <w:t>persone</w:t>
      </w:r>
      <w:r w:rsidRPr="003F7DC9">
        <w:rPr>
          <w:spacing w:val="-9"/>
          <w:w w:val="105"/>
          <w:sz w:val="19"/>
        </w:rPr>
        <w:t xml:space="preserve"> </w:t>
      </w:r>
      <w:r w:rsidRPr="003F7DC9">
        <w:rPr>
          <w:w w:val="105"/>
          <w:sz w:val="19"/>
        </w:rPr>
        <w:t>a</w:t>
      </w:r>
      <w:r w:rsidRPr="003F7DC9">
        <w:rPr>
          <w:spacing w:val="-10"/>
          <w:w w:val="105"/>
          <w:sz w:val="19"/>
        </w:rPr>
        <w:t xml:space="preserve"> </w:t>
      </w:r>
      <w:r w:rsidRPr="003F7DC9">
        <w:rPr>
          <w:w w:val="105"/>
          <w:sz w:val="19"/>
        </w:rPr>
        <w:t>bordo,</w:t>
      </w:r>
      <w:r w:rsidRPr="003F7DC9">
        <w:rPr>
          <w:spacing w:val="-10"/>
          <w:w w:val="105"/>
          <w:sz w:val="19"/>
        </w:rPr>
        <w:t xml:space="preserve"> </w:t>
      </w:r>
      <w:r w:rsidRPr="003F7DC9">
        <w:rPr>
          <w:w w:val="105"/>
          <w:sz w:val="19"/>
        </w:rPr>
        <w:t>anche</w:t>
      </w:r>
      <w:r w:rsidRPr="003F7DC9">
        <w:rPr>
          <w:spacing w:val="-9"/>
          <w:w w:val="105"/>
          <w:sz w:val="19"/>
        </w:rPr>
        <w:t xml:space="preserve"> </w:t>
      </w:r>
      <w:r w:rsidRPr="003F7DC9">
        <w:rPr>
          <w:w w:val="105"/>
          <w:sz w:val="19"/>
        </w:rPr>
        <w:t>mediante</w:t>
      </w:r>
      <w:r w:rsidRPr="003F7DC9">
        <w:rPr>
          <w:spacing w:val="-10"/>
          <w:w w:val="105"/>
          <w:sz w:val="19"/>
        </w:rPr>
        <w:t xml:space="preserve"> </w:t>
      </w:r>
      <w:r w:rsidRPr="003F7DC9">
        <w:rPr>
          <w:w w:val="105"/>
          <w:sz w:val="19"/>
        </w:rPr>
        <w:t>marker</w:t>
      </w:r>
      <w:r w:rsidRPr="003F7DC9">
        <w:rPr>
          <w:spacing w:val="-10"/>
          <w:w w:val="105"/>
          <w:sz w:val="19"/>
        </w:rPr>
        <w:t xml:space="preserve"> </w:t>
      </w:r>
      <w:r w:rsidRPr="003F7DC9">
        <w:rPr>
          <w:w w:val="105"/>
          <w:sz w:val="19"/>
        </w:rPr>
        <w:t>segnaposti,</w:t>
      </w:r>
      <w:r w:rsidRPr="003F7DC9">
        <w:rPr>
          <w:spacing w:val="-9"/>
          <w:w w:val="105"/>
          <w:sz w:val="19"/>
        </w:rPr>
        <w:t xml:space="preserve"> </w:t>
      </w:r>
      <w:r w:rsidRPr="003F7DC9">
        <w:rPr>
          <w:w w:val="105"/>
          <w:sz w:val="19"/>
        </w:rPr>
        <w:t>in</w:t>
      </w:r>
      <w:r w:rsidRPr="003F7DC9">
        <w:rPr>
          <w:spacing w:val="-10"/>
          <w:w w:val="105"/>
          <w:sz w:val="19"/>
        </w:rPr>
        <w:t xml:space="preserve"> </w:t>
      </w:r>
      <w:r w:rsidRPr="003F7DC9">
        <w:rPr>
          <w:w w:val="105"/>
          <w:sz w:val="19"/>
        </w:rPr>
        <w:t>modo</w:t>
      </w:r>
      <w:r w:rsidRPr="003F7DC9">
        <w:rPr>
          <w:spacing w:val="-10"/>
          <w:w w:val="105"/>
          <w:sz w:val="19"/>
        </w:rPr>
        <w:t xml:space="preserve"> </w:t>
      </w:r>
      <w:r w:rsidRPr="003F7DC9">
        <w:rPr>
          <w:w w:val="105"/>
          <w:sz w:val="19"/>
        </w:rPr>
        <w:t>tale</w:t>
      </w:r>
      <w:r w:rsidRPr="003F7DC9">
        <w:rPr>
          <w:spacing w:val="-9"/>
          <w:w w:val="105"/>
          <w:sz w:val="19"/>
        </w:rPr>
        <w:t xml:space="preserve"> </w:t>
      </w:r>
      <w:r w:rsidRPr="003F7DC9">
        <w:rPr>
          <w:w w:val="105"/>
          <w:sz w:val="19"/>
        </w:rPr>
        <w:t>da</w:t>
      </w:r>
      <w:r w:rsidRPr="003F7DC9">
        <w:rPr>
          <w:spacing w:val="-10"/>
          <w:w w:val="105"/>
          <w:sz w:val="19"/>
        </w:rPr>
        <w:t xml:space="preserve"> </w:t>
      </w:r>
      <w:r w:rsidRPr="003F7DC9">
        <w:rPr>
          <w:w w:val="105"/>
          <w:sz w:val="19"/>
        </w:rPr>
        <w:t>garantire il distanziamento di un metro nei</w:t>
      </w:r>
      <w:r w:rsidRPr="003F7DC9">
        <w:rPr>
          <w:spacing w:val="-12"/>
          <w:w w:val="105"/>
          <w:sz w:val="19"/>
        </w:rPr>
        <w:t xml:space="preserve"> </w:t>
      </w:r>
      <w:r w:rsidRPr="003F7DC9">
        <w:rPr>
          <w:w w:val="105"/>
          <w:sz w:val="19"/>
        </w:rPr>
        <w:t>mezzi;</w:t>
      </w:r>
    </w:p>
    <w:p w14:paraId="43F1611F" w14:textId="77777777" w:rsidR="004C1BFC" w:rsidRPr="003F7DC9" w:rsidRDefault="00D9217B" w:rsidP="005E2D81">
      <w:pPr>
        <w:pStyle w:val="Paragrafoelenco"/>
        <w:numPr>
          <w:ilvl w:val="1"/>
          <w:numId w:val="51"/>
        </w:numPr>
        <w:tabs>
          <w:tab w:val="left" w:pos="1846"/>
          <w:tab w:val="left" w:pos="1847"/>
        </w:tabs>
        <w:spacing w:before="4"/>
        <w:ind w:left="284" w:right="794" w:firstLine="0"/>
        <w:jc w:val="left"/>
        <w:rPr>
          <w:sz w:val="19"/>
        </w:rPr>
      </w:pPr>
      <w:r w:rsidRPr="003F7DC9">
        <w:rPr>
          <w:w w:val="105"/>
          <w:sz w:val="19"/>
        </w:rPr>
        <w:t>areazione continua tramite apertura dei finestrini e delle</w:t>
      </w:r>
      <w:r w:rsidRPr="003F7DC9">
        <w:rPr>
          <w:spacing w:val="-27"/>
          <w:w w:val="105"/>
          <w:sz w:val="19"/>
        </w:rPr>
        <w:t xml:space="preserve"> </w:t>
      </w:r>
      <w:r w:rsidRPr="003F7DC9">
        <w:rPr>
          <w:w w:val="105"/>
          <w:sz w:val="19"/>
        </w:rPr>
        <w:t>boccole.</w:t>
      </w:r>
    </w:p>
    <w:p w14:paraId="1E27ACAB" w14:textId="77777777" w:rsidR="004C1BFC" w:rsidRPr="003F7DC9" w:rsidRDefault="004C1BFC" w:rsidP="005E2D81">
      <w:pPr>
        <w:pStyle w:val="Corpotesto"/>
        <w:spacing w:before="10"/>
        <w:ind w:left="284" w:right="794"/>
        <w:rPr>
          <w:sz w:val="17"/>
        </w:rPr>
      </w:pPr>
    </w:p>
    <w:p w14:paraId="7317DDC1" w14:textId="05AD8F85" w:rsidR="004C1BFC" w:rsidRPr="003F7DC9" w:rsidRDefault="00D9217B" w:rsidP="005E2D81">
      <w:pPr>
        <w:spacing w:before="1" w:line="283" w:lineRule="auto"/>
        <w:ind w:left="284" w:right="794"/>
        <w:jc w:val="both"/>
        <w:rPr>
          <w:sz w:val="19"/>
        </w:rPr>
      </w:pPr>
      <w:r w:rsidRPr="003F7DC9">
        <w:rPr>
          <w:w w:val="105"/>
          <w:sz w:val="19"/>
        </w:rPr>
        <w:t>E' consentita la deroga al distanziamento di un metro purché sia misurata la temperatura ai passeggeri prima</w:t>
      </w:r>
      <w:r w:rsidRPr="003F7DC9">
        <w:rPr>
          <w:spacing w:val="-8"/>
          <w:w w:val="105"/>
          <w:sz w:val="19"/>
        </w:rPr>
        <w:t xml:space="preserve"> </w:t>
      </w:r>
      <w:r w:rsidRPr="003F7DC9">
        <w:rPr>
          <w:w w:val="105"/>
          <w:sz w:val="19"/>
        </w:rPr>
        <w:t>dell'accesso</w:t>
      </w:r>
      <w:r w:rsidRPr="003F7DC9">
        <w:rPr>
          <w:spacing w:val="-7"/>
          <w:w w:val="105"/>
          <w:sz w:val="19"/>
        </w:rPr>
        <w:t xml:space="preserve"> </w:t>
      </w:r>
      <w:r w:rsidRPr="003F7DC9">
        <w:rPr>
          <w:w w:val="105"/>
          <w:sz w:val="19"/>
        </w:rPr>
        <w:t>e</w:t>
      </w:r>
      <w:r w:rsidRPr="003F7DC9">
        <w:rPr>
          <w:spacing w:val="-7"/>
          <w:w w:val="105"/>
          <w:sz w:val="19"/>
        </w:rPr>
        <w:t xml:space="preserve"> </w:t>
      </w:r>
      <w:r w:rsidRPr="003F7DC9">
        <w:rPr>
          <w:w w:val="105"/>
          <w:sz w:val="19"/>
        </w:rPr>
        <w:t>gli</w:t>
      </w:r>
      <w:r w:rsidRPr="003F7DC9">
        <w:rPr>
          <w:spacing w:val="-8"/>
          <w:w w:val="105"/>
          <w:sz w:val="19"/>
        </w:rPr>
        <w:t xml:space="preserve"> </w:t>
      </w:r>
      <w:r w:rsidRPr="003F7DC9">
        <w:rPr>
          <w:w w:val="105"/>
          <w:sz w:val="19"/>
        </w:rPr>
        <w:t>stessi</w:t>
      </w:r>
      <w:r w:rsidRPr="003F7DC9">
        <w:rPr>
          <w:spacing w:val="-8"/>
          <w:w w:val="105"/>
          <w:sz w:val="19"/>
        </w:rPr>
        <w:t xml:space="preserve"> </w:t>
      </w:r>
      <w:r w:rsidRPr="003F7DC9">
        <w:rPr>
          <w:w w:val="105"/>
          <w:sz w:val="19"/>
        </w:rPr>
        <w:t>rilascino</w:t>
      </w:r>
      <w:r w:rsidRPr="003F7DC9">
        <w:rPr>
          <w:spacing w:val="-8"/>
          <w:w w:val="105"/>
          <w:sz w:val="19"/>
        </w:rPr>
        <w:t xml:space="preserve"> </w:t>
      </w:r>
      <w:r w:rsidRPr="003F7DC9">
        <w:rPr>
          <w:w w:val="105"/>
          <w:sz w:val="19"/>
        </w:rPr>
        <w:t>autocertificazione</w:t>
      </w:r>
      <w:r w:rsidRPr="003F7DC9">
        <w:rPr>
          <w:spacing w:val="-7"/>
          <w:w w:val="105"/>
          <w:sz w:val="19"/>
        </w:rPr>
        <w:t xml:space="preserve"> </w:t>
      </w:r>
      <w:r w:rsidRPr="003F7DC9">
        <w:rPr>
          <w:w w:val="105"/>
          <w:sz w:val="19"/>
        </w:rPr>
        <w:t>al</w:t>
      </w:r>
      <w:r w:rsidRPr="003F7DC9">
        <w:rPr>
          <w:spacing w:val="-8"/>
          <w:w w:val="105"/>
          <w:sz w:val="19"/>
        </w:rPr>
        <w:t xml:space="preserve"> </w:t>
      </w:r>
      <w:r w:rsidRPr="003F7DC9">
        <w:rPr>
          <w:w w:val="105"/>
          <w:sz w:val="19"/>
        </w:rPr>
        <w:t>momento</w:t>
      </w:r>
      <w:r w:rsidRPr="003F7DC9">
        <w:rPr>
          <w:spacing w:val="-7"/>
          <w:w w:val="105"/>
          <w:sz w:val="19"/>
        </w:rPr>
        <w:t xml:space="preserve"> </w:t>
      </w:r>
      <w:r w:rsidRPr="003F7DC9">
        <w:rPr>
          <w:w w:val="105"/>
          <w:sz w:val="19"/>
        </w:rPr>
        <w:t>dell'acquisto</w:t>
      </w:r>
      <w:r w:rsidRPr="003F7DC9">
        <w:rPr>
          <w:spacing w:val="-7"/>
          <w:w w:val="105"/>
          <w:sz w:val="19"/>
        </w:rPr>
        <w:t xml:space="preserve"> </w:t>
      </w:r>
      <w:r w:rsidRPr="003F7DC9">
        <w:rPr>
          <w:w w:val="105"/>
          <w:sz w:val="19"/>
        </w:rPr>
        <w:t>dei</w:t>
      </w:r>
      <w:r w:rsidRPr="003F7DC9">
        <w:rPr>
          <w:spacing w:val="-8"/>
          <w:w w:val="105"/>
          <w:sz w:val="19"/>
        </w:rPr>
        <w:t xml:space="preserve"> </w:t>
      </w:r>
      <w:r w:rsidRPr="003F7DC9">
        <w:rPr>
          <w:w w:val="105"/>
          <w:sz w:val="19"/>
        </w:rPr>
        <w:t>biglietti</w:t>
      </w:r>
      <w:r w:rsidRPr="003F7DC9">
        <w:rPr>
          <w:spacing w:val="-7"/>
          <w:w w:val="105"/>
          <w:sz w:val="19"/>
        </w:rPr>
        <w:t xml:space="preserve"> </w:t>
      </w:r>
      <w:r w:rsidRPr="003F7DC9">
        <w:rPr>
          <w:w w:val="105"/>
          <w:sz w:val="19"/>
        </w:rPr>
        <w:t>di</w:t>
      </w:r>
      <w:r w:rsidRPr="003F7DC9">
        <w:rPr>
          <w:spacing w:val="-7"/>
          <w:w w:val="105"/>
          <w:sz w:val="19"/>
        </w:rPr>
        <w:t xml:space="preserve"> </w:t>
      </w:r>
      <w:r w:rsidRPr="003F7DC9">
        <w:rPr>
          <w:w w:val="105"/>
          <w:sz w:val="19"/>
        </w:rPr>
        <w:t>non</w:t>
      </w:r>
      <w:r w:rsidRPr="003F7DC9">
        <w:rPr>
          <w:spacing w:val="-7"/>
          <w:w w:val="105"/>
          <w:sz w:val="19"/>
        </w:rPr>
        <w:t xml:space="preserve"> </w:t>
      </w:r>
      <w:r w:rsidRPr="003F7DC9">
        <w:rPr>
          <w:w w:val="105"/>
          <w:sz w:val="19"/>
        </w:rPr>
        <w:t>aver avuto contatti stretti con persone affette da patologia COVID−19 nei 2 giorni prima dell'insorgenza dei sintomi e fino a 14 giorni dopo l'insorgenza dei sintomi medesimi, e il mezzo sia costantemente areato tramite apertura dei finestrini e delle boccole, purché la durata della corsa sia inferiore a 15 minuti e comunque evitando affollamenti all'interno del</w:t>
      </w:r>
      <w:r w:rsidRPr="003F7DC9">
        <w:rPr>
          <w:spacing w:val="-14"/>
          <w:w w:val="105"/>
          <w:sz w:val="19"/>
        </w:rPr>
        <w:t xml:space="preserve"> </w:t>
      </w:r>
      <w:r w:rsidRPr="003F7DC9">
        <w:rPr>
          <w:w w:val="105"/>
          <w:sz w:val="19"/>
        </w:rPr>
        <w:t>mezzo.</w:t>
      </w:r>
    </w:p>
    <w:p w14:paraId="75A339CF" w14:textId="77777777" w:rsidR="004C1BFC" w:rsidRPr="003F7DC9" w:rsidRDefault="004C1BFC" w:rsidP="005E2D81">
      <w:pPr>
        <w:pStyle w:val="Corpotesto"/>
        <w:spacing w:before="4"/>
        <w:ind w:left="284" w:right="794"/>
        <w:rPr>
          <w:sz w:val="14"/>
        </w:rPr>
      </w:pPr>
    </w:p>
    <w:p w14:paraId="11EDAE6B" w14:textId="77777777" w:rsidR="004C1BFC" w:rsidRPr="003F7DC9" w:rsidRDefault="00D9217B" w:rsidP="005E2D81">
      <w:pPr>
        <w:ind w:left="284" w:right="794"/>
        <w:rPr>
          <w:sz w:val="19"/>
        </w:rPr>
      </w:pPr>
      <w:r w:rsidRPr="003F7DC9">
        <w:rPr>
          <w:w w:val="105"/>
          <w:sz w:val="19"/>
          <w:u w:val="single"/>
        </w:rPr>
        <w:t>Nelle stazioni:</w:t>
      </w:r>
    </w:p>
    <w:p w14:paraId="6648E7DB" w14:textId="77777777" w:rsidR="004C1BFC" w:rsidRPr="003F7DC9" w:rsidRDefault="004C1BFC" w:rsidP="005E2D81">
      <w:pPr>
        <w:pStyle w:val="Corpotesto"/>
        <w:spacing w:before="6"/>
        <w:ind w:left="284" w:right="794"/>
        <w:rPr>
          <w:sz w:val="12"/>
        </w:rPr>
      </w:pPr>
    </w:p>
    <w:p w14:paraId="15F3A41D" w14:textId="6E678655" w:rsidR="004C1BFC" w:rsidRPr="003F7DC9" w:rsidRDefault="00D9217B" w:rsidP="005E2D81">
      <w:pPr>
        <w:spacing w:before="65" w:line="283" w:lineRule="auto"/>
        <w:ind w:left="284" w:right="794"/>
        <w:jc w:val="both"/>
        <w:rPr>
          <w:w w:val="105"/>
          <w:sz w:val="19"/>
        </w:rPr>
      </w:pPr>
      <w:r w:rsidRPr="003F7DC9">
        <w:rPr>
          <w:w w:val="105"/>
          <w:sz w:val="19"/>
        </w:rPr>
        <w:t xml:space="preserve">Disposizione di tutti i percorsi nonché delle file d'attesa in modo tale da garantire il distanziamento interpersonale di 1metro tra le persone, esclusi le persone che vivono nella stessa unità abitativa nonché tra i congiunti e le persone che intrattengono rapporti interpersonali </w:t>
      </w:r>
      <w:proofErr w:type="gramStart"/>
      <w:r w:rsidRPr="003F7DC9">
        <w:rPr>
          <w:w w:val="105"/>
          <w:sz w:val="19"/>
        </w:rPr>
        <w:t>stabili( si</w:t>
      </w:r>
      <w:proofErr w:type="gramEnd"/>
      <w:r w:rsidRPr="003F7DC9">
        <w:rPr>
          <w:w w:val="105"/>
          <w:sz w:val="19"/>
        </w:rPr>
        <w:t xml:space="preserve"> riportano alcuni esempi:</w:t>
      </w:r>
    </w:p>
    <w:p w14:paraId="3EEBA10F" w14:textId="14995160" w:rsidR="0059612F" w:rsidRPr="003F7DC9" w:rsidRDefault="0059612F" w:rsidP="0059612F">
      <w:pPr>
        <w:spacing w:before="65" w:line="283" w:lineRule="auto"/>
        <w:ind w:left="1440" w:right="794" w:firstLine="720"/>
        <w:jc w:val="both"/>
        <w:rPr>
          <w:sz w:val="19"/>
        </w:rPr>
      </w:pPr>
      <w:r w:rsidRPr="003F7DC9">
        <w:rPr>
          <w:w w:val="105"/>
          <w:sz w:val="19"/>
        </w:rPr>
        <w:t>coniuge,</w:t>
      </w:r>
      <w:r w:rsidRPr="003F7DC9">
        <w:rPr>
          <w:spacing w:val="-9"/>
          <w:w w:val="105"/>
          <w:sz w:val="19"/>
        </w:rPr>
        <w:t xml:space="preserve"> </w:t>
      </w:r>
      <w:r w:rsidRPr="003F7DC9">
        <w:rPr>
          <w:w w:val="105"/>
          <w:sz w:val="19"/>
        </w:rPr>
        <w:t>parenti</w:t>
      </w:r>
      <w:r w:rsidRPr="003F7DC9">
        <w:rPr>
          <w:spacing w:val="-8"/>
          <w:w w:val="105"/>
          <w:sz w:val="19"/>
        </w:rPr>
        <w:t xml:space="preserve"> </w:t>
      </w:r>
      <w:r w:rsidRPr="003F7DC9">
        <w:rPr>
          <w:w w:val="105"/>
          <w:sz w:val="19"/>
        </w:rPr>
        <w:t>e</w:t>
      </w:r>
      <w:r w:rsidRPr="003F7DC9">
        <w:rPr>
          <w:spacing w:val="-8"/>
          <w:w w:val="105"/>
          <w:sz w:val="19"/>
        </w:rPr>
        <w:t xml:space="preserve"> </w:t>
      </w:r>
      <w:r w:rsidRPr="003F7DC9">
        <w:rPr>
          <w:w w:val="105"/>
          <w:sz w:val="19"/>
        </w:rPr>
        <w:t>affini</w:t>
      </w:r>
      <w:r w:rsidRPr="003F7DC9">
        <w:rPr>
          <w:spacing w:val="-8"/>
          <w:w w:val="105"/>
          <w:sz w:val="19"/>
        </w:rPr>
        <w:t xml:space="preserve"> </w:t>
      </w:r>
      <w:r w:rsidRPr="003F7DC9">
        <w:rPr>
          <w:w w:val="105"/>
          <w:sz w:val="19"/>
        </w:rPr>
        <w:t>in</w:t>
      </w:r>
      <w:r w:rsidRPr="003F7DC9">
        <w:rPr>
          <w:spacing w:val="-8"/>
          <w:w w:val="105"/>
          <w:sz w:val="19"/>
        </w:rPr>
        <w:t xml:space="preserve"> </w:t>
      </w:r>
      <w:r w:rsidRPr="003F7DC9">
        <w:rPr>
          <w:w w:val="105"/>
          <w:sz w:val="19"/>
        </w:rPr>
        <w:t>linea</w:t>
      </w:r>
      <w:r w:rsidRPr="003F7DC9">
        <w:rPr>
          <w:spacing w:val="-8"/>
          <w:w w:val="105"/>
          <w:sz w:val="19"/>
        </w:rPr>
        <w:t xml:space="preserve"> </w:t>
      </w:r>
      <w:r w:rsidRPr="003F7DC9">
        <w:rPr>
          <w:w w:val="105"/>
          <w:sz w:val="19"/>
        </w:rPr>
        <w:t>retta</w:t>
      </w:r>
      <w:r w:rsidRPr="003F7DC9">
        <w:rPr>
          <w:spacing w:val="-8"/>
          <w:w w:val="105"/>
          <w:sz w:val="19"/>
        </w:rPr>
        <w:t xml:space="preserve"> </w:t>
      </w:r>
      <w:r w:rsidRPr="003F7DC9">
        <w:rPr>
          <w:w w:val="105"/>
          <w:sz w:val="19"/>
        </w:rPr>
        <w:t>e</w:t>
      </w:r>
      <w:r w:rsidRPr="003F7DC9">
        <w:rPr>
          <w:spacing w:val="-8"/>
          <w:w w:val="105"/>
          <w:sz w:val="19"/>
        </w:rPr>
        <w:t xml:space="preserve"> </w:t>
      </w:r>
      <w:r w:rsidRPr="003F7DC9">
        <w:rPr>
          <w:w w:val="105"/>
          <w:sz w:val="19"/>
        </w:rPr>
        <w:t>collaterale</w:t>
      </w:r>
      <w:r w:rsidRPr="003F7DC9">
        <w:rPr>
          <w:spacing w:val="-8"/>
          <w:w w:val="105"/>
          <w:sz w:val="19"/>
        </w:rPr>
        <w:t xml:space="preserve"> </w:t>
      </w:r>
      <w:r w:rsidRPr="003F7DC9">
        <w:rPr>
          <w:w w:val="105"/>
          <w:sz w:val="19"/>
        </w:rPr>
        <w:t>non</w:t>
      </w:r>
      <w:r w:rsidRPr="003F7DC9">
        <w:rPr>
          <w:spacing w:val="-7"/>
          <w:w w:val="105"/>
          <w:sz w:val="19"/>
        </w:rPr>
        <w:t xml:space="preserve"> </w:t>
      </w:r>
      <w:r w:rsidRPr="003F7DC9">
        <w:rPr>
          <w:w w:val="105"/>
          <w:sz w:val="19"/>
        </w:rPr>
        <w:t>conviventi</w:t>
      </w:r>
      <w:r w:rsidRPr="003F7DC9">
        <w:rPr>
          <w:spacing w:val="-9"/>
          <w:w w:val="105"/>
          <w:sz w:val="19"/>
        </w:rPr>
        <w:t xml:space="preserve"> </w:t>
      </w:r>
      <w:r w:rsidRPr="003F7DC9">
        <w:rPr>
          <w:w w:val="105"/>
          <w:sz w:val="19"/>
        </w:rPr>
        <w:t>ma</w:t>
      </w:r>
      <w:r w:rsidRPr="003F7DC9">
        <w:rPr>
          <w:spacing w:val="-8"/>
          <w:w w:val="105"/>
          <w:sz w:val="19"/>
        </w:rPr>
        <w:t xml:space="preserve"> </w:t>
      </w:r>
      <w:r w:rsidRPr="003F7DC9">
        <w:rPr>
          <w:w w:val="105"/>
          <w:sz w:val="19"/>
        </w:rPr>
        <w:t>con</w:t>
      </w:r>
      <w:r w:rsidRPr="003F7DC9">
        <w:rPr>
          <w:spacing w:val="-8"/>
          <w:w w:val="105"/>
          <w:sz w:val="19"/>
        </w:rPr>
        <w:t xml:space="preserve"> </w:t>
      </w:r>
      <w:r w:rsidRPr="003F7DC9">
        <w:rPr>
          <w:w w:val="105"/>
          <w:sz w:val="19"/>
        </w:rPr>
        <w:t>stabile</w:t>
      </w:r>
      <w:r w:rsidRPr="003F7DC9">
        <w:rPr>
          <w:spacing w:val="-7"/>
          <w:w w:val="105"/>
          <w:sz w:val="19"/>
        </w:rPr>
        <w:t xml:space="preserve"> </w:t>
      </w:r>
      <w:r w:rsidRPr="003F7DC9">
        <w:rPr>
          <w:w w:val="105"/>
          <w:sz w:val="19"/>
        </w:rPr>
        <w:t>frequentazione;</w:t>
      </w:r>
      <w:r w:rsidRPr="003F7DC9">
        <w:rPr>
          <w:spacing w:val="-8"/>
          <w:w w:val="105"/>
          <w:sz w:val="19"/>
        </w:rPr>
        <w:t xml:space="preserve"> </w:t>
      </w:r>
      <w:r w:rsidRPr="003F7DC9">
        <w:rPr>
          <w:w w:val="105"/>
          <w:sz w:val="19"/>
        </w:rPr>
        <w:t xml:space="preserve">persone, non legate da vincolo di parentela, affinità o di coniugio, che condividono abitualmente gli stessi </w:t>
      </w:r>
      <w:proofErr w:type="gramStart"/>
      <w:r w:rsidRPr="003F7DC9">
        <w:rPr>
          <w:w w:val="105"/>
          <w:sz w:val="19"/>
        </w:rPr>
        <w:t>luoghi )</w:t>
      </w:r>
      <w:proofErr w:type="gramEnd"/>
      <w:r w:rsidRPr="003F7DC9">
        <w:rPr>
          <w:w w:val="105"/>
          <w:sz w:val="19"/>
        </w:rPr>
        <w:t xml:space="preserve"> Nell’</w:t>
      </w:r>
      <w:r w:rsidRPr="003F7DC9">
        <w:rPr>
          <w:spacing w:val="-11"/>
          <w:w w:val="105"/>
          <w:sz w:val="19"/>
        </w:rPr>
        <w:t xml:space="preserve"> </w:t>
      </w:r>
      <w:r w:rsidRPr="003F7DC9">
        <w:rPr>
          <w:w w:val="105"/>
          <w:sz w:val="19"/>
        </w:rPr>
        <w:t>eventuale</w:t>
      </w:r>
      <w:r w:rsidRPr="003F7DC9">
        <w:rPr>
          <w:spacing w:val="-11"/>
          <w:w w:val="105"/>
          <w:sz w:val="19"/>
        </w:rPr>
        <w:t xml:space="preserve"> </w:t>
      </w:r>
      <w:r w:rsidRPr="003F7DC9">
        <w:rPr>
          <w:w w:val="105"/>
          <w:sz w:val="19"/>
        </w:rPr>
        <w:t>fase</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accertamento</w:t>
      </w:r>
      <w:r w:rsidRPr="003F7DC9">
        <w:rPr>
          <w:spacing w:val="-10"/>
          <w:w w:val="105"/>
          <w:sz w:val="19"/>
        </w:rPr>
        <w:t xml:space="preserve"> </w:t>
      </w:r>
      <w:r w:rsidRPr="003F7DC9">
        <w:rPr>
          <w:w w:val="105"/>
          <w:sz w:val="19"/>
        </w:rPr>
        <w:t>della</w:t>
      </w:r>
      <w:r w:rsidRPr="003F7DC9">
        <w:rPr>
          <w:spacing w:val="-11"/>
          <w:w w:val="105"/>
          <w:sz w:val="19"/>
        </w:rPr>
        <w:t xml:space="preserve"> </w:t>
      </w:r>
      <w:r w:rsidRPr="003F7DC9">
        <w:rPr>
          <w:w w:val="105"/>
          <w:sz w:val="19"/>
        </w:rPr>
        <w:t>violazione</w:t>
      </w:r>
      <w:r w:rsidRPr="003F7DC9">
        <w:rPr>
          <w:spacing w:val="-11"/>
          <w:w w:val="105"/>
          <w:sz w:val="19"/>
        </w:rPr>
        <w:t xml:space="preserve"> </w:t>
      </w:r>
      <w:r w:rsidRPr="003F7DC9">
        <w:rPr>
          <w:w w:val="105"/>
          <w:sz w:val="19"/>
        </w:rPr>
        <w:t>della</w:t>
      </w:r>
      <w:r w:rsidRPr="003F7DC9">
        <w:rPr>
          <w:spacing w:val="25"/>
          <w:w w:val="105"/>
          <w:sz w:val="19"/>
        </w:rPr>
        <w:t xml:space="preserve"> </w:t>
      </w:r>
      <w:r w:rsidRPr="003F7DC9">
        <w:rPr>
          <w:w w:val="105"/>
          <w:sz w:val="19"/>
        </w:rPr>
        <w:t>prescrizione</w:t>
      </w:r>
      <w:r w:rsidRPr="003F7DC9">
        <w:rPr>
          <w:spacing w:val="-10"/>
          <w:w w:val="105"/>
          <w:sz w:val="19"/>
        </w:rPr>
        <w:t xml:space="preserve"> </w:t>
      </w:r>
      <w:r w:rsidRPr="003F7DC9">
        <w:rPr>
          <w:w w:val="105"/>
          <w:sz w:val="19"/>
        </w:rPr>
        <w:t>del</w:t>
      </w:r>
      <w:r w:rsidRPr="003F7DC9">
        <w:rPr>
          <w:spacing w:val="-11"/>
          <w:w w:val="105"/>
          <w:sz w:val="19"/>
        </w:rPr>
        <w:t xml:space="preserve"> </w:t>
      </w:r>
      <w:r w:rsidRPr="003F7DC9">
        <w:rPr>
          <w:w w:val="105"/>
          <w:sz w:val="19"/>
        </w:rPr>
        <w:t>distanziamento</w:t>
      </w:r>
      <w:r w:rsidRPr="003F7DC9">
        <w:rPr>
          <w:spacing w:val="-10"/>
          <w:w w:val="105"/>
          <w:sz w:val="19"/>
        </w:rPr>
        <w:t xml:space="preserve"> </w:t>
      </w:r>
      <w:r w:rsidRPr="003F7DC9">
        <w:rPr>
          <w:w w:val="105"/>
          <w:sz w:val="19"/>
        </w:rPr>
        <w:t>interpersonale potrà essere autocertificata la sussistenza delle predette</w:t>
      </w:r>
      <w:r w:rsidRPr="003F7DC9">
        <w:rPr>
          <w:spacing w:val="-25"/>
          <w:w w:val="105"/>
          <w:sz w:val="19"/>
        </w:rPr>
        <w:t xml:space="preserve"> </w:t>
      </w:r>
      <w:r w:rsidRPr="003F7DC9">
        <w:rPr>
          <w:w w:val="105"/>
          <w:sz w:val="19"/>
        </w:rPr>
        <w:t>qualità.</w:t>
      </w:r>
    </w:p>
    <w:p w14:paraId="708EA2F3" w14:textId="77777777" w:rsidR="0059612F" w:rsidRPr="003F7DC9" w:rsidRDefault="0059612F" w:rsidP="0059612F">
      <w:pPr>
        <w:pStyle w:val="Paragrafoelenco"/>
        <w:numPr>
          <w:ilvl w:val="1"/>
          <w:numId w:val="51"/>
        </w:numPr>
        <w:tabs>
          <w:tab w:val="left" w:pos="1848"/>
          <w:tab w:val="left" w:pos="1849"/>
        </w:tabs>
        <w:ind w:left="284" w:right="794" w:firstLine="0"/>
        <w:jc w:val="left"/>
        <w:rPr>
          <w:sz w:val="19"/>
        </w:rPr>
      </w:pPr>
      <w:r w:rsidRPr="003F7DC9">
        <w:rPr>
          <w:w w:val="105"/>
          <w:sz w:val="19"/>
        </w:rPr>
        <w:t>disinfezione sistematica delle</w:t>
      </w:r>
      <w:r w:rsidRPr="003F7DC9">
        <w:rPr>
          <w:spacing w:val="-5"/>
          <w:w w:val="105"/>
          <w:sz w:val="19"/>
        </w:rPr>
        <w:t xml:space="preserve"> </w:t>
      </w:r>
      <w:r w:rsidRPr="003F7DC9">
        <w:rPr>
          <w:w w:val="105"/>
          <w:sz w:val="19"/>
        </w:rPr>
        <w:t>stazioni;</w:t>
      </w:r>
    </w:p>
    <w:p w14:paraId="2B0E30B3" w14:textId="77777777" w:rsidR="0059612F" w:rsidRPr="003F7DC9" w:rsidRDefault="0059612F" w:rsidP="0059612F">
      <w:pPr>
        <w:pStyle w:val="Paragrafoelenco"/>
        <w:numPr>
          <w:ilvl w:val="1"/>
          <w:numId w:val="51"/>
        </w:numPr>
        <w:tabs>
          <w:tab w:val="left" w:pos="1848"/>
          <w:tab w:val="left" w:pos="1849"/>
        </w:tabs>
        <w:spacing w:before="41" w:line="280" w:lineRule="auto"/>
        <w:ind w:left="284" w:right="794" w:firstLine="0"/>
        <w:jc w:val="left"/>
        <w:rPr>
          <w:sz w:val="19"/>
        </w:rPr>
      </w:pPr>
      <w:r w:rsidRPr="003F7DC9">
        <w:rPr>
          <w:w w:val="105"/>
          <w:sz w:val="19"/>
        </w:rPr>
        <w:t>installazione</w:t>
      </w:r>
      <w:r w:rsidRPr="003F7DC9">
        <w:rPr>
          <w:spacing w:val="-18"/>
          <w:w w:val="105"/>
          <w:sz w:val="19"/>
        </w:rPr>
        <w:t xml:space="preserve"> </w:t>
      </w:r>
      <w:r w:rsidRPr="003F7DC9">
        <w:rPr>
          <w:w w:val="105"/>
          <w:sz w:val="19"/>
        </w:rPr>
        <w:t>di</w:t>
      </w:r>
      <w:r w:rsidRPr="003F7DC9">
        <w:rPr>
          <w:spacing w:val="-17"/>
          <w:w w:val="105"/>
          <w:sz w:val="19"/>
        </w:rPr>
        <w:t xml:space="preserve"> </w:t>
      </w:r>
      <w:r w:rsidRPr="003F7DC9">
        <w:rPr>
          <w:w w:val="105"/>
          <w:sz w:val="19"/>
        </w:rPr>
        <w:t>dispenser</w:t>
      </w:r>
      <w:r w:rsidRPr="003F7DC9">
        <w:rPr>
          <w:spacing w:val="-18"/>
          <w:w w:val="105"/>
          <w:sz w:val="19"/>
        </w:rPr>
        <w:t xml:space="preserve"> </w:t>
      </w:r>
      <w:r w:rsidRPr="003F7DC9">
        <w:rPr>
          <w:w w:val="105"/>
          <w:sz w:val="19"/>
        </w:rPr>
        <w:t>di</w:t>
      </w:r>
      <w:r w:rsidRPr="003F7DC9">
        <w:rPr>
          <w:spacing w:val="-17"/>
          <w:w w:val="105"/>
          <w:sz w:val="19"/>
        </w:rPr>
        <w:t xml:space="preserve"> </w:t>
      </w:r>
      <w:r w:rsidRPr="003F7DC9">
        <w:rPr>
          <w:w w:val="105"/>
          <w:sz w:val="19"/>
        </w:rPr>
        <w:t>facile</w:t>
      </w:r>
      <w:r w:rsidRPr="003F7DC9">
        <w:rPr>
          <w:spacing w:val="-18"/>
          <w:w w:val="105"/>
          <w:sz w:val="19"/>
        </w:rPr>
        <w:t xml:space="preserve"> </w:t>
      </w:r>
      <w:r w:rsidRPr="003F7DC9">
        <w:rPr>
          <w:w w:val="105"/>
          <w:sz w:val="19"/>
        </w:rPr>
        <w:t>accessibilità</w:t>
      </w:r>
      <w:r w:rsidRPr="003F7DC9">
        <w:rPr>
          <w:spacing w:val="-18"/>
          <w:w w:val="105"/>
          <w:sz w:val="19"/>
        </w:rPr>
        <w:t xml:space="preserve"> </w:t>
      </w:r>
      <w:r w:rsidRPr="003F7DC9">
        <w:rPr>
          <w:w w:val="105"/>
          <w:sz w:val="19"/>
        </w:rPr>
        <w:t>per</w:t>
      </w:r>
      <w:r w:rsidRPr="003F7DC9">
        <w:rPr>
          <w:spacing w:val="-17"/>
          <w:w w:val="105"/>
          <w:sz w:val="19"/>
        </w:rPr>
        <w:t xml:space="preserve"> </w:t>
      </w:r>
      <w:r w:rsidRPr="003F7DC9">
        <w:rPr>
          <w:w w:val="105"/>
          <w:sz w:val="19"/>
        </w:rPr>
        <w:t>consentire</w:t>
      </w:r>
      <w:r w:rsidRPr="003F7DC9">
        <w:rPr>
          <w:spacing w:val="-18"/>
          <w:w w:val="105"/>
          <w:sz w:val="19"/>
        </w:rPr>
        <w:t xml:space="preserve"> </w:t>
      </w:r>
      <w:r w:rsidRPr="003F7DC9">
        <w:rPr>
          <w:w w:val="105"/>
          <w:sz w:val="19"/>
        </w:rPr>
        <w:t>l'igienizzazione</w:t>
      </w:r>
      <w:r w:rsidRPr="003F7DC9">
        <w:rPr>
          <w:spacing w:val="-16"/>
          <w:w w:val="105"/>
          <w:sz w:val="19"/>
        </w:rPr>
        <w:t xml:space="preserve"> </w:t>
      </w:r>
      <w:r w:rsidRPr="003F7DC9">
        <w:rPr>
          <w:w w:val="105"/>
          <w:sz w:val="19"/>
        </w:rPr>
        <w:t>delle</w:t>
      </w:r>
      <w:r w:rsidRPr="003F7DC9">
        <w:rPr>
          <w:spacing w:val="-18"/>
          <w:w w:val="105"/>
          <w:sz w:val="19"/>
        </w:rPr>
        <w:t xml:space="preserve"> </w:t>
      </w:r>
      <w:r w:rsidRPr="003F7DC9">
        <w:rPr>
          <w:w w:val="105"/>
          <w:sz w:val="19"/>
        </w:rPr>
        <w:t>mani</w:t>
      </w:r>
      <w:r w:rsidRPr="003F7DC9">
        <w:rPr>
          <w:spacing w:val="-18"/>
          <w:w w:val="105"/>
          <w:sz w:val="19"/>
        </w:rPr>
        <w:t xml:space="preserve"> </w:t>
      </w:r>
      <w:r w:rsidRPr="003F7DC9">
        <w:rPr>
          <w:w w:val="105"/>
          <w:sz w:val="19"/>
        </w:rPr>
        <w:t>degli</w:t>
      </w:r>
      <w:r w:rsidRPr="003F7DC9">
        <w:rPr>
          <w:spacing w:val="-19"/>
          <w:w w:val="105"/>
          <w:sz w:val="19"/>
        </w:rPr>
        <w:t xml:space="preserve"> </w:t>
      </w:r>
      <w:r w:rsidRPr="003F7DC9">
        <w:rPr>
          <w:w w:val="105"/>
          <w:sz w:val="19"/>
        </w:rPr>
        <w:t>utenti e del</w:t>
      </w:r>
      <w:r w:rsidRPr="003F7DC9">
        <w:rPr>
          <w:spacing w:val="-4"/>
          <w:w w:val="105"/>
          <w:sz w:val="19"/>
        </w:rPr>
        <w:t xml:space="preserve"> </w:t>
      </w:r>
      <w:r w:rsidRPr="003F7DC9">
        <w:rPr>
          <w:w w:val="105"/>
          <w:sz w:val="19"/>
        </w:rPr>
        <w:t>personale.</w:t>
      </w:r>
    </w:p>
    <w:p w14:paraId="5A6F1692" w14:textId="77777777" w:rsidR="0059612F" w:rsidRPr="003F7DC9" w:rsidRDefault="0059612F" w:rsidP="005E2D81">
      <w:pPr>
        <w:spacing w:before="65" w:line="283" w:lineRule="auto"/>
        <w:ind w:left="284" w:right="794"/>
        <w:jc w:val="both"/>
        <w:rPr>
          <w:sz w:val="19"/>
        </w:rPr>
      </w:pPr>
    </w:p>
    <w:p w14:paraId="72C1CD2E" w14:textId="77777777" w:rsidR="004C1BFC" w:rsidRPr="003F7DC9" w:rsidRDefault="004C1BFC" w:rsidP="005E2D81">
      <w:pPr>
        <w:spacing w:line="283" w:lineRule="auto"/>
        <w:ind w:left="284" w:right="794"/>
        <w:jc w:val="both"/>
        <w:rPr>
          <w:sz w:val="19"/>
        </w:rPr>
        <w:sectPr w:rsidR="004C1BFC" w:rsidRPr="003F7DC9">
          <w:pgSz w:w="11900" w:h="16840"/>
          <w:pgMar w:top="1600" w:right="440" w:bottom="280" w:left="460" w:header="720" w:footer="720" w:gutter="0"/>
          <w:cols w:space="720"/>
        </w:sectPr>
      </w:pPr>
    </w:p>
    <w:p w14:paraId="0FE95E5E" w14:textId="77777777" w:rsidR="004C1BFC" w:rsidRPr="003F7DC9" w:rsidRDefault="004C1BFC" w:rsidP="005E2D81">
      <w:pPr>
        <w:pStyle w:val="Corpotesto"/>
        <w:spacing w:before="7"/>
        <w:ind w:left="284" w:right="794"/>
        <w:rPr>
          <w:sz w:val="28"/>
        </w:rPr>
      </w:pPr>
    </w:p>
    <w:p w14:paraId="06D5EAFC" w14:textId="77777777" w:rsidR="004C1BFC" w:rsidRPr="003F7DC9" w:rsidRDefault="004C1BFC" w:rsidP="005E2D81">
      <w:pPr>
        <w:pStyle w:val="Corpotesto"/>
        <w:ind w:left="284" w:right="794"/>
        <w:rPr>
          <w:sz w:val="18"/>
        </w:rPr>
      </w:pPr>
    </w:p>
    <w:p w14:paraId="57A466D0" w14:textId="77777777" w:rsidR="004C1BFC" w:rsidRPr="003F7DC9" w:rsidRDefault="004C1BFC" w:rsidP="005E2D81">
      <w:pPr>
        <w:pStyle w:val="Corpotesto"/>
        <w:spacing w:before="3"/>
        <w:ind w:left="284" w:right="794"/>
        <w:rPr>
          <w:sz w:val="19"/>
        </w:rPr>
      </w:pPr>
    </w:p>
    <w:p w14:paraId="59092C47" w14:textId="77777777" w:rsidR="004C1BFC" w:rsidRPr="003F7DC9" w:rsidRDefault="00D9217B" w:rsidP="005E2D81">
      <w:pPr>
        <w:ind w:left="284" w:right="794"/>
        <w:jc w:val="center"/>
        <w:rPr>
          <w:b/>
          <w:sz w:val="19"/>
        </w:rPr>
      </w:pPr>
      <w:r w:rsidRPr="003F7DC9">
        <w:rPr>
          <w:b/>
          <w:w w:val="105"/>
          <w:sz w:val="19"/>
        </w:rPr>
        <w:t>SETTORE FERROVIARIO DI INTERESSE NAZIONALE E A LIBERO MERCATO</w:t>
      </w:r>
    </w:p>
    <w:p w14:paraId="4FF47D27" w14:textId="77777777" w:rsidR="004C1BFC" w:rsidRPr="003F7DC9" w:rsidRDefault="004C1BFC" w:rsidP="005E2D81">
      <w:pPr>
        <w:pStyle w:val="Corpotesto"/>
        <w:spacing w:before="10"/>
        <w:ind w:left="284" w:right="794"/>
        <w:rPr>
          <w:b/>
          <w:sz w:val="17"/>
        </w:rPr>
      </w:pPr>
    </w:p>
    <w:p w14:paraId="71722771" w14:textId="77777777" w:rsidR="004C1BFC" w:rsidRPr="003F7DC9" w:rsidRDefault="00D9217B" w:rsidP="005E2D81">
      <w:pPr>
        <w:spacing w:before="1"/>
        <w:ind w:left="284" w:right="794"/>
        <w:jc w:val="both"/>
        <w:rPr>
          <w:sz w:val="19"/>
        </w:rPr>
      </w:pPr>
      <w:r w:rsidRPr="003F7DC9">
        <w:rPr>
          <w:w w:val="105"/>
          <w:sz w:val="19"/>
        </w:rPr>
        <w:t>Per il settore considerato trovano applicazione le seguenti misure specifiche:</w:t>
      </w:r>
    </w:p>
    <w:p w14:paraId="436017EE" w14:textId="77777777" w:rsidR="004C1BFC" w:rsidRPr="003F7DC9" w:rsidRDefault="004C1BFC" w:rsidP="005E2D81">
      <w:pPr>
        <w:pStyle w:val="Corpotesto"/>
        <w:spacing w:before="10"/>
        <w:ind w:left="284" w:right="794"/>
        <w:rPr>
          <w:sz w:val="17"/>
        </w:rPr>
      </w:pPr>
    </w:p>
    <w:p w14:paraId="5882E54B" w14:textId="77777777" w:rsidR="004C1BFC" w:rsidRPr="003F7DC9" w:rsidRDefault="00D9217B" w:rsidP="005E2D81">
      <w:pPr>
        <w:pStyle w:val="Paragrafoelenco"/>
        <w:numPr>
          <w:ilvl w:val="1"/>
          <w:numId w:val="51"/>
        </w:numPr>
        <w:tabs>
          <w:tab w:val="left" w:pos="1848"/>
          <w:tab w:val="left" w:pos="1849"/>
        </w:tabs>
        <w:spacing w:line="280" w:lineRule="auto"/>
        <w:ind w:left="284" w:right="794" w:firstLine="0"/>
        <w:jc w:val="left"/>
        <w:rPr>
          <w:sz w:val="19"/>
        </w:rPr>
      </w:pPr>
      <w:r w:rsidRPr="003F7DC9">
        <w:rPr>
          <w:w w:val="105"/>
          <w:sz w:val="19"/>
        </w:rPr>
        <w:t>informazioni</w:t>
      </w:r>
      <w:r w:rsidRPr="003F7DC9">
        <w:rPr>
          <w:spacing w:val="-11"/>
          <w:w w:val="105"/>
          <w:sz w:val="19"/>
        </w:rPr>
        <w:t xml:space="preserve"> </w:t>
      </w:r>
      <w:r w:rsidRPr="003F7DC9">
        <w:rPr>
          <w:w w:val="105"/>
          <w:sz w:val="19"/>
        </w:rPr>
        <w:t>alla</w:t>
      </w:r>
      <w:r w:rsidRPr="003F7DC9">
        <w:rPr>
          <w:spacing w:val="-10"/>
          <w:w w:val="105"/>
          <w:sz w:val="19"/>
        </w:rPr>
        <w:t xml:space="preserve"> </w:t>
      </w:r>
      <w:r w:rsidRPr="003F7DC9">
        <w:rPr>
          <w:w w:val="105"/>
          <w:sz w:val="19"/>
        </w:rPr>
        <w:t>clientela</w:t>
      </w:r>
      <w:r w:rsidRPr="003F7DC9">
        <w:rPr>
          <w:spacing w:val="-11"/>
          <w:w w:val="105"/>
          <w:sz w:val="19"/>
        </w:rPr>
        <w:t xml:space="preserve"> </w:t>
      </w:r>
      <w:r w:rsidRPr="003F7DC9">
        <w:rPr>
          <w:w w:val="105"/>
          <w:sz w:val="19"/>
        </w:rPr>
        <w:t>attraverso</w:t>
      </w:r>
      <w:r w:rsidRPr="003F7DC9">
        <w:rPr>
          <w:spacing w:val="-11"/>
          <w:w w:val="105"/>
          <w:sz w:val="19"/>
        </w:rPr>
        <w:t xml:space="preserve"> </w:t>
      </w:r>
      <w:r w:rsidRPr="003F7DC9">
        <w:rPr>
          <w:w w:val="105"/>
          <w:sz w:val="19"/>
        </w:rPr>
        <w:t>i</w:t>
      </w:r>
      <w:r w:rsidRPr="003F7DC9">
        <w:rPr>
          <w:spacing w:val="-11"/>
          <w:w w:val="105"/>
          <w:sz w:val="19"/>
        </w:rPr>
        <w:t xml:space="preserve"> </w:t>
      </w:r>
      <w:r w:rsidRPr="003F7DC9">
        <w:rPr>
          <w:w w:val="105"/>
          <w:sz w:val="19"/>
        </w:rPr>
        <w:t>canali</w:t>
      </w:r>
      <w:r w:rsidRPr="003F7DC9">
        <w:rPr>
          <w:spacing w:val="-11"/>
          <w:w w:val="105"/>
          <w:sz w:val="19"/>
        </w:rPr>
        <w:t xml:space="preserve"> </w:t>
      </w:r>
      <w:r w:rsidRPr="003F7DC9">
        <w:rPr>
          <w:w w:val="105"/>
          <w:sz w:val="19"/>
        </w:rPr>
        <w:t>aziendali</w:t>
      </w:r>
      <w:r w:rsidRPr="003F7DC9">
        <w:rPr>
          <w:spacing w:val="-10"/>
          <w:w w:val="105"/>
          <w:sz w:val="19"/>
        </w:rPr>
        <w:t xml:space="preserve"> </w:t>
      </w:r>
      <w:r w:rsidRPr="003F7DC9">
        <w:rPr>
          <w:w w:val="105"/>
          <w:sz w:val="19"/>
        </w:rPr>
        <w:t>di</w:t>
      </w:r>
      <w:r w:rsidRPr="003F7DC9">
        <w:rPr>
          <w:spacing w:val="-10"/>
          <w:w w:val="105"/>
          <w:sz w:val="19"/>
        </w:rPr>
        <w:t xml:space="preserve"> </w:t>
      </w:r>
      <w:r w:rsidRPr="003F7DC9">
        <w:rPr>
          <w:w w:val="105"/>
          <w:sz w:val="19"/>
        </w:rPr>
        <w:t>comunicazione</w:t>
      </w:r>
      <w:r w:rsidRPr="003F7DC9">
        <w:rPr>
          <w:spacing w:val="-11"/>
          <w:w w:val="105"/>
          <w:sz w:val="19"/>
        </w:rPr>
        <w:t xml:space="preserve"> </w:t>
      </w:r>
      <w:r w:rsidRPr="003F7DC9">
        <w:rPr>
          <w:w w:val="105"/>
          <w:sz w:val="19"/>
        </w:rPr>
        <w:t>(call</w:t>
      </w:r>
      <w:r w:rsidRPr="003F7DC9">
        <w:rPr>
          <w:spacing w:val="-11"/>
          <w:w w:val="105"/>
          <w:sz w:val="19"/>
        </w:rPr>
        <w:t xml:space="preserve"> </w:t>
      </w:r>
      <w:r w:rsidRPr="003F7DC9">
        <w:rPr>
          <w:w w:val="105"/>
          <w:sz w:val="19"/>
        </w:rPr>
        <w:t>center,</w:t>
      </w:r>
      <w:r w:rsidRPr="003F7DC9">
        <w:rPr>
          <w:spacing w:val="-11"/>
          <w:w w:val="105"/>
          <w:sz w:val="19"/>
        </w:rPr>
        <w:t xml:space="preserve"> </w:t>
      </w:r>
      <w:r w:rsidRPr="003F7DC9">
        <w:rPr>
          <w:w w:val="105"/>
          <w:sz w:val="19"/>
        </w:rPr>
        <w:t>sito</w:t>
      </w:r>
      <w:r w:rsidRPr="003F7DC9">
        <w:rPr>
          <w:spacing w:val="-10"/>
          <w:w w:val="105"/>
          <w:sz w:val="19"/>
        </w:rPr>
        <w:t xml:space="preserve"> </w:t>
      </w:r>
      <w:r w:rsidRPr="003F7DC9">
        <w:rPr>
          <w:w w:val="105"/>
          <w:sz w:val="19"/>
        </w:rPr>
        <w:t>web,</w:t>
      </w:r>
      <w:r w:rsidRPr="003F7DC9">
        <w:rPr>
          <w:spacing w:val="-11"/>
          <w:w w:val="105"/>
          <w:sz w:val="19"/>
        </w:rPr>
        <w:t xml:space="preserve"> </w:t>
      </w:r>
      <w:r w:rsidRPr="003F7DC9">
        <w:rPr>
          <w:w w:val="105"/>
          <w:sz w:val="19"/>
        </w:rPr>
        <w:t>app) in merito</w:t>
      </w:r>
      <w:r w:rsidRPr="003F7DC9">
        <w:rPr>
          <w:spacing w:val="-3"/>
          <w:w w:val="105"/>
          <w:sz w:val="19"/>
        </w:rPr>
        <w:t xml:space="preserve"> </w:t>
      </w:r>
      <w:r w:rsidRPr="003F7DC9">
        <w:rPr>
          <w:w w:val="105"/>
          <w:sz w:val="19"/>
        </w:rPr>
        <w:t>a:</w:t>
      </w:r>
    </w:p>
    <w:p w14:paraId="30A3544D" w14:textId="77777777" w:rsidR="004C1BFC" w:rsidRPr="003F7DC9" w:rsidRDefault="00D9217B" w:rsidP="005E2D81">
      <w:pPr>
        <w:pStyle w:val="Paragrafoelenco"/>
        <w:numPr>
          <w:ilvl w:val="1"/>
          <w:numId w:val="51"/>
        </w:numPr>
        <w:tabs>
          <w:tab w:val="left" w:pos="1847"/>
          <w:tab w:val="left" w:pos="1848"/>
        </w:tabs>
        <w:spacing w:before="4"/>
        <w:ind w:left="284" w:right="794" w:firstLine="0"/>
        <w:jc w:val="left"/>
        <w:rPr>
          <w:sz w:val="19"/>
        </w:rPr>
      </w:pPr>
      <w:r w:rsidRPr="003F7DC9">
        <w:rPr>
          <w:w w:val="105"/>
          <w:sz w:val="19"/>
        </w:rPr>
        <w:t>misur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prevenzione</w:t>
      </w:r>
      <w:r w:rsidRPr="003F7DC9">
        <w:rPr>
          <w:spacing w:val="-4"/>
          <w:w w:val="105"/>
          <w:sz w:val="19"/>
        </w:rPr>
        <w:t xml:space="preserve"> </w:t>
      </w:r>
      <w:r w:rsidRPr="003F7DC9">
        <w:rPr>
          <w:w w:val="105"/>
          <w:sz w:val="19"/>
        </w:rPr>
        <w:t>adottate</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conformità</w:t>
      </w:r>
      <w:r w:rsidRPr="003F7DC9">
        <w:rPr>
          <w:spacing w:val="-5"/>
          <w:w w:val="105"/>
          <w:sz w:val="19"/>
        </w:rPr>
        <w:t xml:space="preserve"> </w:t>
      </w:r>
      <w:r w:rsidRPr="003F7DC9">
        <w:rPr>
          <w:w w:val="105"/>
          <w:sz w:val="19"/>
        </w:rPr>
        <w:t>a</w:t>
      </w:r>
      <w:r w:rsidRPr="003F7DC9">
        <w:rPr>
          <w:spacing w:val="-5"/>
          <w:w w:val="105"/>
          <w:sz w:val="19"/>
        </w:rPr>
        <w:t xml:space="preserve"> </w:t>
      </w:r>
      <w:r w:rsidRPr="003F7DC9">
        <w:rPr>
          <w:w w:val="105"/>
          <w:sz w:val="19"/>
        </w:rPr>
        <w:t>quanto</w:t>
      </w:r>
      <w:r w:rsidRPr="003F7DC9">
        <w:rPr>
          <w:spacing w:val="-5"/>
          <w:w w:val="105"/>
          <w:sz w:val="19"/>
        </w:rPr>
        <w:t xml:space="preserve"> </w:t>
      </w:r>
      <w:r w:rsidRPr="003F7DC9">
        <w:rPr>
          <w:w w:val="105"/>
          <w:sz w:val="19"/>
        </w:rPr>
        <w:t>disposto</w:t>
      </w:r>
      <w:r w:rsidRPr="003F7DC9">
        <w:rPr>
          <w:spacing w:val="-5"/>
          <w:w w:val="105"/>
          <w:sz w:val="19"/>
        </w:rPr>
        <w:t xml:space="preserve"> </w:t>
      </w:r>
      <w:r w:rsidRPr="003F7DC9">
        <w:rPr>
          <w:w w:val="105"/>
          <w:sz w:val="19"/>
        </w:rPr>
        <w:t>dalle</w:t>
      </w:r>
      <w:r w:rsidRPr="003F7DC9">
        <w:rPr>
          <w:spacing w:val="-4"/>
          <w:w w:val="105"/>
          <w:sz w:val="19"/>
        </w:rPr>
        <w:t xml:space="preserve"> </w:t>
      </w:r>
      <w:r w:rsidRPr="003F7DC9">
        <w:rPr>
          <w:w w:val="105"/>
          <w:sz w:val="19"/>
        </w:rPr>
        <w:t>Autorità</w:t>
      </w:r>
      <w:r w:rsidRPr="003F7DC9">
        <w:rPr>
          <w:spacing w:val="-6"/>
          <w:w w:val="105"/>
          <w:sz w:val="19"/>
        </w:rPr>
        <w:t xml:space="preserve"> </w:t>
      </w:r>
      <w:r w:rsidRPr="003F7DC9">
        <w:rPr>
          <w:w w:val="105"/>
          <w:sz w:val="19"/>
        </w:rPr>
        <w:t>sanitarie;</w:t>
      </w:r>
    </w:p>
    <w:p w14:paraId="04E5D096" w14:textId="77777777" w:rsidR="004C1BFC" w:rsidRPr="003F7DC9" w:rsidRDefault="00D9217B" w:rsidP="005E2D81">
      <w:pPr>
        <w:pStyle w:val="Paragrafoelenco"/>
        <w:numPr>
          <w:ilvl w:val="1"/>
          <w:numId w:val="51"/>
        </w:numPr>
        <w:tabs>
          <w:tab w:val="left" w:pos="1847"/>
          <w:tab w:val="left" w:pos="1848"/>
        </w:tabs>
        <w:spacing w:before="42" w:line="280" w:lineRule="auto"/>
        <w:ind w:left="284" w:right="794" w:firstLine="0"/>
        <w:jc w:val="left"/>
        <w:rPr>
          <w:sz w:val="19"/>
        </w:rPr>
      </w:pPr>
      <w:r w:rsidRPr="003F7DC9">
        <w:rPr>
          <w:w w:val="105"/>
          <w:sz w:val="19"/>
        </w:rPr>
        <w:t>notizie circa le tratte ferroviarie attive, in modo da evitare l'accesso degli utenti agli uffici informazioni/biglietterie delle</w:t>
      </w:r>
      <w:r w:rsidRPr="003F7DC9">
        <w:rPr>
          <w:spacing w:val="-3"/>
          <w:w w:val="105"/>
          <w:sz w:val="19"/>
        </w:rPr>
        <w:t xml:space="preserve"> </w:t>
      </w:r>
      <w:r w:rsidRPr="003F7DC9">
        <w:rPr>
          <w:w w:val="105"/>
          <w:sz w:val="19"/>
        </w:rPr>
        <w:t>stazioni;</w:t>
      </w:r>
    </w:p>
    <w:p w14:paraId="7F7FD052" w14:textId="77777777" w:rsidR="004C1BFC" w:rsidRPr="003F7DC9" w:rsidRDefault="00D9217B" w:rsidP="005E2D81">
      <w:pPr>
        <w:pStyle w:val="Paragrafoelenco"/>
        <w:numPr>
          <w:ilvl w:val="1"/>
          <w:numId w:val="51"/>
        </w:numPr>
        <w:tabs>
          <w:tab w:val="left" w:pos="1846"/>
          <w:tab w:val="left" w:pos="1847"/>
        </w:tabs>
        <w:spacing w:before="4"/>
        <w:ind w:left="284" w:right="794" w:firstLine="0"/>
        <w:jc w:val="left"/>
        <w:rPr>
          <w:sz w:val="19"/>
        </w:rPr>
      </w:pPr>
      <w:r w:rsidRPr="003F7DC9">
        <w:rPr>
          <w:w w:val="105"/>
          <w:sz w:val="19"/>
        </w:rPr>
        <w:t>incentivazioni degli acquisti di biglietti on</w:t>
      </w:r>
      <w:r w:rsidRPr="003F7DC9">
        <w:rPr>
          <w:spacing w:val="-12"/>
          <w:w w:val="105"/>
          <w:sz w:val="19"/>
        </w:rPr>
        <w:t xml:space="preserve"> </w:t>
      </w:r>
      <w:r w:rsidRPr="003F7DC9">
        <w:rPr>
          <w:w w:val="105"/>
          <w:sz w:val="19"/>
        </w:rPr>
        <w:t>line.</w:t>
      </w:r>
    </w:p>
    <w:p w14:paraId="6567E514" w14:textId="77777777" w:rsidR="004C1BFC" w:rsidRPr="003F7DC9" w:rsidRDefault="004C1BFC" w:rsidP="005E2D81">
      <w:pPr>
        <w:pStyle w:val="Corpotesto"/>
        <w:spacing w:before="11"/>
        <w:ind w:left="284" w:right="794"/>
        <w:rPr>
          <w:sz w:val="17"/>
        </w:rPr>
      </w:pPr>
    </w:p>
    <w:p w14:paraId="5DCC23E1" w14:textId="77777777" w:rsidR="004C1BFC" w:rsidRPr="003F7DC9" w:rsidRDefault="00D9217B" w:rsidP="005E2D81">
      <w:pPr>
        <w:ind w:left="284" w:right="794"/>
        <w:jc w:val="both"/>
        <w:rPr>
          <w:sz w:val="19"/>
        </w:rPr>
      </w:pPr>
      <w:r w:rsidRPr="003F7DC9">
        <w:rPr>
          <w:w w:val="105"/>
          <w:sz w:val="19"/>
          <w:u w:val="single"/>
        </w:rPr>
        <w:t>Nelle principali stazioni:</w:t>
      </w:r>
    </w:p>
    <w:p w14:paraId="7B8952FD" w14:textId="77777777" w:rsidR="004C1BFC" w:rsidRPr="003F7DC9" w:rsidRDefault="004C1BFC" w:rsidP="005E2D81">
      <w:pPr>
        <w:pStyle w:val="Corpotesto"/>
        <w:spacing w:before="10"/>
        <w:ind w:left="284" w:right="794"/>
        <w:rPr>
          <w:sz w:val="17"/>
        </w:rPr>
      </w:pPr>
    </w:p>
    <w:p w14:paraId="5E41B576" w14:textId="77777777" w:rsidR="004C1BFC" w:rsidRPr="003F7DC9" w:rsidRDefault="00D9217B" w:rsidP="005E2D81">
      <w:pPr>
        <w:pStyle w:val="Paragrafoelenco"/>
        <w:numPr>
          <w:ilvl w:val="1"/>
          <w:numId w:val="51"/>
        </w:numPr>
        <w:tabs>
          <w:tab w:val="left" w:pos="1847"/>
          <w:tab w:val="left" w:pos="1849"/>
        </w:tabs>
        <w:spacing w:line="280" w:lineRule="auto"/>
        <w:ind w:left="284" w:right="794" w:firstLine="0"/>
        <w:jc w:val="left"/>
        <w:rPr>
          <w:sz w:val="19"/>
        </w:rPr>
      </w:pPr>
      <w:r w:rsidRPr="003F7DC9">
        <w:rPr>
          <w:w w:val="105"/>
          <w:sz w:val="19"/>
        </w:rPr>
        <w:t>gestione dell'accesso alle stazioni ferroviarie prevedendo, ove possibile, una netta separazione delle</w:t>
      </w:r>
      <w:r w:rsidRPr="003F7DC9">
        <w:rPr>
          <w:spacing w:val="-5"/>
          <w:w w:val="105"/>
          <w:sz w:val="19"/>
        </w:rPr>
        <w:t xml:space="preserve"> </w:t>
      </w:r>
      <w:r w:rsidRPr="003F7DC9">
        <w:rPr>
          <w:w w:val="105"/>
          <w:sz w:val="19"/>
        </w:rPr>
        <w:t>porte</w:t>
      </w:r>
      <w:r w:rsidRPr="003F7DC9">
        <w:rPr>
          <w:spacing w:val="-5"/>
          <w:w w:val="105"/>
          <w:sz w:val="19"/>
        </w:rPr>
        <w:t xml:space="preserve"> </w:t>
      </w:r>
      <w:r w:rsidRPr="003F7DC9">
        <w:rPr>
          <w:w w:val="105"/>
          <w:sz w:val="19"/>
        </w:rPr>
        <w:t>di</w:t>
      </w:r>
      <w:r w:rsidRPr="003F7DC9">
        <w:rPr>
          <w:spacing w:val="-6"/>
          <w:w w:val="105"/>
          <w:sz w:val="19"/>
        </w:rPr>
        <w:t xml:space="preserve"> </w:t>
      </w:r>
      <w:r w:rsidRPr="003F7DC9">
        <w:rPr>
          <w:w w:val="105"/>
          <w:sz w:val="19"/>
        </w:rPr>
        <w:t>entrata</w:t>
      </w:r>
      <w:r w:rsidRPr="003F7DC9">
        <w:rPr>
          <w:spacing w:val="-4"/>
          <w:w w:val="105"/>
          <w:sz w:val="19"/>
        </w:rPr>
        <w:t xml:space="preserve"> </w:t>
      </w:r>
      <w:r w:rsidRPr="003F7DC9">
        <w:rPr>
          <w:w w:val="105"/>
          <w:sz w:val="19"/>
        </w:rPr>
        <w:t>e</w:t>
      </w:r>
      <w:r w:rsidRPr="003F7DC9">
        <w:rPr>
          <w:spacing w:val="-6"/>
          <w:w w:val="105"/>
          <w:sz w:val="19"/>
        </w:rPr>
        <w:t xml:space="preserve"> </w:t>
      </w:r>
      <w:r w:rsidRPr="003F7DC9">
        <w:rPr>
          <w:w w:val="105"/>
          <w:sz w:val="19"/>
        </w:rPr>
        <w:t>di</w:t>
      </w:r>
      <w:r w:rsidRPr="003F7DC9">
        <w:rPr>
          <w:spacing w:val="-5"/>
          <w:w w:val="105"/>
          <w:sz w:val="19"/>
        </w:rPr>
        <w:t xml:space="preserve"> </w:t>
      </w:r>
      <w:r w:rsidRPr="003F7DC9">
        <w:rPr>
          <w:w w:val="105"/>
          <w:sz w:val="19"/>
        </w:rPr>
        <w:t>uscita,</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modo</w:t>
      </w:r>
      <w:r w:rsidRPr="003F7DC9">
        <w:rPr>
          <w:spacing w:val="-5"/>
          <w:w w:val="105"/>
          <w:sz w:val="19"/>
        </w:rPr>
        <w:t xml:space="preserve"> </w:t>
      </w:r>
      <w:r w:rsidRPr="003F7DC9">
        <w:rPr>
          <w:w w:val="105"/>
          <w:sz w:val="19"/>
        </w:rPr>
        <w:t>da</w:t>
      </w:r>
      <w:r w:rsidRPr="003F7DC9">
        <w:rPr>
          <w:spacing w:val="-5"/>
          <w:w w:val="105"/>
          <w:sz w:val="19"/>
        </w:rPr>
        <w:t xml:space="preserve"> </w:t>
      </w:r>
      <w:r w:rsidRPr="003F7DC9">
        <w:rPr>
          <w:w w:val="105"/>
          <w:sz w:val="19"/>
        </w:rPr>
        <w:t>evitare</w:t>
      </w:r>
      <w:r w:rsidRPr="003F7DC9">
        <w:rPr>
          <w:spacing w:val="-5"/>
          <w:w w:val="105"/>
          <w:sz w:val="19"/>
        </w:rPr>
        <w:t xml:space="preserve"> </w:t>
      </w:r>
      <w:r w:rsidRPr="003F7DC9">
        <w:rPr>
          <w:w w:val="105"/>
          <w:sz w:val="19"/>
        </w:rPr>
        <w:t>l'incontro</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flussi</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utenti;</w:t>
      </w:r>
    </w:p>
    <w:p w14:paraId="19DB4BF5" w14:textId="77777777" w:rsidR="004C1BFC" w:rsidRPr="003F7DC9" w:rsidRDefault="00D9217B" w:rsidP="005E2D81">
      <w:pPr>
        <w:pStyle w:val="Paragrafoelenco"/>
        <w:numPr>
          <w:ilvl w:val="1"/>
          <w:numId w:val="51"/>
        </w:numPr>
        <w:tabs>
          <w:tab w:val="left" w:pos="1847"/>
          <w:tab w:val="left" w:pos="1848"/>
        </w:tabs>
        <w:spacing w:before="4" w:line="280" w:lineRule="auto"/>
        <w:ind w:left="284" w:right="794" w:firstLine="0"/>
        <w:jc w:val="left"/>
        <w:rPr>
          <w:sz w:val="19"/>
        </w:rPr>
      </w:pPr>
      <w:r w:rsidRPr="003F7DC9">
        <w:rPr>
          <w:w w:val="105"/>
          <w:sz w:val="19"/>
        </w:rPr>
        <w:t>garanzia</w:t>
      </w:r>
      <w:r w:rsidRPr="003F7DC9">
        <w:rPr>
          <w:spacing w:val="-8"/>
          <w:w w:val="105"/>
          <w:sz w:val="19"/>
        </w:rPr>
        <w:t xml:space="preserve"> </w:t>
      </w:r>
      <w:r w:rsidRPr="003F7DC9">
        <w:rPr>
          <w:w w:val="105"/>
          <w:sz w:val="19"/>
        </w:rPr>
        <w:t>della</w:t>
      </w:r>
      <w:r w:rsidRPr="003F7DC9">
        <w:rPr>
          <w:spacing w:val="-7"/>
          <w:w w:val="105"/>
          <w:sz w:val="19"/>
        </w:rPr>
        <w:t xml:space="preserve"> </w:t>
      </w:r>
      <w:r w:rsidRPr="003F7DC9">
        <w:rPr>
          <w:w w:val="105"/>
          <w:sz w:val="19"/>
        </w:rPr>
        <w:t>massima</w:t>
      </w:r>
      <w:r w:rsidRPr="003F7DC9">
        <w:rPr>
          <w:spacing w:val="-8"/>
          <w:w w:val="105"/>
          <w:sz w:val="19"/>
        </w:rPr>
        <w:t xml:space="preserve"> </w:t>
      </w:r>
      <w:r w:rsidRPr="003F7DC9">
        <w:rPr>
          <w:w w:val="105"/>
          <w:sz w:val="19"/>
        </w:rPr>
        <w:t>accessibilità</w:t>
      </w:r>
      <w:r w:rsidRPr="003F7DC9">
        <w:rPr>
          <w:spacing w:val="-7"/>
          <w:w w:val="105"/>
          <w:sz w:val="19"/>
        </w:rPr>
        <w:t xml:space="preserve"> </w:t>
      </w:r>
      <w:r w:rsidRPr="003F7DC9">
        <w:rPr>
          <w:w w:val="105"/>
          <w:sz w:val="19"/>
        </w:rPr>
        <w:t>alle</w:t>
      </w:r>
      <w:r w:rsidRPr="003F7DC9">
        <w:rPr>
          <w:spacing w:val="-8"/>
          <w:w w:val="105"/>
          <w:sz w:val="19"/>
        </w:rPr>
        <w:t xml:space="preserve"> </w:t>
      </w:r>
      <w:r w:rsidRPr="003F7DC9">
        <w:rPr>
          <w:w w:val="105"/>
          <w:sz w:val="19"/>
        </w:rPr>
        <w:t>stazioni</w:t>
      </w:r>
      <w:r w:rsidRPr="003F7DC9">
        <w:rPr>
          <w:spacing w:val="-7"/>
          <w:w w:val="105"/>
          <w:sz w:val="19"/>
        </w:rPr>
        <w:t xml:space="preserve"> </w:t>
      </w:r>
      <w:r w:rsidRPr="003F7DC9">
        <w:rPr>
          <w:w w:val="105"/>
          <w:sz w:val="19"/>
        </w:rPr>
        <w:t>ed</w:t>
      </w:r>
      <w:r w:rsidRPr="003F7DC9">
        <w:rPr>
          <w:spacing w:val="-7"/>
          <w:w w:val="105"/>
          <w:sz w:val="19"/>
        </w:rPr>
        <w:t xml:space="preserve"> </w:t>
      </w:r>
      <w:r w:rsidRPr="003F7DC9">
        <w:rPr>
          <w:w w:val="105"/>
          <w:sz w:val="19"/>
        </w:rPr>
        <w:t>alle</w:t>
      </w:r>
      <w:r w:rsidRPr="003F7DC9">
        <w:rPr>
          <w:spacing w:val="-8"/>
          <w:w w:val="105"/>
          <w:sz w:val="19"/>
        </w:rPr>
        <w:t xml:space="preserve"> </w:t>
      </w:r>
      <w:r w:rsidRPr="003F7DC9">
        <w:rPr>
          <w:w w:val="105"/>
          <w:sz w:val="19"/>
        </w:rPr>
        <w:t>banchine,</w:t>
      </w:r>
      <w:r w:rsidRPr="003F7DC9">
        <w:rPr>
          <w:spacing w:val="-6"/>
          <w:w w:val="105"/>
          <w:sz w:val="19"/>
        </w:rPr>
        <w:t xml:space="preserve"> </w:t>
      </w:r>
      <w:r w:rsidRPr="003F7DC9">
        <w:rPr>
          <w:w w:val="105"/>
          <w:sz w:val="19"/>
        </w:rPr>
        <w:t>per</w:t>
      </w:r>
      <w:r w:rsidRPr="003F7DC9">
        <w:rPr>
          <w:spacing w:val="-8"/>
          <w:w w:val="105"/>
          <w:sz w:val="19"/>
        </w:rPr>
        <w:t xml:space="preserve"> </w:t>
      </w:r>
      <w:r w:rsidRPr="003F7DC9">
        <w:rPr>
          <w:w w:val="105"/>
          <w:sz w:val="19"/>
        </w:rPr>
        <w:t>ridurre</w:t>
      </w:r>
      <w:r w:rsidRPr="003F7DC9">
        <w:rPr>
          <w:spacing w:val="-8"/>
          <w:w w:val="105"/>
          <w:sz w:val="19"/>
        </w:rPr>
        <w:t xml:space="preserve"> </w:t>
      </w:r>
      <w:r w:rsidRPr="003F7DC9">
        <w:rPr>
          <w:w w:val="105"/>
          <w:sz w:val="19"/>
        </w:rPr>
        <w:t>gli</w:t>
      </w:r>
      <w:r w:rsidRPr="003F7DC9">
        <w:rPr>
          <w:spacing w:val="-8"/>
          <w:w w:val="105"/>
          <w:sz w:val="19"/>
        </w:rPr>
        <w:t xml:space="preserve"> </w:t>
      </w:r>
      <w:r w:rsidRPr="003F7DC9">
        <w:rPr>
          <w:w w:val="105"/>
          <w:sz w:val="19"/>
        </w:rPr>
        <w:t>affollamenti</w:t>
      </w:r>
      <w:r w:rsidRPr="003F7DC9">
        <w:rPr>
          <w:spacing w:val="-8"/>
          <w:w w:val="105"/>
          <w:sz w:val="19"/>
        </w:rPr>
        <w:t xml:space="preserve"> </w:t>
      </w:r>
      <w:r w:rsidRPr="003F7DC9">
        <w:rPr>
          <w:w w:val="105"/>
          <w:sz w:val="19"/>
        </w:rPr>
        <w:t>sia</w:t>
      </w:r>
      <w:r w:rsidRPr="003F7DC9">
        <w:rPr>
          <w:spacing w:val="-8"/>
          <w:w w:val="105"/>
          <w:sz w:val="19"/>
        </w:rPr>
        <w:t xml:space="preserve"> </w:t>
      </w:r>
      <w:r w:rsidRPr="003F7DC9">
        <w:rPr>
          <w:w w:val="105"/>
          <w:sz w:val="19"/>
        </w:rPr>
        <w:t>in afflusso che in</w:t>
      </w:r>
      <w:r w:rsidRPr="003F7DC9">
        <w:rPr>
          <w:spacing w:val="-5"/>
          <w:w w:val="105"/>
          <w:sz w:val="19"/>
        </w:rPr>
        <w:t xml:space="preserve"> </w:t>
      </w:r>
      <w:r w:rsidRPr="003F7DC9">
        <w:rPr>
          <w:w w:val="105"/>
          <w:sz w:val="19"/>
        </w:rPr>
        <w:t>deflusso;</w:t>
      </w:r>
    </w:p>
    <w:p w14:paraId="0CFDB28D" w14:textId="77777777" w:rsidR="004C1BFC" w:rsidRPr="003F7DC9" w:rsidRDefault="00D9217B" w:rsidP="005E2D81">
      <w:pPr>
        <w:pStyle w:val="Paragrafoelenco"/>
        <w:numPr>
          <w:ilvl w:val="1"/>
          <w:numId w:val="51"/>
        </w:numPr>
        <w:tabs>
          <w:tab w:val="left" w:pos="1848"/>
          <w:tab w:val="left" w:pos="1849"/>
        </w:tabs>
        <w:spacing w:before="4" w:line="280" w:lineRule="auto"/>
        <w:ind w:left="284" w:right="794" w:firstLine="0"/>
        <w:jc w:val="left"/>
        <w:rPr>
          <w:sz w:val="19"/>
        </w:rPr>
      </w:pPr>
      <w:r w:rsidRPr="003F7DC9">
        <w:rPr>
          <w:w w:val="105"/>
          <w:sz w:val="19"/>
        </w:rPr>
        <w:t>interventi gestionali al fine di favorire la distribuzione del pubblico in tutti gli spazi della stazione onde</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evitare</w:t>
      </w:r>
      <w:r w:rsidRPr="003F7DC9">
        <w:rPr>
          <w:spacing w:val="-5"/>
          <w:w w:val="105"/>
          <w:sz w:val="19"/>
        </w:rPr>
        <w:t xml:space="preserve"> </w:t>
      </w:r>
      <w:r w:rsidRPr="003F7DC9">
        <w:rPr>
          <w:w w:val="105"/>
          <w:sz w:val="19"/>
        </w:rPr>
        <w:t>affollamenti</w:t>
      </w:r>
      <w:r w:rsidRPr="003F7DC9">
        <w:rPr>
          <w:spacing w:val="-5"/>
          <w:w w:val="105"/>
          <w:sz w:val="19"/>
        </w:rPr>
        <w:t xml:space="preserve"> </w:t>
      </w:r>
      <w:r w:rsidRPr="003F7DC9">
        <w:rPr>
          <w:w w:val="105"/>
          <w:sz w:val="19"/>
        </w:rPr>
        <w:t>nelle</w:t>
      </w:r>
      <w:r w:rsidRPr="003F7DC9">
        <w:rPr>
          <w:spacing w:val="-4"/>
          <w:w w:val="105"/>
          <w:sz w:val="19"/>
        </w:rPr>
        <w:t xml:space="preserve"> </w:t>
      </w:r>
      <w:r w:rsidRPr="003F7DC9">
        <w:rPr>
          <w:w w:val="105"/>
          <w:sz w:val="19"/>
        </w:rPr>
        <w:t>zone</w:t>
      </w:r>
      <w:r w:rsidRPr="003F7DC9">
        <w:rPr>
          <w:spacing w:val="-5"/>
          <w:w w:val="105"/>
          <w:sz w:val="19"/>
        </w:rPr>
        <w:t xml:space="preserve"> </w:t>
      </w:r>
      <w:r w:rsidRPr="003F7DC9">
        <w:rPr>
          <w:w w:val="105"/>
          <w:sz w:val="19"/>
        </w:rPr>
        <w:t>antistanti</w:t>
      </w:r>
      <w:r w:rsidRPr="003F7DC9">
        <w:rPr>
          <w:spacing w:val="-4"/>
          <w:w w:val="105"/>
          <w:sz w:val="19"/>
        </w:rPr>
        <w:t xml:space="preserve"> </w:t>
      </w:r>
      <w:r w:rsidRPr="003F7DC9">
        <w:rPr>
          <w:w w:val="105"/>
          <w:sz w:val="19"/>
        </w:rPr>
        <w:t>le</w:t>
      </w:r>
      <w:r w:rsidRPr="003F7DC9">
        <w:rPr>
          <w:spacing w:val="-4"/>
          <w:w w:val="105"/>
          <w:sz w:val="19"/>
        </w:rPr>
        <w:t xml:space="preserve"> </w:t>
      </w:r>
      <w:r w:rsidRPr="003F7DC9">
        <w:rPr>
          <w:w w:val="105"/>
          <w:sz w:val="19"/>
        </w:rPr>
        <w:t>banchine</w:t>
      </w:r>
      <w:r w:rsidRPr="003F7DC9">
        <w:rPr>
          <w:spacing w:val="-4"/>
          <w:w w:val="105"/>
          <w:sz w:val="19"/>
        </w:rPr>
        <w:t xml:space="preserve"> </w:t>
      </w:r>
      <w:r w:rsidRPr="003F7DC9">
        <w:rPr>
          <w:w w:val="105"/>
          <w:sz w:val="19"/>
        </w:rPr>
        <w:t>fronte</w:t>
      </w:r>
      <w:r w:rsidRPr="003F7DC9">
        <w:rPr>
          <w:spacing w:val="-4"/>
          <w:w w:val="105"/>
          <w:sz w:val="19"/>
        </w:rPr>
        <w:t xml:space="preserve"> </w:t>
      </w:r>
      <w:r w:rsidRPr="003F7DC9">
        <w:rPr>
          <w:w w:val="105"/>
          <w:sz w:val="19"/>
        </w:rPr>
        <w:t>binari;</w:t>
      </w:r>
    </w:p>
    <w:p w14:paraId="7BB775B4" w14:textId="77777777" w:rsidR="004C1BFC" w:rsidRPr="003F7DC9" w:rsidRDefault="00D9217B" w:rsidP="005E2D81">
      <w:pPr>
        <w:pStyle w:val="Paragrafoelenco"/>
        <w:numPr>
          <w:ilvl w:val="1"/>
          <w:numId w:val="51"/>
        </w:numPr>
        <w:tabs>
          <w:tab w:val="left" w:pos="1847"/>
          <w:tab w:val="left" w:pos="1849"/>
        </w:tabs>
        <w:spacing w:before="4" w:line="280" w:lineRule="auto"/>
        <w:ind w:left="284" w:right="794" w:firstLine="0"/>
        <w:jc w:val="left"/>
        <w:rPr>
          <w:sz w:val="19"/>
        </w:rPr>
      </w:pPr>
      <w:r w:rsidRPr="003F7DC9">
        <w:rPr>
          <w:w w:val="105"/>
          <w:sz w:val="19"/>
        </w:rPr>
        <w:t>uso di mascherina, anche di comunità, per la protezione del naso e della bocca, per chiunque si trovi all'interno della stazione ferroviaria per qualsiasi</w:t>
      </w:r>
      <w:r w:rsidRPr="003F7DC9">
        <w:rPr>
          <w:spacing w:val="-25"/>
          <w:w w:val="105"/>
          <w:sz w:val="19"/>
        </w:rPr>
        <w:t xml:space="preserve"> </w:t>
      </w:r>
      <w:r w:rsidRPr="003F7DC9">
        <w:rPr>
          <w:w w:val="105"/>
          <w:sz w:val="19"/>
        </w:rPr>
        <w:t>motivo;</w:t>
      </w:r>
    </w:p>
    <w:p w14:paraId="482B7A38" w14:textId="77777777" w:rsidR="004C1BFC" w:rsidRPr="003F7DC9" w:rsidRDefault="00D9217B" w:rsidP="005E2D81">
      <w:pPr>
        <w:pStyle w:val="Paragrafoelenco"/>
        <w:numPr>
          <w:ilvl w:val="1"/>
          <w:numId w:val="51"/>
        </w:numPr>
        <w:tabs>
          <w:tab w:val="left" w:pos="1849"/>
          <w:tab w:val="left" w:pos="1850"/>
        </w:tabs>
        <w:spacing w:before="4" w:line="280" w:lineRule="auto"/>
        <w:ind w:left="284" w:right="794" w:firstLine="0"/>
        <w:jc w:val="left"/>
        <w:rPr>
          <w:sz w:val="19"/>
        </w:rPr>
      </w:pPr>
      <w:r w:rsidRPr="003F7DC9">
        <w:rPr>
          <w:w w:val="105"/>
          <w:sz w:val="19"/>
        </w:rPr>
        <w:t>previsione</w:t>
      </w:r>
      <w:r w:rsidRPr="003F7DC9">
        <w:rPr>
          <w:spacing w:val="-12"/>
          <w:w w:val="105"/>
          <w:sz w:val="19"/>
        </w:rPr>
        <w:t xml:space="preserve"> </w:t>
      </w:r>
      <w:r w:rsidRPr="003F7DC9">
        <w:rPr>
          <w:w w:val="105"/>
          <w:sz w:val="19"/>
        </w:rPr>
        <w:t>di</w:t>
      </w:r>
      <w:r w:rsidRPr="003F7DC9">
        <w:rPr>
          <w:spacing w:val="-11"/>
          <w:w w:val="105"/>
          <w:sz w:val="19"/>
        </w:rPr>
        <w:t xml:space="preserve"> </w:t>
      </w:r>
      <w:r w:rsidRPr="003F7DC9">
        <w:rPr>
          <w:w w:val="105"/>
          <w:sz w:val="19"/>
        </w:rPr>
        <w:t>percorsi</w:t>
      </w:r>
      <w:r w:rsidRPr="003F7DC9">
        <w:rPr>
          <w:spacing w:val="-12"/>
          <w:w w:val="105"/>
          <w:sz w:val="19"/>
        </w:rPr>
        <w:t xml:space="preserve"> </w:t>
      </w:r>
      <w:r w:rsidRPr="003F7DC9">
        <w:rPr>
          <w:w w:val="105"/>
          <w:sz w:val="19"/>
        </w:rPr>
        <w:t>a</w:t>
      </w:r>
      <w:r w:rsidRPr="003F7DC9">
        <w:rPr>
          <w:spacing w:val="-12"/>
          <w:w w:val="105"/>
          <w:sz w:val="19"/>
        </w:rPr>
        <w:t xml:space="preserve"> </w:t>
      </w:r>
      <w:r w:rsidRPr="003F7DC9">
        <w:rPr>
          <w:w w:val="105"/>
          <w:sz w:val="19"/>
        </w:rPr>
        <w:t>senso</w:t>
      </w:r>
      <w:r w:rsidRPr="003F7DC9">
        <w:rPr>
          <w:spacing w:val="-12"/>
          <w:w w:val="105"/>
          <w:sz w:val="19"/>
        </w:rPr>
        <w:t xml:space="preserve"> </w:t>
      </w:r>
      <w:r w:rsidRPr="003F7DC9">
        <w:rPr>
          <w:w w:val="105"/>
          <w:sz w:val="19"/>
        </w:rPr>
        <w:t>unico</w:t>
      </w:r>
      <w:r w:rsidRPr="003F7DC9">
        <w:rPr>
          <w:spacing w:val="-11"/>
          <w:w w:val="105"/>
          <w:sz w:val="19"/>
        </w:rPr>
        <w:t xml:space="preserve"> </w:t>
      </w:r>
      <w:r w:rsidRPr="003F7DC9">
        <w:rPr>
          <w:w w:val="105"/>
          <w:sz w:val="19"/>
        </w:rPr>
        <w:t>all'interno</w:t>
      </w:r>
      <w:r w:rsidRPr="003F7DC9">
        <w:rPr>
          <w:spacing w:val="-12"/>
          <w:w w:val="105"/>
          <w:sz w:val="19"/>
        </w:rPr>
        <w:t xml:space="preserve"> </w:t>
      </w:r>
      <w:r w:rsidRPr="003F7DC9">
        <w:rPr>
          <w:w w:val="105"/>
          <w:sz w:val="19"/>
        </w:rPr>
        <w:t>delle</w:t>
      </w:r>
      <w:r w:rsidRPr="003F7DC9">
        <w:rPr>
          <w:spacing w:val="-12"/>
          <w:w w:val="105"/>
          <w:sz w:val="19"/>
        </w:rPr>
        <w:t xml:space="preserve"> </w:t>
      </w:r>
      <w:r w:rsidRPr="003F7DC9">
        <w:rPr>
          <w:w w:val="105"/>
          <w:sz w:val="19"/>
        </w:rPr>
        <w:t>stazioni</w:t>
      </w:r>
      <w:r w:rsidRPr="003F7DC9">
        <w:rPr>
          <w:spacing w:val="-12"/>
          <w:w w:val="105"/>
          <w:sz w:val="19"/>
        </w:rPr>
        <w:t xml:space="preserve"> </w:t>
      </w:r>
      <w:r w:rsidRPr="003F7DC9">
        <w:rPr>
          <w:w w:val="105"/>
          <w:sz w:val="19"/>
        </w:rPr>
        <w:t>e</w:t>
      </w:r>
      <w:r w:rsidRPr="003F7DC9">
        <w:rPr>
          <w:spacing w:val="-11"/>
          <w:w w:val="105"/>
          <w:sz w:val="19"/>
        </w:rPr>
        <w:t xml:space="preserve"> </w:t>
      </w:r>
      <w:r w:rsidRPr="003F7DC9">
        <w:rPr>
          <w:w w:val="105"/>
          <w:sz w:val="19"/>
        </w:rPr>
        <w:t>nei</w:t>
      </w:r>
      <w:r w:rsidRPr="003F7DC9">
        <w:rPr>
          <w:spacing w:val="-12"/>
          <w:w w:val="105"/>
          <w:sz w:val="19"/>
        </w:rPr>
        <w:t xml:space="preserve"> </w:t>
      </w:r>
      <w:r w:rsidRPr="003F7DC9">
        <w:rPr>
          <w:w w:val="105"/>
          <w:sz w:val="19"/>
        </w:rPr>
        <w:t>corridoi</w:t>
      </w:r>
      <w:r w:rsidRPr="003F7DC9">
        <w:rPr>
          <w:spacing w:val="-12"/>
          <w:w w:val="105"/>
          <w:sz w:val="19"/>
        </w:rPr>
        <w:t xml:space="preserve"> </w:t>
      </w:r>
      <w:r w:rsidRPr="003F7DC9">
        <w:rPr>
          <w:w w:val="105"/>
          <w:sz w:val="19"/>
        </w:rPr>
        <w:t>fino</w:t>
      </w:r>
      <w:r w:rsidRPr="003F7DC9">
        <w:rPr>
          <w:spacing w:val="-11"/>
          <w:w w:val="105"/>
          <w:sz w:val="19"/>
        </w:rPr>
        <w:t xml:space="preserve"> </w:t>
      </w:r>
      <w:r w:rsidRPr="003F7DC9">
        <w:rPr>
          <w:w w:val="105"/>
          <w:sz w:val="19"/>
        </w:rPr>
        <w:t>ai</w:t>
      </w:r>
      <w:r w:rsidRPr="003F7DC9">
        <w:rPr>
          <w:spacing w:val="-12"/>
          <w:w w:val="105"/>
          <w:sz w:val="19"/>
        </w:rPr>
        <w:t xml:space="preserve"> </w:t>
      </w:r>
      <w:r w:rsidRPr="003F7DC9">
        <w:rPr>
          <w:w w:val="105"/>
          <w:sz w:val="19"/>
        </w:rPr>
        <w:t>binari,</w:t>
      </w:r>
      <w:r w:rsidRPr="003F7DC9">
        <w:rPr>
          <w:spacing w:val="-11"/>
          <w:w w:val="105"/>
          <w:sz w:val="19"/>
        </w:rPr>
        <w:t xml:space="preserve"> </w:t>
      </w:r>
      <w:r w:rsidRPr="003F7DC9">
        <w:rPr>
          <w:w w:val="105"/>
          <w:sz w:val="19"/>
        </w:rPr>
        <w:t>in</w:t>
      </w:r>
      <w:r w:rsidRPr="003F7DC9">
        <w:rPr>
          <w:spacing w:val="-12"/>
          <w:w w:val="105"/>
          <w:sz w:val="19"/>
        </w:rPr>
        <w:t xml:space="preserve"> </w:t>
      </w:r>
      <w:r w:rsidRPr="003F7DC9">
        <w:rPr>
          <w:w w:val="105"/>
          <w:sz w:val="19"/>
        </w:rPr>
        <w:t>modo</w:t>
      </w:r>
      <w:r w:rsidRPr="003F7DC9">
        <w:rPr>
          <w:spacing w:val="-11"/>
          <w:w w:val="105"/>
          <w:sz w:val="19"/>
        </w:rPr>
        <w:t xml:space="preserve"> </w:t>
      </w:r>
      <w:r w:rsidRPr="003F7DC9">
        <w:rPr>
          <w:w w:val="105"/>
          <w:sz w:val="19"/>
        </w:rPr>
        <w:t>da mantenere separati i flussi di utenti in entrata e</w:t>
      </w:r>
      <w:r w:rsidRPr="003F7DC9">
        <w:rPr>
          <w:spacing w:val="-26"/>
          <w:w w:val="105"/>
          <w:sz w:val="19"/>
        </w:rPr>
        <w:t xml:space="preserve"> </w:t>
      </w:r>
      <w:r w:rsidRPr="003F7DC9">
        <w:rPr>
          <w:w w:val="105"/>
          <w:sz w:val="19"/>
        </w:rPr>
        <w:t>uscita;</w:t>
      </w:r>
    </w:p>
    <w:p w14:paraId="46FC8BB0" w14:textId="77777777" w:rsidR="004C1BFC" w:rsidRPr="003F7DC9" w:rsidRDefault="00D9217B" w:rsidP="005E2D81">
      <w:pPr>
        <w:pStyle w:val="Paragrafoelenco"/>
        <w:numPr>
          <w:ilvl w:val="1"/>
          <w:numId w:val="51"/>
        </w:numPr>
        <w:tabs>
          <w:tab w:val="left" w:pos="1849"/>
          <w:tab w:val="left" w:pos="1850"/>
        </w:tabs>
        <w:spacing w:before="4" w:line="280" w:lineRule="auto"/>
        <w:ind w:left="284" w:right="794" w:firstLine="0"/>
        <w:jc w:val="left"/>
        <w:rPr>
          <w:sz w:val="19"/>
        </w:rPr>
      </w:pPr>
      <w:r w:rsidRPr="003F7DC9">
        <w:rPr>
          <w:w w:val="105"/>
          <w:sz w:val="19"/>
        </w:rPr>
        <w:t>attività di igienizzazione e disinfezione su base quotidiana e sanificazione periodica degli spazi comuni delle</w:t>
      </w:r>
      <w:r w:rsidRPr="003F7DC9">
        <w:rPr>
          <w:spacing w:val="-5"/>
          <w:w w:val="105"/>
          <w:sz w:val="19"/>
        </w:rPr>
        <w:t xml:space="preserve"> </w:t>
      </w:r>
      <w:r w:rsidRPr="003F7DC9">
        <w:rPr>
          <w:w w:val="105"/>
          <w:sz w:val="19"/>
        </w:rPr>
        <w:t>stazioni;</w:t>
      </w:r>
    </w:p>
    <w:p w14:paraId="6187B481" w14:textId="77777777" w:rsidR="004C1BFC" w:rsidRPr="003F7DC9" w:rsidRDefault="00D9217B" w:rsidP="005E2D81">
      <w:pPr>
        <w:pStyle w:val="Paragrafoelenco"/>
        <w:numPr>
          <w:ilvl w:val="1"/>
          <w:numId w:val="51"/>
        </w:numPr>
        <w:tabs>
          <w:tab w:val="left" w:pos="1848"/>
          <w:tab w:val="left" w:pos="1849"/>
        </w:tabs>
        <w:spacing w:before="4"/>
        <w:ind w:left="284" w:right="794" w:firstLine="0"/>
        <w:jc w:val="left"/>
        <w:rPr>
          <w:sz w:val="19"/>
        </w:rPr>
      </w:pPr>
      <w:r w:rsidRPr="003F7DC9">
        <w:rPr>
          <w:w w:val="105"/>
          <w:sz w:val="19"/>
        </w:rPr>
        <w:t>installazione</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dispenser</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facile</w:t>
      </w:r>
      <w:r w:rsidRPr="003F7DC9">
        <w:rPr>
          <w:spacing w:val="-6"/>
          <w:w w:val="105"/>
          <w:sz w:val="19"/>
        </w:rPr>
        <w:t xml:space="preserve"> </w:t>
      </w:r>
      <w:r w:rsidRPr="003F7DC9">
        <w:rPr>
          <w:w w:val="105"/>
          <w:sz w:val="19"/>
        </w:rPr>
        <w:t>accessibilità</w:t>
      </w:r>
      <w:r w:rsidRPr="003F7DC9">
        <w:rPr>
          <w:spacing w:val="-6"/>
          <w:w w:val="105"/>
          <w:sz w:val="19"/>
        </w:rPr>
        <w:t xml:space="preserve"> </w:t>
      </w:r>
      <w:r w:rsidRPr="003F7DC9">
        <w:rPr>
          <w:w w:val="105"/>
          <w:sz w:val="19"/>
        </w:rPr>
        <w:t>per</w:t>
      </w:r>
      <w:r w:rsidRPr="003F7DC9">
        <w:rPr>
          <w:spacing w:val="-7"/>
          <w:w w:val="105"/>
          <w:sz w:val="19"/>
        </w:rPr>
        <w:t xml:space="preserve"> </w:t>
      </w:r>
      <w:r w:rsidRPr="003F7DC9">
        <w:rPr>
          <w:w w:val="105"/>
          <w:sz w:val="19"/>
        </w:rPr>
        <w:t>permettere</w:t>
      </w:r>
      <w:r w:rsidRPr="003F7DC9">
        <w:rPr>
          <w:spacing w:val="-7"/>
          <w:w w:val="105"/>
          <w:sz w:val="19"/>
        </w:rPr>
        <w:t xml:space="preserve"> </w:t>
      </w:r>
      <w:r w:rsidRPr="003F7DC9">
        <w:rPr>
          <w:w w:val="105"/>
          <w:sz w:val="19"/>
        </w:rPr>
        <w:t>l'igiene</w:t>
      </w:r>
      <w:r w:rsidRPr="003F7DC9">
        <w:rPr>
          <w:spacing w:val="-5"/>
          <w:w w:val="105"/>
          <w:sz w:val="19"/>
        </w:rPr>
        <w:t xml:space="preserve"> </w:t>
      </w:r>
      <w:r w:rsidRPr="003F7DC9">
        <w:rPr>
          <w:w w:val="105"/>
          <w:sz w:val="19"/>
        </w:rPr>
        <w:t>delle</w:t>
      </w:r>
      <w:r w:rsidRPr="003F7DC9">
        <w:rPr>
          <w:spacing w:val="-6"/>
          <w:w w:val="105"/>
          <w:sz w:val="19"/>
        </w:rPr>
        <w:t xml:space="preserve"> </w:t>
      </w:r>
      <w:r w:rsidRPr="003F7DC9">
        <w:rPr>
          <w:w w:val="105"/>
          <w:sz w:val="19"/>
        </w:rPr>
        <w:t>mani</w:t>
      </w:r>
      <w:r w:rsidRPr="003F7DC9">
        <w:rPr>
          <w:spacing w:val="-6"/>
          <w:w w:val="105"/>
          <w:sz w:val="19"/>
        </w:rPr>
        <w:t xml:space="preserve"> </w:t>
      </w:r>
      <w:r w:rsidRPr="003F7DC9">
        <w:rPr>
          <w:w w:val="105"/>
          <w:sz w:val="19"/>
        </w:rPr>
        <w:t>dei</w:t>
      </w:r>
      <w:r w:rsidRPr="003F7DC9">
        <w:rPr>
          <w:spacing w:val="-7"/>
          <w:w w:val="105"/>
          <w:sz w:val="19"/>
        </w:rPr>
        <w:t xml:space="preserve"> </w:t>
      </w:r>
      <w:r w:rsidRPr="003F7DC9">
        <w:rPr>
          <w:w w:val="105"/>
          <w:sz w:val="19"/>
        </w:rPr>
        <w:t>passeggeri;</w:t>
      </w:r>
    </w:p>
    <w:p w14:paraId="2E24A356" w14:textId="77777777" w:rsidR="004C1BFC" w:rsidRPr="003F7DC9" w:rsidRDefault="00D9217B" w:rsidP="005E2D81">
      <w:pPr>
        <w:pStyle w:val="Paragrafoelenco"/>
        <w:numPr>
          <w:ilvl w:val="1"/>
          <w:numId w:val="51"/>
        </w:numPr>
        <w:tabs>
          <w:tab w:val="left" w:pos="1848"/>
          <w:tab w:val="left" w:pos="1849"/>
        </w:tabs>
        <w:spacing w:before="42" w:line="280" w:lineRule="auto"/>
        <w:ind w:left="284" w:right="794" w:firstLine="0"/>
        <w:jc w:val="left"/>
        <w:rPr>
          <w:sz w:val="19"/>
        </w:rPr>
      </w:pPr>
      <w:r w:rsidRPr="003F7DC9">
        <w:rPr>
          <w:w w:val="105"/>
          <w:sz w:val="19"/>
        </w:rPr>
        <w:t>regolamentazione dell'utilizzo di scale e tappeti mobili favorendo sempre un adeguato distanziamento tra gli</w:t>
      </w:r>
      <w:r w:rsidRPr="003F7DC9">
        <w:rPr>
          <w:spacing w:val="-6"/>
          <w:w w:val="105"/>
          <w:sz w:val="19"/>
        </w:rPr>
        <w:t xml:space="preserve"> </w:t>
      </w:r>
      <w:r w:rsidRPr="003F7DC9">
        <w:rPr>
          <w:w w:val="105"/>
          <w:sz w:val="19"/>
        </w:rPr>
        <w:t>utenti;</w:t>
      </w:r>
    </w:p>
    <w:p w14:paraId="4E9AF85A" w14:textId="77777777" w:rsidR="004C1BFC" w:rsidRPr="003F7DC9" w:rsidRDefault="00D9217B" w:rsidP="005E2D81">
      <w:pPr>
        <w:pStyle w:val="Paragrafoelenco"/>
        <w:numPr>
          <w:ilvl w:val="1"/>
          <w:numId w:val="51"/>
        </w:numPr>
        <w:tabs>
          <w:tab w:val="left" w:pos="1848"/>
          <w:tab w:val="left" w:pos="1849"/>
        </w:tabs>
        <w:spacing w:before="3" w:line="280" w:lineRule="auto"/>
        <w:ind w:left="284" w:right="794" w:firstLine="0"/>
        <w:jc w:val="left"/>
        <w:rPr>
          <w:sz w:val="19"/>
        </w:rPr>
      </w:pPr>
      <w:r w:rsidRPr="003F7DC9">
        <w:rPr>
          <w:w w:val="105"/>
          <w:sz w:val="19"/>
        </w:rPr>
        <w:t>annunci di richiamo alle regole di distanziamento sociale sulle piattaforme invitando gli utenti a mantenere la distanza di almeno un</w:t>
      </w:r>
      <w:r w:rsidRPr="003F7DC9">
        <w:rPr>
          <w:spacing w:val="-15"/>
          <w:w w:val="105"/>
          <w:sz w:val="19"/>
        </w:rPr>
        <w:t xml:space="preserve"> </w:t>
      </w:r>
      <w:r w:rsidRPr="003F7DC9">
        <w:rPr>
          <w:w w:val="105"/>
          <w:sz w:val="19"/>
        </w:rPr>
        <w:t>metro;</w:t>
      </w:r>
    </w:p>
    <w:p w14:paraId="2A3673EE" w14:textId="77777777" w:rsidR="004C1BFC" w:rsidRPr="003F7DC9" w:rsidRDefault="00D9217B" w:rsidP="005E2D81">
      <w:pPr>
        <w:pStyle w:val="Paragrafoelenco"/>
        <w:numPr>
          <w:ilvl w:val="1"/>
          <w:numId w:val="51"/>
        </w:numPr>
        <w:tabs>
          <w:tab w:val="left" w:pos="1848"/>
          <w:tab w:val="left" w:pos="1849"/>
        </w:tabs>
        <w:spacing w:before="4"/>
        <w:ind w:left="284" w:right="794" w:firstLine="0"/>
        <w:jc w:val="left"/>
        <w:rPr>
          <w:sz w:val="19"/>
        </w:rPr>
      </w:pPr>
      <w:r w:rsidRPr="003F7DC9">
        <w:rPr>
          <w:w w:val="105"/>
          <w:sz w:val="19"/>
        </w:rPr>
        <w:t>limitazione</w:t>
      </w:r>
      <w:r w:rsidRPr="003F7DC9">
        <w:rPr>
          <w:spacing w:val="-6"/>
          <w:w w:val="105"/>
          <w:sz w:val="19"/>
        </w:rPr>
        <w:t xml:space="preserve"> </w:t>
      </w:r>
      <w:r w:rsidRPr="003F7DC9">
        <w:rPr>
          <w:w w:val="105"/>
          <w:sz w:val="19"/>
        </w:rPr>
        <w:t>dell'utilizzo</w:t>
      </w:r>
      <w:r w:rsidRPr="003F7DC9">
        <w:rPr>
          <w:spacing w:val="-5"/>
          <w:w w:val="105"/>
          <w:sz w:val="19"/>
        </w:rPr>
        <w:t xml:space="preserve"> </w:t>
      </w:r>
      <w:r w:rsidRPr="003F7DC9">
        <w:rPr>
          <w:w w:val="105"/>
          <w:sz w:val="19"/>
        </w:rPr>
        <w:t>delle</w:t>
      </w:r>
      <w:r w:rsidRPr="003F7DC9">
        <w:rPr>
          <w:spacing w:val="-7"/>
          <w:w w:val="105"/>
          <w:sz w:val="19"/>
        </w:rPr>
        <w:t xml:space="preserve"> </w:t>
      </w:r>
      <w:r w:rsidRPr="003F7DC9">
        <w:rPr>
          <w:w w:val="105"/>
          <w:sz w:val="19"/>
        </w:rPr>
        <w:t>sale</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attesa</w:t>
      </w:r>
      <w:r w:rsidRPr="003F7DC9">
        <w:rPr>
          <w:spacing w:val="-7"/>
          <w:w w:val="105"/>
          <w:sz w:val="19"/>
        </w:rPr>
        <w:t xml:space="preserve"> </w:t>
      </w:r>
      <w:r w:rsidRPr="003F7DC9">
        <w:rPr>
          <w:w w:val="105"/>
          <w:sz w:val="19"/>
        </w:rPr>
        <w:t>e</w:t>
      </w:r>
      <w:r w:rsidRPr="003F7DC9">
        <w:rPr>
          <w:spacing w:val="-6"/>
          <w:w w:val="105"/>
          <w:sz w:val="19"/>
        </w:rPr>
        <w:t xml:space="preserve"> </w:t>
      </w:r>
      <w:r w:rsidRPr="003F7DC9">
        <w:rPr>
          <w:w w:val="105"/>
          <w:sz w:val="19"/>
        </w:rPr>
        <w:t>rispetto</w:t>
      </w:r>
      <w:r w:rsidRPr="003F7DC9">
        <w:rPr>
          <w:spacing w:val="-6"/>
          <w:w w:val="105"/>
          <w:sz w:val="19"/>
        </w:rPr>
        <w:t xml:space="preserve"> </w:t>
      </w:r>
      <w:r w:rsidRPr="003F7DC9">
        <w:rPr>
          <w:w w:val="105"/>
          <w:sz w:val="19"/>
        </w:rPr>
        <w:t>al</w:t>
      </w:r>
      <w:r w:rsidRPr="003F7DC9">
        <w:rPr>
          <w:spacing w:val="-7"/>
          <w:w w:val="105"/>
          <w:sz w:val="19"/>
        </w:rPr>
        <w:t xml:space="preserve"> </w:t>
      </w:r>
      <w:r w:rsidRPr="003F7DC9">
        <w:rPr>
          <w:w w:val="105"/>
          <w:sz w:val="19"/>
        </w:rPr>
        <w:t>loro</w:t>
      </w:r>
      <w:r w:rsidRPr="003F7DC9">
        <w:rPr>
          <w:spacing w:val="-7"/>
          <w:w w:val="105"/>
          <w:sz w:val="19"/>
        </w:rPr>
        <w:t xml:space="preserve"> </w:t>
      </w:r>
      <w:r w:rsidRPr="003F7DC9">
        <w:rPr>
          <w:w w:val="105"/>
          <w:sz w:val="19"/>
        </w:rPr>
        <w:t>interno</w:t>
      </w:r>
      <w:r w:rsidRPr="003F7DC9">
        <w:rPr>
          <w:spacing w:val="-6"/>
          <w:w w:val="105"/>
          <w:sz w:val="19"/>
        </w:rPr>
        <w:t xml:space="preserve"> </w:t>
      </w:r>
      <w:r w:rsidRPr="003F7DC9">
        <w:rPr>
          <w:w w:val="105"/>
          <w:sz w:val="19"/>
        </w:rPr>
        <w:t>delle</w:t>
      </w:r>
      <w:r w:rsidRPr="003F7DC9">
        <w:rPr>
          <w:spacing w:val="-6"/>
          <w:w w:val="105"/>
          <w:sz w:val="19"/>
        </w:rPr>
        <w:t xml:space="preserve"> </w:t>
      </w:r>
      <w:r w:rsidRPr="003F7DC9">
        <w:rPr>
          <w:w w:val="105"/>
          <w:sz w:val="19"/>
        </w:rPr>
        <w:t>regole</w:t>
      </w:r>
      <w:r w:rsidRPr="003F7DC9">
        <w:rPr>
          <w:spacing w:val="-8"/>
          <w:w w:val="105"/>
          <w:sz w:val="19"/>
        </w:rPr>
        <w:t xml:space="preserve"> </w:t>
      </w:r>
      <w:r w:rsidRPr="003F7DC9">
        <w:rPr>
          <w:w w:val="105"/>
          <w:sz w:val="19"/>
        </w:rPr>
        <w:t>di</w:t>
      </w:r>
      <w:r w:rsidRPr="003F7DC9">
        <w:rPr>
          <w:spacing w:val="-6"/>
          <w:w w:val="105"/>
          <w:sz w:val="19"/>
        </w:rPr>
        <w:t xml:space="preserve"> </w:t>
      </w:r>
      <w:r w:rsidRPr="003F7DC9">
        <w:rPr>
          <w:w w:val="105"/>
          <w:sz w:val="19"/>
        </w:rPr>
        <w:t>distanziamento;</w:t>
      </w:r>
    </w:p>
    <w:p w14:paraId="060A4622" w14:textId="77777777" w:rsidR="004C1BFC" w:rsidRPr="003F7DC9" w:rsidRDefault="00D9217B" w:rsidP="005E2D81">
      <w:pPr>
        <w:pStyle w:val="Paragrafoelenco"/>
        <w:numPr>
          <w:ilvl w:val="1"/>
          <w:numId w:val="51"/>
        </w:numPr>
        <w:tabs>
          <w:tab w:val="left" w:pos="1848"/>
          <w:tab w:val="left" w:pos="1849"/>
        </w:tabs>
        <w:spacing w:before="42"/>
        <w:ind w:left="284" w:right="794" w:firstLine="0"/>
        <w:jc w:val="left"/>
        <w:rPr>
          <w:sz w:val="19"/>
        </w:rPr>
      </w:pPr>
      <w:r w:rsidRPr="003F7DC9">
        <w:rPr>
          <w:w w:val="105"/>
          <w:sz w:val="19"/>
        </w:rPr>
        <w:t>ai gate, dove presenti, raccomandabili controlli della temperatura</w:t>
      </w:r>
      <w:r w:rsidRPr="003F7DC9">
        <w:rPr>
          <w:spacing w:val="-32"/>
          <w:w w:val="105"/>
          <w:sz w:val="19"/>
        </w:rPr>
        <w:t xml:space="preserve"> </w:t>
      </w:r>
      <w:r w:rsidRPr="003F7DC9">
        <w:rPr>
          <w:w w:val="105"/>
          <w:sz w:val="19"/>
        </w:rPr>
        <w:t>corporea;</w:t>
      </w:r>
    </w:p>
    <w:p w14:paraId="53314391" w14:textId="77777777" w:rsidR="004C1BFC" w:rsidRPr="003F7DC9" w:rsidRDefault="00D9217B" w:rsidP="005E2D81">
      <w:pPr>
        <w:pStyle w:val="Paragrafoelenco"/>
        <w:numPr>
          <w:ilvl w:val="1"/>
          <w:numId w:val="51"/>
        </w:numPr>
        <w:tabs>
          <w:tab w:val="left" w:pos="1848"/>
          <w:tab w:val="left" w:pos="1849"/>
        </w:tabs>
        <w:spacing w:before="42"/>
        <w:ind w:left="284" w:right="794" w:firstLine="0"/>
        <w:jc w:val="left"/>
        <w:rPr>
          <w:sz w:val="19"/>
        </w:rPr>
      </w:pPr>
      <w:r w:rsidRPr="003F7DC9">
        <w:rPr>
          <w:w w:val="105"/>
          <w:sz w:val="19"/>
        </w:rPr>
        <w:t>nelle attività</w:t>
      </w:r>
      <w:r w:rsidRPr="003F7DC9">
        <w:rPr>
          <w:spacing w:val="-5"/>
          <w:w w:val="105"/>
          <w:sz w:val="19"/>
        </w:rPr>
        <w:t xml:space="preserve"> </w:t>
      </w:r>
      <w:r w:rsidRPr="003F7DC9">
        <w:rPr>
          <w:w w:val="105"/>
          <w:sz w:val="19"/>
        </w:rPr>
        <w:t>commerciali:</w:t>
      </w:r>
    </w:p>
    <w:p w14:paraId="23F9FAE1" w14:textId="77777777" w:rsidR="004C1BFC" w:rsidRPr="003F7DC9" w:rsidRDefault="00D9217B" w:rsidP="005E2D81">
      <w:pPr>
        <w:pStyle w:val="Paragrafoelenco"/>
        <w:numPr>
          <w:ilvl w:val="2"/>
          <w:numId w:val="51"/>
        </w:numPr>
        <w:tabs>
          <w:tab w:val="left" w:pos="2485"/>
          <w:tab w:val="left" w:pos="2486"/>
        </w:tabs>
        <w:spacing w:before="41"/>
        <w:ind w:left="284" w:right="794" w:firstLine="0"/>
        <w:jc w:val="left"/>
        <w:rPr>
          <w:sz w:val="19"/>
        </w:rPr>
      </w:pPr>
      <w:r w:rsidRPr="003F7DC9">
        <w:rPr>
          <w:w w:val="105"/>
          <w:sz w:val="19"/>
        </w:rPr>
        <w:t>contingentamento delle</w:t>
      </w:r>
      <w:r w:rsidRPr="003F7DC9">
        <w:rPr>
          <w:spacing w:val="-4"/>
          <w:w w:val="105"/>
          <w:sz w:val="19"/>
        </w:rPr>
        <w:t xml:space="preserve"> </w:t>
      </w:r>
      <w:r w:rsidRPr="003F7DC9">
        <w:rPr>
          <w:w w:val="105"/>
          <w:sz w:val="19"/>
        </w:rPr>
        <w:t>presenze;</w:t>
      </w:r>
    </w:p>
    <w:p w14:paraId="481A3E1D" w14:textId="77777777" w:rsidR="004C1BFC" w:rsidRPr="003F7DC9" w:rsidRDefault="00D9217B" w:rsidP="005E2D81">
      <w:pPr>
        <w:pStyle w:val="Paragrafoelenco"/>
        <w:numPr>
          <w:ilvl w:val="2"/>
          <w:numId w:val="51"/>
        </w:numPr>
        <w:tabs>
          <w:tab w:val="left" w:pos="2485"/>
          <w:tab w:val="left" w:pos="2486"/>
        </w:tabs>
        <w:spacing w:before="35"/>
        <w:ind w:left="284" w:right="794" w:firstLine="0"/>
        <w:jc w:val="left"/>
        <w:rPr>
          <w:sz w:val="19"/>
        </w:rPr>
      </w:pPr>
      <w:r w:rsidRPr="003F7DC9">
        <w:rPr>
          <w:w w:val="105"/>
          <w:sz w:val="19"/>
        </w:rPr>
        <w:t>mantenimento delle distanze</w:t>
      </w:r>
      <w:r w:rsidRPr="003F7DC9">
        <w:rPr>
          <w:spacing w:val="-7"/>
          <w:w w:val="105"/>
          <w:sz w:val="19"/>
        </w:rPr>
        <w:t xml:space="preserve"> </w:t>
      </w:r>
      <w:r w:rsidRPr="003F7DC9">
        <w:rPr>
          <w:w w:val="105"/>
          <w:sz w:val="19"/>
        </w:rPr>
        <w:t>interpersonali;</w:t>
      </w:r>
    </w:p>
    <w:p w14:paraId="31CDB71A" w14:textId="77777777" w:rsidR="0059612F" w:rsidRPr="003F7DC9" w:rsidRDefault="0059612F" w:rsidP="0059612F">
      <w:pPr>
        <w:pStyle w:val="Paragrafoelenco"/>
        <w:numPr>
          <w:ilvl w:val="2"/>
          <w:numId w:val="51"/>
        </w:numPr>
        <w:tabs>
          <w:tab w:val="left" w:pos="2485"/>
          <w:tab w:val="left" w:pos="2486"/>
        </w:tabs>
        <w:spacing w:before="82"/>
        <w:ind w:left="284" w:right="794" w:firstLine="0"/>
        <w:jc w:val="left"/>
        <w:rPr>
          <w:sz w:val="19"/>
        </w:rPr>
      </w:pPr>
      <w:r w:rsidRPr="003F7DC9">
        <w:rPr>
          <w:w w:val="105"/>
          <w:sz w:val="19"/>
        </w:rPr>
        <w:t>separazione</w:t>
      </w:r>
      <w:r w:rsidRPr="003F7DC9">
        <w:rPr>
          <w:spacing w:val="-27"/>
          <w:w w:val="105"/>
          <w:sz w:val="19"/>
        </w:rPr>
        <w:t xml:space="preserve"> </w:t>
      </w:r>
      <w:r w:rsidRPr="003F7DC9">
        <w:rPr>
          <w:w w:val="105"/>
          <w:sz w:val="19"/>
        </w:rPr>
        <w:t>dei</w:t>
      </w:r>
      <w:r w:rsidRPr="003F7DC9">
        <w:rPr>
          <w:spacing w:val="-27"/>
          <w:w w:val="105"/>
          <w:sz w:val="19"/>
        </w:rPr>
        <w:t xml:space="preserve"> </w:t>
      </w:r>
      <w:r w:rsidRPr="003F7DC9">
        <w:rPr>
          <w:w w:val="105"/>
          <w:sz w:val="19"/>
        </w:rPr>
        <w:t>flussi</w:t>
      </w:r>
      <w:r w:rsidRPr="003F7DC9">
        <w:rPr>
          <w:spacing w:val="-26"/>
          <w:w w:val="105"/>
          <w:sz w:val="19"/>
        </w:rPr>
        <w:t xml:space="preserve"> </w:t>
      </w:r>
      <w:r w:rsidRPr="003F7DC9">
        <w:rPr>
          <w:w w:val="105"/>
          <w:sz w:val="19"/>
        </w:rPr>
        <w:t>di</w:t>
      </w:r>
      <w:r w:rsidRPr="003F7DC9">
        <w:rPr>
          <w:spacing w:val="-27"/>
          <w:w w:val="105"/>
          <w:sz w:val="19"/>
        </w:rPr>
        <w:t xml:space="preserve"> </w:t>
      </w:r>
      <w:r w:rsidRPr="003F7DC9">
        <w:rPr>
          <w:w w:val="105"/>
          <w:sz w:val="19"/>
        </w:rPr>
        <w:t>entrata/uscita;</w:t>
      </w:r>
    </w:p>
    <w:p w14:paraId="3BF62EBF" w14:textId="77777777" w:rsidR="0059612F" w:rsidRPr="003F7DC9" w:rsidRDefault="0059612F" w:rsidP="0059612F">
      <w:pPr>
        <w:pStyle w:val="Paragrafoelenco"/>
        <w:numPr>
          <w:ilvl w:val="2"/>
          <w:numId w:val="51"/>
        </w:numPr>
        <w:tabs>
          <w:tab w:val="left" w:pos="2484"/>
          <w:tab w:val="left" w:pos="2485"/>
        </w:tabs>
        <w:spacing w:before="35"/>
        <w:ind w:left="284" w:right="794" w:firstLine="0"/>
        <w:jc w:val="left"/>
        <w:rPr>
          <w:sz w:val="19"/>
        </w:rPr>
      </w:pPr>
      <w:r w:rsidRPr="003F7DC9">
        <w:rPr>
          <w:w w:val="105"/>
          <w:sz w:val="19"/>
        </w:rPr>
        <w:t>utilizzo</w:t>
      </w:r>
      <w:r w:rsidRPr="003F7DC9">
        <w:rPr>
          <w:spacing w:val="-28"/>
          <w:w w:val="105"/>
          <w:sz w:val="19"/>
        </w:rPr>
        <w:t xml:space="preserve"> </w:t>
      </w:r>
      <w:r w:rsidRPr="003F7DC9">
        <w:rPr>
          <w:w w:val="105"/>
          <w:sz w:val="19"/>
        </w:rPr>
        <w:t>dispositivi</w:t>
      </w:r>
      <w:r w:rsidRPr="003F7DC9">
        <w:rPr>
          <w:spacing w:val="-28"/>
          <w:w w:val="105"/>
          <w:sz w:val="19"/>
        </w:rPr>
        <w:t xml:space="preserve"> </w:t>
      </w:r>
      <w:r w:rsidRPr="003F7DC9">
        <w:rPr>
          <w:w w:val="105"/>
          <w:sz w:val="19"/>
        </w:rPr>
        <w:t>di</w:t>
      </w:r>
      <w:r w:rsidRPr="003F7DC9">
        <w:rPr>
          <w:spacing w:val="-28"/>
          <w:w w:val="105"/>
          <w:sz w:val="19"/>
        </w:rPr>
        <w:t xml:space="preserve"> </w:t>
      </w:r>
      <w:r w:rsidRPr="003F7DC9">
        <w:rPr>
          <w:w w:val="105"/>
          <w:sz w:val="19"/>
        </w:rPr>
        <w:t>sicurezza</w:t>
      </w:r>
      <w:r w:rsidRPr="003F7DC9">
        <w:rPr>
          <w:spacing w:val="-29"/>
          <w:w w:val="105"/>
          <w:sz w:val="19"/>
        </w:rPr>
        <w:t xml:space="preserve"> </w:t>
      </w:r>
      <w:r w:rsidRPr="003F7DC9">
        <w:rPr>
          <w:w w:val="105"/>
          <w:sz w:val="19"/>
        </w:rPr>
        <w:t>sanitaria;</w:t>
      </w:r>
    </w:p>
    <w:p w14:paraId="6E6C281B" w14:textId="77777777" w:rsidR="0059612F" w:rsidRPr="003F7DC9" w:rsidRDefault="0059612F" w:rsidP="0059612F">
      <w:pPr>
        <w:pStyle w:val="Paragrafoelenco"/>
        <w:numPr>
          <w:ilvl w:val="2"/>
          <w:numId w:val="51"/>
        </w:numPr>
        <w:tabs>
          <w:tab w:val="left" w:pos="2484"/>
          <w:tab w:val="left" w:pos="2485"/>
        </w:tabs>
        <w:spacing w:before="35"/>
        <w:ind w:left="284" w:right="794" w:firstLine="0"/>
        <w:jc w:val="left"/>
        <w:rPr>
          <w:sz w:val="19"/>
        </w:rPr>
      </w:pPr>
      <w:r w:rsidRPr="003F7DC9">
        <w:rPr>
          <w:w w:val="105"/>
          <w:sz w:val="19"/>
        </w:rPr>
        <w:t>regolamentazione delle code di</w:t>
      </w:r>
      <w:r w:rsidRPr="003F7DC9">
        <w:rPr>
          <w:spacing w:val="-10"/>
          <w:w w:val="105"/>
          <w:sz w:val="19"/>
        </w:rPr>
        <w:t xml:space="preserve"> </w:t>
      </w:r>
      <w:r w:rsidRPr="003F7DC9">
        <w:rPr>
          <w:w w:val="105"/>
          <w:sz w:val="19"/>
        </w:rPr>
        <w:t>attesa;</w:t>
      </w:r>
    </w:p>
    <w:p w14:paraId="464B8207" w14:textId="77777777" w:rsidR="0059612F" w:rsidRPr="003F7DC9" w:rsidRDefault="0059612F" w:rsidP="0059612F">
      <w:pPr>
        <w:pStyle w:val="Paragrafoelenco"/>
        <w:numPr>
          <w:ilvl w:val="2"/>
          <w:numId w:val="51"/>
        </w:numPr>
        <w:tabs>
          <w:tab w:val="left" w:pos="2484"/>
          <w:tab w:val="left" w:pos="2485"/>
        </w:tabs>
        <w:spacing w:before="35"/>
        <w:ind w:left="284" w:right="794" w:firstLine="0"/>
        <w:jc w:val="left"/>
        <w:rPr>
          <w:sz w:val="19"/>
        </w:rPr>
      </w:pPr>
      <w:r w:rsidRPr="003F7DC9">
        <w:rPr>
          <w:w w:val="105"/>
          <w:sz w:val="19"/>
        </w:rPr>
        <w:t>acquisti</w:t>
      </w:r>
      <w:r w:rsidRPr="003F7DC9">
        <w:rPr>
          <w:spacing w:val="-6"/>
          <w:w w:val="105"/>
          <w:sz w:val="19"/>
        </w:rPr>
        <w:t xml:space="preserve"> </w:t>
      </w:r>
      <w:r w:rsidRPr="003F7DC9">
        <w:rPr>
          <w:w w:val="105"/>
          <w:sz w:val="19"/>
        </w:rPr>
        <w:t>on</w:t>
      </w:r>
      <w:r w:rsidRPr="003F7DC9">
        <w:rPr>
          <w:spacing w:val="-6"/>
          <w:w w:val="105"/>
          <w:sz w:val="19"/>
        </w:rPr>
        <w:t xml:space="preserve"> </w:t>
      </w:r>
      <w:r w:rsidRPr="003F7DC9">
        <w:rPr>
          <w:w w:val="105"/>
          <w:sz w:val="19"/>
        </w:rPr>
        <w:t>line</w:t>
      </w:r>
      <w:r w:rsidRPr="003F7DC9">
        <w:rPr>
          <w:spacing w:val="-6"/>
          <w:w w:val="105"/>
          <w:sz w:val="19"/>
        </w:rPr>
        <w:t xml:space="preserve"> </w:t>
      </w:r>
      <w:r w:rsidRPr="003F7DC9">
        <w:rPr>
          <w:w w:val="105"/>
          <w:sz w:val="19"/>
        </w:rPr>
        <w:t>e</w:t>
      </w:r>
      <w:r w:rsidRPr="003F7DC9">
        <w:rPr>
          <w:spacing w:val="-5"/>
          <w:w w:val="105"/>
          <w:sz w:val="19"/>
        </w:rPr>
        <w:t xml:space="preserve"> </w:t>
      </w:r>
      <w:r w:rsidRPr="003F7DC9">
        <w:rPr>
          <w:w w:val="105"/>
          <w:sz w:val="19"/>
        </w:rPr>
        <w:t>consegna</w:t>
      </w:r>
      <w:r w:rsidRPr="003F7DC9">
        <w:rPr>
          <w:spacing w:val="-7"/>
          <w:w w:val="105"/>
          <w:sz w:val="19"/>
        </w:rPr>
        <w:t xml:space="preserve"> </w:t>
      </w:r>
      <w:r w:rsidRPr="003F7DC9">
        <w:rPr>
          <w:w w:val="105"/>
          <w:sz w:val="19"/>
        </w:rPr>
        <w:t>dei</w:t>
      </w:r>
      <w:r w:rsidRPr="003F7DC9">
        <w:rPr>
          <w:spacing w:val="-7"/>
          <w:w w:val="105"/>
          <w:sz w:val="19"/>
        </w:rPr>
        <w:t xml:space="preserve"> </w:t>
      </w:r>
      <w:r w:rsidRPr="003F7DC9">
        <w:rPr>
          <w:w w:val="105"/>
          <w:sz w:val="19"/>
        </w:rPr>
        <w:t>prodotti</w:t>
      </w:r>
      <w:r w:rsidRPr="003F7DC9">
        <w:rPr>
          <w:spacing w:val="-5"/>
          <w:w w:val="105"/>
          <w:sz w:val="19"/>
        </w:rPr>
        <w:t xml:space="preserve"> </w:t>
      </w:r>
      <w:r w:rsidRPr="003F7DC9">
        <w:rPr>
          <w:w w:val="105"/>
          <w:sz w:val="19"/>
        </w:rPr>
        <w:t>in</w:t>
      </w:r>
      <w:r w:rsidRPr="003F7DC9">
        <w:rPr>
          <w:spacing w:val="-6"/>
          <w:w w:val="105"/>
          <w:sz w:val="19"/>
        </w:rPr>
        <w:t xml:space="preserve"> </w:t>
      </w:r>
      <w:r w:rsidRPr="003F7DC9">
        <w:rPr>
          <w:w w:val="105"/>
          <w:sz w:val="19"/>
        </w:rPr>
        <w:t>un</w:t>
      </w:r>
      <w:r w:rsidRPr="003F7DC9">
        <w:rPr>
          <w:spacing w:val="-6"/>
          <w:w w:val="105"/>
          <w:sz w:val="19"/>
        </w:rPr>
        <w:t xml:space="preserve"> </w:t>
      </w:r>
      <w:r w:rsidRPr="003F7DC9">
        <w:rPr>
          <w:w w:val="105"/>
          <w:sz w:val="19"/>
        </w:rPr>
        <w:t>luogo</w:t>
      </w:r>
      <w:r w:rsidRPr="003F7DC9">
        <w:rPr>
          <w:spacing w:val="-5"/>
          <w:w w:val="105"/>
          <w:sz w:val="19"/>
        </w:rPr>
        <w:t xml:space="preserve"> </w:t>
      </w:r>
      <w:r w:rsidRPr="003F7DC9">
        <w:rPr>
          <w:w w:val="105"/>
          <w:sz w:val="19"/>
        </w:rPr>
        <w:t>predefinito</w:t>
      </w:r>
      <w:r w:rsidRPr="003F7DC9">
        <w:rPr>
          <w:spacing w:val="-6"/>
          <w:w w:val="105"/>
          <w:sz w:val="19"/>
        </w:rPr>
        <w:t xml:space="preserve"> </w:t>
      </w:r>
      <w:r w:rsidRPr="003F7DC9">
        <w:rPr>
          <w:w w:val="105"/>
          <w:sz w:val="19"/>
        </w:rPr>
        <w:t>all'interno</w:t>
      </w:r>
      <w:r w:rsidRPr="003F7DC9">
        <w:rPr>
          <w:spacing w:val="-6"/>
          <w:w w:val="105"/>
          <w:sz w:val="19"/>
        </w:rPr>
        <w:t xml:space="preserve"> </w:t>
      </w:r>
      <w:r w:rsidRPr="003F7DC9">
        <w:rPr>
          <w:w w:val="105"/>
          <w:sz w:val="19"/>
        </w:rPr>
        <w:t>della</w:t>
      </w:r>
      <w:r w:rsidRPr="003F7DC9">
        <w:rPr>
          <w:spacing w:val="-6"/>
          <w:w w:val="105"/>
          <w:sz w:val="19"/>
        </w:rPr>
        <w:t xml:space="preserve"> </w:t>
      </w:r>
      <w:r w:rsidRPr="003F7DC9">
        <w:rPr>
          <w:w w:val="105"/>
          <w:sz w:val="19"/>
        </w:rPr>
        <w:t>stazione</w:t>
      </w:r>
      <w:r w:rsidRPr="003F7DC9">
        <w:rPr>
          <w:spacing w:val="-5"/>
          <w:w w:val="105"/>
          <w:sz w:val="19"/>
        </w:rPr>
        <w:t xml:space="preserve"> </w:t>
      </w:r>
      <w:r w:rsidRPr="003F7DC9">
        <w:rPr>
          <w:w w:val="105"/>
          <w:sz w:val="19"/>
        </w:rPr>
        <w:t>o</w:t>
      </w:r>
    </w:p>
    <w:p w14:paraId="59C827E0" w14:textId="77777777" w:rsidR="0059612F" w:rsidRPr="003F7DC9" w:rsidRDefault="0059612F" w:rsidP="0059612F">
      <w:pPr>
        <w:pStyle w:val="Paragrafoelenco"/>
        <w:numPr>
          <w:ilvl w:val="2"/>
          <w:numId w:val="51"/>
        </w:numPr>
        <w:tabs>
          <w:tab w:val="left" w:pos="2484"/>
          <w:tab w:val="left" w:pos="2485"/>
        </w:tabs>
        <w:spacing w:before="36"/>
        <w:ind w:left="284" w:right="794" w:firstLine="0"/>
        <w:jc w:val="left"/>
        <w:rPr>
          <w:sz w:val="19"/>
        </w:rPr>
      </w:pPr>
      <w:r w:rsidRPr="003F7DC9">
        <w:rPr>
          <w:w w:val="105"/>
          <w:sz w:val="19"/>
        </w:rPr>
        <w:t>ai margini del negozio senza necessità di</w:t>
      </w:r>
      <w:r w:rsidRPr="003F7DC9">
        <w:rPr>
          <w:spacing w:val="-19"/>
          <w:w w:val="105"/>
          <w:sz w:val="19"/>
        </w:rPr>
        <w:t xml:space="preserve"> </w:t>
      </w:r>
      <w:r w:rsidRPr="003F7DC9">
        <w:rPr>
          <w:w w:val="105"/>
          <w:sz w:val="19"/>
        </w:rPr>
        <w:t>accedervi.</w:t>
      </w:r>
    </w:p>
    <w:p w14:paraId="6EAE9457" w14:textId="77777777" w:rsidR="0059612F" w:rsidRPr="003F7DC9" w:rsidRDefault="0059612F" w:rsidP="0059612F">
      <w:pPr>
        <w:pStyle w:val="Corpotesto"/>
        <w:ind w:left="284" w:right="794"/>
        <w:rPr>
          <w:sz w:val="22"/>
        </w:rPr>
      </w:pPr>
    </w:p>
    <w:p w14:paraId="3A7DB0E3" w14:textId="77777777" w:rsidR="0059612F" w:rsidRPr="003F7DC9" w:rsidRDefault="0059612F" w:rsidP="0059612F">
      <w:pPr>
        <w:ind w:left="284" w:right="794"/>
        <w:rPr>
          <w:sz w:val="19"/>
        </w:rPr>
      </w:pPr>
      <w:r w:rsidRPr="003F7DC9">
        <w:rPr>
          <w:w w:val="105"/>
          <w:sz w:val="19"/>
          <w:u w:val="single"/>
        </w:rPr>
        <w:t>A bordo treno:</w:t>
      </w:r>
    </w:p>
    <w:p w14:paraId="02F7C1DF" w14:textId="77777777" w:rsidR="0059612F" w:rsidRPr="003F7DC9" w:rsidRDefault="0059612F" w:rsidP="0059612F">
      <w:pPr>
        <w:pStyle w:val="Corpotesto"/>
        <w:spacing w:before="10"/>
        <w:ind w:left="284" w:right="794"/>
        <w:rPr>
          <w:sz w:val="17"/>
        </w:rPr>
      </w:pPr>
    </w:p>
    <w:p w14:paraId="75D52D79" w14:textId="77777777" w:rsidR="0059612F" w:rsidRPr="003F7DC9" w:rsidRDefault="0059612F" w:rsidP="0059612F">
      <w:pPr>
        <w:pStyle w:val="Paragrafoelenco"/>
        <w:numPr>
          <w:ilvl w:val="1"/>
          <w:numId w:val="51"/>
        </w:numPr>
        <w:tabs>
          <w:tab w:val="left" w:pos="1848"/>
          <w:tab w:val="left" w:pos="1849"/>
        </w:tabs>
        <w:ind w:left="284" w:right="794" w:firstLine="0"/>
        <w:jc w:val="left"/>
        <w:rPr>
          <w:sz w:val="19"/>
        </w:rPr>
      </w:pPr>
      <w:r w:rsidRPr="003F7DC9">
        <w:rPr>
          <w:w w:val="105"/>
          <w:sz w:val="19"/>
        </w:rPr>
        <w:t>distanziamento</w:t>
      </w:r>
      <w:r w:rsidRPr="003F7DC9">
        <w:rPr>
          <w:spacing w:val="-5"/>
          <w:w w:val="105"/>
          <w:sz w:val="19"/>
        </w:rPr>
        <w:t xml:space="preserve"> </w:t>
      </w:r>
      <w:r w:rsidRPr="003F7DC9">
        <w:rPr>
          <w:w w:val="105"/>
          <w:sz w:val="19"/>
        </w:rPr>
        <w:t>fisico</w:t>
      </w:r>
      <w:r w:rsidRPr="003F7DC9">
        <w:rPr>
          <w:spacing w:val="-5"/>
          <w:w w:val="105"/>
          <w:sz w:val="19"/>
        </w:rPr>
        <w:t xml:space="preserve"> </w:t>
      </w:r>
      <w:r w:rsidRPr="003F7DC9">
        <w:rPr>
          <w:w w:val="105"/>
          <w:sz w:val="19"/>
        </w:rPr>
        <w:t>di</w:t>
      </w:r>
      <w:r w:rsidRPr="003F7DC9">
        <w:rPr>
          <w:spacing w:val="-6"/>
          <w:w w:val="105"/>
          <w:sz w:val="19"/>
        </w:rPr>
        <w:t xml:space="preserve"> </w:t>
      </w:r>
      <w:r w:rsidRPr="003F7DC9">
        <w:rPr>
          <w:w w:val="105"/>
          <w:sz w:val="19"/>
        </w:rPr>
        <w:t>un</w:t>
      </w:r>
      <w:r w:rsidRPr="003F7DC9">
        <w:rPr>
          <w:spacing w:val="-5"/>
          <w:w w:val="105"/>
          <w:sz w:val="19"/>
        </w:rPr>
        <w:t xml:space="preserve"> </w:t>
      </w:r>
      <w:r w:rsidRPr="003F7DC9">
        <w:rPr>
          <w:w w:val="105"/>
          <w:sz w:val="19"/>
        </w:rPr>
        <w:t>metro</w:t>
      </w:r>
      <w:r w:rsidRPr="003F7DC9">
        <w:rPr>
          <w:spacing w:val="-5"/>
          <w:w w:val="105"/>
          <w:sz w:val="19"/>
        </w:rPr>
        <w:t xml:space="preserve"> </w:t>
      </w:r>
      <w:r w:rsidRPr="003F7DC9">
        <w:rPr>
          <w:w w:val="105"/>
          <w:sz w:val="19"/>
        </w:rPr>
        <w:t>a</w:t>
      </w:r>
      <w:r w:rsidRPr="003F7DC9">
        <w:rPr>
          <w:spacing w:val="-7"/>
          <w:w w:val="105"/>
          <w:sz w:val="19"/>
        </w:rPr>
        <w:t xml:space="preserve"> </w:t>
      </w:r>
      <w:r w:rsidRPr="003F7DC9">
        <w:rPr>
          <w:w w:val="105"/>
          <w:sz w:val="19"/>
        </w:rPr>
        <w:t>bordo</w:t>
      </w:r>
      <w:r w:rsidRPr="003F7DC9">
        <w:rPr>
          <w:spacing w:val="-5"/>
          <w:w w:val="105"/>
          <w:sz w:val="19"/>
        </w:rPr>
        <w:t xml:space="preserve"> </w:t>
      </w:r>
      <w:r w:rsidRPr="003F7DC9">
        <w:rPr>
          <w:w w:val="105"/>
          <w:sz w:val="19"/>
        </w:rPr>
        <w:t>con</w:t>
      </w:r>
      <w:r w:rsidRPr="003F7DC9">
        <w:rPr>
          <w:spacing w:val="-5"/>
          <w:w w:val="105"/>
          <w:sz w:val="19"/>
        </w:rPr>
        <w:t xml:space="preserve"> </w:t>
      </w:r>
      <w:r w:rsidRPr="003F7DC9">
        <w:rPr>
          <w:w w:val="105"/>
          <w:sz w:val="19"/>
        </w:rPr>
        <w:t>applicazion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marker</w:t>
      </w:r>
      <w:r w:rsidRPr="003F7DC9">
        <w:rPr>
          <w:spacing w:val="-6"/>
          <w:w w:val="105"/>
          <w:sz w:val="19"/>
        </w:rPr>
        <w:t xml:space="preserve"> </w:t>
      </w:r>
      <w:r w:rsidRPr="003F7DC9">
        <w:rPr>
          <w:w w:val="105"/>
          <w:sz w:val="19"/>
        </w:rPr>
        <w:t>sui</w:t>
      </w:r>
      <w:r w:rsidRPr="003F7DC9">
        <w:rPr>
          <w:spacing w:val="-6"/>
          <w:w w:val="105"/>
          <w:sz w:val="19"/>
        </w:rPr>
        <w:t xml:space="preserve"> </w:t>
      </w:r>
      <w:r w:rsidRPr="003F7DC9">
        <w:rPr>
          <w:w w:val="105"/>
          <w:sz w:val="19"/>
        </w:rPr>
        <w:t>sedili</w:t>
      </w:r>
      <w:r w:rsidRPr="003F7DC9">
        <w:rPr>
          <w:spacing w:val="-5"/>
          <w:w w:val="105"/>
          <w:sz w:val="19"/>
        </w:rPr>
        <w:t xml:space="preserve"> </w:t>
      </w:r>
      <w:r w:rsidRPr="003F7DC9">
        <w:rPr>
          <w:w w:val="105"/>
          <w:sz w:val="19"/>
        </w:rPr>
        <w:t>non</w:t>
      </w:r>
      <w:r w:rsidRPr="003F7DC9">
        <w:rPr>
          <w:spacing w:val="-6"/>
          <w:w w:val="105"/>
          <w:sz w:val="19"/>
        </w:rPr>
        <w:t xml:space="preserve"> </w:t>
      </w:r>
      <w:r w:rsidRPr="003F7DC9">
        <w:rPr>
          <w:w w:val="105"/>
          <w:sz w:val="19"/>
        </w:rPr>
        <w:t>utilizzabili;</w:t>
      </w:r>
    </w:p>
    <w:p w14:paraId="0E3E7446" w14:textId="77777777" w:rsidR="0059612F" w:rsidRPr="003F7DC9" w:rsidRDefault="0059612F" w:rsidP="0059612F">
      <w:pPr>
        <w:pStyle w:val="Paragrafoelenco"/>
        <w:numPr>
          <w:ilvl w:val="1"/>
          <w:numId w:val="51"/>
        </w:numPr>
        <w:tabs>
          <w:tab w:val="left" w:pos="1848"/>
          <w:tab w:val="left" w:pos="1849"/>
        </w:tabs>
        <w:spacing w:before="42"/>
        <w:ind w:left="284" w:right="794" w:firstLine="0"/>
        <w:jc w:val="left"/>
        <w:rPr>
          <w:sz w:val="19"/>
        </w:rPr>
      </w:pPr>
      <w:r w:rsidRPr="003F7DC9">
        <w:rPr>
          <w:w w:val="105"/>
          <w:sz w:val="19"/>
        </w:rPr>
        <w:t>posizionamento</w:t>
      </w:r>
      <w:r w:rsidRPr="003F7DC9">
        <w:rPr>
          <w:spacing w:val="-3"/>
          <w:w w:val="105"/>
          <w:sz w:val="19"/>
        </w:rPr>
        <w:t xml:space="preserve"> </w:t>
      </w:r>
      <w:r w:rsidRPr="003F7DC9">
        <w:rPr>
          <w:w w:val="105"/>
          <w:sz w:val="19"/>
        </w:rPr>
        <w:t>di</w:t>
      </w:r>
      <w:r w:rsidRPr="003F7DC9">
        <w:rPr>
          <w:spacing w:val="-4"/>
          <w:w w:val="105"/>
          <w:sz w:val="19"/>
        </w:rPr>
        <w:t xml:space="preserve"> </w:t>
      </w:r>
      <w:r w:rsidRPr="003F7DC9">
        <w:rPr>
          <w:w w:val="105"/>
          <w:sz w:val="19"/>
        </w:rPr>
        <w:t>dispenser</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gel</w:t>
      </w:r>
      <w:r w:rsidRPr="003F7DC9">
        <w:rPr>
          <w:spacing w:val="-5"/>
          <w:w w:val="105"/>
          <w:sz w:val="19"/>
        </w:rPr>
        <w:t xml:space="preserve"> </w:t>
      </w:r>
      <w:r w:rsidRPr="003F7DC9">
        <w:rPr>
          <w:w w:val="105"/>
          <w:sz w:val="19"/>
        </w:rPr>
        <w:t>igienizzanti</w:t>
      </w:r>
      <w:r w:rsidRPr="003F7DC9">
        <w:rPr>
          <w:spacing w:val="-3"/>
          <w:w w:val="105"/>
          <w:sz w:val="19"/>
        </w:rPr>
        <w:t xml:space="preserve"> </w:t>
      </w:r>
      <w:r w:rsidRPr="003F7DC9">
        <w:rPr>
          <w:w w:val="105"/>
          <w:sz w:val="19"/>
        </w:rPr>
        <w:t>su</w:t>
      </w:r>
      <w:r w:rsidRPr="003F7DC9">
        <w:rPr>
          <w:spacing w:val="-5"/>
          <w:w w:val="105"/>
          <w:sz w:val="19"/>
        </w:rPr>
        <w:t xml:space="preserve"> </w:t>
      </w:r>
      <w:r w:rsidRPr="003F7DC9">
        <w:rPr>
          <w:w w:val="105"/>
          <w:sz w:val="19"/>
        </w:rPr>
        <w:t>ogni</w:t>
      </w:r>
      <w:r w:rsidRPr="003F7DC9">
        <w:rPr>
          <w:spacing w:val="-5"/>
          <w:w w:val="105"/>
          <w:sz w:val="19"/>
        </w:rPr>
        <w:t xml:space="preserve"> </w:t>
      </w:r>
      <w:r w:rsidRPr="003F7DC9">
        <w:rPr>
          <w:w w:val="105"/>
          <w:sz w:val="19"/>
        </w:rPr>
        <w:t>veicolo,</w:t>
      </w:r>
      <w:r w:rsidRPr="003F7DC9">
        <w:rPr>
          <w:spacing w:val="-5"/>
          <w:w w:val="105"/>
          <w:sz w:val="19"/>
        </w:rPr>
        <w:t xml:space="preserve"> </w:t>
      </w:r>
      <w:r w:rsidRPr="003F7DC9">
        <w:rPr>
          <w:w w:val="105"/>
          <w:sz w:val="19"/>
        </w:rPr>
        <w:t>ove</w:t>
      </w:r>
      <w:r w:rsidRPr="003F7DC9">
        <w:rPr>
          <w:spacing w:val="-4"/>
          <w:w w:val="105"/>
          <w:sz w:val="19"/>
        </w:rPr>
        <w:t xml:space="preserve"> </w:t>
      </w:r>
      <w:r w:rsidRPr="003F7DC9">
        <w:rPr>
          <w:w w:val="105"/>
          <w:sz w:val="19"/>
        </w:rPr>
        <w:t>ciò</w:t>
      </w:r>
      <w:r w:rsidRPr="003F7DC9">
        <w:rPr>
          <w:spacing w:val="-4"/>
          <w:w w:val="105"/>
          <w:sz w:val="19"/>
        </w:rPr>
        <w:t xml:space="preserve"> </w:t>
      </w:r>
      <w:r w:rsidRPr="003F7DC9">
        <w:rPr>
          <w:w w:val="105"/>
          <w:sz w:val="19"/>
        </w:rPr>
        <w:t>sia</w:t>
      </w:r>
      <w:r w:rsidRPr="003F7DC9">
        <w:rPr>
          <w:spacing w:val="-4"/>
          <w:w w:val="105"/>
          <w:sz w:val="19"/>
        </w:rPr>
        <w:t xml:space="preserve"> </w:t>
      </w:r>
      <w:r w:rsidRPr="003F7DC9">
        <w:rPr>
          <w:w w:val="105"/>
          <w:sz w:val="19"/>
        </w:rPr>
        <w:t>possibile;</w:t>
      </w:r>
    </w:p>
    <w:p w14:paraId="0CFF4879" w14:textId="77777777" w:rsidR="0059612F" w:rsidRPr="003F7DC9" w:rsidRDefault="0059612F" w:rsidP="0059612F">
      <w:pPr>
        <w:pStyle w:val="Paragrafoelenco"/>
        <w:numPr>
          <w:ilvl w:val="1"/>
          <w:numId w:val="51"/>
        </w:numPr>
        <w:tabs>
          <w:tab w:val="left" w:pos="1847"/>
          <w:tab w:val="left" w:pos="1848"/>
        </w:tabs>
        <w:spacing w:before="41" w:line="280" w:lineRule="auto"/>
        <w:ind w:left="284" w:right="794" w:firstLine="0"/>
        <w:jc w:val="left"/>
        <w:rPr>
          <w:sz w:val="19"/>
        </w:rPr>
      </w:pPr>
      <w:r w:rsidRPr="003F7DC9">
        <w:rPr>
          <w:w w:val="105"/>
          <w:sz w:val="19"/>
        </w:rPr>
        <w:t>eliminazione</w:t>
      </w:r>
      <w:r w:rsidRPr="003F7DC9">
        <w:rPr>
          <w:spacing w:val="-17"/>
          <w:w w:val="105"/>
          <w:sz w:val="19"/>
        </w:rPr>
        <w:t xml:space="preserve"> </w:t>
      </w:r>
      <w:r w:rsidRPr="003F7DC9">
        <w:rPr>
          <w:w w:val="105"/>
          <w:sz w:val="19"/>
        </w:rPr>
        <w:t>della</w:t>
      </w:r>
      <w:r w:rsidRPr="003F7DC9">
        <w:rPr>
          <w:spacing w:val="-16"/>
          <w:w w:val="105"/>
          <w:sz w:val="19"/>
        </w:rPr>
        <w:t xml:space="preserve"> </w:t>
      </w:r>
      <w:r w:rsidRPr="003F7DC9">
        <w:rPr>
          <w:w w:val="105"/>
          <w:sz w:val="19"/>
        </w:rPr>
        <w:t>temporizzazione</w:t>
      </w:r>
      <w:r w:rsidRPr="003F7DC9">
        <w:rPr>
          <w:spacing w:val="-16"/>
          <w:w w:val="105"/>
          <w:sz w:val="19"/>
        </w:rPr>
        <w:t xml:space="preserve"> </w:t>
      </w:r>
      <w:r w:rsidRPr="003F7DC9">
        <w:rPr>
          <w:w w:val="105"/>
          <w:sz w:val="19"/>
        </w:rPr>
        <w:t>di</w:t>
      </w:r>
      <w:r w:rsidRPr="003F7DC9">
        <w:rPr>
          <w:spacing w:val="-17"/>
          <w:w w:val="105"/>
          <w:sz w:val="19"/>
        </w:rPr>
        <w:t xml:space="preserve"> </w:t>
      </w:r>
      <w:r w:rsidRPr="003F7DC9">
        <w:rPr>
          <w:w w:val="105"/>
          <w:sz w:val="19"/>
        </w:rPr>
        <w:t>chiusura</w:t>
      </w:r>
      <w:r w:rsidRPr="003F7DC9">
        <w:rPr>
          <w:spacing w:val="-17"/>
          <w:w w:val="105"/>
          <w:sz w:val="19"/>
        </w:rPr>
        <w:t xml:space="preserve"> </w:t>
      </w:r>
      <w:r w:rsidRPr="003F7DC9">
        <w:rPr>
          <w:w w:val="105"/>
          <w:sz w:val="19"/>
        </w:rPr>
        <w:t>delle</w:t>
      </w:r>
      <w:r w:rsidRPr="003F7DC9">
        <w:rPr>
          <w:spacing w:val="-16"/>
          <w:w w:val="105"/>
          <w:sz w:val="19"/>
        </w:rPr>
        <w:t xml:space="preserve"> </w:t>
      </w:r>
      <w:r w:rsidRPr="003F7DC9">
        <w:rPr>
          <w:w w:val="105"/>
          <w:sz w:val="19"/>
        </w:rPr>
        <w:t>porte</w:t>
      </w:r>
      <w:r w:rsidRPr="003F7DC9">
        <w:rPr>
          <w:spacing w:val="-17"/>
          <w:w w:val="105"/>
          <w:sz w:val="19"/>
        </w:rPr>
        <w:t xml:space="preserve"> </w:t>
      </w:r>
      <w:r w:rsidRPr="003F7DC9">
        <w:rPr>
          <w:w w:val="105"/>
          <w:sz w:val="19"/>
        </w:rPr>
        <w:t>esterne</w:t>
      </w:r>
      <w:r w:rsidRPr="003F7DC9">
        <w:rPr>
          <w:spacing w:val="-17"/>
          <w:w w:val="105"/>
          <w:sz w:val="19"/>
        </w:rPr>
        <w:t xml:space="preserve"> </w:t>
      </w:r>
      <w:r w:rsidRPr="003F7DC9">
        <w:rPr>
          <w:w w:val="105"/>
          <w:sz w:val="19"/>
        </w:rPr>
        <w:t>alle</w:t>
      </w:r>
      <w:r w:rsidRPr="003F7DC9">
        <w:rPr>
          <w:spacing w:val="-16"/>
          <w:w w:val="105"/>
          <w:sz w:val="19"/>
        </w:rPr>
        <w:t xml:space="preserve"> </w:t>
      </w:r>
      <w:r w:rsidRPr="003F7DC9">
        <w:rPr>
          <w:w w:val="105"/>
          <w:sz w:val="19"/>
        </w:rPr>
        <w:t>fermate,</w:t>
      </w:r>
      <w:r w:rsidRPr="003F7DC9">
        <w:rPr>
          <w:spacing w:val="-16"/>
          <w:w w:val="105"/>
          <w:sz w:val="19"/>
        </w:rPr>
        <w:t xml:space="preserve"> </w:t>
      </w:r>
      <w:r w:rsidRPr="003F7DC9">
        <w:rPr>
          <w:w w:val="105"/>
          <w:sz w:val="19"/>
        </w:rPr>
        <w:t>al</w:t>
      </w:r>
      <w:r w:rsidRPr="003F7DC9">
        <w:rPr>
          <w:spacing w:val="-17"/>
          <w:w w:val="105"/>
          <w:sz w:val="19"/>
        </w:rPr>
        <w:t xml:space="preserve"> </w:t>
      </w:r>
      <w:r w:rsidRPr="003F7DC9">
        <w:rPr>
          <w:w w:val="105"/>
          <w:sz w:val="19"/>
        </w:rPr>
        <w:t>fine</w:t>
      </w:r>
      <w:r w:rsidRPr="003F7DC9">
        <w:rPr>
          <w:spacing w:val="-16"/>
          <w:w w:val="105"/>
          <w:sz w:val="19"/>
        </w:rPr>
        <w:t xml:space="preserve"> </w:t>
      </w:r>
      <w:r w:rsidRPr="003F7DC9">
        <w:rPr>
          <w:w w:val="105"/>
          <w:sz w:val="19"/>
        </w:rPr>
        <w:t>di</w:t>
      </w:r>
      <w:r w:rsidRPr="003F7DC9">
        <w:rPr>
          <w:spacing w:val="-17"/>
          <w:w w:val="105"/>
          <w:sz w:val="19"/>
        </w:rPr>
        <w:t xml:space="preserve"> </w:t>
      </w:r>
      <w:r w:rsidRPr="003F7DC9">
        <w:rPr>
          <w:w w:val="105"/>
          <w:sz w:val="19"/>
        </w:rPr>
        <w:t>facilitare</w:t>
      </w:r>
      <w:r w:rsidRPr="003F7DC9">
        <w:rPr>
          <w:spacing w:val="-16"/>
          <w:w w:val="105"/>
          <w:sz w:val="19"/>
        </w:rPr>
        <w:t xml:space="preserve"> </w:t>
      </w:r>
      <w:r w:rsidRPr="003F7DC9">
        <w:rPr>
          <w:w w:val="105"/>
          <w:sz w:val="19"/>
        </w:rPr>
        <w:t>il ricambio dell'aria all'interno delle carrozze</w:t>
      </w:r>
      <w:r w:rsidRPr="003F7DC9">
        <w:rPr>
          <w:spacing w:val="-15"/>
          <w:w w:val="105"/>
          <w:sz w:val="19"/>
        </w:rPr>
        <w:t xml:space="preserve"> </w:t>
      </w:r>
      <w:r w:rsidRPr="003F7DC9">
        <w:rPr>
          <w:w w:val="105"/>
          <w:sz w:val="19"/>
        </w:rPr>
        <w:t>ferroviarie;</w:t>
      </w:r>
    </w:p>
    <w:p w14:paraId="388BEF6C" w14:textId="77777777" w:rsidR="0059612F" w:rsidRPr="003F7DC9" w:rsidRDefault="0059612F" w:rsidP="0059612F">
      <w:pPr>
        <w:pStyle w:val="Paragrafoelenco"/>
        <w:numPr>
          <w:ilvl w:val="1"/>
          <w:numId w:val="51"/>
        </w:numPr>
        <w:tabs>
          <w:tab w:val="left" w:pos="1847"/>
          <w:tab w:val="left" w:pos="1848"/>
        </w:tabs>
        <w:spacing w:before="4"/>
        <w:ind w:left="284" w:right="794" w:firstLine="0"/>
        <w:jc w:val="left"/>
        <w:rPr>
          <w:sz w:val="19"/>
        </w:rPr>
      </w:pPr>
      <w:r w:rsidRPr="003F7DC9">
        <w:rPr>
          <w:w w:val="105"/>
          <w:sz w:val="19"/>
        </w:rPr>
        <w:t>sanificazione sistematica dei</w:t>
      </w:r>
      <w:r w:rsidRPr="003F7DC9">
        <w:rPr>
          <w:spacing w:val="-7"/>
          <w:w w:val="105"/>
          <w:sz w:val="19"/>
        </w:rPr>
        <w:t xml:space="preserve"> </w:t>
      </w:r>
      <w:r w:rsidRPr="003F7DC9">
        <w:rPr>
          <w:w w:val="105"/>
          <w:sz w:val="19"/>
        </w:rPr>
        <w:t>treni;</w:t>
      </w:r>
    </w:p>
    <w:p w14:paraId="6B6CD52D" w14:textId="77777777" w:rsidR="0059612F" w:rsidRPr="003F7DC9" w:rsidRDefault="0059612F" w:rsidP="0059612F">
      <w:pPr>
        <w:pStyle w:val="Paragrafoelenco"/>
        <w:numPr>
          <w:ilvl w:val="1"/>
          <w:numId w:val="51"/>
        </w:numPr>
        <w:tabs>
          <w:tab w:val="left" w:pos="1847"/>
          <w:tab w:val="left" w:pos="1848"/>
        </w:tabs>
        <w:spacing w:before="42"/>
        <w:ind w:left="284" w:right="794" w:firstLine="0"/>
        <w:jc w:val="left"/>
        <w:rPr>
          <w:sz w:val="19"/>
        </w:rPr>
      </w:pPr>
      <w:r w:rsidRPr="003F7DC9">
        <w:rPr>
          <w:w w:val="105"/>
          <w:sz w:val="19"/>
        </w:rPr>
        <w:t>potenziamento del personale dedito ai servizi di igiene e</w:t>
      </w:r>
      <w:r w:rsidRPr="003F7DC9">
        <w:rPr>
          <w:spacing w:val="-29"/>
          <w:w w:val="105"/>
          <w:sz w:val="19"/>
        </w:rPr>
        <w:t xml:space="preserve"> </w:t>
      </w:r>
      <w:r w:rsidRPr="003F7DC9">
        <w:rPr>
          <w:w w:val="105"/>
          <w:sz w:val="19"/>
        </w:rPr>
        <w:t>decoro;</w:t>
      </w:r>
    </w:p>
    <w:p w14:paraId="493B2279" w14:textId="77777777" w:rsidR="0059612F" w:rsidRPr="003F7DC9" w:rsidRDefault="0059612F" w:rsidP="0059612F">
      <w:pPr>
        <w:pStyle w:val="Paragrafoelenco"/>
        <w:numPr>
          <w:ilvl w:val="1"/>
          <w:numId w:val="51"/>
        </w:numPr>
        <w:tabs>
          <w:tab w:val="left" w:pos="1848"/>
        </w:tabs>
        <w:spacing w:before="42" w:line="280" w:lineRule="auto"/>
        <w:ind w:left="284" w:right="794" w:firstLine="0"/>
        <w:rPr>
          <w:sz w:val="19"/>
        </w:rPr>
      </w:pPr>
      <w:r w:rsidRPr="003F7DC9">
        <w:rPr>
          <w:w w:val="105"/>
          <w:sz w:val="19"/>
        </w:rPr>
        <w:t>individuazione dei sistemi di regolamentazione di salita e discesa in modo da evitare assembramenti</w:t>
      </w:r>
      <w:r w:rsidRPr="003F7DC9">
        <w:rPr>
          <w:spacing w:val="-19"/>
          <w:w w:val="105"/>
          <w:sz w:val="19"/>
        </w:rPr>
        <w:t xml:space="preserve"> </w:t>
      </w:r>
      <w:r w:rsidRPr="003F7DC9">
        <w:rPr>
          <w:w w:val="105"/>
          <w:sz w:val="19"/>
        </w:rPr>
        <w:t>in</w:t>
      </w:r>
      <w:r w:rsidRPr="003F7DC9">
        <w:rPr>
          <w:spacing w:val="-17"/>
          <w:w w:val="105"/>
          <w:sz w:val="19"/>
        </w:rPr>
        <w:t xml:space="preserve"> </w:t>
      </w:r>
      <w:r w:rsidRPr="003F7DC9">
        <w:rPr>
          <w:w w:val="105"/>
          <w:sz w:val="19"/>
        </w:rPr>
        <w:t>corrispondenza</w:t>
      </w:r>
      <w:r w:rsidRPr="003F7DC9">
        <w:rPr>
          <w:spacing w:val="-18"/>
          <w:w w:val="105"/>
          <w:sz w:val="19"/>
        </w:rPr>
        <w:t xml:space="preserve"> </w:t>
      </w:r>
      <w:r w:rsidRPr="003F7DC9">
        <w:rPr>
          <w:w w:val="105"/>
          <w:sz w:val="19"/>
        </w:rPr>
        <w:t>delle</w:t>
      </w:r>
      <w:r w:rsidRPr="003F7DC9">
        <w:rPr>
          <w:spacing w:val="-17"/>
          <w:w w:val="105"/>
          <w:sz w:val="19"/>
        </w:rPr>
        <w:t xml:space="preserve"> </w:t>
      </w:r>
      <w:r w:rsidRPr="003F7DC9">
        <w:rPr>
          <w:w w:val="105"/>
          <w:sz w:val="19"/>
        </w:rPr>
        <w:t>porte,</w:t>
      </w:r>
      <w:r w:rsidRPr="003F7DC9">
        <w:rPr>
          <w:spacing w:val="-19"/>
          <w:w w:val="105"/>
          <w:sz w:val="19"/>
        </w:rPr>
        <w:t xml:space="preserve"> </w:t>
      </w:r>
      <w:r w:rsidRPr="003F7DC9">
        <w:rPr>
          <w:w w:val="105"/>
          <w:sz w:val="19"/>
        </w:rPr>
        <w:t>anche</w:t>
      </w:r>
      <w:r w:rsidRPr="003F7DC9">
        <w:rPr>
          <w:spacing w:val="-17"/>
          <w:w w:val="105"/>
          <w:sz w:val="19"/>
        </w:rPr>
        <w:t xml:space="preserve"> </w:t>
      </w:r>
      <w:r w:rsidRPr="003F7DC9">
        <w:rPr>
          <w:w w:val="105"/>
          <w:sz w:val="19"/>
        </w:rPr>
        <w:t>ricorrendo</w:t>
      </w:r>
      <w:r w:rsidRPr="003F7DC9">
        <w:rPr>
          <w:spacing w:val="-19"/>
          <w:w w:val="105"/>
          <w:sz w:val="19"/>
        </w:rPr>
        <w:t xml:space="preserve"> </w:t>
      </w:r>
      <w:r w:rsidRPr="003F7DC9">
        <w:rPr>
          <w:w w:val="105"/>
          <w:sz w:val="19"/>
        </w:rPr>
        <w:t>alla</w:t>
      </w:r>
      <w:r w:rsidRPr="003F7DC9">
        <w:rPr>
          <w:spacing w:val="-17"/>
          <w:w w:val="105"/>
          <w:sz w:val="19"/>
        </w:rPr>
        <w:t xml:space="preserve"> </w:t>
      </w:r>
      <w:r w:rsidRPr="003F7DC9">
        <w:rPr>
          <w:w w:val="105"/>
          <w:sz w:val="19"/>
        </w:rPr>
        <w:t>separazione</w:t>
      </w:r>
      <w:r w:rsidRPr="003F7DC9">
        <w:rPr>
          <w:spacing w:val="-18"/>
          <w:w w:val="105"/>
          <w:sz w:val="19"/>
        </w:rPr>
        <w:t xml:space="preserve"> </w:t>
      </w:r>
      <w:r w:rsidRPr="003F7DC9">
        <w:rPr>
          <w:w w:val="105"/>
          <w:sz w:val="19"/>
        </w:rPr>
        <w:t>dei</w:t>
      </w:r>
      <w:r w:rsidRPr="003F7DC9">
        <w:rPr>
          <w:spacing w:val="-18"/>
          <w:w w:val="105"/>
          <w:sz w:val="19"/>
        </w:rPr>
        <w:t xml:space="preserve"> </w:t>
      </w:r>
      <w:r w:rsidRPr="003F7DC9">
        <w:rPr>
          <w:w w:val="105"/>
          <w:sz w:val="19"/>
        </w:rPr>
        <w:t>flussi</w:t>
      </w:r>
      <w:r w:rsidRPr="003F7DC9">
        <w:rPr>
          <w:spacing w:val="-18"/>
          <w:w w:val="105"/>
          <w:sz w:val="19"/>
        </w:rPr>
        <w:t xml:space="preserve"> </w:t>
      </w:r>
      <w:r w:rsidRPr="003F7DC9">
        <w:rPr>
          <w:w w:val="105"/>
          <w:sz w:val="19"/>
        </w:rPr>
        <w:t>di</w:t>
      </w:r>
      <w:r w:rsidRPr="003F7DC9">
        <w:rPr>
          <w:spacing w:val="-18"/>
          <w:w w:val="105"/>
          <w:sz w:val="19"/>
        </w:rPr>
        <w:t xml:space="preserve"> </w:t>
      </w:r>
      <w:r w:rsidRPr="003F7DC9">
        <w:rPr>
          <w:w w:val="105"/>
          <w:sz w:val="19"/>
        </w:rPr>
        <w:t>salita</w:t>
      </w:r>
      <w:r w:rsidRPr="003F7DC9">
        <w:rPr>
          <w:spacing w:val="-18"/>
          <w:w w:val="105"/>
          <w:sz w:val="19"/>
        </w:rPr>
        <w:t xml:space="preserve"> </w:t>
      </w:r>
      <w:r w:rsidRPr="003F7DC9">
        <w:rPr>
          <w:w w:val="105"/>
          <w:sz w:val="19"/>
        </w:rPr>
        <w:t>e discesa;</w:t>
      </w:r>
    </w:p>
    <w:p w14:paraId="7CA650FF" w14:textId="77777777" w:rsidR="0059612F" w:rsidRPr="003F7DC9" w:rsidRDefault="0059612F" w:rsidP="0059612F">
      <w:pPr>
        <w:pStyle w:val="Paragrafoelenco"/>
        <w:numPr>
          <w:ilvl w:val="1"/>
          <w:numId w:val="51"/>
        </w:numPr>
        <w:tabs>
          <w:tab w:val="left" w:pos="1849"/>
        </w:tabs>
        <w:spacing w:before="5" w:line="280" w:lineRule="auto"/>
        <w:ind w:left="284" w:right="794" w:firstLine="0"/>
        <w:rPr>
          <w:sz w:val="19"/>
        </w:rPr>
      </w:pPr>
      <w:r w:rsidRPr="003F7DC9">
        <w:rPr>
          <w:w w:val="105"/>
          <w:sz w:val="19"/>
        </w:rPr>
        <w:t>i passeggeri dovranno indossare necessariamente una mascherina di comunità, per la protezione del naso e della</w:t>
      </w:r>
      <w:r w:rsidRPr="003F7DC9">
        <w:rPr>
          <w:spacing w:val="-7"/>
          <w:w w:val="105"/>
          <w:sz w:val="19"/>
        </w:rPr>
        <w:t xml:space="preserve"> </w:t>
      </w:r>
      <w:r w:rsidRPr="003F7DC9">
        <w:rPr>
          <w:w w:val="105"/>
          <w:sz w:val="19"/>
        </w:rPr>
        <w:t>bocca.</w:t>
      </w:r>
    </w:p>
    <w:p w14:paraId="137E4D10" w14:textId="77777777" w:rsidR="0059612F" w:rsidRPr="003F7DC9" w:rsidRDefault="0059612F" w:rsidP="0059612F">
      <w:pPr>
        <w:pStyle w:val="Corpotesto"/>
        <w:ind w:left="284" w:right="794"/>
        <w:rPr>
          <w:sz w:val="18"/>
        </w:rPr>
      </w:pPr>
    </w:p>
    <w:p w14:paraId="6F5F0D31" w14:textId="77777777" w:rsidR="0059612F" w:rsidRPr="003F7DC9" w:rsidRDefault="0059612F" w:rsidP="0059612F">
      <w:pPr>
        <w:pStyle w:val="Corpotesto"/>
        <w:spacing w:before="2"/>
        <w:ind w:left="284" w:right="794"/>
        <w:rPr>
          <w:sz w:val="19"/>
        </w:rPr>
      </w:pPr>
    </w:p>
    <w:p w14:paraId="2C89FB5A" w14:textId="77777777" w:rsidR="0059612F" w:rsidRPr="003F7DC9" w:rsidRDefault="0059612F" w:rsidP="0059612F">
      <w:pPr>
        <w:pStyle w:val="Corpotesto"/>
        <w:spacing w:before="2"/>
        <w:ind w:left="284" w:right="794"/>
        <w:rPr>
          <w:sz w:val="19"/>
        </w:rPr>
      </w:pPr>
    </w:p>
    <w:p w14:paraId="447C6A8F" w14:textId="77777777" w:rsidR="0059612F" w:rsidRPr="003F7DC9" w:rsidRDefault="0059612F" w:rsidP="0059612F">
      <w:pPr>
        <w:spacing w:before="1"/>
        <w:ind w:left="284" w:right="794"/>
        <w:rPr>
          <w:sz w:val="19"/>
        </w:rPr>
      </w:pPr>
      <w:r w:rsidRPr="003F7DC9">
        <w:rPr>
          <w:w w:val="105"/>
          <w:sz w:val="19"/>
          <w:u w:val="single"/>
        </w:rPr>
        <w:lastRenderedPageBreak/>
        <w:t>Sui treni a lunga percorrenza (con prenotazione online):</w:t>
      </w:r>
    </w:p>
    <w:p w14:paraId="7410D8FF" w14:textId="77777777" w:rsidR="0059612F" w:rsidRPr="003F7DC9" w:rsidRDefault="0059612F" w:rsidP="0059612F">
      <w:pPr>
        <w:pStyle w:val="Corpotesto"/>
        <w:ind w:left="284" w:right="794"/>
      </w:pPr>
    </w:p>
    <w:p w14:paraId="4561A1CD" w14:textId="77777777" w:rsidR="0059612F" w:rsidRPr="003F7DC9" w:rsidRDefault="0059612F" w:rsidP="0059612F">
      <w:pPr>
        <w:pStyle w:val="Paragrafoelenco"/>
        <w:numPr>
          <w:ilvl w:val="1"/>
          <w:numId w:val="51"/>
        </w:numPr>
        <w:tabs>
          <w:tab w:val="left" w:pos="1849"/>
        </w:tabs>
        <w:spacing w:before="105" w:line="280" w:lineRule="auto"/>
        <w:ind w:left="284" w:right="794" w:firstLine="0"/>
        <w:rPr>
          <w:sz w:val="19"/>
        </w:rPr>
      </w:pPr>
      <w:r w:rsidRPr="003F7DC9">
        <w:rPr>
          <w:w w:val="105"/>
          <w:sz w:val="19"/>
        </w:rPr>
        <w:t>distanziamento</w:t>
      </w:r>
      <w:r w:rsidRPr="003F7DC9">
        <w:rPr>
          <w:spacing w:val="-8"/>
          <w:w w:val="105"/>
          <w:sz w:val="19"/>
        </w:rPr>
        <w:t xml:space="preserve"> </w:t>
      </w:r>
      <w:r w:rsidRPr="003F7DC9">
        <w:rPr>
          <w:w w:val="105"/>
          <w:sz w:val="19"/>
        </w:rPr>
        <w:t>interpersonale</w:t>
      </w:r>
      <w:r w:rsidRPr="003F7DC9">
        <w:rPr>
          <w:spacing w:val="-8"/>
          <w:w w:val="105"/>
          <w:sz w:val="19"/>
        </w:rPr>
        <w:t xml:space="preserve"> </w:t>
      </w:r>
      <w:r w:rsidRPr="003F7DC9">
        <w:rPr>
          <w:w w:val="105"/>
          <w:sz w:val="19"/>
        </w:rPr>
        <w:t>di</w:t>
      </w:r>
      <w:r w:rsidRPr="003F7DC9">
        <w:rPr>
          <w:spacing w:val="-8"/>
          <w:w w:val="105"/>
          <w:sz w:val="19"/>
        </w:rPr>
        <w:t xml:space="preserve"> </w:t>
      </w:r>
      <w:r w:rsidRPr="003F7DC9">
        <w:rPr>
          <w:w w:val="105"/>
          <w:sz w:val="19"/>
        </w:rPr>
        <w:t>un</w:t>
      </w:r>
      <w:r w:rsidRPr="003F7DC9">
        <w:rPr>
          <w:spacing w:val="-9"/>
          <w:w w:val="105"/>
          <w:sz w:val="19"/>
        </w:rPr>
        <w:t xml:space="preserve"> </w:t>
      </w:r>
      <w:r w:rsidRPr="003F7DC9">
        <w:rPr>
          <w:w w:val="105"/>
          <w:sz w:val="19"/>
        </w:rPr>
        <w:t>metro</w:t>
      </w:r>
      <w:r w:rsidRPr="003F7DC9">
        <w:rPr>
          <w:spacing w:val="-10"/>
          <w:w w:val="105"/>
          <w:sz w:val="19"/>
        </w:rPr>
        <w:t xml:space="preserve"> </w:t>
      </w:r>
      <w:r w:rsidRPr="003F7DC9">
        <w:rPr>
          <w:w w:val="105"/>
          <w:sz w:val="19"/>
        </w:rPr>
        <w:t>a</w:t>
      </w:r>
      <w:r w:rsidRPr="003F7DC9">
        <w:rPr>
          <w:spacing w:val="-8"/>
          <w:w w:val="105"/>
          <w:sz w:val="19"/>
        </w:rPr>
        <w:t xml:space="preserve"> </w:t>
      </w:r>
      <w:r w:rsidRPr="003F7DC9">
        <w:rPr>
          <w:w w:val="105"/>
          <w:sz w:val="19"/>
        </w:rPr>
        <w:t>bordo</w:t>
      </w:r>
      <w:r w:rsidRPr="003F7DC9">
        <w:rPr>
          <w:spacing w:val="-9"/>
          <w:w w:val="105"/>
          <w:sz w:val="19"/>
        </w:rPr>
        <w:t xml:space="preserve"> </w:t>
      </w:r>
      <w:r w:rsidRPr="003F7DC9">
        <w:rPr>
          <w:w w:val="105"/>
          <w:sz w:val="19"/>
        </w:rPr>
        <w:t>assicurato</w:t>
      </w:r>
      <w:r w:rsidRPr="003F7DC9">
        <w:rPr>
          <w:spacing w:val="-8"/>
          <w:w w:val="105"/>
          <w:sz w:val="19"/>
        </w:rPr>
        <w:t xml:space="preserve"> </w:t>
      </w:r>
      <w:r w:rsidRPr="003F7DC9">
        <w:rPr>
          <w:w w:val="105"/>
          <w:sz w:val="19"/>
        </w:rPr>
        <w:t>anche</w:t>
      </w:r>
      <w:r w:rsidRPr="003F7DC9">
        <w:rPr>
          <w:spacing w:val="-9"/>
          <w:w w:val="105"/>
          <w:sz w:val="19"/>
        </w:rPr>
        <w:t xml:space="preserve"> </w:t>
      </w:r>
      <w:r w:rsidRPr="003F7DC9">
        <w:rPr>
          <w:w w:val="105"/>
          <w:sz w:val="19"/>
        </w:rPr>
        <w:t>attraverso</w:t>
      </w:r>
      <w:r w:rsidRPr="003F7DC9">
        <w:rPr>
          <w:spacing w:val="-9"/>
          <w:w w:val="105"/>
          <w:sz w:val="19"/>
        </w:rPr>
        <w:t xml:space="preserve"> </w:t>
      </w:r>
      <w:r w:rsidRPr="003F7DC9">
        <w:rPr>
          <w:w w:val="105"/>
          <w:sz w:val="19"/>
        </w:rPr>
        <w:t>un</w:t>
      </w:r>
      <w:r w:rsidRPr="003F7DC9">
        <w:rPr>
          <w:spacing w:val="-9"/>
          <w:w w:val="105"/>
          <w:sz w:val="19"/>
        </w:rPr>
        <w:t xml:space="preserve"> </w:t>
      </w:r>
      <w:r w:rsidRPr="003F7DC9">
        <w:rPr>
          <w:w w:val="105"/>
          <w:sz w:val="19"/>
        </w:rPr>
        <w:t>meccanismo</w:t>
      </w:r>
      <w:r w:rsidRPr="003F7DC9">
        <w:rPr>
          <w:spacing w:val="-9"/>
          <w:w w:val="105"/>
          <w:sz w:val="19"/>
        </w:rPr>
        <w:t xml:space="preserve"> </w:t>
      </w:r>
      <w:r w:rsidRPr="003F7DC9">
        <w:rPr>
          <w:w w:val="105"/>
          <w:sz w:val="19"/>
        </w:rPr>
        <w:t>di preventiva</w:t>
      </w:r>
      <w:r w:rsidRPr="003F7DC9">
        <w:rPr>
          <w:spacing w:val="-2"/>
          <w:w w:val="105"/>
          <w:sz w:val="19"/>
        </w:rPr>
        <w:t xml:space="preserve"> </w:t>
      </w:r>
      <w:r w:rsidRPr="003F7DC9">
        <w:rPr>
          <w:w w:val="105"/>
          <w:sz w:val="19"/>
        </w:rPr>
        <w:t>prenotazione;</w:t>
      </w:r>
    </w:p>
    <w:p w14:paraId="4D89165B" w14:textId="77777777" w:rsidR="0059612F" w:rsidRPr="003F7DC9" w:rsidRDefault="0059612F" w:rsidP="0059612F">
      <w:pPr>
        <w:pStyle w:val="Paragrafoelenco"/>
        <w:numPr>
          <w:ilvl w:val="1"/>
          <w:numId w:val="51"/>
        </w:numPr>
        <w:tabs>
          <w:tab w:val="left" w:pos="1849"/>
        </w:tabs>
        <w:spacing w:before="4" w:line="280" w:lineRule="auto"/>
        <w:ind w:left="284" w:right="794" w:firstLine="0"/>
        <w:rPr>
          <w:sz w:val="19"/>
        </w:rPr>
      </w:pPr>
      <w:r w:rsidRPr="003F7DC9">
        <w:rPr>
          <w:sz w:val="19"/>
        </w:rPr>
        <w:t>adozione del biglietto nominativo al fine di identificare tutti i passeggeri e gestire eventuali casi di presenza a bordo di sospetti o conclamati casi di positività al virus</w:t>
      </w:r>
      <w:r w:rsidRPr="003F7DC9">
        <w:rPr>
          <w:spacing w:val="13"/>
          <w:sz w:val="19"/>
        </w:rPr>
        <w:t xml:space="preserve"> </w:t>
      </w:r>
      <w:r w:rsidRPr="003F7DC9">
        <w:rPr>
          <w:sz w:val="19"/>
        </w:rPr>
        <w:t>SARS−COV−2;</w:t>
      </w:r>
    </w:p>
    <w:p w14:paraId="1F2B7594" w14:textId="77777777" w:rsidR="0059612F" w:rsidRPr="003F7DC9" w:rsidRDefault="0059612F" w:rsidP="0059612F">
      <w:pPr>
        <w:pStyle w:val="Paragrafoelenco"/>
        <w:numPr>
          <w:ilvl w:val="1"/>
          <w:numId w:val="51"/>
        </w:numPr>
        <w:tabs>
          <w:tab w:val="left" w:pos="1848"/>
        </w:tabs>
        <w:spacing w:before="4" w:line="280" w:lineRule="auto"/>
        <w:ind w:left="284" w:right="794" w:firstLine="0"/>
        <w:rPr>
          <w:sz w:val="19"/>
        </w:rPr>
      </w:pPr>
      <w:r w:rsidRPr="003F7DC9">
        <w:rPr>
          <w:w w:val="105"/>
          <w:sz w:val="19"/>
        </w:rPr>
        <w:t>è possibile usufruire dei servizi di ristorazione/assistenza a bordo treno per i viaggi a media lunga percorrenza con modalità semplificate che evitino il transito dei passeggeri per recarsi al vagone bar. In particolare, il servizio è assicurato con la consegna “al posto” di alimenti e bevande in confezione</w:t>
      </w:r>
      <w:r w:rsidRPr="003F7DC9">
        <w:rPr>
          <w:spacing w:val="-8"/>
          <w:w w:val="105"/>
          <w:sz w:val="19"/>
        </w:rPr>
        <w:t xml:space="preserve"> </w:t>
      </w:r>
      <w:r w:rsidRPr="003F7DC9">
        <w:rPr>
          <w:w w:val="105"/>
          <w:sz w:val="19"/>
        </w:rPr>
        <w:t>sigillata</w:t>
      </w:r>
      <w:r w:rsidRPr="003F7DC9">
        <w:rPr>
          <w:spacing w:val="-7"/>
          <w:w w:val="105"/>
          <w:sz w:val="19"/>
        </w:rPr>
        <w:t xml:space="preserve"> </w:t>
      </w:r>
      <w:r w:rsidRPr="003F7DC9">
        <w:rPr>
          <w:w w:val="105"/>
          <w:sz w:val="19"/>
        </w:rPr>
        <w:t>e</w:t>
      </w:r>
      <w:r w:rsidRPr="003F7DC9">
        <w:rPr>
          <w:spacing w:val="-6"/>
          <w:w w:val="105"/>
          <w:sz w:val="19"/>
        </w:rPr>
        <w:t xml:space="preserve"> </w:t>
      </w:r>
      <w:r w:rsidRPr="003F7DC9">
        <w:rPr>
          <w:w w:val="105"/>
          <w:sz w:val="19"/>
        </w:rPr>
        <w:t>monodose,</w:t>
      </w:r>
      <w:r w:rsidRPr="003F7DC9">
        <w:rPr>
          <w:spacing w:val="-8"/>
          <w:w w:val="105"/>
          <w:sz w:val="19"/>
        </w:rPr>
        <w:t xml:space="preserve"> </w:t>
      </w:r>
      <w:r w:rsidRPr="003F7DC9">
        <w:rPr>
          <w:w w:val="105"/>
          <w:sz w:val="19"/>
        </w:rPr>
        <w:t>da</w:t>
      </w:r>
      <w:r w:rsidRPr="003F7DC9">
        <w:rPr>
          <w:spacing w:val="-6"/>
          <w:w w:val="105"/>
          <w:sz w:val="19"/>
        </w:rPr>
        <w:t xml:space="preserve"> </w:t>
      </w:r>
      <w:r w:rsidRPr="003F7DC9">
        <w:rPr>
          <w:w w:val="105"/>
          <w:sz w:val="19"/>
        </w:rPr>
        <w:t>parte</w:t>
      </w:r>
      <w:r w:rsidRPr="003F7DC9">
        <w:rPr>
          <w:spacing w:val="-7"/>
          <w:w w:val="105"/>
          <w:sz w:val="19"/>
        </w:rPr>
        <w:t xml:space="preserve"> </w:t>
      </w:r>
      <w:r w:rsidRPr="003F7DC9">
        <w:rPr>
          <w:w w:val="105"/>
          <w:sz w:val="19"/>
        </w:rPr>
        <w:t>di</w:t>
      </w:r>
      <w:r w:rsidRPr="003F7DC9">
        <w:rPr>
          <w:spacing w:val="-7"/>
          <w:w w:val="105"/>
          <w:sz w:val="19"/>
        </w:rPr>
        <w:t xml:space="preserve"> </w:t>
      </w:r>
      <w:r w:rsidRPr="003F7DC9">
        <w:rPr>
          <w:w w:val="105"/>
          <w:sz w:val="19"/>
        </w:rPr>
        <w:t>personale</w:t>
      </w:r>
      <w:r w:rsidRPr="003F7DC9">
        <w:rPr>
          <w:spacing w:val="-6"/>
          <w:w w:val="105"/>
          <w:sz w:val="19"/>
        </w:rPr>
        <w:t xml:space="preserve"> </w:t>
      </w:r>
      <w:r w:rsidRPr="003F7DC9">
        <w:rPr>
          <w:w w:val="105"/>
          <w:sz w:val="19"/>
        </w:rPr>
        <w:t>dotato</w:t>
      </w:r>
      <w:r w:rsidRPr="003F7DC9">
        <w:rPr>
          <w:spacing w:val="-7"/>
          <w:w w:val="105"/>
          <w:sz w:val="19"/>
        </w:rPr>
        <w:t xml:space="preserve"> </w:t>
      </w:r>
      <w:r w:rsidRPr="003F7DC9">
        <w:rPr>
          <w:w w:val="105"/>
          <w:sz w:val="19"/>
        </w:rPr>
        <w:t>di</w:t>
      </w:r>
      <w:r w:rsidRPr="003F7DC9">
        <w:rPr>
          <w:spacing w:val="-6"/>
          <w:w w:val="105"/>
          <w:sz w:val="19"/>
        </w:rPr>
        <w:t xml:space="preserve"> </w:t>
      </w:r>
      <w:r w:rsidRPr="003F7DC9">
        <w:rPr>
          <w:w w:val="105"/>
          <w:sz w:val="19"/>
        </w:rPr>
        <w:t>mascherina</w:t>
      </w:r>
      <w:r w:rsidRPr="003F7DC9">
        <w:rPr>
          <w:spacing w:val="-7"/>
          <w:w w:val="105"/>
          <w:sz w:val="19"/>
        </w:rPr>
        <w:t xml:space="preserve"> </w:t>
      </w:r>
      <w:r w:rsidRPr="003F7DC9">
        <w:rPr>
          <w:w w:val="105"/>
          <w:sz w:val="19"/>
        </w:rPr>
        <w:t>e</w:t>
      </w:r>
      <w:r w:rsidRPr="003F7DC9">
        <w:rPr>
          <w:spacing w:val="-7"/>
          <w:w w:val="105"/>
          <w:sz w:val="19"/>
        </w:rPr>
        <w:t xml:space="preserve"> </w:t>
      </w:r>
      <w:r w:rsidRPr="003F7DC9">
        <w:rPr>
          <w:w w:val="105"/>
          <w:sz w:val="19"/>
        </w:rPr>
        <w:t>guanti;</w:t>
      </w:r>
    </w:p>
    <w:p w14:paraId="614A8468" w14:textId="77777777" w:rsidR="0059612F" w:rsidRPr="003F7DC9" w:rsidRDefault="0059612F" w:rsidP="0059612F">
      <w:pPr>
        <w:pStyle w:val="Paragrafoelenco"/>
        <w:numPr>
          <w:ilvl w:val="1"/>
          <w:numId w:val="51"/>
        </w:numPr>
        <w:tabs>
          <w:tab w:val="left" w:pos="1849"/>
        </w:tabs>
        <w:spacing w:before="7" w:line="283" w:lineRule="auto"/>
        <w:ind w:left="284" w:right="794" w:firstLine="0"/>
        <w:rPr>
          <w:sz w:val="19"/>
        </w:rPr>
      </w:pPr>
      <w:r w:rsidRPr="003F7DC9">
        <w:rPr>
          <w:w w:val="105"/>
          <w:sz w:val="19"/>
        </w:rPr>
        <w:t>previsione obbligatoria, nelle stazioni di partenza dei treni ad Alta Velocità di ingressi dedicati per l'accesso ai treni AV e agli IC al fine di procedere alla misurazione della temperatura corporea da effettuarsi prima dell'accesso al treno. Nel caso in cui sia rilevata una temperatura corporea superiore</w:t>
      </w:r>
      <w:r w:rsidRPr="003F7DC9">
        <w:rPr>
          <w:spacing w:val="-4"/>
          <w:w w:val="105"/>
          <w:sz w:val="19"/>
        </w:rPr>
        <w:t xml:space="preserve"> </w:t>
      </w:r>
      <w:r w:rsidRPr="003F7DC9">
        <w:rPr>
          <w:w w:val="105"/>
          <w:sz w:val="19"/>
        </w:rPr>
        <w:t>a</w:t>
      </w:r>
      <w:r w:rsidRPr="003F7DC9">
        <w:rPr>
          <w:spacing w:val="-4"/>
          <w:w w:val="105"/>
          <w:sz w:val="19"/>
        </w:rPr>
        <w:t xml:space="preserve"> </w:t>
      </w:r>
      <w:r w:rsidRPr="003F7DC9">
        <w:rPr>
          <w:w w:val="105"/>
          <w:sz w:val="19"/>
        </w:rPr>
        <w:t>37,5</w:t>
      </w:r>
      <w:r w:rsidRPr="003F7DC9">
        <w:rPr>
          <w:spacing w:val="-4"/>
          <w:w w:val="105"/>
          <w:sz w:val="19"/>
        </w:rPr>
        <w:t xml:space="preserve"> </w:t>
      </w:r>
      <w:r w:rsidRPr="003F7DC9">
        <w:rPr>
          <w:w w:val="105"/>
          <w:sz w:val="19"/>
        </w:rPr>
        <w:t>C</w:t>
      </w:r>
      <w:r w:rsidRPr="003F7DC9">
        <w:rPr>
          <w:spacing w:val="-4"/>
          <w:w w:val="105"/>
          <w:sz w:val="19"/>
        </w:rPr>
        <w:t xml:space="preserve"> </w:t>
      </w:r>
      <w:r w:rsidRPr="003F7DC9">
        <w:rPr>
          <w:w w:val="105"/>
          <w:sz w:val="19"/>
        </w:rPr>
        <w:t>non</w:t>
      </w:r>
      <w:r w:rsidRPr="003F7DC9">
        <w:rPr>
          <w:spacing w:val="-4"/>
          <w:w w:val="105"/>
          <w:sz w:val="19"/>
        </w:rPr>
        <w:t xml:space="preserve"> </w:t>
      </w:r>
      <w:r w:rsidRPr="003F7DC9">
        <w:rPr>
          <w:w w:val="105"/>
          <w:sz w:val="19"/>
        </w:rPr>
        <w:t>sarà</w:t>
      </w:r>
      <w:r w:rsidRPr="003F7DC9">
        <w:rPr>
          <w:spacing w:val="-3"/>
          <w:w w:val="105"/>
          <w:sz w:val="19"/>
        </w:rPr>
        <w:t xml:space="preserve"> </w:t>
      </w:r>
      <w:r w:rsidRPr="003F7DC9">
        <w:rPr>
          <w:w w:val="105"/>
          <w:sz w:val="19"/>
        </w:rPr>
        <w:t>consentita</w:t>
      </w:r>
      <w:r w:rsidRPr="003F7DC9">
        <w:rPr>
          <w:spacing w:val="-3"/>
          <w:w w:val="105"/>
          <w:sz w:val="19"/>
        </w:rPr>
        <w:t xml:space="preserve"> </w:t>
      </w:r>
      <w:r w:rsidRPr="003F7DC9">
        <w:rPr>
          <w:w w:val="105"/>
          <w:sz w:val="19"/>
        </w:rPr>
        <w:t>la</w:t>
      </w:r>
      <w:r w:rsidRPr="003F7DC9">
        <w:rPr>
          <w:spacing w:val="-2"/>
          <w:w w:val="105"/>
          <w:sz w:val="19"/>
        </w:rPr>
        <w:t xml:space="preserve"> </w:t>
      </w:r>
      <w:r w:rsidRPr="003F7DC9">
        <w:rPr>
          <w:w w:val="105"/>
          <w:sz w:val="19"/>
        </w:rPr>
        <w:t>salita</w:t>
      </w:r>
      <w:r w:rsidRPr="003F7DC9">
        <w:rPr>
          <w:spacing w:val="-3"/>
          <w:w w:val="105"/>
          <w:sz w:val="19"/>
        </w:rPr>
        <w:t xml:space="preserve"> </w:t>
      </w:r>
      <w:r w:rsidRPr="003F7DC9">
        <w:rPr>
          <w:w w:val="105"/>
          <w:sz w:val="19"/>
        </w:rPr>
        <w:t>a</w:t>
      </w:r>
      <w:r w:rsidRPr="003F7DC9">
        <w:rPr>
          <w:spacing w:val="-3"/>
          <w:w w:val="105"/>
          <w:sz w:val="19"/>
        </w:rPr>
        <w:t xml:space="preserve"> </w:t>
      </w:r>
      <w:r w:rsidRPr="003F7DC9">
        <w:rPr>
          <w:w w:val="105"/>
          <w:sz w:val="19"/>
        </w:rPr>
        <w:t>bordo</w:t>
      </w:r>
      <w:r w:rsidRPr="003F7DC9">
        <w:rPr>
          <w:spacing w:val="-3"/>
          <w:w w:val="105"/>
          <w:sz w:val="19"/>
        </w:rPr>
        <w:t xml:space="preserve"> </w:t>
      </w:r>
      <w:r w:rsidRPr="003F7DC9">
        <w:rPr>
          <w:w w:val="105"/>
          <w:sz w:val="19"/>
        </w:rPr>
        <w:t>treno.</w:t>
      </w:r>
    </w:p>
    <w:p w14:paraId="02C67B3A" w14:textId="77777777" w:rsidR="0059612F" w:rsidRPr="003F7DC9" w:rsidRDefault="0059612F" w:rsidP="0059612F">
      <w:pPr>
        <w:pStyle w:val="Paragrafoelenco"/>
        <w:numPr>
          <w:ilvl w:val="1"/>
          <w:numId w:val="51"/>
        </w:numPr>
        <w:tabs>
          <w:tab w:val="left" w:pos="1850"/>
        </w:tabs>
        <w:spacing w:line="280" w:lineRule="auto"/>
        <w:ind w:left="284" w:right="794" w:firstLine="0"/>
        <w:rPr>
          <w:sz w:val="19"/>
        </w:rPr>
      </w:pPr>
      <w:r w:rsidRPr="003F7DC9">
        <w:rPr>
          <w:w w:val="105"/>
          <w:sz w:val="19"/>
        </w:rPr>
        <w:t>sia</w:t>
      </w:r>
      <w:r w:rsidRPr="003F7DC9">
        <w:rPr>
          <w:spacing w:val="-10"/>
          <w:w w:val="105"/>
          <w:sz w:val="19"/>
        </w:rPr>
        <w:t xml:space="preserve"> </w:t>
      </w:r>
      <w:r w:rsidRPr="003F7DC9">
        <w:rPr>
          <w:w w:val="105"/>
          <w:sz w:val="19"/>
        </w:rPr>
        <w:t>garantito</w:t>
      </w:r>
      <w:r w:rsidRPr="003F7DC9">
        <w:rPr>
          <w:spacing w:val="-11"/>
          <w:w w:val="105"/>
          <w:sz w:val="19"/>
        </w:rPr>
        <w:t xml:space="preserve"> </w:t>
      </w:r>
      <w:r w:rsidRPr="003F7DC9">
        <w:rPr>
          <w:w w:val="105"/>
          <w:sz w:val="19"/>
        </w:rPr>
        <w:t>l'utilizzo</w:t>
      </w:r>
      <w:r w:rsidRPr="003F7DC9">
        <w:rPr>
          <w:spacing w:val="-9"/>
          <w:w w:val="105"/>
          <w:sz w:val="19"/>
        </w:rPr>
        <w:t xml:space="preserve"> </w:t>
      </w:r>
      <w:r w:rsidRPr="003F7DC9">
        <w:rPr>
          <w:w w:val="105"/>
          <w:sz w:val="19"/>
        </w:rPr>
        <w:t>di</w:t>
      </w:r>
      <w:r w:rsidRPr="003F7DC9">
        <w:rPr>
          <w:spacing w:val="-11"/>
          <w:w w:val="105"/>
          <w:sz w:val="19"/>
        </w:rPr>
        <w:t xml:space="preserve"> </w:t>
      </w:r>
      <w:r w:rsidRPr="003F7DC9">
        <w:rPr>
          <w:w w:val="105"/>
          <w:sz w:val="19"/>
        </w:rPr>
        <w:t>una</w:t>
      </w:r>
      <w:r w:rsidRPr="003F7DC9">
        <w:rPr>
          <w:spacing w:val="-10"/>
          <w:w w:val="105"/>
          <w:sz w:val="19"/>
        </w:rPr>
        <w:t xml:space="preserve"> </w:t>
      </w:r>
      <w:r w:rsidRPr="003F7DC9">
        <w:rPr>
          <w:w w:val="105"/>
          <w:sz w:val="19"/>
        </w:rPr>
        <w:t>mascherina</w:t>
      </w:r>
      <w:r w:rsidRPr="003F7DC9">
        <w:rPr>
          <w:spacing w:val="-10"/>
          <w:w w:val="105"/>
          <w:sz w:val="19"/>
        </w:rPr>
        <w:t xml:space="preserve"> </w:t>
      </w:r>
      <w:r w:rsidRPr="003F7DC9">
        <w:rPr>
          <w:w w:val="105"/>
          <w:sz w:val="19"/>
        </w:rPr>
        <w:t>chirurgica</w:t>
      </w:r>
      <w:r w:rsidRPr="003F7DC9">
        <w:rPr>
          <w:spacing w:val="-11"/>
          <w:w w:val="105"/>
          <w:sz w:val="19"/>
        </w:rPr>
        <w:t xml:space="preserve"> </w:t>
      </w:r>
      <w:r w:rsidRPr="003F7DC9">
        <w:rPr>
          <w:w w:val="105"/>
          <w:sz w:val="19"/>
        </w:rPr>
        <w:t>per</w:t>
      </w:r>
      <w:r w:rsidRPr="003F7DC9">
        <w:rPr>
          <w:spacing w:val="-10"/>
          <w:w w:val="105"/>
          <w:sz w:val="19"/>
        </w:rPr>
        <w:t xml:space="preserve"> </w:t>
      </w:r>
      <w:r w:rsidRPr="003F7DC9">
        <w:rPr>
          <w:w w:val="105"/>
          <w:sz w:val="19"/>
        </w:rPr>
        <w:t>la</w:t>
      </w:r>
      <w:r w:rsidRPr="003F7DC9">
        <w:rPr>
          <w:spacing w:val="-10"/>
          <w:w w:val="105"/>
          <w:sz w:val="19"/>
        </w:rPr>
        <w:t xml:space="preserve"> </w:t>
      </w:r>
      <w:r w:rsidRPr="003F7DC9">
        <w:rPr>
          <w:w w:val="105"/>
          <w:sz w:val="19"/>
        </w:rPr>
        <w:t>protezione</w:t>
      </w:r>
      <w:r w:rsidRPr="003F7DC9">
        <w:rPr>
          <w:spacing w:val="-10"/>
          <w:w w:val="105"/>
          <w:sz w:val="19"/>
        </w:rPr>
        <w:t xml:space="preserve"> </w:t>
      </w:r>
      <w:r w:rsidRPr="003F7DC9">
        <w:rPr>
          <w:w w:val="105"/>
          <w:sz w:val="19"/>
        </w:rPr>
        <w:t>del</w:t>
      </w:r>
      <w:r w:rsidRPr="003F7DC9">
        <w:rPr>
          <w:spacing w:val="-11"/>
          <w:w w:val="105"/>
          <w:sz w:val="19"/>
        </w:rPr>
        <w:t xml:space="preserve"> </w:t>
      </w:r>
      <w:r w:rsidRPr="003F7DC9">
        <w:rPr>
          <w:w w:val="105"/>
          <w:sz w:val="19"/>
        </w:rPr>
        <w:t>naso</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della</w:t>
      </w:r>
      <w:r w:rsidRPr="003F7DC9">
        <w:rPr>
          <w:spacing w:val="-10"/>
          <w:w w:val="105"/>
          <w:sz w:val="19"/>
        </w:rPr>
        <w:t xml:space="preserve"> </w:t>
      </w:r>
      <w:r w:rsidRPr="003F7DC9">
        <w:rPr>
          <w:w w:val="105"/>
          <w:sz w:val="19"/>
        </w:rPr>
        <w:t>bocca</w:t>
      </w:r>
      <w:r w:rsidRPr="003F7DC9">
        <w:rPr>
          <w:spacing w:val="-10"/>
          <w:w w:val="105"/>
          <w:sz w:val="19"/>
        </w:rPr>
        <w:t xml:space="preserve"> </w:t>
      </w:r>
      <w:r w:rsidRPr="003F7DC9">
        <w:rPr>
          <w:w w:val="105"/>
          <w:sz w:val="19"/>
        </w:rPr>
        <w:t>per</w:t>
      </w:r>
      <w:r w:rsidRPr="003F7DC9">
        <w:rPr>
          <w:spacing w:val="-11"/>
          <w:w w:val="105"/>
          <w:sz w:val="19"/>
        </w:rPr>
        <w:t xml:space="preserve"> </w:t>
      </w:r>
      <w:r w:rsidRPr="003F7DC9">
        <w:rPr>
          <w:w w:val="105"/>
          <w:sz w:val="19"/>
        </w:rPr>
        <w:t>una durata</w:t>
      </w:r>
      <w:r w:rsidRPr="003F7DC9">
        <w:rPr>
          <w:spacing w:val="-14"/>
          <w:w w:val="105"/>
          <w:sz w:val="19"/>
        </w:rPr>
        <w:t xml:space="preserve"> </w:t>
      </w:r>
      <w:r w:rsidRPr="003F7DC9">
        <w:rPr>
          <w:w w:val="105"/>
          <w:sz w:val="19"/>
        </w:rPr>
        <w:t>massima</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utilizzo</w:t>
      </w:r>
      <w:r w:rsidRPr="003F7DC9">
        <w:rPr>
          <w:spacing w:val="-13"/>
          <w:w w:val="105"/>
          <w:sz w:val="19"/>
        </w:rPr>
        <w:t xml:space="preserve"> </w:t>
      </w:r>
      <w:r w:rsidRPr="003F7DC9">
        <w:rPr>
          <w:w w:val="105"/>
          <w:sz w:val="19"/>
        </w:rPr>
        <w:t>non</w:t>
      </w:r>
      <w:r w:rsidRPr="003F7DC9">
        <w:rPr>
          <w:spacing w:val="-14"/>
          <w:w w:val="105"/>
          <w:sz w:val="19"/>
        </w:rPr>
        <w:t xml:space="preserve"> </w:t>
      </w:r>
      <w:r w:rsidRPr="003F7DC9">
        <w:rPr>
          <w:w w:val="105"/>
          <w:sz w:val="19"/>
        </w:rPr>
        <w:t>superiore</w:t>
      </w:r>
      <w:r w:rsidRPr="003F7DC9">
        <w:rPr>
          <w:spacing w:val="-13"/>
          <w:w w:val="105"/>
          <w:sz w:val="19"/>
        </w:rPr>
        <w:t xml:space="preserve"> </w:t>
      </w:r>
      <w:r w:rsidRPr="003F7DC9">
        <w:rPr>
          <w:w w:val="105"/>
          <w:sz w:val="19"/>
        </w:rPr>
        <w:t>alle</w:t>
      </w:r>
      <w:r w:rsidRPr="003F7DC9">
        <w:rPr>
          <w:spacing w:val="-14"/>
          <w:w w:val="105"/>
          <w:sz w:val="19"/>
        </w:rPr>
        <w:t xml:space="preserve"> </w:t>
      </w:r>
      <w:r w:rsidRPr="003F7DC9">
        <w:rPr>
          <w:w w:val="105"/>
          <w:sz w:val="19"/>
        </w:rPr>
        <w:t>quattro</w:t>
      </w:r>
      <w:r w:rsidRPr="003F7DC9">
        <w:rPr>
          <w:spacing w:val="-13"/>
          <w:w w:val="105"/>
          <w:sz w:val="19"/>
        </w:rPr>
        <w:t xml:space="preserve"> </w:t>
      </w:r>
      <w:r w:rsidRPr="003F7DC9">
        <w:rPr>
          <w:w w:val="105"/>
          <w:sz w:val="19"/>
        </w:rPr>
        <w:t>ore,</w:t>
      </w:r>
      <w:r w:rsidRPr="003F7DC9">
        <w:rPr>
          <w:spacing w:val="-13"/>
          <w:w w:val="105"/>
          <w:sz w:val="19"/>
        </w:rPr>
        <w:t xml:space="preserve"> </w:t>
      </w:r>
      <w:r w:rsidRPr="003F7DC9">
        <w:rPr>
          <w:w w:val="105"/>
          <w:sz w:val="19"/>
        </w:rPr>
        <w:t>prevedendone</w:t>
      </w:r>
      <w:r w:rsidRPr="003F7DC9">
        <w:rPr>
          <w:spacing w:val="-13"/>
          <w:w w:val="105"/>
          <w:sz w:val="19"/>
        </w:rPr>
        <w:t xml:space="preserve"> </w:t>
      </w:r>
      <w:r w:rsidRPr="003F7DC9">
        <w:rPr>
          <w:w w:val="105"/>
          <w:sz w:val="19"/>
        </w:rPr>
        <w:t>la</w:t>
      </w:r>
      <w:r w:rsidRPr="003F7DC9">
        <w:rPr>
          <w:spacing w:val="-14"/>
          <w:w w:val="105"/>
          <w:sz w:val="19"/>
        </w:rPr>
        <w:t xml:space="preserve"> </w:t>
      </w:r>
      <w:r w:rsidRPr="003F7DC9">
        <w:rPr>
          <w:w w:val="105"/>
          <w:sz w:val="19"/>
        </w:rPr>
        <w:t>sostituzione</w:t>
      </w:r>
      <w:r w:rsidRPr="003F7DC9">
        <w:rPr>
          <w:spacing w:val="-13"/>
          <w:w w:val="105"/>
          <w:sz w:val="19"/>
        </w:rPr>
        <w:t xml:space="preserve"> </w:t>
      </w:r>
      <w:r w:rsidRPr="003F7DC9">
        <w:rPr>
          <w:w w:val="105"/>
          <w:sz w:val="19"/>
        </w:rPr>
        <w:t>per</w:t>
      </w:r>
      <w:r w:rsidRPr="003F7DC9">
        <w:rPr>
          <w:spacing w:val="-15"/>
          <w:w w:val="105"/>
          <w:sz w:val="19"/>
        </w:rPr>
        <w:t xml:space="preserve"> </w:t>
      </w:r>
      <w:r w:rsidRPr="003F7DC9">
        <w:rPr>
          <w:w w:val="105"/>
          <w:sz w:val="19"/>
        </w:rPr>
        <w:t>periodi superiori;</w:t>
      </w:r>
    </w:p>
    <w:p w14:paraId="137213B3" w14:textId="77777777" w:rsidR="0059612F" w:rsidRPr="003F7DC9" w:rsidRDefault="0059612F" w:rsidP="0059612F">
      <w:pPr>
        <w:pStyle w:val="Paragrafoelenco"/>
        <w:numPr>
          <w:ilvl w:val="1"/>
          <w:numId w:val="51"/>
        </w:numPr>
        <w:tabs>
          <w:tab w:val="left" w:pos="1851"/>
        </w:tabs>
        <w:spacing w:before="4" w:line="280" w:lineRule="auto"/>
        <w:ind w:left="284" w:right="794" w:firstLine="0"/>
        <w:rPr>
          <w:sz w:val="19"/>
        </w:rPr>
      </w:pPr>
      <w:r w:rsidRPr="003F7DC9">
        <w:rPr>
          <w:w w:val="105"/>
          <w:sz w:val="19"/>
        </w:rPr>
        <w:t>siano disciplinate individualmente le salite e le discese dal treno e la collocazione al posto assegnato,</w:t>
      </w:r>
      <w:r w:rsidRPr="003F7DC9">
        <w:rPr>
          <w:spacing w:val="-13"/>
          <w:w w:val="105"/>
          <w:sz w:val="19"/>
        </w:rPr>
        <w:t xml:space="preserve"> </w:t>
      </w:r>
      <w:r w:rsidRPr="003F7DC9">
        <w:rPr>
          <w:w w:val="105"/>
          <w:sz w:val="19"/>
        </w:rPr>
        <w:t>che</w:t>
      </w:r>
      <w:r w:rsidRPr="003F7DC9">
        <w:rPr>
          <w:spacing w:val="-12"/>
          <w:w w:val="105"/>
          <w:sz w:val="19"/>
        </w:rPr>
        <w:t xml:space="preserve"> </w:t>
      </w:r>
      <w:r w:rsidRPr="003F7DC9">
        <w:rPr>
          <w:w w:val="105"/>
          <w:sz w:val="19"/>
        </w:rPr>
        <w:t>in</w:t>
      </w:r>
      <w:r w:rsidRPr="003F7DC9">
        <w:rPr>
          <w:spacing w:val="-12"/>
          <w:w w:val="105"/>
          <w:sz w:val="19"/>
        </w:rPr>
        <w:t xml:space="preserve"> </w:t>
      </w:r>
      <w:r w:rsidRPr="003F7DC9">
        <w:rPr>
          <w:w w:val="105"/>
          <w:sz w:val="19"/>
        </w:rPr>
        <w:t>nessun</w:t>
      </w:r>
      <w:r w:rsidRPr="003F7DC9">
        <w:rPr>
          <w:spacing w:val="-13"/>
          <w:w w:val="105"/>
          <w:sz w:val="19"/>
        </w:rPr>
        <w:t xml:space="preserve"> </w:t>
      </w:r>
      <w:r w:rsidRPr="003F7DC9">
        <w:rPr>
          <w:w w:val="105"/>
          <w:sz w:val="19"/>
        </w:rPr>
        <w:t>caso</w:t>
      </w:r>
      <w:r w:rsidRPr="003F7DC9">
        <w:rPr>
          <w:spacing w:val="-12"/>
          <w:w w:val="105"/>
          <w:sz w:val="19"/>
        </w:rPr>
        <w:t xml:space="preserve"> </w:t>
      </w:r>
      <w:r w:rsidRPr="003F7DC9">
        <w:rPr>
          <w:w w:val="105"/>
          <w:sz w:val="19"/>
        </w:rPr>
        <w:t>potrà</w:t>
      </w:r>
      <w:r w:rsidRPr="003F7DC9">
        <w:rPr>
          <w:spacing w:val="-12"/>
          <w:w w:val="105"/>
          <w:sz w:val="19"/>
        </w:rPr>
        <w:t xml:space="preserve"> </w:t>
      </w:r>
      <w:r w:rsidRPr="003F7DC9">
        <w:rPr>
          <w:w w:val="105"/>
          <w:sz w:val="19"/>
        </w:rPr>
        <w:t>essere</w:t>
      </w:r>
      <w:r w:rsidRPr="003F7DC9">
        <w:rPr>
          <w:spacing w:val="-13"/>
          <w:w w:val="105"/>
          <w:sz w:val="19"/>
        </w:rPr>
        <w:t xml:space="preserve"> </w:t>
      </w:r>
      <w:r w:rsidRPr="003F7DC9">
        <w:rPr>
          <w:w w:val="105"/>
          <w:sz w:val="19"/>
        </w:rPr>
        <w:t>cambiato</w:t>
      </w:r>
      <w:r w:rsidRPr="003F7DC9">
        <w:rPr>
          <w:spacing w:val="-13"/>
          <w:w w:val="105"/>
          <w:sz w:val="19"/>
        </w:rPr>
        <w:t xml:space="preserve"> </w:t>
      </w:r>
      <w:r w:rsidRPr="003F7DC9">
        <w:rPr>
          <w:w w:val="105"/>
          <w:sz w:val="19"/>
        </w:rPr>
        <w:t>nel</w:t>
      </w:r>
      <w:r w:rsidRPr="003F7DC9">
        <w:rPr>
          <w:spacing w:val="-12"/>
          <w:w w:val="105"/>
          <w:sz w:val="19"/>
        </w:rPr>
        <w:t xml:space="preserve"> </w:t>
      </w:r>
      <w:r w:rsidRPr="003F7DC9">
        <w:rPr>
          <w:w w:val="105"/>
          <w:sz w:val="19"/>
        </w:rPr>
        <w:t>corso</w:t>
      </w:r>
      <w:r w:rsidRPr="003F7DC9">
        <w:rPr>
          <w:spacing w:val="-12"/>
          <w:w w:val="105"/>
          <w:sz w:val="19"/>
        </w:rPr>
        <w:t xml:space="preserve"> </w:t>
      </w:r>
      <w:r w:rsidRPr="003F7DC9">
        <w:rPr>
          <w:w w:val="105"/>
          <w:sz w:val="19"/>
        </w:rPr>
        <w:t>del</w:t>
      </w:r>
      <w:r w:rsidRPr="003F7DC9">
        <w:rPr>
          <w:spacing w:val="-12"/>
          <w:w w:val="105"/>
          <w:sz w:val="19"/>
        </w:rPr>
        <w:t xml:space="preserve"> </w:t>
      </w:r>
      <w:r w:rsidRPr="003F7DC9">
        <w:rPr>
          <w:w w:val="105"/>
          <w:sz w:val="19"/>
        </w:rPr>
        <w:t>viaggio,</w:t>
      </w:r>
      <w:r w:rsidRPr="003F7DC9">
        <w:rPr>
          <w:spacing w:val="-13"/>
          <w:w w:val="105"/>
          <w:sz w:val="19"/>
        </w:rPr>
        <w:t xml:space="preserve"> </w:t>
      </w:r>
      <w:r w:rsidRPr="003F7DC9">
        <w:rPr>
          <w:w w:val="105"/>
          <w:sz w:val="19"/>
        </w:rPr>
        <w:t>al</w:t>
      </w:r>
      <w:r w:rsidRPr="003F7DC9">
        <w:rPr>
          <w:spacing w:val="-13"/>
          <w:w w:val="105"/>
          <w:sz w:val="19"/>
        </w:rPr>
        <w:t xml:space="preserve"> </w:t>
      </w:r>
      <w:r w:rsidRPr="003F7DC9">
        <w:rPr>
          <w:w w:val="105"/>
          <w:sz w:val="19"/>
        </w:rPr>
        <w:t>fine</w:t>
      </w:r>
      <w:r w:rsidRPr="003F7DC9">
        <w:rPr>
          <w:spacing w:val="-12"/>
          <w:w w:val="105"/>
          <w:sz w:val="19"/>
        </w:rPr>
        <w:t xml:space="preserve"> </w:t>
      </w:r>
      <w:r w:rsidRPr="003F7DC9">
        <w:rPr>
          <w:w w:val="105"/>
          <w:sz w:val="19"/>
        </w:rPr>
        <w:t>di</w:t>
      </w:r>
      <w:r w:rsidRPr="003F7DC9">
        <w:rPr>
          <w:spacing w:val="-13"/>
          <w:w w:val="105"/>
          <w:sz w:val="19"/>
        </w:rPr>
        <w:t xml:space="preserve"> </w:t>
      </w:r>
      <w:r w:rsidRPr="003F7DC9">
        <w:rPr>
          <w:w w:val="105"/>
          <w:sz w:val="19"/>
        </w:rPr>
        <w:t>evitare</w:t>
      </w:r>
      <w:r w:rsidRPr="003F7DC9">
        <w:rPr>
          <w:spacing w:val="-13"/>
          <w:w w:val="105"/>
          <w:sz w:val="19"/>
        </w:rPr>
        <w:t xml:space="preserve"> </w:t>
      </w:r>
      <w:r w:rsidRPr="003F7DC9">
        <w:rPr>
          <w:w w:val="105"/>
          <w:sz w:val="19"/>
        </w:rPr>
        <w:t>contatti stretti tra i passeggeri nella fase di</w:t>
      </w:r>
      <w:r w:rsidRPr="003F7DC9">
        <w:rPr>
          <w:spacing w:val="-21"/>
          <w:w w:val="105"/>
          <w:sz w:val="19"/>
        </w:rPr>
        <w:t xml:space="preserve"> </w:t>
      </w:r>
      <w:r w:rsidRPr="003F7DC9">
        <w:rPr>
          <w:w w:val="105"/>
          <w:sz w:val="19"/>
        </w:rPr>
        <w:t>movimentazione;</w:t>
      </w:r>
    </w:p>
    <w:p w14:paraId="1A6A7347" w14:textId="77777777" w:rsidR="0059612F" w:rsidRPr="003F7DC9" w:rsidRDefault="0059612F" w:rsidP="0059612F">
      <w:pPr>
        <w:pStyle w:val="Paragrafoelenco"/>
        <w:numPr>
          <w:ilvl w:val="1"/>
          <w:numId w:val="51"/>
        </w:numPr>
        <w:tabs>
          <w:tab w:val="left" w:pos="1851"/>
        </w:tabs>
        <w:spacing w:before="4" w:line="280" w:lineRule="auto"/>
        <w:ind w:left="284" w:right="794" w:firstLine="0"/>
        <w:rPr>
          <w:sz w:val="19"/>
        </w:rPr>
      </w:pPr>
      <w:r w:rsidRPr="003F7DC9">
        <w:rPr>
          <w:w w:val="105"/>
          <w:sz w:val="19"/>
        </w:rPr>
        <w:t>deve</w:t>
      </w:r>
      <w:r w:rsidRPr="003F7DC9">
        <w:rPr>
          <w:spacing w:val="-14"/>
          <w:w w:val="105"/>
          <w:sz w:val="19"/>
        </w:rPr>
        <w:t xml:space="preserve"> </w:t>
      </w:r>
      <w:r w:rsidRPr="003F7DC9">
        <w:rPr>
          <w:w w:val="105"/>
          <w:sz w:val="19"/>
        </w:rPr>
        <w:t>essere</w:t>
      </w:r>
      <w:r w:rsidRPr="003F7DC9">
        <w:rPr>
          <w:spacing w:val="-16"/>
          <w:w w:val="105"/>
          <w:sz w:val="19"/>
        </w:rPr>
        <w:t xml:space="preserve"> </w:t>
      </w:r>
      <w:r w:rsidRPr="003F7DC9">
        <w:rPr>
          <w:w w:val="105"/>
          <w:sz w:val="19"/>
        </w:rPr>
        <w:t>sempre</w:t>
      </w:r>
      <w:r w:rsidRPr="003F7DC9">
        <w:rPr>
          <w:spacing w:val="-14"/>
          <w:w w:val="105"/>
          <w:sz w:val="19"/>
        </w:rPr>
        <w:t xml:space="preserve"> </w:t>
      </w:r>
      <w:r w:rsidRPr="003F7DC9">
        <w:rPr>
          <w:w w:val="105"/>
          <w:sz w:val="19"/>
        </w:rPr>
        <w:t>esclusa</w:t>
      </w:r>
      <w:r w:rsidRPr="003F7DC9">
        <w:rPr>
          <w:spacing w:val="-13"/>
          <w:w w:val="105"/>
          <w:sz w:val="19"/>
        </w:rPr>
        <w:t xml:space="preserve"> </w:t>
      </w:r>
      <w:r w:rsidRPr="003F7DC9">
        <w:rPr>
          <w:w w:val="105"/>
          <w:sz w:val="19"/>
        </w:rPr>
        <w:t>la</w:t>
      </w:r>
      <w:r w:rsidRPr="003F7DC9">
        <w:rPr>
          <w:spacing w:val="-15"/>
          <w:w w:val="105"/>
          <w:sz w:val="19"/>
        </w:rPr>
        <w:t xml:space="preserve"> </w:t>
      </w:r>
      <w:r w:rsidRPr="003F7DC9">
        <w:rPr>
          <w:w w:val="105"/>
          <w:sz w:val="19"/>
        </w:rPr>
        <w:t>possibilità</w:t>
      </w:r>
      <w:r w:rsidRPr="003F7DC9">
        <w:rPr>
          <w:spacing w:val="-13"/>
          <w:w w:val="105"/>
          <w:sz w:val="19"/>
        </w:rPr>
        <w:t xml:space="preserve"> </w:t>
      </w:r>
      <w:r w:rsidRPr="003F7DC9">
        <w:rPr>
          <w:w w:val="105"/>
          <w:sz w:val="19"/>
        </w:rPr>
        <w:t>di</w:t>
      </w:r>
      <w:r w:rsidRPr="003F7DC9">
        <w:rPr>
          <w:spacing w:val="-15"/>
          <w:w w:val="105"/>
          <w:sz w:val="19"/>
        </w:rPr>
        <w:t xml:space="preserve"> </w:t>
      </w:r>
      <w:r w:rsidRPr="003F7DC9">
        <w:rPr>
          <w:w w:val="105"/>
          <w:sz w:val="19"/>
        </w:rPr>
        <w:t>utilizzazione</w:t>
      </w:r>
      <w:r w:rsidRPr="003F7DC9">
        <w:rPr>
          <w:spacing w:val="-12"/>
          <w:w w:val="105"/>
          <w:sz w:val="19"/>
        </w:rPr>
        <w:t xml:space="preserve"> </w:t>
      </w:r>
      <w:r w:rsidRPr="003F7DC9">
        <w:rPr>
          <w:w w:val="105"/>
          <w:sz w:val="19"/>
        </w:rPr>
        <w:t>dei</w:t>
      </w:r>
      <w:r w:rsidRPr="003F7DC9">
        <w:rPr>
          <w:spacing w:val="-14"/>
          <w:w w:val="105"/>
          <w:sz w:val="19"/>
        </w:rPr>
        <w:t xml:space="preserve"> </w:t>
      </w:r>
      <w:r w:rsidRPr="003F7DC9">
        <w:rPr>
          <w:w w:val="105"/>
          <w:sz w:val="19"/>
        </w:rPr>
        <w:t>sedili</w:t>
      </w:r>
      <w:r w:rsidRPr="003F7DC9">
        <w:rPr>
          <w:spacing w:val="-14"/>
          <w:w w:val="105"/>
          <w:sz w:val="19"/>
        </w:rPr>
        <w:t xml:space="preserve"> </w:t>
      </w:r>
      <w:r w:rsidRPr="003F7DC9">
        <w:rPr>
          <w:w w:val="105"/>
          <w:sz w:val="19"/>
        </w:rPr>
        <w:t>contrapposti</w:t>
      </w:r>
      <w:r w:rsidRPr="003F7DC9">
        <w:rPr>
          <w:spacing w:val="-15"/>
          <w:w w:val="105"/>
          <w:sz w:val="19"/>
        </w:rPr>
        <w:t xml:space="preserve"> </w:t>
      </w:r>
      <w:r w:rsidRPr="003F7DC9">
        <w:rPr>
          <w:i/>
          <w:w w:val="105"/>
          <w:sz w:val="19"/>
        </w:rPr>
        <w:t>vis</w:t>
      </w:r>
      <w:r w:rsidRPr="003F7DC9">
        <w:rPr>
          <w:i/>
          <w:spacing w:val="-14"/>
          <w:w w:val="105"/>
          <w:sz w:val="19"/>
        </w:rPr>
        <w:t xml:space="preserve"> </w:t>
      </w:r>
      <w:r w:rsidRPr="003F7DC9">
        <w:rPr>
          <w:w w:val="105"/>
          <w:sz w:val="19"/>
        </w:rPr>
        <w:t>a</w:t>
      </w:r>
      <w:r w:rsidRPr="003F7DC9">
        <w:rPr>
          <w:spacing w:val="-14"/>
          <w:w w:val="105"/>
          <w:sz w:val="19"/>
        </w:rPr>
        <w:t xml:space="preserve"> </w:t>
      </w:r>
      <w:r w:rsidRPr="003F7DC9">
        <w:rPr>
          <w:i/>
          <w:w w:val="105"/>
          <w:sz w:val="19"/>
        </w:rPr>
        <w:t>vis</w:t>
      </w:r>
      <w:r w:rsidRPr="003F7DC9">
        <w:rPr>
          <w:i/>
          <w:spacing w:val="-14"/>
          <w:w w:val="105"/>
          <w:sz w:val="19"/>
        </w:rPr>
        <w:t xml:space="preserve"> </w:t>
      </w:r>
      <w:r w:rsidRPr="003F7DC9">
        <w:rPr>
          <w:w w:val="105"/>
          <w:sz w:val="19"/>
        </w:rPr>
        <w:t>(c.d.</w:t>
      </w:r>
      <w:r w:rsidRPr="003F7DC9">
        <w:rPr>
          <w:spacing w:val="-14"/>
          <w:w w:val="105"/>
          <w:sz w:val="19"/>
        </w:rPr>
        <w:t xml:space="preserve"> </w:t>
      </w:r>
      <w:r w:rsidRPr="003F7DC9">
        <w:rPr>
          <w:w w:val="105"/>
          <w:sz w:val="19"/>
        </w:rPr>
        <w:t>faccia</w:t>
      </w:r>
      <w:r w:rsidRPr="003F7DC9">
        <w:rPr>
          <w:spacing w:val="-14"/>
          <w:w w:val="105"/>
          <w:sz w:val="19"/>
        </w:rPr>
        <w:t xml:space="preserve"> </w:t>
      </w:r>
      <w:r w:rsidRPr="003F7DC9">
        <w:rPr>
          <w:w w:val="105"/>
          <w:sz w:val="19"/>
        </w:rPr>
        <w:t>a faccia)</w:t>
      </w:r>
      <w:r w:rsidRPr="003F7DC9">
        <w:rPr>
          <w:spacing w:val="5"/>
          <w:w w:val="105"/>
          <w:sz w:val="19"/>
        </w:rPr>
        <w:t xml:space="preserve"> </w:t>
      </w:r>
      <w:r w:rsidRPr="003F7DC9">
        <w:rPr>
          <w:w w:val="105"/>
          <w:sz w:val="19"/>
        </w:rPr>
        <w:t>nel</w:t>
      </w:r>
      <w:r w:rsidRPr="003F7DC9">
        <w:rPr>
          <w:spacing w:val="5"/>
          <w:w w:val="105"/>
          <w:sz w:val="19"/>
        </w:rPr>
        <w:t xml:space="preserve"> </w:t>
      </w:r>
      <w:r w:rsidRPr="003F7DC9">
        <w:rPr>
          <w:w w:val="105"/>
          <w:sz w:val="19"/>
        </w:rPr>
        <w:t>caso</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cui</w:t>
      </w:r>
      <w:r w:rsidRPr="003F7DC9">
        <w:rPr>
          <w:spacing w:val="5"/>
          <w:w w:val="105"/>
          <w:sz w:val="19"/>
        </w:rPr>
        <w:t xml:space="preserve"> </w:t>
      </w:r>
      <w:r w:rsidRPr="003F7DC9">
        <w:rPr>
          <w:w w:val="105"/>
          <w:sz w:val="19"/>
        </w:rPr>
        <w:t>non</w:t>
      </w:r>
      <w:r w:rsidRPr="003F7DC9">
        <w:rPr>
          <w:spacing w:val="5"/>
          <w:w w:val="105"/>
          <w:sz w:val="19"/>
        </w:rPr>
        <w:t xml:space="preserve"> </w:t>
      </w:r>
      <w:r w:rsidRPr="003F7DC9">
        <w:rPr>
          <w:w w:val="105"/>
          <w:sz w:val="19"/>
        </w:rPr>
        <w:t>sia</w:t>
      </w:r>
      <w:r w:rsidRPr="003F7DC9">
        <w:rPr>
          <w:spacing w:val="5"/>
          <w:w w:val="105"/>
          <w:sz w:val="19"/>
        </w:rPr>
        <w:t xml:space="preserve"> </w:t>
      </w:r>
      <w:r w:rsidRPr="003F7DC9">
        <w:rPr>
          <w:w w:val="105"/>
          <w:sz w:val="19"/>
        </w:rPr>
        <w:t>possibile</w:t>
      </w:r>
      <w:r w:rsidRPr="003F7DC9">
        <w:rPr>
          <w:spacing w:val="6"/>
          <w:w w:val="105"/>
          <w:sz w:val="19"/>
        </w:rPr>
        <w:t xml:space="preserve"> </w:t>
      </w:r>
      <w:r w:rsidRPr="003F7DC9">
        <w:rPr>
          <w:w w:val="105"/>
          <w:sz w:val="19"/>
        </w:rPr>
        <w:t>garantire</w:t>
      </w:r>
      <w:r w:rsidRPr="003F7DC9">
        <w:rPr>
          <w:spacing w:val="5"/>
          <w:w w:val="105"/>
          <w:sz w:val="19"/>
        </w:rPr>
        <w:t xml:space="preserve"> </w:t>
      </w:r>
      <w:r w:rsidRPr="003F7DC9">
        <w:rPr>
          <w:w w:val="105"/>
          <w:sz w:val="19"/>
        </w:rPr>
        <w:t>permanentemente</w:t>
      </w:r>
      <w:r w:rsidRPr="003F7DC9">
        <w:rPr>
          <w:spacing w:val="5"/>
          <w:w w:val="105"/>
          <w:sz w:val="19"/>
        </w:rPr>
        <w:t xml:space="preserve"> </w:t>
      </w:r>
      <w:r w:rsidRPr="003F7DC9">
        <w:rPr>
          <w:w w:val="105"/>
          <w:sz w:val="19"/>
        </w:rPr>
        <w:t>la</w:t>
      </w:r>
      <w:r w:rsidRPr="003F7DC9">
        <w:rPr>
          <w:spacing w:val="6"/>
          <w:w w:val="105"/>
          <w:sz w:val="19"/>
        </w:rPr>
        <w:t xml:space="preserve"> </w:t>
      </w:r>
      <w:r w:rsidRPr="003F7DC9">
        <w:rPr>
          <w:w w:val="105"/>
          <w:sz w:val="19"/>
        </w:rPr>
        <w:t>distanza</w:t>
      </w:r>
      <w:r w:rsidRPr="003F7DC9">
        <w:rPr>
          <w:spacing w:val="5"/>
          <w:w w:val="105"/>
          <w:sz w:val="19"/>
        </w:rPr>
        <w:t xml:space="preserve"> </w:t>
      </w:r>
      <w:r w:rsidRPr="003F7DC9">
        <w:rPr>
          <w:w w:val="105"/>
          <w:sz w:val="19"/>
        </w:rPr>
        <w:t>interpersonale</w:t>
      </w:r>
      <w:r w:rsidRPr="003F7DC9">
        <w:rPr>
          <w:spacing w:val="6"/>
          <w:w w:val="105"/>
          <w:sz w:val="19"/>
        </w:rPr>
        <w:t xml:space="preserve"> </w:t>
      </w:r>
      <w:r w:rsidRPr="003F7DC9">
        <w:rPr>
          <w:w w:val="105"/>
          <w:sz w:val="19"/>
        </w:rPr>
        <w:t>di almeno</w:t>
      </w:r>
      <w:r w:rsidRPr="003F7DC9">
        <w:rPr>
          <w:spacing w:val="-3"/>
          <w:w w:val="105"/>
          <w:sz w:val="19"/>
        </w:rPr>
        <w:t xml:space="preserve"> </w:t>
      </w:r>
      <w:r w:rsidRPr="003F7DC9">
        <w:rPr>
          <w:w w:val="105"/>
          <w:sz w:val="19"/>
        </w:rPr>
        <w:t>un</w:t>
      </w:r>
      <w:r w:rsidRPr="003F7DC9">
        <w:rPr>
          <w:spacing w:val="-4"/>
          <w:w w:val="105"/>
          <w:sz w:val="19"/>
        </w:rPr>
        <w:t xml:space="preserve"> </w:t>
      </w:r>
      <w:r w:rsidRPr="003F7DC9">
        <w:rPr>
          <w:w w:val="105"/>
          <w:sz w:val="19"/>
        </w:rPr>
        <w:t>metro</w:t>
      </w:r>
      <w:r w:rsidRPr="003F7DC9">
        <w:rPr>
          <w:spacing w:val="-3"/>
          <w:w w:val="105"/>
          <w:sz w:val="19"/>
        </w:rPr>
        <w:t xml:space="preserve"> </w:t>
      </w:r>
      <w:r w:rsidRPr="003F7DC9">
        <w:rPr>
          <w:w w:val="105"/>
          <w:sz w:val="19"/>
        </w:rPr>
        <w:t>sotto</w:t>
      </w:r>
      <w:r w:rsidRPr="003F7DC9">
        <w:rPr>
          <w:spacing w:val="-3"/>
          <w:w w:val="105"/>
          <w:sz w:val="19"/>
        </w:rPr>
        <w:t xml:space="preserve"> </w:t>
      </w:r>
      <w:r w:rsidRPr="003F7DC9">
        <w:rPr>
          <w:w w:val="105"/>
          <w:sz w:val="19"/>
        </w:rPr>
        <w:t>la</w:t>
      </w:r>
      <w:r w:rsidRPr="003F7DC9">
        <w:rPr>
          <w:spacing w:val="-2"/>
          <w:w w:val="105"/>
          <w:sz w:val="19"/>
        </w:rPr>
        <w:t xml:space="preserve"> </w:t>
      </w:r>
      <w:r w:rsidRPr="003F7DC9">
        <w:rPr>
          <w:w w:val="105"/>
          <w:sz w:val="19"/>
        </w:rPr>
        <w:t>responsabilità</w:t>
      </w:r>
      <w:r w:rsidRPr="003F7DC9">
        <w:rPr>
          <w:spacing w:val="-4"/>
          <w:w w:val="105"/>
          <w:sz w:val="19"/>
        </w:rPr>
        <w:t xml:space="preserve"> </w:t>
      </w:r>
      <w:r w:rsidRPr="003F7DC9">
        <w:rPr>
          <w:w w:val="105"/>
          <w:sz w:val="19"/>
        </w:rPr>
        <w:t>del</w:t>
      </w:r>
      <w:r w:rsidRPr="003F7DC9">
        <w:rPr>
          <w:spacing w:val="-3"/>
          <w:w w:val="105"/>
          <w:sz w:val="19"/>
        </w:rPr>
        <w:t xml:space="preserve"> </w:t>
      </w:r>
      <w:r w:rsidRPr="003F7DC9">
        <w:rPr>
          <w:w w:val="105"/>
          <w:sz w:val="19"/>
        </w:rPr>
        <w:t>gestore;</w:t>
      </w:r>
      <w:r w:rsidRPr="003F7DC9">
        <w:rPr>
          <w:spacing w:val="-4"/>
          <w:w w:val="105"/>
          <w:sz w:val="19"/>
        </w:rPr>
        <w:t xml:space="preserve"> </w:t>
      </w:r>
      <w:r w:rsidRPr="003F7DC9">
        <w:rPr>
          <w:w w:val="105"/>
          <w:sz w:val="19"/>
        </w:rPr>
        <w:t>nel</w:t>
      </w:r>
      <w:r w:rsidRPr="003F7DC9">
        <w:rPr>
          <w:spacing w:val="-4"/>
          <w:w w:val="105"/>
          <w:sz w:val="19"/>
        </w:rPr>
        <w:t xml:space="preserve"> </w:t>
      </w:r>
      <w:r w:rsidRPr="003F7DC9">
        <w:rPr>
          <w:w w:val="105"/>
          <w:sz w:val="19"/>
        </w:rPr>
        <w:t>caso</w:t>
      </w:r>
      <w:r w:rsidRPr="003F7DC9">
        <w:rPr>
          <w:spacing w:val="-2"/>
          <w:w w:val="105"/>
          <w:sz w:val="19"/>
        </w:rPr>
        <w:t xml:space="preserve"> </w:t>
      </w:r>
      <w:r w:rsidRPr="003F7DC9">
        <w:rPr>
          <w:w w:val="105"/>
          <w:sz w:val="19"/>
        </w:rPr>
        <w:t>in</w:t>
      </w:r>
      <w:r w:rsidRPr="003F7DC9">
        <w:rPr>
          <w:spacing w:val="-3"/>
          <w:w w:val="105"/>
          <w:sz w:val="19"/>
        </w:rPr>
        <w:t xml:space="preserve"> </w:t>
      </w:r>
      <w:r w:rsidRPr="003F7DC9">
        <w:rPr>
          <w:w w:val="105"/>
          <w:sz w:val="19"/>
        </w:rPr>
        <w:t>cui</w:t>
      </w:r>
      <w:r w:rsidRPr="003F7DC9">
        <w:rPr>
          <w:spacing w:val="-3"/>
          <w:w w:val="105"/>
          <w:sz w:val="19"/>
        </w:rPr>
        <w:t xml:space="preserve"> </w:t>
      </w:r>
      <w:r w:rsidRPr="003F7DC9">
        <w:rPr>
          <w:w w:val="105"/>
          <w:sz w:val="19"/>
        </w:rPr>
        <w:t>vi</w:t>
      </w:r>
      <w:r w:rsidRPr="003F7DC9">
        <w:rPr>
          <w:spacing w:val="-4"/>
          <w:w w:val="105"/>
          <w:sz w:val="19"/>
        </w:rPr>
        <w:t xml:space="preserve"> </w:t>
      </w:r>
      <w:r w:rsidRPr="003F7DC9">
        <w:rPr>
          <w:w w:val="105"/>
          <w:sz w:val="19"/>
        </w:rPr>
        <w:t>sia</w:t>
      </w:r>
      <w:r w:rsidRPr="003F7DC9">
        <w:rPr>
          <w:spacing w:val="-2"/>
          <w:w w:val="105"/>
          <w:sz w:val="19"/>
        </w:rPr>
        <w:t xml:space="preserve"> </w:t>
      </w:r>
      <w:r w:rsidRPr="003F7DC9">
        <w:rPr>
          <w:w w:val="105"/>
          <w:sz w:val="19"/>
        </w:rPr>
        <w:t>la</w:t>
      </w:r>
      <w:r w:rsidRPr="003F7DC9">
        <w:rPr>
          <w:spacing w:val="-4"/>
          <w:w w:val="105"/>
          <w:sz w:val="19"/>
        </w:rPr>
        <w:t xml:space="preserve"> </w:t>
      </w:r>
      <w:r w:rsidRPr="003F7DC9">
        <w:rPr>
          <w:w w:val="105"/>
          <w:sz w:val="19"/>
        </w:rPr>
        <w:t>distanza</w:t>
      </w:r>
      <w:r w:rsidRPr="003F7DC9">
        <w:rPr>
          <w:spacing w:val="-2"/>
          <w:w w:val="105"/>
          <w:sz w:val="19"/>
        </w:rPr>
        <w:t xml:space="preserve"> </w:t>
      </w:r>
      <w:r w:rsidRPr="003F7DC9">
        <w:rPr>
          <w:w w:val="105"/>
          <w:sz w:val="19"/>
        </w:rPr>
        <w:t>prescritta</w:t>
      </w:r>
      <w:r w:rsidRPr="003F7DC9">
        <w:rPr>
          <w:spacing w:val="-4"/>
          <w:w w:val="105"/>
          <w:sz w:val="19"/>
        </w:rPr>
        <w:t xml:space="preserve"> </w:t>
      </w:r>
      <w:r w:rsidRPr="003F7DC9">
        <w:rPr>
          <w:w w:val="105"/>
          <w:sz w:val="19"/>
        </w:rPr>
        <w:t>nei sedili</w:t>
      </w:r>
      <w:r w:rsidRPr="003F7DC9">
        <w:rPr>
          <w:spacing w:val="-16"/>
          <w:w w:val="105"/>
          <w:sz w:val="19"/>
        </w:rPr>
        <w:t xml:space="preserve"> </w:t>
      </w:r>
      <w:r w:rsidRPr="003F7DC9">
        <w:rPr>
          <w:w w:val="105"/>
          <w:sz w:val="19"/>
        </w:rPr>
        <w:t>contrapposti,</w:t>
      </w:r>
      <w:r w:rsidRPr="003F7DC9">
        <w:rPr>
          <w:spacing w:val="-16"/>
          <w:w w:val="105"/>
          <w:sz w:val="19"/>
        </w:rPr>
        <w:t xml:space="preserve"> </w:t>
      </w:r>
      <w:r w:rsidRPr="003F7DC9">
        <w:rPr>
          <w:w w:val="105"/>
          <w:sz w:val="19"/>
        </w:rPr>
        <w:t>dovrà</w:t>
      </w:r>
      <w:r w:rsidRPr="003F7DC9">
        <w:rPr>
          <w:spacing w:val="-16"/>
          <w:w w:val="105"/>
          <w:sz w:val="19"/>
        </w:rPr>
        <w:t xml:space="preserve"> </w:t>
      </w:r>
      <w:r w:rsidRPr="003F7DC9">
        <w:rPr>
          <w:w w:val="105"/>
          <w:sz w:val="19"/>
        </w:rPr>
        <w:t>essere,</w:t>
      </w:r>
      <w:r w:rsidRPr="003F7DC9">
        <w:rPr>
          <w:spacing w:val="-17"/>
          <w:w w:val="105"/>
          <w:sz w:val="19"/>
        </w:rPr>
        <w:t xml:space="preserve"> </w:t>
      </w:r>
      <w:r w:rsidRPr="003F7DC9">
        <w:rPr>
          <w:w w:val="105"/>
          <w:sz w:val="19"/>
        </w:rPr>
        <w:t>comunque,</w:t>
      </w:r>
      <w:r w:rsidRPr="003F7DC9">
        <w:rPr>
          <w:spacing w:val="-16"/>
          <w:w w:val="105"/>
          <w:sz w:val="19"/>
        </w:rPr>
        <w:t xml:space="preserve"> </w:t>
      </w:r>
      <w:r w:rsidRPr="003F7DC9">
        <w:rPr>
          <w:w w:val="105"/>
          <w:sz w:val="19"/>
        </w:rPr>
        <w:t>nel</w:t>
      </w:r>
      <w:r w:rsidRPr="003F7DC9">
        <w:rPr>
          <w:spacing w:val="-16"/>
          <w:w w:val="105"/>
          <w:sz w:val="19"/>
        </w:rPr>
        <w:t xml:space="preserve"> </w:t>
      </w:r>
      <w:r w:rsidRPr="003F7DC9">
        <w:rPr>
          <w:w w:val="105"/>
          <w:sz w:val="19"/>
        </w:rPr>
        <w:t>corso</w:t>
      </w:r>
      <w:r w:rsidRPr="003F7DC9">
        <w:rPr>
          <w:spacing w:val="-17"/>
          <w:w w:val="105"/>
          <w:sz w:val="19"/>
        </w:rPr>
        <w:t xml:space="preserve"> </w:t>
      </w:r>
      <w:r w:rsidRPr="003F7DC9">
        <w:rPr>
          <w:w w:val="105"/>
          <w:sz w:val="19"/>
        </w:rPr>
        <w:t>del</w:t>
      </w:r>
      <w:r w:rsidRPr="003F7DC9">
        <w:rPr>
          <w:spacing w:val="-16"/>
          <w:w w:val="105"/>
          <w:sz w:val="19"/>
        </w:rPr>
        <w:t xml:space="preserve"> </w:t>
      </w:r>
      <w:r w:rsidRPr="003F7DC9">
        <w:rPr>
          <w:w w:val="105"/>
          <w:sz w:val="19"/>
        </w:rPr>
        <w:t>viaggio</w:t>
      </w:r>
      <w:r w:rsidRPr="003F7DC9">
        <w:rPr>
          <w:spacing w:val="-17"/>
          <w:w w:val="105"/>
          <w:sz w:val="19"/>
        </w:rPr>
        <w:t xml:space="preserve"> </w:t>
      </w:r>
      <w:r w:rsidRPr="003F7DC9">
        <w:rPr>
          <w:w w:val="105"/>
          <w:sz w:val="19"/>
        </w:rPr>
        <w:t>comunicato</w:t>
      </w:r>
      <w:r w:rsidRPr="003F7DC9">
        <w:rPr>
          <w:spacing w:val="-16"/>
          <w:w w:val="105"/>
          <w:sz w:val="19"/>
        </w:rPr>
        <w:t xml:space="preserve"> </w:t>
      </w:r>
      <w:r w:rsidRPr="003F7DC9">
        <w:rPr>
          <w:w w:val="105"/>
          <w:sz w:val="19"/>
        </w:rPr>
        <w:t>l'obbligo</w:t>
      </w:r>
      <w:r w:rsidRPr="003F7DC9">
        <w:rPr>
          <w:spacing w:val="-15"/>
          <w:w w:val="105"/>
          <w:sz w:val="19"/>
        </w:rPr>
        <w:t xml:space="preserve"> </w:t>
      </w:r>
      <w:r w:rsidRPr="003F7DC9">
        <w:rPr>
          <w:w w:val="105"/>
          <w:sz w:val="19"/>
        </w:rPr>
        <w:t>del</w:t>
      </w:r>
      <w:r w:rsidRPr="003F7DC9">
        <w:rPr>
          <w:spacing w:val="-16"/>
          <w:w w:val="105"/>
          <w:sz w:val="19"/>
        </w:rPr>
        <w:t xml:space="preserve"> </w:t>
      </w:r>
      <w:r w:rsidRPr="003F7DC9">
        <w:rPr>
          <w:w w:val="105"/>
          <w:sz w:val="19"/>
        </w:rPr>
        <w:t>rispetto di tale</w:t>
      </w:r>
      <w:r w:rsidRPr="003F7DC9">
        <w:rPr>
          <w:spacing w:val="-4"/>
          <w:w w:val="105"/>
          <w:sz w:val="19"/>
        </w:rPr>
        <w:t xml:space="preserve"> </w:t>
      </w:r>
      <w:r w:rsidRPr="003F7DC9">
        <w:rPr>
          <w:w w:val="105"/>
          <w:sz w:val="19"/>
        </w:rPr>
        <w:t>prescrizione;</w:t>
      </w:r>
    </w:p>
    <w:p w14:paraId="00D52C96" w14:textId="77777777" w:rsidR="0059612F" w:rsidRPr="003F7DC9" w:rsidRDefault="0059612F" w:rsidP="0059612F">
      <w:pPr>
        <w:pStyle w:val="Paragrafoelenco"/>
        <w:numPr>
          <w:ilvl w:val="1"/>
          <w:numId w:val="51"/>
        </w:numPr>
        <w:tabs>
          <w:tab w:val="left" w:pos="1849"/>
        </w:tabs>
        <w:spacing w:line="283" w:lineRule="auto"/>
        <w:ind w:left="284" w:right="794" w:firstLine="0"/>
        <w:rPr>
          <w:sz w:val="19"/>
        </w:rPr>
      </w:pPr>
      <w:r w:rsidRPr="003F7DC9">
        <w:rPr>
          <w:w w:val="105"/>
          <w:sz w:val="19"/>
        </w:rPr>
        <w:t>l'aria a bordo venga rinnovata sia mediante l'impianto di climatizzazione sia mediante l'apertura delle porte esterne alle fermate, i flussi siano verticali e siano adottate procedure al fine di garantire che le porte di salita e discesa dei viaggiatori permangano aperte durante le soste programmate nelle stazioni, nonché nel caso in cui siano adottati specifici protocolli di sicurezza sanitaria, prevedendo in particolare la misurazione, a cura del Gestore, della temperatura in stazione</w:t>
      </w:r>
      <w:r w:rsidRPr="003F7DC9">
        <w:rPr>
          <w:spacing w:val="-7"/>
          <w:w w:val="105"/>
          <w:sz w:val="19"/>
        </w:rPr>
        <w:t xml:space="preserve"> </w:t>
      </w:r>
      <w:r w:rsidRPr="003F7DC9">
        <w:rPr>
          <w:w w:val="105"/>
          <w:sz w:val="19"/>
        </w:rPr>
        <w:t>prima</w:t>
      </w:r>
      <w:r w:rsidRPr="003F7DC9">
        <w:rPr>
          <w:spacing w:val="-7"/>
          <w:w w:val="105"/>
          <w:sz w:val="19"/>
        </w:rPr>
        <w:t xml:space="preserve"> </w:t>
      </w:r>
      <w:r w:rsidRPr="003F7DC9">
        <w:rPr>
          <w:w w:val="105"/>
          <w:sz w:val="19"/>
        </w:rPr>
        <w:t>dell'accesso</w:t>
      </w:r>
      <w:r w:rsidRPr="003F7DC9">
        <w:rPr>
          <w:spacing w:val="-6"/>
          <w:w w:val="105"/>
          <w:sz w:val="19"/>
        </w:rPr>
        <w:t xml:space="preserve"> </w:t>
      </w:r>
      <w:r w:rsidRPr="003F7DC9">
        <w:rPr>
          <w:w w:val="105"/>
          <w:sz w:val="19"/>
        </w:rPr>
        <w:t>al</w:t>
      </w:r>
      <w:r w:rsidRPr="003F7DC9">
        <w:rPr>
          <w:spacing w:val="-7"/>
          <w:w w:val="105"/>
          <w:sz w:val="19"/>
        </w:rPr>
        <w:t xml:space="preserve"> </w:t>
      </w:r>
      <w:r w:rsidRPr="003F7DC9">
        <w:rPr>
          <w:w w:val="105"/>
          <w:sz w:val="19"/>
        </w:rPr>
        <w:t>treno</w:t>
      </w:r>
      <w:r w:rsidRPr="003F7DC9">
        <w:rPr>
          <w:spacing w:val="-7"/>
          <w:w w:val="105"/>
          <w:sz w:val="19"/>
        </w:rPr>
        <w:t xml:space="preserve"> </w:t>
      </w:r>
      <w:r w:rsidRPr="003F7DC9">
        <w:rPr>
          <w:w w:val="105"/>
          <w:sz w:val="19"/>
        </w:rPr>
        <w:t>e</w:t>
      </w:r>
      <w:r w:rsidRPr="003F7DC9">
        <w:rPr>
          <w:spacing w:val="-7"/>
          <w:w w:val="105"/>
          <w:sz w:val="19"/>
        </w:rPr>
        <w:t xml:space="preserve"> </w:t>
      </w:r>
      <w:r w:rsidRPr="003F7DC9">
        <w:rPr>
          <w:w w:val="105"/>
          <w:sz w:val="19"/>
        </w:rPr>
        <w:t>vietando</w:t>
      </w:r>
      <w:r w:rsidRPr="003F7DC9">
        <w:rPr>
          <w:spacing w:val="-7"/>
          <w:w w:val="105"/>
          <w:sz w:val="19"/>
        </w:rPr>
        <w:t xml:space="preserve"> </w:t>
      </w:r>
      <w:r w:rsidRPr="003F7DC9">
        <w:rPr>
          <w:w w:val="105"/>
          <w:sz w:val="19"/>
        </w:rPr>
        <w:t>la</w:t>
      </w:r>
      <w:r w:rsidRPr="003F7DC9">
        <w:rPr>
          <w:spacing w:val="-7"/>
          <w:w w:val="105"/>
          <w:sz w:val="19"/>
        </w:rPr>
        <w:t xml:space="preserve"> </w:t>
      </w:r>
      <w:r w:rsidRPr="003F7DC9">
        <w:rPr>
          <w:w w:val="105"/>
          <w:sz w:val="19"/>
        </w:rPr>
        <w:t>salita</w:t>
      </w:r>
      <w:r w:rsidRPr="003F7DC9">
        <w:rPr>
          <w:spacing w:val="-7"/>
          <w:w w:val="105"/>
          <w:sz w:val="19"/>
        </w:rPr>
        <w:t xml:space="preserve"> </w:t>
      </w:r>
      <w:r w:rsidRPr="003F7DC9">
        <w:rPr>
          <w:w w:val="105"/>
          <w:sz w:val="19"/>
        </w:rPr>
        <w:t>a</w:t>
      </w:r>
      <w:r w:rsidRPr="003F7DC9">
        <w:rPr>
          <w:spacing w:val="-7"/>
          <w:w w:val="105"/>
          <w:sz w:val="19"/>
        </w:rPr>
        <w:t xml:space="preserve"> </w:t>
      </w:r>
      <w:r w:rsidRPr="003F7DC9">
        <w:rPr>
          <w:w w:val="105"/>
          <w:sz w:val="19"/>
        </w:rPr>
        <w:t>bordo</w:t>
      </w:r>
      <w:r w:rsidRPr="003F7DC9">
        <w:rPr>
          <w:spacing w:val="-7"/>
          <w:w w:val="105"/>
          <w:sz w:val="19"/>
        </w:rPr>
        <w:t xml:space="preserve"> </w:t>
      </w:r>
      <w:r w:rsidRPr="003F7DC9">
        <w:rPr>
          <w:w w:val="105"/>
          <w:sz w:val="19"/>
        </w:rPr>
        <w:t>in</w:t>
      </w:r>
      <w:r w:rsidRPr="003F7DC9">
        <w:rPr>
          <w:spacing w:val="-6"/>
          <w:w w:val="105"/>
          <w:sz w:val="19"/>
        </w:rPr>
        <w:t xml:space="preserve"> </w:t>
      </w:r>
      <w:r w:rsidRPr="003F7DC9">
        <w:rPr>
          <w:w w:val="105"/>
          <w:sz w:val="19"/>
        </w:rPr>
        <w:t>caso</w:t>
      </w:r>
      <w:r w:rsidRPr="003F7DC9">
        <w:rPr>
          <w:spacing w:val="-8"/>
          <w:w w:val="105"/>
          <w:sz w:val="19"/>
        </w:rPr>
        <w:t xml:space="preserve"> </w:t>
      </w:r>
      <w:r w:rsidRPr="003F7DC9">
        <w:rPr>
          <w:w w:val="105"/>
          <w:sz w:val="19"/>
        </w:rPr>
        <w:t>di</w:t>
      </w:r>
      <w:r w:rsidRPr="003F7DC9">
        <w:rPr>
          <w:spacing w:val="-6"/>
          <w:w w:val="105"/>
          <w:sz w:val="19"/>
        </w:rPr>
        <w:t xml:space="preserve"> </w:t>
      </w:r>
      <w:r w:rsidRPr="003F7DC9">
        <w:rPr>
          <w:w w:val="105"/>
          <w:sz w:val="19"/>
        </w:rPr>
        <w:t>temperatura</w:t>
      </w:r>
      <w:r w:rsidRPr="003F7DC9">
        <w:rPr>
          <w:spacing w:val="-8"/>
          <w:w w:val="105"/>
          <w:sz w:val="19"/>
        </w:rPr>
        <w:t xml:space="preserve"> </w:t>
      </w:r>
      <w:r w:rsidRPr="003F7DC9">
        <w:rPr>
          <w:w w:val="105"/>
          <w:sz w:val="19"/>
        </w:rPr>
        <w:t>superiore</w:t>
      </w:r>
      <w:r w:rsidRPr="003F7DC9">
        <w:rPr>
          <w:spacing w:val="-7"/>
          <w:w w:val="105"/>
          <w:sz w:val="19"/>
        </w:rPr>
        <w:t xml:space="preserve"> </w:t>
      </w:r>
      <w:r w:rsidRPr="003F7DC9">
        <w:rPr>
          <w:w w:val="105"/>
          <w:sz w:val="19"/>
        </w:rPr>
        <w:t>a 37,5</w:t>
      </w:r>
      <w:r w:rsidRPr="003F7DC9">
        <w:rPr>
          <w:spacing w:val="-3"/>
          <w:w w:val="105"/>
          <w:sz w:val="19"/>
        </w:rPr>
        <w:t xml:space="preserve"> </w:t>
      </w:r>
      <w:r w:rsidRPr="003F7DC9">
        <w:rPr>
          <w:w w:val="105"/>
          <w:sz w:val="19"/>
        </w:rPr>
        <w:t>°C;</w:t>
      </w:r>
    </w:p>
    <w:p w14:paraId="0D1C160A" w14:textId="77777777" w:rsidR="0059612F" w:rsidRPr="003F7DC9" w:rsidRDefault="0059612F" w:rsidP="0059612F">
      <w:pPr>
        <w:pStyle w:val="Paragrafoelenco"/>
        <w:numPr>
          <w:ilvl w:val="1"/>
          <w:numId w:val="51"/>
        </w:numPr>
        <w:tabs>
          <w:tab w:val="left" w:pos="1848"/>
        </w:tabs>
        <w:spacing w:line="280" w:lineRule="auto"/>
        <w:ind w:left="284" w:right="794" w:firstLine="0"/>
        <w:rPr>
          <w:sz w:val="19"/>
        </w:rPr>
      </w:pPr>
      <w:r w:rsidRPr="003F7DC9">
        <w:rPr>
          <w:w w:val="105"/>
          <w:sz w:val="19"/>
        </w:rPr>
        <w:t>dovranno</w:t>
      </w:r>
      <w:r w:rsidRPr="003F7DC9">
        <w:rPr>
          <w:spacing w:val="-8"/>
          <w:w w:val="105"/>
          <w:sz w:val="19"/>
        </w:rPr>
        <w:t xml:space="preserve"> </w:t>
      </w:r>
      <w:r w:rsidRPr="003F7DC9">
        <w:rPr>
          <w:w w:val="105"/>
          <w:sz w:val="19"/>
        </w:rPr>
        <w:t>essere</w:t>
      </w:r>
      <w:r w:rsidRPr="003F7DC9">
        <w:rPr>
          <w:spacing w:val="-8"/>
          <w:w w:val="105"/>
          <w:sz w:val="19"/>
        </w:rPr>
        <w:t xml:space="preserve"> </w:t>
      </w:r>
      <w:r w:rsidRPr="003F7DC9">
        <w:rPr>
          <w:w w:val="105"/>
          <w:sz w:val="19"/>
        </w:rPr>
        <w:t>limitati</w:t>
      </w:r>
      <w:r w:rsidRPr="003F7DC9">
        <w:rPr>
          <w:spacing w:val="-7"/>
          <w:w w:val="105"/>
          <w:sz w:val="19"/>
        </w:rPr>
        <w:t xml:space="preserve"> </w:t>
      </w:r>
      <w:r w:rsidRPr="003F7DC9">
        <w:rPr>
          <w:w w:val="105"/>
          <w:sz w:val="19"/>
        </w:rPr>
        <w:t>al</w:t>
      </w:r>
      <w:r w:rsidRPr="003F7DC9">
        <w:rPr>
          <w:spacing w:val="-8"/>
          <w:w w:val="105"/>
          <w:sz w:val="19"/>
        </w:rPr>
        <w:t xml:space="preserve"> </w:t>
      </w:r>
      <w:r w:rsidRPr="003F7DC9">
        <w:rPr>
          <w:w w:val="105"/>
          <w:sz w:val="19"/>
        </w:rPr>
        <w:t>massimo,</w:t>
      </w:r>
      <w:r w:rsidRPr="003F7DC9">
        <w:rPr>
          <w:spacing w:val="-8"/>
          <w:w w:val="105"/>
          <w:sz w:val="19"/>
        </w:rPr>
        <w:t xml:space="preserve"> </w:t>
      </w:r>
      <w:r w:rsidRPr="003F7DC9">
        <w:rPr>
          <w:w w:val="105"/>
          <w:sz w:val="19"/>
        </w:rPr>
        <w:t>se</w:t>
      </w:r>
      <w:r w:rsidRPr="003F7DC9">
        <w:rPr>
          <w:spacing w:val="-8"/>
          <w:w w:val="105"/>
          <w:sz w:val="19"/>
        </w:rPr>
        <w:t xml:space="preserve"> </w:t>
      </w:r>
      <w:r w:rsidRPr="003F7DC9">
        <w:rPr>
          <w:w w:val="105"/>
          <w:sz w:val="19"/>
        </w:rPr>
        <w:t>non</w:t>
      </w:r>
      <w:r w:rsidRPr="003F7DC9">
        <w:rPr>
          <w:spacing w:val="-8"/>
          <w:w w:val="105"/>
          <w:sz w:val="19"/>
        </w:rPr>
        <w:t xml:space="preserve"> </w:t>
      </w:r>
      <w:r w:rsidRPr="003F7DC9">
        <w:rPr>
          <w:w w:val="105"/>
          <w:sz w:val="19"/>
        </w:rPr>
        <w:t>strettamente</w:t>
      </w:r>
      <w:r w:rsidRPr="003F7DC9">
        <w:rPr>
          <w:spacing w:val="-8"/>
          <w:w w:val="105"/>
          <w:sz w:val="19"/>
        </w:rPr>
        <w:t xml:space="preserve"> </w:t>
      </w:r>
      <w:r w:rsidRPr="003F7DC9">
        <w:rPr>
          <w:w w:val="105"/>
          <w:sz w:val="19"/>
        </w:rPr>
        <w:t>necessari,</w:t>
      </w:r>
      <w:r w:rsidRPr="003F7DC9">
        <w:rPr>
          <w:spacing w:val="-7"/>
          <w:w w:val="105"/>
          <w:sz w:val="19"/>
        </w:rPr>
        <w:t xml:space="preserve"> </w:t>
      </w:r>
      <w:r w:rsidRPr="003F7DC9">
        <w:rPr>
          <w:w w:val="105"/>
          <w:sz w:val="19"/>
        </w:rPr>
        <w:t>gli</w:t>
      </w:r>
      <w:r w:rsidRPr="003F7DC9">
        <w:rPr>
          <w:spacing w:val="-8"/>
          <w:w w:val="105"/>
          <w:sz w:val="19"/>
        </w:rPr>
        <w:t xml:space="preserve"> </w:t>
      </w:r>
      <w:r w:rsidRPr="003F7DC9">
        <w:rPr>
          <w:w w:val="105"/>
          <w:sz w:val="19"/>
        </w:rPr>
        <w:t>spostamenti</w:t>
      </w:r>
      <w:r w:rsidRPr="003F7DC9">
        <w:rPr>
          <w:spacing w:val="-8"/>
          <w:w w:val="105"/>
          <w:sz w:val="19"/>
        </w:rPr>
        <w:t xml:space="preserve"> </w:t>
      </w:r>
      <w:r w:rsidRPr="003F7DC9">
        <w:rPr>
          <w:w w:val="105"/>
          <w:sz w:val="19"/>
        </w:rPr>
        <w:t>e</w:t>
      </w:r>
      <w:r w:rsidRPr="003F7DC9">
        <w:rPr>
          <w:spacing w:val="-8"/>
          <w:w w:val="105"/>
          <w:sz w:val="19"/>
        </w:rPr>
        <w:t xml:space="preserve"> </w:t>
      </w:r>
      <w:r w:rsidRPr="003F7DC9">
        <w:rPr>
          <w:w w:val="105"/>
          <w:sz w:val="19"/>
        </w:rPr>
        <w:t>i</w:t>
      </w:r>
      <w:r w:rsidRPr="003F7DC9">
        <w:rPr>
          <w:spacing w:val="-9"/>
          <w:w w:val="105"/>
          <w:sz w:val="19"/>
        </w:rPr>
        <w:t xml:space="preserve"> </w:t>
      </w:r>
      <w:r w:rsidRPr="003F7DC9">
        <w:rPr>
          <w:w w:val="105"/>
          <w:sz w:val="19"/>
        </w:rPr>
        <w:t>movimenti nell'ambito del</w:t>
      </w:r>
      <w:r w:rsidRPr="003F7DC9">
        <w:rPr>
          <w:spacing w:val="-4"/>
          <w:w w:val="105"/>
          <w:sz w:val="19"/>
        </w:rPr>
        <w:t xml:space="preserve"> </w:t>
      </w:r>
      <w:r w:rsidRPr="003F7DC9">
        <w:rPr>
          <w:w w:val="105"/>
          <w:sz w:val="19"/>
        </w:rPr>
        <w:t>treno.</w:t>
      </w:r>
    </w:p>
    <w:p w14:paraId="0986432C" w14:textId="77777777" w:rsidR="0059612F" w:rsidRPr="003F7DC9" w:rsidRDefault="0059612F" w:rsidP="0059612F">
      <w:pPr>
        <w:pStyle w:val="Corpotesto"/>
        <w:spacing w:before="6"/>
        <w:ind w:left="284" w:right="794"/>
        <w:rPr>
          <w:sz w:val="14"/>
        </w:rPr>
      </w:pPr>
    </w:p>
    <w:p w14:paraId="7ECB9D2D" w14:textId="58D386CC" w:rsidR="0059612F" w:rsidRPr="003F7DC9" w:rsidRDefault="0059612F" w:rsidP="0059612F">
      <w:pPr>
        <w:spacing w:line="283" w:lineRule="auto"/>
        <w:ind w:left="284" w:right="794"/>
        <w:jc w:val="both"/>
        <w:rPr>
          <w:sz w:val="19"/>
        </w:rPr>
      </w:pPr>
      <w:proofErr w:type="gramStart"/>
      <w:r w:rsidRPr="003F7DC9">
        <w:rPr>
          <w:w w:val="105"/>
          <w:sz w:val="19"/>
        </w:rPr>
        <w:t>E'</w:t>
      </w:r>
      <w:proofErr w:type="gramEnd"/>
      <w:r w:rsidRPr="003F7DC9">
        <w:rPr>
          <w:spacing w:val="-15"/>
          <w:w w:val="105"/>
          <w:sz w:val="19"/>
        </w:rPr>
        <w:t xml:space="preserve"> </w:t>
      </w:r>
      <w:r w:rsidRPr="003F7DC9">
        <w:rPr>
          <w:w w:val="105"/>
          <w:sz w:val="19"/>
        </w:rPr>
        <w:t>consentito</w:t>
      </w:r>
      <w:r w:rsidRPr="003F7DC9">
        <w:rPr>
          <w:spacing w:val="-14"/>
          <w:w w:val="105"/>
          <w:sz w:val="19"/>
        </w:rPr>
        <w:t xml:space="preserve"> </w:t>
      </w:r>
      <w:r w:rsidRPr="003F7DC9">
        <w:rPr>
          <w:w w:val="105"/>
          <w:sz w:val="19"/>
        </w:rPr>
        <w:t>derogare</w:t>
      </w:r>
      <w:r w:rsidRPr="003F7DC9">
        <w:rPr>
          <w:spacing w:val="-14"/>
          <w:w w:val="105"/>
          <w:sz w:val="19"/>
        </w:rPr>
        <w:t xml:space="preserve"> </w:t>
      </w:r>
      <w:r w:rsidRPr="003F7DC9">
        <w:rPr>
          <w:w w:val="105"/>
          <w:sz w:val="19"/>
        </w:rPr>
        <w:t>al</w:t>
      </w:r>
      <w:r w:rsidRPr="003F7DC9">
        <w:rPr>
          <w:spacing w:val="-15"/>
          <w:w w:val="105"/>
          <w:sz w:val="19"/>
        </w:rPr>
        <w:t xml:space="preserve"> </w:t>
      </w:r>
      <w:r w:rsidRPr="003F7DC9">
        <w:rPr>
          <w:w w:val="105"/>
          <w:sz w:val="19"/>
        </w:rPr>
        <w:t>distanziamento</w:t>
      </w:r>
      <w:r w:rsidRPr="003F7DC9">
        <w:rPr>
          <w:spacing w:val="-13"/>
          <w:w w:val="105"/>
          <w:sz w:val="19"/>
        </w:rPr>
        <w:t xml:space="preserve"> </w:t>
      </w:r>
      <w:r w:rsidRPr="003F7DC9">
        <w:rPr>
          <w:w w:val="105"/>
          <w:sz w:val="19"/>
        </w:rPr>
        <w:t>interpersonale</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un</w:t>
      </w:r>
      <w:r w:rsidRPr="003F7DC9">
        <w:rPr>
          <w:spacing w:val="-15"/>
          <w:w w:val="105"/>
          <w:sz w:val="19"/>
        </w:rPr>
        <w:t xml:space="preserve"> </w:t>
      </w:r>
      <w:r w:rsidRPr="003F7DC9">
        <w:rPr>
          <w:w w:val="105"/>
          <w:sz w:val="19"/>
        </w:rPr>
        <w:t>metro,</w:t>
      </w:r>
      <w:r w:rsidRPr="003F7DC9">
        <w:rPr>
          <w:spacing w:val="-14"/>
          <w:w w:val="105"/>
          <w:sz w:val="19"/>
        </w:rPr>
        <w:t xml:space="preserve"> </w:t>
      </w:r>
      <w:r w:rsidRPr="003F7DC9">
        <w:rPr>
          <w:w w:val="105"/>
          <w:sz w:val="19"/>
        </w:rPr>
        <w:t>a</w:t>
      </w:r>
      <w:r w:rsidRPr="003F7DC9">
        <w:rPr>
          <w:spacing w:val="-14"/>
          <w:w w:val="105"/>
          <w:sz w:val="19"/>
        </w:rPr>
        <w:t xml:space="preserve"> </w:t>
      </w:r>
      <w:r w:rsidRPr="003F7DC9">
        <w:rPr>
          <w:w w:val="105"/>
          <w:sz w:val="19"/>
        </w:rPr>
        <w:t>bordo</w:t>
      </w:r>
      <w:r w:rsidRPr="003F7DC9">
        <w:rPr>
          <w:spacing w:val="-14"/>
          <w:w w:val="105"/>
          <w:sz w:val="19"/>
        </w:rPr>
        <w:t xml:space="preserve"> </w:t>
      </w:r>
      <w:r w:rsidRPr="003F7DC9">
        <w:rPr>
          <w:w w:val="105"/>
          <w:sz w:val="19"/>
        </w:rPr>
        <w:t>dei</w:t>
      </w:r>
      <w:r w:rsidRPr="003F7DC9">
        <w:rPr>
          <w:spacing w:val="-15"/>
          <w:w w:val="105"/>
          <w:sz w:val="19"/>
        </w:rPr>
        <w:t xml:space="preserve"> </w:t>
      </w:r>
      <w:r w:rsidRPr="003F7DC9">
        <w:rPr>
          <w:w w:val="105"/>
          <w:sz w:val="19"/>
        </w:rPr>
        <w:t>treni</w:t>
      </w:r>
      <w:r w:rsidRPr="003F7DC9">
        <w:rPr>
          <w:spacing w:val="-15"/>
          <w:w w:val="105"/>
          <w:sz w:val="19"/>
        </w:rPr>
        <w:t xml:space="preserve"> </w:t>
      </w:r>
      <w:r w:rsidRPr="003F7DC9">
        <w:rPr>
          <w:w w:val="105"/>
          <w:sz w:val="19"/>
        </w:rPr>
        <w:t>a</w:t>
      </w:r>
      <w:r w:rsidRPr="003F7DC9">
        <w:rPr>
          <w:spacing w:val="-14"/>
          <w:w w:val="105"/>
          <w:sz w:val="19"/>
        </w:rPr>
        <w:t xml:space="preserve"> </w:t>
      </w:r>
      <w:r w:rsidRPr="003F7DC9">
        <w:rPr>
          <w:w w:val="105"/>
          <w:sz w:val="19"/>
        </w:rPr>
        <w:t>lunga</w:t>
      </w:r>
      <w:r w:rsidRPr="003F7DC9">
        <w:rPr>
          <w:spacing w:val="-14"/>
          <w:w w:val="105"/>
          <w:sz w:val="19"/>
        </w:rPr>
        <w:t xml:space="preserve"> </w:t>
      </w:r>
      <w:r w:rsidRPr="003F7DC9">
        <w:rPr>
          <w:w w:val="105"/>
          <w:sz w:val="19"/>
        </w:rPr>
        <w:t>percorrenza, nei soli casi in</w:t>
      </w:r>
      <w:r w:rsidRPr="003F7DC9">
        <w:rPr>
          <w:spacing w:val="-7"/>
          <w:w w:val="105"/>
          <w:sz w:val="19"/>
        </w:rPr>
        <w:t xml:space="preserve"> </w:t>
      </w:r>
      <w:r w:rsidRPr="003F7DC9">
        <w:rPr>
          <w:w w:val="105"/>
          <w:sz w:val="19"/>
        </w:rPr>
        <w:t>cui:</w:t>
      </w:r>
    </w:p>
    <w:p w14:paraId="6459B3A8" w14:textId="77777777" w:rsidR="0059612F" w:rsidRPr="003F7DC9" w:rsidRDefault="0059612F" w:rsidP="0059612F">
      <w:pPr>
        <w:pStyle w:val="Corpotesto"/>
        <w:spacing w:before="6"/>
        <w:ind w:left="284" w:right="794"/>
        <w:rPr>
          <w:sz w:val="14"/>
        </w:rPr>
      </w:pPr>
    </w:p>
    <w:p w14:paraId="604E1044" w14:textId="77777777" w:rsidR="0059612F" w:rsidRPr="003F7DC9" w:rsidRDefault="0059612F" w:rsidP="0059612F">
      <w:pPr>
        <w:pStyle w:val="Paragrafoelenco"/>
        <w:numPr>
          <w:ilvl w:val="1"/>
          <w:numId w:val="51"/>
        </w:numPr>
        <w:tabs>
          <w:tab w:val="left" w:pos="1848"/>
        </w:tabs>
        <w:ind w:left="284" w:right="794" w:firstLine="0"/>
        <w:rPr>
          <w:sz w:val="19"/>
        </w:rPr>
      </w:pPr>
      <w:r w:rsidRPr="003F7DC9">
        <w:rPr>
          <w:w w:val="105"/>
          <w:sz w:val="19"/>
        </w:rPr>
        <w:t>siano</w:t>
      </w:r>
      <w:r w:rsidRPr="003F7DC9">
        <w:rPr>
          <w:spacing w:val="-6"/>
          <w:w w:val="105"/>
          <w:sz w:val="19"/>
        </w:rPr>
        <w:t xml:space="preserve"> </w:t>
      </w:r>
      <w:r w:rsidRPr="003F7DC9">
        <w:rPr>
          <w:w w:val="105"/>
          <w:sz w:val="19"/>
        </w:rPr>
        <w:t>previsti</w:t>
      </w:r>
      <w:r w:rsidRPr="003F7DC9">
        <w:rPr>
          <w:spacing w:val="-5"/>
          <w:w w:val="105"/>
          <w:sz w:val="19"/>
        </w:rPr>
        <w:t xml:space="preserve"> </w:t>
      </w:r>
      <w:r w:rsidRPr="003F7DC9">
        <w:rPr>
          <w:w w:val="105"/>
          <w:sz w:val="19"/>
        </w:rPr>
        <w:t>sedili</w:t>
      </w:r>
      <w:r w:rsidRPr="003F7DC9">
        <w:rPr>
          <w:spacing w:val="-6"/>
          <w:w w:val="105"/>
          <w:sz w:val="19"/>
        </w:rPr>
        <w:t xml:space="preserve"> </w:t>
      </w:r>
      <w:r w:rsidRPr="003F7DC9">
        <w:rPr>
          <w:w w:val="105"/>
          <w:sz w:val="19"/>
        </w:rPr>
        <w:t>singoli</w:t>
      </w:r>
      <w:r w:rsidRPr="003F7DC9">
        <w:rPr>
          <w:spacing w:val="-6"/>
          <w:w w:val="105"/>
          <w:sz w:val="19"/>
        </w:rPr>
        <w:t xml:space="preserve"> </w:t>
      </w:r>
      <w:r w:rsidRPr="003F7DC9">
        <w:rPr>
          <w:w w:val="105"/>
          <w:sz w:val="19"/>
        </w:rPr>
        <w:t>in</w:t>
      </w:r>
      <w:r w:rsidRPr="003F7DC9">
        <w:rPr>
          <w:spacing w:val="-6"/>
          <w:w w:val="105"/>
          <w:sz w:val="19"/>
        </w:rPr>
        <w:t xml:space="preserve"> </w:t>
      </w:r>
      <w:r w:rsidRPr="003F7DC9">
        <w:rPr>
          <w:w w:val="105"/>
          <w:sz w:val="19"/>
        </w:rPr>
        <w:t>verticale</w:t>
      </w:r>
      <w:r w:rsidRPr="003F7DC9">
        <w:rPr>
          <w:spacing w:val="-6"/>
          <w:w w:val="105"/>
          <w:sz w:val="19"/>
        </w:rPr>
        <w:t xml:space="preserve"> </w:t>
      </w:r>
      <w:r w:rsidRPr="003F7DC9">
        <w:rPr>
          <w:w w:val="105"/>
          <w:sz w:val="19"/>
        </w:rPr>
        <w:t>con</w:t>
      </w:r>
      <w:r w:rsidRPr="003F7DC9">
        <w:rPr>
          <w:spacing w:val="-6"/>
          <w:w w:val="105"/>
          <w:sz w:val="19"/>
        </w:rPr>
        <w:t xml:space="preserve"> </w:t>
      </w:r>
      <w:r w:rsidRPr="003F7DC9">
        <w:rPr>
          <w:w w:val="105"/>
          <w:sz w:val="19"/>
        </w:rPr>
        <w:t>schienale</w:t>
      </w:r>
      <w:r w:rsidRPr="003F7DC9">
        <w:rPr>
          <w:spacing w:val="-5"/>
          <w:w w:val="105"/>
          <w:sz w:val="19"/>
        </w:rPr>
        <w:t xml:space="preserve"> </w:t>
      </w:r>
      <w:r w:rsidRPr="003F7DC9">
        <w:rPr>
          <w:w w:val="105"/>
          <w:sz w:val="19"/>
        </w:rPr>
        <w:t>alto</w:t>
      </w:r>
      <w:r w:rsidRPr="003F7DC9">
        <w:rPr>
          <w:spacing w:val="-5"/>
          <w:w w:val="105"/>
          <w:sz w:val="19"/>
        </w:rPr>
        <w:t xml:space="preserve"> </w:t>
      </w:r>
      <w:r w:rsidRPr="003F7DC9">
        <w:rPr>
          <w:w w:val="105"/>
          <w:sz w:val="19"/>
        </w:rPr>
        <w:t>da</w:t>
      </w:r>
      <w:r w:rsidRPr="003F7DC9">
        <w:rPr>
          <w:spacing w:val="-6"/>
          <w:w w:val="105"/>
          <w:sz w:val="19"/>
        </w:rPr>
        <w:t xml:space="preserve"> </w:t>
      </w:r>
      <w:r w:rsidRPr="003F7DC9">
        <w:rPr>
          <w:w w:val="105"/>
          <w:sz w:val="19"/>
        </w:rPr>
        <w:t>contenere</w:t>
      </w:r>
      <w:r w:rsidRPr="003F7DC9">
        <w:rPr>
          <w:spacing w:val="-6"/>
          <w:w w:val="105"/>
          <w:sz w:val="19"/>
        </w:rPr>
        <w:t xml:space="preserve"> </w:t>
      </w:r>
      <w:r w:rsidRPr="003F7DC9">
        <w:rPr>
          <w:w w:val="105"/>
          <w:sz w:val="19"/>
        </w:rPr>
        <w:t>il</w:t>
      </w:r>
      <w:r w:rsidRPr="003F7DC9">
        <w:rPr>
          <w:spacing w:val="-5"/>
          <w:w w:val="105"/>
          <w:sz w:val="19"/>
        </w:rPr>
        <w:t xml:space="preserve"> </w:t>
      </w:r>
      <w:r w:rsidRPr="003F7DC9">
        <w:rPr>
          <w:w w:val="105"/>
          <w:sz w:val="19"/>
        </w:rPr>
        <w:t>capo</w:t>
      </w:r>
      <w:r w:rsidRPr="003F7DC9">
        <w:rPr>
          <w:spacing w:val="-5"/>
          <w:w w:val="105"/>
          <w:sz w:val="19"/>
        </w:rPr>
        <w:t xml:space="preserve"> </w:t>
      </w:r>
      <w:r w:rsidRPr="003F7DC9">
        <w:rPr>
          <w:w w:val="105"/>
          <w:sz w:val="19"/>
        </w:rPr>
        <w:t>del</w:t>
      </w:r>
      <w:r w:rsidRPr="003F7DC9">
        <w:rPr>
          <w:spacing w:val="-6"/>
          <w:w w:val="105"/>
          <w:sz w:val="19"/>
        </w:rPr>
        <w:t xml:space="preserve"> </w:t>
      </w:r>
      <w:r w:rsidRPr="003F7DC9">
        <w:rPr>
          <w:w w:val="105"/>
          <w:sz w:val="19"/>
        </w:rPr>
        <w:t>passeggero;</w:t>
      </w:r>
    </w:p>
    <w:p w14:paraId="2DD2F18C" w14:textId="45E71F6B" w:rsidR="0059612F" w:rsidRPr="003F7DC9" w:rsidRDefault="0059612F" w:rsidP="0059612F">
      <w:pPr>
        <w:pStyle w:val="Paragrafoelenco"/>
        <w:numPr>
          <w:ilvl w:val="1"/>
          <w:numId w:val="51"/>
        </w:numPr>
        <w:tabs>
          <w:tab w:val="left" w:pos="1848"/>
        </w:tabs>
        <w:spacing w:before="41" w:line="283" w:lineRule="auto"/>
        <w:ind w:left="284" w:right="794" w:firstLine="0"/>
        <w:rPr>
          <w:sz w:val="19"/>
        </w:rPr>
      </w:pPr>
      <w:r w:rsidRPr="003F7DC9">
        <w:rPr>
          <w:w w:val="105"/>
          <w:sz w:val="19"/>
        </w:rPr>
        <w:t>l'utilizzo di sedili attigui o contrapposti sia limitato esclusivamente all'occupazione da parte di passeggeri</w:t>
      </w:r>
      <w:r w:rsidRPr="003F7DC9">
        <w:rPr>
          <w:spacing w:val="-12"/>
          <w:w w:val="105"/>
          <w:sz w:val="19"/>
        </w:rPr>
        <w:t xml:space="preserve"> </w:t>
      </w:r>
      <w:r w:rsidRPr="003F7DC9">
        <w:rPr>
          <w:w w:val="105"/>
          <w:sz w:val="19"/>
        </w:rPr>
        <w:t>che</w:t>
      </w:r>
      <w:r w:rsidRPr="003F7DC9">
        <w:rPr>
          <w:spacing w:val="-13"/>
          <w:w w:val="105"/>
          <w:sz w:val="19"/>
        </w:rPr>
        <w:t xml:space="preserve"> </w:t>
      </w:r>
      <w:r w:rsidRPr="003F7DC9">
        <w:rPr>
          <w:w w:val="105"/>
          <w:sz w:val="19"/>
        </w:rPr>
        <w:t>siano</w:t>
      </w:r>
      <w:r w:rsidRPr="003F7DC9">
        <w:rPr>
          <w:spacing w:val="22"/>
          <w:w w:val="105"/>
          <w:sz w:val="19"/>
        </w:rPr>
        <w:t xml:space="preserve"> </w:t>
      </w:r>
      <w:r w:rsidRPr="003F7DC9">
        <w:rPr>
          <w:w w:val="105"/>
          <w:sz w:val="19"/>
        </w:rPr>
        <w:t>congiunti</w:t>
      </w:r>
      <w:r w:rsidRPr="003F7DC9">
        <w:rPr>
          <w:spacing w:val="-13"/>
          <w:w w:val="105"/>
          <w:sz w:val="19"/>
        </w:rPr>
        <w:t xml:space="preserve"> </w:t>
      </w:r>
      <w:r w:rsidRPr="003F7DC9">
        <w:rPr>
          <w:w w:val="105"/>
          <w:sz w:val="19"/>
        </w:rPr>
        <w:t>e/o</w:t>
      </w:r>
      <w:r w:rsidRPr="003F7DC9">
        <w:rPr>
          <w:spacing w:val="-12"/>
          <w:w w:val="105"/>
          <w:sz w:val="19"/>
        </w:rPr>
        <w:t xml:space="preserve"> </w:t>
      </w:r>
      <w:r w:rsidRPr="003F7DC9">
        <w:rPr>
          <w:w w:val="105"/>
          <w:sz w:val="19"/>
        </w:rPr>
        <w:t>conviventi</w:t>
      </w:r>
      <w:r w:rsidRPr="003F7DC9">
        <w:rPr>
          <w:spacing w:val="-13"/>
          <w:w w:val="105"/>
          <w:sz w:val="19"/>
        </w:rPr>
        <w:t xml:space="preserve"> </w:t>
      </w:r>
      <w:r w:rsidRPr="003F7DC9">
        <w:rPr>
          <w:w w:val="105"/>
          <w:sz w:val="19"/>
        </w:rPr>
        <w:t>nella</w:t>
      </w:r>
      <w:r w:rsidRPr="003F7DC9">
        <w:rPr>
          <w:spacing w:val="-12"/>
          <w:w w:val="105"/>
          <w:sz w:val="19"/>
        </w:rPr>
        <w:t xml:space="preserve"> </w:t>
      </w:r>
      <w:r w:rsidRPr="003F7DC9">
        <w:rPr>
          <w:w w:val="105"/>
          <w:sz w:val="19"/>
        </w:rPr>
        <w:t>stessa</w:t>
      </w:r>
      <w:r w:rsidRPr="003F7DC9">
        <w:rPr>
          <w:spacing w:val="-13"/>
          <w:w w:val="105"/>
          <w:sz w:val="19"/>
        </w:rPr>
        <w:t xml:space="preserve"> </w:t>
      </w:r>
      <w:r w:rsidRPr="003F7DC9">
        <w:rPr>
          <w:w w:val="105"/>
          <w:sz w:val="19"/>
        </w:rPr>
        <w:t>unità</w:t>
      </w:r>
      <w:r w:rsidRPr="003F7DC9">
        <w:rPr>
          <w:spacing w:val="-13"/>
          <w:w w:val="105"/>
          <w:sz w:val="19"/>
        </w:rPr>
        <w:t xml:space="preserve"> </w:t>
      </w:r>
      <w:r w:rsidRPr="003F7DC9">
        <w:rPr>
          <w:w w:val="105"/>
          <w:sz w:val="19"/>
        </w:rPr>
        <w:t>abitativa,</w:t>
      </w:r>
      <w:r w:rsidRPr="003F7DC9">
        <w:rPr>
          <w:spacing w:val="-11"/>
          <w:w w:val="105"/>
          <w:sz w:val="19"/>
        </w:rPr>
        <w:t xml:space="preserve"> </w:t>
      </w:r>
      <w:r w:rsidRPr="003F7DC9">
        <w:rPr>
          <w:w w:val="105"/>
          <w:sz w:val="19"/>
        </w:rPr>
        <w:t>nonché</w:t>
      </w:r>
      <w:r w:rsidRPr="003F7DC9">
        <w:rPr>
          <w:spacing w:val="-12"/>
          <w:w w:val="105"/>
          <w:sz w:val="19"/>
        </w:rPr>
        <w:t xml:space="preserve"> </w:t>
      </w:r>
      <w:r w:rsidRPr="003F7DC9">
        <w:rPr>
          <w:w w:val="105"/>
          <w:sz w:val="19"/>
        </w:rPr>
        <w:t>alle</w:t>
      </w:r>
      <w:r w:rsidRPr="003F7DC9">
        <w:rPr>
          <w:spacing w:val="21"/>
          <w:w w:val="105"/>
          <w:sz w:val="19"/>
        </w:rPr>
        <w:t xml:space="preserve"> </w:t>
      </w:r>
      <w:r w:rsidRPr="003F7DC9">
        <w:rPr>
          <w:w w:val="105"/>
          <w:sz w:val="19"/>
        </w:rPr>
        <w:t>persone</w:t>
      </w:r>
      <w:r w:rsidRPr="003F7DC9">
        <w:rPr>
          <w:spacing w:val="-12"/>
          <w:w w:val="105"/>
          <w:sz w:val="19"/>
        </w:rPr>
        <w:t xml:space="preserve"> </w:t>
      </w:r>
      <w:r w:rsidRPr="003F7DC9">
        <w:rPr>
          <w:w w:val="105"/>
          <w:sz w:val="19"/>
        </w:rPr>
        <w:t>che abbiano</w:t>
      </w:r>
      <w:r w:rsidRPr="003F7DC9">
        <w:rPr>
          <w:spacing w:val="-14"/>
          <w:w w:val="105"/>
          <w:sz w:val="19"/>
        </w:rPr>
        <w:t xml:space="preserve"> </w:t>
      </w:r>
      <w:r w:rsidRPr="003F7DC9">
        <w:rPr>
          <w:w w:val="105"/>
          <w:sz w:val="19"/>
        </w:rPr>
        <w:t>una</w:t>
      </w:r>
      <w:r w:rsidRPr="003F7DC9">
        <w:rPr>
          <w:spacing w:val="-14"/>
          <w:w w:val="105"/>
          <w:sz w:val="19"/>
        </w:rPr>
        <w:t xml:space="preserve"> </w:t>
      </w:r>
      <w:r w:rsidRPr="003F7DC9">
        <w:rPr>
          <w:w w:val="105"/>
          <w:sz w:val="19"/>
        </w:rPr>
        <w:t>stabile</w:t>
      </w:r>
      <w:r w:rsidRPr="003F7DC9">
        <w:rPr>
          <w:spacing w:val="-15"/>
          <w:w w:val="105"/>
          <w:sz w:val="19"/>
        </w:rPr>
        <w:t xml:space="preserve"> </w:t>
      </w:r>
      <w:r w:rsidRPr="003F7DC9">
        <w:rPr>
          <w:w w:val="105"/>
          <w:sz w:val="19"/>
        </w:rPr>
        <w:t>frequentazione</w:t>
      </w:r>
      <w:r w:rsidRPr="003F7DC9">
        <w:rPr>
          <w:spacing w:val="-13"/>
          <w:w w:val="105"/>
          <w:sz w:val="19"/>
        </w:rPr>
        <w:t xml:space="preserve"> </w:t>
      </w:r>
      <w:r w:rsidRPr="003F7DC9">
        <w:rPr>
          <w:w w:val="105"/>
          <w:sz w:val="19"/>
        </w:rPr>
        <w:t>personale</w:t>
      </w:r>
      <w:r w:rsidRPr="003F7DC9">
        <w:rPr>
          <w:spacing w:val="17"/>
          <w:w w:val="105"/>
          <w:sz w:val="19"/>
        </w:rPr>
        <w:t xml:space="preserve"> </w:t>
      </w:r>
      <w:r w:rsidRPr="003F7DC9">
        <w:rPr>
          <w:w w:val="105"/>
          <w:sz w:val="19"/>
        </w:rPr>
        <w:t>che,</w:t>
      </w:r>
      <w:r w:rsidRPr="003F7DC9">
        <w:rPr>
          <w:spacing w:val="16"/>
          <w:w w:val="105"/>
          <w:sz w:val="19"/>
        </w:rPr>
        <w:t xml:space="preserve"> </w:t>
      </w:r>
      <w:r w:rsidRPr="003F7DC9">
        <w:rPr>
          <w:w w:val="105"/>
          <w:sz w:val="19"/>
        </w:rPr>
        <w:t>pur</w:t>
      </w:r>
      <w:r w:rsidRPr="003F7DC9">
        <w:rPr>
          <w:spacing w:val="-14"/>
          <w:w w:val="105"/>
          <w:sz w:val="19"/>
        </w:rPr>
        <w:t xml:space="preserve"> </w:t>
      </w:r>
      <w:r w:rsidRPr="003F7DC9">
        <w:rPr>
          <w:w w:val="105"/>
          <w:sz w:val="19"/>
        </w:rPr>
        <w:t>non</w:t>
      </w:r>
      <w:r w:rsidRPr="003F7DC9">
        <w:rPr>
          <w:spacing w:val="-14"/>
          <w:w w:val="105"/>
          <w:sz w:val="19"/>
        </w:rPr>
        <w:t xml:space="preserve"> </w:t>
      </w:r>
      <w:r w:rsidRPr="003F7DC9">
        <w:rPr>
          <w:w w:val="105"/>
          <w:sz w:val="19"/>
        </w:rPr>
        <w:t>condividendo</w:t>
      </w:r>
      <w:r w:rsidRPr="003F7DC9">
        <w:rPr>
          <w:spacing w:val="-14"/>
          <w:w w:val="105"/>
          <w:sz w:val="19"/>
        </w:rPr>
        <w:t xml:space="preserve"> </w:t>
      </w:r>
      <w:r w:rsidRPr="003F7DC9">
        <w:rPr>
          <w:w w:val="105"/>
          <w:sz w:val="19"/>
        </w:rPr>
        <w:t>la</w:t>
      </w:r>
      <w:r w:rsidRPr="003F7DC9">
        <w:rPr>
          <w:spacing w:val="-14"/>
          <w:w w:val="105"/>
          <w:sz w:val="19"/>
        </w:rPr>
        <w:t xml:space="preserve"> </w:t>
      </w:r>
      <w:r w:rsidRPr="003F7DC9">
        <w:rPr>
          <w:w w:val="105"/>
          <w:sz w:val="19"/>
        </w:rPr>
        <w:t>stessa</w:t>
      </w:r>
      <w:r w:rsidRPr="003F7DC9">
        <w:rPr>
          <w:spacing w:val="-14"/>
          <w:w w:val="105"/>
          <w:sz w:val="19"/>
        </w:rPr>
        <w:t xml:space="preserve"> </w:t>
      </w:r>
      <w:r w:rsidRPr="003F7DC9">
        <w:rPr>
          <w:w w:val="105"/>
          <w:sz w:val="19"/>
        </w:rPr>
        <w:t>abitazione,</w:t>
      </w:r>
      <w:r w:rsidRPr="003F7DC9">
        <w:rPr>
          <w:spacing w:val="-15"/>
          <w:w w:val="105"/>
          <w:sz w:val="19"/>
        </w:rPr>
        <w:t xml:space="preserve"> </w:t>
      </w:r>
      <w:r w:rsidRPr="003F7DC9">
        <w:rPr>
          <w:w w:val="105"/>
          <w:sz w:val="19"/>
        </w:rPr>
        <w:t>non siano</w:t>
      </w:r>
      <w:r w:rsidRPr="003F7DC9">
        <w:rPr>
          <w:spacing w:val="-5"/>
          <w:w w:val="105"/>
          <w:sz w:val="19"/>
        </w:rPr>
        <w:t xml:space="preserve"> </w:t>
      </w:r>
      <w:r w:rsidRPr="003F7DC9">
        <w:rPr>
          <w:w w:val="105"/>
          <w:sz w:val="19"/>
        </w:rPr>
        <w:t>obbligate</w:t>
      </w:r>
      <w:r w:rsidRPr="003F7DC9">
        <w:rPr>
          <w:spacing w:val="-4"/>
          <w:w w:val="105"/>
          <w:sz w:val="19"/>
        </w:rPr>
        <w:t xml:space="preserve"> </w:t>
      </w:r>
      <w:r w:rsidRPr="003F7DC9">
        <w:rPr>
          <w:w w:val="105"/>
          <w:sz w:val="19"/>
        </w:rPr>
        <w:t>in</w:t>
      </w:r>
      <w:r w:rsidRPr="003F7DC9">
        <w:rPr>
          <w:spacing w:val="-5"/>
          <w:w w:val="105"/>
          <w:sz w:val="19"/>
        </w:rPr>
        <w:t xml:space="preserve"> </w:t>
      </w:r>
      <w:r w:rsidRPr="003F7DC9">
        <w:rPr>
          <w:w w:val="105"/>
          <w:sz w:val="19"/>
        </w:rPr>
        <w:t>altre</w:t>
      </w:r>
      <w:r w:rsidRPr="003F7DC9">
        <w:rPr>
          <w:spacing w:val="-5"/>
          <w:w w:val="105"/>
          <w:sz w:val="19"/>
        </w:rPr>
        <w:t xml:space="preserve"> </w:t>
      </w:r>
      <w:proofErr w:type="gramStart"/>
      <w:r w:rsidRPr="003F7DC9">
        <w:rPr>
          <w:w w:val="105"/>
          <w:sz w:val="19"/>
        </w:rPr>
        <w:t>circostanze(</w:t>
      </w:r>
      <w:proofErr w:type="gramEnd"/>
      <w:r w:rsidRPr="003F7DC9">
        <w:rPr>
          <w:w w:val="105"/>
          <w:sz w:val="19"/>
        </w:rPr>
        <w:t>es.</w:t>
      </w:r>
      <w:r w:rsidRPr="003F7DC9">
        <w:rPr>
          <w:spacing w:val="-5"/>
          <w:w w:val="105"/>
          <w:sz w:val="19"/>
        </w:rPr>
        <w:t xml:space="preserve"> </w:t>
      </w:r>
      <w:r w:rsidRPr="003F7DC9">
        <w:rPr>
          <w:w w:val="105"/>
          <w:sz w:val="19"/>
        </w:rPr>
        <w:t>luoghi</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lavoro)</w:t>
      </w:r>
      <w:r w:rsidRPr="003F7DC9">
        <w:rPr>
          <w:spacing w:val="-5"/>
          <w:w w:val="105"/>
          <w:sz w:val="19"/>
        </w:rPr>
        <w:t xml:space="preserve"> </w:t>
      </w:r>
      <w:r w:rsidRPr="003F7DC9">
        <w:rPr>
          <w:w w:val="105"/>
          <w:sz w:val="19"/>
        </w:rPr>
        <w:t>al</w:t>
      </w:r>
      <w:r w:rsidRPr="003F7DC9">
        <w:rPr>
          <w:spacing w:val="-4"/>
          <w:w w:val="105"/>
          <w:sz w:val="19"/>
        </w:rPr>
        <w:t xml:space="preserve"> </w:t>
      </w:r>
      <w:r w:rsidRPr="003F7DC9">
        <w:rPr>
          <w:w w:val="105"/>
          <w:sz w:val="19"/>
        </w:rPr>
        <w:t>rispetto</w:t>
      </w:r>
      <w:r w:rsidRPr="003F7DC9">
        <w:rPr>
          <w:spacing w:val="-5"/>
          <w:w w:val="105"/>
          <w:sz w:val="19"/>
        </w:rPr>
        <w:t xml:space="preserve"> </w:t>
      </w:r>
      <w:r w:rsidRPr="003F7DC9">
        <w:rPr>
          <w:w w:val="105"/>
          <w:sz w:val="19"/>
        </w:rPr>
        <w:t>della</w:t>
      </w:r>
      <w:r w:rsidRPr="003F7DC9">
        <w:rPr>
          <w:spacing w:val="-4"/>
          <w:w w:val="105"/>
          <w:sz w:val="19"/>
        </w:rPr>
        <w:t xml:space="preserve"> </w:t>
      </w:r>
      <w:r w:rsidRPr="003F7DC9">
        <w:rPr>
          <w:w w:val="105"/>
          <w:sz w:val="19"/>
        </w:rPr>
        <w:t>distanza</w:t>
      </w:r>
      <w:r w:rsidRPr="003F7DC9">
        <w:rPr>
          <w:spacing w:val="-4"/>
          <w:w w:val="105"/>
          <w:sz w:val="19"/>
        </w:rPr>
        <w:t xml:space="preserve"> </w:t>
      </w:r>
      <w:r w:rsidRPr="003F7DC9">
        <w:rPr>
          <w:w w:val="105"/>
          <w:sz w:val="19"/>
        </w:rPr>
        <w:t>interpersonale</w:t>
      </w:r>
      <w:r w:rsidRPr="003F7DC9">
        <w:rPr>
          <w:spacing w:val="-4"/>
          <w:w w:val="105"/>
          <w:sz w:val="19"/>
        </w:rPr>
        <w:t xml:space="preserve"> </w:t>
      </w:r>
      <w:r w:rsidRPr="003F7DC9">
        <w:rPr>
          <w:w w:val="105"/>
          <w:sz w:val="19"/>
        </w:rPr>
        <w:t>di un</w:t>
      </w:r>
      <w:r w:rsidRPr="003F7DC9">
        <w:rPr>
          <w:spacing w:val="-2"/>
          <w:w w:val="105"/>
          <w:sz w:val="19"/>
        </w:rPr>
        <w:t xml:space="preserve"> </w:t>
      </w:r>
      <w:r w:rsidRPr="003F7DC9">
        <w:rPr>
          <w:w w:val="105"/>
          <w:sz w:val="19"/>
        </w:rPr>
        <w:t>metro.</w:t>
      </w:r>
    </w:p>
    <w:p w14:paraId="10895078" w14:textId="77777777" w:rsidR="0059612F" w:rsidRPr="003F7DC9" w:rsidRDefault="0059612F" w:rsidP="0059612F">
      <w:pPr>
        <w:pStyle w:val="Corpotesto"/>
        <w:spacing w:before="3"/>
        <w:ind w:left="284" w:right="794"/>
        <w:rPr>
          <w:sz w:val="14"/>
        </w:rPr>
      </w:pPr>
    </w:p>
    <w:p w14:paraId="7EE0BF71" w14:textId="4EAD2782" w:rsidR="0059612F" w:rsidRPr="003F7DC9" w:rsidRDefault="0059612F" w:rsidP="0059612F">
      <w:pPr>
        <w:pStyle w:val="Paragrafoelenco"/>
        <w:numPr>
          <w:ilvl w:val="1"/>
          <w:numId w:val="51"/>
        </w:numPr>
        <w:tabs>
          <w:tab w:val="left" w:pos="1851"/>
        </w:tabs>
        <w:spacing w:before="6" w:line="280" w:lineRule="auto"/>
        <w:ind w:left="284" w:right="794" w:firstLine="0"/>
        <w:rPr>
          <w:sz w:val="19"/>
        </w:rPr>
      </w:pPr>
      <w:r w:rsidRPr="003F7DC9">
        <w:rPr>
          <w:w w:val="105"/>
          <w:sz w:val="19"/>
        </w:rPr>
        <w:t>Ferme restando le precedenti prescrizioni aggiuntive potrà essere aumentata la capacità di riempimento con</w:t>
      </w:r>
      <w:r w:rsidRPr="003F7DC9">
        <w:rPr>
          <w:spacing w:val="-8"/>
          <w:w w:val="105"/>
          <w:sz w:val="19"/>
        </w:rPr>
        <w:t xml:space="preserve"> </w:t>
      </w:r>
      <w:r w:rsidRPr="003F7DC9">
        <w:rPr>
          <w:w w:val="105"/>
          <w:sz w:val="19"/>
        </w:rPr>
        <w:t>deroga</w:t>
      </w:r>
      <w:r w:rsidRPr="003F7DC9">
        <w:rPr>
          <w:spacing w:val="-8"/>
          <w:w w:val="105"/>
          <w:sz w:val="19"/>
        </w:rPr>
        <w:t xml:space="preserve"> </w:t>
      </w:r>
      <w:r w:rsidRPr="003F7DC9">
        <w:rPr>
          <w:w w:val="105"/>
          <w:sz w:val="19"/>
        </w:rPr>
        <w:t>al</w:t>
      </w:r>
      <w:r w:rsidRPr="003F7DC9">
        <w:rPr>
          <w:spacing w:val="-8"/>
          <w:w w:val="105"/>
          <w:sz w:val="19"/>
        </w:rPr>
        <w:t xml:space="preserve"> </w:t>
      </w:r>
      <w:r w:rsidRPr="003F7DC9">
        <w:rPr>
          <w:w w:val="105"/>
          <w:sz w:val="19"/>
        </w:rPr>
        <w:t>distanziamento</w:t>
      </w:r>
      <w:r w:rsidRPr="003F7DC9">
        <w:rPr>
          <w:spacing w:val="-7"/>
          <w:w w:val="105"/>
          <w:sz w:val="19"/>
        </w:rPr>
        <w:t xml:space="preserve"> </w:t>
      </w:r>
      <w:r w:rsidRPr="003F7DC9">
        <w:rPr>
          <w:w w:val="105"/>
          <w:sz w:val="19"/>
        </w:rPr>
        <w:t>di</w:t>
      </w:r>
      <w:r w:rsidRPr="003F7DC9">
        <w:rPr>
          <w:spacing w:val="-7"/>
          <w:w w:val="105"/>
          <w:sz w:val="19"/>
        </w:rPr>
        <w:t xml:space="preserve"> </w:t>
      </w:r>
      <w:r w:rsidRPr="003F7DC9">
        <w:rPr>
          <w:w w:val="105"/>
          <w:sz w:val="19"/>
        </w:rPr>
        <w:t>un</w:t>
      </w:r>
      <w:r w:rsidRPr="003F7DC9">
        <w:rPr>
          <w:spacing w:val="-8"/>
          <w:w w:val="105"/>
          <w:sz w:val="19"/>
        </w:rPr>
        <w:t xml:space="preserve"> </w:t>
      </w:r>
      <w:r w:rsidRPr="003F7DC9">
        <w:rPr>
          <w:w w:val="105"/>
          <w:sz w:val="19"/>
        </w:rPr>
        <w:t>metro,</w:t>
      </w:r>
      <w:r w:rsidRPr="003F7DC9">
        <w:rPr>
          <w:spacing w:val="-9"/>
          <w:w w:val="105"/>
          <w:sz w:val="19"/>
        </w:rPr>
        <w:t xml:space="preserve"> </w:t>
      </w:r>
      <w:r w:rsidRPr="003F7DC9">
        <w:rPr>
          <w:w w:val="105"/>
          <w:sz w:val="19"/>
        </w:rPr>
        <w:t>oltre</w:t>
      </w:r>
      <w:r w:rsidRPr="003F7DC9">
        <w:rPr>
          <w:spacing w:val="-7"/>
          <w:w w:val="105"/>
          <w:sz w:val="19"/>
        </w:rPr>
        <w:t xml:space="preserve"> </w:t>
      </w:r>
      <w:r w:rsidRPr="003F7DC9">
        <w:rPr>
          <w:w w:val="105"/>
          <w:sz w:val="19"/>
        </w:rPr>
        <w:t>ai</w:t>
      </w:r>
      <w:r w:rsidRPr="003F7DC9">
        <w:rPr>
          <w:spacing w:val="-9"/>
          <w:w w:val="105"/>
          <w:sz w:val="19"/>
        </w:rPr>
        <w:t xml:space="preserve"> </w:t>
      </w:r>
      <w:r w:rsidRPr="003F7DC9">
        <w:rPr>
          <w:w w:val="105"/>
          <w:sz w:val="19"/>
        </w:rPr>
        <w:t>casi</w:t>
      </w:r>
      <w:r w:rsidRPr="003F7DC9">
        <w:rPr>
          <w:spacing w:val="-8"/>
          <w:w w:val="105"/>
          <w:sz w:val="19"/>
        </w:rPr>
        <w:t xml:space="preserve"> </w:t>
      </w:r>
      <w:r w:rsidRPr="003F7DC9">
        <w:rPr>
          <w:w w:val="105"/>
          <w:sz w:val="19"/>
        </w:rPr>
        <w:t>previsti,</w:t>
      </w:r>
      <w:r w:rsidRPr="003F7DC9">
        <w:rPr>
          <w:spacing w:val="-8"/>
          <w:w w:val="105"/>
          <w:sz w:val="19"/>
        </w:rPr>
        <w:t xml:space="preserve"> </w:t>
      </w:r>
      <w:r w:rsidRPr="003F7DC9">
        <w:rPr>
          <w:w w:val="105"/>
          <w:sz w:val="19"/>
        </w:rPr>
        <w:t>esclusivamente</w:t>
      </w:r>
      <w:r w:rsidRPr="003F7DC9">
        <w:rPr>
          <w:spacing w:val="-8"/>
          <w:w w:val="105"/>
          <w:sz w:val="19"/>
        </w:rPr>
        <w:t xml:space="preserve"> </w:t>
      </w:r>
      <w:r w:rsidRPr="003F7DC9">
        <w:rPr>
          <w:w w:val="105"/>
          <w:sz w:val="19"/>
        </w:rPr>
        <w:t>nel</w:t>
      </w:r>
      <w:r w:rsidRPr="003F7DC9">
        <w:rPr>
          <w:spacing w:val="-8"/>
          <w:w w:val="105"/>
          <w:sz w:val="19"/>
        </w:rPr>
        <w:t xml:space="preserve"> </w:t>
      </w:r>
      <w:r w:rsidRPr="003F7DC9">
        <w:rPr>
          <w:w w:val="105"/>
          <w:sz w:val="19"/>
        </w:rPr>
        <w:t>caso</w:t>
      </w:r>
      <w:r w:rsidRPr="003F7DC9">
        <w:rPr>
          <w:spacing w:val="-8"/>
          <w:w w:val="105"/>
          <w:sz w:val="19"/>
        </w:rPr>
        <w:t xml:space="preserve"> </w:t>
      </w:r>
      <w:r w:rsidRPr="003F7DC9">
        <w:rPr>
          <w:w w:val="105"/>
          <w:sz w:val="19"/>
        </w:rPr>
        <w:t>in</w:t>
      </w:r>
      <w:r w:rsidRPr="003F7DC9">
        <w:rPr>
          <w:spacing w:val="-8"/>
          <w:w w:val="105"/>
          <w:sz w:val="19"/>
        </w:rPr>
        <w:t xml:space="preserve"> </w:t>
      </w:r>
      <w:r w:rsidRPr="003F7DC9">
        <w:rPr>
          <w:w w:val="105"/>
          <w:sz w:val="19"/>
        </w:rPr>
        <w:t>cui</w:t>
      </w:r>
      <w:r w:rsidRPr="003F7DC9">
        <w:rPr>
          <w:spacing w:val="-8"/>
          <w:w w:val="105"/>
          <w:sz w:val="19"/>
        </w:rPr>
        <w:t xml:space="preserve"> </w:t>
      </w:r>
      <w:r w:rsidRPr="003F7DC9">
        <w:rPr>
          <w:w w:val="105"/>
          <w:sz w:val="19"/>
        </w:rPr>
        <w:t>sia</w:t>
      </w:r>
      <w:r w:rsidRPr="003F7DC9">
        <w:rPr>
          <w:spacing w:val="-8"/>
          <w:w w:val="105"/>
          <w:sz w:val="19"/>
        </w:rPr>
        <w:t xml:space="preserve"> </w:t>
      </w:r>
      <w:r w:rsidRPr="003F7DC9">
        <w:rPr>
          <w:w w:val="105"/>
          <w:sz w:val="19"/>
        </w:rPr>
        <w:t>garantito a bordo treno un ricambio di aria almeno ogni 3 minuti e l'utilizzo di filtri altamente efficienti come quelli HEPA e la verticalizzazione del flusso</w:t>
      </w:r>
      <w:r w:rsidRPr="003F7DC9">
        <w:rPr>
          <w:spacing w:val="-16"/>
          <w:w w:val="105"/>
          <w:sz w:val="19"/>
        </w:rPr>
        <w:t xml:space="preserve"> </w:t>
      </w:r>
      <w:r w:rsidRPr="003F7DC9">
        <w:rPr>
          <w:w w:val="105"/>
          <w:sz w:val="19"/>
        </w:rPr>
        <w:t>dell'aria</w:t>
      </w:r>
    </w:p>
    <w:p w14:paraId="0F1D4691" w14:textId="77777777" w:rsidR="0059612F" w:rsidRPr="003F7DC9" w:rsidRDefault="0059612F" w:rsidP="005E2D81">
      <w:pPr>
        <w:pStyle w:val="Paragrafoelenco"/>
        <w:numPr>
          <w:ilvl w:val="2"/>
          <w:numId w:val="51"/>
        </w:numPr>
        <w:tabs>
          <w:tab w:val="left" w:pos="2485"/>
          <w:tab w:val="left" w:pos="2486"/>
        </w:tabs>
        <w:spacing w:before="35"/>
        <w:ind w:left="284" w:right="794" w:firstLine="0"/>
        <w:jc w:val="left"/>
        <w:rPr>
          <w:sz w:val="19"/>
        </w:rPr>
      </w:pPr>
    </w:p>
    <w:p w14:paraId="7128ED88" w14:textId="77777777" w:rsidR="004C1BFC" w:rsidRPr="003F7DC9" w:rsidRDefault="004C1BFC" w:rsidP="005E2D81">
      <w:pPr>
        <w:ind w:left="284" w:right="794"/>
        <w:rPr>
          <w:sz w:val="19"/>
        </w:rPr>
        <w:sectPr w:rsidR="004C1BFC" w:rsidRPr="003F7DC9">
          <w:pgSz w:w="11900" w:h="16840"/>
          <w:pgMar w:top="1600" w:right="440" w:bottom="280" w:left="460" w:header="720" w:footer="720" w:gutter="0"/>
          <w:cols w:space="720"/>
        </w:sectPr>
      </w:pPr>
    </w:p>
    <w:p w14:paraId="4A2D77D6" w14:textId="77777777" w:rsidR="004C1BFC" w:rsidRPr="003F7DC9" w:rsidRDefault="00D9217B" w:rsidP="005E2D81">
      <w:pPr>
        <w:ind w:left="284" w:right="794"/>
        <w:jc w:val="center"/>
        <w:rPr>
          <w:b/>
          <w:sz w:val="19"/>
        </w:rPr>
      </w:pPr>
      <w:r w:rsidRPr="003F7DC9">
        <w:rPr>
          <w:b/>
          <w:w w:val="105"/>
          <w:sz w:val="19"/>
        </w:rPr>
        <w:lastRenderedPageBreak/>
        <w:t>SERVIZI DI TRASPORTO NON DI LINEA</w:t>
      </w:r>
    </w:p>
    <w:p w14:paraId="4D5B2947" w14:textId="77777777" w:rsidR="004C1BFC" w:rsidRPr="003F7DC9" w:rsidRDefault="004C1BFC" w:rsidP="005E2D81">
      <w:pPr>
        <w:pStyle w:val="Corpotesto"/>
        <w:spacing w:before="10"/>
        <w:ind w:left="284" w:right="794"/>
        <w:rPr>
          <w:b/>
          <w:sz w:val="17"/>
        </w:rPr>
      </w:pPr>
    </w:p>
    <w:p w14:paraId="3D4B6F25" w14:textId="77777777" w:rsidR="004C1BFC" w:rsidRPr="003F7DC9" w:rsidRDefault="00D9217B" w:rsidP="005E2D81">
      <w:pPr>
        <w:spacing w:line="283" w:lineRule="auto"/>
        <w:ind w:left="284" w:right="794"/>
        <w:jc w:val="both"/>
        <w:rPr>
          <w:sz w:val="19"/>
        </w:rPr>
      </w:pPr>
      <w:r w:rsidRPr="003F7DC9">
        <w:rPr>
          <w:w w:val="105"/>
          <w:sz w:val="19"/>
        </w:rPr>
        <w:t>Per quanto riguarda i servizi di trasporto non di linea, oltre alle previsioni di carattere generale per tutti i servizi di trasporto pubblico, va innanzi tutto evitato che il passeggero occupi il posto disponibile vicino al conducente.</w:t>
      </w:r>
    </w:p>
    <w:p w14:paraId="11F3BCEE" w14:textId="77777777" w:rsidR="004C1BFC" w:rsidRPr="003F7DC9" w:rsidRDefault="004C1BFC" w:rsidP="005E2D81">
      <w:pPr>
        <w:pStyle w:val="Corpotesto"/>
        <w:spacing w:before="4"/>
        <w:ind w:left="284" w:right="794"/>
        <w:rPr>
          <w:sz w:val="14"/>
        </w:rPr>
      </w:pPr>
    </w:p>
    <w:p w14:paraId="4EA3ABCF" w14:textId="77777777" w:rsidR="004C1BFC" w:rsidRPr="003F7DC9" w:rsidRDefault="00D9217B" w:rsidP="005E2D81">
      <w:pPr>
        <w:spacing w:before="1" w:line="283" w:lineRule="auto"/>
        <w:ind w:left="284" w:right="794"/>
        <w:jc w:val="both"/>
        <w:rPr>
          <w:sz w:val="19"/>
        </w:rPr>
      </w:pPr>
      <w:r w:rsidRPr="003F7DC9">
        <w:rPr>
          <w:w w:val="105"/>
          <w:sz w:val="19"/>
        </w:rPr>
        <w:t>Sui</w:t>
      </w:r>
      <w:r w:rsidRPr="003F7DC9">
        <w:rPr>
          <w:spacing w:val="-14"/>
          <w:w w:val="105"/>
          <w:sz w:val="19"/>
        </w:rPr>
        <w:t xml:space="preserve"> </w:t>
      </w:r>
      <w:r w:rsidRPr="003F7DC9">
        <w:rPr>
          <w:w w:val="105"/>
          <w:sz w:val="19"/>
        </w:rPr>
        <w:t>sedili</w:t>
      </w:r>
      <w:r w:rsidRPr="003F7DC9">
        <w:rPr>
          <w:spacing w:val="-14"/>
          <w:w w:val="105"/>
          <w:sz w:val="19"/>
        </w:rPr>
        <w:t xml:space="preserve"> </w:t>
      </w:r>
      <w:r w:rsidRPr="003F7DC9">
        <w:rPr>
          <w:w w:val="105"/>
          <w:sz w:val="19"/>
        </w:rPr>
        <w:t>posteriori</w:t>
      </w:r>
      <w:r w:rsidRPr="003F7DC9">
        <w:rPr>
          <w:spacing w:val="-13"/>
          <w:w w:val="105"/>
          <w:sz w:val="19"/>
        </w:rPr>
        <w:t xml:space="preserve"> </w:t>
      </w:r>
      <w:r w:rsidRPr="003F7DC9">
        <w:rPr>
          <w:w w:val="105"/>
          <w:sz w:val="19"/>
        </w:rPr>
        <w:t>nelle</w:t>
      </w:r>
      <w:r w:rsidRPr="003F7DC9">
        <w:rPr>
          <w:spacing w:val="-13"/>
          <w:w w:val="105"/>
          <w:sz w:val="19"/>
        </w:rPr>
        <w:t xml:space="preserve"> </w:t>
      </w:r>
      <w:r w:rsidRPr="003F7DC9">
        <w:rPr>
          <w:w w:val="105"/>
          <w:sz w:val="19"/>
        </w:rPr>
        <w:t>ordinarie</w:t>
      </w:r>
      <w:r w:rsidRPr="003F7DC9">
        <w:rPr>
          <w:spacing w:val="-13"/>
          <w:w w:val="105"/>
          <w:sz w:val="19"/>
        </w:rPr>
        <w:t xml:space="preserve"> </w:t>
      </w:r>
      <w:r w:rsidRPr="003F7DC9">
        <w:rPr>
          <w:w w:val="105"/>
          <w:sz w:val="19"/>
        </w:rPr>
        <w:t>vetture,</w:t>
      </w:r>
      <w:r w:rsidRPr="003F7DC9">
        <w:rPr>
          <w:spacing w:val="-15"/>
          <w:w w:val="105"/>
          <w:sz w:val="19"/>
        </w:rPr>
        <w:t xml:space="preserve"> </w:t>
      </w:r>
      <w:r w:rsidRPr="003F7DC9">
        <w:rPr>
          <w:w w:val="105"/>
          <w:sz w:val="19"/>
        </w:rPr>
        <w:t>al</w:t>
      </w:r>
      <w:r w:rsidRPr="003F7DC9">
        <w:rPr>
          <w:spacing w:val="-13"/>
          <w:w w:val="105"/>
          <w:sz w:val="19"/>
        </w:rPr>
        <w:t xml:space="preserve"> </w:t>
      </w:r>
      <w:r w:rsidRPr="003F7DC9">
        <w:rPr>
          <w:w w:val="105"/>
          <w:sz w:val="19"/>
        </w:rPr>
        <w:t>fine</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rispettare</w:t>
      </w:r>
      <w:r w:rsidRPr="003F7DC9">
        <w:rPr>
          <w:spacing w:val="-14"/>
          <w:w w:val="105"/>
          <w:sz w:val="19"/>
        </w:rPr>
        <w:t xml:space="preserve"> </w:t>
      </w:r>
      <w:r w:rsidRPr="003F7DC9">
        <w:rPr>
          <w:w w:val="105"/>
          <w:sz w:val="19"/>
        </w:rPr>
        <w:t>le</w:t>
      </w:r>
      <w:r w:rsidRPr="003F7DC9">
        <w:rPr>
          <w:spacing w:val="-14"/>
          <w:w w:val="105"/>
          <w:sz w:val="19"/>
        </w:rPr>
        <w:t xml:space="preserve"> </w:t>
      </w:r>
      <w:r w:rsidRPr="003F7DC9">
        <w:rPr>
          <w:w w:val="105"/>
          <w:sz w:val="19"/>
        </w:rPr>
        <w:t>distanze</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sicurezza,</w:t>
      </w:r>
      <w:r w:rsidRPr="003F7DC9">
        <w:rPr>
          <w:spacing w:val="-14"/>
          <w:w w:val="105"/>
          <w:sz w:val="19"/>
        </w:rPr>
        <w:t xml:space="preserve"> </w:t>
      </w:r>
      <w:r w:rsidRPr="003F7DC9">
        <w:rPr>
          <w:w w:val="105"/>
          <w:sz w:val="19"/>
        </w:rPr>
        <w:t>non</w:t>
      </w:r>
      <w:r w:rsidRPr="003F7DC9">
        <w:rPr>
          <w:spacing w:val="-14"/>
          <w:w w:val="105"/>
          <w:sz w:val="19"/>
        </w:rPr>
        <w:t xml:space="preserve"> </w:t>
      </w:r>
      <w:r w:rsidRPr="003F7DC9">
        <w:rPr>
          <w:w w:val="105"/>
          <w:sz w:val="19"/>
        </w:rPr>
        <w:t>potranno</w:t>
      </w:r>
      <w:r w:rsidRPr="003F7DC9">
        <w:rPr>
          <w:spacing w:val="-13"/>
          <w:w w:val="105"/>
          <w:sz w:val="19"/>
        </w:rPr>
        <w:t xml:space="preserve"> </w:t>
      </w:r>
      <w:r w:rsidRPr="003F7DC9">
        <w:rPr>
          <w:w w:val="105"/>
          <w:sz w:val="19"/>
        </w:rPr>
        <w:t>essere trasportati,</w:t>
      </w:r>
      <w:r w:rsidRPr="003F7DC9">
        <w:rPr>
          <w:spacing w:val="-16"/>
          <w:w w:val="105"/>
          <w:sz w:val="19"/>
        </w:rPr>
        <w:t xml:space="preserve"> </w:t>
      </w:r>
      <w:r w:rsidRPr="003F7DC9">
        <w:rPr>
          <w:w w:val="105"/>
          <w:sz w:val="19"/>
        </w:rPr>
        <w:t>distanziati</w:t>
      </w:r>
      <w:r w:rsidRPr="003F7DC9">
        <w:rPr>
          <w:spacing w:val="-15"/>
          <w:w w:val="105"/>
          <w:sz w:val="19"/>
        </w:rPr>
        <w:t xml:space="preserve"> </w:t>
      </w:r>
      <w:r w:rsidRPr="003F7DC9">
        <w:rPr>
          <w:w w:val="105"/>
          <w:sz w:val="19"/>
        </w:rPr>
        <w:t>il</w:t>
      </w:r>
      <w:r w:rsidRPr="003F7DC9">
        <w:rPr>
          <w:spacing w:val="-15"/>
          <w:w w:val="105"/>
          <w:sz w:val="19"/>
        </w:rPr>
        <w:t xml:space="preserve"> </w:t>
      </w:r>
      <w:r w:rsidRPr="003F7DC9">
        <w:rPr>
          <w:w w:val="105"/>
          <w:sz w:val="19"/>
        </w:rPr>
        <w:t>più</w:t>
      </w:r>
      <w:r w:rsidRPr="003F7DC9">
        <w:rPr>
          <w:spacing w:val="-16"/>
          <w:w w:val="105"/>
          <w:sz w:val="19"/>
        </w:rPr>
        <w:t xml:space="preserve"> </w:t>
      </w:r>
      <w:r w:rsidRPr="003F7DC9">
        <w:rPr>
          <w:w w:val="105"/>
          <w:sz w:val="19"/>
        </w:rPr>
        <w:t>possibile,</w:t>
      </w:r>
      <w:r w:rsidRPr="003F7DC9">
        <w:rPr>
          <w:spacing w:val="-15"/>
          <w:w w:val="105"/>
          <w:sz w:val="19"/>
        </w:rPr>
        <w:t xml:space="preserve"> </w:t>
      </w:r>
      <w:r w:rsidRPr="003F7DC9">
        <w:rPr>
          <w:w w:val="105"/>
          <w:sz w:val="19"/>
        </w:rPr>
        <w:t>più</w:t>
      </w:r>
      <w:r w:rsidRPr="003F7DC9">
        <w:rPr>
          <w:spacing w:val="-15"/>
          <w:w w:val="105"/>
          <w:sz w:val="19"/>
        </w:rPr>
        <w:t xml:space="preserve"> </w:t>
      </w:r>
      <w:r w:rsidRPr="003F7DC9">
        <w:rPr>
          <w:w w:val="105"/>
          <w:sz w:val="19"/>
        </w:rPr>
        <w:t>di</w:t>
      </w:r>
      <w:r w:rsidRPr="003F7DC9">
        <w:rPr>
          <w:spacing w:val="-16"/>
          <w:w w:val="105"/>
          <w:sz w:val="19"/>
        </w:rPr>
        <w:t xml:space="preserve"> </w:t>
      </w:r>
      <w:r w:rsidRPr="003F7DC9">
        <w:rPr>
          <w:w w:val="105"/>
          <w:sz w:val="19"/>
        </w:rPr>
        <w:t>due</w:t>
      </w:r>
      <w:r w:rsidRPr="003F7DC9">
        <w:rPr>
          <w:spacing w:val="-15"/>
          <w:w w:val="105"/>
          <w:sz w:val="19"/>
        </w:rPr>
        <w:t xml:space="preserve"> </w:t>
      </w:r>
      <w:r w:rsidRPr="003F7DC9">
        <w:rPr>
          <w:w w:val="105"/>
          <w:sz w:val="19"/>
        </w:rPr>
        <w:t>passeggeri</w:t>
      </w:r>
      <w:r w:rsidRPr="003F7DC9">
        <w:rPr>
          <w:spacing w:val="-16"/>
          <w:w w:val="105"/>
          <w:sz w:val="19"/>
        </w:rPr>
        <w:t xml:space="preserve"> </w:t>
      </w:r>
      <w:r w:rsidRPr="003F7DC9">
        <w:rPr>
          <w:w w:val="105"/>
          <w:sz w:val="19"/>
        </w:rPr>
        <w:t>qualora</w:t>
      </w:r>
      <w:r w:rsidRPr="003F7DC9">
        <w:rPr>
          <w:spacing w:val="-15"/>
          <w:w w:val="105"/>
          <w:sz w:val="19"/>
        </w:rPr>
        <w:t xml:space="preserve"> </w:t>
      </w:r>
      <w:r w:rsidRPr="003F7DC9">
        <w:rPr>
          <w:w w:val="105"/>
          <w:sz w:val="19"/>
        </w:rPr>
        <w:t>muniti</w:t>
      </w:r>
      <w:r w:rsidRPr="003F7DC9">
        <w:rPr>
          <w:spacing w:val="-17"/>
          <w:w w:val="105"/>
          <w:sz w:val="19"/>
        </w:rPr>
        <w:t xml:space="preserve"> </w:t>
      </w:r>
      <w:r w:rsidRPr="003F7DC9">
        <w:rPr>
          <w:w w:val="105"/>
          <w:sz w:val="19"/>
        </w:rPr>
        <w:t>di</w:t>
      </w:r>
      <w:r w:rsidRPr="003F7DC9">
        <w:rPr>
          <w:spacing w:val="-15"/>
          <w:w w:val="105"/>
          <w:sz w:val="19"/>
        </w:rPr>
        <w:t xml:space="preserve"> </w:t>
      </w:r>
      <w:r w:rsidRPr="003F7DC9">
        <w:rPr>
          <w:w w:val="105"/>
          <w:sz w:val="19"/>
        </w:rPr>
        <w:t>idonei</w:t>
      </w:r>
      <w:r w:rsidRPr="003F7DC9">
        <w:rPr>
          <w:spacing w:val="-16"/>
          <w:w w:val="105"/>
          <w:sz w:val="19"/>
        </w:rPr>
        <w:t xml:space="preserve"> </w:t>
      </w:r>
      <w:r w:rsidRPr="003F7DC9">
        <w:rPr>
          <w:w w:val="105"/>
          <w:sz w:val="19"/>
        </w:rPr>
        <w:t>dispositivi</w:t>
      </w:r>
      <w:r w:rsidRPr="003F7DC9">
        <w:rPr>
          <w:spacing w:val="-15"/>
          <w:w w:val="105"/>
          <w:sz w:val="19"/>
        </w:rPr>
        <w:t xml:space="preserve"> </w:t>
      </w:r>
      <w:r w:rsidRPr="003F7DC9">
        <w:rPr>
          <w:w w:val="105"/>
          <w:sz w:val="19"/>
        </w:rPr>
        <w:t>di</w:t>
      </w:r>
      <w:r w:rsidRPr="003F7DC9">
        <w:rPr>
          <w:spacing w:val="-16"/>
          <w:w w:val="105"/>
          <w:sz w:val="19"/>
        </w:rPr>
        <w:t xml:space="preserve"> </w:t>
      </w:r>
      <w:r w:rsidRPr="003F7DC9">
        <w:rPr>
          <w:w w:val="105"/>
          <w:sz w:val="19"/>
        </w:rPr>
        <w:t>sicurezza.</w:t>
      </w:r>
    </w:p>
    <w:p w14:paraId="78030AA0" w14:textId="77777777" w:rsidR="004C1BFC" w:rsidRPr="003F7DC9" w:rsidRDefault="004C1BFC" w:rsidP="005E2D81">
      <w:pPr>
        <w:pStyle w:val="Corpotesto"/>
        <w:spacing w:before="5"/>
        <w:ind w:left="284" w:right="794"/>
        <w:rPr>
          <w:sz w:val="14"/>
        </w:rPr>
      </w:pPr>
    </w:p>
    <w:p w14:paraId="27BB8194" w14:textId="77777777" w:rsidR="004C1BFC" w:rsidRPr="003F7DC9" w:rsidRDefault="00D9217B" w:rsidP="005E2D81">
      <w:pPr>
        <w:spacing w:line="283" w:lineRule="auto"/>
        <w:ind w:left="284" w:right="794"/>
        <w:jc w:val="both"/>
        <w:rPr>
          <w:sz w:val="19"/>
        </w:rPr>
      </w:pPr>
      <w:r w:rsidRPr="003F7DC9">
        <w:rPr>
          <w:w w:val="105"/>
          <w:sz w:val="19"/>
        </w:rPr>
        <w:t>L'utilizzo della mascherina non è obbligatorio per il singolo passeggero, che occupi i sedili posteriori, nel caso in cui la vettura sia dotata di adeguata paratia divisoria tra le file di sedili;</w:t>
      </w:r>
    </w:p>
    <w:p w14:paraId="5F66E281" w14:textId="77777777" w:rsidR="004C1BFC" w:rsidRPr="003F7DC9" w:rsidRDefault="004C1BFC" w:rsidP="005E2D81">
      <w:pPr>
        <w:pStyle w:val="Corpotesto"/>
        <w:spacing w:before="5"/>
        <w:ind w:left="284" w:right="794"/>
        <w:rPr>
          <w:sz w:val="14"/>
        </w:rPr>
      </w:pPr>
    </w:p>
    <w:p w14:paraId="090C639B" w14:textId="77777777" w:rsidR="004C1BFC" w:rsidRPr="003F7DC9" w:rsidRDefault="00D9217B" w:rsidP="005E2D81">
      <w:pPr>
        <w:spacing w:line="283" w:lineRule="auto"/>
        <w:ind w:left="284" w:right="794"/>
        <w:jc w:val="both"/>
        <w:rPr>
          <w:sz w:val="19"/>
        </w:rPr>
      </w:pPr>
      <w:r w:rsidRPr="003F7DC9">
        <w:rPr>
          <w:w w:val="105"/>
          <w:sz w:val="19"/>
        </w:rPr>
        <w:t>Nelle vetture omologate per il trasporto di sei o più passeggeri dovranno essere replicati modelli che non prevedano</w:t>
      </w:r>
      <w:r w:rsidRPr="003F7DC9">
        <w:rPr>
          <w:spacing w:val="-9"/>
          <w:w w:val="105"/>
          <w:sz w:val="19"/>
        </w:rPr>
        <w:t xml:space="preserve"> </w:t>
      </w:r>
      <w:r w:rsidRPr="003F7DC9">
        <w:rPr>
          <w:w w:val="105"/>
          <w:sz w:val="19"/>
        </w:rPr>
        <w:t>la</w:t>
      </w:r>
      <w:r w:rsidRPr="003F7DC9">
        <w:rPr>
          <w:spacing w:val="-9"/>
          <w:w w:val="105"/>
          <w:sz w:val="19"/>
        </w:rPr>
        <w:t xml:space="preserve"> </w:t>
      </w:r>
      <w:r w:rsidRPr="003F7DC9">
        <w:rPr>
          <w:w w:val="105"/>
          <w:sz w:val="19"/>
        </w:rPr>
        <w:t>presenza</w:t>
      </w:r>
      <w:r w:rsidRPr="003F7DC9">
        <w:rPr>
          <w:spacing w:val="-10"/>
          <w:w w:val="105"/>
          <w:sz w:val="19"/>
        </w:rPr>
        <w:t xml:space="preserve"> </w:t>
      </w:r>
      <w:r w:rsidRPr="003F7DC9">
        <w:rPr>
          <w:w w:val="105"/>
          <w:sz w:val="19"/>
        </w:rPr>
        <w:t>di</w:t>
      </w:r>
      <w:r w:rsidRPr="003F7DC9">
        <w:rPr>
          <w:spacing w:val="-10"/>
          <w:w w:val="105"/>
          <w:sz w:val="19"/>
        </w:rPr>
        <w:t xml:space="preserve"> </w:t>
      </w:r>
      <w:r w:rsidRPr="003F7DC9">
        <w:rPr>
          <w:w w:val="105"/>
          <w:sz w:val="19"/>
        </w:rPr>
        <w:t>più</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due</w:t>
      </w:r>
      <w:r w:rsidRPr="003F7DC9">
        <w:rPr>
          <w:spacing w:val="-10"/>
          <w:w w:val="105"/>
          <w:sz w:val="19"/>
        </w:rPr>
        <w:t xml:space="preserve"> </w:t>
      </w:r>
      <w:r w:rsidRPr="003F7DC9">
        <w:rPr>
          <w:w w:val="105"/>
          <w:sz w:val="19"/>
        </w:rPr>
        <w:t>passeggeri</w:t>
      </w:r>
      <w:r w:rsidRPr="003F7DC9">
        <w:rPr>
          <w:spacing w:val="-9"/>
          <w:w w:val="105"/>
          <w:sz w:val="19"/>
        </w:rPr>
        <w:t xml:space="preserve"> </w:t>
      </w:r>
      <w:r w:rsidRPr="003F7DC9">
        <w:rPr>
          <w:w w:val="105"/>
          <w:sz w:val="19"/>
        </w:rPr>
        <w:t>per</w:t>
      </w:r>
      <w:r w:rsidRPr="003F7DC9">
        <w:rPr>
          <w:spacing w:val="-10"/>
          <w:w w:val="105"/>
          <w:sz w:val="19"/>
        </w:rPr>
        <w:t xml:space="preserve"> </w:t>
      </w:r>
      <w:r w:rsidRPr="003F7DC9">
        <w:rPr>
          <w:w w:val="105"/>
          <w:sz w:val="19"/>
        </w:rPr>
        <w:t>ogni</w:t>
      </w:r>
      <w:r w:rsidRPr="003F7DC9">
        <w:rPr>
          <w:spacing w:val="-9"/>
          <w:w w:val="105"/>
          <w:sz w:val="19"/>
        </w:rPr>
        <w:t xml:space="preserve"> </w:t>
      </w:r>
      <w:r w:rsidRPr="003F7DC9">
        <w:rPr>
          <w:w w:val="105"/>
          <w:sz w:val="19"/>
        </w:rPr>
        <w:t>fila</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sedili,</w:t>
      </w:r>
      <w:r w:rsidRPr="003F7DC9">
        <w:rPr>
          <w:spacing w:val="-9"/>
          <w:w w:val="105"/>
          <w:sz w:val="19"/>
        </w:rPr>
        <w:t xml:space="preserve"> </w:t>
      </w:r>
      <w:r w:rsidRPr="003F7DC9">
        <w:rPr>
          <w:w w:val="105"/>
          <w:sz w:val="19"/>
        </w:rPr>
        <w:t>fermo</w:t>
      </w:r>
      <w:r w:rsidRPr="003F7DC9">
        <w:rPr>
          <w:spacing w:val="-9"/>
          <w:w w:val="105"/>
          <w:sz w:val="19"/>
        </w:rPr>
        <w:t xml:space="preserve"> </w:t>
      </w:r>
      <w:r w:rsidRPr="003F7DC9">
        <w:rPr>
          <w:w w:val="105"/>
          <w:sz w:val="19"/>
        </w:rPr>
        <w:t>restando</w:t>
      </w:r>
      <w:r w:rsidRPr="003F7DC9">
        <w:rPr>
          <w:spacing w:val="-9"/>
          <w:w w:val="105"/>
          <w:sz w:val="19"/>
        </w:rPr>
        <w:t xml:space="preserve"> </w:t>
      </w:r>
      <w:r w:rsidRPr="003F7DC9">
        <w:rPr>
          <w:w w:val="105"/>
          <w:sz w:val="19"/>
        </w:rPr>
        <w:t>l'uso</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mascherine.</w:t>
      </w:r>
      <w:r w:rsidRPr="003F7DC9">
        <w:rPr>
          <w:spacing w:val="-10"/>
          <w:w w:val="105"/>
          <w:sz w:val="19"/>
        </w:rPr>
        <w:t xml:space="preserve"> </w:t>
      </w:r>
      <w:proofErr w:type="gramStart"/>
      <w:r w:rsidRPr="003F7DC9">
        <w:rPr>
          <w:w w:val="105"/>
          <w:sz w:val="19"/>
        </w:rPr>
        <w:t>E'</w:t>
      </w:r>
      <w:proofErr w:type="gramEnd"/>
      <w:r w:rsidRPr="003F7DC9">
        <w:rPr>
          <w:w w:val="105"/>
          <w:sz w:val="19"/>
        </w:rPr>
        <w:t xml:space="preserve"> preferibile dotare le vetture di paratie divisorie. Il conducente dovrà indossare dispositivi di protezione individuali.</w:t>
      </w:r>
    </w:p>
    <w:p w14:paraId="3B55E4A3" w14:textId="77777777" w:rsidR="004C1BFC" w:rsidRPr="003F7DC9" w:rsidRDefault="004C1BFC" w:rsidP="005E2D81">
      <w:pPr>
        <w:pStyle w:val="Corpotesto"/>
        <w:spacing w:before="4"/>
        <w:ind w:left="284" w:right="794"/>
        <w:rPr>
          <w:sz w:val="14"/>
        </w:rPr>
      </w:pPr>
    </w:p>
    <w:p w14:paraId="693104F3" w14:textId="77777777" w:rsidR="004C1BFC" w:rsidRPr="003F7DC9" w:rsidRDefault="00D9217B" w:rsidP="005E2D81">
      <w:pPr>
        <w:spacing w:line="283" w:lineRule="auto"/>
        <w:ind w:left="284" w:right="794"/>
        <w:jc w:val="both"/>
        <w:rPr>
          <w:w w:val="105"/>
          <w:sz w:val="19"/>
        </w:rPr>
      </w:pPr>
      <w:r w:rsidRPr="003F7DC9">
        <w:rPr>
          <w:w w:val="105"/>
          <w:sz w:val="19"/>
        </w:rPr>
        <w:t>I limiti precedentemente previsti non si applicano nel caso di persone che vivono nella stessa unità abitativa, nonché tra i congiunti e le persone che intrattengono rapporti interpersonali stabili, Nell’ eventuale fase di accertamento della violazione alla prescrizione del distanziamento interpersonale potrà essere resa autodichiarazione della sussistenza della predetta qualità, :( si riportano alcuni esempi:</w:t>
      </w:r>
    </w:p>
    <w:p w14:paraId="1897BFE9" w14:textId="77777777" w:rsidR="0045356E" w:rsidRPr="003F7DC9" w:rsidRDefault="0045356E" w:rsidP="0045356E">
      <w:pPr>
        <w:spacing w:before="68" w:line="285" w:lineRule="auto"/>
        <w:ind w:left="284" w:right="794"/>
        <w:jc w:val="both"/>
        <w:rPr>
          <w:sz w:val="18"/>
        </w:rPr>
      </w:pPr>
      <w:r w:rsidRPr="003F7DC9">
        <w:rPr>
          <w:w w:val="105"/>
          <w:sz w:val="18"/>
        </w:rPr>
        <w:t>coniuge,</w:t>
      </w:r>
      <w:r w:rsidRPr="003F7DC9">
        <w:rPr>
          <w:spacing w:val="-7"/>
          <w:w w:val="105"/>
          <w:sz w:val="18"/>
        </w:rPr>
        <w:t xml:space="preserve"> </w:t>
      </w:r>
      <w:r w:rsidRPr="003F7DC9">
        <w:rPr>
          <w:w w:val="105"/>
          <w:sz w:val="18"/>
        </w:rPr>
        <w:t>parenti</w:t>
      </w:r>
      <w:r w:rsidRPr="003F7DC9">
        <w:rPr>
          <w:spacing w:val="-6"/>
          <w:w w:val="105"/>
          <w:sz w:val="18"/>
        </w:rPr>
        <w:t xml:space="preserve"> </w:t>
      </w:r>
      <w:r w:rsidRPr="003F7DC9">
        <w:rPr>
          <w:w w:val="105"/>
          <w:sz w:val="18"/>
        </w:rPr>
        <w:t>e</w:t>
      </w:r>
      <w:r w:rsidRPr="003F7DC9">
        <w:rPr>
          <w:spacing w:val="-7"/>
          <w:w w:val="105"/>
          <w:sz w:val="18"/>
        </w:rPr>
        <w:t xml:space="preserve"> </w:t>
      </w:r>
      <w:r w:rsidRPr="003F7DC9">
        <w:rPr>
          <w:w w:val="105"/>
          <w:sz w:val="18"/>
        </w:rPr>
        <w:t>affini</w:t>
      </w:r>
      <w:r w:rsidRPr="003F7DC9">
        <w:rPr>
          <w:spacing w:val="-6"/>
          <w:w w:val="105"/>
          <w:sz w:val="18"/>
        </w:rPr>
        <w:t xml:space="preserve"> </w:t>
      </w:r>
      <w:r w:rsidRPr="003F7DC9">
        <w:rPr>
          <w:w w:val="105"/>
          <w:sz w:val="18"/>
        </w:rPr>
        <w:t>in</w:t>
      </w:r>
      <w:r w:rsidRPr="003F7DC9">
        <w:rPr>
          <w:spacing w:val="-6"/>
          <w:w w:val="105"/>
          <w:sz w:val="18"/>
        </w:rPr>
        <w:t xml:space="preserve"> </w:t>
      </w:r>
      <w:r w:rsidRPr="003F7DC9">
        <w:rPr>
          <w:w w:val="105"/>
          <w:sz w:val="18"/>
        </w:rPr>
        <w:t>linea</w:t>
      </w:r>
      <w:r w:rsidRPr="003F7DC9">
        <w:rPr>
          <w:spacing w:val="-7"/>
          <w:w w:val="105"/>
          <w:sz w:val="18"/>
        </w:rPr>
        <w:t xml:space="preserve"> </w:t>
      </w:r>
      <w:r w:rsidRPr="003F7DC9">
        <w:rPr>
          <w:w w:val="105"/>
          <w:sz w:val="18"/>
        </w:rPr>
        <w:t>retta</w:t>
      </w:r>
      <w:r w:rsidRPr="003F7DC9">
        <w:rPr>
          <w:spacing w:val="-6"/>
          <w:w w:val="105"/>
          <w:sz w:val="18"/>
        </w:rPr>
        <w:t xml:space="preserve"> </w:t>
      </w:r>
      <w:r w:rsidRPr="003F7DC9">
        <w:rPr>
          <w:w w:val="105"/>
          <w:sz w:val="18"/>
        </w:rPr>
        <w:t>e</w:t>
      </w:r>
      <w:r w:rsidRPr="003F7DC9">
        <w:rPr>
          <w:spacing w:val="-6"/>
          <w:w w:val="105"/>
          <w:sz w:val="18"/>
        </w:rPr>
        <w:t xml:space="preserve"> </w:t>
      </w:r>
      <w:r w:rsidRPr="003F7DC9">
        <w:rPr>
          <w:w w:val="105"/>
          <w:sz w:val="18"/>
        </w:rPr>
        <w:t>collaterale</w:t>
      </w:r>
      <w:r w:rsidRPr="003F7DC9">
        <w:rPr>
          <w:spacing w:val="-6"/>
          <w:w w:val="105"/>
          <w:sz w:val="18"/>
        </w:rPr>
        <w:t xml:space="preserve"> </w:t>
      </w:r>
      <w:r w:rsidRPr="003F7DC9">
        <w:rPr>
          <w:w w:val="105"/>
          <w:sz w:val="18"/>
        </w:rPr>
        <w:t>non</w:t>
      </w:r>
      <w:r w:rsidRPr="003F7DC9">
        <w:rPr>
          <w:spacing w:val="-6"/>
          <w:w w:val="105"/>
          <w:sz w:val="18"/>
        </w:rPr>
        <w:t xml:space="preserve"> </w:t>
      </w:r>
      <w:r w:rsidRPr="003F7DC9">
        <w:rPr>
          <w:w w:val="105"/>
          <w:sz w:val="18"/>
        </w:rPr>
        <w:t>conviventi,</w:t>
      </w:r>
      <w:r w:rsidRPr="003F7DC9">
        <w:rPr>
          <w:spacing w:val="-6"/>
          <w:w w:val="105"/>
          <w:sz w:val="18"/>
        </w:rPr>
        <w:t xml:space="preserve"> </w:t>
      </w:r>
      <w:r w:rsidRPr="003F7DC9">
        <w:rPr>
          <w:w w:val="105"/>
          <w:sz w:val="18"/>
        </w:rPr>
        <w:t>ma</w:t>
      </w:r>
      <w:r w:rsidRPr="003F7DC9">
        <w:rPr>
          <w:spacing w:val="-6"/>
          <w:w w:val="105"/>
          <w:sz w:val="18"/>
        </w:rPr>
        <w:t xml:space="preserve"> </w:t>
      </w:r>
      <w:r w:rsidRPr="003F7DC9">
        <w:rPr>
          <w:w w:val="105"/>
          <w:sz w:val="18"/>
        </w:rPr>
        <w:t>con</w:t>
      </w:r>
      <w:r w:rsidRPr="003F7DC9">
        <w:rPr>
          <w:spacing w:val="-6"/>
          <w:w w:val="105"/>
          <w:sz w:val="18"/>
        </w:rPr>
        <w:t xml:space="preserve"> </w:t>
      </w:r>
      <w:r w:rsidRPr="003F7DC9">
        <w:rPr>
          <w:w w:val="105"/>
          <w:sz w:val="18"/>
        </w:rPr>
        <w:t>stabile</w:t>
      </w:r>
      <w:r w:rsidRPr="003F7DC9">
        <w:rPr>
          <w:spacing w:val="-6"/>
          <w:w w:val="105"/>
          <w:sz w:val="18"/>
        </w:rPr>
        <w:t xml:space="preserve"> </w:t>
      </w:r>
      <w:r w:rsidRPr="003F7DC9">
        <w:rPr>
          <w:w w:val="105"/>
          <w:sz w:val="18"/>
        </w:rPr>
        <w:t>frequentazione;</w:t>
      </w:r>
      <w:r w:rsidRPr="003F7DC9">
        <w:rPr>
          <w:spacing w:val="-6"/>
          <w:w w:val="105"/>
          <w:sz w:val="18"/>
        </w:rPr>
        <w:t xml:space="preserve"> </w:t>
      </w:r>
      <w:r w:rsidRPr="003F7DC9">
        <w:rPr>
          <w:w w:val="105"/>
          <w:sz w:val="18"/>
        </w:rPr>
        <w:t>persone, non</w:t>
      </w:r>
      <w:r w:rsidRPr="003F7DC9">
        <w:rPr>
          <w:spacing w:val="-9"/>
          <w:w w:val="105"/>
          <w:sz w:val="18"/>
        </w:rPr>
        <w:t xml:space="preserve"> </w:t>
      </w:r>
      <w:r w:rsidRPr="003F7DC9">
        <w:rPr>
          <w:w w:val="105"/>
          <w:sz w:val="18"/>
        </w:rPr>
        <w:t>legate</w:t>
      </w:r>
      <w:r w:rsidRPr="003F7DC9">
        <w:rPr>
          <w:spacing w:val="-8"/>
          <w:w w:val="105"/>
          <w:sz w:val="18"/>
        </w:rPr>
        <w:t xml:space="preserve"> </w:t>
      </w:r>
      <w:r w:rsidRPr="003F7DC9">
        <w:rPr>
          <w:w w:val="105"/>
          <w:sz w:val="18"/>
        </w:rPr>
        <w:t>da</w:t>
      </w:r>
      <w:r w:rsidRPr="003F7DC9">
        <w:rPr>
          <w:spacing w:val="-9"/>
          <w:w w:val="105"/>
          <w:sz w:val="18"/>
        </w:rPr>
        <w:t xml:space="preserve"> </w:t>
      </w:r>
      <w:r w:rsidRPr="003F7DC9">
        <w:rPr>
          <w:w w:val="105"/>
          <w:sz w:val="18"/>
        </w:rPr>
        <w:t>vincolo</w:t>
      </w:r>
      <w:r w:rsidRPr="003F7DC9">
        <w:rPr>
          <w:spacing w:val="-10"/>
          <w:w w:val="105"/>
          <w:sz w:val="18"/>
        </w:rPr>
        <w:t xml:space="preserve"> </w:t>
      </w:r>
      <w:r w:rsidRPr="003F7DC9">
        <w:rPr>
          <w:w w:val="105"/>
          <w:sz w:val="18"/>
        </w:rPr>
        <w:t>di</w:t>
      </w:r>
      <w:r w:rsidRPr="003F7DC9">
        <w:rPr>
          <w:spacing w:val="-9"/>
          <w:w w:val="105"/>
          <w:sz w:val="18"/>
        </w:rPr>
        <w:t xml:space="preserve"> </w:t>
      </w:r>
      <w:r w:rsidRPr="003F7DC9">
        <w:rPr>
          <w:w w:val="105"/>
          <w:sz w:val="18"/>
        </w:rPr>
        <w:t>parentela,</w:t>
      </w:r>
      <w:r w:rsidRPr="003F7DC9">
        <w:rPr>
          <w:spacing w:val="-9"/>
          <w:w w:val="105"/>
          <w:sz w:val="18"/>
        </w:rPr>
        <w:t xml:space="preserve"> </w:t>
      </w:r>
      <w:r w:rsidRPr="003F7DC9">
        <w:rPr>
          <w:w w:val="105"/>
          <w:sz w:val="18"/>
        </w:rPr>
        <w:t>di</w:t>
      </w:r>
      <w:r w:rsidRPr="003F7DC9">
        <w:rPr>
          <w:spacing w:val="-10"/>
          <w:w w:val="105"/>
          <w:sz w:val="18"/>
        </w:rPr>
        <w:t xml:space="preserve"> </w:t>
      </w:r>
      <w:r w:rsidRPr="003F7DC9">
        <w:rPr>
          <w:w w:val="105"/>
          <w:sz w:val="18"/>
        </w:rPr>
        <w:t>affinità</w:t>
      </w:r>
      <w:r w:rsidRPr="003F7DC9">
        <w:rPr>
          <w:spacing w:val="-8"/>
          <w:w w:val="105"/>
          <w:sz w:val="18"/>
        </w:rPr>
        <w:t xml:space="preserve"> </w:t>
      </w:r>
      <w:r w:rsidRPr="003F7DC9">
        <w:rPr>
          <w:w w:val="105"/>
          <w:sz w:val="18"/>
        </w:rPr>
        <w:t>o</w:t>
      </w:r>
      <w:r w:rsidRPr="003F7DC9">
        <w:rPr>
          <w:spacing w:val="-9"/>
          <w:w w:val="105"/>
          <w:sz w:val="18"/>
        </w:rPr>
        <w:t xml:space="preserve"> </w:t>
      </w:r>
      <w:r w:rsidRPr="003F7DC9">
        <w:rPr>
          <w:w w:val="105"/>
          <w:sz w:val="18"/>
        </w:rPr>
        <w:t>di</w:t>
      </w:r>
      <w:r w:rsidRPr="003F7DC9">
        <w:rPr>
          <w:spacing w:val="-9"/>
          <w:w w:val="105"/>
          <w:sz w:val="18"/>
        </w:rPr>
        <w:t xml:space="preserve"> </w:t>
      </w:r>
      <w:r w:rsidRPr="003F7DC9">
        <w:rPr>
          <w:w w:val="105"/>
          <w:sz w:val="18"/>
        </w:rPr>
        <w:t>coniugio,</w:t>
      </w:r>
      <w:r w:rsidRPr="003F7DC9">
        <w:rPr>
          <w:spacing w:val="-9"/>
          <w:w w:val="105"/>
          <w:sz w:val="18"/>
        </w:rPr>
        <w:t xml:space="preserve"> </w:t>
      </w:r>
      <w:r w:rsidRPr="003F7DC9">
        <w:rPr>
          <w:w w:val="105"/>
          <w:sz w:val="18"/>
        </w:rPr>
        <w:t>che</w:t>
      </w:r>
      <w:r w:rsidRPr="003F7DC9">
        <w:rPr>
          <w:spacing w:val="-9"/>
          <w:w w:val="105"/>
          <w:sz w:val="18"/>
        </w:rPr>
        <w:t xml:space="preserve"> </w:t>
      </w:r>
      <w:r w:rsidRPr="003F7DC9">
        <w:rPr>
          <w:w w:val="105"/>
          <w:sz w:val="18"/>
        </w:rPr>
        <w:t>condividono</w:t>
      </w:r>
      <w:r w:rsidRPr="003F7DC9">
        <w:rPr>
          <w:spacing w:val="-9"/>
          <w:w w:val="105"/>
          <w:sz w:val="18"/>
        </w:rPr>
        <w:t xml:space="preserve"> </w:t>
      </w:r>
      <w:r w:rsidRPr="003F7DC9">
        <w:rPr>
          <w:w w:val="105"/>
          <w:sz w:val="18"/>
        </w:rPr>
        <w:t>abitualmente</w:t>
      </w:r>
      <w:r w:rsidRPr="003F7DC9">
        <w:rPr>
          <w:spacing w:val="-9"/>
          <w:w w:val="105"/>
          <w:sz w:val="18"/>
        </w:rPr>
        <w:t xml:space="preserve"> </w:t>
      </w:r>
      <w:r w:rsidRPr="003F7DC9">
        <w:rPr>
          <w:w w:val="105"/>
          <w:sz w:val="18"/>
        </w:rPr>
        <w:t>gli</w:t>
      </w:r>
      <w:r w:rsidRPr="003F7DC9">
        <w:rPr>
          <w:spacing w:val="-9"/>
          <w:w w:val="105"/>
          <w:sz w:val="18"/>
        </w:rPr>
        <w:t xml:space="preserve"> </w:t>
      </w:r>
      <w:r w:rsidRPr="003F7DC9">
        <w:rPr>
          <w:w w:val="105"/>
          <w:sz w:val="18"/>
        </w:rPr>
        <w:t>stessi</w:t>
      </w:r>
      <w:r w:rsidRPr="003F7DC9">
        <w:rPr>
          <w:spacing w:val="-9"/>
          <w:w w:val="105"/>
          <w:sz w:val="18"/>
        </w:rPr>
        <w:t xml:space="preserve"> </w:t>
      </w:r>
      <w:r w:rsidRPr="003F7DC9">
        <w:rPr>
          <w:w w:val="105"/>
          <w:sz w:val="18"/>
        </w:rPr>
        <w:t>luoghi</w:t>
      </w:r>
    </w:p>
    <w:p w14:paraId="10AA1B20" w14:textId="77777777" w:rsidR="0045356E" w:rsidRPr="003F7DC9" w:rsidRDefault="0045356E" w:rsidP="0045356E">
      <w:pPr>
        <w:pStyle w:val="Corpotesto"/>
        <w:spacing w:before="10"/>
        <w:ind w:left="284" w:right="794"/>
        <w:rPr>
          <w:sz w:val="13"/>
        </w:rPr>
      </w:pPr>
    </w:p>
    <w:p w14:paraId="68DF470E" w14:textId="77777777" w:rsidR="0045356E" w:rsidRPr="003F7DC9" w:rsidRDefault="0045356E" w:rsidP="0045356E">
      <w:pPr>
        <w:spacing w:line="285" w:lineRule="auto"/>
        <w:ind w:left="284" w:right="794"/>
        <w:jc w:val="both"/>
        <w:rPr>
          <w:sz w:val="18"/>
        </w:rPr>
      </w:pPr>
      <w:r w:rsidRPr="003F7DC9">
        <w:rPr>
          <w:w w:val="105"/>
          <w:sz w:val="18"/>
        </w:rPr>
        <w:t>Le</w:t>
      </w:r>
      <w:r w:rsidRPr="003F7DC9">
        <w:rPr>
          <w:spacing w:val="-10"/>
          <w:w w:val="105"/>
          <w:sz w:val="18"/>
        </w:rPr>
        <w:t xml:space="preserve"> </w:t>
      </w:r>
      <w:r w:rsidRPr="003F7DC9">
        <w:rPr>
          <w:w w:val="105"/>
          <w:sz w:val="18"/>
        </w:rPr>
        <w:t>presenti</w:t>
      </w:r>
      <w:r w:rsidRPr="003F7DC9">
        <w:rPr>
          <w:spacing w:val="-10"/>
          <w:w w:val="105"/>
          <w:sz w:val="18"/>
        </w:rPr>
        <w:t xml:space="preserve"> </w:t>
      </w:r>
      <w:r w:rsidRPr="003F7DC9">
        <w:rPr>
          <w:w w:val="105"/>
          <w:sz w:val="18"/>
        </w:rPr>
        <w:t>disposizioni</w:t>
      </w:r>
      <w:r w:rsidRPr="003F7DC9">
        <w:rPr>
          <w:spacing w:val="-10"/>
          <w:w w:val="105"/>
          <w:sz w:val="18"/>
        </w:rPr>
        <w:t xml:space="preserve"> </w:t>
      </w:r>
      <w:r w:rsidRPr="003F7DC9">
        <w:rPr>
          <w:w w:val="105"/>
          <w:sz w:val="18"/>
        </w:rPr>
        <w:t>per</w:t>
      </w:r>
      <w:r w:rsidRPr="003F7DC9">
        <w:rPr>
          <w:spacing w:val="-10"/>
          <w:w w:val="105"/>
          <w:sz w:val="18"/>
        </w:rPr>
        <w:t xml:space="preserve"> </w:t>
      </w:r>
      <w:r w:rsidRPr="003F7DC9">
        <w:rPr>
          <w:w w:val="105"/>
          <w:sz w:val="18"/>
        </w:rPr>
        <w:t>quanto</w:t>
      </w:r>
      <w:r w:rsidRPr="003F7DC9">
        <w:rPr>
          <w:spacing w:val="-9"/>
          <w:w w:val="105"/>
          <w:sz w:val="18"/>
        </w:rPr>
        <w:t xml:space="preserve"> </w:t>
      </w:r>
      <w:r w:rsidRPr="003F7DC9">
        <w:rPr>
          <w:w w:val="105"/>
          <w:sz w:val="18"/>
        </w:rPr>
        <w:t>applicabili</w:t>
      </w:r>
      <w:r w:rsidRPr="003F7DC9">
        <w:rPr>
          <w:spacing w:val="-10"/>
          <w:w w:val="105"/>
          <w:sz w:val="18"/>
        </w:rPr>
        <w:t xml:space="preserve"> </w:t>
      </w:r>
      <w:r w:rsidRPr="003F7DC9">
        <w:rPr>
          <w:w w:val="105"/>
          <w:sz w:val="18"/>
        </w:rPr>
        <w:t>e</w:t>
      </w:r>
      <w:r w:rsidRPr="003F7DC9">
        <w:rPr>
          <w:spacing w:val="-10"/>
          <w:w w:val="105"/>
          <w:sz w:val="18"/>
        </w:rPr>
        <w:t xml:space="preserve"> </w:t>
      </w:r>
      <w:r w:rsidRPr="003F7DC9">
        <w:rPr>
          <w:w w:val="105"/>
          <w:sz w:val="18"/>
        </w:rPr>
        <w:t>comunque</w:t>
      </w:r>
      <w:r w:rsidRPr="003F7DC9">
        <w:rPr>
          <w:spacing w:val="-11"/>
          <w:w w:val="105"/>
          <w:sz w:val="18"/>
        </w:rPr>
        <w:t xml:space="preserve"> </w:t>
      </w:r>
      <w:r w:rsidRPr="003F7DC9">
        <w:rPr>
          <w:w w:val="105"/>
          <w:sz w:val="18"/>
        </w:rPr>
        <w:t>fino</w:t>
      </w:r>
      <w:r w:rsidRPr="003F7DC9">
        <w:rPr>
          <w:spacing w:val="-10"/>
          <w:w w:val="105"/>
          <w:sz w:val="18"/>
        </w:rPr>
        <w:t xml:space="preserve"> </w:t>
      </w:r>
      <w:r w:rsidRPr="003F7DC9">
        <w:rPr>
          <w:w w:val="105"/>
          <w:sz w:val="18"/>
        </w:rPr>
        <w:t>all'adozione</w:t>
      </w:r>
      <w:r w:rsidRPr="003F7DC9">
        <w:rPr>
          <w:spacing w:val="-9"/>
          <w:w w:val="105"/>
          <w:sz w:val="18"/>
        </w:rPr>
        <w:t xml:space="preserve"> </w:t>
      </w:r>
      <w:r w:rsidRPr="003F7DC9">
        <w:rPr>
          <w:w w:val="105"/>
          <w:sz w:val="18"/>
        </w:rPr>
        <w:t>di</w:t>
      </w:r>
      <w:r w:rsidRPr="003F7DC9">
        <w:rPr>
          <w:spacing w:val="-11"/>
          <w:w w:val="105"/>
          <w:sz w:val="18"/>
        </w:rPr>
        <w:t xml:space="preserve"> </w:t>
      </w:r>
      <w:r w:rsidRPr="003F7DC9">
        <w:rPr>
          <w:w w:val="105"/>
          <w:sz w:val="18"/>
        </w:rPr>
        <w:t>specifiche</w:t>
      </w:r>
      <w:r w:rsidRPr="003F7DC9">
        <w:rPr>
          <w:spacing w:val="-10"/>
          <w:w w:val="105"/>
          <w:sz w:val="18"/>
        </w:rPr>
        <w:t xml:space="preserve"> </w:t>
      </w:r>
      <w:r w:rsidRPr="003F7DC9">
        <w:rPr>
          <w:w w:val="105"/>
          <w:sz w:val="18"/>
        </w:rPr>
        <w:t>linee</w:t>
      </w:r>
      <w:r w:rsidRPr="003F7DC9">
        <w:rPr>
          <w:spacing w:val="-11"/>
          <w:w w:val="105"/>
          <w:sz w:val="18"/>
        </w:rPr>
        <w:t xml:space="preserve"> </w:t>
      </w:r>
      <w:r w:rsidRPr="003F7DC9">
        <w:rPr>
          <w:w w:val="105"/>
          <w:sz w:val="18"/>
        </w:rPr>
        <w:t>guida,</w:t>
      </w:r>
      <w:r w:rsidRPr="003F7DC9">
        <w:rPr>
          <w:spacing w:val="-10"/>
          <w:w w:val="105"/>
          <w:sz w:val="18"/>
        </w:rPr>
        <w:t xml:space="preserve"> </w:t>
      </w:r>
      <w:r w:rsidRPr="003F7DC9">
        <w:rPr>
          <w:w w:val="105"/>
          <w:sz w:val="18"/>
        </w:rPr>
        <w:t>vanno estese anche ai natanti che svolgono servizi di trasporto non di</w:t>
      </w:r>
      <w:r w:rsidRPr="003F7DC9">
        <w:rPr>
          <w:spacing w:val="-29"/>
          <w:w w:val="105"/>
          <w:sz w:val="18"/>
        </w:rPr>
        <w:t xml:space="preserve"> </w:t>
      </w:r>
      <w:r w:rsidRPr="003F7DC9">
        <w:rPr>
          <w:w w:val="105"/>
          <w:sz w:val="18"/>
        </w:rPr>
        <w:t>linea.</w:t>
      </w:r>
    </w:p>
    <w:p w14:paraId="58B5D946" w14:textId="77777777" w:rsidR="0045356E" w:rsidRPr="003F7DC9" w:rsidRDefault="0045356E" w:rsidP="0045356E">
      <w:pPr>
        <w:pStyle w:val="Corpotesto"/>
        <w:spacing w:before="10"/>
        <w:ind w:left="284" w:right="794"/>
        <w:rPr>
          <w:sz w:val="13"/>
        </w:rPr>
      </w:pPr>
    </w:p>
    <w:p w14:paraId="535D2F91" w14:textId="77777777" w:rsidR="0045356E" w:rsidRPr="003F7DC9" w:rsidRDefault="0045356E" w:rsidP="0045356E">
      <w:pPr>
        <w:spacing w:before="1"/>
        <w:ind w:left="284" w:right="794"/>
        <w:jc w:val="both"/>
        <w:rPr>
          <w:b/>
          <w:sz w:val="18"/>
        </w:rPr>
      </w:pPr>
      <w:r w:rsidRPr="003F7DC9">
        <w:rPr>
          <w:b/>
          <w:w w:val="105"/>
          <w:sz w:val="18"/>
        </w:rPr>
        <w:t>ALTRI SERVIZI</w:t>
      </w:r>
    </w:p>
    <w:p w14:paraId="38F69F0C" w14:textId="77777777" w:rsidR="0045356E" w:rsidRPr="003F7DC9" w:rsidRDefault="0045356E" w:rsidP="0045356E">
      <w:pPr>
        <w:pStyle w:val="Corpotesto"/>
        <w:spacing w:before="2"/>
        <w:ind w:left="284" w:right="794"/>
        <w:rPr>
          <w:b/>
          <w:sz w:val="17"/>
        </w:rPr>
      </w:pPr>
    </w:p>
    <w:p w14:paraId="6840733D" w14:textId="77777777" w:rsidR="0045356E" w:rsidRPr="003F7DC9" w:rsidRDefault="0045356E" w:rsidP="0045356E">
      <w:pPr>
        <w:spacing w:line="285" w:lineRule="auto"/>
        <w:ind w:left="284" w:right="794"/>
        <w:jc w:val="both"/>
        <w:rPr>
          <w:sz w:val="18"/>
        </w:rPr>
      </w:pPr>
      <w:r w:rsidRPr="003F7DC9">
        <w:rPr>
          <w:w w:val="105"/>
          <w:sz w:val="18"/>
        </w:rPr>
        <w:t>Per</w:t>
      </w:r>
      <w:r w:rsidRPr="003F7DC9">
        <w:rPr>
          <w:spacing w:val="-7"/>
          <w:w w:val="105"/>
          <w:sz w:val="18"/>
        </w:rPr>
        <w:t xml:space="preserve"> </w:t>
      </w:r>
      <w:r w:rsidRPr="003F7DC9">
        <w:rPr>
          <w:w w:val="105"/>
          <w:sz w:val="18"/>
        </w:rPr>
        <w:t>tutti</w:t>
      </w:r>
      <w:r w:rsidRPr="003F7DC9">
        <w:rPr>
          <w:spacing w:val="-7"/>
          <w:w w:val="105"/>
          <w:sz w:val="18"/>
        </w:rPr>
        <w:t xml:space="preserve"> </w:t>
      </w:r>
      <w:r w:rsidRPr="003F7DC9">
        <w:rPr>
          <w:w w:val="105"/>
          <w:sz w:val="18"/>
        </w:rPr>
        <w:t>gli</w:t>
      </w:r>
      <w:r w:rsidRPr="003F7DC9">
        <w:rPr>
          <w:spacing w:val="-7"/>
          <w:w w:val="105"/>
          <w:sz w:val="18"/>
        </w:rPr>
        <w:t xml:space="preserve"> </w:t>
      </w:r>
      <w:r w:rsidRPr="003F7DC9">
        <w:rPr>
          <w:w w:val="105"/>
          <w:sz w:val="18"/>
        </w:rPr>
        <w:t>altri</w:t>
      </w:r>
      <w:r w:rsidRPr="003F7DC9">
        <w:rPr>
          <w:spacing w:val="-7"/>
          <w:w w:val="105"/>
          <w:sz w:val="18"/>
        </w:rPr>
        <w:t xml:space="preserve"> </w:t>
      </w:r>
      <w:r w:rsidRPr="003F7DC9">
        <w:rPr>
          <w:w w:val="105"/>
          <w:sz w:val="18"/>
        </w:rPr>
        <w:t>servizi</w:t>
      </w:r>
      <w:r w:rsidRPr="003F7DC9">
        <w:rPr>
          <w:spacing w:val="-6"/>
          <w:w w:val="105"/>
          <w:sz w:val="18"/>
        </w:rPr>
        <w:t xml:space="preserve"> </w:t>
      </w:r>
      <w:r w:rsidRPr="003F7DC9">
        <w:rPr>
          <w:w w:val="105"/>
          <w:sz w:val="18"/>
        </w:rPr>
        <w:t>non</w:t>
      </w:r>
      <w:r w:rsidRPr="003F7DC9">
        <w:rPr>
          <w:spacing w:val="-6"/>
          <w:w w:val="105"/>
          <w:sz w:val="18"/>
        </w:rPr>
        <w:t xml:space="preserve"> </w:t>
      </w:r>
      <w:r w:rsidRPr="003F7DC9">
        <w:rPr>
          <w:w w:val="105"/>
          <w:sz w:val="18"/>
        </w:rPr>
        <w:t>di</w:t>
      </w:r>
      <w:r w:rsidRPr="003F7DC9">
        <w:rPr>
          <w:spacing w:val="-6"/>
          <w:w w:val="105"/>
          <w:sz w:val="18"/>
        </w:rPr>
        <w:t xml:space="preserve"> </w:t>
      </w:r>
      <w:r w:rsidRPr="003F7DC9">
        <w:rPr>
          <w:w w:val="105"/>
          <w:sz w:val="18"/>
        </w:rPr>
        <w:t>linea,</w:t>
      </w:r>
      <w:r w:rsidRPr="003F7DC9">
        <w:rPr>
          <w:spacing w:val="-6"/>
          <w:w w:val="105"/>
          <w:sz w:val="18"/>
        </w:rPr>
        <w:t xml:space="preserve"> </w:t>
      </w:r>
      <w:r w:rsidRPr="003F7DC9">
        <w:rPr>
          <w:w w:val="105"/>
          <w:sz w:val="18"/>
        </w:rPr>
        <w:t>effettuati</w:t>
      </w:r>
      <w:r w:rsidRPr="003F7DC9">
        <w:rPr>
          <w:spacing w:val="-8"/>
          <w:w w:val="105"/>
          <w:sz w:val="18"/>
        </w:rPr>
        <w:t xml:space="preserve"> </w:t>
      </w:r>
      <w:r w:rsidRPr="003F7DC9">
        <w:rPr>
          <w:w w:val="105"/>
          <w:sz w:val="18"/>
        </w:rPr>
        <w:t>con</w:t>
      </w:r>
      <w:r w:rsidRPr="003F7DC9">
        <w:rPr>
          <w:spacing w:val="-7"/>
          <w:w w:val="105"/>
          <w:sz w:val="18"/>
        </w:rPr>
        <w:t xml:space="preserve"> </w:t>
      </w:r>
      <w:r w:rsidRPr="003F7DC9">
        <w:rPr>
          <w:w w:val="105"/>
          <w:sz w:val="18"/>
        </w:rPr>
        <w:t>autobus</w:t>
      </w:r>
      <w:r w:rsidRPr="003F7DC9">
        <w:rPr>
          <w:spacing w:val="-6"/>
          <w:w w:val="105"/>
          <w:sz w:val="18"/>
        </w:rPr>
        <w:t xml:space="preserve"> </w:t>
      </w:r>
      <w:r w:rsidRPr="003F7DC9">
        <w:rPr>
          <w:w w:val="105"/>
          <w:sz w:val="18"/>
        </w:rPr>
        <w:t>o</w:t>
      </w:r>
      <w:r w:rsidRPr="003F7DC9">
        <w:rPr>
          <w:spacing w:val="-7"/>
          <w:w w:val="105"/>
          <w:sz w:val="18"/>
        </w:rPr>
        <w:t xml:space="preserve"> </w:t>
      </w:r>
      <w:r w:rsidRPr="003F7DC9">
        <w:rPr>
          <w:w w:val="105"/>
          <w:sz w:val="18"/>
        </w:rPr>
        <w:t>unità</w:t>
      </w:r>
      <w:r w:rsidRPr="003F7DC9">
        <w:rPr>
          <w:spacing w:val="-6"/>
          <w:w w:val="105"/>
          <w:sz w:val="18"/>
        </w:rPr>
        <w:t xml:space="preserve"> </w:t>
      </w:r>
      <w:r w:rsidRPr="003F7DC9">
        <w:rPr>
          <w:w w:val="105"/>
          <w:sz w:val="18"/>
        </w:rPr>
        <w:t>di</w:t>
      </w:r>
      <w:r w:rsidRPr="003F7DC9">
        <w:rPr>
          <w:spacing w:val="-7"/>
          <w:w w:val="105"/>
          <w:sz w:val="18"/>
        </w:rPr>
        <w:t xml:space="preserve"> </w:t>
      </w:r>
      <w:r w:rsidRPr="003F7DC9">
        <w:rPr>
          <w:w w:val="105"/>
          <w:sz w:val="18"/>
        </w:rPr>
        <w:t>navigazione,</w:t>
      </w:r>
      <w:r w:rsidRPr="003F7DC9">
        <w:rPr>
          <w:spacing w:val="-6"/>
          <w:w w:val="105"/>
          <w:sz w:val="18"/>
        </w:rPr>
        <w:t xml:space="preserve"> </w:t>
      </w:r>
      <w:r w:rsidRPr="003F7DC9">
        <w:rPr>
          <w:w w:val="105"/>
          <w:sz w:val="18"/>
        </w:rPr>
        <w:t>ovvero</w:t>
      </w:r>
      <w:r w:rsidRPr="003F7DC9">
        <w:rPr>
          <w:spacing w:val="-6"/>
          <w:w w:val="105"/>
          <w:sz w:val="18"/>
        </w:rPr>
        <w:t xml:space="preserve"> </w:t>
      </w:r>
      <w:r w:rsidRPr="003F7DC9">
        <w:rPr>
          <w:w w:val="105"/>
          <w:sz w:val="18"/>
        </w:rPr>
        <w:t>per</w:t>
      </w:r>
      <w:r w:rsidRPr="003F7DC9">
        <w:rPr>
          <w:spacing w:val="-7"/>
          <w:w w:val="105"/>
          <w:sz w:val="18"/>
        </w:rPr>
        <w:t xml:space="preserve"> </w:t>
      </w:r>
      <w:r w:rsidRPr="003F7DC9">
        <w:rPr>
          <w:w w:val="105"/>
          <w:sz w:val="18"/>
        </w:rPr>
        <w:t>servizi</w:t>
      </w:r>
      <w:r w:rsidRPr="003F7DC9">
        <w:rPr>
          <w:spacing w:val="-7"/>
          <w:w w:val="105"/>
          <w:sz w:val="18"/>
        </w:rPr>
        <w:t xml:space="preserve"> </w:t>
      </w:r>
      <w:r w:rsidRPr="003F7DC9">
        <w:rPr>
          <w:w w:val="105"/>
          <w:sz w:val="18"/>
        </w:rPr>
        <w:t>di</w:t>
      </w:r>
      <w:r w:rsidRPr="003F7DC9">
        <w:rPr>
          <w:spacing w:val="-7"/>
          <w:w w:val="105"/>
          <w:sz w:val="18"/>
        </w:rPr>
        <w:t xml:space="preserve"> </w:t>
      </w:r>
      <w:r w:rsidRPr="003F7DC9">
        <w:rPr>
          <w:w w:val="105"/>
          <w:sz w:val="18"/>
        </w:rPr>
        <w:t>linea svolti</w:t>
      </w:r>
      <w:r w:rsidRPr="003F7DC9">
        <w:rPr>
          <w:spacing w:val="-5"/>
          <w:w w:val="105"/>
          <w:sz w:val="18"/>
        </w:rPr>
        <w:t xml:space="preserve"> </w:t>
      </w:r>
      <w:r w:rsidRPr="003F7DC9">
        <w:rPr>
          <w:w w:val="105"/>
          <w:sz w:val="18"/>
        </w:rPr>
        <w:t>con</w:t>
      </w:r>
      <w:r w:rsidRPr="003F7DC9">
        <w:rPr>
          <w:spacing w:val="-5"/>
          <w:w w:val="105"/>
          <w:sz w:val="18"/>
        </w:rPr>
        <w:t xml:space="preserve"> </w:t>
      </w:r>
      <w:r w:rsidRPr="003F7DC9">
        <w:rPr>
          <w:w w:val="105"/>
          <w:sz w:val="18"/>
        </w:rPr>
        <w:t>veicoli</w:t>
      </w:r>
      <w:r w:rsidRPr="003F7DC9">
        <w:rPr>
          <w:spacing w:val="-4"/>
          <w:w w:val="105"/>
          <w:sz w:val="18"/>
        </w:rPr>
        <w:t xml:space="preserve"> </w:t>
      </w:r>
      <w:r w:rsidRPr="003F7DC9">
        <w:rPr>
          <w:w w:val="105"/>
          <w:sz w:val="18"/>
        </w:rPr>
        <w:t>solitamente</w:t>
      </w:r>
      <w:r w:rsidRPr="003F7DC9">
        <w:rPr>
          <w:spacing w:val="-3"/>
          <w:w w:val="105"/>
          <w:sz w:val="18"/>
        </w:rPr>
        <w:t xml:space="preserve"> </w:t>
      </w:r>
      <w:r w:rsidRPr="003F7DC9">
        <w:rPr>
          <w:w w:val="105"/>
          <w:sz w:val="18"/>
        </w:rPr>
        <w:t>destinati</w:t>
      </w:r>
      <w:r w:rsidRPr="003F7DC9">
        <w:rPr>
          <w:spacing w:val="-4"/>
          <w:w w:val="105"/>
          <w:sz w:val="18"/>
        </w:rPr>
        <w:t xml:space="preserve"> </w:t>
      </w:r>
      <w:r w:rsidRPr="003F7DC9">
        <w:rPr>
          <w:w w:val="105"/>
          <w:sz w:val="18"/>
        </w:rPr>
        <w:t>a</w:t>
      </w:r>
      <w:r w:rsidRPr="003F7DC9">
        <w:rPr>
          <w:spacing w:val="-3"/>
          <w:w w:val="105"/>
          <w:sz w:val="18"/>
        </w:rPr>
        <w:t xml:space="preserve"> </w:t>
      </w:r>
      <w:r w:rsidRPr="003F7DC9">
        <w:rPr>
          <w:w w:val="105"/>
          <w:sz w:val="18"/>
        </w:rPr>
        <w:t>taxi</w:t>
      </w:r>
      <w:r w:rsidRPr="003F7DC9">
        <w:rPr>
          <w:spacing w:val="-5"/>
          <w:w w:val="105"/>
          <w:sz w:val="18"/>
        </w:rPr>
        <w:t xml:space="preserve"> </w:t>
      </w:r>
      <w:r w:rsidRPr="003F7DC9">
        <w:rPr>
          <w:w w:val="105"/>
          <w:sz w:val="18"/>
        </w:rPr>
        <w:t>o</w:t>
      </w:r>
      <w:r w:rsidRPr="003F7DC9">
        <w:rPr>
          <w:spacing w:val="-4"/>
          <w:w w:val="105"/>
          <w:sz w:val="18"/>
        </w:rPr>
        <w:t xml:space="preserve"> </w:t>
      </w:r>
      <w:r w:rsidRPr="003F7DC9">
        <w:rPr>
          <w:w w:val="105"/>
          <w:sz w:val="18"/>
        </w:rPr>
        <w:t>NCC</w:t>
      </w:r>
      <w:r w:rsidRPr="003F7DC9">
        <w:rPr>
          <w:spacing w:val="-5"/>
          <w:w w:val="105"/>
          <w:sz w:val="18"/>
        </w:rPr>
        <w:t xml:space="preserve"> </w:t>
      </w:r>
      <w:r w:rsidRPr="003F7DC9">
        <w:rPr>
          <w:w w:val="105"/>
          <w:sz w:val="18"/>
        </w:rPr>
        <w:t>con</w:t>
      </w:r>
      <w:r w:rsidRPr="003F7DC9">
        <w:rPr>
          <w:spacing w:val="-3"/>
          <w:w w:val="105"/>
          <w:sz w:val="18"/>
        </w:rPr>
        <w:t xml:space="preserve"> </w:t>
      </w:r>
      <w:r w:rsidRPr="003F7DC9">
        <w:rPr>
          <w:w w:val="105"/>
          <w:sz w:val="18"/>
        </w:rPr>
        <w:t>max</w:t>
      </w:r>
      <w:r w:rsidRPr="003F7DC9">
        <w:rPr>
          <w:spacing w:val="-6"/>
          <w:w w:val="105"/>
          <w:sz w:val="18"/>
        </w:rPr>
        <w:t xml:space="preserve"> </w:t>
      </w:r>
      <w:r w:rsidRPr="003F7DC9">
        <w:rPr>
          <w:w w:val="105"/>
          <w:sz w:val="18"/>
        </w:rPr>
        <w:t>9</w:t>
      </w:r>
      <w:r w:rsidRPr="003F7DC9">
        <w:rPr>
          <w:spacing w:val="-3"/>
          <w:w w:val="105"/>
          <w:sz w:val="18"/>
        </w:rPr>
        <w:t xml:space="preserve"> </w:t>
      </w:r>
      <w:r w:rsidRPr="003F7DC9">
        <w:rPr>
          <w:w w:val="105"/>
          <w:sz w:val="18"/>
        </w:rPr>
        <w:t>posti,</w:t>
      </w:r>
      <w:r w:rsidRPr="003F7DC9">
        <w:rPr>
          <w:spacing w:val="-3"/>
          <w:w w:val="105"/>
          <w:sz w:val="18"/>
        </w:rPr>
        <w:t xml:space="preserve"> </w:t>
      </w:r>
      <w:r w:rsidRPr="003F7DC9">
        <w:rPr>
          <w:w w:val="105"/>
          <w:sz w:val="18"/>
        </w:rPr>
        <w:t>si</w:t>
      </w:r>
      <w:r w:rsidRPr="003F7DC9">
        <w:rPr>
          <w:spacing w:val="-5"/>
          <w:w w:val="105"/>
          <w:sz w:val="18"/>
        </w:rPr>
        <w:t xml:space="preserve"> </w:t>
      </w:r>
      <w:r w:rsidRPr="003F7DC9">
        <w:rPr>
          <w:w w:val="105"/>
          <w:sz w:val="18"/>
        </w:rPr>
        <w:t>applicano</w:t>
      </w:r>
      <w:r w:rsidRPr="003F7DC9">
        <w:rPr>
          <w:spacing w:val="-4"/>
          <w:w w:val="105"/>
          <w:sz w:val="18"/>
        </w:rPr>
        <w:t xml:space="preserve"> </w:t>
      </w:r>
      <w:r w:rsidRPr="003F7DC9">
        <w:rPr>
          <w:w w:val="105"/>
          <w:sz w:val="18"/>
        </w:rPr>
        <w:t>le</w:t>
      </w:r>
      <w:r w:rsidRPr="003F7DC9">
        <w:rPr>
          <w:spacing w:val="-4"/>
          <w:w w:val="105"/>
          <w:sz w:val="18"/>
        </w:rPr>
        <w:t xml:space="preserve"> </w:t>
      </w:r>
      <w:r w:rsidRPr="003F7DC9">
        <w:rPr>
          <w:w w:val="105"/>
          <w:sz w:val="18"/>
        </w:rPr>
        <w:t>prescrizioni</w:t>
      </w:r>
      <w:r w:rsidRPr="003F7DC9">
        <w:rPr>
          <w:spacing w:val="-4"/>
          <w:w w:val="105"/>
          <w:sz w:val="18"/>
        </w:rPr>
        <w:t xml:space="preserve"> </w:t>
      </w:r>
      <w:r w:rsidRPr="003F7DC9">
        <w:rPr>
          <w:w w:val="105"/>
          <w:sz w:val="18"/>
        </w:rPr>
        <w:t>relative</w:t>
      </w:r>
      <w:r w:rsidRPr="003F7DC9">
        <w:rPr>
          <w:spacing w:val="-4"/>
          <w:w w:val="105"/>
          <w:sz w:val="18"/>
        </w:rPr>
        <w:t xml:space="preserve"> </w:t>
      </w:r>
      <w:r w:rsidRPr="003F7DC9">
        <w:rPr>
          <w:w w:val="105"/>
          <w:sz w:val="18"/>
        </w:rPr>
        <w:t>alla stessa tipologia di mezzo di trasporto</w:t>
      </w:r>
      <w:r w:rsidRPr="003F7DC9">
        <w:rPr>
          <w:spacing w:val="-13"/>
          <w:w w:val="105"/>
          <w:sz w:val="18"/>
        </w:rPr>
        <w:t xml:space="preserve"> </w:t>
      </w:r>
      <w:r w:rsidRPr="003F7DC9">
        <w:rPr>
          <w:w w:val="105"/>
          <w:sz w:val="18"/>
        </w:rPr>
        <w:t>utilizzato.</w:t>
      </w:r>
    </w:p>
    <w:p w14:paraId="0B91C9DF" w14:textId="77777777" w:rsidR="0045356E" w:rsidRPr="003F7DC9" w:rsidRDefault="0045356E" w:rsidP="0045356E">
      <w:pPr>
        <w:pStyle w:val="Corpotesto"/>
        <w:spacing w:before="10"/>
        <w:ind w:left="284" w:right="794"/>
        <w:rPr>
          <w:sz w:val="13"/>
        </w:rPr>
      </w:pPr>
    </w:p>
    <w:p w14:paraId="72FA3A43" w14:textId="77777777" w:rsidR="0045356E" w:rsidRPr="003F7DC9" w:rsidRDefault="0045356E" w:rsidP="0045356E">
      <w:pPr>
        <w:spacing w:line="285" w:lineRule="auto"/>
        <w:ind w:left="284" w:right="794"/>
        <w:jc w:val="both"/>
        <w:rPr>
          <w:sz w:val="18"/>
        </w:rPr>
      </w:pPr>
      <w:r w:rsidRPr="003F7DC9">
        <w:rPr>
          <w:w w:val="105"/>
          <w:sz w:val="18"/>
        </w:rPr>
        <w:t>Per i servizi con autobus non di linea (NCC) e autorizzati (linee commerciali) a media e lunga percorrenza, ferme restando le regole già prevista circa la verticalizzazione delle sedute, il ricambio dell'aria etc, è possibile la deroga al distanziamento interpersonale di un metro purché:</w:t>
      </w:r>
    </w:p>
    <w:p w14:paraId="049A1CC5" w14:textId="77777777" w:rsidR="0045356E" w:rsidRPr="003F7DC9" w:rsidRDefault="0045356E" w:rsidP="0045356E">
      <w:pPr>
        <w:pStyle w:val="Corpotesto"/>
        <w:spacing w:before="10"/>
        <w:ind w:left="284" w:right="794"/>
        <w:rPr>
          <w:sz w:val="13"/>
        </w:rPr>
      </w:pPr>
    </w:p>
    <w:p w14:paraId="274E71EF" w14:textId="77777777" w:rsidR="0045356E" w:rsidRPr="003F7DC9" w:rsidRDefault="0045356E" w:rsidP="0045356E">
      <w:pPr>
        <w:pStyle w:val="Paragrafoelenco"/>
        <w:numPr>
          <w:ilvl w:val="0"/>
          <w:numId w:val="4"/>
        </w:numPr>
        <w:tabs>
          <w:tab w:val="left" w:pos="2007"/>
        </w:tabs>
        <w:ind w:left="284" w:right="794" w:firstLine="0"/>
        <w:rPr>
          <w:sz w:val="18"/>
        </w:rPr>
      </w:pPr>
      <w:r w:rsidRPr="003F7DC9">
        <w:rPr>
          <w:w w:val="105"/>
          <w:sz w:val="18"/>
        </w:rPr>
        <w:t>siano</w:t>
      </w:r>
      <w:r w:rsidRPr="003F7DC9">
        <w:rPr>
          <w:spacing w:val="-4"/>
          <w:w w:val="105"/>
          <w:sz w:val="18"/>
        </w:rPr>
        <w:t xml:space="preserve"> </w:t>
      </w:r>
      <w:r w:rsidRPr="003F7DC9">
        <w:rPr>
          <w:w w:val="105"/>
          <w:sz w:val="18"/>
        </w:rPr>
        <w:t>previsti</w:t>
      </w:r>
      <w:r w:rsidRPr="003F7DC9">
        <w:rPr>
          <w:spacing w:val="-3"/>
          <w:w w:val="105"/>
          <w:sz w:val="18"/>
        </w:rPr>
        <w:t xml:space="preserve"> </w:t>
      </w:r>
      <w:r w:rsidRPr="003F7DC9">
        <w:rPr>
          <w:w w:val="105"/>
          <w:sz w:val="18"/>
        </w:rPr>
        <w:t>sedili</w:t>
      </w:r>
      <w:r w:rsidRPr="003F7DC9">
        <w:rPr>
          <w:spacing w:val="-3"/>
          <w:w w:val="105"/>
          <w:sz w:val="18"/>
        </w:rPr>
        <w:t xml:space="preserve"> </w:t>
      </w:r>
      <w:r w:rsidRPr="003F7DC9">
        <w:rPr>
          <w:w w:val="105"/>
          <w:sz w:val="18"/>
        </w:rPr>
        <w:t>singoli</w:t>
      </w:r>
      <w:r w:rsidRPr="003F7DC9">
        <w:rPr>
          <w:spacing w:val="-4"/>
          <w:w w:val="105"/>
          <w:sz w:val="18"/>
        </w:rPr>
        <w:t xml:space="preserve"> </w:t>
      </w:r>
      <w:r w:rsidRPr="003F7DC9">
        <w:rPr>
          <w:w w:val="105"/>
          <w:sz w:val="18"/>
        </w:rPr>
        <w:t>in</w:t>
      </w:r>
      <w:r w:rsidRPr="003F7DC9">
        <w:rPr>
          <w:spacing w:val="-4"/>
          <w:w w:val="105"/>
          <w:sz w:val="18"/>
        </w:rPr>
        <w:t xml:space="preserve"> </w:t>
      </w:r>
      <w:r w:rsidRPr="003F7DC9">
        <w:rPr>
          <w:w w:val="105"/>
          <w:sz w:val="18"/>
        </w:rPr>
        <w:t>verticale</w:t>
      </w:r>
      <w:r w:rsidRPr="003F7DC9">
        <w:rPr>
          <w:spacing w:val="-4"/>
          <w:w w:val="105"/>
          <w:sz w:val="18"/>
        </w:rPr>
        <w:t xml:space="preserve"> </w:t>
      </w:r>
      <w:r w:rsidRPr="003F7DC9">
        <w:rPr>
          <w:w w:val="105"/>
          <w:sz w:val="18"/>
        </w:rPr>
        <w:t>con</w:t>
      </w:r>
      <w:r w:rsidRPr="003F7DC9">
        <w:rPr>
          <w:spacing w:val="-5"/>
          <w:w w:val="105"/>
          <w:sz w:val="18"/>
        </w:rPr>
        <w:t xml:space="preserve"> </w:t>
      </w:r>
      <w:r w:rsidRPr="003F7DC9">
        <w:rPr>
          <w:w w:val="105"/>
          <w:sz w:val="18"/>
        </w:rPr>
        <w:t>schienale</w:t>
      </w:r>
      <w:r w:rsidRPr="003F7DC9">
        <w:rPr>
          <w:spacing w:val="-3"/>
          <w:w w:val="105"/>
          <w:sz w:val="18"/>
        </w:rPr>
        <w:t xml:space="preserve"> </w:t>
      </w:r>
      <w:r w:rsidRPr="003F7DC9">
        <w:rPr>
          <w:w w:val="105"/>
          <w:sz w:val="18"/>
        </w:rPr>
        <w:t>alto</w:t>
      </w:r>
      <w:r w:rsidRPr="003F7DC9">
        <w:rPr>
          <w:spacing w:val="-3"/>
          <w:w w:val="105"/>
          <w:sz w:val="18"/>
        </w:rPr>
        <w:t xml:space="preserve"> </w:t>
      </w:r>
      <w:r w:rsidRPr="003F7DC9">
        <w:rPr>
          <w:w w:val="105"/>
          <w:sz w:val="18"/>
        </w:rPr>
        <w:t>da</w:t>
      </w:r>
      <w:r w:rsidRPr="003F7DC9">
        <w:rPr>
          <w:spacing w:val="-4"/>
          <w:w w:val="105"/>
          <w:sz w:val="18"/>
        </w:rPr>
        <w:t xml:space="preserve"> </w:t>
      </w:r>
      <w:r w:rsidRPr="003F7DC9">
        <w:rPr>
          <w:w w:val="105"/>
          <w:sz w:val="18"/>
        </w:rPr>
        <w:t>contenere</w:t>
      </w:r>
      <w:r w:rsidRPr="003F7DC9">
        <w:rPr>
          <w:spacing w:val="-4"/>
          <w:w w:val="105"/>
          <w:sz w:val="18"/>
        </w:rPr>
        <w:t xml:space="preserve"> </w:t>
      </w:r>
      <w:r w:rsidRPr="003F7DC9">
        <w:rPr>
          <w:w w:val="105"/>
          <w:sz w:val="18"/>
        </w:rPr>
        <w:t>il</w:t>
      </w:r>
      <w:r w:rsidRPr="003F7DC9">
        <w:rPr>
          <w:spacing w:val="-4"/>
          <w:w w:val="105"/>
          <w:sz w:val="18"/>
        </w:rPr>
        <w:t xml:space="preserve"> </w:t>
      </w:r>
      <w:r w:rsidRPr="003F7DC9">
        <w:rPr>
          <w:w w:val="105"/>
          <w:sz w:val="18"/>
        </w:rPr>
        <w:t>capo</w:t>
      </w:r>
      <w:r w:rsidRPr="003F7DC9">
        <w:rPr>
          <w:spacing w:val="-4"/>
          <w:w w:val="105"/>
          <w:sz w:val="18"/>
        </w:rPr>
        <w:t xml:space="preserve"> </w:t>
      </w:r>
      <w:r w:rsidRPr="003F7DC9">
        <w:rPr>
          <w:w w:val="105"/>
          <w:sz w:val="18"/>
        </w:rPr>
        <w:t>del</w:t>
      </w:r>
      <w:r w:rsidRPr="003F7DC9">
        <w:rPr>
          <w:spacing w:val="-3"/>
          <w:w w:val="105"/>
          <w:sz w:val="18"/>
        </w:rPr>
        <w:t xml:space="preserve"> </w:t>
      </w:r>
      <w:r w:rsidRPr="003F7DC9">
        <w:rPr>
          <w:w w:val="105"/>
          <w:sz w:val="18"/>
        </w:rPr>
        <w:t>passeggero;</w:t>
      </w:r>
    </w:p>
    <w:p w14:paraId="0775926D" w14:textId="77777777" w:rsidR="0045356E" w:rsidRPr="003F7DC9" w:rsidRDefault="0045356E" w:rsidP="0045356E">
      <w:pPr>
        <w:pStyle w:val="Paragrafoelenco"/>
        <w:numPr>
          <w:ilvl w:val="0"/>
          <w:numId w:val="4"/>
        </w:numPr>
        <w:tabs>
          <w:tab w:val="left" w:pos="2007"/>
        </w:tabs>
        <w:spacing w:before="43" w:line="285" w:lineRule="auto"/>
        <w:ind w:left="284" w:right="794" w:firstLine="0"/>
        <w:rPr>
          <w:sz w:val="18"/>
        </w:rPr>
      </w:pPr>
      <w:r w:rsidRPr="003F7DC9">
        <w:rPr>
          <w:w w:val="105"/>
          <w:sz w:val="18"/>
        </w:rPr>
        <w:t>l'utilizzo</w:t>
      </w:r>
      <w:r w:rsidRPr="003F7DC9">
        <w:rPr>
          <w:spacing w:val="-10"/>
          <w:w w:val="105"/>
          <w:sz w:val="18"/>
        </w:rPr>
        <w:t xml:space="preserve"> </w:t>
      </w:r>
      <w:r w:rsidRPr="003F7DC9">
        <w:rPr>
          <w:w w:val="105"/>
          <w:sz w:val="18"/>
        </w:rPr>
        <w:t>di</w:t>
      </w:r>
      <w:r w:rsidRPr="003F7DC9">
        <w:rPr>
          <w:spacing w:val="-11"/>
          <w:w w:val="105"/>
          <w:sz w:val="18"/>
        </w:rPr>
        <w:t xml:space="preserve"> </w:t>
      </w:r>
      <w:r w:rsidRPr="003F7DC9">
        <w:rPr>
          <w:w w:val="105"/>
          <w:sz w:val="18"/>
        </w:rPr>
        <w:t>sedili</w:t>
      </w:r>
      <w:r w:rsidRPr="003F7DC9">
        <w:rPr>
          <w:spacing w:val="-10"/>
          <w:w w:val="105"/>
          <w:sz w:val="18"/>
        </w:rPr>
        <w:t xml:space="preserve"> </w:t>
      </w:r>
      <w:r w:rsidRPr="003F7DC9">
        <w:rPr>
          <w:w w:val="105"/>
          <w:sz w:val="18"/>
        </w:rPr>
        <w:t>attigui</w:t>
      </w:r>
      <w:r w:rsidRPr="003F7DC9">
        <w:rPr>
          <w:spacing w:val="-10"/>
          <w:w w:val="105"/>
          <w:sz w:val="18"/>
        </w:rPr>
        <w:t xml:space="preserve"> </w:t>
      </w:r>
      <w:r w:rsidRPr="003F7DC9">
        <w:rPr>
          <w:w w:val="105"/>
          <w:sz w:val="18"/>
        </w:rPr>
        <w:t>sia</w:t>
      </w:r>
      <w:r w:rsidRPr="003F7DC9">
        <w:rPr>
          <w:spacing w:val="-10"/>
          <w:w w:val="105"/>
          <w:sz w:val="18"/>
        </w:rPr>
        <w:t xml:space="preserve"> </w:t>
      </w:r>
      <w:r w:rsidRPr="003F7DC9">
        <w:rPr>
          <w:w w:val="105"/>
          <w:sz w:val="18"/>
        </w:rPr>
        <w:t>limitato</w:t>
      </w:r>
      <w:r w:rsidRPr="003F7DC9">
        <w:rPr>
          <w:spacing w:val="-10"/>
          <w:w w:val="105"/>
          <w:sz w:val="18"/>
        </w:rPr>
        <w:t xml:space="preserve"> </w:t>
      </w:r>
      <w:r w:rsidRPr="003F7DC9">
        <w:rPr>
          <w:w w:val="105"/>
          <w:sz w:val="18"/>
        </w:rPr>
        <w:t>esclusivamente</w:t>
      </w:r>
      <w:r w:rsidRPr="003F7DC9">
        <w:rPr>
          <w:spacing w:val="-11"/>
          <w:w w:val="105"/>
          <w:sz w:val="18"/>
        </w:rPr>
        <w:t xml:space="preserve"> </w:t>
      </w:r>
      <w:r w:rsidRPr="003F7DC9">
        <w:rPr>
          <w:w w:val="105"/>
          <w:sz w:val="18"/>
        </w:rPr>
        <w:t>all'occupazione</w:t>
      </w:r>
      <w:r w:rsidRPr="003F7DC9">
        <w:rPr>
          <w:spacing w:val="-10"/>
          <w:w w:val="105"/>
          <w:sz w:val="18"/>
        </w:rPr>
        <w:t xml:space="preserve"> </w:t>
      </w:r>
      <w:r w:rsidRPr="003F7DC9">
        <w:rPr>
          <w:w w:val="105"/>
          <w:sz w:val="18"/>
        </w:rPr>
        <w:t>da</w:t>
      </w:r>
      <w:r w:rsidRPr="003F7DC9">
        <w:rPr>
          <w:spacing w:val="-10"/>
          <w:w w:val="105"/>
          <w:sz w:val="18"/>
        </w:rPr>
        <w:t xml:space="preserve"> </w:t>
      </w:r>
      <w:r w:rsidRPr="003F7DC9">
        <w:rPr>
          <w:w w:val="105"/>
          <w:sz w:val="18"/>
        </w:rPr>
        <w:t>parte</w:t>
      </w:r>
      <w:r w:rsidRPr="003F7DC9">
        <w:rPr>
          <w:spacing w:val="-10"/>
          <w:w w:val="105"/>
          <w:sz w:val="18"/>
        </w:rPr>
        <w:t xml:space="preserve"> </w:t>
      </w:r>
      <w:r w:rsidRPr="003F7DC9">
        <w:rPr>
          <w:w w:val="105"/>
          <w:sz w:val="18"/>
        </w:rPr>
        <w:t>di</w:t>
      </w:r>
      <w:r w:rsidRPr="003F7DC9">
        <w:rPr>
          <w:spacing w:val="-10"/>
          <w:w w:val="105"/>
          <w:sz w:val="18"/>
        </w:rPr>
        <w:t xml:space="preserve"> </w:t>
      </w:r>
      <w:r w:rsidRPr="003F7DC9">
        <w:rPr>
          <w:w w:val="105"/>
          <w:sz w:val="18"/>
        </w:rPr>
        <w:t>passeggeri</w:t>
      </w:r>
      <w:r w:rsidRPr="003F7DC9">
        <w:rPr>
          <w:spacing w:val="-11"/>
          <w:w w:val="105"/>
          <w:sz w:val="18"/>
        </w:rPr>
        <w:t xml:space="preserve"> </w:t>
      </w:r>
      <w:r w:rsidRPr="003F7DC9">
        <w:rPr>
          <w:w w:val="105"/>
          <w:sz w:val="18"/>
        </w:rPr>
        <w:t>che</w:t>
      </w:r>
      <w:r w:rsidRPr="003F7DC9">
        <w:rPr>
          <w:spacing w:val="-10"/>
          <w:w w:val="105"/>
          <w:sz w:val="18"/>
        </w:rPr>
        <w:t xml:space="preserve"> </w:t>
      </w:r>
      <w:r w:rsidRPr="003F7DC9">
        <w:rPr>
          <w:w w:val="105"/>
          <w:sz w:val="18"/>
        </w:rPr>
        <w:t>siano conviventi nella stessa unità abitativa, nonché tra i congiunti e le persone che intrattengono rapporti interpersonali stabili, previa autodichiarazione della sussistenza del predetta qualità al momento dell'utilizzazione del mezzo di trasporto.( si riportano alcuni esempi: coniuge, parenti e affini</w:t>
      </w:r>
      <w:r w:rsidRPr="003F7DC9">
        <w:rPr>
          <w:spacing w:val="-6"/>
          <w:w w:val="105"/>
          <w:sz w:val="18"/>
        </w:rPr>
        <w:t xml:space="preserve"> </w:t>
      </w:r>
      <w:r w:rsidRPr="003F7DC9">
        <w:rPr>
          <w:w w:val="105"/>
          <w:sz w:val="18"/>
        </w:rPr>
        <w:t>in</w:t>
      </w:r>
      <w:r w:rsidRPr="003F7DC9">
        <w:rPr>
          <w:spacing w:val="-6"/>
          <w:w w:val="105"/>
          <w:sz w:val="18"/>
        </w:rPr>
        <w:t xml:space="preserve"> </w:t>
      </w:r>
      <w:r w:rsidRPr="003F7DC9">
        <w:rPr>
          <w:w w:val="105"/>
          <w:sz w:val="18"/>
        </w:rPr>
        <w:t>linea</w:t>
      </w:r>
      <w:r w:rsidRPr="003F7DC9">
        <w:rPr>
          <w:spacing w:val="-6"/>
          <w:w w:val="105"/>
          <w:sz w:val="18"/>
        </w:rPr>
        <w:t xml:space="preserve"> </w:t>
      </w:r>
      <w:r w:rsidRPr="003F7DC9">
        <w:rPr>
          <w:w w:val="105"/>
          <w:sz w:val="18"/>
        </w:rPr>
        <w:t>retta</w:t>
      </w:r>
      <w:r w:rsidRPr="003F7DC9">
        <w:rPr>
          <w:spacing w:val="-6"/>
          <w:w w:val="105"/>
          <w:sz w:val="18"/>
        </w:rPr>
        <w:t xml:space="preserve"> </w:t>
      </w:r>
      <w:r w:rsidRPr="003F7DC9">
        <w:rPr>
          <w:w w:val="105"/>
          <w:sz w:val="18"/>
        </w:rPr>
        <w:t>e</w:t>
      </w:r>
      <w:r w:rsidRPr="003F7DC9">
        <w:rPr>
          <w:spacing w:val="-6"/>
          <w:w w:val="105"/>
          <w:sz w:val="18"/>
        </w:rPr>
        <w:t xml:space="preserve"> </w:t>
      </w:r>
      <w:r w:rsidRPr="003F7DC9">
        <w:rPr>
          <w:w w:val="105"/>
          <w:sz w:val="18"/>
        </w:rPr>
        <w:t>collaterale</w:t>
      </w:r>
      <w:r w:rsidRPr="003F7DC9">
        <w:rPr>
          <w:spacing w:val="-5"/>
          <w:w w:val="105"/>
          <w:sz w:val="18"/>
        </w:rPr>
        <w:t xml:space="preserve"> </w:t>
      </w:r>
      <w:r w:rsidRPr="003F7DC9">
        <w:rPr>
          <w:w w:val="105"/>
          <w:sz w:val="18"/>
        </w:rPr>
        <w:t>non</w:t>
      </w:r>
      <w:r w:rsidRPr="003F7DC9">
        <w:rPr>
          <w:spacing w:val="-6"/>
          <w:w w:val="105"/>
          <w:sz w:val="18"/>
        </w:rPr>
        <w:t xml:space="preserve"> </w:t>
      </w:r>
      <w:r w:rsidRPr="003F7DC9">
        <w:rPr>
          <w:w w:val="105"/>
          <w:sz w:val="18"/>
        </w:rPr>
        <w:t>conviventi</w:t>
      </w:r>
      <w:r w:rsidRPr="003F7DC9">
        <w:rPr>
          <w:spacing w:val="-6"/>
          <w:w w:val="105"/>
          <w:sz w:val="18"/>
        </w:rPr>
        <w:t xml:space="preserve"> </w:t>
      </w:r>
      <w:r w:rsidRPr="003F7DC9">
        <w:rPr>
          <w:w w:val="105"/>
          <w:sz w:val="18"/>
        </w:rPr>
        <w:t>ma</w:t>
      </w:r>
      <w:r w:rsidRPr="003F7DC9">
        <w:rPr>
          <w:spacing w:val="-6"/>
          <w:w w:val="105"/>
          <w:sz w:val="18"/>
        </w:rPr>
        <w:t xml:space="preserve"> </w:t>
      </w:r>
      <w:r w:rsidRPr="003F7DC9">
        <w:rPr>
          <w:w w:val="105"/>
          <w:sz w:val="18"/>
        </w:rPr>
        <w:t>con</w:t>
      </w:r>
      <w:r w:rsidRPr="003F7DC9">
        <w:rPr>
          <w:spacing w:val="-5"/>
          <w:w w:val="105"/>
          <w:sz w:val="18"/>
        </w:rPr>
        <w:t xml:space="preserve"> </w:t>
      </w:r>
      <w:r w:rsidRPr="003F7DC9">
        <w:rPr>
          <w:w w:val="105"/>
          <w:sz w:val="18"/>
        </w:rPr>
        <w:t>stabile</w:t>
      </w:r>
      <w:r w:rsidRPr="003F7DC9">
        <w:rPr>
          <w:spacing w:val="-5"/>
          <w:w w:val="105"/>
          <w:sz w:val="18"/>
        </w:rPr>
        <w:t xml:space="preserve"> </w:t>
      </w:r>
      <w:r w:rsidRPr="003F7DC9">
        <w:rPr>
          <w:w w:val="105"/>
          <w:sz w:val="18"/>
        </w:rPr>
        <w:t>frequentazione;</w:t>
      </w:r>
      <w:r w:rsidRPr="003F7DC9">
        <w:rPr>
          <w:spacing w:val="-5"/>
          <w:w w:val="105"/>
          <w:sz w:val="18"/>
        </w:rPr>
        <w:t xml:space="preserve"> </w:t>
      </w:r>
      <w:r w:rsidRPr="003F7DC9">
        <w:rPr>
          <w:w w:val="105"/>
          <w:sz w:val="18"/>
        </w:rPr>
        <w:t>persone,</w:t>
      </w:r>
      <w:r w:rsidRPr="003F7DC9">
        <w:rPr>
          <w:spacing w:val="-5"/>
          <w:w w:val="105"/>
          <w:sz w:val="18"/>
        </w:rPr>
        <w:t xml:space="preserve"> </w:t>
      </w:r>
      <w:r w:rsidRPr="003F7DC9">
        <w:rPr>
          <w:w w:val="105"/>
          <w:sz w:val="18"/>
        </w:rPr>
        <w:t>non</w:t>
      </w:r>
      <w:r w:rsidRPr="003F7DC9">
        <w:rPr>
          <w:spacing w:val="-5"/>
          <w:w w:val="105"/>
          <w:sz w:val="18"/>
        </w:rPr>
        <w:t xml:space="preserve"> </w:t>
      </w:r>
      <w:r w:rsidRPr="003F7DC9">
        <w:rPr>
          <w:w w:val="105"/>
          <w:sz w:val="18"/>
        </w:rPr>
        <w:t>legate da</w:t>
      </w:r>
      <w:r w:rsidRPr="003F7DC9">
        <w:rPr>
          <w:spacing w:val="-8"/>
          <w:w w:val="105"/>
          <w:sz w:val="18"/>
        </w:rPr>
        <w:t xml:space="preserve"> </w:t>
      </w:r>
      <w:r w:rsidRPr="003F7DC9">
        <w:rPr>
          <w:w w:val="105"/>
          <w:sz w:val="18"/>
        </w:rPr>
        <w:t>vincolo</w:t>
      </w:r>
      <w:r w:rsidRPr="003F7DC9">
        <w:rPr>
          <w:spacing w:val="-8"/>
          <w:w w:val="105"/>
          <w:sz w:val="18"/>
        </w:rPr>
        <w:t xml:space="preserve"> </w:t>
      </w:r>
      <w:r w:rsidRPr="003F7DC9">
        <w:rPr>
          <w:w w:val="105"/>
          <w:sz w:val="18"/>
        </w:rPr>
        <w:t>di</w:t>
      </w:r>
      <w:r w:rsidRPr="003F7DC9">
        <w:rPr>
          <w:spacing w:val="-8"/>
          <w:w w:val="105"/>
          <w:sz w:val="18"/>
        </w:rPr>
        <w:t xml:space="preserve"> </w:t>
      </w:r>
      <w:r w:rsidRPr="003F7DC9">
        <w:rPr>
          <w:w w:val="105"/>
          <w:sz w:val="18"/>
        </w:rPr>
        <w:t>parentela,</w:t>
      </w:r>
      <w:r w:rsidRPr="003F7DC9">
        <w:rPr>
          <w:spacing w:val="-8"/>
          <w:w w:val="105"/>
          <w:sz w:val="18"/>
        </w:rPr>
        <w:t xml:space="preserve"> </w:t>
      </w:r>
      <w:r w:rsidRPr="003F7DC9">
        <w:rPr>
          <w:w w:val="105"/>
          <w:sz w:val="18"/>
        </w:rPr>
        <w:t>di</w:t>
      </w:r>
      <w:r w:rsidRPr="003F7DC9">
        <w:rPr>
          <w:spacing w:val="-8"/>
          <w:w w:val="105"/>
          <w:sz w:val="18"/>
        </w:rPr>
        <w:t xml:space="preserve"> </w:t>
      </w:r>
      <w:r w:rsidRPr="003F7DC9">
        <w:rPr>
          <w:w w:val="105"/>
          <w:sz w:val="18"/>
        </w:rPr>
        <w:t>affinità</w:t>
      </w:r>
      <w:r w:rsidRPr="003F7DC9">
        <w:rPr>
          <w:spacing w:val="-7"/>
          <w:w w:val="105"/>
          <w:sz w:val="18"/>
        </w:rPr>
        <w:t xml:space="preserve"> </w:t>
      </w:r>
      <w:r w:rsidRPr="003F7DC9">
        <w:rPr>
          <w:w w:val="105"/>
          <w:sz w:val="18"/>
        </w:rPr>
        <w:t>o</w:t>
      </w:r>
      <w:r w:rsidRPr="003F7DC9">
        <w:rPr>
          <w:spacing w:val="-7"/>
          <w:w w:val="105"/>
          <w:sz w:val="18"/>
        </w:rPr>
        <w:t xml:space="preserve"> </w:t>
      </w:r>
      <w:r w:rsidRPr="003F7DC9">
        <w:rPr>
          <w:w w:val="105"/>
          <w:sz w:val="18"/>
        </w:rPr>
        <w:t>di</w:t>
      </w:r>
      <w:r w:rsidRPr="003F7DC9">
        <w:rPr>
          <w:spacing w:val="-9"/>
          <w:w w:val="105"/>
          <w:sz w:val="18"/>
        </w:rPr>
        <w:t xml:space="preserve"> </w:t>
      </w:r>
      <w:r w:rsidRPr="003F7DC9">
        <w:rPr>
          <w:w w:val="105"/>
          <w:sz w:val="18"/>
        </w:rPr>
        <w:t>coniugio,</w:t>
      </w:r>
      <w:r w:rsidRPr="003F7DC9">
        <w:rPr>
          <w:spacing w:val="-7"/>
          <w:w w:val="105"/>
          <w:sz w:val="18"/>
        </w:rPr>
        <w:t xml:space="preserve"> </w:t>
      </w:r>
      <w:r w:rsidRPr="003F7DC9">
        <w:rPr>
          <w:w w:val="105"/>
          <w:sz w:val="18"/>
        </w:rPr>
        <w:t>che</w:t>
      </w:r>
      <w:r w:rsidRPr="003F7DC9">
        <w:rPr>
          <w:spacing w:val="-8"/>
          <w:w w:val="105"/>
          <w:sz w:val="18"/>
        </w:rPr>
        <w:t xml:space="preserve"> </w:t>
      </w:r>
      <w:r w:rsidRPr="003F7DC9">
        <w:rPr>
          <w:w w:val="105"/>
          <w:sz w:val="18"/>
        </w:rPr>
        <w:t>condividono</w:t>
      </w:r>
      <w:r w:rsidRPr="003F7DC9">
        <w:rPr>
          <w:spacing w:val="-7"/>
          <w:w w:val="105"/>
          <w:sz w:val="18"/>
        </w:rPr>
        <w:t xml:space="preserve"> </w:t>
      </w:r>
      <w:r w:rsidRPr="003F7DC9">
        <w:rPr>
          <w:w w:val="105"/>
          <w:sz w:val="18"/>
        </w:rPr>
        <w:t>abitualmente</w:t>
      </w:r>
      <w:r w:rsidRPr="003F7DC9">
        <w:rPr>
          <w:spacing w:val="-8"/>
          <w:w w:val="105"/>
          <w:sz w:val="18"/>
        </w:rPr>
        <w:t xml:space="preserve"> </w:t>
      </w:r>
      <w:r w:rsidRPr="003F7DC9">
        <w:rPr>
          <w:w w:val="105"/>
          <w:sz w:val="18"/>
        </w:rPr>
        <w:t>gli</w:t>
      </w:r>
      <w:r w:rsidRPr="003F7DC9">
        <w:rPr>
          <w:spacing w:val="-8"/>
          <w:w w:val="105"/>
          <w:sz w:val="18"/>
        </w:rPr>
        <w:t xml:space="preserve"> </w:t>
      </w:r>
      <w:r w:rsidRPr="003F7DC9">
        <w:rPr>
          <w:w w:val="105"/>
          <w:sz w:val="18"/>
        </w:rPr>
        <w:t>stessi</w:t>
      </w:r>
      <w:r w:rsidRPr="003F7DC9">
        <w:rPr>
          <w:spacing w:val="-8"/>
          <w:w w:val="105"/>
          <w:sz w:val="18"/>
        </w:rPr>
        <w:t xml:space="preserve"> </w:t>
      </w:r>
      <w:r w:rsidRPr="003F7DC9">
        <w:rPr>
          <w:w w:val="105"/>
          <w:sz w:val="18"/>
        </w:rPr>
        <w:t>luoghi)</w:t>
      </w:r>
    </w:p>
    <w:p w14:paraId="447F26B4" w14:textId="77777777" w:rsidR="0045356E" w:rsidRPr="003F7DC9" w:rsidRDefault="0045356E" w:rsidP="0045356E">
      <w:pPr>
        <w:pStyle w:val="Paragrafoelenco"/>
        <w:numPr>
          <w:ilvl w:val="0"/>
          <w:numId w:val="4"/>
        </w:numPr>
        <w:tabs>
          <w:tab w:val="left" w:pos="2006"/>
        </w:tabs>
        <w:spacing w:line="285" w:lineRule="auto"/>
        <w:ind w:left="284" w:right="794" w:firstLine="0"/>
        <w:rPr>
          <w:sz w:val="18"/>
        </w:rPr>
      </w:pPr>
      <w:r w:rsidRPr="003F7DC9">
        <w:rPr>
          <w:w w:val="105"/>
          <w:sz w:val="18"/>
        </w:rPr>
        <w:t>deve</w:t>
      </w:r>
      <w:r w:rsidRPr="003F7DC9">
        <w:rPr>
          <w:spacing w:val="-9"/>
          <w:w w:val="105"/>
          <w:sz w:val="18"/>
        </w:rPr>
        <w:t xml:space="preserve"> </w:t>
      </w:r>
      <w:r w:rsidRPr="003F7DC9">
        <w:rPr>
          <w:w w:val="105"/>
          <w:sz w:val="18"/>
        </w:rPr>
        <w:t>essere</w:t>
      </w:r>
      <w:r w:rsidRPr="003F7DC9">
        <w:rPr>
          <w:spacing w:val="-10"/>
          <w:w w:val="105"/>
          <w:sz w:val="18"/>
        </w:rPr>
        <w:t xml:space="preserve"> </w:t>
      </w:r>
      <w:r w:rsidRPr="003F7DC9">
        <w:rPr>
          <w:w w:val="105"/>
          <w:sz w:val="18"/>
        </w:rPr>
        <w:t>sempre</w:t>
      </w:r>
      <w:r w:rsidRPr="003F7DC9">
        <w:rPr>
          <w:spacing w:val="-10"/>
          <w:w w:val="105"/>
          <w:sz w:val="18"/>
        </w:rPr>
        <w:t xml:space="preserve"> </w:t>
      </w:r>
      <w:r w:rsidRPr="003F7DC9">
        <w:rPr>
          <w:w w:val="105"/>
          <w:sz w:val="18"/>
        </w:rPr>
        <w:t>esclusa</w:t>
      </w:r>
      <w:r w:rsidRPr="003F7DC9">
        <w:rPr>
          <w:spacing w:val="-10"/>
          <w:w w:val="105"/>
          <w:sz w:val="18"/>
        </w:rPr>
        <w:t xml:space="preserve"> </w:t>
      </w:r>
      <w:r w:rsidRPr="003F7DC9">
        <w:rPr>
          <w:w w:val="105"/>
          <w:sz w:val="18"/>
        </w:rPr>
        <w:t>la</w:t>
      </w:r>
      <w:r w:rsidRPr="003F7DC9">
        <w:rPr>
          <w:spacing w:val="-10"/>
          <w:w w:val="105"/>
          <w:sz w:val="18"/>
        </w:rPr>
        <w:t xml:space="preserve"> </w:t>
      </w:r>
      <w:r w:rsidRPr="003F7DC9">
        <w:rPr>
          <w:w w:val="105"/>
          <w:sz w:val="18"/>
        </w:rPr>
        <w:t>possibilità</w:t>
      </w:r>
      <w:r w:rsidRPr="003F7DC9">
        <w:rPr>
          <w:spacing w:val="-8"/>
          <w:w w:val="105"/>
          <w:sz w:val="18"/>
        </w:rPr>
        <w:t xml:space="preserve"> </w:t>
      </w:r>
      <w:r w:rsidRPr="003F7DC9">
        <w:rPr>
          <w:w w:val="105"/>
          <w:sz w:val="18"/>
        </w:rPr>
        <w:t>di</w:t>
      </w:r>
      <w:r w:rsidRPr="003F7DC9">
        <w:rPr>
          <w:spacing w:val="-10"/>
          <w:w w:val="105"/>
          <w:sz w:val="18"/>
        </w:rPr>
        <w:t xml:space="preserve"> </w:t>
      </w:r>
      <w:r w:rsidRPr="003F7DC9">
        <w:rPr>
          <w:w w:val="105"/>
          <w:sz w:val="18"/>
        </w:rPr>
        <w:t>utilizzazione</w:t>
      </w:r>
      <w:r w:rsidRPr="003F7DC9">
        <w:rPr>
          <w:spacing w:val="-8"/>
          <w:w w:val="105"/>
          <w:sz w:val="18"/>
        </w:rPr>
        <w:t xml:space="preserve"> </w:t>
      </w:r>
      <w:r w:rsidRPr="003F7DC9">
        <w:rPr>
          <w:w w:val="105"/>
          <w:sz w:val="18"/>
        </w:rPr>
        <w:t>dei</w:t>
      </w:r>
      <w:r w:rsidRPr="003F7DC9">
        <w:rPr>
          <w:spacing w:val="-10"/>
          <w:w w:val="105"/>
          <w:sz w:val="18"/>
        </w:rPr>
        <w:t xml:space="preserve"> </w:t>
      </w:r>
      <w:r w:rsidRPr="003F7DC9">
        <w:rPr>
          <w:w w:val="105"/>
          <w:sz w:val="18"/>
        </w:rPr>
        <w:t>sedili</w:t>
      </w:r>
      <w:r w:rsidRPr="003F7DC9">
        <w:rPr>
          <w:spacing w:val="-9"/>
          <w:w w:val="105"/>
          <w:sz w:val="18"/>
        </w:rPr>
        <w:t xml:space="preserve"> </w:t>
      </w:r>
      <w:r w:rsidRPr="003F7DC9">
        <w:rPr>
          <w:w w:val="105"/>
          <w:sz w:val="18"/>
        </w:rPr>
        <w:t>contrapposti</w:t>
      </w:r>
      <w:r w:rsidRPr="003F7DC9">
        <w:rPr>
          <w:spacing w:val="-11"/>
          <w:w w:val="105"/>
          <w:sz w:val="18"/>
        </w:rPr>
        <w:t xml:space="preserve"> </w:t>
      </w:r>
      <w:r w:rsidRPr="003F7DC9">
        <w:rPr>
          <w:w w:val="105"/>
          <w:sz w:val="18"/>
        </w:rPr>
        <w:t>vis</w:t>
      </w:r>
      <w:r w:rsidRPr="003F7DC9">
        <w:rPr>
          <w:spacing w:val="-10"/>
          <w:w w:val="105"/>
          <w:sz w:val="18"/>
        </w:rPr>
        <w:t xml:space="preserve"> </w:t>
      </w:r>
      <w:r w:rsidRPr="003F7DC9">
        <w:rPr>
          <w:w w:val="105"/>
          <w:sz w:val="18"/>
        </w:rPr>
        <w:t>a</w:t>
      </w:r>
      <w:r w:rsidRPr="003F7DC9">
        <w:rPr>
          <w:spacing w:val="-9"/>
          <w:w w:val="105"/>
          <w:sz w:val="18"/>
        </w:rPr>
        <w:t xml:space="preserve"> </w:t>
      </w:r>
      <w:r w:rsidRPr="003F7DC9">
        <w:rPr>
          <w:w w:val="105"/>
          <w:sz w:val="18"/>
        </w:rPr>
        <w:t>vis</w:t>
      </w:r>
      <w:r w:rsidRPr="003F7DC9">
        <w:rPr>
          <w:spacing w:val="-10"/>
          <w:w w:val="105"/>
          <w:sz w:val="18"/>
        </w:rPr>
        <w:t xml:space="preserve"> </w:t>
      </w:r>
      <w:r w:rsidRPr="003F7DC9">
        <w:rPr>
          <w:w w:val="105"/>
          <w:sz w:val="18"/>
        </w:rPr>
        <w:t>(c.d.</w:t>
      </w:r>
      <w:r w:rsidRPr="003F7DC9">
        <w:rPr>
          <w:spacing w:val="-9"/>
          <w:w w:val="105"/>
          <w:sz w:val="18"/>
        </w:rPr>
        <w:t xml:space="preserve"> </w:t>
      </w:r>
      <w:r w:rsidRPr="003F7DC9">
        <w:rPr>
          <w:w w:val="105"/>
          <w:sz w:val="18"/>
        </w:rPr>
        <w:t>faccia</w:t>
      </w:r>
      <w:r w:rsidRPr="003F7DC9">
        <w:rPr>
          <w:spacing w:val="-10"/>
          <w:w w:val="105"/>
          <w:sz w:val="18"/>
        </w:rPr>
        <w:t xml:space="preserve"> </w:t>
      </w:r>
      <w:r w:rsidRPr="003F7DC9">
        <w:rPr>
          <w:w w:val="105"/>
          <w:sz w:val="18"/>
        </w:rPr>
        <w:t>a faccia) nel caso in cui non sia possibile garantire permanentemente la distanza interpersonale di almeno un metro sotto la responsabilità del gestore; nel caso in cui vi sia la distanza prescritta nei sedili</w:t>
      </w:r>
      <w:r w:rsidRPr="003F7DC9">
        <w:rPr>
          <w:spacing w:val="-10"/>
          <w:w w:val="105"/>
          <w:sz w:val="18"/>
        </w:rPr>
        <w:t xml:space="preserve"> </w:t>
      </w:r>
      <w:r w:rsidRPr="003F7DC9">
        <w:rPr>
          <w:w w:val="105"/>
          <w:sz w:val="18"/>
        </w:rPr>
        <w:t>contrapposti,</w:t>
      </w:r>
      <w:r w:rsidRPr="003F7DC9">
        <w:rPr>
          <w:spacing w:val="-10"/>
          <w:w w:val="105"/>
          <w:sz w:val="18"/>
        </w:rPr>
        <w:t xml:space="preserve"> </w:t>
      </w:r>
      <w:r w:rsidRPr="003F7DC9">
        <w:rPr>
          <w:w w:val="105"/>
          <w:sz w:val="18"/>
        </w:rPr>
        <w:t>dovrà</w:t>
      </w:r>
      <w:r w:rsidRPr="003F7DC9">
        <w:rPr>
          <w:spacing w:val="-10"/>
          <w:w w:val="105"/>
          <w:sz w:val="18"/>
        </w:rPr>
        <w:t xml:space="preserve"> </w:t>
      </w:r>
      <w:r w:rsidRPr="003F7DC9">
        <w:rPr>
          <w:w w:val="105"/>
          <w:sz w:val="18"/>
        </w:rPr>
        <w:t>essere,</w:t>
      </w:r>
      <w:r w:rsidRPr="003F7DC9">
        <w:rPr>
          <w:spacing w:val="-11"/>
          <w:w w:val="105"/>
          <w:sz w:val="18"/>
        </w:rPr>
        <w:t xml:space="preserve"> </w:t>
      </w:r>
      <w:r w:rsidRPr="003F7DC9">
        <w:rPr>
          <w:w w:val="105"/>
          <w:sz w:val="18"/>
        </w:rPr>
        <w:t>comunque,</w:t>
      </w:r>
      <w:r w:rsidRPr="003F7DC9">
        <w:rPr>
          <w:spacing w:val="-10"/>
          <w:w w:val="105"/>
          <w:sz w:val="18"/>
        </w:rPr>
        <w:t xml:space="preserve"> </w:t>
      </w:r>
      <w:r w:rsidRPr="003F7DC9">
        <w:rPr>
          <w:w w:val="105"/>
          <w:sz w:val="18"/>
        </w:rPr>
        <w:t>nel</w:t>
      </w:r>
      <w:r w:rsidRPr="003F7DC9">
        <w:rPr>
          <w:spacing w:val="-10"/>
          <w:w w:val="105"/>
          <w:sz w:val="18"/>
        </w:rPr>
        <w:t xml:space="preserve"> </w:t>
      </w:r>
      <w:r w:rsidRPr="003F7DC9">
        <w:rPr>
          <w:w w:val="105"/>
          <w:sz w:val="18"/>
        </w:rPr>
        <w:t>corso</w:t>
      </w:r>
      <w:r w:rsidRPr="003F7DC9">
        <w:rPr>
          <w:spacing w:val="-10"/>
          <w:w w:val="105"/>
          <w:sz w:val="18"/>
        </w:rPr>
        <w:t xml:space="preserve"> </w:t>
      </w:r>
      <w:r w:rsidRPr="003F7DC9">
        <w:rPr>
          <w:w w:val="105"/>
          <w:sz w:val="18"/>
        </w:rPr>
        <w:t>del</w:t>
      </w:r>
      <w:r w:rsidRPr="003F7DC9">
        <w:rPr>
          <w:spacing w:val="-10"/>
          <w:w w:val="105"/>
          <w:sz w:val="18"/>
        </w:rPr>
        <w:t xml:space="preserve"> </w:t>
      </w:r>
      <w:r w:rsidRPr="003F7DC9">
        <w:rPr>
          <w:w w:val="105"/>
          <w:sz w:val="18"/>
        </w:rPr>
        <w:t>viaggio</w:t>
      </w:r>
      <w:r w:rsidRPr="003F7DC9">
        <w:rPr>
          <w:spacing w:val="-10"/>
          <w:w w:val="105"/>
          <w:sz w:val="18"/>
        </w:rPr>
        <w:t xml:space="preserve"> </w:t>
      </w:r>
      <w:r w:rsidRPr="003F7DC9">
        <w:rPr>
          <w:w w:val="105"/>
          <w:sz w:val="18"/>
        </w:rPr>
        <w:t>comunicato</w:t>
      </w:r>
      <w:r w:rsidRPr="003F7DC9">
        <w:rPr>
          <w:spacing w:val="-10"/>
          <w:w w:val="105"/>
          <w:sz w:val="18"/>
        </w:rPr>
        <w:t xml:space="preserve"> </w:t>
      </w:r>
      <w:r w:rsidRPr="003F7DC9">
        <w:rPr>
          <w:w w:val="105"/>
          <w:sz w:val="18"/>
        </w:rPr>
        <w:t>l'obbligo</w:t>
      </w:r>
      <w:r w:rsidRPr="003F7DC9">
        <w:rPr>
          <w:spacing w:val="-9"/>
          <w:w w:val="105"/>
          <w:sz w:val="18"/>
        </w:rPr>
        <w:t xml:space="preserve"> </w:t>
      </w:r>
      <w:r w:rsidRPr="003F7DC9">
        <w:rPr>
          <w:w w:val="105"/>
          <w:sz w:val="18"/>
        </w:rPr>
        <w:t>del</w:t>
      </w:r>
      <w:r w:rsidRPr="003F7DC9">
        <w:rPr>
          <w:spacing w:val="-10"/>
          <w:w w:val="105"/>
          <w:sz w:val="18"/>
        </w:rPr>
        <w:t xml:space="preserve"> </w:t>
      </w:r>
      <w:r w:rsidRPr="003F7DC9">
        <w:rPr>
          <w:w w:val="105"/>
          <w:sz w:val="18"/>
        </w:rPr>
        <w:t>rispetto di tale prescrizione; resta, comunque, ferma la possibilità di derogare a tale regola nel caso in cui sussistano le condizioni di cui al punto</w:t>
      </w:r>
      <w:r w:rsidRPr="003F7DC9">
        <w:rPr>
          <w:spacing w:val="-15"/>
          <w:w w:val="105"/>
          <w:sz w:val="18"/>
        </w:rPr>
        <w:t xml:space="preserve"> </w:t>
      </w:r>
      <w:r w:rsidRPr="003F7DC9">
        <w:rPr>
          <w:w w:val="105"/>
          <w:sz w:val="18"/>
        </w:rPr>
        <w:t>precedente;</w:t>
      </w:r>
    </w:p>
    <w:p w14:paraId="5CFCAFB0" w14:textId="77777777" w:rsidR="0045356E" w:rsidRPr="003F7DC9" w:rsidRDefault="0045356E" w:rsidP="0045356E">
      <w:pPr>
        <w:pStyle w:val="Paragrafoelenco"/>
        <w:numPr>
          <w:ilvl w:val="0"/>
          <w:numId w:val="4"/>
        </w:numPr>
        <w:tabs>
          <w:tab w:val="left" w:pos="2006"/>
        </w:tabs>
        <w:spacing w:line="227" w:lineRule="exact"/>
        <w:ind w:left="284" w:right="794" w:firstLine="0"/>
        <w:rPr>
          <w:sz w:val="18"/>
        </w:rPr>
      </w:pPr>
      <w:r w:rsidRPr="003F7DC9">
        <w:rPr>
          <w:w w:val="105"/>
          <w:sz w:val="18"/>
        </w:rPr>
        <w:t>sia</w:t>
      </w:r>
      <w:r w:rsidRPr="003F7DC9">
        <w:rPr>
          <w:spacing w:val="-4"/>
          <w:w w:val="105"/>
          <w:sz w:val="18"/>
        </w:rPr>
        <w:t xml:space="preserve"> </w:t>
      </w:r>
      <w:r w:rsidRPr="003F7DC9">
        <w:rPr>
          <w:w w:val="105"/>
          <w:sz w:val="18"/>
        </w:rPr>
        <w:t>prevista</w:t>
      </w:r>
      <w:r w:rsidRPr="003F7DC9">
        <w:rPr>
          <w:spacing w:val="-4"/>
          <w:w w:val="105"/>
          <w:sz w:val="18"/>
        </w:rPr>
        <w:t xml:space="preserve"> </w:t>
      </w:r>
      <w:r w:rsidRPr="003F7DC9">
        <w:rPr>
          <w:w w:val="105"/>
          <w:sz w:val="18"/>
        </w:rPr>
        <w:t>la</w:t>
      </w:r>
      <w:r w:rsidRPr="003F7DC9">
        <w:rPr>
          <w:spacing w:val="-3"/>
          <w:w w:val="105"/>
          <w:sz w:val="18"/>
        </w:rPr>
        <w:t xml:space="preserve"> </w:t>
      </w:r>
      <w:r w:rsidRPr="003F7DC9">
        <w:rPr>
          <w:w w:val="105"/>
          <w:sz w:val="18"/>
        </w:rPr>
        <w:t>misurazione</w:t>
      </w:r>
      <w:r w:rsidRPr="003F7DC9">
        <w:rPr>
          <w:spacing w:val="-4"/>
          <w:w w:val="105"/>
          <w:sz w:val="18"/>
        </w:rPr>
        <w:t xml:space="preserve"> </w:t>
      </w:r>
      <w:r w:rsidRPr="003F7DC9">
        <w:rPr>
          <w:w w:val="105"/>
          <w:sz w:val="18"/>
        </w:rPr>
        <w:t>della</w:t>
      </w:r>
      <w:r w:rsidRPr="003F7DC9">
        <w:rPr>
          <w:spacing w:val="-3"/>
          <w:w w:val="105"/>
          <w:sz w:val="18"/>
        </w:rPr>
        <w:t xml:space="preserve"> </w:t>
      </w:r>
      <w:r w:rsidRPr="003F7DC9">
        <w:rPr>
          <w:w w:val="105"/>
          <w:sz w:val="18"/>
        </w:rPr>
        <w:t>temperatura</w:t>
      </w:r>
      <w:r w:rsidRPr="003F7DC9">
        <w:rPr>
          <w:spacing w:val="-4"/>
          <w:w w:val="105"/>
          <w:sz w:val="18"/>
        </w:rPr>
        <w:t xml:space="preserve"> </w:t>
      </w:r>
      <w:r w:rsidRPr="003F7DC9">
        <w:rPr>
          <w:w w:val="105"/>
          <w:sz w:val="18"/>
        </w:rPr>
        <w:t>per</w:t>
      </w:r>
      <w:r w:rsidRPr="003F7DC9">
        <w:rPr>
          <w:spacing w:val="-4"/>
          <w:w w:val="105"/>
          <w:sz w:val="18"/>
        </w:rPr>
        <w:t xml:space="preserve"> </w:t>
      </w:r>
      <w:r w:rsidRPr="003F7DC9">
        <w:rPr>
          <w:w w:val="105"/>
          <w:sz w:val="18"/>
        </w:rPr>
        <w:t>gli</w:t>
      </w:r>
      <w:r w:rsidRPr="003F7DC9">
        <w:rPr>
          <w:spacing w:val="-4"/>
          <w:w w:val="105"/>
          <w:sz w:val="18"/>
        </w:rPr>
        <w:t xml:space="preserve"> </w:t>
      </w:r>
      <w:r w:rsidRPr="003F7DC9">
        <w:rPr>
          <w:w w:val="105"/>
          <w:sz w:val="18"/>
        </w:rPr>
        <w:t>utenti</w:t>
      </w:r>
      <w:r w:rsidRPr="003F7DC9">
        <w:rPr>
          <w:spacing w:val="-3"/>
          <w:w w:val="105"/>
          <w:sz w:val="18"/>
        </w:rPr>
        <w:t xml:space="preserve"> </w:t>
      </w:r>
      <w:r w:rsidRPr="003F7DC9">
        <w:rPr>
          <w:w w:val="105"/>
          <w:sz w:val="18"/>
        </w:rPr>
        <w:t>prima</w:t>
      </w:r>
      <w:r w:rsidRPr="003F7DC9">
        <w:rPr>
          <w:spacing w:val="-3"/>
          <w:w w:val="105"/>
          <w:sz w:val="18"/>
        </w:rPr>
        <w:t xml:space="preserve"> </w:t>
      </w:r>
      <w:r w:rsidRPr="003F7DC9">
        <w:rPr>
          <w:w w:val="105"/>
          <w:sz w:val="18"/>
        </w:rPr>
        <w:t>della</w:t>
      </w:r>
      <w:r w:rsidRPr="003F7DC9">
        <w:rPr>
          <w:spacing w:val="-4"/>
          <w:w w:val="105"/>
          <w:sz w:val="18"/>
        </w:rPr>
        <w:t xml:space="preserve"> </w:t>
      </w:r>
      <w:r w:rsidRPr="003F7DC9">
        <w:rPr>
          <w:w w:val="105"/>
          <w:sz w:val="18"/>
        </w:rPr>
        <w:t>salita</w:t>
      </w:r>
      <w:r w:rsidRPr="003F7DC9">
        <w:rPr>
          <w:spacing w:val="-4"/>
          <w:w w:val="105"/>
          <w:sz w:val="18"/>
        </w:rPr>
        <w:t xml:space="preserve"> </w:t>
      </w:r>
      <w:r w:rsidRPr="003F7DC9">
        <w:rPr>
          <w:w w:val="105"/>
          <w:sz w:val="18"/>
        </w:rPr>
        <w:t>a</w:t>
      </w:r>
      <w:r w:rsidRPr="003F7DC9">
        <w:rPr>
          <w:spacing w:val="-3"/>
          <w:w w:val="105"/>
          <w:sz w:val="18"/>
        </w:rPr>
        <w:t xml:space="preserve"> </w:t>
      </w:r>
      <w:r w:rsidRPr="003F7DC9">
        <w:rPr>
          <w:w w:val="105"/>
          <w:sz w:val="18"/>
        </w:rPr>
        <w:t>bordo</w:t>
      </w:r>
      <w:r w:rsidRPr="003F7DC9">
        <w:rPr>
          <w:spacing w:val="-3"/>
          <w:w w:val="105"/>
          <w:sz w:val="18"/>
        </w:rPr>
        <w:t xml:space="preserve"> </w:t>
      </w:r>
      <w:r w:rsidRPr="003F7DC9">
        <w:rPr>
          <w:w w:val="105"/>
          <w:sz w:val="18"/>
        </w:rPr>
        <w:t>del</w:t>
      </w:r>
      <w:r w:rsidRPr="003F7DC9">
        <w:rPr>
          <w:spacing w:val="-4"/>
          <w:w w:val="105"/>
          <w:sz w:val="18"/>
        </w:rPr>
        <w:t xml:space="preserve"> </w:t>
      </w:r>
      <w:r w:rsidRPr="003F7DC9">
        <w:rPr>
          <w:w w:val="105"/>
          <w:sz w:val="18"/>
        </w:rPr>
        <w:t>veicolo;</w:t>
      </w:r>
    </w:p>
    <w:p w14:paraId="64ECED25" w14:textId="77777777" w:rsidR="0045356E" w:rsidRPr="003F7DC9" w:rsidRDefault="0045356E" w:rsidP="0045356E">
      <w:pPr>
        <w:pStyle w:val="Paragrafoelenco"/>
        <w:numPr>
          <w:ilvl w:val="0"/>
          <w:numId w:val="4"/>
        </w:numPr>
        <w:tabs>
          <w:tab w:val="left" w:pos="2006"/>
        </w:tabs>
        <w:spacing w:before="41"/>
        <w:ind w:left="284" w:right="794" w:firstLine="0"/>
        <w:rPr>
          <w:sz w:val="18"/>
        </w:rPr>
      </w:pPr>
      <w:r w:rsidRPr="003F7DC9">
        <w:rPr>
          <w:w w:val="105"/>
          <w:sz w:val="18"/>
        </w:rPr>
        <w:t>non sia consentito viaggiare in</w:t>
      </w:r>
      <w:r w:rsidRPr="003F7DC9">
        <w:rPr>
          <w:spacing w:val="-7"/>
          <w:w w:val="105"/>
          <w:sz w:val="18"/>
        </w:rPr>
        <w:t xml:space="preserve"> </w:t>
      </w:r>
      <w:r w:rsidRPr="003F7DC9">
        <w:rPr>
          <w:w w:val="105"/>
          <w:sz w:val="18"/>
        </w:rPr>
        <w:t>piedi;</w:t>
      </w:r>
    </w:p>
    <w:p w14:paraId="70528818" w14:textId="77777777" w:rsidR="0045356E" w:rsidRPr="003F7DC9" w:rsidRDefault="0045356E" w:rsidP="0045356E">
      <w:pPr>
        <w:pStyle w:val="Paragrafoelenco"/>
        <w:numPr>
          <w:ilvl w:val="0"/>
          <w:numId w:val="4"/>
        </w:numPr>
        <w:tabs>
          <w:tab w:val="left" w:pos="2006"/>
        </w:tabs>
        <w:spacing w:before="42" w:line="283" w:lineRule="auto"/>
        <w:ind w:left="284" w:right="794" w:firstLine="0"/>
        <w:rPr>
          <w:sz w:val="18"/>
        </w:rPr>
      </w:pPr>
      <w:r w:rsidRPr="003F7DC9">
        <w:rPr>
          <w:w w:val="105"/>
          <w:sz w:val="18"/>
        </w:rPr>
        <w:t>per i viaggi di lunga percorrenza sia garantito l'utilizzo di una mascherina chirurgica per la protezione</w:t>
      </w:r>
      <w:r w:rsidRPr="003F7DC9">
        <w:rPr>
          <w:spacing w:val="-9"/>
          <w:w w:val="105"/>
          <w:sz w:val="18"/>
        </w:rPr>
        <w:t xml:space="preserve"> </w:t>
      </w:r>
      <w:r w:rsidRPr="003F7DC9">
        <w:rPr>
          <w:w w:val="105"/>
          <w:sz w:val="18"/>
        </w:rPr>
        <w:t>del</w:t>
      </w:r>
      <w:r w:rsidRPr="003F7DC9">
        <w:rPr>
          <w:spacing w:val="-9"/>
          <w:w w:val="105"/>
          <w:sz w:val="18"/>
        </w:rPr>
        <w:t xml:space="preserve"> </w:t>
      </w:r>
      <w:r w:rsidRPr="003F7DC9">
        <w:rPr>
          <w:w w:val="105"/>
          <w:sz w:val="18"/>
        </w:rPr>
        <w:t>naso</w:t>
      </w:r>
      <w:r w:rsidRPr="003F7DC9">
        <w:rPr>
          <w:spacing w:val="-8"/>
          <w:w w:val="105"/>
          <w:sz w:val="18"/>
        </w:rPr>
        <w:t xml:space="preserve"> </w:t>
      </w:r>
      <w:r w:rsidRPr="003F7DC9">
        <w:rPr>
          <w:w w:val="105"/>
          <w:sz w:val="18"/>
        </w:rPr>
        <w:t>e</w:t>
      </w:r>
      <w:r w:rsidRPr="003F7DC9">
        <w:rPr>
          <w:spacing w:val="-9"/>
          <w:w w:val="105"/>
          <w:sz w:val="18"/>
        </w:rPr>
        <w:t xml:space="preserve"> </w:t>
      </w:r>
      <w:r w:rsidRPr="003F7DC9">
        <w:rPr>
          <w:w w:val="105"/>
          <w:sz w:val="18"/>
        </w:rPr>
        <w:t>della</w:t>
      </w:r>
      <w:r w:rsidRPr="003F7DC9">
        <w:rPr>
          <w:spacing w:val="-8"/>
          <w:w w:val="105"/>
          <w:sz w:val="18"/>
        </w:rPr>
        <w:t xml:space="preserve"> </w:t>
      </w:r>
      <w:r w:rsidRPr="003F7DC9">
        <w:rPr>
          <w:w w:val="105"/>
          <w:sz w:val="18"/>
        </w:rPr>
        <w:t>bocca</w:t>
      </w:r>
      <w:r w:rsidRPr="003F7DC9">
        <w:rPr>
          <w:spacing w:val="-9"/>
          <w:w w:val="105"/>
          <w:sz w:val="18"/>
        </w:rPr>
        <w:t xml:space="preserve"> </w:t>
      </w:r>
      <w:r w:rsidRPr="003F7DC9">
        <w:rPr>
          <w:w w:val="105"/>
          <w:sz w:val="18"/>
        </w:rPr>
        <w:t>per</w:t>
      </w:r>
      <w:r w:rsidRPr="003F7DC9">
        <w:rPr>
          <w:spacing w:val="-9"/>
          <w:w w:val="105"/>
          <w:sz w:val="18"/>
        </w:rPr>
        <w:t xml:space="preserve"> </w:t>
      </w:r>
      <w:r w:rsidRPr="003F7DC9">
        <w:rPr>
          <w:w w:val="105"/>
          <w:sz w:val="18"/>
        </w:rPr>
        <w:t>una</w:t>
      </w:r>
      <w:r w:rsidRPr="003F7DC9">
        <w:rPr>
          <w:spacing w:val="-9"/>
          <w:w w:val="105"/>
          <w:sz w:val="18"/>
        </w:rPr>
        <w:t xml:space="preserve"> </w:t>
      </w:r>
      <w:r w:rsidRPr="003F7DC9">
        <w:rPr>
          <w:w w:val="105"/>
          <w:sz w:val="18"/>
        </w:rPr>
        <w:t>durata</w:t>
      </w:r>
      <w:r w:rsidRPr="003F7DC9">
        <w:rPr>
          <w:spacing w:val="-9"/>
          <w:w w:val="105"/>
          <w:sz w:val="18"/>
        </w:rPr>
        <w:t xml:space="preserve"> </w:t>
      </w:r>
      <w:r w:rsidRPr="003F7DC9">
        <w:rPr>
          <w:w w:val="105"/>
          <w:sz w:val="18"/>
        </w:rPr>
        <w:t>massima</w:t>
      </w:r>
      <w:r w:rsidRPr="003F7DC9">
        <w:rPr>
          <w:spacing w:val="-9"/>
          <w:w w:val="105"/>
          <w:sz w:val="18"/>
        </w:rPr>
        <w:t xml:space="preserve"> </w:t>
      </w:r>
      <w:r w:rsidRPr="003F7DC9">
        <w:rPr>
          <w:w w:val="105"/>
          <w:sz w:val="18"/>
        </w:rPr>
        <w:t>di</w:t>
      </w:r>
      <w:r w:rsidRPr="003F7DC9">
        <w:rPr>
          <w:spacing w:val="-9"/>
          <w:w w:val="105"/>
          <w:sz w:val="18"/>
        </w:rPr>
        <w:t xml:space="preserve"> </w:t>
      </w:r>
      <w:r w:rsidRPr="003F7DC9">
        <w:rPr>
          <w:w w:val="105"/>
          <w:sz w:val="18"/>
        </w:rPr>
        <w:t>utilizzo</w:t>
      </w:r>
      <w:r w:rsidRPr="003F7DC9">
        <w:rPr>
          <w:spacing w:val="-8"/>
          <w:w w:val="105"/>
          <w:sz w:val="18"/>
        </w:rPr>
        <w:t xml:space="preserve"> </w:t>
      </w:r>
      <w:r w:rsidRPr="003F7DC9">
        <w:rPr>
          <w:w w:val="105"/>
          <w:sz w:val="18"/>
        </w:rPr>
        <w:t>non</w:t>
      </w:r>
      <w:r w:rsidRPr="003F7DC9">
        <w:rPr>
          <w:spacing w:val="-9"/>
          <w:w w:val="105"/>
          <w:sz w:val="18"/>
        </w:rPr>
        <w:t xml:space="preserve"> </w:t>
      </w:r>
      <w:r w:rsidRPr="003F7DC9">
        <w:rPr>
          <w:w w:val="105"/>
          <w:sz w:val="18"/>
        </w:rPr>
        <w:t>superiore</w:t>
      </w:r>
      <w:r w:rsidRPr="003F7DC9">
        <w:rPr>
          <w:spacing w:val="-9"/>
          <w:w w:val="105"/>
          <w:sz w:val="18"/>
        </w:rPr>
        <w:t xml:space="preserve"> </w:t>
      </w:r>
      <w:r w:rsidRPr="003F7DC9">
        <w:rPr>
          <w:w w:val="105"/>
          <w:sz w:val="18"/>
        </w:rPr>
        <w:t>alle</w:t>
      </w:r>
      <w:r w:rsidRPr="003F7DC9">
        <w:rPr>
          <w:spacing w:val="-8"/>
          <w:w w:val="105"/>
          <w:sz w:val="18"/>
        </w:rPr>
        <w:t xml:space="preserve"> </w:t>
      </w:r>
      <w:r w:rsidRPr="003F7DC9">
        <w:rPr>
          <w:w w:val="105"/>
          <w:sz w:val="18"/>
        </w:rPr>
        <w:t>quattro</w:t>
      </w:r>
      <w:r w:rsidRPr="003F7DC9">
        <w:rPr>
          <w:spacing w:val="-8"/>
          <w:w w:val="105"/>
          <w:sz w:val="18"/>
        </w:rPr>
        <w:t xml:space="preserve"> </w:t>
      </w:r>
      <w:r w:rsidRPr="003F7DC9">
        <w:rPr>
          <w:w w:val="105"/>
          <w:sz w:val="18"/>
        </w:rPr>
        <w:t>ore, prevedendone la sostituzione per periodi</w:t>
      </w:r>
      <w:r w:rsidRPr="003F7DC9">
        <w:rPr>
          <w:spacing w:val="-10"/>
          <w:w w:val="105"/>
          <w:sz w:val="18"/>
        </w:rPr>
        <w:t xml:space="preserve"> </w:t>
      </w:r>
      <w:r w:rsidRPr="003F7DC9">
        <w:rPr>
          <w:w w:val="105"/>
          <w:sz w:val="18"/>
        </w:rPr>
        <w:t>superiori;</w:t>
      </w:r>
    </w:p>
    <w:p w14:paraId="293BF0E3" w14:textId="77777777" w:rsidR="0045356E" w:rsidRPr="003F7DC9" w:rsidRDefault="0045356E" w:rsidP="0045356E">
      <w:pPr>
        <w:pStyle w:val="Paragrafoelenco"/>
        <w:numPr>
          <w:ilvl w:val="0"/>
          <w:numId w:val="4"/>
        </w:numPr>
        <w:tabs>
          <w:tab w:val="left" w:pos="2008"/>
        </w:tabs>
        <w:spacing w:before="6" w:line="283" w:lineRule="auto"/>
        <w:ind w:left="284" w:right="794" w:firstLine="0"/>
        <w:rPr>
          <w:sz w:val="18"/>
        </w:rPr>
      </w:pPr>
      <w:r w:rsidRPr="003F7DC9">
        <w:rPr>
          <w:w w:val="105"/>
          <w:sz w:val="18"/>
        </w:rPr>
        <w:t>ciascun</w:t>
      </w:r>
      <w:r w:rsidRPr="003F7DC9">
        <w:rPr>
          <w:spacing w:val="-8"/>
          <w:w w:val="105"/>
          <w:sz w:val="18"/>
        </w:rPr>
        <w:t xml:space="preserve"> </w:t>
      </w:r>
      <w:r w:rsidRPr="003F7DC9">
        <w:rPr>
          <w:w w:val="105"/>
          <w:sz w:val="18"/>
        </w:rPr>
        <w:t>passeggero</w:t>
      </w:r>
      <w:r w:rsidRPr="003F7DC9">
        <w:rPr>
          <w:spacing w:val="-8"/>
          <w:w w:val="105"/>
          <w:sz w:val="18"/>
        </w:rPr>
        <w:t xml:space="preserve"> </w:t>
      </w:r>
      <w:r w:rsidRPr="003F7DC9">
        <w:rPr>
          <w:w w:val="105"/>
          <w:sz w:val="18"/>
        </w:rPr>
        <w:t>rilasci,</w:t>
      </w:r>
      <w:r w:rsidRPr="003F7DC9">
        <w:rPr>
          <w:spacing w:val="-8"/>
          <w:w w:val="105"/>
          <w:sz w:val="18"/>
        </w:rPr>
        <w:t xml:space="preserve"> </w:t>
      </w:r>
      <w:r w:rsidRPr="003F7DC9">
        <w:rPr>
          <w:w w:val="105"/>
          <w:sz w:val="18"/>
        </w:rPr>
        <w:t>al</w:t>
      </w:r>
      <w:r w:rsidRPr="003F7DC9">
        <w:rPr>
          <w:spacing w:val="-9"/>
          <w:w w:val="105"/>
          <w:sz w:val="18"/>
        </w:rPr>
        <w:t xml:space="preserve"> </w:t>
      </w:r>
      <w:r w:rsidRPr="003F7DC9">
        <w:rPr>
          <w:w w:val="105"/>
          <w:sz w:val="18"/>
        </w:rPr>
        <w:t>momento</w:t>
      </w:r>
      <w:r w:rsidRPr="003F7DC9">
        <w:rPr>
          <w:spacing w:val="-8"/>
          <w:w w:val="105"/>
          <w:sz w:val="18"/>
        </w:rPr>
        <w:t xml:space="preserve"> </w:t>
      </w:r>
      <w:r w:rsidRPr="003F7DC9">
        <w:rPr>
          <w:w w:val="105"/>
          <w:sz w:val="18"/>
        </w:rPr>
        <w:t>dell'acquisto</w:t>
      </w:r>
      <w:r w:rsidRPr="003F7DC9">
        <w:rPr>
          <w:spacing w:val="-8"/>
          <w:w w:val="105"/>
          <w:sz w:val="18"/>
        </w:rPr>
        <w:t xml:space="preserve"> </w:t>
      </w:r>
      <w:r w:rsidRPr="003F7DC9">
        <w:rPr>
          <w:w w:val="105"/>
          <w:sz w:val="18"/>
        </w:rPr>
        <w:t>del</w:t>
      </w:r>
      <w:r w:rsidRPr="003F7DC9">
        <w:rPr>
          <w:spacing w:val="-8"/>
          <w:w w:val="105"/>
          <w:sz w:val="18"/>
        </w:rPr>
        <w:t xml:space="preserve"> </w:t>
      </w:r>
      <w:r w:rsidRPr="003F7DC9">
        <w:rPr>
          <w:w w:val="105"/>
          <w:sz w:val="18"/>
        </w:rPr>
        <w:t>biglietto,</w:t>
      </w:r>
      <w:r w:rsidRPr="003F7DC9">
        <w:rPr>
          <w:spacing w:val="-8"/>
          <w:w w:val="105"/>
          <w:sz w:val="18"/>
        </w:rPr>
        <w:t xml:space="preserve"> </w:t>
      </w:r>
      <w:r w:rsidRPr="003F7DC9">
        <w:rPr>
          <w:w w:val="105"/>
          <w:sz w:val="18"/>
        </w:rPr>
        <w:t>specifica</w:t>
      </w:r>
      <w:r w:rsidRPr="003F7DC9">
        <w:rPr>
          <w:spacing w:val="-8"/>
          <w:w w:val="105"/>
          <w:sz w:val="18"/>
        </w:rPr>
        <w:t xml:space="preserve"> </w:t>
      </w:r>
      <w:r w:rsidRPr="003F7DC9">
        <w:rPr>
          <w:w w:val="105"/>
          <w:sz w:val="18"/>
        </w:rPr>
        <w:t>autocertificazione</w:t>
      </w:r>
      <w:r w:rsidRPr="003F7DC9">
        <w:rPr>
          <w:spacing w:val="-8"/>
          <w:w w:val="105"/>
          <w:sz w:val="18"/>
        </w:rPr>
        <w:t xml:space="preserve"> </w:t>
      </w:r>
      <w:r w:rsidRPr="003F7DC9">
        <w:rPr>
          <w:w w:val="105"/>
          <w:sz w:val="18"/>
        </w:rPr>
        <w:t>in</w:t>
      </w:r>
      <w:r w:rsidRPr="003F7DC9">
        <w:rPr>
          <w:spacing w:val="-8"/>
          <w:w w:val="105"/>
          <w:sz w:val="18"/>
        </w:rPr>
        <w:t xml:space="preserve"> </w:t>
      </w:r>
      <w:r w:rsidRPr="003F7DC9">
        <w:rPr>
          <w:w w:val="105"/>
          <w:sz w:val="18"/>
        </w:rPr>
        <w:t>cui attesta:</w:t>
      </w:r>
    </w:p>
    <w:p w14:paraId="7B950B27" w14:textId="77777777" w:rsidR="0045356E" w:rsidRPr="003F7DC9" w:rsidRDefault="0045356E" w:rsidP="0045356E">
      <w:pPr>
        <w:pStyle w:val="Paragrafoelenco"/>
        <w:numPr>
          <w:ilvl w:val="0"/>
          <w:numId w:val="46"/>
        </w:numPr>
        <w:tabs>
          <w:tab w:val="left" w:pos="2302"/>
        </w:tabs>
        <w:spacing w:before="3" w:line="285" w:lineRule="auto"/>
        <w:ind w:left="284" w:right="794" w:firstLine="0"/>
        <w:rPr>
          <w:sz w:val="18"/>
        </w:rPr>
      </w:pPr>
      <w:r w:rsidRPr="003F7DC9">
        <w:rPr>
          <w:w w:val="105"/>
          <w:sz w:val="18"/>
        </w:rPr>
        <w:t>di non essere affetto da COVID−19 o di non essere stato sottoposto a periodo di quarantena obbligatoria di almeno 14</w:t>
      </w:r>
      <w:r w:rsidRPr="003F7DC9">
        <w:rPr>
          <w:spacing w:val="-6"/>
          <w:w w:val="105"/>
          <w:sz w:val="18"/>
        </w:rPr>
        <w:t xml:space="preserve"> </w:t>
      </w:r>
      <w:r w:rsidRPr="003F7DC9">
        <w:rPr>
          <w:w w:val="105"/>
          <w:sz w:val="18"/>
        </w:rPr>
        <w:t>giorni;</w:t>
      </w:r>
    </w:p>
    <w:p w14:paraId="1FD9DD71" w14:textId="77777777" w:rsidR="0045356E" w:rsidRPr="003F7DC9" w:rsidRDefault="0045356E" w:rsidP="0045356E">
      <w:pPr>
        <w:pStyle w:val="Paragrafoelenco"/>
        <w:numPr>
          <w:ilvl w:val="0"/>
          <w:numId w:val="46"/>
        </w:numPr>
        <w:tabs>
          <w:tab w:val="left" w:pos="2302"/>
        </w:tabs>
        <w:spacing w:line="285" w:lineRule="auto"/>
        <w:ind w:left="284" w:right="794" w:firstLine="0"/>
        <w:rPr>
          <w:sz w:val="18"/>
        </w:rPr>
      </w:pPr>
      <w:r w:rsidRPr="003F7DC9">
        <w:rPr>
          <w:w w:val="105"/>
          <w:sz w:val="18"/>
        </w:rPr>
        <w:t>non accusare sintomi riconducibili al COVID−19 quali, a titolo esemplificativo, temperatura corporea</w:t>
      </w:r>
      <w:r w:rsidRPr="003F7DC9">
        <w:rPr>
          <w:spacing w:val="-9"/>
          <w:w w:val="105"/>
          <w:sz w:val="18"/>
        </w:rPr>
        <w:t xml:space="preserve"> </w:t>
      </w:r>
      <w:r w:rsidRPr="003F7DC9">
        <w:rPr>
          <w:w w:val="105"/>
          <w:sz w:val="18"/>
        </w:rPr>
        <w:t>superiore</w:t>
      </w:r>
      <w:r w:rsidRPr="003F7DC9">
        <w:rPr>
          <w:spacing w:val="-8"/>
          <w:w w:val="105"/>
          <w:sz w:val="18"/>
        </w:rPr>
        <w:t xml:space="preserve"> </w:t>
      </w:r>
      <w:r w:rsidRPr="003F7DC9">
        <w:rPr>
          <w:w w:val="105"/>
          <w:sz w:val="18"/>
        </w:rPr>
        <w:t>a</w:t>
      </w:r>
      <w:r w:rsidRPr="003F7DC9">
        <w:rPr>
          <w:spacing w:val="-7"/>
          <w:w w:val="105"/>
          <w:sz w:val="18"/>
        </w:rPr>
        <w:t xml:space="preserve"> </w:t>
      </w:r>
      <w:r w:rsidRPr="003F7DC9">
        <w:rPr>
          <w:w w:val="105"/>
          <w:sz w:val="18"/>
        </w:rPr>
        <w:t>37,5°C,</w:t>
      </w:r>
      <w:r w:rsidRPr="003F7DC9">
        <w:rPr>
          <w:spacing w:val="-9"/>
          <w:w w:val="105"/>
          <w:sz w:val="18"/>
        </w:rPr>
        <w:t xml:space="preserve"> </w:t>
      </w:r>
      <w:r w:rsidRPr="003F7DC9">
        <w:rPr>
          <w:w w:val="105"/>
          <w:sz w:val="18"/>
        </w:rPr>
        <w:t>tosse,</w:t>
      </w:r>
      <w:r w:rsidRPr="003F7DC9">
        <w:rPr>
          <w:spacing w:val="-8"/>
          <w:w w:val="105"/>
          <w:sz w:val="18"/>
        </w:rPr>
        <w:t xml:space="preserve"> </w:t>
      </w:r>
      <w:r w:rsidRPr="003F7DC9">
        <w:rPr>
          <w:w w:val="105"/>
          <w:sz w:val="18"/>
        </w:rPr>
        <w:t>raffreddore</w:t>
      </w:r>
      <w:r w:rsidRPr="003F7DC9">
        <w:rPr>
          <w:spacing w:val="-8"/>
          <w:w w:val="105"/>
          <w:sz w:val="18"/>
        </w:rPr>
        <w:t xml:space="preserve"> </w:t>
      </w:r>
      <w:r w:rsidRPr="003F7DC9">
        <w:rPr>
          <w:w w:val="105"/>
          <w:sz w:val="18"/>
        </w:rPr>
        <w:t>e</w:t>
      </w:r>
      <w:r w:rsidRPr="003F7DC9">
        <w:rPr>
          <w:spacing w:val="-8"/>
          <w:w w:val="105"/>
          <w:sz w:val="18"/>
        </w:rPr>
        <w:t xml:space="preserve"> </w:t>
      </w:r>
      <w:r w:rsidRPr="003F7DC9">
        <w:rPr>
          <w:w w:val="105"/>
          <w:sz w:val="18"/>
        </w:rPr>
        <w:t>di</w:t>
      </w:r>
      <w:r w:rsidRPr="003F7DC9">
        <w:rPr>
          <w:spacing w:val="-9"/>
          <w:w w:val="105"/>
          <w:sz w:val="18"/>
        </w:rPr>
        <w:t xml:space="preserve"> </w:t>
      </w:r>
      <w:r w:rsidRPr="003F7DC9">
        <w:rPr>
          <w:w w:val="105"/>
          <w:sz w:val="18"/>
        </w:rPr>
        <w:t>non</w:t>
      </w:r>
      <w:r w:rsidRPr="003F7DC9">
        <w:rPr>
          <w:spacing w:val="-7"/>
          <w:w w:val="105"/>
          <w:sz w:val="18"/>
        </w:rPr>
        <w:t xml:space="preserve"> </w:t>
      </w:r>
      <w:r w:rsidRPr="003F7DC9">
        <w:rPr>
          <w:w w:val="105"/>
          <w:sz w:val="18"/>
        </w:rPr>
        <w:t>aver</w:t>
      </w:r>
      <w:r w:rsidRPr="003F7DC9">
        <w:rPr>
          <w:spacing w:val="-9"/>
          <w:w w:val="105"/>
          <w:sz w:val="18"/>
        </w:rPr>
        <w:t xml:space="preserve"> </w:t>
      </w:r>
      <w:r w:rsidRPr="003F7DC9">
        <w:rPr>
          <w:w w:val="105"/>
          <w:sz w:val="18"/>
        </w:rPr>
        <w:t>avuto</w:t>
      </w:r>
      <w:r w:rsidRPr="003F7DC9">
        <w:rPr>
          <w:spacing w:val="-8"/>
          <w:w w:val="105"/>
          <w:sz w:val="18"/>
        </w:rPr>
        <w:t xml:space="preserve"> </w:t>
      </w:r>
      <w:r w:rsidRPr="003F7DC9">
        <w:rPr>
          <w:w w:val="105"/>
          <w:sz w:val="18"/>
        </w:rPr>
        <w:t>contatti</w:t>
      </w:r>
      <w:r w:rsidRPr="003F7DC9">
        <w:rPr>
          <w:spacing w:val="-8"/>
          <w:w w:val="105"/>
          <w:sz w:val="18"/>
        </w:rPr>
        <w:t xml:space="preserve"> </w:t>
      </w:r>
      <w:r w:rsidRPr="003F7DC9">
        <w:rPr>
          <w:w w:val="105"/>
          <w:sz w:val="18"/>
        </w:rPr>
        <w:t>con</w:t>
      </w:r>
      <w:r w:rsidRPr="003F7DC9">
        <w:rPr>
          <w:spacing w:val="-8"/>
          <w:w w:val="105"/>
          <w:sz w:val="18"/>
        </w:rPr>
        <w:t xml:space="preserve"> </w:t>
      </w:r>
      <w:r w:rsidRPr="003F7DC9">
        <w:rPr>
          <w:w w:val="105"/>
          <w:sz w:val="18"/>
        </w:rPr>
        <w:t>persona</w:t>
      </w:r>
      <w:r w:rsidRPr="003F7DC9">
        <w:rPr>
          <w:spacing w:val="-8"/>
          <w:w w:val="105"/>
          <w:sz w:val="18"/>
        </w:rPr>
        <w:t xml:space="preserve"> </w:t>
      </w:r>
      <w:r w:rsidRPr="003F7DC9">
        <w:rPr>
          <w:w w:val="105"/>
          <w:sz w:val="18"/>
        </w:rPr>
        <w:t>affetta da COVID−19 negli ultimi 14</w:t>
      </w:r>
      <w:r w:rsidRPr="003F7DC9">
        <w:rPr>
          <w:spacing w:val="-9"/>
          <w:w w:val="105"/>
          <w:sz w:val="18"/>
        </w:rPr>
        <w:t xml:space="preserve"> </w:t>
      </w:r>
      <w:r w:rsidRPr="003F7DC9">
        <w:rPr>
          <w:w w:val="105"/>
          <w:sz w:val="18"/>
        </w:rPr>
        <w:t>giorni;</w:t>
      </w:r>
    </w:p>
    <w:p w14:paraId="0410FEB6" w14:textId="77777777" w:rsidR="0045356E" w:rsidRPr="003F7DC9" w:rsidRDefault="0045356E" w:rsidP="0045356E">
      <w:pPr>
        <w:pStyle w:val="Paragrafoelenco"/>
        <w:numPr>
          <w:ilvl w:val="0"/>
          <w:numId w:val="46"/>
        </w:numPr>
        <w:tabs>
          <w:tab w:val="left" w:pos="2302"/>
        </w:tabs>
        <w:spacing w:line="285" w:lineRule="auto"/>
        <w:ind w:left="284" w:right="794" w:firstLine="0"/>
        <w:rPr>
          <w:sz w:val="18"/>
        </w:rPr>
      </w:pPr>
      <w:r w:rsidRPr="003F7DC9">
        <w:rPr>
          <w:w w:val="105"/>
          <w:sz w:val="18"/>
        </w:rPr>
        <w:t>l'impegno</w:t>
      </w:r>
      <w:r w:rsidRPr="003F7DC9">
        <w:rPr>
          <w:spacing w:val="-10"/>
          <w:w w:val="105"/>
          <w:sz w:val="18"/>
        </w:rPr>
        <w:t xml:space="preserve"> </w:t>
      </w:r>
      <w:r w:rsidRPr="003F7DC9">
        <w:rPr>
          <w:w w:val="105"/>
          <w:sz w:val="18"/>
        </w:rPr>
        <w:t>a</w:t>
      </w:r>
      <w:r w:rsidRPr="003F7DC9">
        <w:rPr>
          <w:spacing w:val="-9"/>
          <w:w w:val="105"/>
          <w:sz w:val="18"/>
        </w:rPr>
        <w:t xml:space="preserve"> </w:t>
      </w:r>
      <w:r w:rsidRPr="003F7DC9">
        <w:rPr>
          <w:w w:val="105"/>
          <w:sz w:val="18"/>
        </w:rPr>
        <w:t>rinunciare</w:t>
      </w:r>
      <w:r w:rsidRPr="003F7DC9">
        <w:rPr>
          <w:spacing w:val="-10"/>
          <w:w w:val="105"/>
          <w:sz w:val="18"/>
        </w:rPr>
        <w:t xml:space="preserve"> </w:t>
      </w:r>
      <w:r w:rsidRPr="003F7DC9">
        <w:rPr>
          <w:w w:val="105"/>
          <w:sz w:val="18"/>
        </w:rPr>
        <w:t>al</w:t>
      </w:r>
      <w:r w:rsidRPr="003F7DC9">
        <w:rPr>
          <w:spacing w:val="-11"/>
          <w:w w:val="105"/>
          <w:sz w:val="18"/>
        </w:rPr>
        <w:t xml:space="preserve"> </w:t>
      </w:r>
      <w:r w:rsidRPr="003F7DC9">
        <w:rPr>
          <w:w w:val="105"/>
          <w:sz w:val="18"/>
        </w:rPr>
        <w:t>viaggio</w:t>
      </w:r>
      <w:r w:rsidRPr="003F7DC9">
        <w:rPr>
          <w:spacing w:val="-9"/>
          <w:w w:val="105"/>
          <w:sz w:val="18"/>
        </w:rPr>
        <w:t xml:space="preserve"> </w:t>
      </w:r>
      <w:r w:rsidRPr="003F7DC9">
        <w:rPr>
          <w:w w:val="105"/>
          <w:sz w:val="18"/>
        </w:rPr>
        <w:t>e</w:t>
      </w:r>
      <w:r w:rsidRPr="003F7DC9">
        <w:rPr>
          <w:spacing w:val="-10"/>
          <w:w w:val="105"/>
          <w:sz w:val="18"/>
        </w:rPr>
        <w:t xml:space="preserve"> </w:t>
      </w:r>
      <w:r w:rsidRPr="003F7DC9">
        <w:rPr>
          <w:w w:val="105"/>
          <w:sz w:val="18"/>
        </w:rPr>
        <w:t>a</w:t>
      </w:r>
      <w:r w:rsidRPr="003F7DC9">
        <w:rPr>
          <w:spacing w:val="-10"/>
          <w:w w:val="105"/>
          <w:sz w:val="18"/>
        </w:rPr>
        <w:t xml:space="preserve"> </w:t>
      </w:r>
      <w:r w:rsidRPr="003F7DC9">
        <w:rPr>
          <w:w w:val="105"/>
          <w:sz w:val="18"/>
        </w:rPr>
        <w:t>informare</w:t>
      </w:r>
      <w:r w:rsidRPr="003F7DC9">
        <w:rPr>
          <w:spacing w:val="-9"/>
          <w:w w:val="105"/>
          <w:sz w:val="18"/>
        </w:rPr>
        <w:t xml:space="preserve"> </w:t>
      </w:r>
      <w:r w:rsidRPr="003F7DC9">
        <w:rPr>
          <w:w w:val="105"/>
          <w:sz w:val="18"/>
        </w:rPr>
        <w:t>l'Autorità</w:t>
      </w:r>
      <w:r w:rsidRPr="003F7DC9">
        <w:rPr>
          <w:spacing w:val="-9"/>
          <w:w w:val="105"/>
          <w:sz w:val="18"/>
        </w:rPr>
        <w:t xml:space="preserve"> </w:t>
      </w:r>
      <w:r w:rsidRPr="003F7DC9">
        <w:rPr>
          <w:w w:val="105"/>
          <w:sz w:val="18"/>
        </w:rPr>
        <w:t>sanitaria</w:t>
      </w:r>
      <w:r w:rsidRPr="003F7DC9">
        <w:rPr>
          <w:spacing w:val="-10"/>
          <w:w w:val="105"/>
          <w:sz w:val="18"/>
        </w:rPr>
        <w:t xml:space="preserve"> </w:t>
      </w:r>
      <w:r w:rsidRPr="003F7DC9">
        <w:rPr>
          <w:w w:val="105"/>
          <w:sz w:val="18"/>
        </w:rPr>
        <w:t>competente</w:t>
      </w:r>
      <w:r w:rsidRPr="003F7DC9">
        <w:rPr>
          <w:spacing w:val="-10"/>
          <w:w w:val="105"/>
          <w:sz w:val="18"/>
        </w:rPr>
        <w:t xml:space="preserve"> </w:t>
      </w:r>
      <w:r w:rsidRPr="003F7DC9">
        <w:rPr>
          <w:w w:val="105"/>
          <w:sz w:val="18"/>
        </w:rPr>
        <w:t>nell'ipotesi</w:t>
      </w:r>
      <w:r w:rsidRPr="003F7DC9">
        <w:rPr>
          <w:spacing w:val="-9"/>
          <w:w w:val="105"/>
          <w:sz w:val="18"/>
        </w:rPr>
        <w:t xml:space="preserve"> </w:t>
      </w:r>
      <w:r w:rsidRPr="003F7DC9">
        <w:rPr>
          <w:w w:val="105"/>
          <w:sz w:val="18"/>
        </w:rPr>
        <w:t>in</w:t>
      </w:r>
      <w:r w:rsidRPr="003F7DC9">
        <w:rPr>
          <w:spacing w:val="-10"/>
          <w:w w:val="105"/>
          <w:sz w:val="18"/>
        </w:rPr>
        <w:t xml:space="preserve"> </w:t>
      </w:r>
      <w:r w:rsidRPr="003F7DC9">
        <w:rPr>
          <w:w w:val="105"/>
          <w:sz w:val="18"/>
        </w:rPr>
        <w:t>cui qualsiasi dei predetti sintomi emergesse prima del viaggio o si verificasse entro otto giorni dall'arrivo a destinazione de servizio</w:t>
      </w:r>
      <w:r w:rsidRPr="003F7DC9">
        <w:rPr>
          <w:spacing w:val="-9"/>
          <w:w w:val="105"/>
          <w:sz w:val="18"/>
        </w:rPr>
        <w:t xml:space="preserve"> </w:t>
      </w:r>
      <w:r w:rsidRPr="003F7DC9">
        <w:rPr>
          <w:w w:val="105"/>
          <w:sz w:val="18"/>
        </w:rPr>
        <w:t>utilizzato;</w:t>
      </w:r>
    </w:p>
    <w:p w14:paraId="1B084A9C" w14:textId="77777777" w:rsidR="0045356E" w:rsidRPr="003F7DC9" w:rsidRDefault="0045356E" w:rsidP="0045356E">
      <w:pPr>
        <w:pStyle w:val="Corpotesto"/>
        <w:spacing w:before="9"/>
        <w:ind w:left="284" w:right="794"/>
        <w:rPr>
          <w:sz w:val="13"/>
        </w:rPr>
      </w:pPr>
    </w:p>
    <w:p w14:paraId="282308E2" w14:textId="77777777" w:rsidR="0045356E" w:rsidRPr="003F7DC9" w:rsidRDefault="0045356E" w:rsidP="0045356E">
      <w:pPr>
        <w:spacing w:line="285" w:lineRule="auto"/>
        <w:ind w:left="284" w:right="794"/>
        <w:jc w:val="both"/>
        <w:rPr>
          <w:sz w:val="18"/>
        </w:rPr>
      </w:pPr>
      <w:r w:rsidRPr="003F7DC9">
        <w:rPr>
          <w:w w:val="105"/>
          <w:sz w:val="18"/>
        </w:rPr>
        <w:t>Siano evitati assembramenti in fase di salita e di discesa dai mezzi, evitando peraltro il più possibile i movimenti all'interno del mezzo stesso.</w:t>
      </w:r>
    </w:p>
    <w:p w14:paraId="63188125" w14:textId="77777777" w:rsidR="0045356E" w:rsidRPr="003F7DC9" w:rsidRDefault="0045356E" w:rsidP="005E2D81">
      <w:pPr>
        <w:spacing w:line="283" w:lineRule="auto"/>
        <w:ind w:left="284" w:right="794"/>
        <w:jc w:val="both"/>
        <w:rPr>
          <w:sz w:val="19"/>
        </w:rPr>
      </w:pPr>
    </w:p>
    <w:p w14:paraId="3E1F4760" w14:textId="77777777" w:rsidR="004C1BFC" w:rsidRPr="003F7DC9" w:rsidRDefault="004C1BFC" w:rsidP="005E2D81">
      <w:pPr>
        <w:spacing w:line="283" w:lineRule="auto"/>
        <w:ind w:left="284" w:right="794"/>
        <w:jc w:val="both"/>
        <w:rPr>
          <w:sz w:val="19"/>
        </w:rPr>
        <w:sectPr w:rsidR="004C1BFC" w:rsidRPr="003F7DC9">
          <w:pgSz w:w="11900" w:h="16840"/>
          <w:pgMar w:top="1600" w:right="440" w:bottom="280" w:left="460" w:header="720" w:footer="720" w:gutter="0"/>
          <w:cols w:space="720"/>
        </w:sectPr>
      </w:pPr>
    </w:p>
    <w:p w14:paraId="51020D09" w14:textId="77777777" w:rsidR="004C1BFC" w:rsidRPr="003F7DC9" w:rsidRDefault="004C1BFC" w:rsidP="0019267B">
      <w:pPr>
        <w:pStyle w:val="Corpotesto"/>
        <w:ind w:right="794"/>
      </w:pPr>
    </w:p>
    <w:p w14:paraId="56BADFF8" w14:textId="77777777" w:rsidR="004C1BFC" w:rsidRPr="003F7DC9" w:rsidRDefault="004C1BFC" w:rsidP="0019267B">
      <w:pPr>
        <w:pStyle w:val="Corpotesto"/>
        <w:ind w:right="794"/>
      </w:pPr>
    </w:p>
    <w:p w14:paraId="5A2F14CB" w14:textId="77777777" w:rsidR="004C1BFC" w:rsidRPr="003F7DC9" w:rsidRDefault="004C1BFC" w:rsidP="0019267B">
      <w:pPr>
        <w:pStyle w:val="Corpotesto"/>
        <w:spacing w:before="8"/>
        <w:ind w:right="794"/>
        <w:rPr>
          <w:sz w:val="18"/>
        </w:rPr>
      </w:pPr>
    </w:p>
    <w:p w14:paraId="5B3D9892" w14:textId="77777777" w:rsidR="004C1BFC" w:rsidRPr="003F7DC9" w:rsidRDefault="00D9217B" w:rsidP="0045356E">
      <w:pPr>
        <w:pStyle w:val="Titolo7"/>
        <w:spacing w:before="90"/>
        <w:ind w:left="284" w:right="794"/>
        <w:jc w:val="center"/>
      </w:pPr>
      <w:r w:rsidRPr="003F7DC9">
        <w:t>Allegato 16</w:t>
      </w:r>
    </w:p>
    <w:p w14:paraId="6512F74C" w14:textId="77777777" w:rsidR="004C1BFC" w:rsidRPr="003F7DC9" w:rsidRDefault="00D9217B" w:rsidP="0045356E">
      <w:pPr>
        <w:spacing w:before="124"/>
        <w:ind w:left="284" w:right="794"/>
        <w:jc w:val="center"/>
        <w:rPr>
          <w:b/>
        </w:rPr>
      </w:pPr>
      <w:r w:rsidRPr="003F7DC9">
        <w:rPr>
          <w:b/>
        </w:rPr>
        <w:t>LINEE GUIDA PER IL TRASPORTO SCOLASTICO DEDICATO</w:t>
      </w:r>
    </w:p>
    <w:p w14:paraId="23A60BC8" w14:textId="77777777" w:rsidR="004C1BFC" w:rsidRPr="003F7DC9" w:rsidRDefault="004C1BFC" w:rsidP="0045356E">
      <w:pPr>
        <w:pStyle w:val="Corpotesto"/>
        <w:ind w:left="284" w:right="794"/>
        <w:rPr>
          <w:b/>
          <w:sz w:val="24"/>
        </w:rPr>
      </w:pPr>
    </w:p>
    <w:p w14:paraId="341EC416" w14:textId="77777777" w:rsidR="004C1BFC" w:rsidRPr="003F7DC9" w:rsidRDefault="004C1BFC" w:rsidP="0045356E">
      <w:pPr>
        <w:pStyle w:val="Corpotesto"/>
        <w:spacing w:before="7"/>
        <w:ind w:left="284" w:right="794"/>
        <w:rPr>
          <w:b/>
          <w:sz w:val="19"/>
        </w:rPr>
      </w:pPr>
    </w:p>
    <w:p w14:paraId="1B553DF6" w14:textId="77777777" w:rsidR="004C1BFC" w:rsidRPr="003F7DC9" w:rsidRDefault="00D9217B" w:rsidP="0045356E">
      <w:pPr>
        <w:spacing w:line="357" w:lineRule="auto"/>
        <w:ind w:left="284" w:right="794"/>
        <w:jc w:val="both"/>
        <w:rPr>
          <w:w w:val="105"/>
          <w:sz w:val="19"/>
        </w:rPr>
      </w:pPr>
      <w:r w:rsidRPr="003F7DC9">
        <w:rPr>
          <w:w w:val="105"/>
          <w:sz w:val="19"/>
        </w:rPr>
        <w:t>Per il nuovo anno scolastico sarà necessario adottare le opportune misure per la ripresa dell’attività didattica in presenza adottando su tutto il territorio nazionale misure di sicurezza omogenee per il trasporto dedicato, cui ottemperare con cura, nel rispetto della normativa sanitaria e delle misure di contenimento e gestione dell’emergenza epidemiologica da SARS-CoV.</w:t>
      </w:r>
    </w:p>
    <w:p w14:paraId="3036C229" w14:textId="77777777" w:rsidR="004C1BFC" w:rsidRPr="003F7DC9" w:rsidRDefault="00D9217B" w:rsidP="0045356E">
      <w:pPr>
        <w:spacing w:before="4" w:line="357" w:lineRule="auto"/>
        <w:ind w:left="284" w:right="794"/>
        <w:jc w:val="both"/>
        <w:rPr>
          <w:w w:val="105"/>
          <w:sz w:val="19"/>
        </w:rPr>
      </w:pPr>
      <w:r w:rsidRPr="003F7DC9">
        <w:rPr>
          <w:w w:val="105"/>
          <w:sz w:val="19"/>
        </w:rPr>
        <w:t>Pertanto ferma restando la responsabilità genitoriale o del tutore su alcune misure di prevenzione generale quali:</w:t>
      </w:r>
    </w:p>
    <w:p w14:paraId="3FC376C9" w14:textId="63D185AF" w:rsidR="004C1BFC" w:rsidRPr="003F7DC9" w:rsidRDefault="00D9217B" w:rsidP="0045356E">
      <w:pPr>
        <w:pStyle w:val="Paragrafoelenco"/>
        <w:numPr>
          <w:ilvl w:val="0"/>
          <w:numId w:val="45"/>
        </w:numPr>
        <w:tabs>
          <w:tab w:val="left" w:pos="2163"/>
        </w:tabs>
        <w:spacing w:before="1" w:line="357" w:lineRule="auto"/>
        <w:ind w:left="284" w:right="794" w:firstLine="0"/>
        <w:rPr>
          <w:w w:val="105"/>
          <w:sz w:val="19"/>
        </w:rPr>
      </w:pPr>
      <w:r w:rsidRPr="003F7DC9">
        <w:rPr>
          <w:w w:val="105"/>
          <w:sz w:val="19"/>
        </w:rPr>
        <w:t>La misurazione della febbre a casa degli studenti prima della salita sul mezzo di trasporto;</w:t>
      </w:r>
    </w:p>
    <w:p w14:paraId="48B0D955" w14:textId="78027425" w:rsidR="004C1BFC" w:rsidRPr="003F7DC9" w:rsidRDefault="00D9217B" w:rsidP="0045356E">
      <w:pPr>
        <w:pStyle w:val="Paragrafoelenco"/>
        <w:numPr>
          <w:ilvl w:val="0"/>
          <w:numId w:val="45"/>
        </w:numPr>
        <w:tabs>
          <w:tab w:val="left" w:pos="2163"/>
        </w:tabs>
        <w:spacing w:before="1" w:line="357" w:lineRule="auto"/>
        <w:ind w:left="284" w:right="794" w:firstLine="0"/>
        <w:rPr>
          <w:w w:val="105"/>
          <w:sz w:val="19"/>
        </w:rPr>
      </w:pPr>
      <w:r w:rsidRPr="003F7DC9">
        <w:rPr>
          <w:w w:val="105"/>
          <w:sz w:val="19"/>
        </w:rPr>
        <w:t>L’assoluto divieto di far salire sul mezzo di trasporto dedicato per raggiungere la scuola gli studenti in caso di alterazione febbrile o nel caso in cui gli stessi siano stati in diretto contatto con persone affette da infezione Covid-19 nei quattordici giorni precedenti la salita sul mezzo di trasporto dedicato per raggiungere la scuola.</w:t>
      </w:r>
    </w:p>
    <w:p w14:paraId="438E6353" w14:textId="77777777" w:rsidR="004C1BFC" w:rsidRPr="003F7DC9" w:rsidRDefault="004C1BFC" w:rsidP="0045356E">
      <w:pPr>
        <w:pStyle w:val="Corpotesto"/>
        <w:spacing w:before="1"/>
        <w:ind w:left="284" w:right="794"/>
      </w:pPr>
    </w:p>
    <w:p w14:paraId="48855200" w14:textId="77777777" w:rsidR="004C1BFC" w:rsidRPr="003F7DC9" w:rsidRDefault="00D9217B" w:rsidP="0045356E">
      <w:pPr>
        <w:pStyle w:val="Paragrafoelenco"/>
        <w:numPr>
          <w:ilvl w:val="0"/>
          <w:numId w:val="44"/>
        </w:numPr>
        <w:tabs>
          <w:tab w:val="left" w:pos="2163"/>
        </w:tabs>
        <w:spacing w:line="357" w:lineRule="auto"/>
        <w:ind w:left="284" w:right="794" w:firstLine="0"/>
        <w:jc w:val="left"/>
        <w:rPr>
          <w:b/>
          <w:sz w:val="20"/>
          <w:szCs w:val="20"/>
        </w:rPr>
      </w:pPr>
      <w:r w:rsidRPr="003F7DC9">
        <w:rPr>
          <w:b/>
          <w:sz w:val="20"/>
          <w:szCs w:val="20"/>
        </w:rPr>
        <w:t>Per il settore del trasporto scolastico dedicato trovano applicazione le seguenti misure</w:t>
      </w:r>
      <w:r w:rsidRPr="003F7DC9">
        <w:rPr>
          <w:b/>
          <w:spacing w:val="-2"/>
          <w:sz w:val="20"/>
          <w:szCs w:val="20"/>
        </w:rPr>
        <w:t xml:space="preserve"> </w:t>
      </w:r>
      <w:r w:rsidRPr="003F7DC9">
        <w:rPr>
          <w:b/>
          <w:sz w:val="20"/>
          <w:szCs w:val="20"/>
        </w:rPr>
        <w:t>specifiche:</w:t>
      </w:r>
    </w:p>
    <w:p w14:paraId="3DA7A497" w14:textId="77777777" w:rsidR="004C1BFC" w:rsidRPr="003F7DC9" w:rsidRDefault="004C1BFC" w:rsidP="0045356E">
      <w:pPr>
        <w:pStyle w:val="Corpotesto"/>
        <w:spacing w:before="10"/>
        <w:ind w:left="284" w:right="794"/>
        <w:rPr>
          <w:b/>
        </w:rPr>
      </w:pPr>
    </w:p>
    <w:p w14:paraId="6361FF7B" w14:textId="112EAD06" w:rsidR="004C1BFC" w:rsidRPr="003F7DC9" w:rsidRDefault="00D9217B" w:rsidP="0045356E">
      <w:pPr>
        <w:pStyle w:val="Paragrafoelenco"/>
        <w:numPr>
          <w:ilvl w:val="0"/>
          <w:numId w:val="43"/>
        </w:numPr>
        <w:tabs>
          <w:tab w:val="left" w:pos="1974"/>
        </w:tabs>
        <w:spacing w:line="357" w:lineRule="auto"/>
        <w:ind w:left="284" w:right="794" w:firstLine="0"/>
        <w:rPr>
          <w:sz w:val="20"/>
          <w:szCs w:val="20"/>
        </w:rPr>
      </w:pPr>
      <w:proofErr w:type="gramStart"/>
      <w:r w:rsidRPr="003F7DC9">
        <w:rPr>
          <w:sz w:val="20"/>
          <w:szCs w:val="20"/>
        </w:rPr>
        <w:t>E’</w:t>
      </w:r>
      <w:proofErr w:type="gramEnd"/>
      <w:r w:rsidRPr="003F7DC9">
        <w:rPr>
          <w:sz w:val="20"/>
          <w:szCs w:val="20"/>
        </w:rPr>
        <w:t xml:space="preserve"> necessario procedere all’igienizzazione, sanificazione e disinfezione del mezzo di trasporto almeno una volta al</w:t>
      </w:r>
      <w:r w:rsidRPr="003F7DC9">
        <w:rPr>
          <w:spacing w:val="-6"/>
          <w:sz w:val="20"/>
          <w:szCs w:val="20"/>
        </w:rPr>
        <w:t xml:space="preserve"> </w:t>
      </w:r>
      <w:r w:rsidRPr="003F7DC9">
        <w:rPr>
          <w:sz w:val="20"/>
          <w:szCs w:val="20"/>
        </w:rPr>
        <w:t>giorno.</w:t>
      </w:r>
    </w:p>
    <w:p w14:paraId="41930E97" w14:textId="46B08324" w:rsidR="004C1BFC" w:rsidRPr="003F7DC9" w:rsidRDefault="00D9217B" w:rsidP="0045356E">
      <w:pPr>
        <w:pStyle w:val="Paragrafoelenco"/>
        <w:numPr>
          <w:ilvl w:val="0"/>
          <w:numId w:val="43"/>
        </w:numPr>
        <w:tabs>
          <w:tab w:val="left" w:pos="1974"/>
        </w:tabs>
        <w:spacing w:before="1" w:line="357" w:lineRule="auto"/>
        <w:ind w:left="284" w:right="794" w:firstLine="0"/>
        <w:rPr>
          <w:sz w:val="20"/>
          <w:szCs w:val="20"/>
        </w:rPr>
      </w:pPr>
      <w:proofErr w:type="gramStart"/>
      <w:r w:rsidRPr="003F7DC9">
        <w:rPr>
          <w:sz w:val="20"/>
          <w:szCs w:val="20"/>
        </w:rPr>
        <w:t>E’</w:t>
      </w:r>
      <w:proofErr w:type="gramEnd"/>
      <w:r w:rsidRPr="003F7DC9">
        <w:rPr>
          <w:sz w:val="20"/>
          <w:szCs w:val="20"/>
        </w:rPr>
        <w:t xml:space="preserve"> necessario assicurare un’areazione, possibilmente naturale, continua del mezzo di trasporto e mettere a disposizione all’entrata appositi detergenti per la sanificazione delle mani degli</w:t>
      </w:r>
      <w:r w:rsidRPr="003F7DC9">
        <w:rPr>
          <w:spacing w:val="-4"/>
          <w:sz w:val="20"/>
          <w:szCs w:val="20"/>
        </w:rPr>
        <w:t xml:space="preserve"> </w:t>
      </w:r>
      <w:r w:rsidRPr="003F7DC9">
        <w:rPr>
          <w:sz w:val="20"/>
          <w:szCs w:val="20"/>
        </w:rPr>
        <w:t>alunni.</w:t>
      </w:r>
    </w:p>
    <w:p w14:paraId="41A388D4" w14:textId="77777777" w:rsidR="004C1BFC" w:rsidRPr="003F7DC9" w:rsidRDefault="00D9217B" w:rsidP="0045356E">
      <w:pPr>
        <w:pStyle w:val="Paragrafoelenco"/>
        <w:numPr>
          <w:ilvl w:val="0"/>
          <w:numId w:val="43"/>
        </w:numPr>
        <w:tabs>
          <w:tab w:val="left" w:pos="1974"/>
        </w:tabs>
        <w:spacing w:before="2" w:line="357" w:lineRule="auto"/>
        <w:ind w:left="284" w:right="794" w:firstLine="0"/>
        <w:rPr>
          <w:sz w:val="20"/>
          <w:szCs w:val="20"/>
        </w:rPr>
      </w:pPr>
      <w:r w:rsidRPr="003F7DC9">
        <w:rPr>
          <w:sz w:val="20"/>
          <w:szCs w:val="20"/>
        </w:rPr>
        <w:t>La salita degli alunni avverrà evitando alla fermata un distanziamento inferiore al metro e avendo cura che gli alunni salgano sul mezzo in maniera ordinata, facendo salire il secondo passeggero dopo che il primo si sia</w:t>
      </w:r>
      <w:r w:rsidRPr="003F7DC9">
        <w:rPr>
          <w:spacing w:val="-19"/>
          <w:sz w:val="20"/>
          <w:szCs w:val="20"/>
        </w:rPr>
        <w:t xml:space="preserve"> </w:t>
      </w:r>
      <w:r w:rsidRPr="003F7DC9">
        <w:rPr>
          <w:sz w:val="20"/>
          <w:szCs w:val="20"/>
        </w:rPr>
        <w:t>seduto;</w:t>
      </w:r>
    </w:p>
    <w:p w14:paraId="39C4FBEA" w14:textId="7CA3CC3F" w:rsidR="004C1BFC" w:rsidRPr="003F7DC9" w:rsidRDefault="00D9217B" w:rsidP="0045356E">
      <w:pPr>
        <w:pStyle w:val="Paragrafoelenco"/>
        <w:numPr>
          <w:ilvl w:val="0"/>
          <w:numId w:val="43"/>
        </w:numPr>
        <w:tabs>
          <w:tab w:val="left" w:pos="1974"/>
        </w:tabs>
        <w:spacing w:before="2" w:line="357" w:lineRule="auto"/>
        <w:ind w:left="284" w:right="794" w:firstLine="0"/>
        <w:rPr>
          <w:sz w:val="20"/>
          <w:szCs w:val="20"/>
        </w:rPr>
      </w:pPr>
      <w:r w:rsidRPr="003F7DC9">
        <w:rPr>
          <w:sz w:val="20"/>
          <w:szCs w:val="20"/>
        </w:rPr>
        <w:t>Per la discesa dal mezzo dovranno essere seguite procedure specifiche per cui dovranno scendere, uno per uno, evitando contatti ravvicinati, prima i ragazzi vicino alle uscite, gli altri avranno cura di non alzarsi dal proprio posto se non quando il passeggero precedente sia sceso e così</w:t>
      </w:r>
      <w:r w:rsidRPr="003F7DC9">
        <w:rPr>
          <w:spacing w:val="-9"/>
          <w:sz w:val="20"/>
          <w:szCs w:val="20"/>
        </w:rPr>
        <w:t xml:space="preserve"> </w:t>
      </w:r>
      <w:r w:rsidRPr="003F7DC9">
        <w:rPr>
          <w:sz w:val="20"/>
          <w:szCs w:val="20"/>
        </w:rPr>
        <w:t>via;</w:t>
      </w:r>
    </w:p>
    <w:p w14:paraId="5501241C" w14:textId="77777777" w:rsidR="004C1BFC" w:rsidRPr="003F7DC9" w:rsidRDefault="004C1BFC" w:rsidP="0045356E">
      <w:pPr>
        <w:spacing w:line="357" w:lineRule="auto"/>
        <w:ind w:left="284" w:right="794"/>
        <w:jc w:val="both"/>
        <w:rPr>
          <w:sz w:val="20"/>
          <w:szCs w:val="20"/>
        </w:rPr>
        <w:sectPr w:rsidR="004C1BFC" w:rsidRPr="003F7DC9">
          <w:pgSz w:w="11900" w:h="16840"/>
          <w:pgMar w:top="1600" w:right="440" w:bottom="280" w:left="460" w:header="720" w:footer="720" w:gutter="0"/>
          <w:cols w:space="720"/>
        </w:sectPr>
      </w:pPr>
    </w:p>
    <w:p w14:paraId="27D339CA" w14:textId="77777777" w:rsidR="004C1BFC" w:rsidRPr="003F7DC9" w:rsidRDefault="004C1BFC" w:rsidP="0045356E">
      <w:pPr>
        <w:pStyle w:val="Corpotesto"/>
        <w:ind w:left="284" w:right="794"/>
      </w:pPr>
    </w:p>
    <w:p w14:paraId="6D5CB845" w14:textId="77777777" w:rsidR="004C1BFC" w:rsidRPr="003F7DC9" w:rsidRDefault="00D9217B" w:rsidP="0045356E">
      <w:pPr>
        <w:pStyle w:val="Paragrafoelenco"/>
        <w:numPr>
          <w:ilvl w:val="0"/>
          <w:numId w:val="42"/>
        </w:numPr>
        <w:tabs>
          <w:tab w:val="left" w:pos="1879"/>
        </w:tabs>
        <w:spacing w:before="95" w:line="367" w:lineRule="auto"/>
        <w:ind w:left="284" w:right="1291" w:firstLine="0"/>
        <w:rPr>
          <w:sz w:val="20"/>
          <w:szCs w:val="20"/>
        </w:rPr>
      </w:pPr>
      <w:r w:rsidRPr="003F7DC9">
        <w:rPr>
          <w:sz w:val="20"/>
          <w:szCs w:val="20"/>
        </w:rPr>
        <w:t>L’alunno eviterà di occupare il posto disponibile vicino al conducente (ove esistente).   Il conducente dovrà indossare i dispositivi di protezione individuale. Gli alunni trasportati eviteranno di avvicinarsi o di chiedere informazioni al</w:t>
      </w:r>
      <w:r w:rsidRPr="003F7DC9">
        <w:rPr>
          <w:spacing w:val="5"/>
          <w:sz w:val="20"/>
          <w:szCs w:val="20"/>
        </w:rPr>
        <w:t xml:space="preserve"> </w:t>
      </w:r>
      <w:r w:rsidRPr="003F7DC9">
        <w:rPr>
          <w:sz w:val="20"/>
          <w:szCs w:val="20"/>
        </w:rPr>
        <w:t>conducente.</w:t>
      </w:r>
    </w:p>
    <w:p w14:paraId="1916309F" w14:textId="25624D3F" w:rsidR="004C1BFC" w:rsidRPr="003F7DC9" w:rsidRDefault="00D9217B" w:rsidP="0045356E">
      <w:pPr>
        <w:pStyle w:val="Paragrafoelenco"/>
        <w:numPr>
          <w:ilvl w:val="0"/>
          <w:numId w:val="42"/>
        </w:numPr>
        <w:tabs>
          <w:tab w:val="left" w:pos="1880"/>
        </w:tabs>
        <w:spacing w:before="2" w:line="367" w:lineRule="auto"/>
        <w:ind w:left="284" w:right="1293" w:firstLine="0"/>
        <w:rPr>
          <w:sz w:val="20"/>
          <w:szCs w:val="20"/>
        </w:rPr>
      </w:pPr>
      <w:r w:rsidRPr="003F7DC9">
        <w:rPr>
          <w:sz w:val="20"/>
          <w:szCs w:val="20"/>
        </w:rPr>
        <w:t xml:space="preserve">Al momento della salita sul mezzo di trasporto scolastico e </w:t>
      </w:r>
      <w:proofErr w:type="gramStart"/>
      <w:r w:rsidRPr="003F7DC9">
        <w:rPr>
          <w:sz w:val="20"/>
          <w:szCs w:val="20"/>
        </w:rPr>
        <w:t>durante  il</w:t>
      </w:r>
      <w:proofErr w:type="gramEnd"/>
      <w:r w:rsidRPr="003F7DC9">
        <w:rPr>
          <w:sz w:val="20"/>
          <w:szCs w:val="20"/>
        </w:rPr>
        <w:t xml:space="preserve">  viaggio  gli alunni trasportati indosseranno una mascherina di comunità, per la protezione del </w:t>
      </w:r>
      <w:r w:rsidRPr="003F7DC9">
        <w:rPr>
          <w:spacing w:val="-3"/>
          <w:sz w:val="20"/>
          <w:szCs w:val="20"/>
        </w:rPr>
        <w:t xml:space="preserve">naso   </w:t>
      </w:r>
      <w:r w:rsidRPr="003F7DC9">
        <w:rPr>
          <w:sz w:val="20"/>
          <w:szCs w:val="20"/>
        </w:rPr>
        <w:t>e della bocca. Tale disposizione non si applica agli alunni di età inferiore ai sei anni, nonché agli studenti con forme di disabilità non compatibili con l’uso continuativo dei dispositivi di protezione delle vie aeree. In questi casi si raccomanda agli operatori del trasporto scolastico addetti all’assistenza degli alunni disabili l’utilizzo di ulteriori dispositivi qualora non sia sempre possibile garantire il distanziamento fisico</w:t>
      </w:r>
      <w:r w:rsidRPr="003F7DC9">
        <w:rPr>
          <w:spacing w:val="32"/>
          <w:sz w:val="20"/>
          <w:szCs w:val="20"/>
        </w:rPr>
        <w:t xml:space="preserve"> </w:t>
      </w:r>
      <w:r w:rsidRPr="003F7DC9">
        <w:rPr>
          <w:sz w:val="20"/>
          <w:szCs w:val="20"/>
        </w:rPr>
        <w:t>dallo studente; in questi casi, l’operatore potrà usare unitamente alla mascherina chirurgica, guanti in nitrile e dispositivi di protezione per occhi, viso e mucose. Nell’applicazione delle misure di prevenzione e protezione si dovrà necessariamente tener conto delle diverse tipologie di disabilità</w:t>
      </w:r>
      <w:r w:rsidRPr="003F7DC9">
        <w:rPr>
          <w:spacing w:val="7"/>
          <w:sz w:val="20"/>
          <w:szCs w:val="20"/>
        </w:rPr>
        <w:t xml:space="preserve"> </w:t>
      </w:r>
      <w:r w:rsidRPr="003F7DC9">
        <w:rPr>
          <w:sz w:val="20"/>
          <w:szCs w:val="20"/>
        </w:rPr>
        <w:t>presenti.</w:t>
      </w:r>
    </w:p>
    <w:p w14:paraId="0353F97D" w14:textId="473FA591" w:rsidR="004C1BFC" w:rsidRPr="003F7DC9" w:rsidRDefault="00D9217B" w:rsidP="0045356E">
      <w:pPr>
        <w:spacing w:before="8" w:line="367" w:lineRule="auto"/>
        <w:ind w:left="284" w:right="1293"/>
        <w:jc w:val="both"/>
        <w:rPr>
          <w:sz w:val="20"/>
          <w:szCs w:val="20"/>
        </w:rPr>
      </w:pPr>
      <w:r w:rsidRPr="003F7DC9">
        <w:rPr>
          <w:sz w:val="20"/>
          <w:szCs w:val="20"/>
        </w:rPr>
        <w:t xml:space="preserve">La distribuzione degli alunni a bordo sarà compiuta anche mediante  marker  segnaposto, E' consentito, nel caso in cui le altre misure non siano sufficienti ad assicurare il regolare servizio di trasporto pubblico scolastico dedicato, ed in considerazione delle evidenze scientifiche sull’assunto dei tempi di permanenza medi   in relazione alla percorrenza casa-scuola-casa, un coefficiente di riempimento  </w:t>
      </w:r>
      <w:r w:rsidRPr="003F7DC9">
        <w:rPr>
          <w:spacing w:val="-4"/>
          <w:sz w:val="20"/>
          <w:szCs w:val="20"/>
        </w:rPr>
        <w:t xml:space="preserve">dei  </w:t>
      </w:r>
      <w:r w:rsidRPr="003F7DC9">
        <w:rPr>
          <w:sz w:val="20"/>
          <w:szCs w:val="20"/>
        </w:rPr>
        <w:t>mezzi non superiore all’ 80% dei posti consentiti dalla carta di circolazione dei mezzi stessi.</w:t>
      </w:r>
    </w:p>
    <w:p w14:paraId="4796ECF4" w14:textId="77777777" w:rsidR="004C1BFC" w:rsidRPr="003F7DC9" w:rsidRDefault="00D9217B" w:rsidP="0045356E">
      <w:pPr>
        <w:pStyle w:val="Paragrafoelenco"/>
        <w:numPr>
          <w:ilvl w:val="0"/>
          <w:numId w:val="42"/>
        </w:numPr>
        <w:tabs>
          <w:tab w:val="left" w:pos="1880"/>
        </w:tabs>
        <w:spacing w:before="5" w:line="367" w:lineRule="auto"/>
        <w:ind w:left="284" w:right="1291" w:firstLine="0"/>
        <w:rPr>
          <w:sz w:val="20"/>
          <w:szCs w:val="20"/>
        </w:rPr>
      </w:pPr>
      <w:r w:rsidRPr="003F7DC9">
        <w:rPr>
          <w:sz w:val="20"/>
          <w:szCs w:val="20"/>
        </w:rPr>
        <w:t>La precondizione per la presenza degli alunni e di tutto il personale a vario titolo operante sui mezzi di trasporto scolastico dedicato, come già richiamato,</w:t>
      </w:r>
      <w:r w:rsidRPr="003F7DC9">
        <w:rPr>
          <w:spacing w:val="51"/>
          <w:sz w:val="20"/>
          <w:szCs w:val="20"/>
        </w:rPr>
        <w:t xml:space="preserve"> </w:t>
      </w:r>
      <w:r w:rsidRPr="003F7DC9">
        <w:rPr>
          <w:sz w:val="20"/>
          <w:szCs w:val="20"/>
        </w:rPr>
        <w:t>è:</w:t>
      </w:r>
    </w:p>
    <w:p w14:paraId="040D1D7F" w14:textId="305262CD" w:rsidR="004C1BFC" w:rsidRPr="003F7DC9" w:rsidRDefault="00D9217B" w:rsidP="0045356E">
      <w:pPr>
        <w:pStyle w:val="Paragrafoelenco"/>
        <w:numPr>
          <w:ilvl w:val="1"/>
          <w:numId w:val="42"/>
        </w:numPr>
        <w:tabs>
          <w:tab w:val="left" w:pos="2554"/>
        </w:tabs>
        <w:spacing w:before="1" w:line="343" w:lineRule="auto"/>
        <w:ind w:left="284" w:right="1293" w:firstLine="0"/>
        <w:rPr>
          <w:sz w:val="20"/>
          <w:szCs w:val="20"/>
        </w:rPr>
      </w:pPr>
      <w:r w:rsidRPr="003F7DC9">
        <w:rPr>
          <w:sz w:val="20"/>
          <w:szCs w:val="20"/>
        </w:rPr>
        <w:t xml:space="preserve">l’assenza di sintomatologia </w:t>
      </w:r>
      <w:proofErr w:type="gramStart"/>
      <w:r w:rsidRPr="003F7DC9">
        <w:rPr>
          <w:sz w:val="20"/>
          <w:szCs w:val="20"/>
        </w:rPr>
        <w:t>( tosse</w:t>
      </w:r>
      <w:proofErr w:type="gramEnd"/>
      <w:r w:rsidRPr="003F7DC9">
        <w:rPr>
          <w:sz w:val="20"/>
          <w:szCs w:val="20"/>
        </w:rPr>
        <w:t>, raffreddore, temperatura corporea superiore  a 37.5°C anche nei tre giorni</w:t>
      </w:r>
      <w:r w:rsidRPr="003F7DC9">
        <w:rPr>
          <w:spacing w:val="12"/>
          <w:sz w:val="20"/>
          <w:szCs w:val="20"/>
        </w:rPr>
        <w:t xml:space="preserve"> </w:t>
      </w:r>
      <w:r w:rsidRPr="003F7DC9">
        <w:rPr>
          <w:sz w:val="20"/>
          <w:szCs w:val="20"/>
        </w:rPr>
        <w:t>precedenti);</w:t>
      </w:r>
    </w:p>
    <w:p w14:paraId="063134E2" w14:textId="77777777" w:rsidR="004C1BFC" w:rsidRPr="003F7DC9" w:rsidRDefault="00D9217B" w:rsidP="0045356E">
      <w:pPr>
        <w:pStyle w:val="Paragrafoelenco"/>
        <w:numPr>
          <w:ilvl w:val="1"/>
          <w:numId w:val="42"/>
        </w:numPr>
        <w:tabs>
          <w:tab w:val="left" w:pos="2554"/>
        </w:tabs>
        <w:spacing w:before="34" w:line="343" w:lineRule="auto"/>
        <w:ind w:left="284" w:right="1293" w:firstLine="0"/>
        <w:rPr>
          <w:sz w:val="20"/>
          <w:szCs w:val="20"/>
        </w:rPr>
      </w:pPr>
      <w:r w:rsidRPr="003F7DC9">
        <w:rPr>
          <w:sz w:val="20"/>
          <w:szCs w:val="20"/>
        </w:rPr>
        <w:t>non essere stati a contatto con persone positive al Covid-19, per quanto</w:t>
      </w:r>
      <w:r w:rsidRPr="003F7DC9">
        <w:rPr>
          <w:spacing w:val="32"/>
          <w:sz w:val="20"/>
          <w:szCs w:val="20"/>
        </w:rPr>
        <w:t xml:space="preserve"> </w:t>
      </w:r>
      <w:r w:rsidRPr="003F7DC9">
        <w:rPr>
          <w:sz w:val="20"/>
          <w:szCs w:val="20"/>
        </w:rPr>
        <w:t>di propria conoscenza, negli ultimi 14</w:t>
      </w:r>
      <w:r w:rsidRPr="003F7DC9">
        <w:rPr>
          <w:spacing w:val="10"/>
          <w:sz w:val="20"/>
          <w:szCs w:val="20"/>
        </w:rPr>
        <w:t xml:space="preserve"> </w:t>
      </w:r>
      <w:r w:rsidRPr="003F7DC9">
        <w:rPr>
          <w:sz w:val="20"/>
          <w:szCs w:val="20"/>
        </w:rPr>
        <w:t>giorni.</w:t>
      </w:r>
    </w:p>
    <w:p w14:paraId="28C667DE" w14:textId="4EB3B7FF" w:rsidR="004C1BFC" w:rsidRPr="003F7DC9" w:rsidRDefault="00D9217B" w:rsidP="0045356E">
      <w:pPr>
        <w:spacing w:before="33" w:line="367" w:lineRule="auto"/>
        <w:ind w:left="284" w:right="1294"/>
        <w:jc w:val="both"/>
        <w:rPr>
          <w:sz w:val="20"/>
          <w:szCs w:val="20"/>
        </w:rPr>
      </w:pPr>
      <w:r w:rsidRPr="003F7DC9">
        <w:rPr>
          <w:sz w:val="20"/>
          <w:szCs w:val="20"/>
        </w:rPr>
        <w:t xml:space="preserve">Chiunque ha sintomatologia respiratoria o temperatura corporea superiore </w:t>
      </w:r>
      <w:proofErr w:type="gramStart"/>
      <w:r w:rsidRPr="003F7DC9">
        <w:rPr>
          <w:sz w:val="20"/>
          <w:szCs w:val="20"/>
        </w:rPr>
        <w:t>a  37</w:t>
      </w:r>
      <w:proofErr w:type="gramEnd"/>
      <w:r w:rsidRPr="003F7DC9">
        <w:rPr>
          <w:sz w:val="20"/>
          <w:szCs w:val="20"/>
        </w:rPr>
        <w:t>.5°C  dovrà restare a casa. Pertanto si rimanda alla responsabilità genitoriale o del tutore la verifica dello stato di salute dei minori affidati alla predetta</w:t>
      </w:r>
      <w:r w:rsidRPr="003F7DC9">
        <w:rPr>
          <w:spacing w:val="47"/>
          <w:sz w:val="20"/>
          <w:szCs w:val="20"/>
        </w:rPr>
        <w:t xml:space="preserve"> </w:t>
      </w:r>
      <w:r w:rsidRPr="003F7DC9">
        <w:rPr>
          <w:sz w:val="20"/>
          <w:szCs w:val="20"/>
        </w:rPr>
        <w:t>responsabilità.</w:t>
      </w:r>
    </w:p>
    <w:p w14:paraId="5E8B781A" w14:textId="77777777" w:rsidR="004C1BFC" w:rsidRPr="003F7DC9" w:rsidRDefault="004C1BFC" w:rsidP="0045356E">
      <w:pPr>
        <w:spacing w:line="367" w:lineRule="auto"/>
        <w:ind w:left="284"/>
        <w:jc w:val="both"/>
        <w:rPr>
          <w:sz w:val="20"/>
          <w:szCs w:val="20"/>
        </w:rPr>
        <w:sectPr w:rsidR="004C1BFC" w:rsidRPr="003F7DC9">
          <w:pgSz w:w="11900" w:h="16840"/>
          <w:pgMar w:top="1600" w:right="440" w:bottom="280" w:left="460" w:header="720" w:footer="720" w:gutter="0"/>
          <w:cols w:space="720"/>
        </w:sectPr>
      </w:pPr>
    </w:p>
    <w:p w14:paraId="278B7016" w14:textId="77777777" w:rsidR="004C1BFC" w:rsidRPr="003F7DC9" w:rsidRDefault="004C1BFC" w:rsidP="0045356E">
      <w:pPr>
        <w:pStyle w:val="Corpotesto"/>
        <w:ind w:left="284"/>
      </w:pPr>
    </w:p>
    <w:p w14:paraId="2B57D263" w14:textId="77777777" w:rsidR="004C1BFC" w:rsidRPr="003F7DC9" w:rsidRDefault="00D9217B" w:rsidP="0045356E">
      <w:pPr>
        <w:pStyle w:val="Titolo8"/>
        <w:numPr>
          <w:ilvl w:val="0"/>
          <w:numId w:val="44"/>
        </w:numPr>
        <w:tabs>
          <w:tab w:val="left" w:pos="2223"/>
        </w:tabs>
        <w:spacing w:before="95"/>
        <w:ind w:left="284" w:firstLine="0"/>
        <w:jc w:val="left"/>
        <w:rPr>
          <w:sz w:val="20"/>
          <w:szCs w:val="20"/>
        </w:rPr>
      </w:pPr>
      <w:r w:rsidRPr="003F7DC9">
        <w:rPr>
          <w:sz w:val="20"/>
          <w:szCs w:val="20"/>
        </w:rPr>
        <w:t>Possibilità di riempimento massimo per il Trasporto scolastico</w:t>
      </w:r>
      <w:r w:rsidRPr="003F7DC9">
        <w:rPr>
          <w:spacing w:val="34"/>
          <w:sz w:val="20"/>
          <w:szCs w:val="20"/>
        </w:rPr>
        <w:t xml:space="preserve"> </w:t>
      </w:r>
      <w:r w:rsidRPr="003F7DC9">
        <w:rPr>
          <w:sz w:val="20"/>
          <w:szCs w:val="20"/>
        </w:rPr>
        <w:t>dedicato</w:t>
      </w:r>
    </w:p>
    <w:p w14:paraId="632EE3FF" w14:textId="77777777" w:rsidR="004C1BFC" w:rsidRPr="003F7DC9" w:rsidRDefault="004C1BFC" w:rsidP="0045356E">
      <w:pPr>
        <w:pStyle w:val="Corpotesto"/>
        <w:ind w:left="284"/>
        <w:rPr>
          <w:b/>
        </w:rPr>
      </w:pPr>
    </w:p>
    <w:p w14:paraId="18EDAB25" w14:textId="77777777" w:rsidR="004C1BFC" w:rsidRPr="003F7DC9" w:rsidRDefault="004C1BFC" w:rsidP="0045356E">
      <w:pPr>
        <w:pStyle w:val="Corpotesto"/>
        <w:spacing w:before="6"/>
        <w:ind w:left="284"/>
        <w:rPr>
          <w:b/>
        </w:rPr>
      </w:pPr>
    </w:p>
    <w:p w14:paraId="70CB676E" w14:textId="1F4163D9" w:rsidR="004C1BFC" w:rsidRPr="003F7DC9" w:rsidRDefault="00D9217B" w:rsidP="0045356E">
      <w:pPr>
        <w:spacing w:line="360" w:lineRule="auto"/>
        <w:ind w:left="284" w:right="1474"/>
        <w:jc w:val="both"/>
        <w:rPr>
          <w:sz w:val="20"/>
          <w:szCs w:val="20"/>
        </w:rPr>
      </w:pPr>
      <w:r w:rsidRPr="003F7DC9">
        <w:rPr>
          <w:sz w:val="20"/>
          <w:szCs w:val="20"/>
        </w:rPr>
        <w:t>Fermo restando l’utilizzo dei dispositivi di protezione individuale e le misure di prevenzione connesse alla sanificazione dei mezzi, alla costante areazione del mezzo e alla salita e discesa dai mezzi di trasporto scolastico, nonchè la preventiva misurazione della temperatura e</w:t>
      </w:r>
      <w:r w:rsidRPr="003F7DC9">
        <w:rPr>
          <w:spacing w:val="21"/>
          <w:sz w:val="20"/>
          <w:szCs w:val="20"/>
        </w:rPr>
        <w:t xml:space="preserve"> </w:t>
      </w:r>
      <w:r w:rsidRPr="003F7DC9">
        <w:rPr>
          <w:sz w:val="20"/>
          <w:szCs w:val="20"/>
        </w:rPr>
        <w:t xml:space="preserve">le dichiarazioni dei genitori o del tutore in materia di prevenzione sanitaria del contagio covid-   19, di cui alle prescrizioni previste dal punto precedente: è consentita la capienza massima del mezzo di trasporto scolastico dedicato nel caso in cui la permanenza degli alunni nel mezzo nella predetta modalità di riempimento non sia superiore ai 15 minuti. In questo caso dovrà essere quotidianamente programmato l’itinerario del percorso casa-scuola- casa, in relazione agli alunni iscritti al servizio di trasporto scolastico dedicato, avendo cura che </w:t>
      </w:r>
      <w:proofErr w:type="gramStart"/>
      <w:r w:rsidRPr="003F7DC9">
        <w:rPr>
          <w:sz w:val="20"/>
          <w:szCs w:val="20"/>
        </w:rPr>
        <w:t>lo  stesso</w:t>
      </w:r>
      <w:proofErr w:type="gramEnd"/>
      <w:r w:rsidRPr="003F7DC9">
        <w:rPr>
          <w:sz w:val="20"/>
          <w:szCs w:val="20"/>
        </w:rPr>
        <w:t xml:space="preserve"> itinerario consenta  la massima capacità di riempimento del mezzo  per un tempo massimo di  15</w:t>
      </w:r>
      <w:r w:rsidRPr="003F7DC9">
        <w:rPr>
          <w:spacing w:val="1"/>
          <w:sz w:val="20"/>
          <w:szCs w:val="20"/>
        </w:rPr>
        <w:t xml:space="preserve"> </w:t>
      </w:r>
      <w:r w:rsidRPr="003F7DC9">
        <w:rPr>
          <w:sz w:val="20"/>
          <w:szCs w:val="20"/>
        </w:rPr>
        <w:t>minuti.</w:t>
      </w:r>
    </w:p>
    <w:p w14:paraId="464BE19E" w14:textId="77777777" w:rsidR="004C1BFC" w:rsidRPr="003F7DC9" w:rsidRDefault="004C1BFC" w:rsidP="0045356E">
      <w:pPr>
        <w:pStyle w:val="Corpotesto"/>
        <w:spacing w:before="2" w:line="360" w:lineRule="auto"/>
        <w:ind w:left="284"/>
      </w:pPr>
    </w:p>
    <w:p w14:paraId="681B5193" w14:textId="77777777" w:rsidR="004C1BFC" w:rsidRPr="003F7DC9" w:rsidRDefault="00D9217B" w:rsidP="0045356E">
      <w:pPr>
        <w:pStyle w:val="Paragrafoelenco"/>
        <w:tabs>
          <w:tab w:val="left" w:pos="2037"/>
          <w:tab w:val="left" w:pos="2038"/>
        </w:tabs>
        <w:ind w:left="284" w:firstLine="0"/>
        <w:jc w:val="left"/>
        <w:rPr>
          <w:b/>
          <w:sz w:val="20"/>
          <w:szCs w:val="20"/>
        </w:rPr>
      </w:pPr>
      <w:r w:rsidRPr="003F7DC9">
        <w:rPr>
          <w:b/>
          <w:sz w:val="20"/>
          <w:szCs w:val="20"/>
        </w:rPr>
        <w:t>3) Ulteriori criteri per l’organizzazione del</w:t>
      </w:r>
      <w:r w:rsidRPr="003F7DC9">
        <w:rPr>
          <w:b/>
          <w:spacing w:val="13"/>
          <w:sz w:val="20"/>
          <w:szCs w:val="20"/>
        </w:rPr>
        <w:t xml:space="preserve"> </w:t>
      </w:r>
      <w:r w:rsidRPr="003F7DC9">
        <w:rPr>
          <w:b/>
          <w:sz w:val="20"/>
          <w:szCs w:val="20"/>
        </w:rPr>
        <w:t>servizio</w:t>
      </w:r>
    </w:p>
    <w:p w14:paraId="7B1552CF" w14:textId="77777777" w:rsidR="004C1BFC" w:rsidRPr="003F7DC9" w:rsidRDefault="004C1BFC" w:rsidP="0045356E">
      <w:pPr>
        <w:spacing w:before="129"/>
        <w:ind w:left="284"/>
        <w:rPr>
          <w:sz w:val="20"/>
          <w:szCs w:val="20"/>
        </w:rPr>
      </w:pPr>
    </w:p>
    <w:p w14:paraId="7C16CA4E" w14:textId="0E927DDF" w:rsidR="004C1BFC" w:rsidRPr="003F7DC9" w:rsidRDefault="007255E7" w:rsidP="0045356E">
      <w:pPr>
        <w:pStyle w:val="Paragrafoelenco"/>
        <w:tabs>
          <w:tab w:val="left" w:pos="1418"/>
        </w:tabs>
        <w:spacing w:before="129" w:line="367" w:lineRule="auto"/>
        <w:ind w:left="284" w:right="1477" w:firstLine="0"/>
        <w:rPr>
          <w:sz w:val="20"/>
          <w:szCs w:val="20"/>
        </w:rPr>
      </w:pPr>
      <w:r w:rsidRPr="003F7DC9">
        <w:rPr>
          <w:sz w:val="20"/>
          <w:szCs w:val="20"/>
        </w:rPr>
        <w:t>I</w:t>
      </w:r>
      <w:r w:rsidR="00D9217B" w:rsidRPr="003F7DC9">
        <w:rPr>
          <w:sz w:val="20"/>
          <w:szCs w:val="20"/>
        </w:rPr>
        <w:t xml:space="preserve">l Comune, sentite le Istituzioni </w:t>
      </w:r>
      <w:proofErr w:type="gramStart"/>
      <w:r w:rsidR="00D9217B" w:rsidRPr="003F7DC9">
        <w:rPr>
          <w:sz w:val="20"/>
          <w:szCs w:val="20"/>
        </w:rPr>
        <w:t>scolastiche,  sulla</w:t>
      </w:r>
      <w:proofErr w:type="gramEnd"/>
      <w:r w:rsidR="00D9217B" w:rsidRPr="003F7DC9">
        <w:rPr>
          <w:sz w:val="20"/>
          <w:szCs w:val="20"/>
        </w:rPr>
        <w:t xml:space="preserve"> base delle indicazioni condivise con  la Regione, in presenza di criticità rispetto al numero di mezzi destinati al trasporto scolastico dedicato, in relazione a un elevato numero di studenti iscritti al servizio, determinerà le fasce orarie del trasporto, non oltre le due ore antecedenti l’ingresso usuale a scuola e un’ora successiva all’orario di uscita</w:t>
      </w:r>
      <w:r w:rsidR="00D9217B" w:rsidRPr="003F7DC9">
        <w:rPr>
          <w:spacing w:val="31"/>
          <w:sz w:val="20"/>
          <w:szCs w:val="20"/>
        </w:rPr>
        <w:t xml:space="preserve"> </w:t>
      </w:r>
      <w:r w:rsidR="00D9217B" w:rsidRPr="003F7DC9">
        <w:rPr>
          <w:sz w:val="20"/>
          <w:szCs w:val="20"/>
        </w:rPr>
        <w:t>previsto.</w:t>
      </w:r>
    </w:p>
    <w:p w14:paraId="115BFCF6" w14:textId="5DE7BF82" w:rsidR="004C1BFC" w:rsidRPr="003F7DC9" w:rsidRDefault="00D9217B" w:rsidP="0045356E">
      <w:pPr>
        <w:pStyle w:val="Paragrafoelenco"/>
        <w:tabs>
          <w:tab w:val="left" w:pos="1418"/>
        </w:tabs>
        <w:spacing w:before="6" w:line="369" w:lineRule="auto"/>
        <w:ind w:left="284" w:right="1477" w:firstLine="0"/>
        <w:rPr>
          <w:sz w:val="20"/>
          <w:szCs w:val="20"/>
        </w:rPr>
      </w:pPr>
      <w:r w:rsidRPr="003F7DC9">
        <w:rPr>
          <w:sz w:val="20"/>
          <w:szCs w:val="20"/>
        </w:rPr>
        <w:t>Per gli alunni in difficoltà come ad esempio sopravvenuto malessere, ad esclusione di sintomatologia Covid-19) o presenza di disabilità o che manifestino necessità di prossimità, sarà possibile il non rispetto temporaneo del</w:t>
      </w:r>
      <w:r w:rsidRPr="003F7DC9">
        <w:rPr>
          <w:spacing w:val="40"/>
          <w:sz w:val="20"/>
          <w:szCs w:val="20"/>
        </w:rPr>
        <w:t xml:space="preserve"> </w:t>
      </w:r>
      <w:r w:rsidRPr="003F7DC9">
        <w:rPr>
          <w:sz w:val="20"/>
          <w:szCs w:val="20"/>
        </w:rPr>
        <w:t>distanziamento.</w:t>
      </w:r>
    </w:p>
    <w:p w14:paraId="11042F21" w14:textId="77777777" w:rsidR="004C1BFC" w:rsidRPr="003F7DC9" w:rsidRDefault="004C1BFC" w:rsidP="0045356E">
      <w:pPr>
        <w:spacing w:line="369" w:lineRule="auto"/>
        <w:ind w:left="284"/>
        <w:jc w:val="both"/>
        <w:rPr>
          <w:sz w:val="21"/>
        </w:rPr>
        <w:sectPr w:rsidR="004C1BFC" w:rsidRPr="003F7DC9">
          <w:pgSz w:w="11900" w:h="16840"/>
          <w:pgMar w:top="1600" w:right="440" w:bottom="280" w:left="460" w:header="720" w:footer="720" w:gutter="0"/>
          <w:cols w:space="720"/>
        </w:sectPr>
      </w:pPr>
    </w:p>
    <w:p w14:paraId="6890BC95" w14:textId="77777777" w:rsidR="004C1BFC" w:rsidRPr="003F7DC9" w:rsidRDefault="004C1BFC" w:rsidP="0045356E">
      <w:pPr>
        <w:pStyle w:val="Corpotesto"/>
        <w:spacing w:before="9"/>
        <w:ind w:left="284"/>
      </w:pPr>
    </w:p>
    <w:p w14:paraId="139F97CB" w14:textId="77777777" w:rsidR="004C1BFC" w:rsidRPr="003F7DC9" w:rsidRDefault="00D9217B" w:rsidP="0045356E">
      <w:pPr>
        <w:spacing w:before="96"/>
        <w:ind w:left="284" w:right="821"/>
        <w:jc w:val="center"/>
        <w:rPr>
          <w:b/>
          <w:sz w:val="28"/>
          <w:szCs w:val="28"/>
        </w:rPr>
      </w:pPr>
      <w:r w:rsidRPr="003F7DC9">
        <w:rPr>
          <w:b/>
          <w:color w:val="0B0B0B"/>
          <w:sz w:val="28"/>
          <w:szCs w:val="28"/>
        </w:rPr>
        <w:t>Allegato 17</w:t>
      </w:r>
    </w:p>
    <w:p w14:paraId="6C8EFD4B" w14:textId="77777777" w:rsidR="004C1BFC" w:rsidRPr="003F7DC9" w:rsidRDefault="004C1BFC" w:rsidP="0045356E">
      <w:pPr>
        <w:pStyle w:val="Corpotesto"/>
        <w:spacing w:before="9"/>
        <w:ind w:left="284"/>
        <w:rPr>
          <w:b/>
        </w:rPr>
      </w:pPr>
    </w:p>
    <w:p w14:paraId="44980914" w14:textId="77777777" w:rsidR="004C1BFC" w:rsidRPr="003F7DC9" w:rsidRDefault="00D9217B" w:rsidP="0045356E">
      <w:pPr>
        <w:spacing w:line="244" w:lineRule="auto"/>
        <w:ind w:left="284" w:right="1378"/>
        <w:jc w:val="center"/>
        <w:rPr>
          <w:b/>
          <w:sz w:val="24"/>
          <w:szCs w:val="24"/>
        </w:rPr>
      </w:pPr>
      <w:r w:rsidRPr="003F7DC9">
        <w:rPr>
          <w:b/>
          <w:color w:val="0B0B0B"/>
          <w:sz w:val="24"/>
          <w:szCs w:val="24"/>
        </w:rPr>
        <w:t>Misure per la gestione dell’emergenza epidemiologica da COVID-19 a bordo delle navi   da</w:t>
      </w:r>
      <w:r w:rsidRPr="003F7DC9">
        <w:rPr>
          <w:b/>
          <w:color w:val="0B0B0B"/>
          <w:spacing w:val="1"/>
          <w:sz w:val="24"/>
          <w:szCs w:val="24"/>
        </w:rPr>
        <w:t xml:space="preserve"> </w:t>
      </w:r>
      <w:r w:rsidRPr="003F7DC9">
        <w:rPr>
          <w:b/>
          <w:color w:val="0B0B0B"/>
          <w:sz w:val="24"/>
          <w:szCs w:val="24"/>
        </w:rPr>
        <w:t>crociera.</w:t>
      </w:r>
    </w:p>
    <w:p w14:paraId="17A10E39" w14:textId="77777777" w:rsidR="004C1BFC" w:rsidRPr="003F7DC9" w:rsidRDefault="004C1BFC" w:rsidP="0045356E">
      <w:pPr>
        <w:pStyle w:val="Corpotesto"/>
        <w:spacing w:before="4"/>
        <w:ind w:left="284"/>
        <w:rPr>
          <w:b/>
        </w:rPr>
      </w:pPr>
    </w:p>
    <w:p w14:paraId="18AB5EE6" w14:textId="77777777" w:rsidR="004C1BFC" w:rsidRPr="003F7DC9" w:rsidRDefault="00D9217B" w:rsidP="0045356E">
      <w:pPr>
        <w:spacing w:before="1"/>
        <w:ind w:left="284"/>
        <w:rPr>
          <w:b/>
          <w:sz w:val="20"/>
        </w:rPr>
      </w:pPr>
      <w:r w:rsidRPr="003F7DC9">
        <w:rPr>
          <w:b/>
          <w:color w:val="0B0B0B"/>
          <w:sz w:val="20"/>
        </w:rPr>
        <w:t>Preambolo</w:t>
      </w:r>
    </w:p>
    <w:p w14:paraId="01646E42" w14:textId="77777777" w:rsidR="004C1BFC" w:rsidRPr="003F7DC9" w:rsidRDefault="00D9217B" w:rsidP="0045356E">
      <w:pPr>
        <w:pStyle w:val="Paragrafoelenco"/>
        <w:ind w:left="284" w:hanging="36"/>
        <w:rPr>
          <w:sz w:val="20"/>
          <w:szCs w:val="20"/>
        </w:rPr>
      </w:pPr>
      <w:r w:rsidRPr="003F7DC9">
        <w:rPr>
          <w:sz w:val="20"/>
          <w:szCs w:val="20"/>
        </w:rPr>
        <w:t>In considerazione dell’attuale scenario globale determinato dalla pandemia da Coronavirus, sono state adottate a livello internazionale, così come nell’ambito dei trasporti e della</w:t>
      </w:r>
      <w:r w:rsidRPr="003F7DC9">
        <w:rPr>
          <w:spacing w:val="9"/>
          <w:sz w:val="20"/>
          <w:szCs w:val="20"/>
        </w:rPr>
        <w:t xml:space="preserve"> </w:t>
      </w:r>
      <w:r w:rsidRPr="003F7DC9">
        <w:rPr>
          <w:sz w:val="20"/>
          <w:szCs w:val="20"/>
        </w:rPr>
        <w:t>logistica,</w:t>
      </w:r>
      <w:r w:rsidRPr="003F7DC9">
        <w:rPr>
          <w:spacing w:val="10"/>
          <w:sz w:val="20"/>
          <w:szCs w:val="20"/>
        </w:rPr>
        <w:t xml:space="preserve"> </w:t>
      </w:r>
      <w:r w:rsidRPr="003F7DC9">
        <w:rPr>
          <w:sz w:val="20"/>
          <w:szCs w:val="20"/>
        </w:rPr>
        <w:t>stringenti</w:t>
      </w:r>
      <w:r w:rsidRPr="003F7DC9">
        <w:rPr>
          <w:spacing w:val="9"/>
          <w:sz w:val="20"/>
          <w:szCs w:val="20"/>
        </w:rPr>
        <w:t xml:space="preserve"> </w:t>
      </w:r>
      <w:r w:rsidRPr="003F7DC9">
        <w:rPr>
          <w:sz w:val="20"/>
          <w:szCs w:val="20"/>
        </w:rPr>
        <w:t>limitazioni:</w:t>
      </w:r>
      <w:r w:rsidRPr="003F7DC9">
        <w:rPr>
          <w:spacing w:val="10"/>
          <w:sz w:val="20"/>
          <w:szCs w:val="20"/>
        </w:rPr>
        <w:t xml:space="preserve"> </w:t>
      </w:r>
      <w:r w:rsidRPr="003F7DC9">
        <w:rPr>
          <w:sz w:val="20"/>
          <w:szCs w:val="20"/>
        </w:rPr>
        <w:t>tra</w:t>
      </w:r>
      <w:r w:rsidRPr="003F7DC9">
        <w:rPr>
          <w:spacing w:val="9"/>
          <w:sz w:val="20"/>
          <w:szCs w:val="20"/>
        </w:rPr>
        <w:t xml:space="preserve"> </w:t>
      </w:r>
      <w:r w:rsidRPr="003F7DC9">
        <w:rPr>
          <w:sz w:val="20"/>
          <w:szCs w:val="20"/>
        </w:rPr>
        <w:t>di</w:t>
      </w:r>
      <w:r w:rsidRPr="003F7DC9">
        <w:rPr>
          <w:spacing w:val="7"/>
          <w:sz w:val="20"/>
          <w:szCs w:val="20"/>
        </w:rPr>
        <w:t xml:space="preserve"> </w:t>
      </w:r>
      <w:r w:rsidRPr="003F7DC9">
        <w:rPr>
          <w:sz w:val="20"/>
          <w:szCs w:val="20"/>
        </w:rPr>
        <w:t>esse,</w:t>
      </w:r>
      <w:r w:rsidRPr="003F7DC9">
        <w:rPr>
          <w:spacing w:val="10"/>
          <w:sz w:val="20"/>
          <w:szCs w:val="20"/>
        </w:rPr>
        <w:t xml:space="preserve"> </w:t>
      </w:r>
      <w:r w:rsidRPr="003F7DC9">
        <w:rPr>
          <w:sz w:val="20"/>
          <w:szCs w:val="20"/>
        </w:rPr>
        <w:t>anche</w:t>
      </w:r>
      <w:r w:rsidRPr="003F7DC9">
        <w:rPr>
          <w:spacing w:val="8"/>
          <w:sz w:val="20"/>
          <w:szCs w:val="20"/>
        </w:rPr>
        <w:t xml:space="preserve"> </w:t>
      </w:r>
      <w:r w:rsidRPr="003F7DC9">
        <w:rPr>
          <w:sz w:val="20"/>
          <w:szCs w:val="20"/>
        </w:rPr>
        <w:t>il</w:t>
      </w:r>
      <w:r w:rsidRPr="003F7DC9">
        <w:rPr>
          <w:spacing w:val="10"/>
          <w:sz w:val="20"/>
          <w:szCs w:val="20"/>
        </w:rPr>
        <w:t xml:space="preserve"> </w:t>
      </w:r>
      <w:r w:rsidRPr="003F7DC9">
        <w:rPr>
          <w:sz w:val="20"/>
          <w:szCs w:val="20"/>
        </w:rPr>
        <w:t>cosiddetto</w:t>
      </w:r>
      <w:r w:rsidRPr="003F7DC9">
        <w:rPr>
          <w:spacing w:val="8"/>
          <w:sz w:val="20"/>
          <w:szCs w:val="20"/>
        </w:rPr>
        <w:t xml:space="preserve"> </w:t>
      </w:r>
      <w:r w:rsidRPr="003F7DC9">
        <w:rPr>
          <w:sz w:val="20"/>
          <w:szCs w:val="20"/>
        </w:rPr>
        <w:t>distanziamento</w:t>
      </w:r>
      <w:r w:rsidRPr="003F7DC9">
        <w:rPr>
          <w:spacing w:val="10"/>
          <w:sz w:val="20"/>
          <w:szCs w:val="20"/>
        </w:rPr>
        <w:t xml:space="preserve"> </w:t>
      </w:r>
      <w:r w:rsidRPr="003F7DC9">
        <w:rPr>
          <w:sz w:val="20"/>
          <w:szCs w:val="20"/>
        </w:rPr>
        <w:t>sociale.</w:t>
      </w:r>
    </w:p>
    <w:p w14:paraId="04E67F25" w14:textId="77777777" w:rsidR="004C1BFC" w:rsidRPr="003F7DC9" w:rsidRDefault="00D9217B" w:rsidP="0045356E">
      <w:pPr>
        <w:pStyle w:val="Paragrafoelenco"/>
        <w:ind w:left="284" w:hanging="36"/>
        <w:rPr>
          <w:sz w:val="20"/>
          <w:szCs w:val="20"/>
        </w:rPr>
      </w:pPr>
      <w:r w:rsidRPr="003F7DC9">
        <w:rPr>
          <w:sz w:val="20"/>
          <w:szCs w:val="20"/>
        </w:rPr>
        <w:t>Ai sensi del codice ISM, le Società di gestione sono tenute a identificare e valutare i rischi associati alle proprie navi ed al personale navigante allo scopo di progettare adeguate misure di</w:t>
      </w:r>
      <w:r w:rsidRPr="003F7DC9">
        <w:rPr>
          <w:spacing w:val="1"/>
          <w:sz w:val="20"/>
          <w:szCs w:val="20"/>
        </w:rPr>
        <w:t xml:space="preserve"> </w:t>
      </w:r>
      <w:r w:rsidRPr="003F7DC9">
        <w:rPr>
          <w:sz w:val="20"/>
          <w:szCs w:val="20"/>
        </w:rPr>
        <w:t>mitigazione.</w:t>
      </w:r>
    </w:p>
    <w:p w14:paraId="19A86584" w14:textId="1EAAC867" w:rsidR="004C1BFC" w:rsidRPr="003F7DC9" w:rsidRDefault="00D9217B" w:rsidP="0045356E">
      <w:pPr>
        <w:pStyle w:val="Paragrafoelenco"/>
        <w:ind w:left="284" w:hanging="36"/>
        <w:rPr>
          <w:sz w:val="20"/>
          <w:szCs w:val="20"/>
        </w:rPr>
      </w:pPr>
      <w:r w:rsidRPr="003F7DC9">
        <w:rPr>
          <w:sz w:val="20"/>
          <w:szCs w:val="20"/>
        </w:rPr>
        <w:t>Di conseguenza, le Società di gestione delle navi da crociera di qualsiasi bandiera –meglio identificate nell’allegato Protocollo – che scalano i porti nazionali, dovranno sviluppare piani e procedure per fronteggiare i rischi associati all’emergenza in argomento, secondo le indicazioni fornite nel Protocollo annesso alla presente circolare condiviso, preliminarmente, con il Ministero della Salute, le Associazioni di categoria e le Organizzazioni</w:t>
      </w:r>
      <w:r w:rsidRPr="003F7DC9">
        <w:rPr>
          <w:spacing w:val="46"/>
          <w:sz w:val="20"/>
          <w:szCs w:val="20"/>
        </w:rPr>
        <w:t xml:space="preserve"> </w:t>
      </w:r>
      <w:r w:rsidRPr="003F7DC9">
        <w:rPr>
          <w:sz w:val="20"/>
          <w:szCs w:val="20"/>
        </w:rPr>
        <w:t>sindacali.</w:t>
      </w:r>
    </w:p>
    <w:p w14:paraId="6C4B4B54" w14:textId="77777777" w:rsidR="004C1BFC" w:rsidRPr="003F7DC9" w:rsidRDefault="00D9217B" w:rsidP="0045356E">
      <w:pPr>
        <w:pStyle w:val="Paragrafoelenco"/>
        <w:ind w:left="284" w:hanging="36"/>
        <w:rPr>
          <w:sz w:val="20"/>
          <w:szCs w:val="20"/>
        </w:rPr>
      </w:pPr>
      <w:r w:rsidRPr="003F7DC9">
        <w:rPr>
          <w:sz w:val="20"/>
          <w:szCs w:val="20"/>
        </w:rPr>
        <w:t>Il numero di passeggeri e di equipaggio a bordo deve essere adeguatamente diminuito per assicurare il distanziamento sociale e garantire le misure di isolamento temporaneo/quarantena contenute nell’allegato</w:t>
      </w:r>
      <w:r w:rsidRPr="003F7DC9">
        <w:rPr>
          <w:spacing w:val="7"/>
          <w:sz w:val="20"/>
          <w:szCs w:val="20"/>
        </w:rPr>
        <w:t xml:space="preserve"> </w:t>
      </w:r>
      <w:r w:rsidRPr="003F7DC9">
        <w:rPr>
          <w:sz w:val="20"/>
          <w:szCs w:val="20"/>
        </w:rPr>
        <w:t>Protocollo.</w:t>
      </w:r>
    </w:p>
    <w:p w14:paraId="1F95D64D" w14:textId="77777777" w:rsidR="004C1BFC" w:rsidRPr="003F7DC9" w:rsidRDefault="00D9217B" w:rsidP="0045356E">
      <w:pPr>
        <w:pStyle w:val="Paragrafoelenco"/>
        <w:ind w:left="284" w:hanging="36"/>
        <w:rPr>
          <w:sz w:val="20"/>
          <w:szCs w:val="20"/>
        </w:rPr>
      </w:pPr>
      <w:r w:rsidRPr="003F7DC9">
        <w:rPr>
          <w:sz w:val="20"/>
          <w:szCs w:val="20"/>
        </w:rPr>
        <w:t>Le Società di gestione devono:</w:t>
      </w:r>
    </w:p>
    <w:p w14:paraId="524B0C88" w14:textId="77777777" w:rsidR="004C1BFC" w:rsidRPr="003F7DC9" w:rsidRDefault="00D9217B" w:rsidP="0045356E">
      <w:pPr>
        <w:pStyle w:val="Paragrafoelenco"/>
        <w:ind w:left="284" w:hanging="36"/>
        <w:rPr>
          <w:sz w:val="20"/>
          <w:szCs w:val="20"/>
        </w:rPr>
      </w:pPr>
      <w:r w:rsidRPr="003F7DC9">
        <w:rPr>
          <w:sz w:val="20"/>
          <w:szCs w:val="20"/>
        </w:rPr>
        <w:t>identificare una funzione a bordo che avrà la responsabilità di supervisionare ed implementare il Protocollo allegato fornendo il necessario supporto e collaborazione allo stesso per l’e</w:t>
      </w:r>
      <w:r w:rsidR="0070282C" w:rsidRPr="003F7DC9">
        <w:rPr>
          <w:sz w:val="20"/>
          <w:szCs w:val="20"/>
        </w:rPr>
        <w:t>s</w:t>
      </w:r>
      <w:r w:rsidRPr="003F7DC9">
        <w:rPr>
          <w:sz w:val="20"/>
          <w:szCs w:val="20"/>
        </w:rPr>
        <w:t>pletamento delle sue attività;</w:t>
      </w:r>
      <w:r w:rsidRPr="003F7DC9">
        <w:rPr>
          <w:spacing w:val="8"/>
          <w:sz w:val="20"/>
          <w:szCs w:val="20"/>
        </w:rPr>
        <w:t xml:space="preserve"> </w:t>
      </w:r>
      <w:r w:rsidRPr="003F7DC9">
        <w:rPr>
          <w:sz w:val="20"/>
          <w:szCs w:val="20"/>
        </w:rPr>
        <w:t>e</w:t>
      </w:r>
    </w:p>
    <w:p w14:paraId="242C9EF7" w14:textId="77777777" w:rsidR="004C1BFC" w:rsidRPr="003F7DC9" w:rsidRDefault="00D9217B" w:rsidP="0045356E">
      <w:pPr>
        <w:pStyle w:val="Paragrafoelenco"/>
        <w:ind w:left="284" w:hanging="36"/>
        <w:rPr>
          <w:sz w:val="20"/>
          <w:szCs w:val="20"/>
        </w:rPr>
      </w:pPr>
      <w:r w:rsidRPr="003F7DC9">
        <w:rPr>
          <w:sz w:val="20"/>
          <w:szCs w:val="20"/>
        </w:rPr>
        <w:t>assicurarsi che presso i porti di scalo i passeggeri e i membri dell'equipaggio possano ricevere, se necessario, cure mediche così come possano essere organizzati rimpatri e cambi di equipaggio.</w:t>
      </w:r>
    </w:p>
    <w:p w14:paraId="5EDB303D" w14:textId="77777777" w:rsidR="004C1BFC" w:rsidRPr="003F7DC9" w:rsidRDefault="00D9217B" w:rsidP="0045356E">
      <w:pPr>
        <w:pStyle w:val="Paragrafoelenco"/>
        <w:ind w:left="284" w:hanging="36"/>
        <w:rPr>
          <w:sz w:val="20"/>
          <w:szCs w:val="20"/>
        </w:rPr>
      </w:pPr>
      <w:r w:rsidRPr="003F7DC9">
        <w:rPr>
          <w:sz w:val="20"/>
          <w:szCs w:val="20"/>
        </w:rPr>
        <w:t>Il presente lavoro è stato condotto allo scopo di raccogliere e mettere a fattor comune le molteplici indicazioni fornite dall’lMO, sulla tematica in discorso, attraverso la copiosa produzione di Circolari 4204 (vds. griglia in allegato 1), organizzandole secondo una struttura più armonica e ordinandole per specifico argomento.</w:t>
      </w:r>
    </w:p>
    <w:p w14:paraId="19D66B14" w14:textId="77777777" w:rsidR="004C1BFC" w:rsidRPr="003F7DC9" w:rsidRDefault="00D9217B" w:rsidP="0045356E">
      <w:pPr>
        <w:pStyle w:val="Paragrafoelenco"/>
        <w:ind w:left="284" w:hanging="36"/>
        <w:rPr>
          <w:sz w:val="20"/>
          <w:szCs w:val="20"/>
        </w:rPr>
      </w:pPr>
      <w:r w:rsidRPr="003F7DC9">
        <w:rPr>
          <w:sz w:val="20"/>
          <w:szCs w:val="20"/>
        </w:rPr>
        <w:t>In considerazione della continua evoluzione della normativa vigente in materia di contrasto al COVID-19, la presente Circolare sarà soggetta a periodico riesame e discendente, necessario, aggiornamento.</w:t>
      </w:r>
    </w:p>
    <w:p w14:paraId="51D6ACB7" w14:textId="77777777" w:rsidR="004C1BFC" w:rsidRPr="003F7DC9" w:rsidRDefault="004C1BFC" w:rsidP="0019267B">
      <w:pPr>
        <w:spacing w:line="244" w:lineRule="auto"/>
        <w:jc w:val="both"/>
        <w:sectPr w:rsidR="004C1BFC" w:rsidRPr="003F7DC9" w:rsidSect="007255E7">
          <w:pgSz w:w="11900" w:h="16840"/>
          <w:pgMar w:top="1600" w:right="1268" w:bottom="280" w:left="460" w:header="720" w:footer="720" w:gutter="0"/>
          <w:cols w:space="720"/>
        </w:sectPr>
      </w:pPr>
    </w:p>
    <w:p w14:paraId="33ACC924" w14:textId="77777777" w:rsidR="004C1BFC" w:rsidRPr="003F7DC9" w:rsidRDefault="004C1BFC" w:rsidP="0019267B">
      <w:pPr>
        <w:pStyle w:val="Corpotesto"/>
      </w:pPr>
    </w:p>
    <w:p w14:paraId="06AD29B2" w14:textId="77777777" w:rsidR="004C1BFC" w:rsidRPr="003F7DC9" w:rsidRDefault="004C1BFC" w:rsidP="0019267B">
      <w:pPr>
        <w:pStyle w:val="Corpotesto"/>
      </w:pPr>
    </w:p>
    <w:p w14:paraId="3C254D4F" w14:textId="77777777" w:rsidR="004C1BFC" w:rsidRPr="003F7DC9" w:rsidRDefault="004C1BFC" w:rsidP="0019267B">
      <w:pPr>
        <w:pStyle w:val="Corpotesto"/>
      </w:pPr>
    </w:p>
    <w:p w14:paraId="7E1399A6" w14:textId="77777777" w:rsidR="004C1BFC" w:rsidRPr="003F7DC9" w:rsidRDefault="004C1BFC" w:rsidP="0019267B">
      <w:pPr>
        <w:pStyle w:val="Corpotesto"/>
      </w:pPr>
    </w:p>
    <w:p w14:paraId="50FA8039" w14:textId="77777777" w:rsidR="004C1BFC" w:rsidRPr="003F7DC9" w:rsidRDefault="004C1BFC" w:rsidP="0019267B">
      <w:pPr>
        <w:pStyle w:val="Corpotesto"/>
      </w:pPr>
    </w:p>
    <w:p w14:paraId="3515DB8E" w14:textId="77777777" w:rsidR="004C1BFC" w:rsidRPr="003F7DC9" w:rsidRDefault="004C1BFC" w:rsidP="0019267B">
      <w:pPr>
        <w:pStyle w:val="Corpotesto"/>
      </w:pPr>
    </w:p>
    <w:p w14:paraId="2294B00D" w14:textId="77777777" w:rsidR="004C1BFC" w:rsidRPr="003F7DC9" w:rsidRDefault="004C1BFC" w:rsidP="0019267B">
      <w:pPr>
        <w:pStyle w:val="Corpotesto"/>
      </w:pPr>
    </w:p>
    <w:p w14:paraId="3D32B7EB" w14:textId="77777777" w:rsidR="004C1BFC" w:rsidRPr="003F7DC9" w:rsidRDefault="004C1BFC" w:rsidP="0019267B">
      <w:pPr>
        <w:pStyle w:val="Corpotesto"/>
      </w:pPr>
    </w:p>
    <w:p w14:paraId="5DC67A00" w14:textId="77777777" w:rsidR="004C1BFC" w:rsidRPr="003F7DC9" w:rsidRDefault="004C1BFC" w:rsidP="0019267B">
      <w:pPr>
        <w:pStyle w:val="Corpotesto"/>
      </w:pPr>
    </w:p>
    <w:p w14:paraId="224344B8" w14:textId="77777777" w:rsidR="004C1BFC" w:rsidRPr="003F7DC9" w:rsidRDefault="004C1BFC" w:rsidP="0019267B">
      <w:pPr>
        <w:pStyle w:val="Corpotesto"/>
      </w:pPr>
    </w:p>
    <w:p w14:paraId="09AFFDD8" w14:textId="77777777" w:rsidR="004C1BFC" w:rsidRPr="003F7DC9" w:rsidRDefault="004C1BFC" w:rsidP="0019267B">
      <w:pPr>
        <w:pStyle w:val="Corpotesto"/>
      </w:pPr>
    </w:p>
    <w:p w14:paraId="3FAA0762" w14:textId="77777777" w:rsidR="004C1BFC" w:rsidRPr="003F7DC9" w:rsidRDefault="004C1BFC" w:rsidP="0019267B">
      <w:pPr>
        <w:pStyle w:val="Corpotesto"/>
      </w:pPr>
    </w:p>
    <w:p w14:paraId="78EA121D" w14:textId="77777777" w:rsidR="004C1BFC" w:rsidRPr="003F7DC9" w:rsidRDefault="004C1BFC" w:rsidP="0019267B">
      <w:pPr>
        <w:pStyle w:val="Corpotesto"/>
      </w:pPr>
    </w:p>
    <w:p w14:paraId="46C5E8BB" w14:textId="77777777" w:rsidR="004C1BFC" w:rsidRPr="003F7DC9" w:rsidRDefault="004C1BFC" w:rsidP="0019267B">
      <w:pPr>
        <w:pStyle w:val="Corpotesto"/>
      </w:pPr>
    </w:p>
    <w:p w14:paraId="317E3410" w14:textId="77777777" w:rsidR="004C1BFC" w:rsidRPr="003F7DC9" w:rsidRDefault="004C1BFC" w:rsidP="0019267B">
      <w:pPr>
        <w:pStyle w:val="Corpotesto"/>
      </w:pPr>
    </w:p>
    <w:p w14:paraId="51A01364" w14:textId="77777777" w:rsidR="004C1BFC" w:rsidRPr="003F7DC9" w:rsidRDefault="004C1BFC" w:rsidP="0019267B">
      <w:pPr>
        <w:pStyle w:val="Corpotesto"/>
      </w:pPr>
    </w:p>
    <w:p w14:paraId="0514CB68" w14:textId="77777777" w:rsidR="004C1BFC" w:rsidRPr="003F7DC9" w:rsidRDefault="004C1BFC" w:rsidP="0019267B">
      <w:pPr>
        <w:pStyle w:val="Corpotesto"/>
      </w:pPr>
    </w:p>
    <w:p w14:paraId="09CC13BA" w14:textId="77777777" w:rsidR="004C1BFC" w:rsidRPr="003F7DC9" w:rsidRDefault="004C1BFC" w:rsidP="0019267B">
      <w:pPr>
        <w:pStyle w:val="Corpotesto"/>
      </w:pPr>
    </w:p>
    <w:p w14:paraId="751D69DC" w14:textId="77777777" w:rsidR="004C1BFC" w:rsidRPr="003F7DC9" w:rsidRDefault="004C1BFC" w:rsidP="0019267B">
      <w:pPr>
        <w:pStyle w:val="Corpotesto"/>
      </w:pPr>
    </w:p>
    <w:p w14:paraId="04730BF8" w14:textId="77777777" w:rsidR="004C1BFC" w:rsidRPr="003F7DC9" w:rsidRDefault="004C1BFC" w:rsidP="0019267B">
      <w:pPr>
        <w:pStyle w:val="Corpotesto"/>
      </w:pPr>
    </w:p>
    <w:p w14:paraId="4C9EE410" w14:textId="77777777" w:rsidR="004C1BFC" w:rsidRPr="003F7DC9" w:rsidRDefault="004C1BFC" w:rsidP="0019267B">
      <w:pPr>
        <w:pStyle w:val="Corpotesto"/>
      </w:pPr>
    </w:p>
    <w:p w14:paraId="06A011C8" w14:textId="77777777" w:rsidR="004C1BFC" w:rsidRPr="003F7DC9" w:rsidRDefault="00D9217B" w:rsidP="0019267B">
      <w:pPr>
        <w:pStyle w:val="Titolo2"/>
        <w:spacing w:before="265"/>
        <w:rPr>
          <w:rFonts w:ascii="Times New Roman" w:hAnsi="Times New Roman" w:cs="Times New Roman"/>
        </w:rPr>
      </w:pPr>
      <w:r w:rsidRPr="003F7DC9">
        <w:rPr>
          <w:rFonts w:ascii="Times New Roman" w:hAnsi="Times New Roman" w:cs="Times New Roman"/>
          <w:color w:val="0B0B0B"/>
          <w:spacing w:val="21"/>
        </w:rPr>
        <w:t xml:space="preserve">Protocollo </w:t>
      </w:r>
      <w:r w:rsidRPr="003F7DC9">
        <w:rPr>
          <w:rFonts w:ascii="Times New Roman" w:hAnsi="Times New Roman" w:cs="Times New Roman"/>
          <w:color w:val="0B0B0B"/>
          <w:spacing w:val="19"/>
        </w:rPr>
        <w:t>sulle</w:t>
      </w:r>
      <w:r w:rsidRPr="003F7DC9">
        <w:rPr>
          <w:rFonts w:ascii="Times New Roman" w:hAnsi="Times New Roman" w:cs="Times New Roman"/>
          <w:color w:val="0B0B0B"/>
          <w:spacing w:val="75"/>
        </w:rPr>
        <w:t xml:space="preserve"> </w:t>
      </w:r>
      <w:r w:rsidRPr="003F7DC9">
        <w:rPr>
          <w:rFonts w:ascii="Times New Roman" w:hAnsi="Times New Roman" w:cs="Times New Roman"/>
          <w:color w:val="0B0B0B"/>
          <w:spacing w:val="24"/>
        </w:rPr>
        <w:t>misure</w:t>
      </w:r>
    </w:p>
    <w:p w14:paraId="45D6E293" w14:textId="77777777" w:rsidR="004C1BFC" w:rsidRPr="003F7DC9" w:rsidRDefault="00D9217B" w:rsidP="0019267B">
      <w:pPr>
        <w:spacing w:before="321" w:line="410" w:lineRule="auto"/>
        <w:ind w:left="803" w:right="1114"/>
        <w:jc w:val="center"/>
        <w:rPr>
          <w:b/>
          <w:sz w:val="39"/>
        </w:rPr>
      </w:pPr>
      <w:r w:rsidRPr="003F7DC9">
        <w:rPr>
          <w:b/>
          <w:color w:val="0B0B0B"/>
          <w:spacing w:val="16"/>
          <w:sz w:val="39"/>
        </w:rPr>
        <w:t xml:space="preserve">per </w:t>
      </w:r>
      <w:r w:rsidRPr="003F7DC9">
        <w:rPr>
          <w:b/>
          <w:color w:val="0B0B0B"/>
          <w:spacing w:val="12"/>
          <w:sz w:val="39"/>
        </w:rPr>
        <w:t xml:space="preserve">la </w:t>
      </w:r>
      <w:r w:rsidRPr="003F7DC9">
        <w:rPr>
          <w:b/>
          <w:color w:val="0B0B0B"/>
          <w:spacing w:val="21"/>
          <w:sz w:val="39"/>
        </w:rPr>
        <w:t xml:space="preserve">gestione </w:t>
      </w:r>
      <w:r w:rsidRPr="003F7DC9">
        <w:rPr>
          <w:b/>
          <w:color w:val="0B0B0B"/>
          <w:spacing w:val="24"/>
          <w:sz w:val="39"/>
        </w:rPr>
        <w:t xml:space="preserve">dell’emergenza </w:t>
      </w:r>
      <w:r w:rsidRPr="003F7DC9">
        <w:rPr>
          <w:b/>
          <w:color w:val="0B0B0B"/>
          <w:spacing w:val="22"/>
          <w:sz w:val="39"/>
        </w:rPr>
        <w:t xml:space="preserve">epidemiologica </w:t>
      </w:r>
      <w:r w:rsidRPr="003F7DC9">
        <w:rPr>
          <w:b/>
          <w:color w:val="0B0B0B"/>
          <w:spacing w:val="12"/>
          <w:sz w:val="39"/>
        </w:rPr>
        <w:t>da</w:t>
      </w:r>
      <w:r w:rsidRPr="003F7DC9">
        <w:rPr>
          <w:b/>
          <w:color w:val="0B0B0B"/>
          <w:spacing w:val="71"/>
          <w:sz w:val="39"/>
        </w:rPr>
        <w:t xml:space="preserve"> </w:t>
      </w:r>
      <w:r w:rsidRPr="003F7DC9">
        <w:rPr>
          <w:b/>
          <w:color w:val="0B0B0B"/>
          <w:spacing w:val="24"/>
          <w:sz w:val="39"/>
        </w:rPr>
        <w:t>COVID-19</w:t>
      </w:r>
    </w:p>
    <w:p w14:paraId="5FBEEEBA" w14:textId="77777777" w:rsidR="004C1BFC" w:rsidRPr="003F7DC9" w:rsidRDefault="00D9217B" w:rsidP="0019267B">
      <w:pPr>
        <w:spacing w:before="4"/>
        <w:ind w:left="507" w:right="821"/>
        <w:jc w:val="center"/>
        <w:rPr>
          <w:b/>
          <w:sz w:val="39"/>
        </w:rPr>
      </w:pPr>
      <w:r w:rsidRPr="003F7DC9">
        <w:rPr>
          <w:b/>
          <w:color w:val="0B0B0B"/>
          <w:sz w:val="39"/>
        </w:rPr>
        <w:t xml:space="preserve">a </w:t>
      </w:r>
      <w:r w:rsidRPr="003F7DC9">
        <w:rPr>
          <w:b/>
          <w:color w:val="0B0B0B"/>
          <w:spacing w:val="19"/>
          <w:sz w:val="39"/>
        </w:rPr>
        <w:t xml:space="preserve">bordo delle </w:t>
      </w:r>
      <w:r w:rsidRPr="003F7DC9">
        <w:rPr>
          <w:b/>
          <w:color w:val="0B0B0B"/>
          <w:spacing w:val="18"/>
          <w:sz w:val="39"/>
        </w:rPr>
        <w:t xml:space="preserve">navi </w:t>
      </w:r>
      <w:r w:rsidRPr="003F7DC9">
        <w:rPr>
          <w:b/>
          <w:color w:val="0B0B0B"/>
          <w:spacing w:val="12"/>
          <w:sz w:val="39"/>
        </w:rPr>
        <w:t>da</w:t>
      </w:r>
      <w:r w:rsidRPr="003F7DC9">
        <w:rPr>
          <w:b/>
          <w:color w:val="0B0B0B"/>
          <w:spacing w:val="72"/>
          <w:sz w:val="39"/>
        </w:rPr>
        <w:t xml:space="preserve"> </w:t>
      </w:r>
      <w:r w:rsidRPr="003F7DC9">
        <w:rPr>
          <w:b/>
          <w:color w:val="0B0B0B"/>
          <w:spacing w:val="24"/>
          <w:sz w:val="39"/>
        </w:rPr>
        <w:t>crociera.</w:t>
      </w:r>
    </w:p>
    <w:p w14:paraId="3AD940CB" w14:textId="77777777" w:rsidR="004C1BFC" w:rsidRPr="003F7DC9" w:rsidRDefault="004C1BFC" w:rsidP="0019267B">
      <w:pPr>
        <w:jc w:val="center"/>
        <w:rPr>
          <w:sz w:val="39"/>
        </w:rPr>
        <w:sectPr w:rsidR="004C1BFC" w:rsidRPr="003F7DC9">
          <w:pgSz w:w="11900" w:h="16840"/>
          <w:pgMar w:top="1600" w:right="440" w:bottom="280" w:left="460" w:header="720" w:footer="720" w:gutter="0"/>
          <w:cols w:space="720"/>
        </w:sectPr>
      </w:pPr>
    </w:p>
    <w:p w14:paraId="3B9782D0" w14:textId="77777777" w:rsidR="004C1BFC" w:rsidRPr="003F7DC9" w:rsidRDefault="004C1BFC" w:rsidP="0019267B">
      <w:pPr>
        <w:pStyle w:val="Corpotesto"/>
        <w:spacing w:before="8"/>
        <w:rPr>
          <w:b/>
          <w:sz w:val="13"/>
        </w:rPr>
      </w:pPr>
    </w:p>
    <w:p w14:paraId="3E8241F3" w14:textId="77777777" w:rsidR="004C1BFC" w:rsidRPr="003F7DC9" w:rsidRDefault="00D9217B" w:rsidP="00356158">
      <w:pPr>
        <w:spacing w:before="98" w:line="244" w:lineRule="auto"/>
        <w:ind w:left="709" w:right="2102"/>
        <w:jc w:val="center"/>
        <w:rPr>
          <w:b/>
          <w:sz w:val="19"/>
        </w:rPr>
      </w:pPr>
      <w:r w:rsidRPr="003F7DC9">
        <w:rPr>
          <w:b/>
          <w:color w:val="0B0B0B"/>
          <w:sz w:val="19"/>
        </w:rPr>
        <w:t>MISURE PER LA GESTIONE DELL’EMERGENZA EPIDEMIOLOGICA DA COVID-19 A BORDO DELLE NAVI DA</w:t>
      </w:r>
      <w:r w:rsidRPr="003F7DC9">
        <w:rPr>
          <w:b/>
          <w:color w:val="0B0B0B"/>
          <w:spacing w:val="13"/>
          <w:sz w:val="19"/>
        </w:rPr>
        <w:t xml:space="preserve"> </w:t>
      </w:r>
      <w:r w:rsidRPr="003F7DC9">
        <w:rPr>
          <w:b/>
          <w:color w:val="0B0B0B"/>
          <w:sz w:val="19"/>
        </w:rPr>
        <w:t>CROCIERA</w:t>
      </w:r>
    </w:p>
    <w:p w14:paraId="2628DFB2" w14:textId="77777777" w:rsidR="004C1BFC" w:rsidRPr="003F7DC9" w:rsidRDefault="004C1BFC" w:rsidP="00356158">
      <w:pPr>
        <w:pStyle w:val="Corpotesto"/>
        <w:spacing w:before="7"/>
        <w:ind w:left="709"/>
        <w:rPr>
          <w:b/>
          <w:sz w:val="19"/>
        </w:rPr>
      </w:pPr>
    </w:p>
    <w:p w14:paraId="091A7008" w14:textId="77777777" w:rsidR="004C1BFC" w:rsidRPr="003F7DC9" w:rsidRDefault="00D9217B" w:rsidP="00356158">
      <w:pPr>
        <w:pStyle w:val="Paragrafoelenco"/>
        <w:numPr>
          <w:ilvl w:val="0"/>
          <w:numId w:val="41"/>
        </w:numPr>
        <w:tabs>
          <w:tab w:val="left" w:pos="1792"/>
        </w:tabs>
        <w:spacing w:before="1"/>
        <w:ind w:left="709" w:firstLine="0"/>
        <w:rPr>
          <w:b/>
          <w:color w:val="0B0B0B"/>
          <w:sz w:val="19"/>
        </w:rPr>
      </w:pPr>
      <w:r w:rsidRPr="003F7DC9">
        <w:rPr>
          <w:b/>
          <w:color w:val="0B0B0B"/>
          <w:sz w:val="19"/>
        </w:rPr>
        <w:t>Premessa e campo di</w:t>
      </w:r>
      <w:r w:rsidRPr="003F7DC9">
        <w:rPr>
          <w:b/>
          <w:color w:val="0B0B0B"/>
          <w:spacing w:val="5"/>
          <w:sz w:val="19"/>
        </w:rPr>
        <w:t xml:space="preserve"> </w:t>
      </w:r>
      <w:r w:rsidRPr="003F7DC9">
        <w:rPr>
          <w:b/>
          <w:color w:val="0B0B0B"/>
          <w:sz w:val="19"/>
        </w:rPr>
        <w:t>applicazione</w:t>
      </w:r>
    </w:p>
    <w:p w14:paraId="56489781" w14:textId="204F43E8"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Il presente Protocollo si applica alle navi di qualsiasi nazionalità - interessate dalla sospensione del servizio di cui alla normativa in vigore - impiegate in servizi di crociera     con più 36 (trentasei) passeggeri che scalano i porti nazionali ed ha lo scopo di </w:t>
      </w:r>
      <w:proofErr w:type="gramStart"/>
      <w:r w:rsidRPr="003F7DC9">
        <w:rPr>
          <w:color w:val="0B0B0B"/>
          <w:sz w:val="20"/>
          <w:szCs w:val="20"/>
        </w:rPr>
        <w:t>indirizzare,  in</w:t>
      </w:r>
      <w:proofErr w:type="gramEnd"/>
      <w:r w:rsidRPr="003F7DC9">
        <w:rPr>
          <w:color w:val="0B0B0B"/>
          <w:spacing w:val="16"/>
          <w:sz w:val="20"/>
          <w:szCs w:val="20"/>
        </w:rPr>
        <w:t xml:space="preserve"> </w:t>
      </w:r>
      <w:r w:rsidRPr="003F7DC9">
        <w:rPr>
          <w:color w:val="0B0B0B"/>
          <w:sz w:val="20"/>
          <w:szCs w:val="20"/>
        </w:rPr>
        <w:t>modo</w:t>
      </w:r>
      <w:r w:rsidRPr="003F7DC9">
        <w:rPr>
          <w:color w:val="0B0B0B"/>
          <w:spacing w:val="17"/>
          <w:sz w:val="20"/>
          <w:szCs w:val="20"/>
        </w:rPr>
        <w:t xml:space="preserve"> </w:t>
      </w:r>
      <w:r w:rsidRPr="003F7DC9">
        <w:rPr>
          <w:color w:val="0B0B0B"/>
          <w:sz w:val="20"/>
          <w:szCs w:val="20"/>
        </w:rPr>
        <w:t>adeguato,</w:t>
      </w:r>
      <w:r w:rsidRPr="003F7DC9">
        <w:rPr>
          <w:color w:val="0B0B0B"/>
          <w:spacing w:val="17"/>
          <w:sz w:val="20"/>
          <w:szCs w:val="20"/>
        </w:rPr>
        <w:t xml:space="preserve"> </w:t>
      </w:r>
      <w:r w:rsidRPr="003F7DC9">
        <w:rPr>
          <w:color w:val="0B0B0B"/>
          <w:sz w:val="20"/>
          <w:szCs w:val="20"/>
        </w:rPr>
        <w:t>la</w:t>
      </w:r>
      <w:r w:rsidRPr="003F7DC9">
        <w:rPr>
          <w:color w:val="0B0B0B"/>
          <w:spacing w:val="17"/>
          <w:sz w:val="20"/>
          <w:szCs w:val="20"/>
        </w:rPr>
        <w:t xml:space="preserve"> </w:t>
      </w:r>
      <w:r w:rsidRPr="003F7DC9">
        <w:rPr>
          <w:color w:val="0B0B0B"/>
          <w:sz w:val="20"/>
          <w:szCs w:val="20"/>
        </w:rPr>
        <w:t>corretta</w:t>
      </w:r>
      <w:r w:rsidRPr="003F7DC9">
        <w:rPr>
          <w:color w:val="0B0B0B"/>
          <w:spacing w:val="16"/>
          <w:sz w:val="20"/>
          <w:szCs w:val="20"/>
        </w:rPr>
        <w:t xml:space="preserve"> </w:t>
      </w:r>
      <w:r w:rsidRPr="003F7DC9">
        <w:rPr>
          <w:color w:val="0B0B0B"/>
          <w:sz w:val="20"/>
          <w:szCs w:val="20"/>
        </w:rPr>
        <w:t>implementazione</w:t>
      </w:r>
      <w:r w:rsidRPr="003F7DC9">
        <w:rPr>
          <w:color w:val="0B0B0B"/>
          <w:spacing w:val="19"/>
          <w:sz w:val="20"/>
          <w:szCs w:val="20"/>
        </w:rPr>
        <w:t xml:space="preserve"> </w:t>
      </w:r>
      <w:r w:rsidRPr="003F7DC9">
        <w:rPr>
          <w:color w:val="0B0B0B"/>
          <w:sz w:val="20"/>
          <w:szCs w:val="20"/>
        </w:rPr>
        <w:t>di</w:t>
      </w:r>
      <w:r w:rsidRPr="003F7DC9">
        <w:rPr>
          <w:color w:val="0B0B0B"/>
          <w:spacing w:val="17"/>
          <w:sz w:val="20"/>
          <w:szCs w:val="20"/>
        </w:rPr>
        <w:t xml:space="preserve"> </w:t>
      </w:r>
      <w:r w:rsidRPr="003F7DC9">
        <w:rPr>
          <w:color w:val="0B0B0B"/>
          <w:sz w:val="20"/>
          <w:szCs w:val="20"/>
        </w:rPr>
        <w:t>misure</w:t>
      </w:r>
      <w:r w:rsidRPr="003F7DC9">
        <w:rPr>
          <w:color w:val="0B0B0B"/>
          <w:spacing w:val="8"/>
          <w:sz w:val="20"/>
          <w:szCs w:val="20"/>
        </w:rPr>
        <w:t xml:space="preserve"> </w:t>
      </w:r>
      <w:r w:rsidRPr="003F7DC9">
        <w:rPr>
          <w:color w:val="0B0B0B"/>
          <w:sz w:val="20"/>
          <w:szCs w:val="20"/>
        </w:rPr>
        <w:t>per</w:t>
      </w:r>
      <w:r w:rsidRPr="003F7DC9">
        <w:rPr>
          <w:color w:val="0B0B0B"/>
          <w:spacing w:val="17"/>
          <w:sz w:val="20"/>
          <w:szCs w:val="20"/>
        </w:rPr>
        <w:t xml:space="preserve"> </w:t>
      </w:r>
      <w:r w:rsidRPr="003F7DC9">
        <w:rPr>
          <w:color w:val="0B0B0B"/>
          <w:sz w:val="20"/>
          <w:szCs w:val="20"/>
        </w:rPr>
        <w:t>affrontare</w:t>
      </w:r>
      <w:r w:rsidRPr="003F7DC9">
        <w:rPr>
          <w:color w:val="0B0B0B"/>
          <w:spacing w:val="17"/>
          <w:sz w:val="20"/>
          <w:szCs w:val="20"/>
        </w:rPr>
        <w:t xml:space="preserve"> </w:t>
      </w:r>
      <w:r w:rsidRPr="003F7DC9">
        <w:rPr>
          <w:color w:val="0B0B0B"/>
          <w:sz w:val="20"/>
          <w:szCs w:val="20"/>
        </w:rPr>
        <w:t>i</w:t>
      </w:r>
      <w:r w:rsidRPr="003F7DC9">
        <w:rPr>
          <w:color w:val="0B0B0B"/>
          <w:spacing w:val="16"/>
          <w:sz w:val="20"/>
          <w:szCs w:val="20"/>
        </w:rPr>
        <w:t xml:space="preserve"> </w:t>
      </w:r>
      <w:r w:rsidRPr="003F7DC9">
        <w:rPr>
          <w:color w:val="0B0B0B"/>
          <w:sz w:val="20"/>
          <w:szCs w:val="20"/>
        </w:rPr>
        <w:t>rischi</w:t>
      </w:r>
      <w:r w:rsidRPr="003F7DC9">
        <w:rPr>
          <w:color w:val="0B0B0B"/>
          <w:spacing w:val="8"/>
          <w:sz w:val="20"/>
          <w:szCs w:val="20"/>
        </w:rPr>
        <w:t xml:space="preserve"> </w:t>
      </w:r>
      <w:r w:rsidRPr="003F7DC9">
        <w:rPr>
          <w:color w:val="0B0B0B"/>
          <w:sz w:val="20"/>
          <w:szCs w:val="20"/>
        </w:rPr>
        <w:t>da</w:t>
      </w:r>
      <w:r w:rsidRPr="003F7DC9">
        <w:rPr>
          <w:color w:val="0B0B0B"/>
          <w:spacing w:val="8"/>
          <w:sz w:val="20"/>
          <w:szCs w:val="20"/>
        </w:rPr>
        <w:t xml:space="preserve"> </w:t>
      </w:r>
      <w:r w:rsidRPr="003F7DC9">
        <w:rPr>
          <w:color w:val="0B0B0B"/>
          <w:sz w:val="20"/>
          <w:szCs w:val="20"/>
        </w:rPr>
        <w:t>COVID-</w:t>
      </w:r>
    </w:p>
    <w:p w14:paraId="39E91D56" w14:textId="159D99BA" w:rsidR="004C1BFC" w:rsidRPr="003F7DC9" w:rsidRDefault="00D9217B" w:rsidP="00356158">
      <w:pPr>
        <w:spacing w:before="4" w:line="244" w:lineRule="auto"/>
        <w:ind w:left="709" w:right="794"/>
        <w:jc w:val="both"/>
        <w:rPr>
          <w:sz w:val="20"/>
          <w:szCs w:val="20"/>
        </w:rPr>
      </w:pPr>
      <w:r w:rsidRPr="003F7DC9">
        <w:rPr>
          <w:color w:val="0B0B0B"/>
          <w:sz w:val="20"/>
          <w:szCs w:val="20"/>
        </w:rPr>
        <w:t xml:space="preserve">19 (o SARS-Cov-2) per tutte le persone coinvolte sia a bordo che, </w:t>
      </w:r>
      <w:proofErr w:type="gramStart"/>
      <w:r w:rsidRPr="003F7DC9">
        <w:rPr>
          <w:color w:val="0B0B0B"/>
          <w:sz w:val="20"/>
          <w:szCs w:val="20"/>
        </w:rPr>
        <w:t>necessario  ed</w:t>
      </w:r>
      <w:proofErr w:type="gramEnd"/>
      <w:r w:rsidRPr="003F7DC9">
        <w:rPr>
          <w:color w:val="0B0B0B"/>
          <w:sz w:val="20"/>
          <w:szCs w:val="20"/>
        </w:rPr>
        <w:t xml:space="preserve">  inevitabile, nell'interfaccia</w:t>
      </w:r>
      <w:r w:rsidRPr="003F7DC9">
        <w:rPr>
          <w:color w:val="0B0B0B"/>
          <w:spacing w:val="2"/>
          <w:sz w:val="20"/>
          <w:szCs w:val="20"/>
        </w:rPr>
        <w:t xml:space="preserve"> </w:t>
      </w:r>
      <w:r w:rsidRPr="003F7DC9">
        <w:rPr>
          <w:color w:val="0B0B0B"/>
          <w:sz w:val="20"/>
          <w:szCs w:val="20"/>
        </w:rPr>
        <w:t>nave/terra.</w:t>
      </w:r>
    </w:p>
    <w:p w14:paraId="3F172E2E" w14:textId="77777777" w:rsidR="004C1BFC" w:rsidRPr="003F7DC9" w:rsidRDefault="00D9217B" w:rsidP="00356158">
      <w:pPr>
        <w:pStyle w:val="Paragrafoelenco"/>
        <w:numPr>
          <w:ilvl w:val="0"/>
          <w:numId w:val="41"/>
        </w:numPr>
        <w:tabs>
          <w:tab w:val="left" w:pos="1792"/>
        </w:tabs>
        <w:spacing w:before="189"/>
        <w:ind w:left="709" w:right="794" w:firstLine="0"/>
        <w:rPr>
          <w:b/>
          <w:color w:val="0B0B0B"/>
          <w:sz w:val="20"/>
          <w:szCs w:val="20"/>
        </w:rPr>
      </w:pPr>
      <w:r w:rsidRPr="003F7DC9">
        <w:rPr>
          <w:b/>
          <w:color w:val="0B0B0B"/>
          <w:sz w:val="20"/>
          <w:szCs w:val="20"/>
        </w:rPr>
        <w:t>Informazioni sul coronavirus</w:t>
      </w:r>
      <w:r w:rsidRPr="003F7DC9">
        <w:rPr>
          <w:b/>
          <w:color w:val="0B0B0B"/>
          <w:spacing w:val="5"/>
          <w:sz w:val="20"/>
          <w:szCs w:val="20"/>
        </w:rPr>
        <w:t xml:space="preserve"> </w:t>
      </w:r>
      <w:r w:rsidRPr="003F7DC9">
        <w:rPr>
          <w:b/>
          <w:color w:val="0B0B0B"/>
          <w:sz w:val="20"/>
          <w:szCs w:val="20"/>
        </w:rPr>
        <w:t>(COVID-19)</w:t>
      </w:r>
    </w:p>
    <w:p w14:paraId="77536E8D" w14:textId="245D2E6B"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I coronavirus sono una vasta famiglia di virus noti per causare malattie che vanno dal comune raffreddore a malattie più gravi come la Sindrome respiratoria </w:t>
      </w:r>
      <w:proofErr w:type="gramStart"/>
      <w:r w:rsidRPr="003F7DC9">
        <w:rPr>
          <w:color w:val="0B0B0B"/>
          <w:sz w:val="20"/>
          <w:szCs w:val="20"/>
        </w:rPr>
        <w:t>mediorientale  (</w:t>
      </w:r>
      <w:proofErr w:type="gramEnd"/>
      <w:r w:rsidRPr="003F7DC9">
        <w:rPr>
          <w:color w:val="0B0B0B"/>
          <w:sz w:val="20"/>
          <w:szCs w:val="20"/>
        </w:rPr>
        <w:t xml:space="preserve">MERS, </w:t>
      </w:r>
      <w:r w:rsidRPr="003F7DC9">
        <w:rPr>
          <w:i/>
          <w:color w:val="0B0B0B"/>
          <w:sz w:val="20"/>
          <w:szCs w:val="20"/>
        </w:rPr>
        <w:t>Middle East Respiratory Syndrome</w:t>
      </w:r>
      <w:r w:rsidRPr="003F7DC9">
        <w:rPr>
          <w:color w:val="0B0B0B"/>
          <w:sz w:val="20"/>
          <w:szCs w:val="20"/>
        </w:rPr>
        <w:t xml:space="preserve">) e la Sindrome respiratoria  acuta  grave  (SARS, </w:t>
      </w:r>
      <w:r w:rsidRPr="003F7DC9">
        <w:rPr>
          <w:i/>
          <w:color w:val="0B0B0B"/>
          <w:sz w:val="20"/>
          <w:szCs w:val="20"/>
        </w:rPr>
        <w:t>Severe Acute Respiratory</w:t>
      </w:r>
      <w:r w:rsidRPr="003F7DC9">
        <w:rPr>
          <w:i/>
          <w:color w:val="0B0B0B"/>
          <w:spacing w:val="8"/>
          <w:sz w:val="20"/>
          <w:szCs w:val="20"/>
        </w:rPr>
        <w:t xml:space="preserve"> </w:t>
      </w:r>
      <w:r w:rsidRPr="003F7DC9">
        <w:rPr>
          <w:i/>
          <w:color w:val="0B0B0B"/>
          <w:sz w:val="20"/>
          <w:szCs w:val="20"/>
        </w:rPr>
        <w:t>Syndrome</w:t>
      </w:r>
      <w:r w:rsidRPr="003F7DC9">
        <w:rPr>
          <w:color w:val="0B0B0B"/>
          <w:sz w:val="20"/>
          <w:szCs w:val="20"/>
        </w:rPr>
        <w:t>).</w:t>
      </w:r>
    </w:p>
    <w:p w14:paraId="56C5213D" w14:textId="77777777" w:rsidR="004C1BFC" w:rsidRPr="003F7DC9" w:rsidRDefault="00D9217B" w:rsidP="00356158">
      <w:pPr>
        <w:pStyle w:val="Paragrafoelenco"/>
        <w:numPr>
          <w:ilvl w:val="0"/>
          <w:numId w:val="40"/>
        </w:numPr>
        <w:tabs>
          <w:tab w:val="left" w:pos="1676"/>
        </w:tabs>
        <w:spacing w:before="191"/>
        <w:ind w:left="709" w:right="794" w:firstLine="0"/>
        <w:rPr>
          <w:sz w:val="20"/>
          <w:szCs w:val="20"/>
        </w:rPr>
      </w:pPr>
      <w:r w:rsidRPr="003F7DC9">
        <w:rPr>
          <w:color w:val="0B0B0B"/>
          <w:sz w:val="20"/>
          <w:szCs w:val="20"/>
          <w:u w:val="single" w:color="0B0B0B"/>
        </w:rPr>
        <w:t>Sintomi e periodo di</w:t>
      </w:r>
      <w:r w:rsidRPr="003F7DC9">
        <w:rPr>
          <w:color w:val="0B0B0B"/>
          <w:spacing w:val="5"/>
          <w:sz w:val="20"/>
          <w:szCs w:val="20"/>
          <w:u w:val="single" w:color="0B0B0B"/>
        </w:rPr>
        <w:t xml:space="preserve"> </w:t>
      </w:r>
      <w:r w:rsidRPr="003F7DC9">
        <w:rPr>
          <w:color w:val="0B0B0B"/>
          <w:sz w:val="20"/>
          <w:szCs w:val="20"/>
          <w:u w:val="single" w:color="0B0B0B"/>
        </w:rPr>
        <w:t>incubazione</w:t>
      </w:r>
    </w:p>
    <w:p w14:paraId="6399117A"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 sintomi più comuni di una persona affetta da COVID-19 sono rappresentati da febbre, stanchezza e tosse secca.</w:t>
      </w:r>
    </w:p>
    <w:p w14:paraId="024059E1"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Alcuni pazienti possono presentare indolenzimento e dolori muscolari, congestione nasale, naso che cola, mal di gola o diarrea. Questi sintomi sono generalmente lievi e crescono</w:t>
      </w:r>
      <w:r w:rsidRPr="003F7DC9">
        <w:rPr>
          <w:color w:val="0B0B0B"/>
          <w:spacing w:val="1"/>
          <w:sz w:val="20"/>
          <w:szCs w:val="20"/>
        </w:rPr>
        <w:t xml:space="preserve"> </w:t>
      </w:r>
      <w:r w:rsidRPr="003F7DC9">
        <w:rPr>
          <w:color w:val="0B0B0B"/>
          <w:sz w:val="20"/>
          <w:szCs w:val="20"/>
        </w:rPr>
        <w:t>gradualmente.</w:t>
      </w:r>
    </w:p>
    <w:p w14:paraId="79C4B712" w14:textId="25CA8741"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Recentemente sono state segnalati, come sintomi legati all'infezione </w:t>
      </w:r>
      <w:proofErr w:type="gramStart"/>
      <w:r w:rsidRPr="003F7DC9">
        <w:rPr>
          <w:color w:val="0B0B0B"/>
          <w:sz w:val="20"/>
          <w:szCs w:val="20"/>
        </w:rPr>
        <w:t>da  COVID</w:t>
      </w:r>
      <w:proofErr w:type="gramEnd"/>
      <w:r w:rsidRPr="003F7DC9">
        <w:rPr>
          <w:color w:val="0B0B0B"/>
          <w:sz w:val="20"/>
          <w:szCs w:val="20"/>
        </w:rPr>
        <w:t>-19, anche l'anosmia/iposmia (perdita/diminuzione dell'olfatto) e, in alcuni casi, l'ageusia (perdita del</w:t>
      </w:r>
      <w:r w:rsidRPr="003F7DC9">
        <w:rPr>
          <w:color w:val="0B0B0B"/>
          <w:spacing w:val="2"/>
          <w:sz w:val="20"/>
          <w:szCs w:val="20"/>
        </w:rPr>
        <w:t xml:space="preserve"> </w:t>
      </w:r>
      <w:r w:rsidRPr="003F7DC9">
        <w:rPr>
          <w:color w:val="0B0B0B"/>
          <w:sz w:val="20"/>
          <w:szCs w:val="20"/>
        </w:rPr>
        <w:t>gusto).</w:t>
      </w:r>
    </w:p>
    <w:p w14:paraId="0AB01F70"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Nei casi più gravi, l'infezione può causare polmonite, sindrome respiratoria acuta grave, insufficienza renale e persino la morte.</w:t>
      </w:r>
    </w:p>
    <w:p w14:paraId="21B2B37A" w14:textId="286D5B20" w:rsidR="004C1BFC" w:rsidRPr="003F7DC9" w:rsidRDefault="00D9217B" w:rsidP="00356158">
      <w:pPr>
        <w:spacing w:before="2" w:line="244" w:lineRule="auto"/>
        <w:ind w:left="709" w:right="794"/>
        <w:jc w:val="both"/>
        <w:rPr>
          <w:sz w:val="20"/>
          <w:szCs w:val="20"/>
        </w:rPr>
      </w:pPr>
      <w:r w:rsidRPr="003F7DC9">
        <w:rPr>
          <w:color w:val="0B0B0B"/>
          <w:sz w:val="20"/>
          <w:szCs w:val="20"/>
        </w:rPr>
        <w:t xml:space="preserve">Alcune persone si infettano ma non sviluppano alcun sintomo mentre nei bambini e nei giovani i sintomi sono lievi e ad inizio lento. Circa 1 (una) persona su 5 (cinque) con COVID-19 si ammala gravemente e presenta difficoltà respiratorie, </w:t>
      </w:r>
      <w:proofErr w:type="gramStart"/>
      <w:r w:rsidRPr="003F7DC9">
        <w:rPr>
          <w:color w:val="0B0B0B"/>
          <w:sz w:val="20"/>
          <w:szCs w:val="20"/>
        </w:rPr>
        <w:t>richiedendo  il</w:t>
      </w:r>
      <w:proofErr w:type="gramEnd"/>
      <w:r w:rsidRPr="003F7DC9">
        <w:rPr>
          <w:color w:val="0B0B0B"/>
          <w:sz w:val="20"/>
          <w:szCs w:val="20"/>
        </w:rPr>
        <w:t xml:space="preserve">  ricovero in ambiente ospedaliero. Le persone adulte a partire dai 65 (sessantacinque) anni di età nonché quelle con malattie preesistenti, come </w:t>
      </w:r>
      <w:proofErr w:type="gramStart"/>
      <w:r w:rsidRPr="003F7DC9">
        <w:rPr>
          <w:color w:val="0B0B0B"/>
          <w:sz w:val="20"/>
          <w:szCs w:val="20"/>
        </w:rPr>
        <w:t>ipertensione,  malattie</w:t>
      </w:r>
      <w:proofErr w:type="gramEnd"/>
      <w:r w:rsidRPr="003F7DC9">
        <w:rPr>
          <w:color w:val="0B0B0B"/>
          <w:sz w:val="20"/>
          <w:szCs w:val="20"/>
        </w:rPr>
        <w:t xml:space="preserve">  cardiache o diabete e i pazienti immunodepressi (per patologia congenita o acquisita o    in trattamento con farmaci immunosoppressori, trapiantati) hanno maggiori probabilità di sviluppare forme gravi di</w:t>
      </w:r>
      <w:r w:rsidRPr="003F7DC9">
        <w:rPr>
          <w:color w:val="0B0B0B"/>
          <w:spacing w:val="5"/>
          <w:sz w:val="20"/>
          <w:szCs w:val="20"/>
        </w:rPr>
        <w:t xml:space="preserve"> </w:t>
      </w:r>
      <w:r w:rsidRPr="003F7DC9">
        <w:rPr>
          <w:color w:val="0B0B0B"/>
          <w:sz w:val="20"/>
          <w:szCs w:val="20"/>
        </w:rPr>
        <w:t>malattia.</w:t>
      </w:r>
    </w:p>
    <w:p w14:paraId="5F9C141A" w14:textId="18D6D9A8" w:rsidR="004C1BFC" w:rsidRPr="003F7DC9" w:rsidRDefault="00D9217B" w:rsidP="00356158">
      <w:pPr>
        <w:spacing w:before="9" w:line="244" w:lineRule="auto"/>
        <w:ind w:left="709" w:right="794"/>
        <w:jc w:val="both"/>
        <w:rPr>
          <w:sz w:val="20"/>
          <w:szCs w:val="20"/>
        </w:rPr>
      </w:pPr>
      <w:r w:rsidRPr="003F7DC9">
        <w:rPr>
          <w:color w:val="0B0B0B"/>
          <w:sz w:val="20"/>
          <w:szCs w:val="20"/>
        </w:rPr>
        <w:t xml:space="preserve">Attualmente si stima che il periodo di incubazione vari </w:t>
      </w:r>
      <w:proofErr w:type="gramStart"/>
      <w:r w:rsidRPr="003F7DC9">
        <w:rPr>
          <w:color w:val="0B0B0B"/>
          <w:sz w:val="20"/>
          <w:szCs w:val="20"/>
        </w:rPr>
        <w:t>fra  2</w:t>
      </w:r>
      <w:proofErr w:type="gramEnd"/>
      <w:r w:rsidRPr="003F7DC9">
        <w:rPr>
          <w:color w:val="0B0B0B"/>
          <w:sz w:val="20"/>
          <w:szCs w:val="20"/>
        </w:rPr>
        <w:t xml:space="preserve"> (due) e 11 (undici) giorni,   fino ad un massimo di 14 (quattordici)</w:t>
      </w:r>
      <w:r w:rsidRPr="003F7DC9">
        <w:rPr>
          <w:color w:val="0B0B0B"/>
          <w:spacing w:val="11"/>
          <w:sz w:val="20"/>
          <w:szCs w:val="20"/>
        </w:rPr>
        <w:t xml:space="preserve"> </w:t>
      </w:r>
      <w:r w:rsidRPr="003F7DC9">
        <w:rPr>
          <w:color w:val="0B0B0B"/>
          <w:sz w:val="20"/>
          <w:szCs w:val="20"/>
        </w:rPr>
        <w:t>giorni.</w:t>
      </w:r>
    </w:p>
    <w:p w14:paraId="01BC1FE9" w14:textId="77777777" w:rsidR="004C1BFC" w:rsidRPr="003F7DC9" w:rsidRDefault="00D9217B" w:rsidP="00356158">
      <w:pPr>
        <w:pStyle w:val="Paragrafoelenco"/>
        <w:numPr>
          <w:ilvl w:val="0"/>
          <w:numId w:val="40"/>
        </w:numPr>
        <w:tabs>
          <w:tab w:val="left" w:pos="1676"/>
        </w:tabs>
        <w:spacing w:before="188"/>
        <w:ind w:left="709" w:right="794" w:firstLine="0"/>
        <w:rPr>
          <w:sz w:val="20"/>
          <w:szCs w:val="20"/>
        </w:rPr>
      </w:pPr>
      <w:r w:rsidRPr="003F7DC9">
        <w:rPr>
          <w:color w:val="0B0B0B"/>
          <w:sz w:val="20"/>
          <w:szCs w:val="20"/>
          <w:u w:val="single" w:color="0B0B0B"/>
        </w:rPr>
        <w:t>Trasmissione</w:t>
      </w:r>
    </w:p>
    <w:p w14:paraId="2920E7CA" w14:textId="77777777" w:rsidR="004C1BFC" w:rsidRPr="003F7DC9" w:rsidRDefault="00D9217B" w:rsidP="00356158">
      <w:pPr>
        <w:spacing w:before="6" w:line="244" w:lineRule="auto"/>
        <w:ind w:left="709" w:right="794"/>
        <w:jc w:val="both"/>
        <w:rPr>
          <w:sz w:val="20"/>
          <w:szCs w:val="20"/>
        </w:rPr>
      </w:pPr>
      <w:r w:rsidRPr="003F7DC9">
        <w:rPr>
          <w:color w:val="0B0B0B"/>
          <w:sz w:val="20"/>
          <w:szCs w:val="20"/>
        </w:rPr>
        <w:t>La trasmissione da uomo a uomo di COVID-19 si verifica principalmente attraverso il Flügge di persona affetta da COVID-19 (come ad esempio tosse e starnuti o materiale che può cadere su oggetti e</w:t>
      </w:r>
      <w:r w:rsidRPr="003F7DC9">
        <w:rPr>
          <w:color w:val="0B0B0B"/>
          <w:spacing w:val="9"/>
          <w:sz w:val="20"/>
          <w:szCs w:val="20"/>
        </w:rPr>
        <w:t xml:space="preserve"> </w:t>
      </w:r>
      <w:r w:rsidRPr="003F7DC9">
        <w:rPr>
          <w:color w:val="0B0B0B"/>
          <w:sz w:val="20"/>
          <w:szCs w:val="20"/>
        </w:rPr>
        <w:t>superfici).</w:t>
      </w:r>
    </w:p>
    <w:p w14:paraId="6E69086C" w14:textId="6EEB0443" w:rsidR="004C1BFC" w:rsidRPr="003F7DC9" w:rsidRDefault="00D9217B" w:rsidP="00356158">
      <w:pPr>
        <w:spacing w:before="3" w:line="252" w:lineRule="auto"/>
        <w:ind w:left="709" w:right="794"/>
        <w:jc w:val="both"/>
        <w:rPr>
          <w:sz w:val="20"/>
          <w:szCs w:val="20"/>
        </w:rPr>
      </w:pPr>
      <w:r w:rsidRPr="003F7DC9">
        <w:rPr>
          <w:color w:val="0B0B0B"/>
          <w:sz w:val="20"/>
          <w:szCs w:val="20"/>
        </w:rPr>
        <w:t xml:space="preserve">Altre persone quindi potrebbero essere contagiate COVID-19 che, toccando </w:t>
      </w:r>
      <w:proofErr w:type="gramStart"/>
      <w:r w:rsidRPr="003F7DC9">
        <w:rPr>
          <w:color w:val="0B0B0B"/>
          <w:sz w:val="20"/>
          <w:szCs w:val="20"/>
        </w:rPr>
        <w:t>questi  oggetti</w:t>
      </w:r>
      <w:proofErr w:type="gramEnd"/>
      <w:r w:rsidRPr="003F7DC9">
        <w:rPr>
          <w:color w:val="0B0B0B"/>
          <w:sz w:val="20"/>
          <w:szCs w:val="20"/>
        </w:rPr>
        <w:t xml:space="preserve"> o superfici, portano le mani agli occhi, al naso o alla bocca. Le persone possono anche essere contagiate se respirano il Flügge di persona affetta da COVID-19 che tossisce, starnutisce o espira</w:t>
      </w:r>
      <w:r w:rsidRPr="003F7DC9">
        <w:rPr>
          <w:color w:val="0B0B0B"/>
          <w:spacing w:val="6"/>
          <w:sz w:val="20"/>
          <w:szCs w:val="20"/>
        </w:rPr>
        <w:t xml:space="preserve"> </w:t>
      </w:r>
      <w:r w:rsidRPr="003F7DC9">
        <w:rPr>
          <w:color w:val="0B0B0B"/>
          <w:sz w:val="20"/>
          <w:szCs w:val="20"/>
        </w:rPr>
        <w:t>Flügge.</w:t>
      </w:r>
    </w:p>
    <w:p w14:paraId="4E75187C" w14:textId="194698F8" w:rsidR="004C1BFC" w:rsidRPr="003F7DC9" w:rsidRDefault="00D9217B" w:rsidP="00356158">
      <w:pPr>
        <w:spacing w:line="244" w:lineRule="auto"/>
        <w:ind w:left="709" w:right="794"/>
        <w:jc w:val="both"/>
        <w:rPr>
          <w:sz w:val="20"/>
          <w:szCs w:val="20"/>
        </w:rPr>
      </w:pPr>
      <w:r w:rsidRPr="003F7DC9">
        <w:rPr>
          <w:color w:val="0B0B0B"/>
          <w:sz w:val="20"/>
          <w:szCs w:val="20"/>
        </w:rPr>
        <w:t>Le persone a bordo, siano essi marittimi (a bordo della nave o a terra in franchigia), passeggeri, tecnici ecc., qualora abbiano/hanno visitato zone dove il COVID-19 è stato segnalato negli ultimi 14 (quattordici) giorni o siano stati a stretto contatto di soggetti     con sintomi respiratori, sono tenuti ad informare il personale medico di bordo e, se in porto in Italia l’Ufficio di Sanità Marittima Aerea e di Frontiera (USMAF)</w:t>
      </w:r>
      <w:r w:rsidRPr="003F7DC9">
        <w:rPr>
          <w:color w:val="0B0B0B"/>
          <w:spacing w:val="1"/>
          <w:sz w:val="20"/>
          <w:szCs w:val="20"/>
        </w:rPr>
        <w:t xml:space="preserve"> </w:t>
      </w:r>
      <w:r w:rsidRPr="003F7DC9">
        <w:rPr>
          <w:color w:val="0B0B0B"/>
          <w:sz w:val="20"/>
          <w:szCs w:val="20"/>
        </w:rPr>
        <w:t>locale.</w:t>
      </w:r>
    </w:p>
    <w:p w14:paraId="7D39339F" w14:textId="77777777" w:rsidR="004C1BFC" w:rsidRPr="003F7DC9" w:rsidRDefault="00D9217B" w:rsidP="00356158">
      <w:pPr>
        <w:spacing w:line="244" w:lineRule="auto"/>
        <w:ind w:left="709" w:right="794"/>
        <w:jc w:val="both"/>
        <w:rPr>
          <w:sz w:val="20"/>
          <w:szCs w:val="20"/>
        </w:rPr>
      </w:pPr>
      <w:r w:rsidRPr="003F7DC9">
        <w:rPr>
          <w:color w:val="0B0B0B"/>
          <w:sz w:val="20"/>
          <w:szCs w:val="20"/>
        </w:rPr>
        <w:t>Se tale personale ha febbre, tosse o difficoltà respiratorie, è importante rivolgersi immediatamente al medico e/o ad una struttura sanitaria.</w:t>
      </w:r>
    </w:p>
    <w:p w14:paraId="167E4E27" w14:textId="77777777" w:rsidR="004C1BFC" w:rsidRPr="003F7DC9" w:rsidRDefault="004C1BFC" w:rsidP="00356158">
      <w:pPr>
        <w:pStyle w:val="Corpotesto"/>
        <w:spacing w:before="4"/>
        <w:ind w:left="709" w:right="794"/>
      </w:pPr>
    </w:p>
    <w:p w14:paraId="0688FD85" w14:textId="77777777" w:rsidR="004C1BFC" w:rsidRPr="003F7DC9" w:rsidRDefault="00D9217B" w:rsidP="00356158">
      <w:pPr>
        <w:pStyle w:val="Paragrafoelenco"/>
        <w:numPr>
          <w:ilvl w:val="0"/>
          <w:numId w:val="40"/>
        </w:numPr>
        <w:tabs>
          <w:tab w:val="left" w:pos="1676"/>
        </w:tabs>
        <w:ind w:left="709" w:right="794" w:firstLine="0"/>
        <w:rPr>
          <w:sz w:val="20"/>
          <w:szCs w:val="20"/>
        </w:rPr>
      </w:pPr>
      <w:r w:rsidRPr="003F7DC9">
        <w:rPr>
          <w:color w:val="0B0B0B"/>
          <w:sz w:val="20"/>
          <w:szCs w:val="20"/>
          <w:u w:val="single" w:color="0B0B0B"/>
        </w:rPr>
        <w:t>Protezione personale e prevenzione delle</w:t>
      </w:r>
      <w:r w:rsidRPr="003F7DC9">
        <w:rPr>
          <w:color w:val="0B0B0B"/>
          <w:spacing w:val="8"/>
          <w:sz w:val="20"/>
          <w:szCs w:val="20"/>
          <w:u w:val="single" w:color="0B0B0B"/>
        </w:rPr>
        <w:t xml:space="preserve"> </w:t>
      </w:r>
      <w:r w:rsidRPr="003F7DC9">
        <w:rPr>
          <w:color w:val="0B0B0B"/>
          <w:sz w:val="20"/>
          <w:szCs w:val="20"/>
          <w:u w:val="single" w:color="0B0B0B"/>
        </w:rPr>
        <w:t>infezioni:</w:t>
      </w:r>
    </w:p>
    <w:p w14:paraId="50729881" w14:textId="2B3FC0AE" w:rsidR="00DE2ED2" w:rsidRPr="003F7DC9" w:rsidRDefault="00DE2ED2" w:rsidP="00356158">
      <w:pPr>
        <w:spacing w:before="98" w:line="249" w:lineRule="auto"/>
        <w:ind w:left="709" w:right="794"/>
        <w:jc w:val="both"/>
        <w:rPr>
          <w:sz w:val="20"/>
          <w:szCs w:val="20"/>
        </w:rPr>
      </w:pPr>
      <w:r w:rsidRPr="003F7DC9">
        <w:rPr>
          <w:color w:val="0B0B0B"/>
          <w:sz w:val="20"/>
          <w:szCs w:val="20"/>
        </w:rPr>
        <w:t xml:space="preserve">Le precauzioni standard di protezione e controllo </w:t>
      </w:r>
      <w:proofErr w:type="gramStart"/>
      <w:r w:rsidRPr="003F7DC9">
        <w:rPr>
          <w:color w:val="0B0B0B"/>
          <w:sz w:val="20"/>
          <w:szCs w:val="20"/>
        </w:rPr>
        <w:t>delle  infezioni</w:t>
      </w:r>
      <w:proofErr w:type="gramEnd"/>
      <w:r w:rsidRPr="003F7DC9">
        <w:rPr>
          <w:color w:val="0B0B0B"/>
          <w:sz w:val="20"/>
          <w:szCs w:val="20"/>
        </w:rPr>
        <w:t xml:space="preserve">  sottolineano  l'importanza fondamentale dell'igiene delle mani e delle vie</w:t>
      </w:r>
      <w:r w:rsidRPr="003F7DC9">
        <w:rPr>
          <w:color w:val="0B0B0B"/>
          <w:spacing w:val="25"/>
          <w:sz w:val="20"/>
          <w:szCs w:val="20"/>
        </w:rPr>
        <w:t xml:space="preserve"> </w:t>
      </w:r>
      <w:r w:rsidRPr="003F7DC9">
        <w:rPr>
          <w:color w:val="0B0B0B"/>
          <w:sz w:val="20"/>
          <w:szCs w:val="20"/>
        </w:rPr>
        <w:t>respiratorie.</w:t>
      </w:r>
    </w:p>
    <w:p w14:paraId="575167C0" w14:textId="77777777" w:rsidR="00DE2ED2" w:rsidRPr="003F7DC9" w:rsidRDefault="00DE2ED2" w:rsidP="00356158">
      <w:pPr>
        <w:spacing w:before="7"/>
        <w:ind w:left="709" w:right="794"/>
        <w:jc w:val="both"/>
        <w:rPr>
          <w:sz w:val="20"/>
          <w:szCs w:val="20"/>
        </w:rPr>
      </w:pPr>
      <w:r w:rsidRPr="003F7DC9">
        <w:rPr>
          <w:color w:val="0B0B0B"/>
          <w:sz w:val="20"/>
          <w:szCs w:val="20"/>
        </w:rPr>
        <w:t>In particolare:</w:t>
      </w:r>
    </w:p>
    <w:p w14:paraId="69061740" w14:textId="05681AD0" w:rsidR="00DE2ED2" w:rsidRPr="003F7DC9" w:rsidRDefault="00DE2ED2" w:rsidP="00356158">
      <w:pPr>
        <w:pStyle w:val="Paragrafoelenco"/>
        <w:numPr>
          <w:ilvl w:val="1"/>
          <w:numId w:val="40"/>
        </w:numPr>
        <w:tabs>
          <w:tab w:val="left" w:pos="2022"/>
        </w:tabs>
        <w:spacing w:before="6" w:line="244" w:lineRule="auto"/>
        <w:ind w:left="709" w:right="794" w:firstLine="0"/>
        <w:rPr>
          <w:sz w:val="20"/>
          <w:szCs w:val="20"/>
        </w:rPr>
      </w:pPr>
      <w:r w:rsidRPr="003F7DC9">
        <w:rPr>
          <w:color w:val="0B0B0B"/>
          <w:sz w:val="20"/>
          <w:szCs w:val="20"/>
        </w:rPr>
        <w:t>lavaggio frequente delle mani (equipaggio e passeggeri) con acqua calda e sapone   o a base di alcol (almeno 60%)</w:t>
      </w:r>
      <w:r w:rsidRPr="003F7DC9">
        <w:rPr>
          <w:color w:val="0B0B0B"/>
          <w:sz w:val="20"/>
          <w:szCs w:val="20"/>
          <w:vertAlign w:val="superscript"/>
        </w:rPr>
        <w:t>1</w:t>
      </w:r>
      <w:r w:rsidRPr="003F7DC9">
        <w:rPr>
          <w:color w:val="0B0B0B"/>
          <w:sz w:val="20"/>
          <w:szCs w:val="20"/>
        </w:rPr>
        <w:t xml:space="preserve"> strofinando per almeno 20</w:t>
      </w:r>
      <w:r w:rsidRPr="003F7DC9">
        <w:rPr>
          <w:color w:val="0B0B0B"/>
          <w:spacing w:val="34"/>
          <w:sz w:val="20"/>
          <w:szCs w:val="20"/>
        </w:rPr>
        <w:t xml:space="preserve"> </w:t>
      </w:r>
      <w:r w:rsidRPr="003F7DC9">
        <w:rPr>
          <w:color w:val="0B0B0B"/>
          <w:sz w:val="20"/>
          <w:szCs w:val="20"/>
        </w:rPr>
        <w:t>secondi;</w:t>
      </w:r>
    </w:p>
    <w:p w14:paraId="29B6DEAC" w14:textId="77777777" w:rsidR="00DE2ED2" w:rsidRPr="003F7DC9" w:rsidRDefault="00DE2ED2" w:rsidP="00356158">
      <w:pPr>
        <w:pStyle w:val="Paragrafoelenco"/>
        <w:numPr>
          <w:ilvl w:val="1"/>
          <w:numId w:val="40"/>
        </w:numPr>
        <w:tabs>
          <w:tab w:val="left" w:pos="2022"/>
        </w:tabs>
        <w:spacing w:before="2" w:line="247" w:lineRule="auto"/>
        <w:ind w:left="709" w:right="794" w:firstLine="0"/>
        <w:rPr>
          <w:sz w:val="20"/>
          <w:szCs w:val="20"/>
        </w:rPr>
      </w:pPr>
      <w:r w:rsidRPr="003F7DC9">
        <w:rPr>
          <w:color w:val="0B0B0B"/>
          <w:sz w:val="20"/>
          <w:szCs w:val="20"/>
        </w:rPr>
        <w:t>evitare di toccare il viso - compresi bocca, naso e occhi - con le mani non lavate (in particolare se le mani abbiano potuto toccare superfici contaminate dal</w:t>
      </w:r>
      <w:r w:rsidRPr="003F7DC9">
        <w:rPr>
          <w:color w:val="0B0B0B"/>
          <w:spacing w:val="1"/>
          <w:sz w:val="20"/>
          <w:szCs w:val="20"/>
        </w:rPr>
        <w:t xml:space="preserve"> </w:t>
      </w:r>
      <w:r w:rsidRPr="003F7DC9">
        <w:rPr>
          <w:color w:val="0B0B0B"/>
          <w:sz w:val="20"/>
          <w:szCs w:val="20"/>
        </w:rPr>
        <w:t>virus);</w:t>
      </w:r>
    </w:p>
    <w:p w14:paraId="67893FF4" w14:textId="6F87F03E" w:rsidR="00DE2ED2" w:rsidRPr="003F7DC9" w:rsidRDefault="00DE2ED2" w:rsidP="00356158">
      <w:pPr>
        <w:pStyle w:val="Paragrafoelenco"/>
        <w:numPr>
          <w:ilvl w:val="1"/>
          <w:numId w:val="40"/>
        </w:numPr>
        <w:tabs>
          <w:tab w:val="left" w:pos="2022"/>
        </w:tabs>
        <w:spacing w:line="244" w:lineRule="auto"/>
        <w:ind w:left="709" w:right="794" w:firstLine="0"/>
        <w:rPr>
          <w:sz w:val="20"/>
          <w:szCs w:val="20"/>
        </w:rPr>
      </w:pPr>
      <w:r w:rsidRPr="003F7DC9">
        <w:rPr>
          <w:color w:val="0B0B0B"/>
          <w:sz w:val="20"/>
          <w:szCs w:val="20"/>
        </w:rPr>
        <w:t>i marittimi (e i passeggeri) devono essere incoraggiati a coprire il naso e la bocca   con un tessuto usa e getta - quando starnutiscono, tossiscono, puliscono e soffiano   il naso – da smaltire immediatamente dopo averlo</w:t>
      </w:r>
      <w:r w:rsidRPr="003F7DC9">
        <w:rPr>
          <w:color w:val="0B0B0B"/>
          <w:spacing w:val="18"/>
          <w:sz w:val="20"/>
          <w:szCs w:val="20"/>
        </w:rPr>
        <w:t xml:space="preserve"> </w:t>
      </w:r>
      <w:r w:rsidRPr="003F7DC9">
        <w:rPr>
          <w:color w:val="0B0B0B"/>
          <w:sz w:val="20"/>
          <w:szCs w:val="20"/>
        </w:rPr>
        <w:t>usato;</w:t>
      </w:r>
    </w:p>
    <w:p w14:paraId="17675AD2" w14:textId="77777777" w:rsidR="00DE2ED2" w:rsidRPr="003F7DC9" w:rsidRDefault="00DE2ED2" w:rsidP="00356158">
      <w:pPr>
        <w:pStyle w:val="Paragrafoelenco"/>
        <w:numPr>
          <w:ilvl w:val="1"/>
          <w:numId w:val="40"/>
        </w:numPr>
        <w:tabs>
          <w:tab w:val="left" w:pos="2022"/>
        </w:tabs>
        <w:spacing w:before="1" w:line="247" w:lineRule="auto"/>
        <w:ind w:left="709" w:right="794" w:firstLine="0"/>
        <w:rPr>
          <w:sz w:val="20"/>
          <w:szCs w:val="20"/>
        </w:rPr>
      </w:pPr>
      <w:r w:rsidRPr="003F7DC9">
        <w:rPr>
          <w:color w:val="0B0B0B"/>
          <w:sz w:val="20"/>
          <w:szCs w:val="20"/>
        </w:rPr>
        <w:t>se un tessuto usa e getta non è disponibile, l'equipaggio deve coprire il naso e la bocca e tossire o starnutire all’interno del proprio gomito</w:t>
      </w:r>
      <w:r w:rsidRPr="003F7DC9">
        <w:rPr>
          <w:color w:val="0B0B0B"/>
          <w:spacing w:val="26"/>
          <w:sz w:val="20"/>
          <w:szCs w:val="20"/>
        </w:rPr>
        <w:t xml:space="preserve"> </w:t>
      </w:r>
      <w:r w:rsidRPr="003F7DC9">
        <w:rPr>
          <w:color w:val="0B0B0B"/>
          <w:sz w:val="20"/>
          <w:szCs w:val="20"/>
        </w:rPr>
        <w:t>flesso;</w:t>
      </w:r>
    </w:p>
    <w:p w14:paraId="7313E255" w14:textId="77777777" w:rsidR="00DE2ED2" w:rsidRPr="003F7DC9" w:rsidRDefault="00DE2ED2" w:rsidP="00356158">
      <w:pPr>
        <w:pStyle w:val="Paragrafoelenco"/>
        <w:numPr>
          <w:ilvl w:val="1"/>
          <w:numId w:val="40"/>
        </w:numPr>
        <w:tabs>
          <w:tab w:val="left" w:pos="2022"/>
        </w:tabs>
        <w:spacing w:line="247" w:lineRule="auto"/>
        <w:ind w:left="709" w:right="794" w:firstLine="0"/>
        <w:rPr>
          <w:sz w:val="20"/>
          <w:szCs w:val="20"/>
        </w:rPr>
      </w:pPr>
      <w:r w:rsidRPr="003F7DC9">
        <w:rPr>
          <w:color w:val="0B0B0B"/>
          <w:sz w:val="20"/>
          <w:szCs w:val="20"/>
        </w:rPr>
        <w:t>tutti i tessuti usati devono essere smaltiti prontamente, dopo l’uso, in un apposito contenitore o cestino</w:t>
      </w:r>
      <w:r w:rsidRPr="003F7DC9">
        <w:rPr>
          <w:color w:val="0B0B0B"/>
          <w:spacing w:val="4"/>
          <w:sz w:val="20"/>
          <w:szCs w:val="20"/>
        </w:rPr>
        <w:t xml:space="preserve"> </w:t>
      </w:r>
      <w:r w:rsidRPr="003F7DC9">
        <w:rPr>
          <w:color w:val="0B0B0B"/>
          <w:sz w:val="20"/>
          <w:szCs w:val="20"/>
        </w:rPr>
        <w:t>dedicato;</w:t>
      </w:r>
    </w:p>
    <w:p w14:paraId="5CDED1FC" w14:textId="77777777" w:rsidR="00DE2ED2" w:rsidRPr="003F7DC9" w:rsidRDefault="00DE2ED2" w:rsidP="00356158">
      <w:pPr>
        <w:pStyle w:val="Paragrafoelenco"/>
        <w:numPr>
          <w:ilvl w:val="1"/>
          <w:numId w:val="40"/>
        </w:numPr>
        <w:tabs>
          <w:tab w:val="left" w:pos="2022"/>
        </w:tabs>
        <w:spacing w:line="216" w:lineRule="exact"/>
        <w:ind w:left="709" w:right="794" w:firstLine="0"/>
        <w:rPr>
          <w:sz w:val="20"/>
          <w:szCs w:val="20"/>
        </w:rPr>
      </w:pPr>
      <w:r w:rsidRPr="003F7DC9">
        <w:rPr>
          <w:color w:val="0B0B0B"/>
          <w:sz w:val="20"/>
          <w:szCs w:val="20"/>
        </w:rPr>
        <w:t>il marittimo deve mantenere una distanza di almeno un metro dalle altre</w:t>
      </w:r>
      <w:r w:rsidRPr="003F7DC9">
        <w:rPr>
          <w:color w:val="0B0B0B"/>
          <w:spacing w:val="35"/>
          <w:sz w:val="20"/>
          <w:szCs w:val="20"/>
        </w:rPr>
        <w:t xml:space="preserve"> </w:t>
      </w:r>
      <w:r w:rsidRPr="003F7DC9">
        <w:rPr>
          <w:color w:val="0B0B0B"/>
          <w:sz w:val="20"/>
          <w:szCs w:val="20"/>
        </w:rPr>
        <w:t>persone;</w:t>
      </w:r>
    </w:p>
    <w:p w14:paraId="6B2A9B2B" w14:textId="77777777" w:rsidR="00DE2ED2" w:rsidRPr="003F7DC9" w:rsidRDefault="00DE2ED2" w:rsidP="00356158">
      <w:pPr>
        <w:pStyle w:val="Paragrafoelenco"/>
        <w:numPr>
          <w:ilvl w:val="1"/>
          <w:numId w:val="40"/>
        </w:numPr>
        <w:tabs>
          <w:tab w:val="left" w:pos="2022"/>
        </w:tabs>
        <w:spacing w:before="3"/>
        <w:ind w:left="709" w:right="794" w:firstLine="0"/>
        <w:rPr>
          <w:sz w:val="20"/>
          <w:szCs w:val="20"/>
        </w:rPr>
      </w:pPr>
      <w:r w:rsidRPr="003F7DC9">
        <w:rPr>
          <w:color w:val="0B0B0B"/>
          <w:sz w:val="20"/>
          <w:szCs w:val="20"/>
        </w:rPr>
        <w:t>non stringere la mano ma limitarsi ad un</w:t>
      </w:r>
      <w:r w:rsidRPr="003F7DC9">
        <w:rPr>
          <w:color w:val="0B0B0B"/>
          <w:spacing w:val="12"/>
          <w:sz w:val="20"/>
          <w:szCs w:val="20"/>
        </w:rPr>
        <w:t xml:space="preserve"> </w:t>
      </w:r>
      <w:r w:rsidRPr="003F7DC9">
        <w:rPr>
          <w:color w:val="0B0B0B"/>
          <w:sz w:val="20"/>
          <w:szCs w:val="20"/>
        </w:rPr>
        <w:t>cenno;</w:t>
      </w:r>
    </w:p>
    <w:p w14:paraId="5C8FACAB" w14:textId="77777777" w:rsidR="00DE2ED2" w:rsidRPr="003F7DC9" w:rsidRDefault="00DE2ED2" w:rsidP="00356158">
      <w:pPr>
        <w:pStyle w:val="Paragrafoelenco"/>
        <w:numPr>
          <w:ilvl w:val="1"/>
          <w:numId w:val="40"/>
        </w:numPr>
        <w:tabs>
          <w:tab w:val="left" w:pos="2022"/>
        </w:tabs>
        <w:spacing w:before="5" w:line="247" w:lineRule="auto"/>
        <w:ind w:left="709" w:right="794" w:firstLine="0"/>
        <w:rPr>
          <w:sz w:val="20"/>
          <w:szCs w:val="20"/>
        </w:rPr>
      </w:pPr>
      <w:r w:rsidRPr="003F7DC9">
        <w:rPr>
          <w:color w:val="0B0B0B"/>
          <w:sz w:val="20"/>
          <w:szCs w:val="20"/>
        </w:rPr>
        <w:lastRenderedPageBreak/>
        <w:t>coerentemente con le buone pratiche di sicurezza alimentare, la carne, il latte o i prodotti di origine animale devono essere sempre maneggiati con cura, per evitare contaminazioni incrociate di alimenti</w:t>
      </w:r>
      <w:r w:rsidRPr="003F7DC9">
        <w:rPr>
          <w:color w:val="0B0B0B"/>
          <w:spacing w:val="6"/>
          <w:sz w:val="20"/>
          <w:szCs w:val="20"/>
        </w:rPr>
        <w:t xml:space="preserve"> </w:t>
      </w:r>
      <w:r w:rsidRPr="003F7DC9">
        <w:rPr>
          <w:color w:val="0B0B0B"/>
          <w:sz w:val="20"/>
          <w:szCs w:val="20"/>
        </w:rPr>
        <w:t>crudi.</w:t>
      </w:r>
    </w:p>
    <w:p w14:paraId="0EDFF344" w14:textId="77777777" w:rsidR="00DE2ED2" w:rsidRPr="003F7DC9" w:rsidRDefault="00DE2ED2" w:rsidP="00356158">
      <w:pPr>
        <w:spacing w:before="183" w:line="244" w:lineRule="auto"/>
        <w:ind w:left="709" w:right="794"/>
        <w:jc w:val="both"/>
        <w:rPr>
          <w:sz w:val="20"/>
          <w:szCs w:val="20"/>
        </w:rPr>
      </w:pPr>
      <w:r w:rsidRPr="003F7DC9">
        <w:rPr>
          <w:color w:val="0B0B0B"/>
          <w:sz w:val="20"/>
          <w:szCs w:val="20"/>
        </w:rPr>
        <w:t>È importante che i marittimi abbiano il tempo e l'opportunità di lavarsi le mani dopo aver tossito, starnutito, usato tessuti usa e getta o dopo un possibile contatto con secrezioni respiratorie o oggetti o superfici che potrebbero essere contaminati.</w:t>
      </w:r>
    </w:p>
    <w:p w14:paraId="408434B2" w14:textId="77777777" w:rsidR="00DE2ED2" w:rsidRPr="003F7DC9" w:rsidRDefault="00DE2ED2" w:rsidP="00356158">
      <w:pPr>
        <w:spacing w:before="3" w:line="247" w:lineRule="auto"/>
        <w:ind w:left="709" w:right="794"/>
        <w:jc w:val="both"/>
        <w:rPr>
          <w:sz w:val="20"/>
          <w:szCs w:val="20"/>
        </w:rPr>
      </w:pPr>
      <w:r w:rsidRPr="003F7DC9">
        <w:rPr>
          <w:color w:val="0B0B0B"/>
          <w:sz w:val="20"/>
          <w:szCs w:val="20"/>
        </w:rPr>
        <w:t>I poster riportati in allegato 2, scaricabili dal sito web dell’International Chamber of Shipping (ICS) all'indirizzo</w:t>
      </w:r>
      <w:r w:rsidRPr="003F7DC9">
        <w:rPr>
          <w:color w:val="565656"/>
          <w:sz w:val="20"/>
          <w:szCs w:val="20"/>
        </w:rPr>
        <w:t xml:space="preserve"> </w:t>
      </w:r>
      <w:hyperlink r:id="rId11">
        <w:r w:rsidRPr="003F7DC9">
          <w:rPr>
            <w:color w:val="565656"/>
            <w:sz w:val="20"/>
            <w:szCs w:val="20"/>
            <w:u w:val="single" w:color="565656"/>
          </w:rPr>
          <w:t>www.ics-shipping.org/free-resources,</w:t>
        </w:r>
      </w:hyperlink>
      <w:r w:rsidRPr="003F7DC9">
        <w:rPr>
          <w:color w:val="565656"/>
          <w:sz w:val="20"/>
          <w:szCs w:val="20"/>
        </w:rPr>
        <w:t xml:space="preserve">  </w:t>
      </w:r>
      <w:r w:rsidRPr="003F7DC9">
        <w:rPr>
          <w:color w:val="0B0B0B"/>
          <w:sz w:val="20"/>
          <w:szCs w:val="20"/>
        </w:rPr>
        <w:t>possono  essere utilizzati a bordo per fornire un promemoria delle migliori pratiche da</w:t>
      </w:r>
      <w:r w:rsidRPr="003F7DC9">
        <w:rPr>
          <w:color w:val="0B0B0B"/>
          <w:spacing w:val="47"/>
          <w:sz w:val="20"/>
          <w:szCs w:val="20"/>
        </w:rPr>
        <w:t xml:space="preserve"> </w:t>
      </w:r>
      <w:r w:rsidRPr="003F7DC9">
        <w:rPr>
          <w:color w:val="0B0B0B"/>
          <w:sz w:val="20"/>
          <w:szCs w:val="20"/>
        </w:rPr>
        <w:t>adottare.</w:t>
      </w:r>
    </w:p>
    <w:p w14:paraId="2AE664F6" w14:textId="77777777" w:rsidR="00DE2ED2" w:rsidRPr="003F7DC9" w:rsidRDefault="00DE2ED2" w:rsidP="00356158">
      <w:pPr>
        <w:pStyle w:val="Corpotesto"/>
        <w:spacing w:before="4"/>
        <w:ind w:left="709" w:right="794"/>
      </w:pPr>
    </w:p>
    <w:p w14:paraId="63BBF21A" w14:textId="77777777" w:rsidR="00DE2ED2" w:rsidRPr="003F7DC9" w:rsidRDefault="00DE2ED2" w:rsidP="00356158">
      <w:pPr>
        <w:pStyle w:val="Paragrafoelenco"/>
        <w:numPr>
          <w:ilvl w:val="0"/>
          <w:numId w:val="40"/>
        </w:numPr>
        <w:tabs>
          <w:tab w:val="left" w:pos="1677"/>
        </w:tabs>
        <w:spacing w:before="1"/>
        <w:ind w:left="709" w:right="794" w:firstLine="0"/>
        <w:rPr>
          <w:sz w:val="20"/>
          <w:szCs w:val="20"/>
        </w:rPr>
      </w:pPr>
      <w:r w:rsidRPr="003F7DC9">
        <w:rPr>
          <w:color w:val="0B0B0B"/>
          <w:sz w:val="20"/>
          <w:szCs w:val="20"/>
          <w:u w:val="single" w:color="0B0B0B"/>
        </w:rPr>
        <w:t>Test e</w:t>
      </w:r>
      <w:r w:rsidRPr="003F7DC9">
        <w:rPr>
          <w:color w:val="0B0B0B"/>
          <w:spacing w:val="2"/>
          <w:sz w:val="20"/>
          <w:szCs w:val="20"/>
          <w:u w:val="single" w:color="0B0B0B"/>
        </w:rPr>
        <w:t xml:space="preserve"> </w:t>
      </w:r>
      <w:r w:rsidRPr="003F7DC9">
        <w:rPr>
          <w:color w:val="0B0B0B"/>
          <w:sz w:val="20"/>
          <w:szCs w:val="20"/>
          <w:u w:val="single" w:color="0B0B0B"/>
        </w:rPr>
        <w:t>trattamento</w:t>
      </w:r>
    </w:p>
    <w:p w14:paraId="3C43CD40" w14:textId="18689D39" w:rsidR="00DE2ED2" w:rsidRPr="003F7DC9" w:rsidRDefault="00DE2ED2" w:rsidP="00356158">
      <w:pPr>
        <w:spacing w:before="5" w:line="244" w:lineRule="auto"/>
        <w:ind w:left="709" w:right="794"/>
        <w:jc w:val="both"/>
        <w:rPr>
          <w:sz w:val="20"/>
          <w:szCs w:val="20"/>
        </w:rPr>
      </w:pPr>
      <w:r w:rsidRPr="003F7DC9">
        <w:rPr>
          <w:color w:val="0B0B0B"/>
          <w:sz w:val="20"/>
          <w:szCs w:val="20"/>
        </w:rPr>
        <w:t xml:space="preserve">Per la conferma della diagnosi di infezione da </w:t>
      </w:r>
      <w:proofErr w:type="gramStart"/>
      <w:r w:rsidRPr="003F7DC9">
        <w:rPr>
          <w:color w:val="0B0B0B"/>
          <w:sz w:val="20"/>
          <w:szCs w:val="20"/>
        </w:rPr>
        <w:t>nuovo  coronavirus</w:t>
      </w:r>
      <w:proofErr w:type="gramEnd"/>
      <w:r w:rsidRPr="003F7DC9">
        <w:rPr>
          <w:color w:val="0B0B0B"/>
          <w:sz w:val="20"/>
          <w:szCs w:val="20"/>
        </w:rPr>
        <w:t xml:space="preserve">  è  necessario  effettuare test di laboratorio (Real Time PCR) su campioni respiratori e/o</w:t>
      </w:r>
      <w:r w:rsidRPr="003F7DC9">
        <w:rPr>
          <w:color w:val="0B0B0B"/>
          <w:spacing w:val="51"/>
          <w:sz w:val="20"/>
          <w:szCs w:val="20"/>
        </w:rPr>
        <w:t xml:space="preserve"> </w:t>
      </w:r>
      <w:r w:rsidRPr="003F7DC9">
        <w:rPr>
          <w:color w:val="0B0B0B"/>
          <w:sz w:val="20"/>
          <w:szCs w:val="20"/>
        </w:rPr>
        <w:t>siero</w:t>
      </w:r>
      <w:r w:rsidRPr="003F7DC9">
        <w:rPr>
          <w:color w:val="0B0B0B"/>
          <w:sz w:val="20"/>
          <w:szCs w:val="20"/>
          <w:vertAlign w:val="superscript"/>
        </w:rPr>
        <w:t>2</w:t>
      </w:r>
      <w:r w:rsidRPr="003F7DC9">
        <w:rPr>
          <w:color w:val="0B0B0B"/>
          <w:sz w:val="20"/>
          <w:szCs w:val="20"/>
        </w:rPr>
        <w:t>.</w:t>
      </w:r>
    </w:p>
    <w:p w14:paraId="1025E91E"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Con la circolare del 27 gennaio 2020, il Ministero della Salute ha fornito le raccomandazioni per i test di laboratorio e la raccolta e l’invio di campioni biologici.</w:t>
      </w:r>
    </w:p>
    <w:p w14:paraId="196CE7B6"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La diagnosi di laboratorio del virus va effettuata, dove possibile, su campioni biologici prelevati dalle alte vie respiratorie e, dove possibile, anche dalle basse vie respiratorie (espettorato, aspirato endotracheale o lavaggio bronco-alveolare), come indicato dalla Circolare del Ministero della Salute n.0011715 del 03/04/2020.</w:t>
      </w:r>
    </w:p>
    <w:p w14:paraId="0201F35C" w14:textId="255301FC" w:rsidR="00DE2ED2" w:rsidRPr="003F7DC9" w:rsidRDefault="00DE2ED2" w:rsidP="00356158">
      <w:pPr>
        <w:spacing w:before="5" w:line="244" w:lineRule="auto"/>
        <w:ind w:left="709" w:right="794"/>
        <w:jc w:val="both"/>
        <w:rPr>
          <w:sz w:val="20"/>
          <w:szCs w:val="20"/>
        </w:rPr>
      </w:pPr>
      <w:r w:rsidRPr="003F7DC9">
        <w:rPr>
          <w:color w:val="0B0B0B"/>
          <w:sz w:val="20"/>
          <w:szCs w:val="20"/>
        </w:rPr>
        <w:t xml:space="preserve">Se i pazienti non presentano segni di malattia delle basse vie respiratorie, </w:t>
      </w:r>
      <w:proofErr w:type="gramStart"/>
      <w:r w:rsidRPr="003F7DC9">
        <w:rPr>
          <w:color w:val="0B0B0B"/>
          <w:sz w:val="20"/>
          <w:szCs w:val="20"/>
        </w:rPr>
        <w:t>o  se</w:t>
      </w:r>
      <w:proofErr w:type="gramEnd"/>
      <w:r w:rsidRPr="003F7DC9">
        <w:rPr>
          <w:color w:val="0B0B0B"/>
          <w:sz w:val="20"/>
          <w:szCs w:val="20"/>
        </w:rPr>
        <w:t xml:space="preserve">  la raccolta dei materiali dal tratto respiratorio inferiore non è possibile seppur clinicamente indicata, si raccomanda la raccolta di campioni prelevati dalle alte vie respiratorie (aspirato rinofaringeo, tamponi nasofaringei e orofaringei</w:t>
      </w:r>
      <w:r w:rsidRPr="003F7DC9">
        <w:rPr>
          <w:color w:val="0B0B0B"/>
          <w:spacing w:val="18"/>
          <w:sz w:val="20"/>
          <w:szCs w:val="20"/>
        </w:rPr>
        <w:t xml:space="preserve"> </w:t>
      </w:r>
      <w:r w:rsidRPr="003F7DC9">
        <w:rPr>
          <w:color w:val="0B0B0B"/>
          <w:sz w:val="20"/>
          <w:szCs w:val="20"/>
        </w:rPr>
        <w:t>combinati).</w:t>
      </w:r>
    </w:p>
    <w:p w14:paraId="1FE1B36A" w14:textId="77777777" w:rsidR="00DE2ED2" w:rsidRPr="003F7DC9" w:rsidRDefault="00DE2ED2" w:rsidP="00356158">
      <w:pPr>
        <w:spacing w:before="4" w:line="244" w:lineRule="auto"/>
        <w:ind w:left="709" w:right="794"/>
        <w:jc w:val="both"/>
        <w:rPr>
          <w:sz w:val="20"/>
          <w:szCs w:val="20"/>
        </w:rPr>
      </w:pPr>
      <w:r w:rsidRPr="003F7DC9">
        <w:rPr>
          <w:color w:val="0B0B0B"/>
          <w:sz w:val="20"/>
          <w:szCs w:val="20"/>
        </w:rPr>
        <w:t>In caso di risultato negativo di un test condotto su un campione biologico da paziente fortemente sospetto, si raccomanda di ripetere il prelievo di campioni biologici in tempi successivi e da diversi siti del tratto respiratorio (naso, espettorato, aspirato endotracheale).</w:t>
      </w:r>
    </w:p>
    <w:p w14:paraId="30ACBCAF" w14:textId="77777777" w:rsidR="00DE2ED2" w:rsidRPr="003F7DC9" w:rsidRDefault="00DE2ED2" w:rsidP="00356158">
      <w:pPr>
        <w:spacing w:before="4" w:line="244" w:lineRule="auto"/>
        <w:ind w:left="709" w:right="794"/>
        <w:jc w:val="both"/>
        <w:rPr>
          <w:sz w:val="20"/>
          <w:szCs w:val="20"/>
        </w:rPr>
      </w:pPr>
      <w:r w:rsidRPr="003F7DC9">
        <w:rPr>
          <w:color w:val="0B0B0B"/>
          <w:sz w:val="20"/>
          <w:szCs w:val="20"/>
        </w:rPr>
        <w:t>Campioni biologici aggiuntivi quali sangue, urine e feci possono essere raccolti per monitorare la presenza di virus nelle diverse parti del corpo. I campioni devono essere immediatamente trasportati in laboratorio e impiegati nella diagnosi molecolare. La raccolta dei campioni biologici deve avvenire adottando precauzioni e dispositivi di protezione individuale utili a minimizzare la possibilità di esposizione a patogeni.</w:t>
      </w:r>
    </w:p>
    <w:p w14:paraId="6DCF4184" w14:textId="78DE1B34" w:rsidR="00DE2ED2" w:rsidRPr="003F7DC9" w:rsidRDefault="00DE2ED2" w:rsidP="00356158">
      <w:pPr>
        <w:spacing w:before="98" w:line="244" w:lineRule="auto"/>
        <w:ind w:left="709" w:right="794"/>
        <w:jc w:val="both"/>
        <w:rPr>
          <w:sz w:val="20"/>
          <w:szCs w:val="20"/>
        </w:rPr>
      </w:pPr>
      <w:r w:rsidRPr="003F7DC9">
        <w:rPr>
          <w:color w:val="0B0B0B"/>
          <w:sz w:val="20"/>
          <w:szCs w:val="20"/>
        </w:rPr>
        <w:t xml:space="preserve">Per quanto attiene il trattamento, non ne esistono di specifici per le infezioni causate dai coronavirus e non sono disponibili, al momento, vaccini </w:t>
      </w:r>
      <w:proofErr w:type="gramStart"/>
      <w:r w:rsidRPr="003F7DC9">
        <w:rPr>
          <w:color w:val="0B0B0B"/>
          <w:sz w:val="20"/>
          <w:szCs w:val="20"/>
        </w:rPr>
        <w:t>per  proteggersi</w:t>
      </w:r>
      <w:proofErr w:type="gramEnd"/>
      <w:r w:rsidRPr="003F7DC9">
        <w:rPr>
          <w:color w:val="0B0B0B"/>
          <w:sz w:val="20"/>
          <w:szCs w:val="20"/>
        </w:rPr>
        <w:t xml:space="preserve">  dal  virus.  Inoltre, non esistono, al momento, terapie specifiche; vengono curati i sintomi</w:t>
      </w:r>
      <w:r w:rsidRPr="003F7DC9">
        <w:rPr>
          <w:color w:val="0B0B0B"/>
          <w:spacing w:val="3"/>
          <w:sz w:val="20"/>
          <w:szCs w:val="20"/>
        </w:rPr>
        <w:t xml:space="preserve"> </w:t>
      </w:r>
      <w:r w:rsidRPr="003F7DC9">
        <w:rPr>
          <w:color w:val="0B0B0B"/>
          <w:sz w:val="20"/>
          <w:szCs w:val="20"/>
        </w:rPr>
        <w:t>della malattia (cosiddetta terapia di supporto) in modo da favorire la guarigione, ad esempio fornendo supporto respiratorio.</w:t>
      </w:r>
    </w:p>
    <w:p w14:paraId="43114AC8" w14:textId="77777777" w:rsidR="00DE2ED2" w:rsidRPr="003F7DC9" w:rsidRDefault="00DE2ED2" w:rsidP="00356158">
      <w:pPr>
        <w:pStyle w:val="Corpotesto"/>
        <w:spacing w:before="7"/>
        <w:ind w:left="709" w:right="794"/>
      </w:pPr>
    </w:p>
    <w:p w14:paraId="096EAECE" w14:textId="77777777" w:rsidR="00DE2ED2" w:rsidRPr="003F7DC9" w:rsidRDefault="00DE2ED2" w:rsidP="00356158">
      <w:pPr>
        <w:pStyle w:val="Paragrafoelenco"/>
        <w:numPr>
          <w:ilvl w:val="0"/>
          <w:numId w:val="40"/>
        </w:numPr>
        <w:tabs>
          <w:tab w:val="left" w:pos="1676"/>
        </w:tabs>
        <w:spacing w:before="1"/>
        <w:ind w:left="709" w:right="794" w:firstLine="0"/>
        <w:rPr>
          <w:sz w:val="20"/>
          <w:szCs w:val="20"/>
        </w:rPr>
      </w:pPr>
      <w:r w:rsidRPr="003F7DC9">
        <w:rPr>
          <w:color w:val="0B0B0B"/>
          <w:sz w:val="20"/>
          <w:szCs w:val="20"/>
          <w:u w:val="single" w:color="0B0B0B"/>
        </w:rPr>
        <w:t>Consapevolezza e</w:t>
      </w:r>
      <w:r w:rsidRPr="003F7DC9">
        <w:rPr>
          <w:color w:val="0B0B0B"/>
          <w:spacing w:val="2"/>
          <w:sz w:val="20"/>
          <w:szCs w:val="20"/>
          <w:u w:val="single" w:color="0B0B0B"/>
        </w:rPr>
        <w:t xml:space="preserve"> </w:t>
      </w:r>
      <w:r w:rsidRPr="003F7DC9">
        <w:rPr>
          <w:color w:val="0B0B0B"/>
          <w:sz w:val="20"/>
          <w:szCs w:val="20"/>
          <w:u w:val="single" w:color="0B0B0B"/>
        </w:rPr>
        <w:t>formazione</w:t>
      </w:r>
    </w:p>
    <w:p w14:paraId="7634C7A2" w14:textId="77777777" w:rsidR="00DE2ED2" w:rsidRPr="003F7DC9" w:rsidRDefault="00DE2ED2" w:rsidP="00356158">
      <w:pPr>
        <w:spacing w:before="5" w:line="244" w:lineRule="auto"/>
        <w:ind w:left="709" w:right="794"/>
        <w:jc w:val="both"/>
        <w:rPr>
          <w:sz w:val="20"/>
          <w:szCs w:val="20"/>
        </w:rPr>
      </w:pPr>
      <w:r w:rsidRPr="003F7DC9">
        <w:rPr>
          <w:color w:val="0B0B0B"/>
          <w:sz w:val="20"/>
          <w:szCs w:val="20"/>
        </w:rPr>
        <w:t>Le Società di gestione devono fornire, alle persone imbarcate, una guida su come riconoscere i segni e i sintomi di COVID-19.</w:t>
      </w:r>
    </w:p>
    <w:p w14:paraId="61DB97E6" w14:textId="06240B3E" w:rsidR="00DE2ED2" w:rsidRPr="003F7DC9" w:rsidRDefault="00DE2ED2" w:rsidP="00356158">
      <w:pPr>
        <w:spacing w:before="2" w:line="247" w:lineRule="auto"/>
        <w:ind w:left="709" w:right="794"/>
        <w:jc w:val="both"/>
        <w:rPr>
          <w:sz w:val="20"/>
          <w:szCs w:val="20"/>
        </w:rPr>
      </w:pPr>
      <w:r w:rsidRPr="003F7DC9">
        <w:rPr>
          <w:color w:val="0B0B0B"/>
          <w:sz w:val="20"/>
          <w:szCs w:val="20"/>
        </w:rPr>
        <w:t>Si deve, altresì, richiamare l'equipaggio all’osservanza del piano e delle procedure da seguire se un passeggero o un membro dell'equipaggio a bordo mostra segni e sintomi   di malattia respiratoria acuta. Il personale medico di bordo, se presente, deve, inoltre, essere informato e aggiornato sul COVID-19 e su qualsiasi nuova guida disponibile. A    tal fine, si consiglia – tra l’altro – di consultare il sito web dell'Organizzazione Mondiale della Sanità (OMS) sul</w:t>
      </w:r>
      <w:r w:rsidRPr="003F7DC9">
        <w:rPr>
          <w:color w:val="0B0B0B"/>
          <w:spacing w:val="5"/>
          <w:sz w:val="20"/>
          <w:szCs w:val="20"/>
        </w:rPr>
        <w:t xml:space="preserve"> </w:t>
      </w:r>
      <w:r w:rsidRPr="003F7DC9">
        <w:rPr>
          <w:color w:val="0B0B0B"/>
          <w:sz w:val="20"/>
          <w:szCs w:val="20"/>
        </w:rPr>
        <w:t>COVID-19.</w:t>
      </w:r>
    </w:p>
    <w:p w14:paraId="405F2ABF" w14:textId="0568CB64" w:rsidR="00DE2ED2" w:rsidRPr="003F7DC9" w:rsidRDefault="00DE2ED2" w:rsidP="00356158">
      <w:pPr>
        <w:spacing w:before="5" w:line="244" w:lineRule="auto"/>
        <w:ind w:left="709" w:right="794"/>
        <w:jc w:val="both"/>
        <w:rPr>
          <w:color w:val="0B0B0B"/>
          <w:sz w:val="20"/>
          <w:szCs w:val="20"/>
        </w:rPr>
      </w:pPr>
      <w:r w:rsidRPr="003F7DC9">
        <w:rPr>
          <w:color w:val="0B0B0B"/>
          <w:sz w:val="20"/>
          <w:szCs w:val="20"/>
        </w:rPr>
        <w:t>Devono, comunque, essere tenuti in considerazione anche gli orientamenti specifici per singolo Paese visitato in merito alle misure di prevenzione</w:t>
      </w:r>
    </w:p>
    <w:p w14:paraId="1DF7B336" w14:textId="77777777" w:rsidR="00DE2ED2" w:rsidRPr="003F7DC9" w:rsidRDefault="00DE2ED2" w:rsidP="00356158">
      <w:pPr>
        <w:spacing w:before="5" w:line="244" w:lineRule="auto"/>
        <w:ind w:left="709" w:right="794"/>
        <w:jc w:val="both"/>
        <w:rPr>
          <w:color w:val="0B0B0B"/>
          <w:sz w:val="20"/>
          <w:szCs w:val="20"/>
        </w:rPr>
      </w:pPr>
    </w:p>
    <w:p w14:paraId="42A2DF95" w14:textId="77777777" w:rsidR="00DE2ED2" w:rsidRPr="003F7DC9" w:rsidRDefault="00DE2ED2" w:rsidP="00356158">
      <w:pPr>
        <w:spacing w:before="5" w:line="244" w:lineRule="auto"/>
        <w:ind w:left="709" w:right="794"/>
        <w:jc w:val="both"/>
        <w:rPr>
          <w:color w:val="0B0B0B"/>
          <w:sz w:val="20"/>
          <w:szCs w:val="20"/>
        </w:rPr>
      </w:pPr>
    </w:p>
    <w:p w14:paraId="7D681D1C" w14:textId="77777777" w:rsidR="00DE2ED2" w:rsidRPr="003F7DC9" w:rsidRDefault="00DE2ED2" w:rsidP="00356158">
      <w:pPr>
        <w:spacing w:before="5" w:line="244" w:lineRule="auto"/>
        <w:ind w:left="709" w:right="794"/>
        <w:jc w:val="both"/>
        <w:rPr>
          <w:color w:val="0B0B0B"/>
          <w:sz w:val="20"/>
          <w:szCs w:val="20"/>
        </w:rPr>
      </w:pPr>
    </w:p>
    <w:p w14:paraId="1E31AE0A" w14:textId="77777777" w:rsidR="00DE2ED2" w:rsidRPr="003F7DC9" w:rsidRDefault="00DE2ED2" w:rsidP="00356158">
      <w:pPr>
        <w:spacing w:before="5" w:line="244" w:lineRule="auto"/>
        <w:ind w:left="709" w:right="794"/>
        <w:jc w:val="both"/>
        <w:rPr>
          <w:color w:val="0B0B0B"/>
          <w:sz w:val="20"/>
          <w:szCs w:val="20"/>
        </w:rPr>
      </w:pPr>
    </w:p>
    <w:p w14:paraId="72EE7AA4" w14:textId="77777777" w:rsidR="00DE2ED2" w:rsidRPr="003F7DC9" w:rsidRDefault="00DE2ED2" w:rsidP="00356158">
      <w:pPr>
        <w:spacing w:before="5" w:line="244" w:lineRule="auto"/>
        <w:ind w:left="709" w:right="794"/>
        <w:jc w:val="both"/>
        <w:rPr>
          <w:color w:val="0B0B0B"/>
          <w:sz w:val="20"/>
          <w:szCs w:val="20"/>
        </w:rPr>
      </w:pPr>
    </w:p>
    <w:p w14:paraId="41E3CA95" w14:textId="77777777" w:rsidR="00DE2ED2" w:rsidRPr="003F7DC9" w:rsidRDefault="00DE2ED2" w:rsidP="00356158">
      <w:pPr>
        <w:spacing w:before="5" w:line="244" w:lineRule="auto"/>
        <w:ind w:left="709" w:right="794"/>
        <w:jc w:val="both"/>
        <w:rPr>
          <w:color w:val="0B0B0B"/>
          <w:sz w:val="20"/>
          <w:szCs w:val="20"/>
        </w:rPr>
      </w:pPr>
    </w:p>
    <w:p w14:paraId="5ADF8A46" w14:textId="77777777" w:rsidR="00DE2ED2" w:rsidRPr="003F7DC9" w:rsidRDefault="00DE2ED2" w:rsidP="00356158">
      <w:pPr>
        <w:spacing w:before="5" w:line="244" w:lineRule="auto"/>
        <w:ind w:left="709" w:right="794"/>
        <w:jc w:val="both"/>
        <w:rPr>
          <w:color w:val="0B0B0B"/>
          <w:sz w:val="20"/>
          <w:szCs w:val="20"/>
        </w:rPr>
      </w:pPr>
    </w:p>
    <w:p w14:paraId="4CC87898" w14:textId="77777777" w:rsidR="00DE2ED2" w:rsidRPr="003F7DC9" w:rsidRDefault="00DE2ED2" w:rsidP="00356158">
      <w:pPr>
        <w:spacing w:before="5" w:line="244" w:lineRule="auto"/>
        <w:ind w:left="709" w:right="794"/>
        <w:jc w:val="both"/>
        <w:rPr>
          <w:color w:val="0B0B0B"/>
          <w:sz w:val="20"/>
          <w:szCs w:val="20"/>
        </w:rPr>
      </w:pPr>
    </w:p>
    <w:p w14:paraId="41C73EE7" w14:textId="77777777" w:rsidR="00DE2ED2" w:rsidRPr="003F7DC9" w:rsidRDefault="00DE2ED2" w:rsidP="00356158">
      <w:pPr>
        <w:spacing w:before="5" w:line="244" w:lineRule="auto"/>
        <w:ind w:left="709" w:right="794"/>
        <w:jc w:val="both"/>
        <w:rPr>
          <w:color w:val="0B0B0B"/>
          <w:sz w:val="20"/>
          <w:szCs w:val="20"/>
        </w:rPr>
      </w:pPr>
    </w:p>
    <w:p w14:paraId="13C4FC09" w14:textId="77777777" w:rsidR="00DE2ED2" w:rsidRPr="003F7DC9" w:rsidRDefault="00DE2ED2" w:rsidP="00356158">
      <w:pPr>
        <w:spacing w:before="5" w:line="244" w:lineRule="auto"/>
        <w:ind w:left="709" w:right="794"/>
        <w:jc w:val="both"/>
        <w:rPr>
          <w:color w:val="0B0B0B"/>
          <w:sz w:val="20"/>
          <w:szCs w:val="20"/>
        </w:rPr>
      </w:pPr>
    </w:p>
    <w:p w14:paraId="0705B020" w14:textId="77777777" w:rsidR="00DE2ED2" w:rsidRPr="003F7DC9" w:rsidRDefault="00DE2ED2" w:rsidP="00356158">
      <w:pPr>
        <w:spacing w:before="5" w:line="244" w:lineRule="auto"/>
        <w:ind w:left="709" w:right="794"/>
        <w:jc w:val="both"/>
        <w:rPr>
          <w:color w:val="0B0B0B"/>
          <w:sz w:val="20"/>
          <w:szCs w:val="20"/>
        </w:rPr>
      </w:pPr>
    </w:p>
    <w:p w14:paraId="004280B7" w14:textId="77777777" w:rsidR="00DE2ED2" w:rsidRPr="003F7DC9" w:rsidRDefault="00DE2ED2" w:rsidP="00356158">
      <w:pPr>
        <w:spacing w:before="5" w:line="244" w:lineRule="auto"/>
        <w:ind w:left="709" w:right="794"/>
        <w:jc w:val="both"/>
        <w:rPr>
          <w:color w:val="0B0B0B"/>
          <w:sz w:val="20"/>
          <w:szCs w:val="20"/>
        </w:rPr>
      </w:pPr>
    </w:p>
    <w:p w14:paraId="12508BBB" w14:textId="77777777" w:rsidR="00DE2ED2" w:rsidRPr="003F7DC9" w:rsidRDefault="00DE2ED2" w:rsidP="00356158">
      <w:pPr>
        <w:spacing w:before="5" w:line="244" w:lineRule="auto"/>
        <w:ind w:left="709" w:right="794"/>
        <w:jc w:val="both"/>
        <w:rPr>
          <w:color w:val="0B0B0B"/>
          <w:sz w:val="20"/>
          <w:szCs w:val="20"/>
        </w:rPr>
      </w:pPr>
    </w:p>
    <w:p w14:paraId="370D2E99" w14:textId="77777777" w:rsidR="00DE2ED2" w:rsidRPr="003F7DC9" w:rsidRDefault="00DE2ED2" w:rsidP="00356158">
      <w:pPr>
        <w:spacing w:before="5" w:line="244" w:lineRule="auto"/>
        <w:ind w:left="709" w:right="794"/>
        <w:jc w:val="both"/>
        <w:rPr>
          <w:color w:val="0B0B0B"/>
          <w:sz w:val="20"/>
          <w:szCs w:val="20"/>
        </w:rPr>
      </w:pPr>
    </w:p>
    <w:p w14:paraId="0FC16521" w14:textId="77777777" w:rsidR="00DE2ED2" w:rsidRPr="003F7DC9" w:rsidRDefault="00DE2ED2" w:rsidP="00356158">
      <w:pPr>
        <w:spacing w:before="5" w:line="244" w:lineRule="auto"/>
        <w:ind w:left="709" w:right="794"/>
        <w:jc w:val="both"/>
        <w:rPr>
          <w:color w:val="0B0B0B"/>
          <w:sz w:val="20"/>
          <w:szCs w:val="20"/>
        </w:rPr>
      </w:pPr>
    </w:p>
    <w:p w14:paraId="09515BDD" w14:textId="77777777" w:rsidR="00DE2ED2" w:rsidRPr="003F7DC9" w:rsidRDefault="00DE2ED2" w:rsidP="00356158">
      <w:pPr>
        <w:spacing w:before="5" w:line="244" w:lineRule="auto"/>
        <w:ind w:left="709" w:right="794"/>
        <w:jc w:val="both"/>
        <w:rPr>
          <w:color w:val="0B0B0B"/>
          <w:sz w:val="20"/>
          <w:szCs w:val="20"/>
        </w:rPr>
      </w:pPr>
    </w:p>
    <w:p w14:paraId="113DDB98" w14:textId="77777777" w:rsidR="00DE2ED2" w:rsidRPr="003F7DC9" w:rsidRDefault="00DE2ED2" w:rsidP="00356158">
      <w:pPr>
        <w:spacing w:before="5" w:line="244" w:lineRule="auto"/>
        <w:ind w:left="709" w:right="794"/>
        <w:jc w:val="both"/>
        <w:rPr>
          <w:color w:val="0B0B0B"/>
          <w:sz w:val="20"/>
          <w:szCs w:val="20"/>
        </w:rPr>
      </w:pPr>
    </w:p>
    <w:p w14:paraId="0D1E1370" w14:textId="77777777" w:rsidR="00DE2ED2" w:rsidRPr="00D84D32" w:rsidRDefault="00DE2ED2" w:rsidP="00356158">
      <w:pPr>
        <w:pStyle w:val="Corpotesto"/>
        <w:spacing w:before="8"/>
        <w:ind w:left="709" w:right="794"/>
        <w:rPr>
          <w:i/>
          <w:lang w:val="en-US"/>
        </w:rPr>
      </w:pPr>
      <w:r w:rsidRPr="003F7DC9">
        <w:rPr>
          <w:noProof/>
          <w:lang w:bidi="ar-SA"/>
        </w:rPr>
        <mc:AlternateContent>
          <mc:Choice Requires="wps">
            <w:drawing>
              <wp:anchor distT="0" distB="0" distL="0" distR="0" simplePos="0" relativeHeight="251793408" behindDoc="1" locked="0" layoutInCell="1" allowOverlap="1" wp14:anchorId="329DA7F0" wp14:editId="65406FD0">
                <wp:simplePos x="0" y="0"/>
                <wp:positionH relativeFrom="page">
                  <wp:posOffset>1210310</wp:posOffset>
                </wp:positionH>
                <wp:positionV relativeFrom="paragraph">
                  <wp:posOffset>231140</wp:posOffset>
                </wp:positionV>
                <wp:extent cx="1483360" cy="0"/>
                <wp:effectExtent l="0" t="0" r="0" b="0"/>
                <wp:wrapTopAndBottom/>
                <wp:docPr id="128" name="Lin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17">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A56F77" id="Line 107" o:spid="_x0000_s1026" style="position:absolute;z-index:-251523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18.2pt" to="212.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" strokecolor="#0b0b0b" strokeweight=".20603mm">
                <w10:wrap type="topAndBottom" anchorx="page"/>
              </v:line>
            </w:pict>
          </mc:Fallback>
        </mc:AlternateContent>
      </w:r>
      <w:r w:rsidRPr="00D84D32">
        <w:rPr>
          <w:color w:val="0B0B0B"/>
          <w:position w:val="8"/>
          <w:lang w:val="en-US"/>
        </w:rPr>
        <w:t xml:space="preserve">1 </w:t>
      </w:r>
      <w:r w:rsidRPr="00D84D32">
        <w:rPr>
          <w:i/>
          <w:color w:val="0B0B0B"/>
          <w:lang w:val="en-US"/>
        </w:rPr>
        <w:t>Guidelines for the use of non-pharmaceutical measures to delay and mitigate the impact of 2019-nCoV.</w:t>
      </w:r>
    </w:p>
    <w:p w14:paraId="55DC7286" w14:textId="77777777" w:rsidR="00DE2ED2" w:rsidRPr="003F7DC9" w:rsidRDefault="00DE2ED2" w:rsidP="00356158">
      <w:pPr>
        <w:tabs>
          <w:tab w:val="left" w:pos="1676"/>
        </w:tabs>
        <w:ind w:left="709" w:right="794"/>
        <w:rPr>
          <w:sz w:val="20"/>
          <w:szCs w:val="20"/>
        </w:rPr>
      </w:pPr>
      <w:r w:rsidRPr="003F7DC9">
        <w:rPr>
          <w:color w:val="0B0B0B"/>
          <w:position w:val="7"/>
          <w:sz w:val="20"/>
          <w:szCs w:val="20"/>
        </w:rPr>
        <w:t xml:space="preserve">2 </w:t>
      </w:r>
      <w:r w:rsidRPr="003F7DC9">
        <w:rPr>
          <w:color w:val="0B0B0B"/>
          <w:sz w:val="20"/>
          <w:szCs w:val="20"/>
        </w:rPr>
        <w:t>I test sierologici non possono, allo stato attuale dell’evoluzione tecnologica, sostituire il test molecolare nell’attività diagnostica, come peraltro ribadito dalla Circolare del Ministero della Salute n.0016106 del 9/5/2020.</w:t>
      </w:r>
    </w:p>
    <w:p w14:paraId="0522596C" w14:textId="77777777" w:rsidR="004C1BFC" w:rsidRPr="003F7DC9" w:rsidRDefault="004C1BFC" w:rsidP="00356158">
      <w:pPr>
        <w:ind w:left="709" w:right="794"/>
        <w:jc w:val="both"/>
        <w:rPr>
          <w:sz w:val="20"/>
          <w:szCs w:val="20"/>
        </w:rPr>
        <w:sectPr w:rsidR="004C1BFC" w:rsidRPr="003F7DC9">
          <w:pgSz w:w="11900" w:h="16840"/>
          <w:pgMar w:top="1600" w:right="440" w:bottom="280" w:left="460" w:header="720" w:footer="720" w:gutter="0"/>
          <w:cols w:space="720"/>
        </w:sectPr>
      </w:pPr>
    </w:p>
    <w:p w14:paraId="11CD3671" w14:textId="77777777" w:rsidR="004C1BFC" w:rsidRPr="003F7DC9" w:rsidRDefault="00D9217B" w:rsidP="00356158">
      <w:pPr>
        <w:pStyle w:val="Paragrafoelenco"/>
        <w:numPr>
          <w:ilvl w:val="0"/>
          <w:numId w:val="41"/>
        </w:numPr>
        <w:tabs>
          <w:tab w:val="left" w:pos="1677"/>
        </w:tabs>
        <w:spacing w:before="1"/>
        <w:ind w:left="709" w:right="794" w:firstLine="0"/>
        <w:rPr>
          <w:b/>
          <w:color w:val="0B0B0B"/>
          <w:sz w:val="20"/>
          <w:szCs w:val="20"/>
        </w:rPr>
      </w:pPr>
      <w:r w:rsidRPr="003F7DC9">
        <w:rPr>
          <w:b/>
          <w:color w:val="0B0B0B"/>
          <w:sz w:val="20"/>
          <w:szCs w:val="20"/>
        </w:rPr>
        <w:lastRenderedPageBreak/>
        <w:t>Misure adottate a terra prima</w:t>
      </w:r>
      <w:r w:rsidRPr="003F7DC9">
        <w:rPr>
          <w:b/>
          <w:color w:val="0B0B0B"/>
          <w:spacing w:val="7"/>
          <w:sz w:val="20"/>
          <w:szCs w:val="20"/>
        </w:rPr>
        <w:t xml:space="preserve"> </w:t>
      </w:r>
      <w:r w:rsidRPr="003F7DC9">
        <w:rPr>
          <w:b/>
          <w:color w:val="0B0B0B"/>
          <w:sz w:val="20"/>
          <w:szCs w:val="20"/>
        </w:rPr>
        <w:t>dell’imbarco</w:t>
      </w:r>
    </w:p>
    <w:p w14:paraId="08AE34FE" w14:textId="77777777" w:rsidR="004C1BFC" w:rsidRPr="003F7DC9" w:rsidRDefault="00D9217B" w:rsidP="00356158">
      <w:pPr>
        <w:spacing w:before="5"/>
        <w:ind w:left="709" w:right="794"/>
        <w:jc w:val="both"/>
        <w:rPr>
          <w:i/>
          <w:sz w:val="20"/>
          <w:szCs w:val="20"/>
        </w:rPr>
      </w:pPr>
      <w:r w:rsidRPr="003F7DC9">
        <w:rPr>
          <w:i/>
          <w:color w:val="0B0B0B"/>
          <w:sz w:val="20"/>
          <w:szCs w:val="20"/>
          <w:u w:val="single" w:color="0B0B0B"/>
        </w:rPr>
        <w:t>Prerequisito di imbarco per i passeggeri, visitatori ed ospiti</w:t>
      </w:r>
    </w:p>
    <w:p w14:paraId="1E33A0A2" w14:textId="640CE340" w:rsidR="004C1BFC" w:rsidRPr="003F7DC9" w:rsidRDefault="00D9217B" w:rsidP="00356158">
      <w:pPr>
        <w:spacing w:before="192" w:line="244" w:lineRule="auto"/>
        <w:ind w:left="709" w:right="794"/>
        <w:jc w:val="both"/>
        <w:rPr>
          <w:sz w:val="20"/>
          <w:szCs w:val="20"/>
        </w:rPr>
      </w:pPr>
      <w:r w:rsidRPr="003F7DC9">
        <w:rPr>
          <w:color w:val="0B0B0B"/>
          <w:sz w:val="20"/>
          <w:szCs w:val="20"/>
        </w:rPr>
        <w:t xml:space="preserve">Per prerequisito di imbarco si intende la misurazione della temperatura, la </w:t>
      </w:r>
      <w:proofErr w:type="gramStart"/>
      <w:r w:rsidRPr="003F7DC9">
        <w:rPr>
          <w:color w:val="0B0B0B"/>
          <w:sz w:val="20"/>
          <w:szCs w:val="20"/>
        </w:rPr>
        <w:t>compilazione  di</w:t>
      </w:r>
      <w:proofErr w:type="gramEnd"/>
      <w:r w:rsidRPr="003F7DC9">
        <w:rPr>
          <w:color w:val="0B0B0B"/>
          <w:sz w:val="20"/>
          <w:szCs w:val="20"/>
        </w:rPr>
        <w:t xml:space="preserve"> un questionario ed, eventualmente, test molecolari RT-PCR che saranno eseguiti, dal personale medico di bordo, in percentuale del  100% sui passeggeri la cui temperatura,   o le evidenze   anamnestiche e/o epidemiologiche o i contenuti del questionario portino    a considerarli passeggeri casi sospetti. Inoltre, i test molecolari RT-PCR verranno effettuati all’imbarco a quei passeggeri che nei 14 giorni antecedenti si siano recati o siano transitati in uno dei paesi con trasmissione sostenuta del virus SARS-Cov-2 (ad incidenza</w:t>
      </w:r>
      <w:r w:rsidRPr="003F7DC9">
        <w:rPr>
          <w:color w:val="0B0B0B"/>
          <w:spacing w:val="31"/>
          <w:sz w:val="20"/>
          <w:szCs w:val="20"/>
        </w:rPr>
        <w:t xml:space="preserve"> </w:t>
      </w:r>
      <w:r w:rsidRPr="003F7DC9">
        <w:rPr>
          <w:color w:val="0B0B0B"/>
          <w:sz w:val="20"/>
          <w:szCs w:val="20"/>
        </w:rPr>
        <w:t>cumulativa</w:t>
      </w:r>
      <w:r w:rsidRPr="003F7DC9">
        <w:rPr>
          <w:color w:val="0B0B0B"/>
          <w:spacing w:val="31"/>
          <w:sz w:val="20"/>
          <w:szCs w:val="20"/>
        </w:rPr>
        <w:t xml:space="preserve"> </w:t>
      </w:r>
      <w:r w:rsidRPr="003F7DC9">
        <w:rPr>
          <w:color w:val="0B0B0B"/>
          <w:sz w:val="20"/>
          <w:szCs w:val="20"/>
        </w:rPr>
        <w:t>superiore</w:t>
      </w:r>
      <w:r w:rsidRPr="003F7DC9">
        <w:rPr>
          <w:color w:val="0B0B0B"/>
          <w:spacing w:val="32"/>
          <w:sz w:val="20"/>
          <w:szCs w:val="20"/>
        </w:rPr>
        <w:t xml:space="preserve"> </w:t>
      </w:r>
      <w:r w:rsidRPr="003F7DC9">
        <w:rPr>
          <w:color w:val="0B0B0B"/>
          <w:sz w:val="20"/>
          <w:szCs w:val="20"/>
        </w:rPr>
        <w:t>a</w:t>
      </w:r>
      <w:r w:rsidRPr="003F7DC9">
        <w:rPr>
          <w:color w:val="0B0B0B"/>
          <w:spacing w:val="31"/>
          <w:sz w:val="20"/>
          <w:szCs w:val="20"/>
        </w:rPr>
        <w:t xml:space="preserve"> </w:t>
      </w:r>
      <w:r w:rsidRPr="003F7DC9">
        <w:rPr>
          <w:color w:val="0B0B0B"/>
          <w:sz w:val="20"/>
          <w:szCs w:val="20"/>
        </w:rPr>
        <w:t>quella</w:t>
      </w:r>
      <w:r w:rsidRPr="003F7DC9">
        <w:rPr>
          <w:color w:val="0B0B0B"/>
          <w:spacing w:val="32"/>
          <w:sz w:val="20"/>
          <w:szCs w:val="20"/>
        </w:rPr>
        <w:t xml:space="preserve"> </w:t>
      </w:r>
      <w:r w:rsidRPr="003F7DC9">
        <w:rPr>
          <w:color w:val="0B0B0B"/>
          <w:sz w:val="20"/>
          <w:szCs w:val="20"/>
        </w:rPr>
        <w:t>nazionale,</w:t>
      </w:r>
      <w:r w:rsidRPr="003F7DC9">
        <w:rPr>
          <w:color w:val="0B0B0B"/>
          <w:spacing w:val="31"/>
          <w:sz w:val="20"/>
          <w:szCs w:val="20"/>
        </w:rPr>
        <w:t xml:space="preserve"> </w:t>
      </w:r>
      <w:r w:rsidRPr="003F7DC9">
        <w:rPr>
          <w:color w:val="0B0B0B"/>
          <w:sz w:val="20"/>
          <w:szCs w:val="20"/>
        </w:rPr>
        <w:t>attualmente</w:t>
      </w:r>
      <w:r w:rsidRPr="003F7DC9">
        <w:rPr>
          <w:color w:val="0B0B0B"/>
          <w:spacing w:val="32"/>
          <w:sz w:val="20"/>
          <w:szCs w:val="20"/>
        </w:rPr>
        <w:t xml:space="preserve"> </w:t>
      </w:r>
      <w:r w:rsidRPr="003F7DC9">
        <w:rPr>
          <w:color w:val="0B0B0B"/>
          <w:sz w:val="20"/>
          <w:szCs w:val="20"/>
        </w:rPr>
        <w:t>stabilita</w:t>
      </w:r>
      <w:r w:rsidRPr="003F7DC9">
        <w:rPr>
          <w:color w:val="0B0B0B"/>
          <w:spacing w:val="31"/>
          <w:sz w:val="20"/>
          <w:szCs w:val="20"/>
        </w:rPr>
        <w:t xml:space="preserve"> </w:t>
      </w:r>
      <w:r w:rsidRPr="003F7DC9">
        <w:rPr>
          <w:color w:val="0B0B0B"/>
          <w:sz w:val="20"/>
          <w:szCs w:val="20"/>
        </w:rPr>
        <w:t>in</w:t>
      </w:r>
      <w:r w:rsidRPr="003F7DC9">
        <w:rPr>
          <w:color w:val="0B0B0B"/>
          <w:spacing w:val="32"/>
          <w:sz w:val="20"/>
          <w:szCs w:val="20"/>
        </w:rPr>
        <w:t xml:space="preserve"> </w:t>
      </w:r>
      <w:r w:rsidRPr="003F7DC9">
        <w:rPr>
          <w:color w:val="0B0B0B"/>
          <w:sz w:val="20"/>
          <w:szCs w:val="20"/>
        </w:rPr>
        <w:t>16</w:t>
      </w:r>
      <w:r w:rsidRPr="003F7DC9">
        <w:rPr>
          <w:color w:val="0B0B0B"/>
          <w:spacing w:val="31"/>
          <w:sz w:val="20"/>
          <w:szCs w:val="20"/>
        </w:rPr>
        <w:t xml:space="preserve"> </w:t>
      </w:r>
      <w:r w:rsidRPr="003F7DC9">
        <w:rPr>
          <w:color w:val="0B0B0B"/>
          <w:sz w:val="20"/>
          <w:szCs w:val="20"/>
        </w:rPr>
        <w:t>casi</w:t>
      </w:r>
      <w:r w:rsidRPr="003F7DC9">
        <w:rPr>
          <w:color w:val="0B0B0B"/>
          <w:spacing w:val="31"/>
          <w:sz w:val="20"/>
          <w:szCs w:val="20"/>
        </w:rPr>
        <w:t xml:space="preserve"> </w:t>
      </w:r>
      <w:r w:rsidRPr="003F7DC9">
        <w:rPr>
          <w:color w:val="0B0B0B"/>
          <w:sz w:val="20"/>
          <w:szCs w:val="20"/>
        </w:rPr>
        <w:t>per</w:t>
      </w:r>
    </w:p>
    <w:p w14:paraId="3DA62EB5" w14:textId="77777777" w:rsidR="004C1BFC" w:rsidRPr="003F7DC9" w:rsidRDefault="00D9217B" w:rsidP="00356158">
      <w:pPr>
        <w:spacing w:before="8"/>
        <w:ind w:left="709" w:right="794"/>
        <w:jc w:val="both"/>
        <w:rPr>
          <w:sz w:val="20"/>
          <w:szCs w:val="20"/>
        </w:rPr>
      </w:pPr>
      <w:r w:rsidRPr="003F7DC9">
        <w:rPr>
          <w:color w:val="0B0B0B"/>
          <w:sz w:val="20"/>
          <w:szCs w:val="20"/>
        </w:rPr>
        <w:t>100.000 abitanti).</w:t>
      </w:r>
    </w:p>
    <w:p w14:paraId="2B5AB703" w14:textId="77777777" w:rsidR="004C1BFC" w:rsidRPr="003F7DC9" w:rsidRDefault="00D9217B" w:rsidP="00356158">
      <w:pPr>
        <w:spacing w:before="6" w:line="244" w:lineRule="auto"/>
        <w:ind w:left="709" w:right="794"/>
        <w:jc w:val="both"/>
        <w:rPr>
          <w:sz w:val="20"/>
          <w:szCs w:val="20"/>
        </w:rPr>
      </w:pPr>
      <w:r w:rsidRPr="003F7DC9">
        <w:rPr>
          <w:color w:val="0B0B0B"/>
          <w:sz w:val="20"/>
          <w:szCs w:val="20"/>
        </w:rPr>
        <w:t>I passeggeri che sono guariti recentemente dal COVID-19 e dimessi secondo i criteri individuati da ECDC, possono evitare il test PCR.</w:t>
      </w:r>
    </w:p>
    <w:p w14:paraId="522BBF16" w14:textId="77777777" w:rsidR="004C1BFC" w:rsidRPr="003F7DC9" w:rsidRDefault="004C1BFC" w:rsidP="00356158">
      <w:pPr>
        <w:pStyle w:val="Corpotesto"/>
        <w:spacing w:before="7"/>
        <w:ind w:left="709" w:right="794"/>
      </w:pPr>
    </w:p>
    <w:p w14:paraId="734E9664" w14:textId="77777777" w:rsidR="004C1BFC" w:rsidRPr="003F7DC9" w:rsidRDefault="00D9217B" w:rsidP="00356158">
      <w:pPr>
        <w:ind w:left="709" w:right="794"/>
        <w:jc w:val="both"/>
        <w:rPr>
          <w:i/>
          <w:sz w:val="20"/>
          <w:szCs w:val="20"/>
        </w:rPr>
      </w:pPr>
      <w:r w:rsidRPr="003F7DC9">
        <w:rPr>
          <w:i/>
          <w:color w:val="0B0B0B"/>
          <w:sz w:val="20"/>
          <w:szCs w:val="20"/>
          <w:u w:val="single" w:color="0B0B0B"/>
        </w:rPr>
        <w:t>Screening pre-imbarco</w:t>
      </w:r>
    </w:p>
    <w:p w14:paraId="28EC6DA5" w14:textId="48D7230E" w:rsidR="004C1BFC" w:rsidRPr="003F7DC9" w:rsidRDefault="00D9217B" w:rsidP="00356158">
      <w:pPr>
        <w:spacing w:before="6" w:line="244" w:lineRule="auto"/>
        <w:ind w:left="709" w:right="794"/>
        <w:jc w:val="both"/>
        <w:rPr>
          <w:sz w:val="20"/>
          <w:szCs w:val="20"/>
        </w:rPr>
      </w:pPr>
      <w:r w:rsidRPr="003F7DC9">
        <w:rPr>
          <w:color w:val="0B0B0B"/>
          <w:sz w:val="20"/>
          <w:szCs w:val="20"/>
        </w:rPr>
        <w:t>Prima di accedere all’imbarco, tutti i visitatori, ospiti ed equipaggio saranno sottoposti     ad un attento screening</w:t>
      </w:r>
      <w:r w:rsidRPr="003F7DC9">
        <w:rPr>
          <w:color w:val="0B0B0B"/>
          <w:spacing w:val="6"/>
          <w:sz w:val="20"/>
          <w:szCs w:val="20"/>
        </w:rPr>
        <w:t xml:space="preserve"> </w:t>
      </w:r>
      <w:r w:rsidRPr="003F7DC9">
        <w:rPr>
          <w:color w:val="0B0B0B"/>
          <w:sz w:val="20"/>
          <w:szCs w:val="20"/>
        </w:rPr>
        <w:t>pre-imbarco:</w:t>
      </w:r>
    </w:p>
    <w:p w14:paraId="11371B66" w14:textId="204F6823" w:rsidR="004C1BFC" w:rsidRPr="003F7DC9" w:rsidRDefault="00D9217B" w:rsidP="00356158">
      <w:pPr>
        <w:pStyle w:val="Paragrafoelenco"/>
        <w:numPr>
          <w:ilvl w:val="0"/>
          <w:numId w:val="39"/>
        </w:numPr>
        <w:tabs>
          <w:tab w:val="left" w:pos="2021"/>
        </w:tabs>
        <w:spacing w:before="2" w:line="244" w:lineRule="auto"/>
        <w:ind w:left="709" w:right="794" w:firstLine="0"/>
        <w:rPr>
          <w:sz w:val="20"/>
          <w:szCs w:val="20"/>
        </w:rPr>
      </w:pPr>
      <w:r w:rsidRPr="003F7DC9">
        <w:rPr>
          <w:color w:val="0B0B0B"/>
          <w:sz w:val="20"/>
          <w:szCs w:val="20"/>
          <w:u w:val="single" w:color="0B0B0B"/>
        </w:rPr>
        <w:t>primario</w:t>
      </w:r>
      <w:r w:rsidRPr="003F7DC9">
        <w:rPr>
          <w:color w:val="0B0B0B"/>
          <w:sz w:val="20"/>
          <w:szCs w:val="20"/>
        </w:rPr>
        <w:t xml:space="preserve">: misurazione della temperatura, compilazione, non oltre le 6 (sei) ore prima dell’imbarco, dello stampato in allegato 4 </w:t>
      </w:r>
      <w:proofErr w:type="gramStart"/>
      <w:r w:rsidRPr="003F7DC9">
        <w:rPr>
          <w:color w:val="0B0B0B"/>
          <w:sz w:val="20"/>
          <w:szCs w:val="20"/>
        </w:rPr>
        <w:t>ovvero  un</w:t>
      </w:r>
      <w:proofErr w:type="gramEnd"/>
      <w:r w:rsidRPr="003F7DC9">
        <w:rPr>
          <w:color w:val="0B0B0B"/>
          <w:sz w:val="20"/>
          <w:szCs w:val="20"/>
        </w:rPr>
        <w:t xml:space="preserve">  questionario  –  predisposto dalla Società di gestione – contenente, almeno, i dati di cui al facsimile in allegato 4   e valutazione iniziale da parte di personale non medico che attraverso le risposte al questionario individuerà eventuali condizioni di</w:t>
      </w:r>
      <w:r w:rsidRPr="003F7DC9">
        <w:rPr>
          <w:color w:val="0B0B0B"/>
          <w:spacing w:val="10"/>
          <w:sz w:val="20"/>
          <w:szCs w:val="20"/>
        </w:rPr>
        <w:t xml:space="preserve"> </w:t>
      </w:r>
      <w:r w:rsidRPr="003F7DC9">
        <w:rPr>
          <w:color w:val="0B0B0B"/>
          <w:sz w:val="20"/>
          <w:szCs w:val="20"/>
        </w:rPr>
        <w:t>rishio;</w:t>
      </w:r>
    </w:p>
    <w:p w14:paraId="0A22E456" w14:textId="77777777" w:rsidR="004C1BFC" w:rsidRPr="003F7DC9" w:rsidRDefault="00D9217B" w:rsidP="00356158">
      <w:pPr>
        <w:pStyle w:val="Paragrafoelenco"/>
        <w:numPr>
          <w:ilvl w:val="0"/>
          <w:numId w:val="39"/>
        </w:numPr>
        <w:tabs>
          <w:tab w:val="left" w:pos="2021"/>
        </w:tabs>
        <w:spacing w:before="5" w:line="244" w:lineRule="auto"/>
        <w:ind w:left="709" w:right="794" w:firstLine="0"/>
        <w:rPr>
          <w:sz w:val="20"/>
          <w:szCs w:val="20"/>
        </w:rPr>
      </w:pPr>
      <w:r w:rsidRPr="003F7DC9">
        <w:rPr>
          <w:color w:val="0B0B0B"/>
          <w:sz w:val="20"/>
          <w:szCs w:val="20"/>
          <w:u w:val="single" w:color="0B0B0B"/>
        </w:rPr>
        <w:t>secondario</w:t>
      </w:r>
      <w:r w:rsidRPr="003F7DC9">
        <w:rPr>
          <w:color w:val="0B0B0B"/>
          <w:sz w:val="20"/>
          <w:szCs w:val="20"/>
        </w:rPr>
        <w:t>: coloro che non supereranno il controllo della temperatura o per i quali il questionario evidenzierà criticità, che presentano segni o sintomi compatibili con il COVID-19 o che sono stati potenzialmente esposti alla SARS-CoV-2, saranno sottoposti ad un colloquio e screening condotto da un medico tramite anamnesi, esame medico e di laboratorio con una seconda misurazione della temperatura. L’accertamento sarà svolto in un’idonea area – precedentemente identificata dalla Autorità del porto di approdo in collaborazione con l’Autorità sanitaria locale – presidiata da personale di bordo adeguatamente formato ed eventualmente supportato dal personale sanitario della</w:t>
      </w:r>
      <w:r w:rsidRPr="003F7DC9">
        <w:rPr>
          <w:color w:val="0B0B0B"/>
          <w:spacing w:val="8"/>
          <w:sz w:val="20"/>
          <w:szCs w:val="20"/>
        </w:rPr>
        <w:t xml:space="preserve"> </w:t>
      </w:r>
      <w:r w:rsidRPr="003F7DC9">
        <w:rPr>
          <w:color w:val="0B0B0B"/>
          <w:sz w:val="20"/>
          <w:szCs w:val="20"/>
        </w:rPr>
        <w:t>nave.</w:t>
      </w:r>
    </w:p>
    <w:p w14:paraId="779E6745" w14:textId="77777777" w:rsidR="004C1BFC" w:rsidRPr="003F7DC9" w:rsidRDefault="00D9217B" w:rsidP="00356158">
      <w:pPr>
        <w:spacing w:before="9"/>
        <w:ind w:left="709" w:right="794"/>
        <w:jc w:val="both"/>
        <w:rPr>
          <w:sz w:val="20"/>
          <w:szCs w:val="20"/>
        </w:rPr>
      </w:pPr>
      <w:r w:rsidRPr="003F7DC9">
        <w:rPr>
          <w:color w:val="0B0B0B"/>
          <w:sz w:val="20"/>
          <w:szCs w:val="20"/>
        </w:rPr>
        <w:t>Non potrà, pertanto, accedere all’imbarco chi:</w:t>
      </w:r>
    </w:p>
    <w:p w14:paraId="12ECAC78" w14:textId="77777777" w:rsidR="004C1BFC" w:rsidRPr="003F7DC9" w:rsidRDefault="00D9217B" w:rsidP="00356158">
      <w:pPr>
        <w:pStyle w:val="Paragrafoelenco"/>
        <w:numPr>
          <w:ilvl w:val="1"/>
          <w:numId w:val="39"/>
        </w:numPr>
        <w:tabs>
          <w:tab w:val="left" w:pos="2260"/>
        </w:tabs>
        <w:spacing w:before="7" w:line="244" w:lineRule="auto"/>
        <w:ind w:left="709" w:right="794" w:firstLine="0"/>
        <w:rPr>
          <w:sz w:val="20"/>
          <w:szCs w:val="20"/>
        </w:rPr>
      </w:pPr>
      <w:r w:rsidRPr="003F7DC9">
        <w:rPr>
          <w:color w:val="0B0B0B"/>
          <w:sz w:val="20"/>
          <w:szCs w:val="20"/>
        </w:rPr>
        <w:t>mostri sintomi ascrivibili a COVID-19 (es. persone alle quali verrà riscontrata temperatura corporea superiore a 37,5 °C, persone che riportino o evidenzino tosse o difficoltà</w:t>
      </w:r>
      <w:r w:rsidRPr="003F7DC9">
        <w:rPr>
          <w:color w:val="0B0B0B"/>
          <w:spacing w:val="4"/>
          <w:sz w:val="20"/>
          <w:szCs w:val="20"/>
        </w:rPr>
        <w:t xml:space="preserve"> </w:t>
      </w:r>
      <w:r w:rsidRPr="003F7DC9">
        <w:rPr>
          <w:color w:val="0B0B0B"/>
          <w:sz w:val="20"/>
          <w:szCs w:val="20"/>
        </w:rPr>
        <w:t>respiratorie);</w:t>
      </w:r>
    </w:p>
    <w:p w14:paraId="1CA12860" w14:textId="77777777" w:rsidR="004C1BFC" w:rsidRPr="003F7DC9" w:rsidRDefault="00D9217B" w:rsidP="00356158">
      <w:pPr>
        <w:pStyle w:val="Paragrafoelenco"/>
        <w:numPr>
          <w:ilvl w:val="1"/>
          <w:numId w:val="39"/>
        </w:numPr>
        <w:tabs>
          <w:tab w:val="left" w:pos="2260"/>
        </w:tabs>
        <w:spacing w:before="2" w:line="244" w:lineRule="auto"/>
        <w:ind w:left="709" w:right="794" w:firstLine="0"/>
        <w:rPr>
          <w:sz w:val="20"/>
          <w:szCs w:val="20"/>
        </w:rPr>
      </w:pPr>
      <w:r w:rsidRPr="003F7DC9">
        <w:rPr>
          <w:color w:val="0B0B0B"/>
          <w:sz w:val="20"/>
          <w:szCs w:val="20"/>
        </w:rPr>
        <w:t>abbia avuto contatti negli ultimi 14 giorni (o nei 2 giorni precedenti l’esordio dei sintomi) con un caso confermato di</w:t>
      </w:r>
      <w:r w:rsidRPr="003F7DC9">
        <w:rPr>
          <w:color w:val="0B0B0B"/>
          <w:spacing w:val="11"/>
          <w:sz w:val="20"/>
          <w:szCs w:val="20"/>
        </w:rPr>
        <w:t xml:space="preserve"> </w:t>
      </w:r>
      <w:r w:rsidRPr="003F7DC9">
        <w:rPr>
          <w:color w:val="0B0B0B"/>
          <w:sz w:val="20"/>
          <w:szCs w:val="20"/>
        </w:rPr>
        <w:t>COVID-19;</w:t>
      </w:r>
    </w:p>
    <w:p w14:paraId="6D96A7DD" w14:textId="77777777" w:rsidR="00DE2ED2" w:rsidRPr="003F7DC9" w:rsidRDefault="00DE2ED2" w:rsidP="00356158">
      <w:pPr>
        <w:pStyle w:val="Paragrafoelenco"/>
        <w:numPr>
          <w:ilvl w:val="1"/>
          <w:numId w:val="39"/>
        </w:numPr>
        <w:tabs>
          <w:tab w:val="left" w:pos="2260"/>
        </w:tabs>
        <w:spacing w:before="129" w:line="244" w:lineRule="auto"/>
        <w:ind w:left="709" w:right="794" w:firstLine="0"/>
        <w:rPr>
          <w:sz w:val="20"/>
          <w:szCs w:val="20"/>
        </w:rPr>
      </w:pPr>
      <w:r w:rsidRPr="003F7DC9">
        <w:rPr>
          <w:color w:val="0B0B0B"/>
          <w:sz w:val="20"/>
          <w:szCs w:val="20"/>
        </w:rPr>
        <w:t>sia stato in “contatto stretto”</w:t>
      </w:r>
      <w:r w:rsidRPr="003F7DC9">
        <w:rPr>
          <w:color w:val="0B0B0B"/>
          <w:sz w:val="20"/>
          <w:szCs w:val="20"/>
          <w:vertAlign w:val="superscript"/>
        </w:rPr>
        <w:t>3</w:t>
      </w:r>
      <w:r w:rsidRPr="003F7DC9">
        <w:rPr>
          <w:color w:val="0B0B0B"/>
          <w:sz w:val="20"/>
          <w:szCs w:val="20"/>
        </w:rPr>
        <w:t xml:space="preserve"> con casi confermati di COVID-19, per i quali sia   stata fatta regolare denuncia alle competenti Autorità</w:t>
      </w:r>
      <w:r w:rsidRPr="003F7DC9">
        <w:rPr>
          <w:color w:val="0B0B0B"/>
          <w:spacing w:val="20"/>
          <w:sz w:val="20"/>
          <w:szCs w:val="20"/>
        </w:rPr>
        <w:t xml:space="preserve"> </w:t>
      </w:r>
      <w:r w:rsidRPr="003F7DC9">
        <w:rPr>
          <w:color w:val="0B0B0B"/>
          <w:sz w:val="20"/>
          <w:szCs w:val="20"/>
        </w:rPr>
        <w:t>sanitarie.</w:t>
      </w:r>
    </w:p>
    <w:p w14:paraId="47B2C3F1" w14:textId="7446CE76" w:rsidR="00DE2ED2" w:rsidRPr="003F7DC9" w:rsidRDefault="00DE2ED2" w:rsidP="00356158">
      <w:pPr>
        <w:spacing w:before="2" w:line="244" w:lineRule="auto"/>
        <w:ind w:left="709" w:right="794"/>
        <w:jc w:val="both"/>
        <w:rPr>
          <w:sz w:val="20"/>
          <w:szCs w:val="20"/>
        </w:rPr>
      </w:pPr>
      <w:r w:rsidRPr="003F7DC9">
        <w:rPr>
          <w:color w:val="0B0B0B"/>
          <w:sz w:val="20"/>
          <w:szCs w:val="20"/>
        </w:rPr>
        <w:t xml:space="preserve">Qualora si riscontrassero persone ricadenti nella tipologia di cui ai punti 1. e 2., il personale sanitario di bordo e/o quello individuato dalla Società di gestione, provvederà   a separare i casi sospetti indirizzandoli verso un’area “sicura” precedentemente indicata dall’Autorità del porto di approdo. I referenti della Società </w:t>
      </w:r>
      <w:proofErr w:type="gramStart"/>
      <w:r w:rsidRPr="003F7DC9">
        <w:rPr>
          <w:color w:val="0B0B0B"/>
          <w:sz w:val="20"/>
          <w:szCs w:val="20"/>
        </w:rPr>
        <w:t>di  gestione</w:t>
      </w:r>
      <w:proofErr w:type="gramEnd"/>
      <w:r w:rsidRPr="003F7DC9">
        <w:rPr>
          <w:color w:val="0B0B0B"/>
          <w:sz w:val="20"/>
          <w:szCs w:val="20"/>
        </w:rPr>
        <w:t xml:space="preserve">  daranno  immediata comunicazione alle Autorità sanitarie locali dei casi sospetti a cui non è stato consentito</w:t>
      </w:r>
      <w:r w:rsidRPr="003F7DC9">
        <w:rPr>
          <w:color w:val="0B0B0B"/>
          <w:spacing w:val="1"/>
          <w:sz w:val="20"/>
          <w:szCs w:val="20"/>
        </w:rPr>
        <w:t xml:space="preserve"> </w:t>
      </w:r>
      <w:r w:rsidRPr="003F7DC9">
        <w:rPr>
          <w:color w:val="0B0B0B"/>
          <w:sz w:val="20"/>
          <w:szCs w:val="20"/>
        </w:rPr>
        <w:t>l’imbarco.</w:t>
      </w:r>
    </w:p>
    <w:p w14:paraId="3013DBBA" w14:textId="453088A1" w:rsidR="00DE2ED2" w:rsidRPr="003F7DC9" w:rsidRDefault="00DE2ED2" w:rsidP="00356158">
      <w:pPr>
        <w:spacing w:before="7" w:line="244" w:lineRule="auto"/>
        <w:ind w:left="709" w:right="794"/>
        <w:jc w:val="both"/>
        <w:rPr>
          <w:sz w:val="20"/>
          <w:szCs w:val="20"/>
        </w:rPr>
      </w:pPr>
      <w:r w:rsidRPr="003F7DC9">
        <w:rPr>
          <w:color w:val="0B0B0B"/>
          <w:sz w:val="20"/>
          <w:szCs w:val="20"/>
        </w:rPr>
        <w:t xml:space="preserve">Coloro i quali risulteranno ricadere nella tipologia di cui al punto 3., </w:t>
      </w:r>
      <w:proofErr w:type="gramStart"/>
      <w:r w:rsidRPr="003F7DC9">
        <w:rPr>
          <w:color w:val="0B0B0B"/>
          <w:sz w:val="20"/>
          <w:szCs w:val="20"/>
        </w:rPr>
        <w:t>anche  se</w:t>
      </w:r>
      <w:proofErr w:type="gramEnd"/>
      <w:r w:rsidRPr="003F7DC9">
        <w:rPr>
          <w:color w:val="0B0B0B"/>
          <w:sz w:val="20"/>
          <w:szCs w:val="20"/>
        </w:rPr>
        <w:t xml:space="preserve">  asintomatici, non potranno prendere imbarco. La Società di gestione, in tal caso, consegnerà agli interessati una comunicazione contenente la motivazione del mancato imbarco.</w:t>
      </w:r>
    </w:p>
    <w:p w14:paraId="04E14CFC" w14:textId="77777777" w:rsidR="00DE2ED2" w:rsidRPr="003F7DC9" w:rsidRDefault="00DE2ED2" w:rsidP="00356158">
      <w:pPr>
        <w:pStyle w:val="Paragrafoelenco"/>
        <w:tabs>
          <w:tab w:val="left" w:pos="2260"/>
        </w:tabs>
        <w:spacing w:before="2" w:line="244" w:lineRule="auto"/>
        <w:ind w:left="709" w:right="794" w:firstLine="0"/>
        <w:rPr>
          <w:sz w:val="20"/>
          <w:szCs w:val="20"/>
        </w:rPr>
      </w:pPr>
    </w:p>
    <w:p w14:paraId="52530DED" w14:textId="77777777" w:rsidR="004C1BFC" w:rsidRPr="003F7DC9" w:rsidRDefault="00D9217B" w:rsidP="00356158">
      <w:pPr>
        <w:pStyle w:val="Paragrafoelenco"/>
        <w:numPr>
          <w:ilvl w:val="0"/>
          <w:numId w:val="41"/>
        </w:numPr>
        <w:tabs>
          <w:tab w:val="left" w:pos="1792"/>
        </w:tabs>
        <w:ind w:left="709" w:right="794" w:firstLine="0"/>
        <w:rPr>
          <w:b/>
          <w:color w:val="0B0B0B"/>
          <w:sz w:val="20"/>
          <w:szCs w:val="20"/>
        </w:rPr>
      </w:pPr>
      <w:r w:rsidRPr="003F7DC9">
        <w:rPr>
          <w:b/>
          <w:color w:val="0B0B0B"/>
          <w:sz w:val="20"/>
          <w:szCs w:val="20"/>
        </w:rPr>
        <w:t>Misure di bordo per affrontare i rischi associati a</w:t>
      </w:r>
      <w:r w:rsidRPr="003F7DC9">
        <w:rPr>
          <w:b/>
          <w:color w:val="0B0B0B"/>
          <w:spacing w:val="19"/>
          <w:sz w:val="20"/>
          <w:szCs w:val="20"/>
        </w:rPr>
        <w:t xml:space="preserve"> </w:t>
      </w:r>
      <w:r w:rsidRPr="003F7DC9">
        <w:rPr>
          <w:b/>
          <w:color w:val="0B0B0B"/>
          <w:sz w:val="20"/>
          <w:szCs w:val="20"/>
        </w:rPr>
        <w:t>COVID-19</w:t>
      </w:r>
    </w:p>
    <w:p w14:paraId="574A27A5" w14:textId="77777777" w:rsidR="004C1BFC" w:rsidRPr="003F7DC9" w:rsidRDefault="004C1BFC" w:rsidP="00356158">
      <w:pPr>
        <w:pStyle w:val="Corpotesto"/>
        <w:spacing w:before="11"/>
        <w:ind w:left="709" w:right="794"/>
        <w:rPr>
          <w:b/>
        </w:rPr>
      </w:pPr>
    </w:p>
    <w:p w14:paraId="52DFCA05" w14:textId="77777777" w:rsidR="004C1BFC" w:rsidRPr="003F7DC9" w:rsidRDefault="00D9217B" w:rsidP="00356158">
      <w:pPr>
        <w:pStyle w:val="Paragrafoelenco"/>
        <w:numPr>
          <w:ilvl w:val="1"/>
          <w:numId w:val="41"/>
        </w:numPr>
        <w:tabs>
          <w:tab w:val="left" w:pos="1792"/>
        </w:tabs>
        <w:ind w:left="709" w:right="794" w:firstLine="0"/>
        <w:rPr>
          <w:sz w:val="20"/>
          <w:szCs w:val="20"/>
        </w:rPr>
      </w:pPr>
      <w:r w:rsidRPr="003F7DC9">
        <w:rPr>
          <w:color w:val="0B0B0B"/>
          <w:sz w:val="20"/>
          <w:szCs w:val="20"/>
          <w:u w:val="single" w:color="0B0B0B"/>
        </w:rPr>
        <w:t>Misure per proteggere la salute e prevenire le</w:t>
      </w:r>
      <w:r w:rsidRPr="003F7DC9">
        <w:rPr>
          <w:color w:val="0B0B0B"/>
          <w:spacing w:val="13"/>
          <w:sz w:val="20"/>
          <w:szCs w:val="20"/>
          <w:u w:val="single" w:color="0B0B0B"/>
        </w:rPr>
        <w:t xml:space="preserve"> </w:t>
      </w:r>
      <w:r w:rsidRPr="003F7DC9">
        <w:rPr>
          <w:color w:val="0B0B0B"/>
          <w:sz w:val="20"/>
          <w:szCs w:val="20"/>
          <w:u w:val="single" w:color="0B0B0B"/>
        </w:rPr>
        <w:t>infezioni:</w:t>
      </w:r>
    </w:p>
    <w:p w14:paraId="6E55FCED" w14:textId="77777777" w:rsidR="004C1BFC" w:rsidRPr="003F7DC9" w:rsidRDefault="00D9217B" w:rsidP="00356158">
      <w:pPr>
        <w:pStyle w:val="Paragrafoelenco"/>
        <w:numPr>
          <w:ilvl w:val="2"/>
          <w:numId w:val="41"/>
        </w:numPr>
        <w:tabs>
          <w:tab w:val="left" w:pos="2084"/>
        </w:tabs>
        <w:spacing w:before="6"/>
        <w:ind w:left="709" w:right="794" w:firstLine="0"/>
        <w:rPr>
          <w:color w:val="0B0B0B"/>
          <w:sz w:val="20"/>
          <w:szCs w:val="20"/>
        </w:rPr>
      </w:pPr>
      <w:r w:rsidRPr="003F7DC9">
        <w:rPr>
          <w:i/>
          <w:color w:val="0B0B0B"/>
          <w:sz w:val="20"/>
          <w:szCs w:val="20"/>
        </w:rPr>
        <w:t>Monitoraggio e</w:t>
      </w:r>
      <w:r w:rsidRPr="003F7DC9">
        <w:rPr>
          <w:i/>
          <w:color w:val="0B0B0B"/>
          <w:spacing w:val="2"/>
          <w:sz w:val="20"/>
          <w:szCs w:val="20"/>
        </w:rPr>
        <w:t xml:space="preserve"> </w:t>
      </w:r>
      <w:r w:rsidRPr="003F7DC9">
        <w:rPr>
          <w:i/>
          <w:color w:val="0B0B0B"/>
          <w:sz w:val="20"/>
          <w:szCs w:val="20"/>
        </w:rPr>
        <w:t>screening</w:t>
      </w:r>
      <w:r w:rsidRPr="003F7DC9">
        <w:rPr>
          <w:color w:val="0B0B0B"/>
          <w:sz w:val="20"/>
          <w:szCs w:val="20"/>
        </w:rPr>
        <w:t>:</w:t>
      </w:r>
    </w:p>
    <w:p w14:paraId="73D50B80" w14:textId="77777777" w:rsidR="004C1BFC" w:rsidRPr="003F7DC9" w:rsidRDefault="00D9217B" w:rsidP="00356158">
      <w:pPr>
        <w:pStyle w:val="Paragrafoelenco"/>
        <w:numPr>
          <w:ilvl w:val="3"/>
          <w:numId w:val="41"/>
        </w:numPr>
        <w:tabs>
          <w:tab w:val="left" w:pos="2707"/>
        </w:tabs>
        <w:spacing w:before="191"/>
        <w:ind w:left="709" w:right="794" w:firstLine="0"/>
        <w:rPr>
          <w:i/>
          <w:sz w:val="20"/>
          <w:szCs w:val="20"/>
        </w:rPr>
      </w:pPr>
      <w:r w:rsidRPr="003F7DC9">
        <w:rPr>
          <w:i/>
          <w:color w:val="0B0B0B"/>
          <w:sz w:val="20"/>
          <w:szCs w:val="20"/>
        </w:rPr>
        <w:t>Equipaggio:</w:t>
      </w:r>
    </w:p>
    <w:p w14:paraId="4F2733FF" w14:textId="71F67009"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è necessario che il monitoraggio di tutto l’equipaggio a bordo sia effettuato giornalmente – attraverso la rilevazione della temperatura corporea di ogni singola persona – con successiva comunicazione allo staff medico di bordo; Inoltre, devono essere effettuati test PCR, ad intervalli regolari di </w:t>
      </w:r>
      <w:proofErr w:type="gramStart"/>
      <w:r w:rsidRPr="003F7DC9">
        <w:rPr>
          <w:color w:val="0B0B0B"/>
          <w:sz w:val="20"/>
          <w:szCs w:val="20"/>
        </w:rPr>
        <w:t>15  (</w:t>
      </w:r>
      <w:proofErr w:type="gramEnd"/>
      <w:r w:rsidRPr="003F7DC9">
        <w:rPr>
          <w:color w:val="0B0B0B"/>
          <w:sz w:val="20"/>
          <w:szCs w:val="20"/>
        </w:rPr>
        <w:t>quindici) giorni, al 50% del personale navigante, al fine di coprire l’intero equipaggio ogni 30 (trenta) giorni. Eventuali casi positivi devono essere trattati secondo le previsioni del punto</w:t>
      </w:r>
      <w:r w:rsidRPr="003F7DC9">
        <w:rPr>
          <w:color w:val="0B0B0B"/>
          <w:spacing w:val="11"/>
          <w:sz w:val="20"/>
          <w:szCs w:val="20"/>
        </w:rPr>
        <w:t xml:space="preserve"> </w:t>
      </w:r>
      <w:r w:rsidRPr="003F7DC9">
        <w:rPr>
          <w:color w:val="0B0B0B"/>
          <w:sz w:val="20"/>
          <w:szCs w:val="20"/>
        </w:rPr>
        <w:t>E.</w:t>
      </w:r>
    </w:p>
    <w:p w14:paraId="2E029947" w14:textId="77777777" w:rsidR="004C1BFC" w:rsidRPr="003F7DC9" w:rsidRDefault="00D9217B" w:rsidP="00356158">
      <w:pPr>
        <w:pStyle w:val="Paragrafoelenco"/>
        <w:numPr>
          <w:ilvl w:val="3"/>
          <w:numId w:val="41"/>
        </w:numPr>
        <w:tabs>
          <w:tab w:val="left" w:pos="2705"/>
        </w:tabs>
        <w:spacing w:before="194"/>
        <w:ind w:left="709" w:right="794" w:firstLine="0"/>
        <w:rPr>
          <w:sz w:val="20"/>
          <w:szCs w:val="20"/>
        </w:rPr>
      </w:pPr>
      <w:r w:rsidRPr="003F7DC9">
        <w:rPr>
          <w:i/>
          <w:color w:val="0B0B0B"/>
          <w:sz w:val="20"/>
          <w:szCs w:val="20"/>
        </w:rPr>
        <w:t>Passeggeri</w:t>
      </w:r>
      <w:r w:rsidRPr="003F7DC9">
        <w:rPr>
          <w:color w:val="0B0B0B"/>
          <w:sz w:val="20"/>
          <w:szCs w:val="20"/>
        </w:rPr>
        <w:t>:</w:t>
      </w:r>
    </w:p>
    <w:p w14:paraId="34BEF1E4" w14:textId="4BCABFB1"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La misurazione della temperatura corporea dei </w:t>
      </w:r>
      <w:proofErr w:type="gramStart"/>
      <w:r w:rsidRPr="003F7DC9">
        <w:rPr>
          <w:color w:val="0B0B0B"/>
          <w:sz w:val="20"/>
          <w:szCs w:val="20"/>
        </w:rPr>
        <w:t>passeggeri  avverrà</w:t>
      </w:r>
      <w:proofErr w:type="gramEnd"/>
      <w:r w:rsidRPr="003F7DC9">
        <w:rPr>
          <w:color w:val="0B0B0B"/>
          <w:sz w:val="20"/>
          <w:szCs w:val="20"/>
        </w:rPr>
        <w:t xml:space="preserve">  attraverso l'utilizzo di termocamere in entrata ed in uscita dalla nave; i passeggeri che soggiornino a bordo verranno incoraggiati ad utilizzare le stazioni dedicate di misurazione presenti sulla nave. Nel caso in cui non sia prevista l'installazione di termocamere a bordo, la rilevazione della temperatura avverrà attraverso termometri personali messi a disposizione   dei</w:t>
      </w:r>
      <w:r w:rsidRPr="003F7DC9">
        <w:rPr>
          <w:color w:val="0B0B0B"/>
          <w:spacing w:val="1"/>
          <w:sz w:val="20"/>
          <w:szCs w:val="20"/>
        </w:rPr>
        <w:t xml:space="preserve"> </w:t>
      </w:r>
      <w:r w:rsidRPr="003F7DC9">
        <w:rPr>
          <w:color w:val="0B0B0B"/>
          <w:sz w:val="20"/>
          <w:szCs w:val="20"/>
        </w:rPr>
        <w:t>passeggeri.</w:t>
      </w:r>
    </w:p>
    <w:p w14:paraId="1C527B0B" w14:textId="3DA68069" w:rsidR="004C1BFC" w:rsidRPr="003F7DC9" w:rsidRDefault="00D9217B" w:rsidP="00356158">
      <w:pPr>
        <w:spacing w:before="8" w:line="244" w:lineRule="auto"/>
        <w:ind w:left="709" w:right="794"/>
        <w:jc w:val="both"/>
        <w:rPr>
          <w:sz w:val="20"/>
          <w:szCs w:val="20"/>
        </w:rPr>
      </w:pPr>
      <w:r w:rsidRPr="003F7DC9">
        <w:rPr>
          <w:color w:val="0B0B0B"/>
          <w:sz w:val="20"/>
          <w:szCs w:val="20"/>
        </w:rPr>
        <w:t xml:space="preserve">Qualora la temperatura corporea risultasse superiore a 37,5°C la persona dovrà indossare la mascherina e presentarsi, per la necessaria </w:t>
      </w:r>
      <w:proofErr w:type="gramStart"/>
      <w:r w:rsidRPr="003F7DC9">
        <w:rPr>
          <w:color w:val="0B0B0B"/>
          <w:sz w:val="20"/>
          <w:szCs w:val="20"/>
        </w:rPr>
        <w:t>valutazione  medica</w:t>
      </w:r>
      <w:proofErr w:type="gramEnd"/>
      <w:r w:rsidRPr="003F7DC9">
        <w:rPr>
          <w:color w:val="0B0B0B"/>
          <w:sz w:val="20"/>
          <w:szCs w:val="20"/>
        </w:rPr>
        <w:t xml:space="preserve">,  presso l’ospedale di bordo oppure recarsi o rimanere nella propria cabina  informando il personale medico di bordo. Nel caso in cui la nave si trovi in </w:t>
      </w:r>
      <w:proofErr w:type="gramStart"/>
      <w:r w:rsidRPr="003F7DC9">
        <w:rPr>
          <w:color w:val="0B0B0B"/>
          <w:sz w:val="20"/>
          <w:szCs w:val="20"/>
        </w:rPr>
        <w:t>Italia  dovrà</w:t>
      </w:r>
      <w:proofErr w:type="gramEnd"/>
      <w:r w:rsidRPr="003F7DC9">
        <w:rPr>
          <w:color w:val="0B0B0B"/>
          <w:sz w:val="20"/>
          <w:szCs w:val="20"/>
        </w:rPr>
        <w:t xml:space="preserve"> essere informato l’USMAF locale e la persona dovrà essere, momentaneamente,</w:t>
      </w:r>
      <w:r w:rsidRPr="003F7DC9">
        <w:rPr>
          <w:color w:val="0B0B0B"/>
          <w:spacing w:val="1"/>
          <w:sz w:val="20"/>
          <w:szCs w:val="20"/>
        </w:rPr>
        <w:t xml:space="preserve"> </w:t>
      </w:r>
      <w:r w:rsidRPr="003F7DC9">
        <w:rPr>
          <w:color w:val="0B0B0B"/>
          <w:sz w:val="20"/>
          <w:szCs w:val="20"/>
        </w:rPr>
        <w:t>isolata.</w:t>
      </w:r>
    </w:p>
    <w:p w14:paraId="234705DA" w14:textId="77777777" w:rsidR="004C1BFC" w:rsidRPr="003F7DC9" w:rsidRDefault="00D9217B" w:rsidP="00356158">
      <w:pPr>
        <w:pStyle w:val="Paragrafoelenco"/>
        <w:numPr>
          <w:ilvl w:val="2"/>
          <w:numId w:val="41"/>
        </w:numPr>
        <w:tabs>
          <w:tab w:val="left" w:pos="2084"/>
        </w:tabs>
        <w:spacing w:before="119"/>
        <w:ind w:left="709" w:right="794" w:firstLine="0"/>
        <w:rPr>
          <w:color w:val="0B0B0B"/>
          <w:sz w:val="20"/>
          <w:szCs w:val="20"/>
        </w:rPr>
      </w:pPr>
      <w:r w:rsidRPr="003F7DC9">
        <w:rPr>
          <w:i/>
          <w:color w:val="0B0B0B"/>
          <w:sz w:val="20"/>
          <w:szCs w:val="20"/>
        </w:rPr>
        <w:lastRenderedPageBreak/>
        <w:t>Dispositivi di protezione</w:t>
      </w:r>
      <w:r w:rsidRPr="003F7DC9">
        <w:rPr>
          <w:i/>
          <w:color w:val="0B0B0B"/>
          <w:spacing w:val="3"/>
          <w:sz w:val="20"/>
          <w:szCs w:val="20"/>
        </w:rPr>
        <w:t xml:space="preserve"> </w:t>
      </w:r>
      <w:r w:rsidRPr="003F7DC9">
        <w:rPr>
          <w:i/>
          <w:color w:val="0B0B0B"/>
          <w:sz w:val="20"/>
          <w:szCs w:val="20"/>
        </w:rPr>
        <w:t>(DP)</w:t>
      </w:r>
      <w:r w:rsidRPr="003F7DC9">
        <w:rPr>
          <w:color w:val="0B0B0B"/>
          <w:sz w:val="20"/>
          <w:szCs w:val="20"/>
          <w:vertAlign w:val="superscript"/>
        </w:rPr>
        <w:t>4</w:t>
      </w:r>
      <w:r w:rsidRPr="003F7DC9">
        <w:rPr>
          <w:color w:val="0B0B0B"/>
          <w:sz w:val="20"/>
          <w:szCs w:val="20"/>
        </w:rPr>
        <w:t>:</w:t>
      </w:r>
    </w:p>
    <w:p w14:paraId="76B84027"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L'uso di mascherine fa parte di un pacchetto completo di misure di prevenzione e controllo che possono limitare la diffusione di alcune malattie virali respiratorie, tra cui il</w:t>
      </w:r>
      <w:r w:rsidRPr="003F7DC9">
        <w:rPr>
          <w:color w:val="0B0B0B"/>
          <w:spacing w:val="2"/>
          <w:sz w:val="20"/>
          <w:szCs w:val="20"/>
        </w:rPr>
        <w:t xml:space="preserve"> </w:t>
      </w:r>
      <w:r w:rsidRPr="003F7DC9">
        <w:rPr>
          <w:color w:val="0B0B0B"/>
          <w:sz w:val="20"/>
          <w:szCs w:val="20"/>
        </w:rPr>
        <w:t>COVID-19.</w:t>
      </w:r>
    </w:p>
    <w:p w14:paraId="15820EB5" w14:textId="5BB4E849"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Le mascherine possono essere utilizzate sia da persone sane (indossate per proteggersi quando si viene a contatto con un </w:t>
      </w:r>
      <w:proofErr w:type="gramStart"/>
      <w:r w:rsidRPr="003F7DC9">
        <w:rPr>
          <w:color w:val="0B0B0B"/>
          <w:sz w:val="20"/>
          <w:szCs w:val="20"/>
        </w:rPr>
        <w:t>individuo  infetto</w:t>
      </w:r>
      <w:proofErr w:type="gramEnd"/>
      <w:r w:rsidRPr="003F7DC9">
        <w:rPr>
          <w:color w:val="0B0B0B"/>
          <w:sz w:val="20"/>
          <w:szCs w:val="20"/>
        </w:rPr>
        <w:t>)  o  da  persone infette per impedire la successiva</w:t>
      </w:r>
      <w:r w:rsidRPr="003F7DC9">
        <w:rPr>
          <w:color w:val="0B0B0B"/>
          <w:spacing w:val="10"/>
          <w:sz w:val="20"/>
          <w:szCs w:val="20"/>
        </w:rPr>
        <w:t xml:space="preserve"> </w:t>
      </w:r>
      <w:r w:rsidRPr="003F7DC9">
        <w:rPr>
          <w:color w:val="0B0B0B"/>
          <w:sz w:val="20"/>
          <w:szCs w:val="20"/>
        </w:rPr>
        <w:t>trasmissione.</w:t>
      </w:r>
    </w:p>
    <w:p w14:paraId="397AF704"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Tuttavia, l'uso di una mascherina da sola non è sufficiente per fornire un livello adeguato di protezione e, quindi, altre misure a livello personale e di comunità dovrebbero essere adottate per evitare la trasmissione di virus respiratori.</w:t>
      </w:r>
    </w:p>
    <w:p w14:paraId="3D63364F" w14:textId="215AD205" w:rsidR="004C1BFC" w:rsidRPr="003F7DC9" w:rsidRDefault="00D9217B" w:rsidP="00356158">
      <w:pPr>
        <w:spacing w:before="4" w:line="244" w:lineRule="auto"/>
        <w:ind w:left="709" w:right="794"/>
        <w:jc w:val="both"/>
        <w:rPr>
          <w:sz w:val="20"/>
          <w:szCs w:val="20"/>
        </w:rPr>
      </w:pPr>
      <w:r w:rsidRPr="003F7DC9">
        <w:rPr>
          <w:color w:val="0B0B0B"/>
          <w:sz w:val="20"/>
          <w:szCs w:val="20"/>
        </w:rPr>
        <w:t xml:space="preserve">Indipendentemente dal fatto che vengano utilizzate o meno </w:t>
      </w:r>
      <w:proofErr w:type="gramStart"/>
      <w:r w:rsidRPr="003F7DC9">
        <w:rPr>
          <w:color w:val="0B0B0B"/>
          <w:sz w:val="20"/>
          <w:szCs w:val="20"/>
        </w:rPr>
        <w:t>le  mascherine</w:t>
      </w:r>
      <w:proofErr w:type="gramEnd"/>
      <w:r w:rsidRPr="003F7DC9">
        <w:rPr>
          <w:color w:val="0B0B0B"/>
          <w:sz w:val="20"/>
          <w:szCs w:val="20"/>
        </w:rPr>
        <w:t>,  il  rispetto</w:t>
      </w:r>
      <w:r w:rsidRPr="003F7DC9">
        <w:rPr>
          <w:color w:val="0B0B0B"/>
          <w:spacing w:val="15"/>
          <w:sz w:val="20"/>
          <w:szCs w:val="20"/>
        </w:rPr>
        <w:t xml:space="preserve"> </w:t>
      </w:r>
      <w:r w:rsidRPr="003F7DC9">
        <w:rPr>
          <w:color w:val="0B0B0B"/>
          <w:sz w:val="20"/>
          <w:szCs w:val="20"/>
        </w:rPr>
        <w:t>dell’igiene</w:t>
      </w:r>
      <w:r w:rsidRPr="003F7DC9">
        <w:rPr>
          <w:color w:val="0B0B0B"/>
          <w:spacing w:val="15"/>
          <w:sz w:val="20"/>
          <w:szCs w:val="20"/>
        </w:rPr>
        <w:t xml:space="preserve"> </w:t>
      </w:r>
      <w:r w:rsidRPr="003F7DC9">
        <w:rPr>
          <w:color w:val="0B0B0B"/>
          <w:sz w:val="20"/>
          <w:szCs w:val="20"/>
        </w:rPr>
        <w:t>delle</w:t>
      </w:r>
      <w:r w:rsidRPr="003F7DC9">
        <w:rPr>
          <w:color w:val="0B0B0B"/>
          <w:spacing w:val="15"/>
          <w:sz w:val="20"/>
          <w:szCs w:val="20"/>
        </w:rPr>
        <w:t xml:space="preserve"> </w:t>
      </w:r>
      <w:r w:rsidRPr="003F7DC9">
        <w:rPr>
          <w:color w:val="0B0B0B"/>
          <w:sz w:val="20"/>
          <w:szCs w:val="20"/>
        </w:rPr>
        <w:t>mani,</w:t>
      </w:r>
      <w:r w:rsidRPr="003F7DC9">
        <w:rPr>
          <w:color w:val="0B0B0B"/>
          <w:spacing w:val="15"/>
          <w:sz w:val="20"/>
          <w:szCs w:val="20"/>
        </w:rPr>
        <w:t xml:space="preserve"> </w:t>
      </w:r>
      <w:r w:rsidRPr="003F7DC9">
        <w:rPr>
          <w:color w:val="0B0B0B"/>
          <w:sz w:val="20"/>
          <w:szCs w:val="20"/>
        </w:rPr>
        <w:t>il</w:t>
      </w:r>
      <w:r w:rsidRPr="003F7DC9">
        <w:rPr>
          <w:color w:val="0B0B0B"/>
          <w:spacing w:val="15"/>
          <w:sz w:val="20"/>
          <w:szCs w:val="20"/>
        </w:rPr>
        <w:t xml:space="preserve"> </w:t>
      </w:r>
      <w:r w:rsidRPr="003F7DC9">
        <w:rPr>
          <w:color w:val="0B0B0B"/>
          <w:sz w:val="20"/>
          <w:szCs w:val="20"/>
        </w:rPr>
        <w:t>distanziamento</w:t>
      </w:r>
      <w:r w:rsidRPr="003F7DC9">
        <w:rPr>
          <w:color w:val="0B0B0B"/>
          <w:spacing w:val="15"/>
          <w:sz w:val="20"/>
          <w:szCs w:val="20"/>
        </w:rPr>
        <w:t xml:space="preserve"> </w:t>
      </w:r>
      <w:r w:rsidRPr="003F7DC9">
        <w:rPr>
          <w:color w:val="0B0B0B"/>
          <w:sz w:val="20"/>
          <w:szCs w:val="20"/>
        </w:rPr>
        <w:t>fisico</w:t>
      </w:r>
      <w:r w:rsidRPr="003F7DC9">
        <w:rPr>
          <w:color w:val="0B0B0B"/>
          <w:spacing w:val="15"/>
          <w:sz w:val="20"/>
          <w:szCs w:val="20"/>
        </w:rPr>
        <w:t xml:space="preserve"> </w:t>
      </w:r>
      <w:r w:rsidRPr="003F7DC9">
        <w:rPr>
          <w:color w:val="0B0B0B"/>
          <w:sz w:val="20"/>
          <w:szCs w:val="20"/>
        </w:rPr>
        <w:t>e</w:t>
      </w:r>
      <w:r w:rsidRPr="003F7DC9">
        <w:rPr>
          <w:color w:val="0B0B0B"/>
          <w:spacing w:val="15"/>
          <w:sz w:val="20"/>
          <w:szCs w:val="20"/>
        </w:rPr>
        <w:t xml:space="preserve"> </w:t>
      </w:r>
      <w:r w:rsidRPr="003F7DC9">
        <w:rPr>
          <w:color w:val="0B0B0B"/>
          <w:sz w:val="20"/>
          <w:szCs w:val="20"/>
        </w:rPr>
        <w:t>altre</w:t>
      </w:r>
      <w:r w:rsidRPr="003F7DC9">
        <w:rPr>
          <w:color w:val="0B0B0B"/>
          <w:spacing w:val="16"/>
          <w:sz w:val="20"/>
          <w:szCs w:val="20"/>
        </w:rPr>
        <w:t xml:space="preserve"> </w:t>
      </w:r>
      <w:r w:rsidRPr="003F7DC9">
        <w:rPr>
          <w:color w:val="0B0B0B"/>
          <w:sz w:val="20"/>
          <w:szCs w:val="20"/>
        </w:rPr>
        <w:t>misure</w:t>
      </w:r>
      <w:r w:rsidRPr="003F7DC9">
        <w:rPr>
          <w:color w:val="0B0B0B"/>
          <w:spacing w:val="15"/>
          <w:sz w:val="20"/>
          <w:szCs w:val="20"/>
        </w:rPr>
        <w:t xml:space="preserve"> </w:t>
      </w:r>
      <w:r w:rsidRPr="003F7DC9">
        <w:rPr>
          <w:color w:val="0B0B0B"/>
          <w:sz w:val="20"/>
          <w:szCs w:val="20"/>
        </w:rPr>
        <w:t>di</w:t>
      </w:r>
      <w:r w:rsidRPr="003F7DC9">
        <w:rPr>
          <w:color w:val="0B0B0B"/>
          <w:spacing w:val="15"/>
          <w:sz w:val="20"/>
          <w:szCs w:val="20"/>
        </w:rPr>
        <w:t xml:space="preserve"> </w:t>
      </w:r>
      <w:r w:rsidRPr="003F7DC9">
        <w:rPr>
          <w:color w:val="0B0B0B"/>
          <w:sz w:val="20"/>
          <w:szCs w:val="20"/>
        </w:rPr>
        <w:t>prevenzione</w:t>
      </w:r>
      <w:r w:rsidR="00DE2ED2" w:rsidRPr="003F7DC9">
        <w:rPr>
          <w:color w:val="0B0B0B"/>
          <w:sz w:val="20"/>
          <w:szCs w:val="20"/>
        </w:rPr>
        <w:t xml:space="preserve"> dalle infezioni sono fondamentali per prevenire la trasmissione umana da COVID-  19</w:t>
      </w:r>
    </w:p>
    <w:p w14:paraId="22275715" w14:textId="77777777" w:rsidR="00DE2ED2" w:rsidRPr="003F7DC9" w:rsidRDefault="00DE2ED2" w:rsidP="00356158">
      <w:pPr>
        <w:pStyle w:val="Corpotesto"/>
        <w:spacing w:before="2"/>
        <w:ind w:left="709" w:right="794"/>
      </w:pPr>
    </w:p>
    <w:p w14:paraId="5A44870F" w14:textId="77777777" w:rsidR="00DE2ED2" w:rsidRPr="003F7DC9" w:rsidRDefault="00DE2ED2" w:rsidP="00356158">
      <w:pPr>
        <w:pStyle w:val="Corpotesto"/>
        <w:spacing w:before="2"/>
        <w:ind w:left="709" w:right="794"/>
      </w:pPr>
    </w:p>
    <w:p w14:paraId="11FE40C4" w14:textId="77777777" w:rsidR="00DE2ED2" w:rsidRPr="003F7DC9" w:rsidRDefault="00DE2ED2" w:rsidP="00356158">
      <w:pPr>
        <w:pStyle w:val="Corpotesto"/>
        <w:spacing w:before="2"/>
        <w:ind w:left="709" w:right="794"/>
      </w:pPr>
    </w:p>
    <w:p w14:paraId="62074B69" w14:textId="77777777" w:rsidR="00DE2ED2" w:rsidRPr="003F7DC9" w:rsidRDefault="00DE2ED2" w:rsidP="00356158">
      <w:pPr>
        <w:pStyle w:val="Corpotesto"/>
        <w:spacing w:before="2"/>
        <w:ind w:left="709" w:right="794"/>
      </w:pPr>
    </w:p>
    <w:p w14:paraId="4CE4DB6D" w14:textId="77777777" w:rsidR="00DE2ED2" w:rsidRPr="003F7DC9" w:rsidRDefault="00DE2ED2" w:rsidP="00356158">
      <w:pPr>
        <w:pStyle w:val="Corpotesto"/>
        <w:spacing w:before="2"/>
        <w:ind w:left="709" w:right="794"/>
      </w:pPr>
    </w:p>
    <w:p w14:paraId="02C2CE1A" w14:textId="77777777" w:rsidR="00DE2ED2" w:rsidRPr="003F7DC9" w:rsidRDefault="00DE2ED2" w:rsidP="00356158">
      <w:pPr>
        <w:pStyle w:val="Corpotesto"/>
        <w:spacing w:before="2"/>
        <w:ind w:left="709" w:right="794"/>
      </w:pPr>
    </w:p>
    <w:p w14:paraId="06696556" w14:textId="77777777" w:rsidR="00DE2ED2" w:rsidRPr="003F7DC9" w:rsidRDefault="00DE2ED2" w:rsidP="00356158">
      <w:pPr>
        <w:pStyle w:val="Corpotesto"/>
        <w:spacing w:before="2"/>
        <w:ind w:left="709" w:right="794"/>
      </w:pPr>
    </w:p>
    <w:p w14:paraId="146135F7" w14:textId="77777777" w:rsidR="00DE2ED2" w:rsidRPr="003F7DC9" w:rsidRDefault="00DE2ED2" w:rsidP="00356158">
      <w:pPr>
        <w:pStyle w:val="Corpotesto"/>
        <w:spacing w:before="2"/>
        <w:ind w:left="709" w:right="794"/>
      </w:pPr>
    </w:p>
    <w:p w14:paraId="70600528" w14:textId="77777777" w:rsidR="00DE2ED2" w:rsidRPr="003F7DC9" w:rsidRDefault="00DE2ED2" w:rsidP="00356158">
      <w:pPr>
        <w:pStyle w:val="Corpotesto"/>
        <w:spacing w:before="2"/>
        <w:ind w:left="709" w:right="794"/>
      </w:pPr>
    </w:p>
    <w:p w14:paraId="2EB2C894" w14:textId="77777777" w:rsidR="00DE2ED2" w:rsidRPr="003F7DC9" w:rsidRDefault="00DE2ED2" w:rsidP="00356158">
      <w:pPr>
        <w:pStyle w:val="Corpotesto"/>
        <w:spacing w:before="2"/>
        <w:ind w:left="709" w:right="794"/>
      </w:pPr>
    </w:p>
    <w:p w14:paraId="1BC5AD5C" w14:textId="77777777" w:rsidR="00DE2ED2" w:rsidRPr="003F7DC9" w:rsidRDefault="00DE2ED2" w:rsidP="00356158">
      <w:pPr>
        <w:pStyle w:val="Corpotesto"/>
        <w:spacing w:before="2"/>
        <w:ind w:left="709" w:right="794"/>
      </w:pPr>
    </w:p>
    <w:p w14:paraId="099862DD" w14:textId="77777777" w:rsidR="00DE2ED2" w:rsidRPr="003F7DC9" w:rsidRDefault="00DE2ED2" w:rsidP="00356158">
      <w:pPr>
        <w:pStyle w:val="Corpotesto"/>
        <w:spacing w:before="2"/>
        <w:ind w:left="709" w:right="794"/>
      </w:pPr>
    </w:p>
    <w:p w14:paraId="361573DB" w14:textId="77777777" w:rsidR="00DE2ED2" w:rsidRPr="003F7DC9" w:rsidRDefault="00DE2ED2" w:rsidP="00356158">
      <w:pPr>
        <w:pStyle w:val="Corpotesto"/>
        <w:spacing w:before="2"/>
        <w:ind w:left="709" w:right="794"/>
      </w:pPr>
    </w:p>
    <w:p w14:paraId="700A5B8B" w14:textId="77777777" w:rsidR="00DE2ED2" w:rsidRPr="003F7DC9" w:rsidRDefault="00DE2ED2" w:rsidP="00356158">
      <w:pPr>
        <w:pStyle w:val="Corpotesto"/>
        <w:spacing w:before="2"/>
        <w:ind w:left="709" w:right="794"/>
      </w:pPr>
    </w:p>
    <w:p w14:paraId="5866CC2B" w14:textId="77777777" w:rsidR="00DE2ED2" w:rsidRPr="003F7DC9" w:rsidRDefault="00DE2ED2" w:rsidP="00356158">
      <w:pPr>
        <w:pStyle w:val="Corpotesto"/>
        <w:spacing w:before="2"/>
        <w:ind w:left="709" w:right="794"/>
      </w:pPr>
    </w:p>
    <w:p w14:paraId="7AB38461" w14:textId="77777777" w:rsidR="00DE2ED2" w:rsidRPr="003F7DC9" w:rsidRDefault="00DE2ED2" w:rsidP="00356158">
      <w:pPr>
        <w:pStyle w:val="Corpotesto"/>
        <w:spacing w:before="2"/>
        <w:ind w:left="709" w:right="794"/>
      </w:pPr>
    </w:p>
    <w:p w14:paraId="53EA799E" w14:textId="77777777" w:rsidR="00DE2ED2" w:rsidRPr="003F7DC9" w:rsidRDefault="00DE2ED2" w:rsidP="00356158">
      <w:pPr>
        <w:pStyle w:val="Corpotesto"/>
        <w:spacing w:before="2"/>
        <w:ind w:left="709" w:right="794"/>
      </w:pPr>
    </w:p>
    <w:p w14:paraId="65489051" w14:textId="77777777" w:rsidR="00DE2ED2" w:rsidRPr="003F7DC9" w:rsidRDefault="00DE2ED2" w:rsidP="00356158">
      <w:pPr>
        <w:pStyle w:val="Corpotesto"/>
        <w:spacing w:before="2"/>
        <w:ind w:left="709" w:right="794"/>
      </w:pPr>
    </w:p>
    <w:p w14:paraId="2BD55F2D" w14:textId="77777777" w:rsidR="00DE2ED2" w:rsidRPr="003F7DC9" w:rsidRDefault="00DE2ED2" w:rsidP="00356158">
      <w:pPr>
        <w:pStyle w:val="Corpotesto"/>
        <w:spacing w:before="2"/>
        <w:ind w:left="709" w:right="794"/>
      </w:pPr>
    </w:p>
    <w:p w14:paraId="33B0FC78" w14:textId="77777777" w:rsidR="00DE2ED2" w:rsidRPr="003F7DC9" w:rsidRDefault="00DE2ED2" w:rsidP="00356158">
      <w:pPr>
        <w:pStyle w:val="Corpotesto"/>
        <w:spacing w:before="2"/>
        <w:ind w:left="709" w:right="794"/>
      </w:pPr>
    </w:p>
    <w:p w14:paraId="27D24722" w14:textId="77777777" w:rsidR="00DE2ED2" w:rsidRPr="003F7DC9" w:rsidRDefault="00DE2ED2" w:rsidP="00356158">
      <w:pPr>
        <w:pStyle w:val="Corpotesto"/>
        <w:spacing w:before="2"/>
        <w:ind w:left="709" w:right="794"/>
      </w:pPr>
    </w:p>
    <w:p w14:paraId="48FFBE64" w14:textId="77777777" w:rsidR="00DE2ED2" w:rsidRPr="003F7DC9" w:rsidRDefault="00DE2ED2" w:rsidP="00356158">
      <w:pPr>
        <w:pStyle w:val="Corpotesto"/>
        <w:spacing w:before="2"/>
        <w:ind w:left="709" w:right="794"/>
      </w:pPr>
    </w:p>
    <w:p w14:paraId="1637D068" w14:textId="77777777" w:rsidR="00DE2ED2" w:rsidRPr="003F7DC9" w:rsidRDefault="00DE2ED2" w:rsidP="00356158">
      <w:pPr>
        <w:pStyle w:val="Corpotesto"/>
        <w:spacing w:before="2"/>
        <w:ind w:left="709" w:right="794"/>
      </w:pPr>
    </w:p>
    <w:p w14:paraId="7642E398" w14:textId="77777777" w:rsidR="00DE2ED2" w:rsidRPr="003F7DC9" w:rsidRDefault="00DE2ED2" w:rsidP="00356158">
      <w:pPr>
        <w:pStyle w:val="Corpotesto"/>
        <w:spacing w:before="2"/>
        <w:ind w:left="709" w:right="794"/>
      </w:pPr>
    </w:p>
    <w:p w14:paraId="7F2238CC" w14:textId="77777777" w:rsidR="004C1BFC" w:rsidRPr="003F7DC9" w:rsidRDefault="0070282C" w:rsidP="00356158">
      <w:pPr>
        <w:pStyle w:val="Corpotesto"/>
        <w:spacing w:before="2"/>
        <w:ind w:left="709" w:right="794"/>
      </w:pPr>
      <w:r w:rsidRPr="003F7DC9">
        <w:rPr>
          <w:noProof/>
          <w:lang w:bidi="ar-SA"/>
        </w:rPr>
        <mc:AlternateContent>
          <mc:Choice Requires="wps">
            <w:drawing>
              <wp:anchor distT="0" distB="0" distL="0" distR="0" simplePos="0" relativeHeight="251732992" behindDoc="1" locked="0" layoutInCell="1" allowOverlap="1" wp14:anchorId="740E5F4B" wp14:editId="666AAD31">
                <wp:simplePos x="0" y="0"/>
                <wp:positionH relativeFrom="page">
                  <wp:posOffset>1210310</wp:posOffset>
                </wp:positionH>
                <wp:positionV relativeFrom="paragraph">
                  <wp:posOffset>139700</wp:posOffset>
                </wp:positionV>
                <wp:extent cx="1483360" cy="0"/>
                <wp:effectExtent l="0" t="0" r="0" b="0"/>
                <wp:wrapTopAndBottom/>
                <wp:docPr id="127" name="Lin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17">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F8817A" id="Line 106" o:spid="_x0000_s1026" style="position:absolute;z-index:-2515834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11pt" to="212.1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" strokecolor="#0b0b0b" strokeweight=".20603mm">
                <w10:wrap type="topAndBottom" anchorx="page"/>
              </v:line>
            </w:pict>
          </mc:Fallback>
        </mc:AlternateContent>
      </w:r>
    </w:p>
    <w:p w14:paraId="5EE9F09B" w14:textId="77777777" w:rsidR="004C1BFC" w:rsidRPr="00D84D32" w:rsidRDefault="00D9217B" w:rsidP="00356158">
      <w:pPr>
        <w:spacing w:before="40"/>
        <w:ind w:left="709" w:right="794"/>
        <w:rPr>
          <w:sz w:val="20"/>
          <w:szCs w:val="20"/>
          <w:lang w:val="en-US"/>
        </w:rPr>
      </w:pPr>
      <w:r w:rsidRPr="00D84D32">
        <w:rPr>
          <w:color w:val="0B0B0B"/>
          <w:position w:val="7"/>
          <w:sz w:val="20"/>
          <w:szCs w:val="20"/>
          <w:lang w:val="en-US"/>
        </w:rPr>
        <w:t xml:space="preserve">3 </w:t>
      </w:r>
      <w:r w:rsidRPr="00D84D32">
        <w:rPr>
          <w:color w:val="0B0B0B"/>
          <w:sz w:val="20"/>
          <w:szCs w:val="20"/>
          <w:lang w:val="en-US"/>
        </w:rPr>
        <w:t>Vds. paragrafo E.3</w:t>
      </w:r>
    </w:p>
    <w:p w14:paraId="4FC045F2" w14:textId="77777777" w:rsidR="004C1BFC" w:rsidRPr="00D84D32" w:rsidRDefault="00D9217B" w:rsidP="00220C60">
      <w:pPr>
        <w:spacing w:before="4"/>
        <w:ind w:left="709" w:right="794"/>
        <w:rPr>
          <w:sz w:val="20"/>
          <w:szCs w:val="20"/>
          <w:lang w:val="en-US"/>
        </w:rPr>
        <w:sectPr w:rsidR="004C1BFC" w:rsidRPr="00D84D32">
          <w:pgSz w:w="11900" w:h="16840"/>
          <w:pgMar w:top="1600" w:right="440" w:bottom="280" w:left="460" w:header="720" w:footer="720" w:gutter="0"/>
          <w:cols w:space="720"/>
        </w:sectPr>
      </w:pPr>
      <w:r w:rsidRPr="00D84D32">
        <w:rPr>
          <w:color w:val="0B0B0B"/>
          <w:w w:val="105"/>
          <w:position w:val="7"/>
          <w:sz w:val="20"/>
          <w:szCs w:val="20"/>
          <w:lang w:val="en-US"/>
        </w:rPr>
        <w:t xml:space="preserve">4 </w:t>
      </w:r>
      <w:r w:rsidRPr="00D84D32">
        <w:rPr>
          <w:i/>
          <w:color w:val="0B0B0B"/>
          <w:w w:val="105"/>
          <w:sz w:val="20"/>
          <w:szCs w:val="20"/>
          <w:lang w:val="en-US"/>
        </w:rPr>
        <w:t xml:space="preserve">Advice on the use of masks in the context of COVID-19 </w:t>
      </w:r>
      <w:r w:rsidRPr="00D84D32">
        <w:rPr>
          <w:color w:val="0B0B0B"/>
          <w:w w:val="105"/>
          <w:sz w:val="20"/>
          <w:szCs w:val="20"/>
          <w:lang w:val="en-US"/>
        </w:rPr>
        <w:t>dell’OMS datato 5 giugno 2020.</w:t>
      </w:r>
    </w:p>
    <w:p w14:paraId="1E483460" w14:textId="0959F894" w:rsidR="004C1BFC" w:rsidRPr="003F7DC9" w:rsidRDefault="00D9217B" w:rsidP="00917431">
      <w:pPr>
        <w:spacing w:before="98" w:line="244" w:lineRule="auto"/>
        <w:ind w:left="709" w:right="794"/>
        <w:jc w:val="both"/>
        <w:rPr>
          <w:sz w:val="20"/>
          <w:szCs w:val="20"/>
        </w:rPr>
      </w:pPr>
      <w:r w:rsidRPr="003F7DC9">
        <w:rPr>
          <w:color w:val="0B0B0B"/>
          <w:sz w:val="20"/>
          <w:szCs w:val="20"/>
        </w:rPr>
        <w:lastRenderedPageBreak/>
        <w:t xml:space="preserve">Per quanto attiene, invece, coloro che sono coinvolti nella distribuzione e gestione dei dispositivi di protezione (DP), nonché il personale di bordo </w:t>
      </w:r>
      <w:proofErr w:type="gramStart"/>
      <w:r w:rsidRPr="003F7DC9">
        <w:rPr>
          <w:color w:val="0B0B0B"/>
          <w:sz w:val="20"/>
          <w:szCs w:val="20"/>
        </w:rPr>
        <w:t>che  presta</w:t>
      </w:r>
      <w:proofErr w:type="gramEnd"/>
      <w:r w:rsidRPr="003F7DC9">
        <w:rPr>
          <w:color w:val="0B0B0B"/>
          <w:sz w:val="20"/>
          <w:szCs w:val="20"/>
        </w:rPr>
        <w:t xml:space="preserve">  assistenza sanitaria si dovrà fare riferimento, tra l’altro, al documento dell’OMS</w:t>
      </w:r>
      <w:r w:rsidRPr="003F7DC9">
        <w:rPr>
          <w:color w:val="0B0B0B"/>
          <w:sz w:val="20"/>
          <w:szCs w:val="20"/>
          <w:vertAlign w:val="superscript"/>
        </w:rPr>
        <w:t>5</w:t>
      </w:r>
      <w:r w:rsidRPr="003F7DC9">
        <w:rPr>
          <w:color w:val="0B0B0B"/>
          <w:sz w:val="20"/>
          <w:szCs w:val="20"/>
        </w:rPr>
        <w:t xml:space="preserve">    che fornisce informazioni sull'uso appropriato dei</w:t>
      </w:r>
      <w:r w:rsidRPr="003F7DC9">
        <w:rPr>
          <w:color w:val="0B0B0B"/>
          <w:spacing w:val="13"/>
          <w:sz w:val="20"/>
          <w:szCs w:val="20"/>
        </w:rPr>
        <w:t xml:space="preserve"> </w:t>
      </w:r>
      <w:r w:rsidRPr="003F7DC9">
        <w:rPr>
          <w:color w:val="0B0B0B"/>
          <w:sz w:val="20"/>
          <w:szCs w:val="20"/>
        </w:rPr>
        <w:t>DP.</w:t>
      </w:r>
    </w:p>
    <w:p w14:paraId="530E0A16" w14:textId="77777777" w:rsidR="004C1BFC" w:rsidRPr="003F7DC9" w:rsidRDefault="00D9217B" w:rsidP="00356158">
      <w:pPr>
        <w:spacing w:before="4" w:line="244" w:lineRule="auto"/>
        <w:ind w:left="709" w:right="794"/>
        <w:jc w:val="both"/>
        <w:rPr>
          <w:i/>
          <w:sz w:val="20"/>
          <w:szCs w:val="20"/>
        </w:rPr>
      </w:pPr>
      <w:r w:rsidRPr="003F7DC9">
        <w:rPr>
          <w:color w:val="0B0B0B"/>
          <w:sz w:val="20"/>
          <w:szCs w:val="20"/>
        </w:rPr>
        <w:t>Infine, sull’uso e smaltimento delle mascherine nel contesto COVID-19 sia fatto riferimento all’allegato 3 ed al rapporto ISS COVID-19 n° 26/2020 del 18 maggio 2020 recante “</w:t>
      </w:r>
      <w:r w:rsidRPr="003F7DC9">
        <w:rPr>
          <w:i/>
          <w:color w:val="0B0B0B"/>
          <w:sz w:val="20"/>
          <w:szCs w:val="20"/>
        </w:rPr>
        <w:t>Indicazioni ad interim su gestione e smaltimento di mascherine e guanti monouso provenienti da utilizzo domestico e non</w:t>
      </w:r>
      <w:r w:rsidRPr="003F7DC9">
        <w:rPr>
          <w:i/>
          <w:color w:val="0B0B0B"/>
          <w:spacing w:val="27"/>
          <w:sz w:val="20"/>
          <w:szCs w:val="20"/>
        </w:rPr>
        <w:t xml:space="preserve"> </w:t>
      </w:r>
      <w:r w:rsidRPr="003F7DC9">
        <w:rPr>
          <w:i/>
          <w:color w:val="0B0B0B"/>
          <w:sz w:val="20"/>
          <w:szCs w:val="20"/>
        </w:rPr>
        <w:t>domestico.”</w:t>
      </w:r>
    </w:p>
    <w:p w14:paraId="5CA5C535" w14:textId="77777777" w:rsidR="004C1BFC" w:rsidRPr="003F7DC9" w:rsidRDefault="004C1BFC" w:rsidP="00356158">
      <w:pPr>
        <w:pStyle w:val="Corpotesto"/>
        <w:spacing w:before="10"/>
        <w:ind w:left="709" w:right="794"/>
        <w:rPr>
          <w:i/>
        </w:rPr>
      </w:pPr>
    </w:p>
    <w:p w14:paraId="5E8B6C93" w14:textId="77777777" w:rsidR="004C1BFC" w:rsidRPr="003F7DC9" w:rsidRDefault="00D9217B" w:rsidP="00356158">
      <w:pPr>
        <w:pStyle w:val="Paragrafoelenco"/>
        <w:numPr>
          <w:ilvl w:val="2"/>
          <w:numId w:val="41"/>
        </w:numPr>
        <w:tabs>
          <w:tab w:val="left" w:pos="2084"/>
        </w:tabs>
        <w:ind w:left="709" w:right="794" w:firstLine="0"/>
        <w:rPr>
          <w:color w:val="0B0B0B"/>
          <w:sz w:val="20"/>
          <w:szCs w:val="20"/>
        </w:rPr>
      </w:pPr>
      <w:r w:rsidRPr="003F7DC9">
        <w:rPr>
          <w:i/>
          <w:color w:val="0B0B0B"/>
          <w:sz w:val="20"/>
          <w:szCs w:val="20"/>
        </w:rPr>
        <w:t>Auto-distanziamento a</w:t>
      </w:r>
      <w:r w:rsidRPr="003F7DC9">
        <w:rPr>
          <w:i/>
          <w:color w:val="0B0B0B"/>
          <w:spacing w:val="2"/>
          <w:sz w:val="20"/>
          <w:szCs w:val="20"/>
        </w:rPr>
        <w:t xml:space="preserve"> </w:t>
      </w:r>
      <w:r w:rsidRPr="003F7DC9">
        <w:rPr>
          <w:i/>
          <w:color w:val="0B0B0B"/>
          <w:sz w:val="20"/>
          <w:szCs w:val="20"/>
        </w:rPr>
        <w:t>bordo</w:t>
      </w:r>
      <w:r w:rsidRPr="003F7DC9">
        <w:rPr>
          <w:color w:val="0B0B0B"/>
          <w:sz w:val="20"/>
          <w:szCs w:val="20"/>
        </w:rPr>
        <w:t>:</w:t>
      </w:r>
    </w:p>
    <w:p w14:paraId="25D139F1" w14:textId="2D61DAA0" w:rsidR="004C1BFC" w:rsidRPr="003F7DC9" w:rsidRDefault="00D9217B" w:rsidP="00356158">
      <w:pPr>
        <w:spacing w:before="5" w:line="244" w:lineRule="auto"/>
        <w:ind w:left="709" w:right="794"/>
        <w:rPr>
          <w:sz w:val="20"/>
          <w:szCs w:val="20"/>
        </w:rPr>
      </w:pPr>
      <w:r w:rsidRPr="003F7DC9">
        <w:rPr>
          <w:color w:val="0B0B0B"/>
          <w:sz w:val="20"/>
          <w:szCs w:val="20"/>
        </w:rPr>
        <w:t xml:space="preserve">L'auto-distanziamento a bordo può essere messa in atto attraverso, per </w:t>
      </w:r>
      <w:proofErr w:type="gramStart"/>
      <w:r w:rsidRPr="003F7DC9">
        <w:rPr>
          <w:color w:val="0B0B0B"/>
          <w:sz w:val="20"/>
          <w:szCs w:val="20"/>
        </w:rPr>
        <w:t xml:space="preserve">esempio,   </w:t>
      </w:r>
      <w:proofErr w:type="gramEnd"/>
      <w:r w:rsidRPr="003F7DC9">
        <w:rPr>
          <w:color w:val="0B0B0B"/>
          <w:sz w:val="20"/>
          <w:szCs w:val="20"/>
        </w:rPr>
        <w:t xml:space="preserve"> le seguenti</w:t>
      </w:r>
      <w:r w:rsidRPr="003F7DC9">
        <w:rPr>
          <w:color w:val="0B0B0B"/>
          <w:spacing w:val="2"/>
          <w:sz w:val="20"/>
          <w:szCs w:val="20"/>
        </w:rPr>
        <w:t xml:space="preserve"> </w:t>
      </w:r>
      <w:r w:rsidRPr="003F7DC9">
        <w:rPr>
          <w:color w:val="0B0B0B"/>
          <w:sz w:val="20"/>
          <w:szCs w:val="20"/>
        </w:rPr>
        <w:t>misure:</w:t>
      </w:r>
    </w:p>
    <w:p w14:paraId="66A893A9" w14:textId="77777777" w:rsidR="004C1BFC" w:rsidRPr="003F7DC9" w:rsidRDefault="00D9217B" w:rsidP="00356158">
      <w:pPr>
        <w:pStyle w:val="Paragrafoelenco"/>
        <w:numPr>
          <w:ilvl w:val="0"/>
          <w:numId w:val="38"/>
        </w:numPr>
        <w:tabs>
          <w:tab w:val="left" w:pos="2366"/>
        </w:tabs>
        <w:spacing w:before="3"/>
        <w:ind w:left="709" w:right="794" w:firstLine="0"/>
        <w:jc w:val="left"/>
        <w:rPr>
          <w:sz w:val="20"/>
          <w:szCs w:val="20"/>
        </w:rPr>
      </w:pPr>
      <w:r w:rsidRPr="003F7DC9">
        <w:rPr>
          <w:color w:val="0B0B0B"/>
          <w:sz w:val="20"/>
          <w:szCs w:val="20"/>
        </w:rPr>
        <w:t>mantenere la distanza sociale di almeno un</w:t>
      </w:r>
      <w:r w:rsidRPr="003F7DC9">
        <w:rPr>
          <w:color w:val="0B0B0B"/>
          <w:spacing w:val="11"/>
          <w:sz w:val="20"/>
          <w:szCs w:val="20"/>
        </w:rPr>
        <w:t xml:space="preserve"> </w:t>
      </w:r>
      <w:r w:rsidRPr="003F7DC9">
        <w:rPr>
          <w:color w:val="0B0B0B"/>
          <w:sz w:val="20"/>
          <w:szCs w:val="20"/>
        </w:rPr>
        <w:t>metro;</w:t>
      </w:r>
    </w:p>
    <w:p w14:paraId="6C35B4AD" w14:textId="32D86E71" w:rsidR="004C1BFC" w:rsidRPr="003F7DC9" w:rsidRDefault="00D9217B" w:rsidP="00356158">
      <w:pPr>
        <w:pStyle w:val="Paragrafoelenco"/>
        <w:numPr>
          <w:ilvl w:val="0"/>
          <w:numId w:val="38"/>
        </w:numPr>
        <w:tabs>
          <w:tab w:val="left" w:pos="2366"/>
        </w:tabs>
        <w:spacing w:before="5" w:line="244" w:lineRule="auto"/>
        <w:ind w:left="709" w:right="794" w:firstLine="0"/>
        <w:jc w:val="left"/>
        <w:rPr>
          <w:sz w:val="20"/>
          <w:szCs w:val="20"/>
        </w:rPr>
      </w:pPr>
      <w:r w:rsidRPr="003F7DC9">
        <w:rPr>
          <w:color w:val="0B0B0B"/>
          <w:sz w:val="20"/>
          <w:szCs w:val="20"/>
        </w:rPr>
        <w:t>evitare qualsiasi contatto non essenziale o stretta vicinanza con altre persone. Quando possibile, ma solo se le condizioni e le circostanze lo consentono ed è sicuro farlo, utilizzare scale esterne/vie di fuga per spostarsi a bordo della nave.   I passeggeri devono essere sensibilizzati all’uso delle scale. Nel ca</w:t>
      </w:r>
      <w:r w:rsidR="0070282C" w:rsidRPr="003F7DC9">
        <w:rPr>
          <w:color w:val="0B0B0B"/>
          <w:sz w:val="20"/>
          <w:szCs w:val="20"/>
        </w:rPr>
        <w:t>so in cui si consideri l’uso de</w:t>
      </w:r>
      <w:r w:rsidRPr="003F7DC9">
        <w:rPr>
          <w:color w:val="0B0B0B"/>
          <w:sz w:val="20"/>
          <w:szCs w:val="20"/>
        </w:rPr>
        <w:t>g</w:t>
      </w:r>
      <w:r w:rsidR="0070282C" w:rsidRPr="003F7DC9">
        <w:rPr>
          <w:color w:val="0B0B0B"/>
          <w:sz w:val="20"/>
          <w:szCs w:val="20"/>
        </w:rPr>
        <w:t>l</w:t>
      </w:r>
      <w:r w:rsidRPr="003F7DC9">
        <w:rPr>
          <w:color w:val="0B0B0B"/>
          <w:sz w:val="20"/>
          <w:szCs w:val="20"/>
        </w:rPr>
        <w:t xml:space="preserve">i ascensori, lo stesso dovrà avvenire con limitazione del numero massimo di persone nel rispetto del distanziamento </w:t>
      </w:r>
      <w:proofErr w:type="gramStart"/>
      <w:r w:rsidRPr="003F7DC9">
        <w:rPr>
          <w:color w:val="0B0B0B"/>
          <w:sz w:val="20"/>
          <w:szCs w:val="20"/>
        </w:rPr>
        <w:t>sociale  e</w:t>
      </w:r>
      <w:proofErr w:type="gramEnd"/>
      <w:r w:rsidRPr="003F7DC9">
        <w:rPr>
          <w:color w:val="0B0B0B"/>
          <w:sz w:val="20"/>
          <w:szCs w:val="20"/>
        </w:rPr>
        <w:t xml:space="preserve">, comunque, con l’obbligo dell’uso della mascherina. Soluzioni a base di alcool devono essere poste ad entrambi i lati dei corridoi di accesso agli ascensori e l’equipaggio deve essere istruito a sollecitare tutti i passeggeri, sia in uscita </w:t>
      </w:r>
      <w:proofErr w:type="gramStart"/>
      <w:r w:rsidRPr="003F7DC9">
        <w:rPr>
          <w:color w:val="0B0B0B"/>
          <w:sz w:val="20"/>
          <w:szCs w:val="20"/>
        </w:rPr>
        <w:t>che  in</w:t>
      </w:r>
      <w:proofErr w:type="gramEnd"/>
      <w:r w:rsidRPr="003F7DC9">
        <w:rPr>
          <w:color w:val="0B0B0B"/>
          <w:sz w:val="20"/>
          <w:szCs w:val="20"/>
        </w:rPr>
        <w:t xml:space="preserve"> entrata, ad usare tali apprestamenti</w:t>
      </w:r>
      <w:r w:rsidRPr="003F7DC9">
        <w:rPr>
          <w:color w:val="0B0B0B"/>
          <w:spacing w:val="11"/>
          <w:sz w:val="20"/>
          <w:szCs w:val="20"/>
        </w:rPr>
        <w:t xml:space="preserve"> </w:t>
      </w:r>
      <w:r w:rsidRPr="003F7DC9">
        <w:rPr>
          <w:color w:val="0B0B0B"/>
          <w:sz w:val="20"/>
          <w:szCs w:val="20"/>
        </w:rPr>
        <w:t>sanitari.</w:t>
      </w:r>
    </w:p>
    <w:p w14:paraId="63613B78" w14:textId="3BCCAAA3" w:rsidR="004C1BFC" w:rsidRPr="003F7DC9" w:rsidRDefault="00D9217B" w:rsidP="00356158">
      <w:pPr>
        <w:spacing w:before="10" w:line="244" w:lineRule="auto"/>
        <w:ind w:left="709" w:right="794"/>
        <w:rPr>
          <w:sz w:val="20"/>
          <w:szCs w:val="20"/>
        </w:rPr>
      </w:pPr>
      <w:r w:rsidRPr="003F7DC9">
        <w:rPr>
          <w:color w:val="0B0B0B"/>
          <w:sz w:val="20"/>
          <w:szCs w:val="20"/>
        </w:rPr>
        <w:t>L’ascensore deve essere lavato regolarmente e con particolare attenzione per    le aree/dotazioni soggette ad utilizzo frequente (es. maniglie e</w:t>
      </w:r>
      <w:r w:rsidRPr="003F7DC9">
        <w:rPr>
          <w:color w:val="0B0B0B"/>
          <w:spacing w:val="37"/>
          <w:sz w:val="20"/>
          <w:szCs w:val="20"/>
        </w:rPr>
        <w:t xml:space="preserve"> </w:t>
      </w:r>
      <w:r w:rsidRPr="003F7DC9">
        <w:rPr>
          <w:color w:val="0B0B0B"/>
          <w:sz w:val="20"/>
          <w:szCs w:val="20"/>
        </w:rPr>
        <w:t>tasti).</w:t>
      </w:r>
    </w:p>
    <w:p w14:paraId="243356B8" w14:textId="77777777" w:rsidR="004C1BFC" w:rsidRPr="003F7DC9" w:rsidRDefault="00D9217B" w:rsidP="00356158">
      <w:pPr>
        <w:spacing w:before="2"/>
        <w:ind w:left="709" w:right="794"/>
        <w:rPr>
          <w:sz w:val="20"/>
          <w:szCs w:val="20"/>
        </w:rPr>
      </w:pPr>
      <w:r w:rsidRPr="003F7DC9">
        <w:rPr>
          <w:color w:val="0B0B0B"/>
          <w:sz w:val="20"/>
          <w:szCs w:val="20"/>
        </w:rPr>
        <w:t>Per quanto attiene al personale navigante:</w:t>
      </w:r>
    </w:p>
    <w:p w14:paraId="60928870" w14:textId="77777777" w:rsidR="004C1BFC" w:rsidRPr="003F7DC9" w:rsidRDefault="00D9217B" w:rsidP="00356158">
      <w:pPr>
        <w:pStyle w:val="Paragrafoelenco"/>
        <w:numPr>
          <w:ilvl w:val="0"/>
          <w:numId w:val="38"/>
        </w:numPr>
        <w:tabs>
          <w:tab w:val="left" w:pos="2366"/>
        </w:tabs>
        <w:spacing w:before="6"/>
        <w:ind w:left="709" w:right="794" w:firstLine="0"/>
        <w:jc w:val="left"/>
        <w:rPr>
          <w:sz w:val="20"/>
          <w:szCs w:val="20"/>
        </w:rPr>
      </w:pPr>
      <w:r w:rsidRPr="003F7DC9">
        <w:rPr>
          <w:color w:val="0B0B0B"/>
          <w:sz w:val="20"/>
          <w:szCs w:val="20"/>
        </w:rPr>
        <w:t>disinfezione delle aree di lavoro, delle attrezzature e degli strumenti dopo</w:t>
      </w:r>
      <w:r w:rsidRPr="003F7DC9">
        <w:rPr>
          <w:color w:val="0B0B0B"/>
          <w:spacing w:val="32"/>
          <w:sz w:val="20"/>
          <w:szCs w:val="20"/>
        </w:rPr>
        <w:t xml:space="preserve"> </w:t>
      </w:r>
      <w:r w:rsidRPr="003F7DC9">
        <w:rPr>
          <w:color w:val="0B0B0B"/>
          <w:sz w:val="20"/>
          <w:szCs w:val="20"/>
        </w:rPr>
        <w:t>l'uso;</w:t>
      </w:r>
    </w:p>
    <w:p w14:paraId="70892858" w14:textId="1CFC3592" w:rsidR="004C1BFC" w:rsidRPr="003F7DC9" w:rsidRDefault="00D9217B" w:rsidP="00356158">
      <w:pPr>
        <w:pStyle w:val="Paragrafoelenco"/>
        <w:numPr>
          <w:ilvl w:val="0"/>
          <w:numId w:val="38"/>
        </w:numPr>
        <w:tabs>
          <w:tab w:val="left" w:pos="2366"/>
        </w:tabs>
        <w:spacing w:before="5" w:line="244" w:lineRule="auto"/>
        <w:ind w:left="709" w:right="794" w:firstLine="0"/>
        <w:jc w:val="left"/>
        <w:rPr>
          <w:sz w:val="20"/>
          <w:szCs w:val="20"/>
        </w:rPr>
      </w:pPr>
      <w:r w:rsidRPr="003F7DC9">
        <w:rPr>
          <w:color w:val="0B0B0B"/>
          <w:sz w:val="20"/>
          <w:szCs w:val="20"/>
        </w:rPr>
        <w:t>porre la massima attenzione nell’utilizzo delle aree comuni a bordo, come la    sala mensa, la zona lavanderia o aree ricreative quando utilizzate da</w:t>
      </w:r>
      <w:r w:rsidRPr="003F7DC9">
        <w:rPr>
          <w:color w:val="0B0B0B"/>
          <w:spacing w:val="52"/>
          <w:sz w:val="20"/>
          <w:szCs w:val="20"/>
        </w:rPr>
        <w:t xml:space="preserve"> </w:t>
      </w:r>
      <w:r w:rsidRPr="003F7DC9">
        <w:rPr>
          <w:color w:val="0B0B0B"/>
          <w:sz w:val="20"/>
          <w:szCs w:val="20"/>
        </w:rPr>
        <w:t>altri.</w:t>
      </w:r>
    </w:p>
    <w:p w14:paraId="58DDBB3E" w14:textId="77777777" w:rsidR="004C1BFC" w:rsidRPr="003F7DC9" w:rsidRDefault="00D9217B" w:rsidP="00356158">
      <w:pPr>
        <w:spacing w:before="2" w:line="244" w:lineRule="auto"/>
        <w:ind w:left="709" w:right="794"/>
        <w:rPr>
          <w:sz w:val="20"/>
          <w:szCs w:val="20"/>
        </w:rPr>
      </w:pPr>
      <w:r w:rsidRPr="003F7DC9">
        <w:rPr>
          <w:color w:val="0B0B0B"/>
          <w:sz w:val="20"/>
          <w:szCs w:val="20"/>
        </w:rPr>
        <w:t>Nel caso in cui non possa essere assicurato, per il personale navigante, il distanziamento sociale o i DP:</w:t>
      </w:r>
    </w:p>
    <w:p w14:paraId="4D651C5A" w14:textId="77777777" w:rsidR="004C1BFC" w:rsidRPr="003F7DC9" w:rsidRDefault="00D9217B" w:rsidP="00356158">
      <w:pPr>
        <w:pStyle w:val="Paragrafoelenco"/>
        <w:numPr>
          <w:ilvl w:val="0"/>
          <w:numId w:val="38"/>
        </w:numPr>
        <w:tabs>
          <w:tab w:val="left" w:pos="2366"/>
        </w:tabs>
        <w:spacing w:before="2" w:line="244" w:lineRule="auto"/>
        <w:ind w:left="709" w:right="794" w:firstLine="0"/>
        <w:rPr>
          <w:sz w:val="20"/>
          <w:szCs w:val="20"/>
        </w:rPr>
      </w:pPr>
      <w:r w:rsidRPr="003F7DC9">
        <w:rPr>
          <w:color w:val="0B0B0B"/>
          <w:sz w:val="20"/>
          <w:szCs w:val="20"/>
        </w:rPr>
        <w:t>ritornare nella propria cabina immediatamente dopo aver completato l'orario di lavoro;</w:t>
      </w:r>
    </w:p>
    <w:p w14:paraId="3AFD98F0" w14:textId="3437D259" w:rsidR="004C1BFC" w:rsidRPr="003F7DC9" w:rsidRDefault="00D9217B" w:rsidP="00356158">
      <w:pPr>
        <w:pStyle w:val="Paragrafoelenco"/>
        <w:numPr>
          <w:ilvl w:val="0"/>
          <w:numId w:val="38"/>
        </w:numPr>
        <w:tabs>
          <w:tab w:val="left" w:pos="2366"/>
        </w:tabs>
        <w:spacing w:before="3" w:line="244" w:lineRule="auto"/>
        <w:ind w:left="709" w:right="794" w:firstLine="0"/>
        <w:rPr>
          <w:sz w:val="20"/>
          <w:szCs w:val="20"/>
        </w:rPr>
      </w:pPr>
      <w:r w:rsidRPr="003F7DC9">
        <w:rPr>
          <w:color w:val="0B0B0B"/>
          <w:sz w:val="20"/>
          <w:szCs w:val="20"/>
        </w:rPr>
        <w:t xml:space="preserve">restare nella propria cabina durante le ore di riposo, tranne quando sono in atto disposizioni o misure che permettano loro di trascorrere ore di riposo sui </w:t>
      </w:r>
      <w:proofErr w:type="gramStart"/>
      <w:r w:rsidRPr="003F7DC9">
        <w:rPr>
          <w:color w:val="0B0B0B"/>
          <w:sz w:val="20"/>
          <w:szCs w:val="20"/>
        </w:rPr>
        <w:t xml:space="preserve">ponti;   </w:t>
      </w:r>
      <w:proofErr w:type="gramEnd"/>
      <w:r w:rsidRPr="003F7DC9">
        <w:rPr>
          <w:color w:val="0B0B0B"/>
          <w:sz w:val="20"/>
          <w:szCs w:val="20"/>
        </w:rPr>
        <w:t xml:space="preserve"> e</w:t>
      </w:r>
      <w:r w:rsidR="00356158" w:rsidRPr="003F7DC9">
        <w:rPr>
          <w:color w:val="0B0B0B"/>
          <w:sz w:val="20"/>
          <w:szCs w:val="20"/>
        </w:rPr>
        <w:t xml:space="preserve"> </w:t>
      </w:r>
      <w:r w:rsidRPr="003F7DC9">
        <w:rPr>
          <w:color w:val="0B0B0B"/>
          <w:sz w:val="20"/>
          <w:szCs w:val="20"/>
        </w:rPr>
        <w:t>ricevere e consumare tutti i pasti nella propria cabina, purché sia sicuro</w:t>
      </w:r>
      <w:r w:rsidRPr="003F7DC9">
        <w:rPr>
          <w:color w:val="0B0B0B"/>
          <w:spacing w:val="33"/>
          <w:sz w:val="20"/>
          <w:szCs w:val="20"/>
        </w:rPr>
        <w:t xml:space="preserve"> </w:t>
      </w:r>
      <w:r w:rsidRPr="003F7DC9">
        <w:rPr>
          <w:color w:val="0B0B0B"/>
          <w:sz w:val="20"/>
          <w:szCs w:val="20"/>
        </w:rPr>
        <w:t>farlo.</w:t>
      </w:r>
    </w:p>
    <w:p w14:paraId="2DE10CC6" w14:textId="77777777" w:rsidR="004C1BFC" w:rsidRPr="003F7DC9" w:rsidRDefault="00D9217B" w:rsidP="00356158">
      <w:pPr>
        <w:pStyle w:val="Paragrafoelenco"/>
        <w:numPr>
          <w:ilvl w:val="2"/>
          <w:numId w:val="41"/>
        </w:numPr>
        <w:tabs>
          <w:tab w:val="left" w:pos="2084"/>
        </w:tabs>
        <w:spacing w:before="173" w:line="244" w:lineRule="auto"/>
        <w:ind w:left="709" w:right="794" w:firstLine="0"/>
        <w:rPr>
          <w:i/>
          <w:color w:val="0B0B0B"/>
          <w:sz w:val="20"/>
          <w:szCs w:val="20"/>
        </w:rPr>
      </w:pPr>
      <w:r w:rsidRPr="003F7DC9">
        <w:rPr>
          <w:i/>
          <w:color w:val="0B0B0B"/>
          <w:sz w:val="20"/>
          <w:szCs w:val="20"/>
        </w:rPr>
        <w:t xml:space="preserve">Coorti (numerosità minima): </w:t>
      </w:r>
      <w:r w:rsidR="0070282C" w:rsidRPr="003F7DC9">
        <w:rPr>
          <w:i/>
          <w:color w:val="0B0B0B"/>
          <w:sz w:val="20"/>
          <w:szCs w:val="20"/>
        </w:rPr>
        <w:t>distribuzione</w:t>
      </w:r>
      <w:r w:rsidRPr="003F7DC9">
        <w:rPr>
          <w:i/>
          <w:color w:val="0B0B0B"/>
          <w:sz w:val="20"/>
          <w:szCs w:val="20"/>
        </w:rPr>
        <w:t xml:space="preserve"> dei passeggeri ed equipaggio in coorti chiuse così da facilitare il ‘Contact</w:t>
      </w:r>
      <w:r w:rsidRPr="003F7DC9">
        <w:rPr>
          <w:i/>
          <w:color w:val="0B0B0B"/>
          <w:spacing w:val="11"/>
          <w:sz w:val="20"/>
          <w:szCs w:val="20"/>
        </w:rPr>
        <w:t xml:space="preserve"> </w:t>
      </w:r>
      <w:r w:rsidRPr="003F7DC9">
        <w:rPr>
          <w:i/>
          <w:color w:val="0B0B0B"/>
          <w:sz w:val="20"/>
          <w:szCs w:val="20"/>
        </w:rPr>
        <w:t>Tracing’.</w:t>
      </w:r>
    </w:p>
    <w:p w14:paraId="2DB3DCC0" w14:textId="594951B8" w:rsidR="004C1BFC" w:rsidRPr="003F7DC9" w:rsidRDefault="00D9217B" w:rsidP="00356158">
      <w:pPr>
        <w:spacing w:before="2" w:line="244" w:lineRule="auto"/>
        <w:ind w:left="709" w:right="794"/>
        <w:jc w:val="both"/>
        <w:rPr>
          <w:sz w:val="20"/>
          <w:szCs w:val="20"/>
        </w:rPr>
      </w:pPr>
      <w:r w:rsidRPr="003F7DC9">
        <w:rPr>
          <w:color w:val="0B0B0B"/>
          <w:sz w:val="20"/>
          <w:szCs w:val="20"/>
        </w:rPr>
        <w:t>Nell’ottica di ridurre l’interazione tra passeggeri, tra l’equipaggio e tra passeggeri    ed equipaggio si suggerisce, per quanto possibile, di dividere l’equipaggio e i passeggeri in</w:t>
      </w:r>
      <w:r w:rsidRPr="003F7DC9">
        <w:rPr>
          <w:color w:val="0B0B0B"/>
          <w:spacing w:val="2"/>
          <w:sz w:val="20"/>
          <w:szCs w:val="20"/>
        </w:rPr>
        <w:t xml:space="preserve"> </w:t>
      </w:r>
      <w:r w:rsidRPr="003F7DC9">
        <w:rPr>
          <w:color w:val="0B0B0B"/>
          <w:sz w:val="20"/>
          <w:szCs w:val="20"/>
        </w:rPr>
        <w:t>coorti.</w:t>
      </w:r>
    </w:p>
    <w:p w14:paraId="68287CE7" w14:textId="77777777" w:rsidR="004C1BFC" w:rsidRPr="003F7DC9" w:rsidRDefault="00D9217B" w:rsidP="00356158">
      <w:pPr>
        <w:spacing w:before="4" w:line="244" w:lineRule="auto"/>
        <w:ind w:left="709" w:right="794"/>
        <w:jc w:val="both"/>
        <w:rPr>
          <w:sz w:val="20"/>
          <w:szCs w:val="20"/>
        </w:rPr>
      </w:pPr>
      <w:r w:rsidRPr="003F7DC9">
        <w:rPr>
          <w:color w:val="0B0B0B"/>
          <w:sz w:val="20"/>
          <w:szCs w:val="20"/>
        </w:rPr>
        <w:t>Ogni interazione tra coorti diverse dovrebbe, per quanto possibile, essere evitata; è importante attenersi a questa misura in quanto consentirebbe di gestire più efficacemente un potenziale caso di COVID-19 ed i relativi contatti ed a diminuire il numero delle persone esposte.</w:t>
      </w:r>
    </w:p>
    <w:p w14:paraId="744C8ADF" w14:textId="77777777" w:rsidR="004C1BFC" w:rsidRPr="003F7DC9" w:rsidRDefault="00D9217B" w:rsidP="00356158">
      <w:pPr>
        <w:spacing w:before="3" w:line="244" w:lineRule="auto"/>
        <w:ind w:left="709" w:right="794"/>
        <w:jc w:val="both"/>
      </w:pPr>
      <w:r w:rsidRPr="003F7DC9">
        <w:rPr>
          <w:color w:val="0B0B0B"/>
          <w:sz w:val="20"/>
          <w:szCs w:val="20"/>
        </w:rPr>
        <w:t>È particolarmente importante che queste misure vengano applicate dall’equipaggio quando sul luogo di lavoro il distanziamento non può essere garantito.</w:t>
      </w:r>
    </w:p>
    <w:p w14:paraId="37788EDD" w14:textId="77777777" w:rsidR="00DE2ED2" w:rsidRPr="003F7DC9" w:rsidRDefault="00DE2ED2" w:rsidP="00356158">
      <w:pPr>
        <w:pStyle w:val="Corpotesto"/>
        <w:ind w:left="709" w:right="794"/>
      </w:pPr>
    </w:p>
    <w:p w14:paraId="270D85E2" w14:textId="77777777" w:rsidR="00DE2ED2" w:rsidRPr="003F7DC9" w:rsidRDefault="00DE2ED2" w:rsidP="00356158">
      <w:pPr>
        <w:pStyle w:val="Corpotesto"/>
        <w:ind w:left="709" w:right="794"/>
      </w:pPr>
    </w:p>
    <w:p w14:paraId="4CD60186" w14:textId="77777777" w:rsidR="00DE2ED2" w:rsidRPr="003F7DC9" w:rsidRDefault="00DE2ED2" w:rsidP="00356158">
      <w:pPr>
        <w:pStyle w:val="Corpotesto"/>
        <w:ind w:left="709" w:right="794"/>
      </w:pPr>
    </w:p>
    <w:p w14:paraId="49054407" w14:textId="77777777" w:rsidR="00DE2ED2" w:rsidRPr="003F7DC9" w:rsidRDefault="00DE2ED2" w:rsidP="00356158">
      <w:pPr>
        <w:pStyle w:val="Corpotesto"/>
        <w:ind w:left="709" w:right="794"/>
      </w:pPr>
    </w:p>
    <w:p w14:paraId="6A0F8BEB" w14:textId="77777777" w:rsidR="00DE2ED2" w:rsidRPr="003F7DC9" w:rsidRDefault="00DE2ED2" w:rsidP="00356158">
      <w:pPr>
        <w:pStyle w:val="Corpotesto"/>
        <w:ind w:left="709" w:right="794"/>
      </w:pPr>
    </w:p>
    <w:p w14:paraId="7177AC3B" w14:textId="77777777" w:rsidR="00DE2ED2" w:rsidRPr="003F7DC9" w:rsidRDefault="00DE2ED2" w:rsidP="00356158">
      <w:pPr>
        <w:pStyle w:val="Corpotesto"/>
        <w:ind w:left="709" w:right="794"/>
      </w:pPr>
    </w:p>
    <w:p w14:paraId="171748ED" w14:textId="77777777" w:rsidR="00DE2ED2" w:rsidRPr="003F7DC9" w:rsidRDefault="00DE2ED2" w:rsidP="00356158">
      <w:pPr>
        <w:pStyle w:val="Corpotesto"/>
        <w:ind w:left="709" w:right="794"/>
      </w:pPr>
    </w:p>
    <w:p w14:paraId="73555861" w14:textId="77777777" w:rsidR="00DE2ED2" w:rsidRPr="003F7DC9" w:rsidRDefault="00DE2ED2" w:rsidP="00356158">
      <w:pPr>
        <w:pStyle w:val="Corpotesto"/>
        <w:ind w:left="709" w:right="794"/>
      </w:pPr>
    </w:p>
    <w:p w14:paraId="2C2C687E" w14:textId="77777777" w:rsidR="00DE2ED2" w:rsidRPr="003F7DC9" w:rsidRDefault="00DE2ED2" w:rsidP="00356158">
      <w:pPr>
        <w:pStyle w:val="Corpotesto"/>
        <w:ind w:left="709" w:right="794"/>
      </w:pPr>
    </w:p>
    <w:p w14:paraId="3EB168F0" w14:textId="77777777" w:rsidR="00DE2ED2" w:rsidRPr="003F7DC9" w:rsidRDefault="00DE2ED2" w:rsidP="00356158">
      <w:pPr>
        <w:pStyle w:val="Corpotesto"/>
        <w:ind w:left="709" w:right="794"/>
      </w:pPr>
    </w:p>
    <w:p w14:paraId="37139DBF" w14:textId="77777777" w:rsidR="00DE2ED2" w:rsidRPr="003F7DC9" w:rsidRDefault="00DE2ED2" w:rsidP="00356158">
      <w:pPr>
        <w:pStyle w:val="Corpotesto"/>
        <w:ind w:left="709" w:right="794"/>
      </w:pPr>
    </w:p>
    <w:p w14:paraId="06978B12" w14:textId="77777777" w:rsidR="00DE2ED2" w:rsidRPr="003F7DC9" w:rsidRDefault="00DE2ED2" w:rsidP="00356158">
      <w:pPr>
        <w:pStyle w:val="Corpotesto"/>
        <w:ind w:left="709" w:right="794"/>
      </w:pPr>
    </w:p>
    <w:p w14:paraId="7EBEED7A" w14:textId="77777777" w:rsidR="00DE2ED2" w:rsidRPr="003F7DC9" w:rsidRDefault="00DE2ED2" w:rsidP="00356158">
      <w:pPr>
        <w:pStyle w:val="Corpotesto"/>
        <w:ind w:left="709" w:right="794"/>
      </w:pPr>
    </w:p>
    <w:p w14:paraId="7DA96D82" w14:textId="77777777" w:rsidR="00DE2ED2" w:rsidRPr="003F7DC9" w:rsidRDefault="00DE2ED2" w:rsidP="00356158">
      <w:pPr>
        <w:pStyle w:val="Corpotesto"/>
        <w:ind w:left="709" w:right="794"/>
      </w:pPr>
    </w:p>
    <w:p w14:paraId="67DB0EBB" w14:textId="77777777" w:rsidR="00DE2ED2" w:rsidRPr="003F7DC9" w:rsidRDefault="00DE2ED2" w:rsidP="00356158">
      <w:pPr>
        <w:pStyle w:val="Corpotesto"/>
        <w:ind w:left="709" w:right="794"/>
      </w:pPr>
    </w:p>
    <w:p w14:paraId="59D11B89" w14:textId="77777777" w:rsidR="00DE2ED2" w:rsidRPr="003F7DC9" w:rsidRDefault="00DE2ED2" w:rsidP="00356158">
      <w:pPr>
        <w:pStyle w:val="Corpotesto"/>
        <w:ind w:left="709" w:right="794"/>
      </w:pPr>
    </w:p>
    <w:p w14:paraId="461A3D6C" w14:textId="77777777" w:rsidR="00DE2ED2" w:rsidRPr="003F7DC9" w:rsidRDefault="00DE2ED2" w:rsidP="00356158">
      <w:pPr>
        <w:pStyle w:val="Corpotesto"/>
        <w:ind w:left="709" w:right="794"/>
      </w:pPr>
    </w:p>
    <w:p w14:paraId="77B32C3A" w14:textId="77777777" w:rsidR="00DE2ED2" w:rsidRPr="003F7DC9" w:rsidRDefault="00DE2ED2" w:rsidP="00356158">
      <w:pPr>
        <w:pStyle w:val="Corpotesto"/>
        <w:ind w:left="709" w:right="794"/>
      </w:pPr>
    </w:p>
    <w:p w14:paraId="2FB49EAA" w14:textId="77777777" w:rsidR="00DE2ED2" w:rsidRPr="003F7DC9" w:rsidRDefault="00DE2ED2" w:rsidP="00356158">
      <w:pPr>
        <w:pStyle w:val="Corpotesto"/>
        <w:ind w:left="709" w:right="794"/>
      </w:pPr>
    </w:p>
    <w:p w14:paraId="3F37A152" w14:textId="77777777" w:rsidR="004C1BFC" w:rsidRPr="003F7DC9" w:rsidRDefault="0070282C" w:rsidP="00356158">
      <w:pPr>
        <w:pStyle w:val="Corpotesto"/>
        <w:spacing w:before="9"/>
        <w:ind w:left="709" w:right="794"/>
      </w:pPr>
      <w:r w:rsidRPr="003F7DC9">
        <w:rPr>
          <w:noProof/>
          <w:lang w:bidi="ar-SA"/>
        </w:rPr>
        <mc:AlternateContent>
          <mc:Choice Requires="wps">
            <w:drawing>
              <wp:anchor distT="0" distB="0" distL="0" distR="0" simplePos="0" relativeHeight="251734016" behindDoc="1" locked="0" layoutInCell="1" allowOverlap="1" wp14:anchorId="25830ED6" wp14:editId="2FDD0002">
                <wp:simplePos x="0" y="0"/>
                <wp:positionH relativeFrom="page">
                  <wp:posOffset>1210310</wp:posOffset>
                </wp:positionH>
                <wp:positionV relativeFrom="paragraph">
                  <wp:posOffset>129540</wp:posOffset>
                </wp:positionV>
                <wp:extent cx="1483360" cy="0"/>
                <wp:effectExtent l="0" t="0" r="0" b="0"/>
                <wp:wrapTopAndBottom/>
                <wp:docPr id="126" name="Lin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17">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BFBB8F" id="Line 105" o:spid="_x0000_s1026" style="position:absolute;z-index:-2515824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10.2pt" to="212.1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" strokecolor="#0b0b0b" strokeweight=".20603mm">
                <w10:wrap type="topAndBottom" anchorx="page"/>
              </v:line>
            </w:pict>
          </mc:Fallback>
        </mc:AlternateContent>
      </w:r>
    </w:p>
    <w:p w14:paraId="54349E28" w14:textId="77777777" w:rsidR="004C1BFC" w:rsidRPr="00D84D32" w:rsidRDefault="00D9217B" w:rsidP="00356158">
      <w:pPr>
        <w:spacing w:before="40" w:line="254" w:lineRule="auto"/>
        <w:ind w:left="709" w:right="794"/>
        <w:rPr>
          <w:sz w:val="20"/>
          <w:szCs w:val="20"/>
          <w:lang w:val="en-US"/>
        </w:rPr>
      </w:pPr>
      <w:r w:rsidRPr="00D84D32">
        <w:rPr>
          <w:color w:val="0B0B0B"/>
          <w:w w:val="105"/>
          <w:position w:val="7"/>
          <w:sz w:val="20"/>
          <w:szCs w:val="20"/>
          <w:lang w:val="en-US"/>
        </w:rPr>
        <w:t xml:space="preserve">5 </w:t>
      </w:r>
      <w:r w:rsidRPr="00D84D32">
        <w:rPr>
          <w:i/>
          <w:color w:val="0B0B0B"/>
          <w:w w:val="105"/>
          <w:sz w:val="20"/>
          <w:szCs w:val="20"/>
          <w:lang w:val="en-US"/>
        </w:rPr>
        <w:t xml:space="preserve">Rational use of personal protective equipment for coronavirus disease (COVID-19) and considerations during severe shortages </w:t>
      </w:r>
      <w:r w:rsidRPr="00D84D32">
        <w:rPr>
          <w:color w:val="0B0B0B"/>
          <w:w w:val="105"/>
          <w:sz w:val="20"/>
          <w:szCs w:val="20"/>
          <w:lang w:val="en-US"/>
        </w:rPr>
        <w:t>dell’OMS datato 6 aprile 2020.</w:t>
      </w:r>
    </w:p>
    <w:p w14:paraId="01A4366F" w14:textId="77777777" w:rsidR="004C1BFC" w:rsidRPr="00D84D32" w:rsidRDefault="004C1BFC" w:rsidP="00356158">
      <w:pPr>
        <w:spacing w:line="254" w:lineRule="auto"/>
        <w:ind w:left="709" w:right="794"/>
        <w:rPr>
          <w:sz w:val="20"/>
          <w:szCs w:val="20"/>
          <w:lang w:val="en-US"/>
        </w:rPr>
        <w:sectPr w:rsidR="004C1BFC" w:rsidRPr="00D84D32">
          <w:pgSz w:w="11900" w:h="16840"/>
          <w:pgMar w:top="1600" w:right="440" w:bottom="280" w:left="460" w:header="720" w:footer="720" w:gutter="0"/>
          <w:cols w:space="720"/>
        </w:sectPr>
      </w:pPr>
    </w:p>
    <w:p w14:paraId="13C8E1E5" w14:textId="0B420FE5" w:rsidR="004C1BFC" w:rsidRPr="003F7DC9" w:rsidRDefault="00D9217B" w:rsidP="00356158">
      <w:pPr>
        <w:spacing w:before="98" w:line="244" w:lineRule="auto"/>
        <w:ind w:left="709" w:right="794"/>
        <w:jc w:val="both"/>
        <w:rPr>
          <w:sz w:val="20"/>
          <w:szCs w:val="20"/>
        </w:rPr>
      </w:pPr>
      <w:r w:rsidRPr="003F7DC9">
        <w:rPr>
          <w:color w:val="0B0B0B"/>
          <w:sz w:val="20"/>
          <w:szCs w:val="20"/>
        </w:rPr>
        <w:lastRenderedPageBreak/>
        <w:t xml:space="preserve">I membri dell’equipaggio che lavorano a contatto di casi COVID-19, probabili o confermati, dovrebbero avere la cabina posizionata in modo </w:t>
      </w:r>
      <w:proofErr w:type="gramStart"/>
      <w:r w:rsidRPr="003F7DC9">
        <w:rPr>
          <w:color w:val="0B0B0B"/>
          <w:sz w:val="20"/>
          <w:szCs w:val="20"/>
        </w:rPr>
        <w:t>tale  che</w:t>
      </w:r>
      <w:proofErr w:type="gramEnd"/>
      <w:r w:rsidRPr="003F7DC9">
        <w:rPr>
          <w:color w:val="0B0B0B"/>
          <w:sz w:val="20"/>
          <w:szCs w:val="20"/>
        </w:rPr>
        <w:t xml:space="preserve">  il  loro  accesso alle aree comuni della nave sia ridotto al</w:t>
      </w:r>
      <w:r w:rsidRPr="003F7DC9">
        <w:rPr>
          <w:color w:val="0B0B0B"/>
          <w:spacing w:val="21"/>
          <w:sz w:val="20"/>
          <w:szCs w:val="20"/>
        </w:rPr>
        <w:t xml:space="preserve"> </w:t>
      </w:r>
      <w:r w:rsidRPr="003F7DC9">
        <w:rPr>
          <w:color w:val="0B0B0B"/>
          <w:sz w:val="20"/>
          <w:szCs w:val="20"/>
        </w:rPr>
        <w:t>minimo.</w:t>
      </w:r>
    </w:p>
    <w:p w14:paraId="1C8ED00F"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Ogni specifico gruppo potrebbe avere orari comuni per l’accesso al servizio di ristorazione, per l’imbarco e lo sbarco e per la partecipazione a qualsiasi attività a bordo o a terra. Se non fosse possibile attuare una separazione per coorti a bordo, questa deve essere garantita almeno per ogni attività a terra.</w:t>
      </w:r>
    </w:p>
    <w:p w14:paraId="2DD08177" w14:textId="77777777" w:rsidR="004C1BFC" w:rsidRPr="003F7DC9" w:rsidRDefault="00D9217B" w:rsidP="00356158">
      <w:pPr>
        <w:spacing w:before="4" w:line="244" w:lineRule="auto"/>
        <w:ind w:left="709" w:right="794"/>
        <w:jc w:val="both"/>
        <w:rPr>
          <w:sz w:val="20"/>
          <w:szCs w:val="20"/>
        </w:rPr>
      </w:pPr>
      <w:r w:rsidRPr="003F7DC9">
        <w:rPr>
          <w:color w:val="0B0B0B"/>
          <w:sz w:val="20"/>
          <w:szCs w:val="20"/>
        </w:rPr>
        <w:t>In considerazione della tecnologia e dei sistemi presenti a bordo delle navi da crociera è considerato equivalente l’utilizzo dei metodi alternativi per il “contact tracing” (vedasi anche lettera E. punto 3).</w:t>
      </w:r>
    </w:p>
    <w:p w14:paraId="3303824B" w14:textId="77777777" w:rsidR="004C1BFC" w:rsidRPr="003F7DC9" w:rsidRDefault="004C1BFC" w:rsidP="00356158">
      <w:pPr>
        <w:pStyle w:val="Corpotesto"/>
        <w:spacing w:before="9"/>
        <w:ind w:left="709" w:right="794"/>
      </w:pPr>
    </w:p>
    <w:p w14:paraId="28AA4117" w14:textId="77777777" w:rsidR="004C1BFC" w:rsidRPr="003F7DC9" w:rsidRDefault="00D9217B" w:rsidP="00356158">
      <w:pPr>
        <w:pStyle w:val="Paragrafoelenco"/>
        <w:numPr>
          <w:ilvl w:val="2"/>
          <w:numId w:val="41"/>
        </w:numPr>
        <w:tabs>
          <w:tab w:val="left" w:pos="2084"/>
        </w:tabs>
        <w:spacing w:line="244" w:lineRule="auto"/>
        <w:ind w:left="709" w:right="794" w:firstLine="0"/>
        <w:rPr>
          <w:color w:val="0B0B0B"/>
          <w:sz w:val="20"/>
          <w:szCs w:val="20"/>
        </w:rPr>
      </w:pPr>
      <w:r w:rsidRPr="003F7DC9">
        <w:rPr>
          <w:i/>
          <w:color w:val="0B0B0B"/>
          <w:sz w:val="20"/>
          <w:szCs w:val="20"/>
        </w:rPr>
        <w:t>Pulizia e disinfezione</w:t>
      </w:r>
      <w:r w:rsidRPr="003F7DC9">
        <w:rPr>
          <w:color w:val="0B0B0B"/>
          <w:sz w:val="20"/>
          <w:szCs w:val="20"/>
        </w:rPr>
        <w:t>: Per quanto</w:t>
      </w:r>
      <w:r w:rsidRPr="003F7DC9">
        <w:rPr>
          <w:color w:val="0B0B0B"/>
          <w:spacing w:val="9"/>
          <w:sz w:val="20"/>
          <w:szCs w:val="20"/>
        </w:rPr>
        <w:t xml:space="preserve"> </w:t>
      </w:r>
      <w:r w:rsidRPr="003F7DC9">
        <w:rPr>
          <w:color w:val="0B0B0B"/>
          <w:sz w:val="20"/>
          <w:szCs w:val="20"/>
        </w:rPr>
        <w:t>attiene:</w:t>
      </w:r>
    </w:p>
    <w:p w14:paraId="268FD647" w14:textId="64393339" w:rsidR="004C1BFC" w:rsidRPr="003F7DC9" w:rsidRDefault="00D9217B" w:rsidP="00356158">
      <w:pPr>
        <w:pStyle w:val="Paragrafoelenco"/>
        <w:numPr>
          <w:ilvl w:val="0"/>
          <w:numId w:val="37"/>
        </w:numPr>
        <w:tabs>
          <w:tab w:val="left" w:pos="2366"/>
        </w:tabs>
        <w:spacing w:before="2" w:line="244" w:lineRule="auto"/>
        <w:ind w:left="709" w:right="794" w:firstLine="0"/>
        <w:rPr>
          <w:sz w:val="20"/>
          <w:szCs w:val="20"/>
        </w:rPr>
      </w:pPr>
      <w:r w:rsidRPr="003F7DC9">
        <w:rPr>
          <w:color w:val="0B0B0B"/>
          <w:sz w:val="20"/>
          <w:szCs w:val="20"/>
        </w:rPr>
        <w:t>le procedure giornaliere di pulizia e sanificazione appropriate (in aggiunta ai rigorosi regimi di pulizia e sanificazione già esistenti) per le cabine, le aree di preparazione del servizio di ristorazione e le aree comuni delle navi, con particolare attenzione alle sale da pranzo, ai luoghi di intrattenimento e ad altre grandi aree di ritrovo, nonché alle superfici frequentemente toccate, come, tra    gli altri, i pulsanti degli ascensori e i telecomandi;</w:t>
      </w:r>
      <w:r w:rsidRPr="003F7DC9">
        <w:rPr>
          <w:color w:val="0B0B0B"/>
          <w:spacing w:val="19"/>
          <w:sz w:val="20"/>
          <w:szCs w:val="20"/>
        </w:rPr>
        <w:t xml:space="preserve"> </w:t>
      </w:r>
      <w:r w:rsidRPr="003F7DC9">
        <w:rPr>
          <w:color w:val="0B0B0B"/>
          <w:sz w:val="20"/>
          <w:szCs w:val="20"/>
        </w:rPr>
        <w:t>e</w:t>
      </w:r>
    </w:p>
    <w:p w14:paraId="771C257D" w14:textId="77777777" w:rsidR="004C1BFC" w:rsidRPr="003F7DC9" w:rsidRDefault="00D9217B" w:rsidP="00356158">
      <w:pPr>
        <w:pStyle w:val="Paragrafoelenco"/>
        <w:numPr>
          <w:ilvl w:val="0"/>
          <w:numId w:val="37"/>
        </w:numPr>
        <w:tabs>
          <w:tab w:val="left" w:pos="2366"/>
        </w:tabs>
        <w:spacing w:before="7"/>
        <w:ind w:left="709" w:right="794" w:firstLine="0"/>
        <w:rPr>
          <w:sz w:val="20"/>
          <w:szCs w:val="20"/>
        </w:rPr>
      </w:pPr>
      <w:r w:rsidRPr="003F7DC9">
        <w:rPr>
          <w:color w:val="0B0B0B"/>
          <w:sz w:val="20"/>
          <w:szCs w:val="20"/>
        </w:rPr>
        <w:t>l’uso di disinfettanti per la pulizia delle</w:t>
      </w:r>
      <w:r w:rsidRPr="003F7DC9">
        <w:rPr>
          <w:color w:val="0B0B0B"/>
          <w:spacing w:val="10"/>
          <w:sz w:val="20"/>
          <w:szCs w:val="20"/>
        </w:rPr>
        <w:t xml:space="preserve"> </w:t>
      </w:r>
      <w:r w:rsidRPr="003F7DC9">
        <w:rPr>
          <w:color w:val="0B0B0B"/>
          <w:sz w:val="20"/>
          <w:szCs w:val="20"/>
        </w:rPr>
        <w:t>superfici;</w:t>
      </w:r>
    </w:p>
    <w:p w14:paraId="0DD71DBE"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si dovrà fare riferimento alla vigente normativa nazionale, unionale ed internazionale.</w:t>
      </w:r>
    </w:p>
    <w:p w14:paraId="109CBE7E" w14:textId="77777777" w:rsidR="004C1BFC" w:rsidRPr="003F7DC9" w:rsidRDefault="00D9217B" w:rsidP="00356158">
      <w:pPr>
        <w:pStyle w:val="Paragrafoelenco"/>
        <w:numPr>
          <w:ilvl w:val="2"/>
          <w:numId w:val="41"/>
        </w:numPr>
        <w:tabs>
          <w:tab w:val="left" w:pos="2084"/>
        </w:tabs>
        <w:spacing w:before="189"/>
        <w:ind w:left="709" w:right="794" w:firstLine="0"/>
        <w:rPr>
          <w:color w:val="0B0B0B"/>
          <w:sz w:val="20"/>
          <w:szCs w:val="20"/>
        </w:rPr>
      </w:pPr>
      <w:r w:rsidRPr="003F7DC9">
        <w:rPr>
          <w:i/>
          <w:color w:val="0B0B0B"/>
          <w:sz w:val="20"/>
          <w:szCs w:val="20"/>
        </w:rPr>
        <w:t>Misure igienico</w:t>
      </w:r>
      <w:r w:rsidRPr="003F7DC9">
        <w:rPr>
          <w:i/>
          <w:color w:val="0B0B0B"/>
          <w:spacing w:val="2"/>
          <w:sz w:val="20"/>
          <w:szCs w:val="20"/>
        </w:rPr>
        <w:t xml:space="preserve"> </w:t>
      </w:r>
      <w:r w:rsidRPr="003F7DC9">
        <w:rPr>
          <w:i/>
          <w:color w:val="0B0B0B"/>
          <w:sz w:val="20"/>
          <w:szCs w:val="20"/>
        </w:rPr>
        <w:t>sanitarie</w:t>
      </w:r>
      <w:r w:rsidRPr="003F7DC9">
        <w:rPr>
          <w:color w:val="0B0B0B"/>
          <w:sz w:val="20"/>
          <w:szCs w:val="20"/>
        </w:rPr>
        <w:t>:</w:t>
      </w:r>
    </w:p>
    <w:p w14:paraId="6844B1A7" w14:textId="77777777" w:rsidR="004C1BFC" w:rsidRPr="003F7DC9" w:rsidRDefault="00D9217B" w:rsidP="00356158">
      <w:pPr>
        <w:pStyle w:val="Paragrafoelenco"/>
        <w:numPr>
          <w:ilvl w:val="0"/>
          <w:numId w:val="36"/>
        </w:numPr>
        <w:tabs>
          <w:tab w:val="left" w:pos="2366"/>
        </w:tabs>
        <w:spacing w:before="5" w:line="244" w:lineRule="auto"/>
        <w:ind w:left="709" w:right="794" w:firstLine="0"/>
        <w:jc w:val="both"/>
        <w:rPr>
          <w:sz w:val="20"/>
          <w:szCs w:val="20"/>
        </w:rPr>
      </w:pPr>
      <w:r w:rsidRPr="003F7DC9">
        <w:rPr>
          <w:color w:val="0B0B0B"/>
          <w:sz w:val="20"/>
          <w:szCs w:val="20"/>
        </w:rPr>
        <w:t>lavarsi spesso le mani. Si raccomanda di mettere a disposizione in tutti i locali comuni, come salette, saloni, palestre, negozi, farmacie e altri luoghi di aggregazione, soluzioni idroalcoliche per il lavaggio delle</w:t>
      </w:r>
      <w:r w:rsidRPr="003F7DC9">
        <w:rPr>
          <w:color w:val="0B0B0B"/>
          <w:spacing w:val="21"/>
          <w:sz w:val="20"/>
          <w:szCs w:val="20"/>
        </w:rPr>
        <w:t xml:space="preserve"> </w:t>
      </w:r>
      <w:r w:rsidRPr="003F7DC9">
        <w:rPr>
          <w:color w:val="0B0B0B"/>
          <w:sz w:val="20"/>
          <w:szCs w:val="20"/>
        </w:rPr>
        <w:t>mani;</w:t>
      </w:r>
    </w:p>
    <w:p w14:paraId="2E603141" w14:textId="77777777" w:rsidR="004C1BFC" w:rsidRPr="003F7DC9" w:rsidRDefault="00D9217B" w:rsidP="00356158">
      <w:pPr>
        <w:pStyle w:val="Paragrafoelenco"/>
        <w:numPr>
          <w:ilvl w:val="0"/>
          <w:numId w:val="36"/>
        </w:numPr>
        <w:tabs>
          <w:tab w:val="left" w:pos="2366"/>
        </w:tabs>
        <w:spacing w:before="3" w:line="244" w:lineRule="auto"/>
        <w:ind w:left="709" w:right="794" w:firstLine="0"/>
        <w:jc w:val="both"/>
        <w:rPr>
          <w:sz w:val="20"/>
          <w:szCs w:val="20"/>
        </w:rPr>
      </w:pPr>
      <w:r w:rsidRPr="003F7DC9">
        <w:rPr>
          <w:color w:val="0B0B0B"/>
          <w:sz w:val="20"/>
          <w:szCs w:val="20"/>
        </w:rPr>
        <w:t>evitare il contatto ravvicinato con persone che soffrono di infezioni respiratorie acute;</w:t>
      </w:r>
    </w:p>
    <w:p w14:paraId="3B4E5F6F" w14:textId="77777777" w:rsidR="004C1BFC" w:rsidRPr="003F7DC9" w:rsidRDefault="00D9217B" w:rsidP="00356158">
      <w:pPr>
        <w:pStyle w:val="Paragrafoelenco"/>
        <w:numPr>
          <w:ilvl w:val="0"/>
          <w:numId w:val="36"/>
        </w:numPr>
        <w:tabs>
          <w:tab w:val="left" w:pos="2366"/>
        </w:tabs>
        <w:spacing w:before="2"/>
        <w:ind w:left="709" w:right="794" w:firstLine="0"/>
        <w:jc w:val="both"/>
        <w:rPr>
          <w:sz w:val="20"/>
          <w:szCs w:val="20"/>
        </w:rPr>
      </w:pPr>
      <w:r w:rsidRPr="003F7DC9">
        <w:rPr>
          <w:color w:val="0B0B0B"/>
          <w:sz w:val="20"/>
          <w:szCs w:val="20"/>
        </w:rPr>
        <w:t>evitare abbracci e strette di</w:t>
      </w:r>
      <w:r w:rsidRPr="003F7DC9">
        <w:rPr>
          <w:color w:val="0B0B0B"/>
          <w:spacing w:val="6"/>
          <w:sz w:val="20"/>
          <w:szCs w:val="20"/>
        </w:rPr>
        <w:t xml:space="preserve"> </w:t>
      </w:r>
      <w:r w:rsidRPr="003F7DC9">
        <w:rPr>
          <w:color w:val="0B0B0B"/>
          <w:sz w:val="20"/>
          <w:szCs w:val="20"/>
        </w:rPr>
        <w:t>mano;</w:t>
      </w:r>
    </w:p>
    <w:p w14:paraId="48AFF07A" w14:textId="77777777" w:rsidR="004C1BFC" w:rsidRPr="003F7DC9" w:rsidRDefault="00D9217B" w:rsidP="00356158">
      <w:pPr>
        <w:pStyle w:val="Paragrafoelenco"/>
        <w:numPr>
          <w:ilvl w:val="0"/>
          <w:numId w:val="36"/>
        </w:numPr>
        <w:tabs>
          <w:tab w:val="left" w:pos="2366"/>
        </w:tabs>
        <w:spacing w:before="6"/>
        <w:ind w:left="709" w:right="794" w:firstLine="0"/>
        <w:jc w:val="both"/>
        <w:rPr>
          <w:sz w:val="20"/>
          <w:szCs w:val="20"/>
        </w:rPr>
      </w:pPr>
      <w:r w:rsidRPr="003F7DC9">
        <w:rPr>
          <w:color w:val="0B0B0B"/>
          <w:sz w:val="20"/>
          <w:szCs w:val="20"/>
        </w:rPr>
        <w:t>mantenere, nei contatti sociali, una distanza interpersonale di almeno un</w:t>
      </w:r>
      <w:r w:rsidRPr="003F7DC9">
        <w:rPr>
          <w:color w:val="0B0B0B"/>
          <w:spacing w:val="30"/>
          <w:sz w:val="20"/>
          <w:szCs w:val="20"/>
        </w:rPr>
        <w:t xml:space="preserve"> </w:t>
      </w:r>
      <w:r w:rsidRPr="003F7DC9">
        <w:rPr>
          <w:color w:val="0B0B0B"/>
          <w:sz w:val="20"/>
          <w:szCs w:val="20"/>
        </w:rPr>
        <w:t>metro;</w:t>
      </w:r>
    </w:p>
    <w:p w14:paraId="20A95948" w14:textId="77777777" w:rsidR="004C1BFC" w:rsidRPr="003F7DC9" w:rsidRDefault="00D9217B" w:rsidP="00356158">
      <w:pPr>
        <w:pStyle w:val="Paragrafoelenco"/>
        <w:numPr>
          <w:ilvl w:val="0"/>
          <w:numId w:val="36"/>
        </w:numPr>
        <w:tabs>
          <w:tab w:val="left" w:pos="2366"/>
        </w:tabs>
        <w:spacing w:before="5" w:line="244" w:lineRule="auto"/>
        <w:ind w:left="709" w:right="794" w:firstLine="0"/>
        <w:jc w:val="both"/>
        <w:rPr>
          <w:sz w:val="20"/>
          <w:szCs w:val="20"/>
        </w:rPr>
      </w:pPr>
      <w:r w:rsidRPr="003F7DC9">
        <w:rPr>
          <w:color w:val="0B0B0B"/>
          <w:sz w:val="20"/>
          <w:szCs w:val="20"/>
        </w:rPr>
        <w:t>praticare l'igiene respiratoria (starnutire e/o tossire in un fazzoletto, evitando il contatto delle mani con le secrezioni respiratorie ovvero all’interno del gomito flesso);</w:t>
      </w:r>
    </w:p>
    <w:p w14:paraId="1BD2D448" w14:textId="77777777" w:rsidR="004C1BFC" w:rsidRPr="003F7DC9" w:rsidRDefault="00D9217B" w:rsidP="00356158">
      <w:pPr>
        <w:pStyle w:val="Paragrafoelenco"/>
        <w:numPr>
          <w:ilvl w:val="0"/>
          <w:numId w:val="36"/>
        </w:numPr>
        <w:tabs>
          <w:tab w:val="left" w:pos="2366"/>
        </w:tabs>
        <w:spacing w:before="3" w:line="244" w:lineRule="auto"/>
        <w:ind w:left="709" w:right="794" w:firstLine="0"/>
        <w:jc w:val="both"/>
        <w:rPr>
          <w:sz w:val="20"/>
          <w:szCs w:val="20"/>
        </w:rPr>
      </w:pPr>
      <w:r w:rsidRPr="003F7DC9">
        <w:rPr>
          <w:color w:val="0B0B0B"/>
          <w:sz w:val="20"/>
          <w:szCs w:val="20"/>
        </w:rPr>
        <w:t>evitare l'uso promiscuo di bottiglie e bicchieri, in particolare durante l’attività sportiva;</w:t>
      </w:r>
    </w:p>
    <w:p w14:paraId="02269FAF" w14:textId="77777777" w:rsidR="004C1BFC" w:rsidRPr="003F7DC9" w:rsidRDefault="00D9217B" w:rsidP="00356158">
      <w:pPr>
        <w:pStyle w:val="Paragrafoelenco"/>
        <w:numPr>
          <w:ilvl w:val="0"/>
          <w:numId w:val="36"/>
        </w:numPr>
        <w:tabs>
          <w:tab w:val="left" w:pos="2366"/>
        </w:tabs>
        <w:spacing w:before="2"/>
        <w:ind w:left="709" w:right="794" w:firstLine="0"/>
        <w:jc w:val="both"/>
        <w:rPr>
          <w:sz w:val="20"/>
          <w:szCs w:val="20"/>
        </w:rPr>
      </w:pPr>
      <w:r w:rsidRPr="003F7DC9">
        <w:rPr>
          <w:color w:val="0B0B0B"/>
          <w:sz w:val="20"/>
          <w:szCs w:val="20"/>
        </w:rPr>
        <w:t>non toccarsi occhi, naso e bocca con le</w:t>
      </w:r>
      <w:r w:rsidRPr="003F7DC9">
        <w:rPr>
          <w:color w:val="0B0B0B"/>
          <w:spacing w:val="13"/>
          <w:sz w:val="20"/>
          <w:szCs w:val="20"/>
        </w:rPr>
        <w:t xml:space="preserve"> </w:t>
      </w:r>
      <w:r w:rsidRPr="003F7DC9">
        <w:rPr>
          <w:color w:val="0B0B0B"/>
          <w:sz w:val="20"/>
          <w:szCs w:val="20"/>
        </w:rPr>
        <w:t>mani;</w:t>
      </w:r>
    </w:p>
    <w:p w14:paraId="1EC8A1AB" w14:textId="77777777" w:rsidR="004C1BFC" w:rsidRPr="003F7DC9" w:rsidRDefault="00D9217B" w:rsidP="00356158">
      <w:pPr>
        <w:pStyle w:val="Paragrafoelenco"/>
        <w:numPr>
          <w:ilvl w:val="0"/>
          <w:numId w:val="36"/>
        </w:numPr>
        <w:tabs>
          <w:tab w:val="left" w:pos="2366"/>
        </w:tabs>
        <w:spacing w:before="6"/>
        <w:ind w:left="709" w:right="794" w:firstLine="0"/>
        <w:jc w:val="both"/>
        <w:rPr>
          <w:sz w:val="20"/>
          <w:szCs w:val="20"/>
        </w:rPr>
      </w:pPr>
      <w:r w:rsidRPr="003F7DC9">
        <w:rPr>
          <w:color w:val="0B0B0B"/>
          <w:sz w:val="20"/>
          <w:szCs w:val="20"/>
        </w:rPr>
        <w:t>coprirsi bocca e naso se si starnutisce o</w:t>
      </w:r>
      <w:r w:rsidRPr="003F7DC9">
        <w:rPr>
          <w:color w:val="0B0B0B"/>
          <w:spacing w:val="13"/>
          <w:sz w:val="20"/>
          <w:szCs w:val="20"/>
        </w:rPr>
        <w:t xml:space="preserve"> </w:t>
      </w:r>
      <w:r w:rsidRPr="003F7DC9">
        <w:rPr>
          <w:color w:val="0B0B0B"/>
          <w:sz w:val="20"/>
          <w:szCs w:val="20"/>
        </w:rPr>
        <w:t>tossisce;</w:t>
      </w:r>
    </w:p>
    <w:p w14:paraId="11EECD3B" w14:textId="40BB76A7" w:rsidR="004C1BFC" w:rsidRPr="003F7DC9" w:rsidRDefault="00D9217B" w:rsidP="00356158">
      <w:pPr>
        <w:pStyle w:val="Paragrafoelenco"/>
        <w:numPr>
          <w:ilvl w:val="0"/>
          <w:numId w:val="36"/>
        </w:numPr>
        <w:tabs>
          <w:tab w:val="left" w:pos="2366"/>
        </w:tabs>
        <w:spacing w:before="5" w:line="244" w:lineRule="auto"/>
        <w:ind w:left="709" w:right="794" w:firstLine="0"/>
        <w:jc w:val="both"/>
        <w:rPr>
          <w:sz w:val="20"/>
          <w:szCs w:val="20"/>
        </w:rPr>
      </w:pPr>
      <w:proofErr w:type="gramStart"/>
      <w:r w:rsidRPr="003F7DC9">
        <w:rPr>
          <w:color w:val="0B0B0B"/>
          <w:sz w:val="20"/>
          <w:szCs w:val="20"/>
        </w:rPr>
        <w:t>non  prendere</w:t>
      </w:r>
      <w:proofErr w:type="gramEnd"/>
      <w:r w:rsidRPr="003F7DC9">
        <w:rPr>
          <w:color w:val="0B0B0B"/>
          <w:sz w:val="20"/>
          <w:szCs w:val="20"/>
        </w:rPr>
        <w:t xml:space="preserve">   farmaci   antivirali   e   antibiotici,   a   meno   che   siano   prescritti dal</w:t>
      </w:r>
      <w:r w:rsidRPr="003F7DC9">
        <w:rPr>
          <w:color w:val="0B0B0B"/>
          <w:spacing w:val="2"/>
          <w:sz w:val="20"/>
          <w:szCs w:val="20"/>
        </w:rPr>
        <w:t xml:space="preserve"> </w:t>
      </w:r>
      <w:r w:rsidRPr="003F7DC9">
        <w:rPr>
          <w:color w:val="0B0B0B"/>
          <w:sz w:val="20"/>
          <w:szCs w:val="20"/>
        </w:rPr>
        <w:t>medico;</w:t>
      </w:r>
    </w:p>
    <w:p w14:paraId="11440C14" w14:textId="77777777" w:rsidR="004C1BFC" w:rsidRPr="003F7DC9" w:rsidRDefault="00D9217B" w:rsidP="00356158">
      <w:pPr>
        <w:pStyle w:val="Paragrafoelenco"/>
        <w:numPr>
          <w:ilvl w:val="0"/>
          <w:numId w:val="36"/>
        </w:numPr>
        <w:tabs>
          <w:tab w:val="left" w:pos="2366"/>
        </w:tabs>
        <w:spacing w:before="2"/>
        <w:ind w:left="709" w:right="794" w:firstLine="0"/>
        <w:jc w:val="both"/>
        <w:rPr>
          <w:sz w:val="20"/>
          <w:szCs w:val="20"/>
        </w:rPr>
      </w:pPr>
      <w:r w:rsidRPr="003F7DC9">
        <w:rPr>
          <w:color w:val="0B0B0B"/>
          <w:sz w:val="20"/>
          <w:szCs w:val="20"/>
        </w:rPr>
        <w:t>pulire le superfici con disinfettanti a base di cloro o</w:t>
      </w:r>
      <w:r w:rsidRPr="003F7DC9">
        <w:rPr>
          <w:color w:val="0B0B0B"/>
          <w:spacing w:val="17"/>
          <w:sz w:val="20"/>
          <w:szCs w:val="20"/>
        </w:rPr>
        <w:t xml:space="preserve"> </w:t>
      </w:r>
      <w:r w:rsidRPr="003F7DC9">
        <w:rPr>
          <w:color w:val="0B0B0B"/>
          <w:sz w:val="20"/>
          <w:szCs w:val="20"/>
        </w:rPr>
        <w:t>alcol;</w:t>
      </w:r>
    </w:p>
    <w:p w14:paraId="7A902537" w14:textId="4744F12A" w:rsidR="004C1BFC" w:rsidRPr="003F7DC9" w:rsidRDefault="00D9217B" w:rsidP="00356158">
      <w:pPr>
        <w:pStyle w:val="Paragrafoelenco"/>
        <w:numPr>
          <w:ilvl w:val="0"/>
          <w:numId w:val="36"/>
        </w:numPr>
        <w:tabs>
          <w:tab w:val="left" w:pos="2366"/>
        </w:tabs>
        <w:spacing w:before="6" w:line="244" w:lineRule="auto"/>
        <w:ind w:left="709" w:right="794" w:firstLine="0"/>
        <w:jc w:val="both"/>
        <w:rPr>
          <w:sz w:val="20"/>
          <w:szCs w:val="20"/>
        </w:rPr>
      </w:pPr>
      <w:r w:rsidRPr="003F7DC9">
        <w:rPr>
          <w:color w:val="0B0B0B"/>
          <w:sz w:val="20"/>
          <w:szCs w:val="20"/>
        </w:rPr>
        <w:t xml:space="preserve">è fortemente raccomandato, in tutti i contatti sociali, di utilizzare protezioni delle vie respiratorie come misura aggiuntiva alle </w:t>
      </w:r>
      <w:proofErr w:type="gramStart"/>
      <w:r w:rsidRPr="003F7DC9">
        <w:rPr>
          <w:color w:val="0B0B0B"/>
          <w:sz w:val="20"/>
          <w:szCs w:val="20"/>
        </w:rPr>
        <w:t>altre  misure</w:t>
      </w:r>
      <w:proofErr w:type="gramEnd"/>
      <w:r w:rsidRPr="003F7DC9">
        <w:rPr>
          <w:color w:val="0B0B0B"/>
          <w:sz w:val="20"/>
          <w:szCs w:val="20"/>
        </w:rPr>
        <w:t xml:space="preserve">  di  protezione individuale</w:t>
      </w:r>
      <w:r w:rsidRPr="003F7DC9">
        <w:rPr>
          <w:color w:val="0B0B0B"/>
          <w:spacing w:val="1"/>
          <w:sz w:val="20"/>
          <w:szCs w:val="20"/>
        </w:rPr>
        <w:t xml:space="preserve"> </w:t>
      </w:r>
      <w:r w:rsidRPr="003F7DC9">
        <w:rPr>
          <w:color w:val="0B0B0B"/>
          <w:sz w:val="20"/>
          <w:szCs w:val="20"/>
        </w:rPr>
        <w:t>igienico-sanitarie.</w:t>
      </w:r>
    </w:p>
    <w:p w14:paraId="06F0B9E7" w14:textId="77777777" w:rsidR="004C1BFC" w:rsidRPr="003F7DC9" w:rsidRDefault="00D9217B" w:rsidP="00356158">
      <w:pPr>
        <w:pStyle w:val="Paragrafoelenco"/>
        <w:numPr>
          <w:ilvl w:val="2"/>
          <w:numId w:val="41"/>
        </w:numPr>
        <w:tabs>
          <w:tab w:val="left" w:pos="2084"/>
        </w:tabs>
        <w:spacing w:before="189"/>
        <w:ind w:left="709" w:right="794" w:firstLine="0"/>
        <w:rPr>
          <w:i/>
          <w:color w:val="0B0B0B"/>
          <w:sz w:val="20"/>
          <w:szCs w:val="20"/>
        </w:rPr>
      </w:pPr>
      <w:r w:rsidRPr="003F7DC9">
        <w:rPr>
          <w:i/>
          <w:color w:val="0B0B0B"/>
          <w:sz w:val="20"/>
          <w:szCs w:val="20"/>
        </w:rPr>
        <w:t>Igiene degli</w:t>
      </w:r>
      <w:r w:rsidRPr="003F7DC9">
        <w:rPr>
          <w:i/>
          <w:color w:val="0B0B0B"/>
          <w:spacing w:val="2"/>
          <w:sz w:val="20"/>
          <w:szCs w:val="20"/>
        </w:rPr>
        <w:t xml:space="preserve"> </w:t>
      </w:r>
      <w:r w:rsidRPr="003F7DC9">
        <w:rPr>
          <w:i/>
          <w:color w:val="0B0B0B"/>
          <w:sz w:val="20"/>
          <w:szCs w:val="20"/>
        </w:rPr>
        <w:t>alimenti</w:t>
      </w:r>
    </w:p>
    <w:p w14:paraId="5C187D67" w14:textId="77777777" w:rsidR="004C1BFC" w:rsidRPr="003F7DC9" w:rsidRDefault="00D9217B" w:rsidP="00356158">
      <w:pPr>
        <w:spacing w:before="6"/>
        <w:ind w:left="709" w:right="794"/>
        <w:jc w:val="both"/>
        <w:rPr>
          <w:sz w:val="20"/>
          <w:szCs w:val="20"/>
        </w:rPr>
      </w:pPr>
      <w:r w:rsidRPr="003F7DC9">
        <w:rPr>
          <w:color w:val="0B0B0B"/>
          <w:sz w:val="20"/>
          <w:szCs w:val="20"/>
        </w:rPr>
        <w:t>Fare riferimento alla vigente normativa nazionale, unionale ed internazionale.</w:t>
      </w:r>
    </w:p>
    <w:p w14:paraId="328FB1E2" w14:textId="77777777" w:rsidR="004C1BFC" w:rsidRPr="003F7DC9" w:rsidRDefault="00D9217B" w:rsidP="00356158">
      <w:pPr>
        <w:pStyle w:val="Paragrafoelenco"/>
        <w:numPr>
          <w:ilvl w:val="2"/>
          <w:numId w:val="41"/>
        </w:numPr>
        <w:tabs>
          <w:tab w:val="left" w:pos="2084"/>
        </w:tabs>
        <w:spacing w:before="192"/>
        <w:ind w:left="709" w:right="794" w:firstLine="0"/>
        <w:rPr>
          <w:i/>
          <w:color w:val="0B0B0B"/>
          <w:sz w:val="20"/>
          <w:szCs w:val="20"/>
        </w:rPr>
      </w:pPr>
      <w:r w:rsidRPr="003F7DC9">
        <w:rPr>
          <w:i/>
          <w:color w:val="0B0B0B"/>
          <w:sz w:val="20"/>
          <w:szCs w:val="20"/>
        </w:rPr>
        <w:t>Riscaldamento, ventilazione e area condizionata</w:t>
      </w:r>
      <w:r w:rsidRPr="003F7DC9">
        <w:rPr>
          <w:i/>
          <w:color w:val="0B0B0B"/>
          <w:spacing w:val="9"/>
          <w:sz w:val="20"/>
          <w:szCs w:val="20"/>
        </w:rPr>
        <w:t xml:space="preserve"> </w:t>
      </w:r>
      <w:r w:rsidRPr="003F7DC9">
        <w:rPr>
          <w:i/>
          <w:color w:val="0B0B0B"/>
          <w:sz w:val="20"/>
          <w:szCs w:val="20"/>
        </w:rPr>
        <w:t>(HVAC)</w:t>
      </w:r>
    </w:p>
    <w:p w14:paraId="4DA8004B" w14:textId="68011D41" w:rsidR="00DE2ED2" w:rsidRPr="003F7DC9" w:rsidRDefault="00D9217B" w:rsidP="00356158">
      <w:pPr>
        <w:spacing w:before="98" w:line="244" w:lineRule="auto"/>
        <w:ind w:left="709" w:right="794"/>
        <w:rPr>
          <w:sz w:val="20"/>
          <w:szCs w:val="20"/>
        </w:rPr>
      </w:pPr>
      <w:r w:rsidRPr="003F7DC9">
        <w:rPr>
          <w:color w:val="0B0B0B"/>
          <w:sz w:val="20"/>
          <w:szCs w:val="20"/>
        </w:rPr>
        <w:t xml:space="preserve">Organizzare il funzionamento dei sistemi HVAC allo scopo di massimizzare la circolazione dell’aria fresca nel sistema, in linea con le raccomandazioni del produttore del sistema, le capacità di bordo e le </w:t>
      </w:r>
      <w:proofErr w:type="gramStart"/>
      <w:r w:rsidRPr="003F7DC9">
        <w:rPr>
          <w:color w:val="0B0B0B"/>
          <w:sz w:val="20"/>
          <w:szCs w:val="20"/>
        </w:rPr>
        <w:t>considerazioni  operative</w:t>
      </w:r>
      <w:proofErr w:type="gramEnd"/>
      <w:r w:rsidRPr="003F7DC9">
        <w:rPr>
          <w:color w:val="0B0B0B"/>
          <w:sz w:val="20"/>
          <w:szCs w:val="20"/>
        </w:rPr>
        <w:t xml:space="preserve">.  </w:t>
      </w:r>
      <w:proofErr w:type="gramStart"/>
      <w:r w:rsidRPr="003F7DC9">
        <w:rPr>
          <w:color w:val="0B0B0B"/>
          <w:sz w:val="20"/>
          <w:szCs w:val="20"/>
        </w:rPr>
        <w:t>Il  ricircolo</w:t>
      </w:r>
      <w:proofErr w:type="gramEnd"/>
      <w:r w:rsidRPr="003F7DC9">
        <w:rPr>
          <w:color w:val="0B0B0B"/>
          <w:sz w:val="20"/>
          <w:szCs w:val="20"/>
        </w:rPr>
        <w:t xml:space="preserve"> dovrà essere chiuso in tutte le cabine passeggeri e, laddove non tecnicamente possibile, deve essere previsto, per quanto possibile, l’utilizzo di filtri HEPA o UVGI. Se nelle strutture mediche della nave vengono svolte procedure    che</w:t>
      </w:r>
      <w:r w:rsidRPr="003F7DC9">
        <w:rPr>
          <w:color w:val="0B0B0B"/>
          <w:spacing w:val="29"/>
          <w:sz w:val="20"/>
          <w:szCs w:val="20"/>
        </w:rPr>
        <w:t xml:space="preserve"> </w:t>
      </w:r>
      <w:r w:rsidRPr="003F7DC9">
        <w:rPr>
          <w:color w:val="0B0B0B"/>
          <w:sz w:val="20"/>
          <w:szCs w:val="20"/>
        </w:rPr>
        <w:t>generano</w:t>
      </w:r>
      <w:r w:rsidRPr="003F7DC9">
        <w:rPr>
          <w:color w:val="0B0B0B"/>
          <w:spacing w:val="29"/>
          <w:sz w:val="20"/>
          <w:szCs w:val="20"/>
        </w:rPr>
        <w:t xml:space="preserve"> </w:t>
      </w:r>
      <w:r w:rsidRPr="003F7DC9">
        <w:rPr>
          <w:color w:val="0B0B0B"/>
          <w:sz w:val="20"/>
          <w:szCs w:val="20"/>
        </w:rPr>
        <w:t>aerosol,</w:t>
      </w:r>
      <w:r w:rsidRPr="003F7DC9">
        <w:rPr>
          <w:color w:val="0B0B0B"/>
          <w:spacing w:val="30"/>
          <w:sz w:val="20"/>
          <w:szCs w:val="20"/>
        </w:rPr>
        <w:t xml:space="preserve"> </w:t>
      </w:r>
      <w:r w:rsidRPr="003F7DC9">
        <w:rPr>
          <w:color w:val="0B0B0B"/>
          <w:sz w:val="20"/>
          <w:szCs w:val="20"/>
        </w:rPr>
        <w:t>tali</w:t>
      </w:r>
      <w:r w:rsidRPr="003F7DC9">
        <w:rPr>
          <w:color w:val="0B0B0B"/>
          <w:spacing w:val="29"/>
          <w:sz w:val="20"/>
          <w:szCs w:val="20"/>
        </w:rPr>
        <w:t xml:space="preserve"> </w:t>
      </w:r>
      <w:r w:rsidRPr="003F7DC9">
        <w:rPr>
          <w:color w:val="0B0B0B"/>
          <w:sz w:val="20"/>
          <w:szCs w:val="20"/>
        </w:rPr>
        <w:t>aree</w:t>
      </w:r>
      <w:r w:rsidRPr="003F7DC9">
        <w:rPr>
          <w:color w:val="0B0B0B"/>
          <w:spacing w:val="29"/>
          <w:sz w:val="20"/>
          <w:szCs w:val="20"/>
        </w:rPr>
        <w:t xml:space="preserve"> </w:t>
      </w:r>
      <w:r w:rsidRPr="003F7DC9">
        <w:rPr>
          <w:color w:val="0B0B0B"/>
          <w:sz w:val="20"/>
          <w:szCs w:val="20"/>
        </w:rPr>
        <w:t>devono</w:t>
      </w:r>
      <w:r w:rsidRPr="003F7DC9">
        <w:rPr>
          <w:color w:val="0B0B0B"/>
          <w:spacing w:val="29"/>
          <w:sz w:val="20"/>
          <w:szCs w:val="20"/>
        </w:rPr>
        <w:t xml:space="preserve"> </w:t>
      </w:r>
      <w:r w:rsidRPr="003F7DC9">
        <w:rPr>
          <w:color w:val="0B0B0B"/>
          <w:sz w:val="20"/>
          <w:szCs w:val="20"/>
        </w:rPr>
        <w:t>essere</w:t>
      </w:r>
      <w:r w:rsidRPr="003F7DC9">
        <w:rPr>
          <w:color w:val="0B0B0B"/>
          <w:spacing w:val="30"/>
          <w:sz w:val="20"/>
          <w:szCs w:val="20"/>
        </w:rPr>
        <w:t xml:space="preserve"> </w:t>
      </w:r>
      <w:r w:rsidRPr="003F7DC9">
        <w:rPr>
          <w:color w:val="0B0B0B"/>
          <w:sz w:val="20"/>
          <w:szCs w:val="20"/>
        </w:rPr>
        <w:t>a</w:t>
      </w:r>
      <w:r w:rsidRPr="003F7DC9">
        <w:rPr>
          <w:color w:val="0B0B0B"/>
          <w:spacing w:val="29"/>
          <w:sz w:val="20"/>
          <w:szCs w:val="20"/>
        </w:rPr>
        <w:t xml:space="preserve"> </w:t>
      </w:r>
      <w:r w:rsidRPr="003F7DC9">
        <w:rPr>
          <w:color w:val="0B0B0B"/>
          <w:sz w:val="20"/>
          <w:szCs w:val="20"/>
        </w:rPr>
        <w:t>pressione</w:t>
      </w:r>
      <w:r w:rsidRPr="003F7DC9">
        <w:rPr>
          <w:color w:val="0B0B0B"/>
          <w:spacing w:val="29"/>
          <w:sz w:val="20"/>
          <w:szCs w:val="20"/>
        </w:rPr>
        <w:t xml:space="preserve"> </w:t>
      </w:r>
      <w:r w:rsidRPr="003F7DC9">
        <w:rPr>
          <w:color w:val="0B0B0B"/>
          <w:sz w:val="20"/>
          <w:szCs w:val="20"/>
        </w:rPr>
        <w:t>negativa</w:t>
      </w:r>
      <w:r w:rsidRPr="003F7DC9">
        <w:rPr>
          <w:color w:val="0B0B0B"/>
          <w:spacing w:val="30"/>
          <w:sz w:val="20"/>
          <w:szCs w:val="20"/>
        </w:rPr>
        <w:t xml:space="preserve"> </w:t>
      </w:r>
      <w:r w:rsidRPr="003F7DC9">
        <w:rPr>
          <w:color w:val="0B0B0B"/>
          <w:sz w:val="20"/>
          <w:szCs w:val="20"/>
        </w:rPr>
        <w:t>ed</w:t>
      </w:r>
      <w:r w:rsidRPr="003F7DC9">
        <w:rPr>
          <w:color w:val="0B0B0B"/>
          <w:spacing w:val="29"/>
          <w:sz w:val="20"/>
          <w:szCs w:val="20"/>
        </w:rPr>
        <w:t xml:space="preserve"> </w:t>
      </w:r>
      <w:r w:rsidRPr="003F7DC9">
        <w:rPr>
          <w:color w:val="0B0B0B"/>
          <w:sz w:val="20"/>
          <w:szCs w:val="20"/>
        </w:rPr>
        <w:t>ottenere</w:t>
      </w:r>
      <w:r w:rsidR="00DE2ED2" w:rsidRPr="003F7DC9">
        <w:rPr>
          <w:color w:val="0B0B0B"/>
          <w:sz w:val="20"/>
          <w:szCs w:val="20"/>
        </w:rPr>
        <w:t xml:space="preserve"> 10 ricambi d’aria all’ora; l’aria di ritorno da tali strutture </w:t>
      </w:r>
      <w:proofErr w:type="gramStart"/>
      <w:r w:rsidR="00DE2ED2" w:rsidRPr="003F7DC9">
        <w:rPr>
          <w:color w:val="0B0B0B"/>
          <w:sz w:val="20"/>
          <w:szCs w:val="20"/>
        </w:rPr>
        <w:t>deve  essere</w:t>
      </w:r>
      <w:proofErr w:type="gramEnd"/>
      <w:r w:rsidR="00DE2ED2" w:rsidRPr="003F7DC9">
        <w:rPr>
          <w:color w:val="0B0B0B"/>
          <w:sz w:val="20"/>
          <w:szCs w:val="20"/>
        </w:rPr>
        <w:t xml:space="preserve">  filtrata  in HEPA o scaricata</w:t>
      </w:r>
      <w:r w:rsidR="00DE2ED2" w:rsidRPr="003F7DC9">
        <w:rPr>
          <w:color w:val="0B0B0B"/>
          <w:spacing w:val="4"/>
          <w:sz w:val="20"/>
          <w:szCs w:val="20"/>
        </w:rPr>
        <w:t xml:space="preserve"> </w:t>
      </w:r>
      <w:r w:rsidR="00DE2ED2" w:rsidRPr="003F7DC9">
        <w:rPr>
          <w:color w:val="0B0B0B"/>
          <w:sz w:val="20"/>
          <w:szCs w:val="20"/>
        </w:rPr>
        <w:t>all’esterno.</w:t>
      </w:r>
    </w:p>
    <w:p w14:paraId="41202B3E" w14:textId="5C8D7393" w:rsidR="004C1BFC" w:rsidRPr="003F7DC9" w:rsidRDefault="00DE2ED2" w:rsidP="00356158">
      <w:pPr>
        <w:spacing w:before="5" w:line="244" w:lineRule="auto"/>
        <w:ind w:left="709" w:right="794"/>
        <w:jc w:val="both"/>
        <w:rPr>
          <w:sz w:val="20"/>
          <w:szCs w:val="20"/>
        </w:rPr>
        <w:sectPr w:rsidR="004C1BFC" w:rsidRPr="003F7DC9">
          <w:pgSz w:w="11900" w:h="16840"/>
          <w:pgMar w:top="1600" w:right="440" w:bottom="280" w:left="460" w:header="720" w:footer="720" w:gutter="0"/>
          <w:cols w:space="720"/>
        </w:sectPr>
      </w:pPr>
      <w:r w:rsidRPr="003F7DC9">
        <w:rPr>
          <w:color w:val="0B0B0B"/>
          <w:sz w:val="20"/>
          <w:szCs w:val="20"/>
        </w:rPr>
        <w:t xml:space="preserve">Fare riferimento alla normativa vigente nazionale, unionale ed internazionale.  Inoltre, al fine di garantire un adeguato e completo isolamento, le Società </w:t>
      </w:r>
      <w:proofErr w:type="gramStart"/>
      <w:r w:rsidRPr="003F7DC9">
        <w:rPr>
          <w:color w:val="0B0B0B"/>
          <w:sz w:val="20"/>
          <w:szCs w:val="20"/>
        </w:rPr>
        <w:t>di  gestione</w:t>
      </w:r>
      <w:proofErr w:type="gramEnd"/>
      <w:r w:rsidRPr="003F7DC9">
        <w:rPr>
          <w:color w:val="0B0B0B"/>
          <w:sz w:val="20"/>
          <w:szCs w:val="20"/>
        </w:rPr>
        <w:t xml:space="preserve"> di navi da crociera avranno cura di riservare – in via esclusiva un numero  di cabine dotate di impianto di ventilazione dedicato (vds</w:t>
      </w:r>
      <w:r w:rsidRPr="003F7DC9">
        <w:rPr>
          <w:color w:val="4D4D4D"/>
          <w:sz w:val="20"/>
          <w:szCs w:val="20"/>
        </w:rPr>
        <w:t xml:space="preserve">. </w:t>
      </w:r>
      <w:r w:rsidRPr="003F7DC9">
        <w:rPr>
          <w:color w:val="0B0B0B"/>
          <w:sz w:val="20"/>
          <w:szCs w:val="20"/>
        </w:rPr>
        <w:t xml:space="preserve">anche lettera E. punto    4). Le stesse devono essere destinate a ricevere le persone da isolare, </w:t>
      </w:r>
      <w:proofErr w:type="gramStart"/>
      <w:r w:rsidRPr="003F7DC9">
        <w:rPr>
          <w:color w:val="0B0B0B"/>
          <w:sz w:val="20"/>
          <w:szCs w:val="20"/>
        </w:rPr>
        <w:t>garantire  alle</w:t>
      </w:r>
      <w:proofErr w:type="gramEnd"/>
      <w:r w:rsidRPr="003F7DC9">
        <w:rPr>
          <w:color w:val="0B0B0B"/>
          <w:sz w:val="20"/>
          <w:szCs w:val="20"/>
        </w:rPr>
        <w:t xml:space="preserve"> stesse ogni necessaria assistenza nonchè  tutelare,  contestualmente,  il restante personale presente a</w:t>
      </w:r>
      <w:r w:rsidRPr="003F7DC9">
        <w:rPr>
          <w:color w:val="0B0B0B"/>
          <w:spacing w:val="6"/>
          <w:sz w:val="20"/>
          <w:szCs w:val="20"/>
        </w:rPr>
        <w:t xml:space="preserve"> </w:t>
      </w:r>
      <w:r w:rsidRPr="003F7DC9">
        <w:rPr>
          <w:color w:val="0B0B0B"/>
          <w:sz w:val="20"/>
          <w:szCs w:val="20"/>
        </w:rPr>
        <w:t>bordo</w:t>
      </w:r>
    </w:p>
    <w:p w14:paraId="0A27B5E1" w14:textId="6B52F4AC" w:rsidR="004C1BFC" w:rsidRPr="003F7DC9" w:rsidRDefault="00D9217B" w:rsidP="00356158">
      <w:pPr>
        <w:pStyle w:val="Paragrafoelenco"/>
        <w:numPr>
          <w:ilvl w:val="2"/>
          <w:numId w:val="41"/>
        </w:numPr>
        <w:spacing w:before="2" w:line="244" w:lineRule="auto"/>
        <w:ind w:left="1701" w:right="794" w:hanging="992"/>
        <w:rPr>
          <w:i/>
          <w:sz w:val="20"/>
          <w:szCs w:val="20"/>
        </w:rPr>
      </w:pPr>
      <w:r w:rsidRPr="003F7DC9">
        <w:rPr>
          <w:i/>
          <w:color w:val="0B0B0B"/>
          <w:sz w:val="20"/>
          <w:szCs w:val="20"/>
        </w:rPr>
        <w:lastRenderedPageBreak/>
        <w:t xml:space="preserve">Utilizzo di ristoranti, bar, discoteche, SPA, teatri, negozi di bordo, </w:t>
      </w:r>
      <w:proofErr w:type="gramStart"/>
      <w:r w:rsidRPr="003F7DC9">
        <w:rPr>
          <w:i/>
          <w:color w:val="0B0B0B"/>
          <w:sz w:val="20"/>
          <w:szCs w:val="20"/>
        </w:rPr>
        <w:t>cinema,  sale</w:t>
      </w:r>
      <w:proofErr w:type="gramEnd"/>
      <w:r w:rsidRPr="003F7DC9">
        <w:rPr>
          <w:i/>
          <w:color w:val="0B0B0B"/>
          <w:sz w:val="20"/>
          <w:szCs w:val="20"/>
        </w:rPr>
        <w:t xml:space="preserve"> giochi, casinò, palestre</w:t>
      </w:r>
      <w:r w:rsidRPr="003F7DC9">
        <w:rPr>
          <w:i/>
          <w:color w:val="0B0B0B"/>
          <w:spacing w:val="4"/>
          <w:sz w:val="20"/>
          <w:szCs w:val="20"/>
        </w:rPr>
        <w:t xml:space="preserve"> </w:t>
      </w:r>
      <w:r w:rsidRPr="003F7DC9">
        <w:rPr>
          <w:i/>
          <w:color w:val="0B0B0B"/>
          <w:sz w:val="20"/>
          <w:szCs w:val="20"/>
        </w:rPr>
        <w:t>ecc.</w:t>
      </w:r>
    </w:p>
    <w:p w14:paraId="30792FBD" w14:textId="6102C8AF" w:rsidR="004C1BFC" w:rsidRPr="00D84D32" w:rsidRDefault="00D9217B" w:rsidP="00356158">
      <w:pPr>
        <w:spacing w:before="2" w:line="244" w:lineRule="auto"/>
        <w:ind w:left="709" w:right="794"/>
        <w:jc w:val="both"/>
        <w:rPr>
          <w:sz w:val="20"/>
          <w:szCs w:val="20"/>
          <w:lang w:val="en-US"/>
        </w:rPr>
      </w:pPr>
      <w:r w:rsidRPr="00D84D32">
        <w:rPr>
          <w:color w:val="0B0B0B"/>
          <w:sz w:val="20"/>
          <w:szCs w:val="20"/>
          <w:lang w:val="en-US"/>
        </w:rPr>
        <w:t>Fare riferimento alla “</w:t>
      </w:r>
      <w:r w:rsidRPr="00D84D32">
        <w:rPr>
          <w:i/>
          <w:color w:val="0B0B0B"/>
          <w:sz w:val="20"/>
          <w:szCs w:val="20"/>
          <w:lang w:val="en-US"/>
        </w:rPr>
        <w:t xml:space="preserve">Interim guidance for preparedness and response to cases of COVID-19 at points of entry in the European Union (EU)/ EEA Member States </w:t>
      </w:r>
      <w:proofErr w:type="gramStart"/>
      <w:r w:rsidRPr="00D84D32">
        <w:rPr>
          <w:i/>
          <w:color w:val="0B0B0B"/>
          <w:sz w:val="20"/>
          <w:szCs w:val="20"/>
          <w:lang w:val="en-US"/>
        </w:rPr>
        <w:t xml:space="preserve">   (</w:t>
      </w:r>
      <w:proofErr w:type="gramEnd"/>
      <w:r w:rsidRPr="00D84D32">
        <w:rPr>
          <w:i/>
          <w:color w:val="0B0B0B"/>
          <w:sz w:val="20"/>
          <w:szCs w:val="20"/>
          <w:lang w:val="en-US"/>
        </w:rPr>
        <w:t>MS). Interim advice for restarting cruise ship operations after lifting restrictive measures in response to the COVID-19</w:t>
      </w:r>
      <w:r w:rsidRPr="00D84D32">
        <w:rPr>
          <w:i/>
          <w:color w:val="0B0B0B"/>
          <w:spacing w:val="12"/>
          <w:sz w:val="20"/>
          <w:szCs w:val="20"/>
          <w:lang w:val="en-US"/>
        </w:rPr>
        <w:t xml:space="preserve"> </w:t>
      </w:r>
      <w:r w:rsidRPr="00D84D32">
        <w:rPr>
          <w:i/>
          <w:color w:val="0B0B0B"/>
          <w:sz w:val="20"/>
          <w:szCs w:val="20"/>
          <w:lang w:val="en-US"/>
        </w:rPr>
        <w:t>pandemic</w:t>
      </w:r>
      <w:r w:rsidRPr="00D84D32">
        <w:rPr>
          <w:color w:val="0B0B0B"/>
          <w:sz w:val="20"/>
          <w:szCs w:val="20"/>
          <w:lang w:val="en-US"/>
        </w:rPr>
        <w:t>”</w:t>
      </w:r>
    </w:p>
    <w:p w14:paraId="34292593" w14:textId="3997C70A" w:rsidR="004C1BFC" w:rsidRPr="003F7DC9" w:rsidRDefault="00D9217B" w:rsidP="00356158">
      <w:pPr>
        <w:spacing w:line="244" w:lineRule="auto"/>
        <w:ind w:left="709" w:right="794"/>
        <w:jc w:val="both"/>
        <w:rPr>
          <w:i/>
          <w:sz w:val="20"/>
          <w:szCs w:val="20"/>
        </w:rPr>
      </w:pPr>
      <w:r w:rsidRPr="003F7DC9">
        <w:rPr>
          <w:color w:val="0B0B0B"/>
          <w:sz w:val="20"/>
          <w:szCs w:val="20"/>
        </w:rPr>
        <w:t>Per quanto attiene, invece la nursey e le aree di gioco dei bambinbi fare riferimento al “</w:t>
      </w:r>
      <w:r w:rsidRPr="003F7DC9">
        <w:rPr>
          <w:i/>
          <w:color w:val="0B0B0B"/>
          <w:sz w:val="20"/>
          <w:szCs w:val="20"/>
        </w:rPr>
        <w:t xml:space="preserve">European Manual for Hygiene </w:t>
      </w:r>
      <w:proofErr w:type="gramStart"/>
      <w:r w:rsidRPr="003F7DC9">
        <w:rPr>
          <w:i/>
          <w:color w:val="0B0B0B"/>
          <w:sz w:val="20"/>
          <w:szCs w:val="20"/>
        </w:rPr>
        <w:t>Standards  and</w:t>
      </w:r>
      <w:proofErr w:type="gramEnd"/>
      <w:r w:rsidRPr="003F7DC9">
        <w:rPr>
          <w:i/>
          <w:color w:val="0B0B0B"/>
          <w:sz w:val="20"/>
          <w:szCs w:val="20"/>
        </w:rPr>
        <w:t xml:space="preserve">  Communicable  Disease Surveillance on Passenger Ships” reperibile al link </w:t>
      </w:r>
      <w:hyperlink r:id="rId12">
        <w:r w:rsidRPr="003F7DC9">
          <w:rPr>
            <w:i/>
            <w:color w:val="222222"/>
            <w:sz w:val="20"/>
            <w:szCs w:val="20"/>
            <w:u w:val="single" w:color="222222"/>
          </w:rPr>
          <w:t>http://www.shipsan.eu/Home/EuropeanManual.aspx</w:t>
        </w:r>
      </w:hyperlink>
    </w:p>
    <w:p w14:paraId="29934FEC" w14:textId="77777777" w:rsidR="004C1BFC" w:rsidRPr="003F7DC9" w:rsidRDefault="00D9217B" w:rsidP="00356158">
      <w:pPr>
        <w:pStyle w:val="Paragrafoelenco"/>
        <w:numPr>
          <w:ilvl w:val="0"/>
          <w:numId w:val="35"/>
        </w:numPr>
        <w:tabs>
          <w:tab w:val="left" w:pos="2084"/>
        </w:tabs>
        <w:spacing w:before="188"/>
        <w:ind w:left="709" w:right="794" w:firstLine="0"/>
        <w:rPr>
          <w:i/>
          <w:color w:val="0B0B0B"/>
          <w:sz w:val="20"/>
          <w:szCs w:val="20"/>
        </w:rPr>
      </w:pPr>
      <w:r w:rsidRPr="003F7DC9">
        <w:rPr>
          <w:i/>
          <w:color w:val="0B0B0B"/>
          <w:sz w:val="20"/>
          <w:szCs w:val="20"/>
        </w:rPr>
        <w:t>Gestione dei fluidi biologici e delle acque (potabili e</w:t>
      </w:r>
      <w:r w:rsidRPr="003F7DC9">
        <w:rPr>
          <w:i/>
          <w:color w:val="0B0B0B"/>
          <w:spacing w:val="18"/>
          <w:sz w:val="20"/>
          <w:szCs w:val="20"/>
        </w:rPr>
        <w:t xml:space="preserve"> </w:t>
      </w:r>
      <w:r w:rsidRPr="003F7DC9">
        <w:rPr>
          <w:i/>
          <w:color w:val="0B0B0B"/>
          <w:sz w:val="20"/>
          <w:szCs w:val="20"/>
        </w:rPr>
        <w:t>ricreative)</w:t>
      </w:r>
    </w:p>
    <w:p w14:paraId="136DCA35" w14:textId="4FE2965E" w:rsidR="004C1BFC" w:rsidRPr="00D84D32" w:rsidRDefault="00D9217B" w:rsidP="00356158">
      <w:pPr>
        <w:spacing w:before="5" w:line="244" w:lineRule="auto"/>
        <w:ind w:left="709" w:right="794"/>
        <w:jc w:val="both"/>
        <w:rPr>
          <w:sz w:val="20"/>
          <w:szCs w:val="20"/>
          <w:lang w:val="en-US"/>
        </w:rPr>
      </w:pPr>
      <w:r w:rsidRPr="003F7DC9">
        <w:rPr>
          <w:color w:val="0B0B0B"/>
          <w:sz w:val="20"/>
          <w:szCs w:val="20"/>
        </w:rPr>
        <w:t xml:space="preserve">La gestione dei fluidi biologici assieme alla sorveglianza sanitaria delle acque (potabili e ricreative) deve avvenire rispettando standard </w:t>
      </w:r>
      <w:proofErr w:type="gramStart"/>
      <w:r w:rsidRPr="003F7DC9">
        <w:rPr>
          <w:color w:val="0B0B0B"/>
          <w:sz w:val="20"/>
          <w:szCs w:val="20"/>
        </w:rPr>
        <w:t>e  procedure</w:t>
      </w:r>
      <w:proofErr w:type="gramEnd"/>
      <w:r w:rsidRPr="003F7DC9">
        <w:rPr>
          <w:color w:val="0B0B0B"/>
          <w:sz w:val="20"/>
          <w:szCs w:val="20"/>
        </w:rPr>
        <w:t xml:space="preserve">  basati  su linee guida specifiche internazionalmente riconosciute (es. </w:t>
      </w:r>
      <w:r w:rsidRPr="00D84D32">
        <w:rPr>
          <w:i/>
          <w:color w:val="0B0B0B"/>
          <w:sz w:val="20"/>
          <w:szCs w:val="20"/>
          <w:lang w:val="en-US"/>
        </w:rPr>
        <w:t>VSP  operational guideline - European Manual for Hygiene Standards and communicable disease surveillance on Passenger</w:t>
      </w:r>
      <w:r w:rsidRPr="00D84D32">
        <w:rPr>
          <w:i/>
          <w:color w:val="0B0B0B"/>
          <w:spacing w:val="5"/>
          <w:sz w:val="20"/>
          <w:szCs w:val="20"/>
          <w:lang w:val="en-US"/>
        </w:rPr>
        <w:t xml:space="preserve"> </w:t>
      </w:r>
      <w:r w:rsidRPr="00D84D32">
        <w:rPr>
          <w:i/>
          <w:color w:val="0B0B0B"/>
          <w:sz w:val="20"/>
          <w:szCs w:val="20"/>
          <w:lang w:val="en-US"/>
        </w:rPr>
        <w:t>Ship</w:t>
      </w:r>
      <w:r w:rsidRPr="00D84D32">
        <w:rPr>
          <w:color w:val="0B0B0B"/>
          <w:sz w:val="20"/>
          <w:szCs w:val="20"/>
          <w:lang w:val="en-US"/>
        </w:rPr>
        <w:t>).</w:t>
      </w:r>
    </w:p>
    <w:p w14:paraId="75F312F1" w14:textId="77777777" w:rsidR="004C1BFC" w:rsidRPr="003F7DC9" w:rsidRDefault="00D9217B" w:rsidP="00356158">
      <w:pPr>
        <w:pStyle w:val="Paragrafoelenco"/>
        <w:numPr>
          <w:ilvl w:val="0"/>
          <w:numId w:val="35"/>
        </w:numPr>
        <w:tabs>
          <w:tab w:val="left" w:pos="2084"/>
        </w:tabs>
        <w:spacing w:before="192"/>
        <w:ind w:left="709" w:right="794" w:firstLine="0"/>
        <w:rPr>
          <w:i/>
          <w:color w:val="0B0B0B"/>
          <w:sz w:val="20"/>
          <w:szCs w:val="20"/>
        </w:rPr>
      </w:pPr>
      <w:r w:rsidRPr="003F7DC9">
        <w:rPr>
          <w:i/>
          <w:color w:val="0B0B0B"/>
          <w:sz w:val="20"/>
          <w:szCs w:val="20"/>
        </w:rPr>
        <w:t>Segnaletica e</w:t>
      </w:r>
      <w:r w:rsidRPr="003F7DC9">
        <w:rPr>
          <w:i/>
          <w:color w:val="0B0B0B"/>
          <w:spacing w:val="2"/>
          <w:sz w:val="20"/>
          <w:szCs w:val="20"/>
        </w:rPr>
        <w:t xml:space="preserve"> </w:t>
      </w:r>
      <w:r w:rsidRPr="003F7DC9">
        <w:rPr>
          <w:i/>
          <w:color w:val="0B0B0B"/>
          <w:sz w:val="20"/>
          <w:szCs w:val="20"/>
        </w:rPr>
        <w:t>cartellonistica</w:t>
      </w:r>
    </w:p>
    <w:p w14:paraId="092A9087" w14:textId="28438505"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Le aree ed i posti a sedere disponibili per i passeggeri devono essere opportunamente contrassegnati. In assenza di norme che </w:t>
      </w:r>
      <w:proofErr w:type="gramStart"/>
      <w:r w:rsidRPr="003F7DC9">
        <w:rPr>
          <w:color w:val="0B0B0B"/>
          <w:sz w:val="20"/>
          <w:szCs w:val="20"/>
        </w:rPr>
        <w:t>stabiliscano  la</w:t>
      </w:r>
      <w:proofErr w:type="gramEnd"/>
      <w:r w:rsidRPr="003F7DC9">
        <w:rPr>
          <w:color w:val="0B0B0B"/>
          <w:sz w:val="20"/>
          <w:szCs w:val="20"/>
        </w:rPr>
        <w:t xml:space="preserve">  simbologia da utilizzarsi, se ne rimette – al momento – la scelta  alla  singola  Società di gestione che avrà l’obbligo di apporla e di esporre, in luoghi ben visibili, adeguata cartellonistica</w:t>
      </w:r>
      <w:r w:rsidRPr="003F7DC9">
        <w:rPr>
          <w:color w:val="0B0B0B"/>
          <w:spacing w:val="2"/>
          <w:sz w:val="20"/>
          <w:szCs w:val="20"/>
        </w:rPr>
        <w:t xml:space="preserve"> </w:t>
      </w:r>
      <w:r w:rsidRPr="003F7DC9">
        <w:rPr>
          <w:color w:val="0B0B0B"/>
          <w:sz w:val="20"/>
          <w:szCs w:val="20"/>
        </w:rPr>
        <w:t>esplicativa.</w:t>
      </w:r>
    </w:p>
    <w:p w14:paraId="40F750F4" w14:textId="77777777" w:rsidR="004C1BFC" w:rsidRPr="003F7DC9" w:rsidRDefault="00D9217B" w:rsidP="00356158">
      <w:pPr>
        <w:pStyle w:val="Paragrafoelenco"/>
        <w:numPr>
          <w:ilvl w:val="1"/>
          <w:numId w:val="41"/>
        </w:numPr>
        <w:tabs>
          <w:tab w:val="left" w:pos="1792"/>
        </w:tabs>
        <w:spacing w:before="192"/>
        <w:ind w:left="709" w:right="794" w:firstLine="0"/>
        <w:rPr>
          <w:sz w:val="20"/>
          <w:szCs w:val="20"/>
        </w:rPr>
      </w:pPr>
      <w:r w:rsidRPr="003F7DC9">
        <w:rPr>
          <w:color w:val="0B0B0B"/>
          <w:sz w:val="20"/>
          <w:szCs w:val="20"/>
          <w:u w:val="single" w:color="0B0B0B"/>
        </w:rPr>
        <w:t>Misure per la gestione dei rischi durante</w:t>
      </w:r>
      <w:r w:rsidRPr="003F7DC9">
        <w:rPr>
          <w:color w:val="0B0B0B"/>
          <w:spacing w:val="11"/>
          <w:sz w:val="20"/>
          <w:szCs w:val="20"/>
          <w:u w:val="single" w:color="0B0B0B"/>
        </w:rPr>
        <w:t xml:space="preserve"> </w:t>
      </w:r>
      <w:r w:rsidRPr="003F7DC9">
        <w:rPr>
          <w:color w:val="0B0B0B"/>
          <w:sz w:val="20"/>
          <w:szCs w:val="20"/>
          <w:u w:val="single" w:color="0B0B0B"/>
        </w:rPr>
        <w:t>l'imbarco</w:t>
      </w:r>
      <w:r w:rsidRPr="003F7DC9">
        <w:rPr>
          <w:color w:val="0B0B0B"/>
          <w:sz w:val="20"/>
          <w:szCs w:val="20"/>
        </w:rPr>
        <w:t>:</w:t>
      </w:r>
    </w:p>
    <w:p w14:paraId="6AE9662C" w14:textId="2185E8CC"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L'imbarco dell’equipaggio e dei passeggeri sulle navi deve essere gestito con cura </w:t>
      </w:r>
      <w:proofErr w:type="gramStart"/>
      <w:r w:rsidRPr="003F7DC9">
        <w:rPr>
          <w:color w:val="0B0B0B"/>
          <w:sz w:val="20"/>
          <w:szCs w:val="20"/>
        </w:rPr>
        <w:t>al  fine</w:t>
      </w:r>
      <w:proofErr w:type="gramEnd"/>
      <w:r w:rsidRPr="003F7DC9">
        <w:rPr>
          <w:color w:val="0B0B0B"/>
          <w:sz w:val="20"/>
          <w:szCs w:val="20"/>
        </w:rPr>
        <w:t xml:space="preserve"> di ridurre il rischio che una persona infetta da COVID-19 che sale a bordo della  nave possa trasmettere lo stesso ad altre</w:t>
      </w:r>
      <w:r w:rsidRPr="003F7DC9">
        <w:rPr>
          <w:color w:val="0B0B0B"/>
          <w:spacing w:val="14"/>
          <w:sz w:val="20"/>
          <w:szCs w:val="20"/>
        </w:rPr>
        <w:t xml:space="preserve"> </w:t>
      </w:r>
      <w:r w:rsidRPr="003F7DC9">
        <w:rPr>
          <w:color w:val="0B0B0B"/>
          <w:sz w:val="20"/>
          <w:szCs w:val="20"/>
        </w:rPr>
        <w:t>persone.</w:t>
      </w:r>
    </w:p>
    <w:p w14:paraId="17019568" w14:textId="35CD8D8A" w:rsidR="004C1BFC" w:rsidRPr="003F7DC9" w:rsidRDefault="00D9217B" w:rsidP="00356158">
      <w:pPr>
        <w:spacing w:before="3" w:line="244" w:lineRule="auto"/>
        <w:ind w:left="709" w:right="794"/>
        <w:jc w:val="both"/>
        <w:rPr>
          <w:sz w:val="20"/>
          <w:szCs w:val="20"/>
        </w:rPr>
      </w:pPr>
      <w:r w:rsidRPr="003F7DC9">
        <w:rPr>
          <w:color w:val="0B0B0B"/>
          <w:sz w:val="20"/>
          <w:szCs w:val="20"/>
        </w:rPr>
        <w:t>Misure per ridurre il rischio che l’equipaggio, così come i passeggeri, diffondano a   bordo l'infezione COVID-19 include la compilazione di questionari di screening così come la scansione o misurazione della temperatura. In caso di rilevate criticità, la persona sarà condotta in un’apposita area del terminal dove riceverà ulteriori test e valutazione medica. In base all’esito di questa valutazione, l’imbarco sarà autorizzato     o negato (con relativa gestione della</w:t>
      </w:r>
      <w:r w:rsidRPr="003F7DC9">
        <w:rPr>
          <w:color w:val="0B0B0B"/>
          <w:spacing w:val="10"/>
          <w:sz w:val="20"/>
          <w:szCs w:val="20"/>
        </w:rPr>
        <w:t xml:space="preserve"> </w:t>
      </w:r>
      <w:r w:rsidRPr="003F7DC9">
        <w:rPr>
          <w:color w:val="0B0B0B"/>
          <w:sz w:val="20"/>
          <w:szCs w:val="20"/>
        </w:rPr>
        <w:t>casistica).</w:t>
      </w:r>
    </w:p>
    <w:p w14:paraId="32CD6E28" w14:textId="4FF539D7" w:rsidR="004C1BFC" w:rsidRPr="003F7DC9" w:rsidRDefault="00D9217B" w:rsidP="00356158">
      <w:pPr>
        <w:spacing w:before="7" w:line="244" w:lineRule="auto"/>
        <w:ind w:left="709" w:right="794"/>
        <w:jc w:val="both"/>
        <w:rPr>
          <w:sz w:val="20"/>
          <w:szCs w:val="20"/>
        </w:rPr>
      </w:pPr>
      <w:r w:rsidRPr="003F7DC9">
        <w:rPr>
          <w:color w:val="0B0B0B"/>
          <w:sz w:val="20"/>
          <w:szCs w:val="20"/>
        </w:rPr>
        <w:t xml:space="preserve">Le Società di gestione devono, quindi, come indicato sopra, introdurre procedure per    lo screening dell’equipaggio e dei passeggeri che salgono a bordo della nave richiedendo loro di compilare un questionario di screening (autocertificazione </w:t>
      </w:r>
      <w:proofErr w:type="gramStart"/>
      <w:r w:rsidRPr="003F7DC9">
        <w:rPr>
          <w:color w:val="0B0B0B"/>
          <w:sz w:val="20"/>
          <w:szCs w:val="20"/>
        </w:rPr>
        <w:t>sanitaria)  e</w:t>
      </w:r>
      <w:proofErr w:type="gramEnd"/>
      <w:r w:rsidRPr="003F7DC9">
        <w:rPr>
          <w:color w:val="0B0B0B"/>
          <w:sz w:val="20"/>
          <w:szCs w:val="20"/>
        </w:rPr>
        <w:t xml:space="preserve"> sottoporre gli stessi a scansione o misurazione della temperatura corporea al momento dell'imbarco. Un esempio di modulo di autodichiarazione relativa alla </w:t>
      </w:r>
      <w:proofErr w:type="gramStart"/>
      <w:r w:rsidRPr="003F7DC9">
        <w:rPr>
          <w:color w:val="0B0B0B"/>
          <w:sz w:val="20"/>
          <w:szCs w:val="20"/>
        </w:rPr>
        <w:t>salute  dei</w:t>
      </w:r>
      <w:proofErr w:type="gramEnd"/>
      <w:r w:rsidRPr="003F7DC9">
        <w:rPr>
          <w:color w:val="0B0B0B"/>
          <w:sz w:val="20"/>
          <w:szCs w:val="20"/>
        </w:rPr>
        <w:t xml:space="preserve"> passeggeri e dell'equipaggio è riportato in allegato</w:t>
      </w:r>
      <w:r w:rsidRPr="003F7DC9">
        <w:rPr>
          <w:color w:val="0B0B0B"/>
          <w:spacing w:val="17"/>
          <w:sz w:val="20"/>
          <w:szCs w:val="20"/>
        </w:rPr>
        <w:t xml:space="preserve"> </w:t>
      </w:r>
      <w:r w:rsidRPr="003F7DC9">
        <w:rPr>
          <w:color w:val="0B0B0B"/>
          <w:sz w:val="20"/>
          <w:szCs w:val="20"/>
        </w:rPr>
        <w:t>4.</w:t>
      </w:r>
    </w:p>
    <w:p w14:paraId="0E07B0ED" w14:textId="5C6DA8AB" w:rsidR="00DE2ED2" w:rsidRPr="003F7DC9" w:rsidRDefault="00D9217B" w:rsidP="00356158">
      <w:pPr>
        <w:spacing w:before="98" w:line="244" w:lineRule="auto"/>
        <w:ind w:left="709" w:right="794"/>
        <w:jc w:val="both"/>
        <w:rPr>
          <w:sz w:val="20"/>
          <w:szCs w:val="20"/>
        </w:rPr>
      </w:pPr>
      <w:r w:rsidRPr="003F7DC9">
        <w:rPr>
          <w:color w:val="0B0B0B"/>
          <w:sz w:val="20"/>
          <w:szCs w:val="20"/>
        </w:rPr>
        <w:t>L'imbarco non dove essere consentito per coloro che registrano una temperatura superiore a 37,5°C. Deve essere altresì considerato che la misurazione della temperatura corporea è una misura utile da mettere in atto, ma che la stessa, al contempo, non è totalmente efficace atteso che prove scientifiche hanno dimostrato   che alcune persone infette potrebbero non presentare tale sintomo mentre altre potrebbero non sviluppare alcun sintomo fino ad un massimo di 10 (dieci)</w:t>
      </w:r>
      <w:r w:rsidRPr="003F7DC9">
        <w:rPr>
          <w:color w:val="0B0B0B"/>
          <w:spacing w:val="8"/>
          <w:sz w:val="20"/>
          <w:szCs w:val="20"/>
        </w:rPr>
        <w:t xml:space="preserve"> </w:t>
      </w:r>
      <w:r w:rsidRPr="003F7DC9">
        <w:rPr>
          <w:color w:val="0B0B0B"/>
          <w:sz w:val="20"/>
          <w:szCs w:val="20"/>
        </w:rPr>
        <w:t>giorni.</w:t>
      </w:r>
      <w:r w:rsidR="00DE2ED2" w:rsidRPr="003F7DC9">
        <w:rPr>
          <w:color w:val="0B0B0B"/>
          <w:sz w:val="20"/>
          <w:szCs w:val="20"/>
        </w:rPr>
        <w:t xml:space="preserve"> L’esperienza maturata suggerisce, inoltre, che le persone asintomatiche possano trasmettere il virus ad altri, quindi il test di reazione a catena della polimerasi (PCR</w:t>
      </w:r>
      <w:proofErr w:type="gramStart"/>
      <w:r w:rsidR="00DE2ED2" w:rsidRPr="003F7DC9">
        <w:rPr>
          <w:color w:val="0B0B0B"/>
          <w:sz w:val="20"/>
          <w:szCs w:val="20"/>
        </w:rPr>
        <w:t xml:space="preserve">),   </w:t>
      </w:r>
      <w:proofErr w:type="gramEnd"/>
      <w:r w:rsidR="00DE2ED2" w:rsidRPr="003F7DC9">
        <w:rPr>
          <w:color w:val="0B0B0B"/>
          <w:sz w:val="20"/>
          <w:szCs w:val="20"/>
        </w:rPr>
        <w:t xml:space="preserve"> da eseguirsi prima dell’imbarco, può aiutare a identificare tali persone che non sono state individuate con altre misure di</w:t>
      </w:r>
      <w:r w:rsidR="00DE2ED2" w:rsidRPr="003F7DC9">
        <w:rPr>
          <w:color w:val="0B0B0B"/>
          <w:spacing w:val="10"/>
          <w:sz w:val="20"/>
          <w:szCs w:val="20"/>
        </w:rPr>
        <w:t xml:space="preserve"> </w:t>
      </w:r>
      <w:r w:rsidR="00DE2ED2" w:rsidRPr="003F7DC9">
        <w:rPr>
          <w:color w:val="0B0B0B"/>
          <w:sz w:val="20"/>
          <w:szCs w:val="20"/>
        </w:rPr>
        <w:t>screening.</w:t>
      </w:r>
    </w:p>
    <w:p w14:paraId="581B3702" w14:textId="77777777" w:rsidR="00DE2ED2" w:rsidRPr="003F7DC9" w:rsidRDefault="00DE2ED2" w:rsidP="00356158">
      <w:pPr>
        <w:spacing w:before="4" w:line="244" w:lineRule="auto"/>
        <w:ind w:left="709" w:right="794"/>
        <w:jc w:val="both"/>
        <w:rPr>
          <w:sz w:val="20"/>
          <w:szCs w:val="20"/>
        </w:rPr>
      </w:pPr>
      <w:r w:rsidRPr="003F7DC9">
        <w:rPr>
          <w:color w:val="0B0B0B"/>
          <w:sz w:val="20"/>
          <w:szCs w:val="20"/>
        </w:rPr>
        <w:t>Un test PCR comporta un tampone del naso o gola per l’identificazione della presenza del virus come meglio successivamente specificato.</w:t>
      </w:r>
    </w:p>
    <w:p w14:paraId="271A296F"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Il test PCR dovrà essere eseguito, per i passeggeri, ogni qualvolta sia identificato un caso sospetto o si verifichino condizioni particolari come, ad esempio, passeggeri che sono stati a contatto con casi positivi o provenienti da aree a rischio.</w:t>
      </w:r>
    </w:p>
    <w:p w14:paraId="31B45BC5" w14:textId="11393E64" w:rsidR="00DE2ED2" w:rsidRPr="003F7DC9" w:rsidRDefault="00DE2ED2" w:rsidP="00356158">
      <w:pPr>
        <w:spacing w:before="4" w:line="244" w:lineRule="auto"/>
        <w:ind w:left="709" w:right="794"/>
        <w:jc w:val="both"/>
        <w:rPr>
          <w:sz w:val="20"/>
          <w:szCs w:val="20"/>
        </w:rPr>
      </w:pPr>
      <w:r w:rsidRPr="003F7DC9">
        <w:rPr>
          <w:color w:val="0B0B0B"/>
          <w:sz w:val="20"/>
          <w:szCs w:val="20"/>
        </w:rPr>
        <w:t xml:space="preserve">Le Società di gestione dovranno sottoporre a tampone </w:t>
      </w:r>
      <w:proofErr w:type="gramStart"/>
      <w:r w:rsidRPr="003F7DC9">
        <w:rPr>
          <w:color w:val="0B0B0B"/>
          <w:sz w:val="20"/>
          <w:szCs w:val="20"/>
        </w:rPr>
        <w:t>l’equipaggio  prima</w:t>
      </w:r>
      <w:proofErr w:type="gramEnd"/>
      <w:r w:rsidRPr="003F7DC9">
        <w:rPr>
          <w:color w:val="0B0B0B"/>
          <w:sz w:val="20"/>
          <w:szCs w:val="20"/>
        </w:rPr>
        <w:t xml:space="preserve">  dell’imbarco. Tale tampone deve essere poi ripetuto ad intervalli regolari di 15 giorni al 50% del personale navigante al fine di coprire l’intero equipaggio ogni 30</w:t>
      </w:r>
      <w:r w:rsidRPr="003F7DC9">
        <w:rPr>
          <w:color w:val="0B0B0B"/>
          <w:spacing w:val="5"/>
          <w:sz w:val="20"/>
          <w:szCs w:val="20"/>
        </w:rPr>
        <w:t xml:space="preserve"> </w:t>
      </w:r>
      <w:r w:rsidRPr="003F7DC9">
        <w:rPr>
          <w:color w:val="0B0B0B"/>
          <w:sz w:val="20"/>
          <w:szCs w:val="20"/>
        </w:rPr>
        <w:t>giorni.</w:t>
      </w:r>
    </w:p>
    <w:p w14:paraId="6F31633D" w14:textId="77777777" w:rsidR="00DE2ED2" w:rsidRPr="003F7DC9" w:rsidRDefault="00DE2ED2" w:rsidP="00356158">
      <w:pPr>
        <w:spacing w:before="3" w:line="244" w:lineRule="auto"/>
        <w:ind w:left="709" w:right="794"/>
        <w:jc w:val="both"/>
        <w:rPr>
          <w:sz w:val="20"/>
          <w:szCs w:val="20"/>
        </w:rPr>
      </w:pPr>
      <w:r w:rsidRPr="003F7DC9">
        <w:rPr>
          <w:color w:val="0B0B0B"/>
          <w:sz w:val="20"/>
          <w:szCs w:val="20"/>
        </w:rPr>
        <w:t>Ai membri dell’equipaggio risultati positivi non deve essere permesso di salire a bordo della nave. Gli stessi dovranno essere sottoposti a ulteriori valutazioni o test medici.</w:t>
      </w:r>
    </w:p>
    <w:p w14:paraId="54B910B9" w14:textId="0EBB8F0C" w:rsidR="004C1BFC" w:rsidRPr="003F7DC9" w:rsidRDefault="00DE2ED2" w:rsidP="00356158">
      <w:pPr>
        <w:spacing w:before="6" w:line="244" w:lineRule="auto"/>
        <w:ind w:left="709" w:right="794"/>
        <w:jc w:val="both"/>
        <w:rPr>
          <w:sz w:val="20"/>
          <w:szCs w:val="20"/>
        </w:rPr>
      </w:pPr>
      <w:r w:rsidRPr="003F7DC9">
        <w:rPr>
          <w:color w:val="0B0B0B"/>
          <w:sz w:val="20"/>
          <w:szCs w:val="20"/>
        </w:rPr>
        <w:t>Poiché un test PCR negativo non garantisce che le persone siano immuni da COVID</w:t>
      </w:r>
      <w:proofErr w:type="gramStart"/>
      <w:r w:rsidRPr="003F7DC9">
        <w:rPr>
          <w:color w:val="0B0B0B"/>
          <w:sz w:val="20"/>
          <w:szCs w:val="20"/>
        </w:rPr>
        <w:t>-  19</w:t>
      </w:r>
      <w:proofErr w:type="gramEnd"/>
      <w:r w:rsidRPr="003F7DC9">
        <w:rPr>
          <w:color w:val="0B0B0B"/>
          <w:sz w:val="20"/>
          <w:szCs w:val="20"/>
        </w:rPr>
        <w:t xml:space="preserve"> e le stesse potrebbero, comunque, potenzialmente trasportare il virus a bordo della nave, chiunque sviluppi un sintomo di infezione del tratto respiratorio (tosse, febbre,   mal di gola, ecc.) deve essere sottoposto a ulteriori valutazioni o test medici prima di essere</w:t>
      </w:r>
      <w:r w:rsidRPr="003F7DC9">
        <w:rPr>
          <w:color w:val="0B0B0B"/>
          <w:spacing w:val="1"/>
          <w:sz w:val="20"/>
          <w:szCs w:val="20"/>
        </w:rPr>
        <w:t xml:space="preserve"> </w:t>
      </w:r>
      <w:r w:rsidRPr="003F7DC9">
        <w:rPr>
          <w:color w:val="0B0B0B"/>
          <w:sz w:val="20"/>
          <w:szCs w:val="20"/>
        </w:rPr>
        <w:t>imbarcato</w:t>
      </w:r>
    </w:p>
    <w:p w14:paraId="5AC362E5" w14:textId="77777777" w:rsidR="004C1BFC" w:rsidRPr="003F7DC9" w:rsidRDefault="004C1BFC" w:rsidP="00356158">
      <w:pPr>
        <w:spacing w:line="244" w:lineRule="auto"/>
        <w:ind w:left="709" w:right="794"/>
        <w:jc w:val="both"/>
        <w:rPr>
          <w:sz w:val="20"/>
          <w:szCs w:val="20"/>
        </w:rPr>
        <w:sectPr w:rsidR="004C1BFC" w:rsidRPr="003F7DC9">
          <w:pgSz w:w="11900" w:h="16840"/>
          <w:pgMar w:top="1600" w:right="440" w:bottom="280" w:left="460" w:header="720" w:footer="720" w:gutter="0"/>
          <w:cols w:space="720"/>
        </w:sectPr>
      </w:pPr>
    </w:p>
    <w:p w14:paraId="14B5D54B" w14:textId="77777777" w:rsidR="004C1BFC" w:rsidRPr="003F7DC9" w:rsidRDefault="00D9217B" w:rsidP="00356158">
      <w:pPr>
        <w:pStyle w:val="Paragrafoelenco"/>
        <w:numPr>
          <w:ilvl w:val="1"/>
          <w:numId w:val="41"/>
        </w:numPr>
        <w:tabs>
          <w:tab w:val="left" w:pos="1792"/>
        </w:tabs>
        <w:spacing w:before="1"/>
        <w:ind w:left="709" w:right="794" w:firstLine="0"/>
        <w:rPr>
          <w:sz w:val="20"/>
          <w:szCs w:val="20"/>
        </w:rPr>
      </w:pPr>
      <w:r w:rsidRPr="003F7DC9">
        <w:rPr>
          <w:color w:val="0B0B0B"/>
          <w:sz w:val="20"/>
          <w:szCs w:val="20"/>
          <w:u w:val="single" w:color="0B0B0B"/>
        </w:rPr>
        <w:lastRenderedPageBreak/>
        <w:t>Informazioni per i passeggeri e per</w:t>
      </w:r>
      <w:r w:rsidRPr="003F7DC9">
        <w:rPr>
          <w:color w:val="0B0B0B"/>
          <w:spacing w:val="9"/>
          <w:sz w:val="20"/>
          <w:szCs w:val="20"/>
          <w:u w:val="single" w:color="0B0B0B"/>
        </w:rPr>
        <w:t xml:space="preserve"> </w:t>
      </w:r>
      <w:r w:rsidRPr="003F7DC9">
        <w:rPr>
          <w:color w:val="0B0B0B"/>
          <w:sz w:val="20"/>
          <w:szCs w:val="20"/>
          <w:u w:val="single" w:color="0B0B0B"/>
        </w:rPr>
        <w:t>l’equipaggio:</w:t>
      </w:r>
    </w:p>
    <w:p w14:paraId="1EC45984" w14:textId="63074A14"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Un poster intitolato “Informazioni sul COVID 19” – tradotto in una </w:t>
      </w:r>
      <w:proofErr w:type="gramStart"/>
      <w:r w:rsidRPr="003F7DC9">
        <w:rPr>
          <w:color w:val="0B0B0B"/>
          <w:sz w:val="20"/>
          <w:szCs w:val="20"/>
        </w:rPr>
        <w:t>o  più</w:t>
      </w:r>
      <w:proofErr w:type="gramEnd"/>
      <w:r w:rsidRPr="003F7DC9">
        <w:rPr>
          <w:color w:val="0B0B0B"/>
          <w:sz w:val="20"/>
          <w:szCs w:val="20"/>
        </w:rPr>
        <w:t xml:space="preserve">  lingue  comprese dall’equipaggio e dai passeggeri ospitati e, comunque, almeno in inglese, francese, tedesco e spagnolo – deve essere esposto nelle cabine quale informativa  delle azioni aggiuntive intraprese a</w:t>
      </w:r>
      <w:r w:rsidRPr="003F7DC9">
        <w:rPr>
          <w:color w:val="0B0B0B"/>
          <w:spacing w:val="8"/>
          <w:sz w:val="20"/>
          <w:szCs w:val="20"/>
        </w:rPr>
        <w:t xml:space="preserve"> </w:t>
      </w:r>
      <w:r w:rsidRPr="003F7DC9">
        <w:rPr>
          <w:color w:val="0B0B0B"/>
          <w:sz w:val="20"/>
          <w:szCs w:val="20"/>
        </w:rPr>
        <w:t>bordo.</w:t>
      </w:r>
    </w:p>
    <w:p w14:paraId="6DAAEA6D" w14:textId="77777777" w:rsidR="004C1BFC" w:rsidRPr="003F7DC9" w:rsidRDefault="00D9217B" w:rsidP="00356158">
      <w:pPr>
        <w:spacing w:before="4" w:line="244" w:lineRule="auto"/>
        <w:ind w:left="709" w:right="794"/>
        <w:jc w:val="both"/>
        <w:rPr>
          <w:sz w:val="20"/>
          <w:szCs w:val="20"/>
        </w:rPr>
      </w:pPr>
      <w:r w:rsidRPr="003F7DC9">
        <w:rPr>
          <w:color w:val="0B0B0B"/>
          <w:sz w:val="20"/>
          <w:szCs w:val="20"/>
        </w:rPr>
        <w:t xml:space="preserve">Fermo restando le comunicazioni inerenti </w:t>
      </w:r>
      <w:proofErr w:type="gramStart"/>
      <w:r w:rsidRPr="003F7DC9">
        <w:rPr>
          <w:color w:val="0B0B0B"/>
          <w:sz w:val="20"/>
          <w:szCs w:val="20"/>
        </w:rPr>
        <w:t>la</w:t>
      </w:r>
      <w:proofErr w:type="gramEnd"/>
      <w:r w:rsidRPr="003F7DC9">
        <w:rPr>
          <w:color w:val="0B0B0B"/>
          <w:sz w:val="20"/>
          <w:szCs w:val="20"/>
        </w:rPr>
        <w:t xml:space="preserve"> sicurezza della navigazione, dovranno essere previsti messaggi, da diffondere attraverso gli schermi TV della nave, nonché video con le istruzioni per il lavaggio delle mani.</w:t>
      </w:r>
    </w:p>
    <w:p w14:paraId="50F050C2" w14:textId="3C88F76A"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Gli stessi dovranno essere trasmessi almeno ogni ora sui canali video di </w:t>
      </w:r>
      <w:proofErr w:type="gramStart"/>
      <w:r w:rsidRPr="003F7DC9">
        <w:rPr>
          <w:i/>
          <w:color w:val="0B0B0B"/>
          <w:sz w:val="20"/>
          <w:szCs w:val="20"/>
        </w:rPr>
        <w:t>entertainment  e</w:t>
      </w:r>
      <w:proofErr w:type="gramEnd"/>
      <w:r w:rsidRPr="003F7DC9">
        <w:rPr>
          <w:i/>
          <w:color w:val="0B0B0B"/>
          <w:sz w:val="20"/>
          <w:szCs w:val="20"/>
        </w:rPr>
        <w:t xml:space="preserve"> revenue </w:t>
      </w:r>
      <w:r w:rsidRPr="003F7DC9">
        <w:rPr>
          <w:color w:val="0B0B0B"/>
          <w:sz w:val="20"/>
          <w:szCs w:val="20"/>
        </w:rPr>
        <w:t>e sugli schermi nelle aree pubbliche (es. schermi di servizio e mense equipaggio).</w:t>
      </w:r>
    </w:p>
    <w:p w14:paraId="2E56F161" w14:textId="01943DB4"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Durante tutti gli annunci giornalieri il Comandante provvederà affinché sia incoraggiato   il lavaggio delle mani e contattato il centro medico di </w:t>
      </w:r>
      <w:proofErr w:type="gramStart"/>
      <w:r w:rsidRPr="003F7DC9">
        <w:rPr>
          <w:color w:val="0B0B0B"/>
          <w:sz w:val="20"/>
          <w:szCs w:val="20"/>
        </w:rPr>
        <w:t>bordo  per</w:t>
      </w:r>
      <w:proofErr w:type="gramEnd"/>
      <w:r w:rsidRPr="003F7DC9">
        <w:rPr>
          <w:color w:val="0B0B0B"/>
          <w:sz w:val="20"/>
          <w:szCs w:val="20"/>
        </w:rPr>
        <w:t xml:space="preserve">  una  consulenza  medica gratuita in caso di insorgenza di ogni problema</w:t>
      </w:r>
      <w:r w:rsidRPr="003F7DC9">
        <w:rPr>
          <w:color w:val="0B0B0B"/>
          <w:spacing w:val="26"/>
          <w:sz w:val="20"/>
          <w:szCs w:val="20"/>
        </w:rPr>
        <w:t xml:space="preserve"> </w:t>
      </w:r>
      <w:r w:rsidRPr="003F7DC9">
        <w:rPr>
          <w:color w:val="0B0B0B"/>
          <w:sz w:val="20"/>
          <w:szCs w:val="20"/>
        </w:rPr>
        <w:t>respiratorio.</w:t>
      </w:r>
    </w:p>
    <w:p w14:paraId="5876D3FA" w14:textId="784AC975" w:rsidR="004C1BFC" w:rsidRPr="003F7DC9" w:rsidRDefault="00D9217B" w:rsidP="00356158">
      <w:pPr>
        <w:spacing w:before="3" w:line="244" w:lineRule="auto"/>
        <w:ind w:left="709" w:right="794"/>
        <w:jc w:val="both"/>
        <w:rPr>
          <w:sz w:val="20"/>
          <w:szCs w:val="20"/>
        </w:rPr>
      </w:pPr>
      <w:r w:rsidRPr="003F7DC9">
        <w:rPr>
          <w:color w:val="0B0B0B"/>
          <w:sz w:val="20"/>
          <w:szCs w:val="20"/>
        </w:rPr>
        <w:t>Il Comandante provvederà affinché, almeno una volta al giorno, gli annunci periodici    sia agli ospiti che all’equipaggio includano il seguente esempio di testo, tradotto in una   o più lingue da essi</w:t>
      </w:r>
      <w:r w:rsidRPr="003F7DC9">
        <w:rPr>
          <w:color w:val="0B0B0B"/>
          <w:spacing w:val="6"/>
          <w:sz w:val="20"/>
          <w:szCs w:val="20"/>
        </w:rPr>
        <w:t xml:space="preserve"> </w:t>
      </w:r>
      <w:r w:rsidRPr="003F7DC9">
        <w:rPr>
          <w:color w:val="0B0B0B"/>
          <w:sz w:val="20"/>
          <w:szCs w:val="20"/>
        </w:rPr>
        <w:t>comprese:</w:t>
      </w:r>
    </w:p>
    <w:p w14:paraId="61AF116F" w14:textId="04C7379B" w:rsidR="004C1BFC" w:rsidRPr="003F7DC9" w:rsidRDefault="00D9217B" w:rsidP="00356158">
      <w:pPr>
        <w:spacing w:before="4" w:line="244" w:lineRule="auto"/>
        <w:ind w:left="709" w:right="794"/>
        <w:jc w:val="both"/>
        <w:rPr>
          <w:i/>
          <w:sz w:val="20"/>
          <w:szCs w:val="20"/>
        </w:rPr>
      </w:pPr>
      <w:r w:rsidRPr="003F7DC9">
        <w:rPr>
          <w:i/>
          <w:color w:val="0B0B0B"/>
          <w:sz w:val="20"/>
          <w:szCs w:val="20"/>
        </w:rPr>
        <w:t xml:space="preserve">“Considerata l’attenzione mondiale per il Coronavirus, </w:t>
      </w:r>
      <w:proofErr w:type="gramStart"/>
      <w:r w:rsidRPr="003F7DC9">
        <w:rPr>
          <w:i/>
          <w:color w:val="0B0B0B"/>
          <w:sz w:val="20"/>
          <w:szCs w:val="20"/>
        </w:rPr>
        <w:t>questa  compagnia</w:t>
      </w:r>
      <w:proofErr w:type="gramEnd"/>
      <w:r w:rsidRPr="003F7DC9">
        <w:rPr>
          <w:i/>
          <w:color w:val="0B0B0B"/>
          <w:sz w:val="20"/>
          <w:szCs w:val="20"/>
        </w:rPr>
        <w:t xml:space="preserve">  sta  seguendo tutte le indicazioni dell’Organizzazione Mondiale della Sanità, delle Autorità sanitarie locali e dell’Amministrazione di bandiera. Desideriamo informarvi di avere aumentato la sanificazione delle aree pubbliche e delle superfici di maggior contatto in tutta la nave</w:t>
      </w:r>
      <w:r w:rsidRPr="003F7DC9">
        <w:rPr>
          <w:color w:val="0B0B0B"/>
          <w:sz w:val="20"/>
          <w:szCs w:val="20"/>
        </w:rPr>
        <w:t xml:space="preserve">. </w:t>
      </w:r>
      <w:r w:rsidRPr="003F7DC9">
        <w:rPr>
          <w:i/>
          <w:color w:val="0B0B0B"/>
          <w:sz w:val="20"/>
          <w:szCs w:val="20"/>
        </w:rPr>
        <w:t xml:space="preserve">Il migliore modo per rimanere in salute è lavarsi le mani spesso, almeno per 20 secondi, evitando di toccare il proprio viso, gli occhi, la bocca e il naso. Se    avete febbre o sintomi di difficoltà respiratoria, siete invitati a </w:t>
      </w:r>
      <w:proofErr w:type="gramStart"/>
      <w:r w:rsidRPr="003F7DC9">
        <w:rPr>
          <w:i/>
          <w:color w:val="0B0B0B"/>
          <w:sz w:val="20"/>
          <w:szCs w:val="20"/>
        </w:rPr>
        <w:t>contattare  il</w:t>
      </w:r>
      <w:proofErr w:type="gramEnd"/>
      <w:r w:rsidRPr="003F7DC9">
        <w:rPr>
          <w:i/>
          <w:color w:val="0B0B0B"/>
          <w:sz w:val="20"/>
          <w:szCs w:val="20"/>
        </w:rPr>
        <w:t xml:space="preserve">  Centro Medico di bordo al più presto. La vostra collaborazione è più che gradita. Contattate la reception in caso di ogni</w:t>
      </w:r>
      <w:r w:rsidRPr="003F7DC9">
        <w:rPr>
          <w:i/>
          <w:color w:val="0B0B0B"/>
          <w:spacing w:val="7"/>
          <w:sz w:val="20"/>
          <w:szCs w:val="20"/>
        </w:rPr>
        <w:t xml:space="preserve"> </w:t>
      </w:r>
      <w:r w:rsidRPr="003F7DC9">
        <w:rPr>
          <w:i/>
          <w:color w:val="0B0B0B"/>
          <w:sz w:val="20"/>
          <w:szCs w:val="20"/>
        </w:rPr>
        <w:t>necessità.”</w:t>
      </w:r>
    </w:p>
    <w:p w14:paraId="143CB395" w14:textId="77777777" w:rsidR="004C1BFC" w:rsidRPr="003F7DC9" w:rsidRDefault="004C1BFC" w:rsidP="00356158">
      <w:pPr>
        <w:pStyle w:val="Corpotesto"/>
        <w:spacing w:before="2"/>
        <w:ind w:left="709" w:right="794"/>
        <w:rPr>
          <w:i/>
        </w:rPr>
      </w:pPr>
    </w:p>
    <w:p w14:paraId="77C20FF3" w14:textId="77777777" w:rsidR="004C1BFC" w:rsidRPr="003F7DC9" w:rsidRDefault="00D9217B" w:rsidP="00356158">
      <w:pPr>
        <w:pStyle w:val="Paragrafoelenco"/>
        <w:numPr>
          <w:ilvl w:val="1"/>
          <w:numId w:val="41"/>
        </w:numPr>
        <w:tabs>
          <w:tab w:val="left" w:pos="1792"/>
        </w:tabs>
        <w:spacing w:before="1"/>
        <w:ind w:left="709" w:right="794" w:firstLine="0"/>
        <w:rPr>
          <w:sz w:val="20"/>
          <w:szCs w:val="20"/>
        </w:rPr>
      </w:pPr>
      <w:r w:rsidRPr="003F7DC9">
        <w:rPr>
          <w:color w:val="0B0B0B"/>
          <w:sz w:val="20"/>
          <w:szCs w:val="20"/>
          <w:u w:val="single" w:color="0B0B0B"/>
        </w:rPr>
        <w:t>Misure per la gestione dei rischi durante lo</w:t>
      </w:r>
      <w:r w:rsidRPr="003F7DC9">
        <w:rPr>
          <w:color w:val="0B0B0B"/>
          <w:spacing w:val="13"/>
          <w:sz w:val="20"/>
          <w:szCs w:val="20"/>
          <w:u w:val="single" w:color="0B0B0B"/>
        </w:rPr>
        <w:t xml:space="preserve"> </w:t>
      </w:r>
      <w:r w:rsidRPr="003F7DC9">
        <w:rPr>
          <w:color w:val="0B0B0B"/>
          <w:sz w:val="20"/>
          <w:szCs w:val="20"/>
          <w:u w:val="single" w:color="0B0B0B"/>
        </w:rPr>
        <w:t>sbarco</w:t>
      </w:r>
      <w:r w:rsidRPr="003F7DC9">
        <w:rPr>
          <w:color w:val="0B0B0B"/>
          <w:sz w:val="20"/>
          <w:szCs w:val="20"/>
        </w:rPr>
        <w:t>:</w:t>
      </w:r>
    </w:p>
    <w:p w14:paraId="6AEADFA6"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Lo sbarco del personale navigante e dei passeggeri dalle navi deve essere gestito con cura al fine di ridurre il rischio di infezione dal COVID-19 durante lo sbarco dalla nave (compresa l'interazione con qualsiasi persona o infrastrutture nel porto/terminal).</w:t>
      </w:r>
    </w:p>
    <w:p w14:paraId="4F92E59B" w14:textId="77777777" w:rsidR="004C1BFC" w:rsidRPr="003F7DC9" w:rsidRDefault="00D9217B" w:rsidP="00356158">
      <w:pPr>
        <w:spacing w:before="3" w:line="244" w:lineRule="auto"/>
        <w:ind w:left="709" w:right="794"/>
        <w:jc w:val="both"/>
        <w:rPr>
          <w:color w:val="0B0B0B"/>
          <w:sz w:val="20"/>
          <w:szCs w:val="20"/>
        </w:rPr>
      </w:pPr>
      <w:r w:rsidRPr="003F7DC9">
        <w:rPr>
          <w:color w:val="0B0B0B"/>
          <w:sz w:val="20"/>
          <w:szCs w:val="20"/>
        </w:rPr>
        <w:t>La salute degli stessi deve essere monitorata prima dello sbarco per garantire che, per quanto ragionevole e praticabile, siano sufficientemente sani da poter sbarcare e viaggiare ai fini del rimpatrio. Quanto sopra attraverso: scansione o misurazione della temperatura. Ulteriori indicazioni per le Società di gestione sullo sbarco dei marittimi sono</w:t>
      </w:r>
      <w:r w:rsidRPr="003F7DC9">
        <w:rPr>
          <w:color w:val="0B0B0B"/>
          <w:spacing w:val="7"/>
          <w:sz w:val="20"/>
          <w:szCs w:val="20"/>
        </w:rPr>
        <w:t xml:space="preserve"> </w:t>
      </w:r>
      <w:r w:rsidRPr="003F7DC9">
        <w:rPr>
          <w:color w:val="0B0B0B"/>
          <w:sz w:val="20"/>
          <w:szCs w:val="20"/>
        </w:rPr>
        <w:t>fornite</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P7</w:t>
      </w:r>
      <w:r w:rsidRPr="003F7DC9">
        <w:rPr>
          <w:color w:val="0B0B0B"/>
          <w:spacing w:val="7"/>
          <w:sz w:val="20"/>
          <w:szCs w:val="20"/>
        </w:rPr>
        <w:t xml:space="preserve"> </w:t>
      </w:r>
      <w:r w:rsidRPr="003F7DC9">
        <w:rPr>
          <w:color w:val="0B0B0B"/>
          <w:sz w:val="20"/>
          <w:szCs w:val="20"/>
        </w:rPr>
        <w:t>e</w:t>
      </w:r>
      <w:r w:rsidRPr="003F7DC9">
        <w:rPr>
          <w:color w:val="0B0B0B"/>
          <w:spacing w:val="8"/>
          <w:sz w:val="20"/>
          <w:szCs w:val="20"/>
        </w:rPr>
        <w:t xml:space="preserve"> </w:t>
      </w:r>
      <w:r w:rsidRPr="003F7DC9">
        <w:rPr>
          <w:color w:val="0B0B0B"/>
          <w:sz w:val="20"/>
          <w:szCs w:val="20"/>
        </w:rPr>
        <w:t>P8</w:t>
      </w:r>
      <w:r w:rsidRPr="003F7DC9">
        <w:rPr>
          <w:color w:val="0B0B0B"/>
          <w:spacing w:val="7"/>
          <w:sz w:val="20"/>
          <w:szCs w:val="20"/>
        </w:rPr>
        <w:t xml:space="preserve"> </w:t>
      </w:r>
      <w:r w:rsidRPr="003F7DC9">
        <w:rPr>
          <w:color w:val="0B0B0B"/>
          <w:sz w:val="20"/>
          <w:szCs w:val="20"/>
        </w:rPr>
        <w:t>della</w:t>
      </w:r>
      <w:r w:rsidRPr="003F7DC9">
        <w:rPr>
          <w:color w:val="0B0B0B"/>
          <w:spacing w:val="7"/>
          <w:sz w:val="20"/>
          <w:szCs w:val="20"/>
        </w:rPr>
        <w:t xml:space="preserve"> </w:t>
      </w:r>
      <w:r w:rsidRPr="003F7DC9">
        <w:rPr>
          <w:color w:val="0B0B0B"/>
          <w:sz w:val="20"/>
          <w:szCs w:val="20"/>
        </w:rPr>
        <w:t>lettera</w:t>
      </w:r>
      <w:r w:rsidRPr="003F7DC9">
        <w:rPr>
          <w:color w:val="0B0B0B"/>
          <w:spacing w:val="7"/>
          <w:sz w:val="20"/>
          <w:szCs w:val="20"/>
        </w:rPr>
        <w:t xml:space="preserve"> </w:t>
      </w:r>
      <w:r w:rsidRPr="003F7DC9">
        <w:rPr>
          <w:color w:val="0B0B0B"/>
          <w:sz w:val="20"/>
          <w:szCs w:val="20"/>
        </w:rPr>
        <w:t>Circolare</w:t>
      </w:r>
      <w:r w:rsidRPr="003F7DC9">
        <w:rPr>
          <w:color w:val="0B0B0B"/>
          <w:spacing w:val="8"/>
          <w:sz w:val="20"/>
          <w:szCs w:val="20"/>
        </w:rPr>
        <w:t xml:space="preserve"> </w:t>
      </w:r>
      <w:r w:rsidRPr="003F7DC9">
        <w:rPr>
          <w:color w:val="0B0B0B"/>
          <w:sz w:val="20"/>
          <w:szCs w:val="20"/>
        </w:rPr>
        <w:t>IMO</w:t>
      </w:r>
      <w:r w:rsidRPr="003F7DC9">
        <w:rPr>
          <w:color w:val="0B0B0B"/>
          <w:spacing w:val="7"/>
          <w:sz w:val="20"/>
          <w:szCs w:val="20"/>
        </w:rPr>
        <w:t xml:space="preserve"> </w:t>
      </w:r>
      <w:r w:rsidRPr="003F7DC9">
        <w:rPr>
          <w:color w:val="0B0B0B"/>
          <w:sz w:val="20"/>
          <w:szCs w:val="20"/>
        </w:rPr>
        <w:t>n.</w:t>
      </w:r>
      <w:r w:rsidRPr="003F7DC9">
        <w:rPr>
          <w:color w:val="0B0B0B"/>
          <w:spacing w:val="7"/>
          <w:sz w:val="20"/>
          <w:szCs w:val="20"/>
        </w:rPr>
        <w:t xml:space="preserve"> </w:t>
      </w:r>
      <w:r w:rsidRPr="003F7DC9">
        <w:rPr>
          <w:color w:val="0B0B0B"/>
          <w:sz w:val="20"/>
          <w:szCs w:val="20"/>
        </w:rPr>
        <w:t>4204/Add.14</w:t>
      </w:r>
      <w:r w:rsidRPr="003F7DC9">
        <w:rPr>
          <w:color w:val="0B0B0B"/>
          <w:spacing w:val="7"/>
          <w:sz w:val="20"/>
          <w:szCs w:val="20"/>
        </w:rPr>
        <w:t xml:space="preserve"> </w:t>
      </w:r>
      <w:r w:rsidRPr="003F7DC9">
        <w:rPr>
          <w:color w:val="0B0B0B"/>
          <w:sz w:val="20"/>
          <w:szCs w:val="20"/>
        </w:rPr>
        <w:t>del</w:t>
      </w:r>
      <w:r w:rsidRPr="003F7DC9">
        <w:rPr>
          <w:color w:val="0B0B0B"/>
          <w:spacing w:val="7"/>
          <w:sz w:val="20"/>
          <w:szCs w:val="20"/>
        </w:rPr>
        <w:t xml:space="preserve"> </w:t>
      </w:r>
      <w:r w:rsidRPr="003F7DC9">
        <w:rPr>
          <w:color w:val="0B0B0B"/>
          <w:sz w:val="20"/>
          <w:szCs w:val="20"/>
        </w:rPr>
        <w:t>5</w:t>
      </w:r>
      <w:r w:rsidRPr="003F7DC9">
        <w:rPr>
          <w:color w:val="0B0B0B"/>
          <w:spacing w:val="8"/>
          <w:sz w:val="20"/>
          <w:szCs w:val="20"/>
        </w:rPr>
        <w:t xml:space="preserve"> </w:t>
      </w:r>
      <w:r w:rsidRPr="003F7DC9">
        <w:rPr>
          <w:color w:val="0B0B0B"/>
          <w:sz w:val="20"/>
          <w:szCs w:val="20"/>
        </w:rPr>
        <w:t>maggio</w:t>
      </w:r>
      <w:r w:rsidRPr="003F7DC9">
        <w:rPr>
          <w:color w:val="0B0B0B"/>
          <w:spacing w:val="7"/>
          <w:sz w:val="20"/>
          <w:szCs w:val="20"/>
        </w:rPr>
        <w:t xml:space="preserve"> </w:t>
      </w:r>
      <w:r w:rsidRPr="003F7DC9">
        <w:rPr>
          <w:color w:val="0B0B0B"/>
          <w:sz w:val="20"/>
          <w:szCs w:val="20"/>
        </w:rPr>
        <w:t>2020.</w:t>
      </w:r>
    </w:p>
    <w:p w14:paraId="517F405A" w14:textId="77777777" w:rsidR="00DE2ED2" w:rsidRPr="003F7DC9" w:rsidRDefault="00DE2ED2" w:rsidP="00356158">
      <w:pPr>
        <w:spacing w:before="3" w:line="244" w:lineRule="auto"/>
        <w:ind w:left="709" w:right="794"/>
        <w:jc w:val="both"/>
        <w:rPr>
          <w:color w:val="0B0B0B"/>
          <w:sz w:val="20"/>
          <w:szCs w:val="20"/>
        </w:rPr>
      </w:pPr>
      <w:r w:rsidRPr="003F7DC9">
        <w:rPr>
          <w:color w:val="0B0B0B"/>
          <w:sz w:val="20"/>
          <w:szCs w:val="20"/>
        </w:rPr>
        <w:t>In allegato 6, invece, il poster che può essere utilizzato per consigliare all’equipaggio come tutelare la salute durante il viaggio da e verso la propria nave.</w:t>
      </w:r>
    </w:p>
    <w:p w14:paraId="19D49CC2" w14:textId="77777777" w:rsidR="00DE2ED2" w:rsidRPr="003F7DC9" w:rsidRDefault="00DE2ED2" w:rsidP="00356158">
      <w:pPr>
        <w:pStyle w:val="Paragrafoelenco"/>
        <w:numPr>
          <w:ilvl w:val="1"/>
          <w:numId w:val="41"/>
        </w:numPr>
        <w:tabs>
          <w:tab w:val="left" w:pos="1792"/>
        </w:tabs>
        <w:spacing w:before="1"/>
        <w:ind w:left="709" w:right="794" w:firstLine="0"/>
        <w:rPr>
          <w:sz w:val="20"/>
          <w:szCs w:val="20"/>
        </w:rPr>
      </w:pPr>
      <w:r w:rsidRPr="003F7DC9">
        <w:rPr>
          <w:color w:val="0B0B0B"/>
          <w:sz w:val="20"/>
          <w:szCs w:val="20"/>
          <w:u w:val="single" w:color="0B0B0B"/>
        </w:rPr>
        <w:t>Misure per gestire i rischi associati all'interfaccia</w:t>
      </w:r>
      <w:r w:rsidRPr="003F7DC9">
        <w:rPr>
          <w:color w:val="0B0B0B"/>
          <w:spacing w:val="12"/>
          <w:sz w:val="20"/>
          <w:szCs w:val="20"/>
          <w:u w:val="single" w:color="0B0B0B"/>
        </w:rPr>
        <w:t xml:space="preserve"> </w:t>
      </w:r>
      <w:r w:rsidRPr="003F7DC9">
        <w:rPr>
          <w:color w:val="0B0B0B"/>
          <w:sz w:val="20"/>
          <w:szCs w:val="20"/>
          <w:u w:val="single" w:color="0B0B0B"/>
        </w:rPr>
        <w:t>nave/terra</w:t>
      </w:r>
      <w:r w:rsidRPr="003F7DC9">
        <w:rPr>
          <w:color w:val="0B0B0B"/>
          <w:sz w:val="20"/>
          <w:szCs w:val="20"/>
        </w:rPr>
        <w:t>:</w:t>
      </w:r>
    </w:p>
    <w:p w14:paraId="0C8E6CB6" w14:textId="77777777" w:rsidR="00DE2ED2" w:rsidRPr="003F7DC9" w:rsidRDefault="00DE2ED2" w:rsidP="00356158">
      <w:pPr>
        <w:spacing w:before="5" w:line="244" w:lineRule="auto"/>
        <w:ind w:left="709" w:right="794"/>
        <w:jc w:val="both"/>
        <w:rPr>
          <w:sz w:val="20"/>
          <w:szCs w:val="20"/>
        </w:rPr>
      </w:pPr>
      <w:r w:rsidRPr="003F7DC9">
        <w:rPr>
          <w:color w:val="0B0B0B"/>
          <w:sz w:val="20"/>
          <w:szCs w:val="20"/>
        </w:rPr>
        <w:t>La pandemia COVID-19 ha creato criticità anche nel l'interfaccia tra persone a bordo e personale di terra durante le soste in porto.</w:t>
      </w:r>
    </w:p>
    <w:p w14:paraId="4EED385D"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 xml:space="preserve">Le Società di gestione devono istruire le loro navi affinché – prima dell’arrivo in porto – siano comunicate – a tutte le </w:t>
      </w:r>
      <w:r w:rsidRPr="003F7DC9">
        <w:rPr>
          <w:i/>
          <w:color w:val="0B0B0B"/>
          <w:sz w:val="20"/>
          <w:szCs w:val="20"/>
        </w:rPr>
        <w:t xml:space="preserve">entities </w:t>
      </w:r>
      <w:r w:rsidRPr="003F7DC9">
        <w:rPr>
          <w:color w:val="0B0B0B"/>
          <w:sz w:val="20"/>
          <w:szCs w:val="20"/>
        </w:rPr>
        <w:t>con le quali esse si interfacceranno ed a tutto il personale di terra che potrebbe salire a bordo– anche attraverso la figura dell’Agente raccomandatario, le loro esigenze ed aspettative.</w:t>
      </w:r>
    </w:p>
    <w:p w14:paraId="7D98351A" w14:textId="251A2B12" w:rsidR="00DE2ED2" w:rsidRPr="003F7DC9" w:rsidRDefault="00DE2ED2" w:rsidP="00356158">
      <w:pPr>
        <w:spacing w:before="4" w:line="244" w:lineRule="auto"/>
        <w:ind w:left="709" w:right="794"/>
        <w:jc w:val="both"/>
        <w:rPr>
          <w:sz w:val="20"/>
          <w:szCs w:val="20"/>
        </w:rPr>
      </w:pPr>
      <w:r w:rsidRPr="003F7DC9">
        <w:rPr>
          <w:color w:val="0B0B0B"/>
          <w:sz w:val="20"/>
          <w:szCs w:val="20"/>
        </w:rPr>
        <w:t>A tal proposito si faccia riferimento alla “</w:t>
      </w:r>
      <w:r w:rsidRPr="003F7DC9">
        <w:rPr>
          <w:i/>
          <w:color w:val="0B0B0B"/>
          <w:sz w:val="20"/>
          <w:szCs w:val="20"/>
        </w:rPr>
        <w:t xml:space="preserve">Guida per garantire un'interfaccia di </w:t>
      </w:r>
      <w:proofErr w:type="gramStart"/>
      <w:r w:rsidRPr="003F7DC9">
        <w:rPr>
          <w:i/>
          <w:color w:val="0B0B0B"/>
          <w:sz w:val="20"/>
          <w:szCs w:val="20"/>
        </w:rPr>
        <w:t>bordo  sicura</w:t>
      </w:r>
      <w:proofErr w:type="gramEnd"/>
      <w:r w:rsidRPr="003F7DC9">
        <w:rPr>
          <w:i/>
          <w:color w:val="0B0B0B"/>
          <w:sz w:val="20"/>
          <w:szCs w:val="20"/>
        </w:rPr>
        <w:t xml:space="preserve"> tra nave e personale a terra</w:t>
      </w:r>
      <w:r w:rsidRPr="003F7DC9">
        <w:rPr>
          <w:color w:val="0B0B0B"/>
          <w:sz w:val="20"/>
          <w:szCs w:val="20"/>
        </w:rPr>
        <w:t>”</w:t>
      </w:r>
      <w:r w:rsidRPr="003F7DC9">
        <w:rPr>
          <w:color w:val="0B0B0B"/>
          <w:sz w:val="20"/>
          <w:szCs w:val="20"/>
          <w:vertAlign w:val="superscript"/>
        </w:rPr>
        <w:t>6</w:t>
      </w:r>
      <w:r w:rsidRPr="003F7DC9">
        <w:rPr>
          <w:color w:val="0B0B0B"/>
          <w:sz w:val="20"/>
          <w:szCs w:val="20"/>
        </w:rPr>
        <w:t xml:space="preserve"> edita da ICS ed alla Circolare IMO 4204/Add. </w:t>
      </w:r>
      <w:proofErr w:type="gramStart"/>
      <w:r w:rsidRPr="003F7DC9">
        <w:rPr>
          <w:color w:val="0B0B0B"/>
          <w:sz w:val="20"/>
          <w:szCs w:val="20"/>
        </w:rPr>
        <w:t>16  del</w:t>
      </w:r>
      <w:proofErr w:type="gramEnd"/>
      <w:r w:rsidRPr="003F7DC9">
        <w:rPr>
          <w:color w:val="0B0B0B"/>
          <w:sz w:val="20"/>
          <w:szCs w:val="20"/>
        </w:rPr>
        <w:t xml:space="preserve"> 6 maggio 2020 della quale si riporta, in allegato 7, una gerarchia di attività da compiersi come guida per stabilire misure efficaci di controllo e ridurre il</w:t>
      </w:r>
      <w:r w:rsidRPr="003F7DC9">
        <w:rPr>
          <w:color w:val="0B0B0B"/>
          <w:spacing w:val="1"/>
          <w:sz w:val="20"/>
          <w:szCs w:val="20"/>
        </w:rPr>
        <w:t xml:space="preserve"> </w:t>
      </w:r>
      <w:r w:rsidRPr="003F7DC9">
        <w:rPr>
          <w:color w:val="0B0B0B"/>
          <w:sz w:val="20"/>
          <w:szCs w:val="20"/>
        </w:rPr>
        <w:t>rischio.</w:t>
      </w:r>
    </w:p>
    <w:p w14:paraId="533A272C" w14:textId="77777777" w:rsidR="00DE2ED2" w:rsidRPr="003F7DC9" w:rsidRDefault="00DE2ED2" w:rsidP="00356158">
      <w:pPr>
        <w:spacing w:before="5" w:line="244" w:lineRule="auto"/>
        <w:ind w:left="709" w:right="794"/>
        <w:jc w:val="both"/>
        <w:rPr>
          <w:sz w:val="20"/>
          <w:szCs w:val="20"/>
        </w:rPr>
      </w:pPr>
      <w:r w:rsidRPr="003F7DC9">
        <w:rPr>
          <w:color w:val="0B0B0B"/>
          <w:sz w:val="20"/>
          <w:szCs w:val="20"/>
        </w:rPr>
        <w:t>Inoltre, rispettivamente in allegato 8 e 9, sono presenti esempi di poster che possono essere utilizzati a bordo per consigliare all’equipaggio come salutare i visitatori in sicurezza e come proteggere tutti durante le visite a bordo.</w:t>
      </w:r>
    </w:p>
    <w:p w14:paraId="78FD9F38" w14:textId="77777777" w:rsidR="00DE2ED2" w:rsidRPr="003F7DC9" w:rsidRDefault="00DE2ED2" w:rsidP="00356158">
      <w:pPr>
        <w:spacing w:before="3" w:line="244" w:lineRule="auto"/>
        <w:ind w:left="709" w:right="794"/>
        <w:jc w:val="both"/>
        <w:rPr>
          <w:sz w:val="20"/>
          <w:szCs w:val="20"/>
        </w:rPr>
      </w:pPr>
    </w:p>
    <w:p w14:paraId="34D21830" w14:textId="77777777" w:rsidR="004C1BFC" w:rsidRPr="003F7DC9" w:rsidRDefault="00D9217B" w:rsidP="00356158">
      <w:pPr>
        <w:pStyle w:val="Paragrafoelenco"/>
        <w:numPr>
          <w:ilvl w:val="0"/>
          <w:numId w:val="41"/>
        </w:numPr>
        <w:tabs>
          <w:tab w:val="left" w:pos="1792"/>
        </w:tabs>
        <w:ind w:left="709" w:right="794" w:firstLine="0"/>
        <w:rPr>
          <w:b/>
          <w:color w:val="0B0B0B"/>
          <w:sz w:val="20"/>
          <w:szCs w:val="20"/>
        </w:rPr>
      </w:pPr>
      <w:r w:rsidRPr="003F7DC9">
        <w:rPr>
          <w:b/>
          <w:color w:val="0B0B0B"/>
          <w:sz w:val="20"/>
          <w:szCs w:val="20"/>
        </w:rPr>
        <w:t>Gestire un focolaio di COVID-19 a bordo della</w:t>
      </w:r>
      <w:r w:rsidRPr="003F7DC9">
        <w:rPr>
          <w:b/>
          <w:color w:val="0B0B0B"/>
          <w:spacing w:val="15"/>
          <w:sz w:val="20"/>
          <w:szCs w:val="20"/>
        </w:rPr>
        <w:t xml:space="preserve"> </w:t>
      </w:r>
      <w:r w:rsidRPr="003F7DC9">
        <w:rPr>
          <w:b/>
          <w:color w:val="0B0B0B"/>
          <w:sz w:val="20"/>
          <w:szCs w:val="20"/>
        </w:rPr>
        <w:t>nave</w:t>
      </w:r>
    </w:p>
    <w:p w14:paraId="7AF6B231" w14:textId="77777777" w:rsidR="004C1BFC" w:rsidRPr="003F7DC9" w:rsidRDefault="00D9217B" w:rsidP="00356158">
      <w:pPr>
        <w:spacing w:before="6"/>
        <w:ind w:left="709" w:right="794"/>
        <w:rPr>
          <w:sz w:val="20"/>
          <w:szCs w:val="20"/>
        </w:rPr>
      </w:pPr>
      <w:r w:rsidRPr="003F7DC9">
        <w:rPr>
          <w:color w:val="0B0B0B"/>
          <w:sz w:val="20"/>
          <w:szCs w:val="20"/>
        </w:rPr>
        <w:t>Si premette che chiunque presta servizio a bordo debba essere formato sul COVID-</w:t>
      </w:r>
    </w:p>
    <w:p w14:paraId="651EE9F3" w14:textId="77777777" w:rsidR="004C1BFC" w:rsidRPr="003F7DC9" w:rsidRDefault="00D9217B" w:rsidP="00356158">
      <w:pPr>
        <w:pStyle w:val="Paragrafoelenco"/>
        <w:numPr>
          <w:ilvl w:val="0"/>
          <w:numId w:val="34"/>
        </w:numPr>
        <w:tabs>
          <w:tab w:val="left" w:pos="2276"/>
          <w:tab w:val="left" w:pos="2277"/>
        </w:tabs>
        <w:spacing w:before="5" w:line="244" w:lineRule="auto"/>
        <w:ind w:left="709" w:right="794" w:firstLine="0"/>
        <w:rPr>
          <w:sz w:val="20"/>
          <w:szCs w:val="20"/>
        </w:rPr>
      </w:pPr>
      <w:r w:rsidRPr="003F7DC9">
        <w:rPr>
          <w:color w:val="0B0B0B"/>
          <w:sz w:val="20"/>
          <w:szCs w:val="20"/>
        </w:rPr>
        <w:t>Tale formazione deve essere verificata, ogni 30 giorni, almeno sui seguenti argomenti:</w:t>
      </w:r>
    </w:p>
    <w:p w14:paraId="6E01FBB2" w14:textId="77777777" w:rsidR="004C1BFC" w:rsidRPr="003F7DC9" w:rsidRDefault="00D9217B" w:rsidP="00356158">
      <w:pPr>
        <w:pStyle w:val="Paragrafoelenco"/>
        <w:numPr>
          <w:ilvl w:val="1"/>
          <w:numId w:val="34"/>
        </w:numPr>
        <w:tabs>
          <w:tab w:val="left" w:pos="2137"/>
        </w:tabs>
        <w:spacing w:before="2"/>
        <w:ind w:left="709" w:right="794" w:firstLine="0"/>
        <w:jc w:val="left"/>
        <w:rPr>
          <w:sz w:val="20"/>
          <w:szCs w:val="20"/>
        </w:rPr>
      </w:pPr>
      <w:r w:rsidRPr="003F7DC9">
        <w:rPr>
          <w:color w:val="0B0B0B"/>
          <w:sz w:val="20"/>
          <w:szCs w:val="20"/>
        </w:rPr>
        <w:t>Segni e sintomi driferibili a</w:t>
      </w:r>
      <w:r w:rsidRPr="003F7DC9">
        <w:rPr>
          <w:color w:val="0B0B0B"/>
          <w:spacing w:val="7"/>
          <w:sz w:val="20"/>
          <w:szCs w:val="20"/>
        </w:rPr>
        <w:t xml:space="preserve"> </w:t>
      </w:r>
      <w:r w:rsidRPr="003F7DC9">
        <w:rPr>
          <w:color w:val="0B0B0B"/>
          <w:sz w:val="20"/>
          <w:szCs w:val="20"/>
        </w:rPr>
        <w:t>COVID-19;</w:t>
      </w:r>
    </w:p>
    <w:p w14:paraId="5D21D57F" w14:textId="77777777" w:rsidR="004C1BFC" w:rsidRPr="003F7DC9" w:rsidRDefault="00D9217B" w:rsidP="00356158">
      <w:pPr>
        <w:pStyle w:val="Paragrafoelenco"/>
        <w:numPr>
          <w:ilvl w:val="1"/>
          <w:numId w:val="34"/>
        </w:numPr>
        <w:tabs>
          <w:tab w:val="left" w:pos="2137"/>
        </w:tabs>
        <w:spacing w:before="5"/>
        <w:ind w:left="709" w:right="794" w:firstLine="0"/>
        <w:jc w:val="left"/>
        <w:rPr>
          <w:sz w:val="20"/>
          <w:szCs w:val="20"/>
        </w:rPr>
      </w:pPr>
      <w:r w:rsidRPr="003F7DC9">
        <w:rPr>
          <w:color w:val="0B0B0B"/>
          <w:sz w:val="20"/>
          <w:szCs w:val="20"/>
        </w:rPr>
        <w:t>Misure di distanziamento</w:t>
      </w:r>
      <w:r w:rsidRPr="003F7DC9">
        <w:rPr>
          <w:color w:val="0B0B0B"/>
          <w:spacing w:val="4"/>
          <w:sz w:val="20"/>
          <w:szCs w:val="20"/>
        </w:rPr>
        <w:t xml:space="preserve"> </w:t>
      </w:r>
      <w:r w:rsidRPr="003F7DC9">
        <w:rPr>
          <w:color w:val="0B0B0B"/>
          <w:sz w:val="20"/>
          <w:szCs w:val="20"/>
        </w:rPr>
        <w:t>fisico;</w:t>
      </w:r>
    </w:p>
    <w:p w14:paraId="76085076" w14:textId="77777777" w:rsidR="004C1BFC" w:rsidRPr="003F7DC9" w:rsidRDefault="00D9217B" w:rsidP="00356158">
      <w:pPr>
        <w:pStyle w:val="Paragrafoelenco"/>
        <w:numPr>
          <w:ilvl w:val="1"/>
          <w:numId w:val="34"/>
        </w:numPr>
        <w:tabs>
          <w:tab w:val="left" w:pos="2137"/>
        </w:tabs>
        <w:spacing w:before="6"/>
        <w:ind w:left="709" w:right="794" w:firstLine="0"/>
        <w:jc w:val="left"/>
        <w:rPr>
          <w:sz w:val="20"/>
          <w:szCs w:val="20"/>
        </w:rPr>
      </w:pPr>
      <w:r w:rsidRPr="003F7DC9">
        <w:rPr>
          <w:color w:val="0B0B0B"/>
          <w:sz w:val="20"/>
          <w:szCs w:val="20"/>
        </w:rPr>
        <w:t>Gestione delle</w:t>
      </w:r>
      <w:r w:rsidRPr="003F7DC9">
        <w:rPr>
          <w:color w:val="0B0B0B"/>
          <w:spacing w:val="2"/>
          <w:sz w:val="20"/>
          <w:szCs w:val="20"/>
        </w:rPr>
        <w:t xml:space="preserve"> </w:t>
      </w:r>
      <w:r w:rsidRPr="003F7DC9">
        <w:rPr>
          <w:color w:val="0B0B0B"/>
          <w:sz w:val="20"/>
          <w:szCs w:val="20"/>
        </w:rPr>
        <w:t>folle;</w:t>
      </w:r>
    </w:p>
    <w:p w14:paraId="3803AB37" w14:textId="77777777" w:rsidR="004C1BFC" w:rsidRPr="003F7DC9" w:rsidRDefault="00D9217B" w:rsidP="00356158">
      <w:pPr>
        <w:pStyle w:val="Paragrafoelenco"/>
        <w:numPr>
          <w:ilvl w:val="1"/>
          <w:numId w:val="34"/>
        </w:numPr>
        <w:tabs>
          <w:tab w:val="left" w:pos="2137"/>
        </w:tabs>
        <w:spacing w:before="5"/>
        <w:ind w:left="709" w:right="794" w:firstLine="0"/>
        <w:jc w:val="left"/>
        <w:rPr>
          <w:sz w:val="20"/>
          <w:szCs w:val="20"/>
        </w:rPr>
      </w:pPr>
      <w:r w:rsidRPr="003F7DC9">
        <w:rPr>
          <w:color w:val="0B0B0B"/>
          <w:sz w:val="20"/>
          <w:szCs w:val="20"/>
        </w:rPr>
        <w:t>Uso dei</w:t>
      </w:r>
      <w:r w:rsidRPr="003F7DC9">
        <w:rPr>
          <w:color w:val="0B0B0B"/>
          <w:spacing w:val="2"/>
          <w:sz w:val="20"/>
          <w:szCs w:val="20"/>
        </w:rPr>
        <w:t xml:space="preserve"> </w:t>
      </w:r>
      <w:r w:rsidRPr="003F7DC9">
        <w:rPr>
          <w:color w:val="0B0B0B"/>
          <w:sz w:val="20"/>
          <w:szCs w:val="20"/>
        </w:rPr>
        <w:t>DPI;</w:t>
      </w:r>
    </w:p>
    <w:p w14:paraId="7FCC29A1" w14:textId="77777777" w:rsidR="004C1BFC" w:rsidRPr="003F7DC9" w:rsidRDefault="00D9217B" w:rsidP="00356158">
      <w:pPr>
        <w:pStyle w:val="Paragrafoelenco"/>
        <w:numPr>
          <w:ilvl w:val="1"/>
          <w:numId w:val="34"/>
        </w:numPr>
        <w:tabs>
          <w:tab w:val="left" w:pos="2137"/>
        </w:tabs>
        <w:spacing w:before="6"/>
        <w:ind w:left="709" w:right="794" w:firstLine="0"/>
        <w:jc w:val="left"/>
        <w:rPr>
          <w:sz w:val="20"/>
          <w:szCs w:val="20"/>
        </w:rPr>
      </w:pPr>
      <w:r w:rsidRPr="003F7DC9">
        <w:rPr>
          <w:color w:val="0B0B0B"/>
          <w:sz w:val="20"/>
          <w:szCs w:val="20"/>
        </w:rPr>
        <w:t>Protocolli per pulizia e</w:t>
      </w:r>
      <w:r w:rsidRPr="003F7DC9">
        <w:rPr>
          <w:color w:val="0B0B0B"/>
          <w:spacing w:val="5"/>
          <w:sz w:val="20"/>
          <w:szCs w:val="20"/>
        </w:rPr>
        <w:t xml:space="preserve"> </w:t>
      </w:r>
      <w:r w:rsidRPr="003F7DC9">
        <w:rPr>
          <w:color w:val="0B0B0B"/>
          <w:sz w:val="20"/>
          <w:szCs w:val="20"/>
        </w:rPr>
        <w:t>disinfezione;</w:t>
      </w:r>
    </w:p>
    <w:p w14:paraId="5665FEB9" w14:textId="77777777" w:rsidR="004C1BFC" w:rsidRPr="003F7DC9" w:rsidRDefault="00D9217B" w:rsidP="00356158">
      <w:pPr>
        <w:pStyle w:val="Paragrafoelenco"/>
        <w:numPr>
          <w:ilvl w:val="1"/>
          <w:numId w:val="34"/>
        </w:numPr>
        <w:tabs>
          <w:tab w:val="left" w:pos="2137"/>
        </w:tabs>
        <w:spacing w:before="5" w:line="247" w:lineRule="auto"/>
        <w:ind w:left="709" w:right="794" w:firstLine="0"/>
        <w:jc w:val="left"/>
        <w:rPr>
          <w:sz w:val="20"/>
          <w:szCs w:val="20"/>
        </w:rPr>
      </w:pPr>
      <w:r w:rsidRPr="003F7DC9">
        <w:rPr>
          <w:color w:val="0B0B0B"/>
          <w:sz w:val="20"/>
          <w:szCs w:val="20"/>
        </w:rPr>
        <w:t>Procedure relative alla prevenzione, alla sorveglianza e alla risposta a eventuali focolai a</w:t>
      </w:r>
      <w:r w:rsidRPr="003F7DC9">
        <w:rPr>
          <w:color w:val="0B0B0B"/>
          <w:spacing w:val="2"/>
          <w:sz w:val="20"/>
          <w:szCs w:val="20"/>
        </w:rPr>
        <w:t xml:space="preserve"> </w:t>
      </w:r>
      <w:r w:rsidRPr="003F7DC9">
        <w:rPr>
          <w:color w:val="0B0B0B"/>
          <w:sz w:val="20"/>
          <w:szCs w:val="20"/>
        </w:rPr>
        <w:t>bordo.</w:t>
      </w:r>
    </w:p>
    <w:p w14:paraId="21E9D527" w14:textId="77777777" w:rsidR="004C1BFC" w:rsidRPr="003F7DC9" w:rsidRDefault="004C1BFC" w:rsidP="00356158">
      <w:pPr>
        <w:pStyle w:val="Corpotesto"/>
        <w:spacing w:before="3"/>
        <w:ind w:left="709" w:right="794"/>
      </w:pPr>
    </w:p>
    <w:p w14:paraId="22A2F9C2" w14:textId="77777777" w:rsidR="004C1BFC" w:rsidRPr="003F7DC9" w:rsidRDefault="00D9217B" w:rsidP="00356158">
      <w:pPr>
        <w:pStyle w:val="Paragrafoelenco"/>
        <w:numPr>
          <w:ilvl w:val="1"/>
          <w:numId w:val="41"/>
        </w:numPr>
        <w:tabs>
          <w:tab w:val="left" w:pos="1792"/>
        </w:tabs>
        <w:ind w:left="709" w:right="794" w:firstLine="0"/>
        <w:rPr>
          <w:sz w:val="20"/>
          <w:szCs w:val="20"/>
        </w:rPr>
      </w:pPr>
      <w:r w:rsidRPr="003F7DC9">
        <w:rPr>
          <w:i/>
          <w:color w:val="0B0B0B"/>
          <w:sz w:val="20"/>
          <w:szCs w:val="20"/>
          <w:u w:val="single" w:color="0B0B0B"/>
        </w:rPr>
        <w:t>Azioni necessarie se una persona a bordo mostra sintomi di</w:t>
      </w:r>
      <w:r w:rsidRPr="003F7DC9">
        <w:rPr>
          <w:i/>
          <w:color w:val="0B0B0B"/>
          <w:spacing w:val="23"/>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615450FB" w14:textId="0F7A4608"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Quando una persona mostra i sintomi riconducibili ad infezione </w:t>
      </w:r>
      <w:proofErr w:type="gramStart"/>
      <w:r w:rsidRPr="003F7DC9">
        <w:rPr>
          <w:color w:val="0B0B0B"/>
          <w:sz w:val="20"/>
          <w:szCs w:val="20"/>
        </w:rPr>
        <w:t>da  COViD</w:t>
      </w:r>
      <w:proofErr w:type="gramEnd"/>
      <w:r w:rsidRPr="003F7DC9">
        <w:rPr>
          <w:color w:val="0B0B0B"/>
          <w:sz w:val="20"/>
          <w:szCs w:val="20"/>
        </w:rPr>
        <w:t xml:space="preserve">-19,  la  stessa deve essere segnalata immediatamente ed il piano di gestione dell'epidemia attivato. La persona deve essere considerata come un caso sospetto di COVID-19 ed isolata nella propria cabina, nell’ospedale della nave o nelle cabine appositamente riservate in attesa di ulteriori accertamenti. Questa valutazione deve, tra </w:t>
      </w:r>
      <w:proofErr w:type="gramStart"/>
      <w:r w:rsidRPr="003F7DC9">
        <w:rPr>
          <w:color w:val="0B0B0B"/>
          <w:sz w:val="20"/>
          <w:szCs w:val="20"/>
        </w:rPr>
        <w:t>l'altro,  accertare</w:t>
      </w:r>
      <w:proofErr w:type="gramEnd"/>
      <w:r w:rsidRPr="003F7DC9">
        <w:rPr>
          <w:color w:val="0B0B0B"/>
          <w:sz w:val="20"/>
          <w:szCs w:val="20"/>
        </w:rPr>
        <w:t xml:space="preserve"> se esiste un'altra causa probabile, come ad esempio allergia,</w:t>
      </w:r>
      <w:r w:rsidRPr="003F7DC9">
        <w:rPr>
          <w:color w:val="0B0B0B"/>
          <w:spacing w:val="7"/>
          <w:sz w:val="20"/>
          <w:szCs w:val="20"/>
        </w:rPr>
        <w:t xml:space="preserve"> </w:t>
      </w:r>
      <w:r w:rsidRPr="003F7DC9">
        <w:rPr>
          <w:color w:val="0B0B0B"/>
          <w:sz w:val="20"/>
          <w:szCs w:val="20"/>
        </w:rPr>
        <w:t>tonsillite.</w:t>
      </w:r>
    </w:p>
    <w:p w14:paraId="7AB38E4A" w14:textId="556824FB"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Le navi devono essere dotate di apparecchiature per l’esecuzione di test molecolari (PCR) da utilizzare quando si sospetta che un passeggero o </w:t>
      </w:r>
      <w:proofErr w:type="gramStart"/>
      <w:r w:rsidRPr="003F7DC9">
        <w:rPr>
          <w:color w:val="0B0B0B"/>
          <w:sz w:val="20"/>
          <w:szCs w:val="20"/>
        </w:rPr>
        <w:t>un  membro</w:t>
      </w:r>
      <w:proofErr w:type="gramEnd"/>
      <w:r w:rsidRPr="003F7DC9">
        <w:rPr>
          <w:color w:val="0B0B0B"/>
          <w:sz w:val="20"/>
          <w:szCs w:val="20"/>
        </w:rPr>
        <w:t xml:space="preserve">  dell’equipaggio sia</w:t>
      </w:r>
      <w:r w:rsidRPr="003F7DC9">
        <w:rPr>
          <w:color w:val="0B0B0B"/>
          <w:spacing w:val="2"/>
          <w:sz w:val="20"/>
          <w:szCs w:val="20"/>
        </w:rPr>
        <w:t xml:space="preserve"> </w:t>
      </w:r>
      <w:r w:rsidRPr="003F7DC9">
        <w:rPr>
          <w:color w:val="0B0B0B"/>
          <w:sz w:val="20"/>
          <w:szCs w:val="20"/>
        </w:rPr>
        <w:t>infetto.</w:t>
      </w:r>
    </w:p>
    <w:p w14:paraId="5566964E" w14:textId="7A0F7048"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Deve essere istituito un protocollo rigoroso per i pasti, il contatto con altre persone che dovrà garantire l’accesso a una toilette separata. Il Comandante o il personale </w:t>
      </w:r>
      <w:proofErr w:type="gramStart"/>
      <w:r w:rsidRPr="003F7DC9">
        <w:rPr>
          <w:color w:val="0B0B0B"/>
          <w:sz w:val="20"/>
          <w:szCs w:val="20"/>
        </w:rPr>
        <w:t>medico  di</w:t>
      </w:r>
      <w:proofErr w:type="gramEnd"/>
      <w:r w:rsidRPr="003F7DC9">
        <w:rPr>
          <w:color w:val="0B0B0B"/>
          <w:sz w:val="20"/>
          <w:szCs w:val="20"/>
        </w:rPr>
        <w:t xml:space="preserve"> bordo possono consultare, per la gestione del caso, il Centro </w:t>
      </w:r>
      <w:r w:rsidRPr="003F7DC9">
        <w:rPr>
          <w:color w:val="0B0B0B"/>
          <w:sz w:val="20"/>
          <w:szCs w:val="20"/>
        </w:rPr>
        <w:lastRenderedPageBreak/>
        <w:t>Internazionale Radio Medico</w:t>
      </w:r>
      <w:r w:rsidRPr="003F7DC9">
        <w:rPr>
          <w:color w:val="0B0B0B"/>
          <w:spacing w:val="6"/>
          <w:sz w:val="20"/>
          <w:szCs w:val="20"/>
        </w:rPr>
        <w:t xml:space="preserve"> </w:t>
      </w:r>
      <w:r w:rsidRPr="003F7DC9">
        <w:rPr>
          <w:color w:val="0B0B0B"/>
          <w:sz w:val="20"/>
          <w:szCs w:val="20"/>
        </w:rPr>
        <w:t>(CIRM)</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navigazione</w:t>
      </w:r>
      <w:r w:rsidRPr="003F7DC9">
        <w:rPr>
          <w:color w:val="0B0B0B"/>
          <w:spacing w:val="7"/>
          <w:sz w:val="20"/>
          <w:szCs w:val="20"/>
        </w:rPr>
        <w:t xml:space="preserve"> </w:t>
      </w:r>
      <w:r w:rsidRPr="003F7DC9">
        <w:rPr>
          <w:color w:val="0B0B0B"/>
          <w:sz w:val="20"/>
          <w:szCs w:val="20"/>
        </w:rPr>
        <w:t>o</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porto</w:t>
      </w:r>
      <w:r w:rsidRPr="003F7DC9">
        <w:rPr>
          <w:color w:val="0B0B0B"/>
          <w:spacing w:val="7"/>
          <w:sz w:val="20"/>
          <w:szCs w:val="20"/>
        </w:rPr>
        <w:t xml:space="preserve"> </w:t>
      </w:r>
      <w:r w:rsidRPr="003F7DC9">
        <w:rPr>
          <w:color w:val="0B0B0B"/>
          <w:sz w:val="20"/>
          <w:szCs w:val="20"/>
        </w:rPr>
        <w:t>estero)</w:t>
      </w:r>
      <w:r w:rsidRPr="003F7DC9">
        <w:rPr>
          <w:color w:val="0B0B0B"/>
          <w:spacing w:val="7"/>
          <w:sz w:val="20"/>
          <w:szCs w:val="20"/>
        </w:rPr>
        <w:t xml:space="preserve"> </w:t>
      </w:r>
      <w:r w:rsidRPr="003F7DC9">
        <w:rPr>
          <w:color w:val="0B0B0B"/>
          <w:sz w:val="20"/>
          <w:szCs w:val="20"/>
        </w:rPr>
        <w:t>e</w:t>
      </w:r>
      <w:r w:rsidRPr="003F7DC9">
        <w:rPr>
          <w:color w:val="0B0B0B"/>
          <w:spacing w:val="7"/>
          <w:sz w:val="20"/>
          <w:szCs w:val="20"/>
        </w:rPr>
        <w:t xml:space="preserve"> </w:t>
      </w:r>
      <w:r w:rsidRPr="003F7DC9">
        <w:rPr>
          <w:color w:val="0B0B0B"/>
          <w:sz w:val="20"/>
          <w:szCs w:val="20"/>
        </w:rPr>
        <w:t>l’USMAF</w:t>
      </w:r>
      <w:r w:rsidRPr="003F7DC9">
        <w:rPr>
          <w:color w:val="0B0B0B"/>
          <w:spacing w:val="7"/>
          <w:sz w:val="20"/>
          <w:szCs w:val="20"/>
        </w:rPr>
        <w:t xml:space="preserve"> </w:t>
      </w:r>
      <w:r w:rsidRPr="003F7DC9">
        <w:rPr>
          <w:color w:val="0B0B0B"/>
          <w:sz w:val="20"/>
          <w:szCs w:val="20"/>
        </w:rPr>
        <w:t>locale</w:t>
      </w:r>
      <w:r w:rsidRPr="003F7DC9">
        <w:rPr>
          <w:color w:val="0B0B0B"/>
          <w:spacing w:val="6"/>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porto</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Italia).</w:t>
      </w:r>
    </w:p>
    <w:p w14:paraId="5BA11E0D" w14:textId="77777777" w:rsidR="004C1BFC" w:rsidRPr="003F7DC9" w:rsidRDefault="004C1BFC" w:rsidP="00356158">
      <w:pPr>
        <w:pStyle w:val="Corpotesto"/>
        <w:spacing w:before="10"/>
        <w:ind w:left="709" w:right="794"/>
      </w:pPr>
    </w:p>
    <w:p w14:paraId="4F0AD241" w14:textId="77777777" w:rsidR="004C1BFC" w:rsidRPr="003F7DC9" w:rsidRDefault="00D9217B" w:rsidP="00356158">
      <w:pPr>
        <w:pStyle w:val="Paragrafoelenco"/>
        <w:numPr>
          <w:ilvl w:val="1"/>
          <w:numId w:val="41"/>
        </w:numPr>
        <w:tabs>
          <w:tab w:val="left" w:pos="1792"/>
        </w:tabs>
        <w:spacing w:line="247" w:lineRule="auto"/>
        <w:ind w:left="709" w:right="794" w:firstLine="0"/>
        <w:rPr>
          <w:sz w:val="20"/>
          <w:szCs w:val="20"/>
        </w:rPr>
      </w:pPr>
      <w:r w:rsidRPr="003F7DC9">
        <w:rPr>
          <w:i/>
          <w:color w:val="0B0B0B"/>
          <w:sz w:val="20"/>
          <w:szCs w:val="20"/>
          <w:u w:val="single" w:color="0B0B0B"/>
        </w:rPr>
        <w:t>Definizione di un caso sospetto di COVID-19</w:t>
      </w:r>
      <w:r w:rsidRPr="003F7DC9">
        <w:rPr>
          <w:color w:val="0B0B0B"/>
          <w:sz w:val="20"/>
          <w:szCs w:val="20"/>
        </w:rPr>
        <w:t>: Un caso sospetto</w:t>
      </w:r>
      <w:r w:rsidRPr="003F7DC9">
        <w:rPr>
          <w:color w:val="0B0B0B"/>
          <w:sz w:val="20"/>
          <w:szCs w:val="20"/>
          <w:vertAlign w:val="superscript"/>
        </w:rPr>
        <w:t>7</w:t>
      </w:r>
      <w:r w:rsidRPr="003F7DC9">
        <w:rPr>
          <w:color w:val="0B0B0B"/>
          <w:spacing w:val="4"/>
          <w:sz w:val="20"/>
          <w:szCs w:val="20"/>
        </w:rPr>
        <w:t xml:space="preserve"> </w:t>
      </w:r>
      <w:r w:rsidRPr="003F7DC9">
        <w:rPr>
          <w:color w:val="0B0B0B"/>
          <w:sz w:val="20"/>
          <w:szCs w:val="20"/>
        </w:rPr>
        <w:t>è:</w:t>
      </w:r>
    </w:p>
    <w:p w14:paraId="6D30F947" w14:textId="77777777" w:rsidR="004C1BFC" w:rsidRPr="003F7DC9" w:rsidRDefault="00D9217B" w:rsidP="00356158">
      <w:pPr>
        <w:pStyle w:val="Paragrafoelenco"/>
        <w:numPr>
          <w:ilvl w:val="0"/>
          <w:numId w:val="33"/>
        </w:numPr>
        <w:tabs>
          <w:tab w:val="left" w:pos="2137"/>
        </w:tabs>
        <w:spacing w:line="216" w:lineRule="exact"/>
        <w:ind w:left="709" w:right="794" w:firstLine="0"/>
        <w:rPr>
          <w:sz w:val="20"/>
          <w:szCs w:val="20"/>
        </w:rPr>
      </w:pPr>
      <w:r w:rsidRPr="003F7DC9">
        <w:rPr>
          <w:color w:val="0B0B0B"/>
          <w:sz w:val="20"/>
          <w:szCs w:val="20"/>
        </w:rPr>
        <w:t>un</w:t>
      </w:r>
      <w:r w:rsidRPr="003F7DC9">
        <w:rPr>
          <w:color w:val="0B0B0B"/>
          <w:spacing w:val="1"/>
          <w:sz w:val="20"/>
          <w:szCs w:val="20"/>
        </w:rPr>
        <w:t xml:space="preserve"> </w:t>
      </w:r>
      <w:r w:rsidRPr="003F7DC9">
        <w:rPr>
          <w:color w:val="0B0B0B"/>
          <w:sz w:val="20"/>
          <w:szCs w:val="20"/>
        </w:rPr>
        <w:t>soggetto:</w:t>
      </w:r>
    </w:p>
    <w:p w14:paraId="0AD807B1" w14:textId="449D51E7" w:rsidR="004C1BFC" w:rsidRPr="003F7DC9" w:rsidRDefault="00D9217B" w:rsidP="00356158">
      <w:pPr>
        <w:pStyle w:val="Paragrafoelenco"/>
        <w:numPr>
          <w:ilvl w:val="1"/>
          <w:numId w:val="33"/>
        </w:numPr>
        <w:tabs>
          <w:tab w:val="left" w:pos="2252"/>
        </w:tabs>
        <w:spacing w:before="5" w:line="244" w:lineRule="auto"/>
        <w:ind w:left="709" w:right="794" w:firstLine="0"/>
        <w:jc w:val="left"/>
        <w:rPr>
          <w:sz w:val="20"/>
          <w:szCs w:val="20"/>
        </w:rPr>
      </w:pPr>
      <w:r w:rsidRPr="003F7DC9">
        <w:rPr>
          <w:color w:val="0B0B0B"/>
          <w:sz w:val="20"/>
          <w:szCs w:val="20"/>
        </w:rPr>
        <w:t xml:space="preserve">con grave infezione respiratoria acuta (cioè febbre e </w:t>
      </w:r>
      <w:proofErr w:type="gramStart"/>
      <w:r w:rsidRPr="003F7DC9">
        <w:rPr>
          <w:color w:val="0B0B0B"/>
          <w:sz w:val="20"/>
          <w:szCs w:val="20"/>
        </w:rPr>
        <w:t>tosse  che</w:t>
      </w:r>
      <w:proofErr w:type="gramEnd"/>
      <w:r w:rsidRPr="003F7DC9">
        <w:rPr>
          <w:color w:val="0B0B0B"/>
          <w:sz w:val="20"/>
          <w:szCs w:val="20"/>
        </w:rPr>
        <w:t xml:space="preserve">  richiedono  ricovero in</w:t>
      </w:r>
      <w:r w:rsidRPr="003F7DC9">
        <w:rPr>
          <w:color w:val="0B0B0B"/>
          <w:spacing w:val="2"/>
          <w:sz w:val="20"/>
          <w:szCs w:val="20"/>
        </w:rPr>
        <w:t xml:space="preserve"> </w:t>
      </w:r>
      <w:r w:rsidRPr="003F7DC9">
        <w:rPr>
          <w:color w:val="0B0B0B"/>
          <w:sz w:val="20"/>
          <w:szCs w:val="20"/>
        </w:rPr>
        <w:t>ospedale);</w:t>
      </w:r>
    </w:p>
    <w:p w14:paraId="1CABBE2F" w14:textId="77777777" w:rsidR="004C1BFC" w:rsidRPr="003F7DC9" w:rsidRDefault="00D9217B" w:rsidP="00356158">
      <w:pPr>
        <w:pStyle w:val="Paragrafoelenco"/>
        <w:numPr>
          <w:ilvl w:val="1"/>
          <w:numId w:val="33"/>
        </w:numPr>
        <w:tabs>
          <w:tab w:val="left" w:pos="2252"/>
        </w:tabs>
        <w:spacing w:before="2"/>
        <w:ind w:left="709" w:right="794" w:firstLine="0"/>
        <w:jc w:val="left"/>
        <w:rPr>
          <w:sz w:val="20"/>
          <w:szCs w:val="20"/>
        </w:rPr>
      </w:pPr>
      <w:r w:rsidRPr="003F7DC9">
        <w:rPr>
          <w:color w:val="0B0B0B"/>
          <w:sz w:val="20"/>
          <w:szCs w:val="20"/>
        </w:rPr>
        <w:t>febbre di origine non identificata (maggiore di</w:t>
      </w:r>
      <w:r w:rsidRPr="003F7DC9">
        <w:rPr>
          <w:color w:val="0B0B0B"/>
          <w:spacing w:val="12"/>
          <w:sz w:val="20"/>
          <w:szCs w:val="20"/>
        </w:rPr>
        <w:t xml:space="preserve"> </w:t>
      </w:r>
      <w:r w:rsidRPr="003F7DC9">
        <w:rPr>
          <w:color w:val="0B0B0B"/>
          <w:sz w:val="20"/>
          <w:szCs w:val="20"/>
        </w:rPr>
        <w:t>37,5°C)</w:t>
      </w:r>
    </w:p>
    <w:p w14:paraId="03ABE359" w14:textId="77777777" w:rsidR="004C1BFC" w:rsidRPr="003F7DC9" w:rsidRDefault="00D9217B" w:rsidP="00356158">
      <w:pPr>
        <w:pStyle w:val="Paragrafoelenco"/>
        <w:numPr>
          <w:ilvl w:val="1"/>
          <w:numId w:val="33"/>
        </w:numPr>
        <w:tabs>
          <w:tab w:val="left" w:pos="2252"/>
        </w:tabs>
        <w:spacing w:before="6"/>
        <w:ind w:left="709" w:right="794" w:firstLine="0"/>
        <w:jc w:val="left"/>
        <w:rPr>
          <w:sz w:val="20"/>
          <w:szCs w:val="20"/>
        </w:rPr>
      </w:pPr>
      <w:r w:rsidRPr="003F7DC9">
        <w:rPr>
          <w:color w:val="0B0B0B"/>
          <w:sz w:val="20"/>
          <w:szCs w:val="20"/>
        </w:rPr>
        <w:t>senza altra eziologia</w:t>
      </w:r>
      <w:r w:rsidRPr="003F7DC9">
        <w:rPr>
          <w:color w:val="0B0B0B"/>
          <w:sz w:val="20"/>
          <w:szCs w:val="20"/>
          <w:vertAlign w:val="superscript"/>
        </w:rPr>
        <w:t>8</w:t>
      </w:r>
      <w:r w:rsidRPr="003F7DC9">
        <w:rPr>
          <w:color w:val="0B0B0B"/>
          <w:sz w:val="20"/>
          <w:szCs w:val="20"/>
        </w:rPr>
        <w:t xml:space="preserve"> che possa spiegare il quadro</w:t>
      </w:r>
      <w:r w:rsidRPr="003F7DC9">
        <w:rPr>
          <w:color w:val="0B0B0B"/>
          <w:spacing w:val="14"/>
          <w:sz w:val="20"/>
          <w:szCs w:val="20"/>
        </w:rPr>
        <w:t xml:space="preserve"> </w:t>
      </w:r>
      <w:r w:rsidRPr="003F7DC9">
        <w:rPr>
          <w:color w:val="0B0B0B"/>
          <w:sz w:val="20"/>
          <w:szCs w:val="20"/>
        </w:rPr>
        <w:t>clinico;</w:t>
      </w:r>
    </w:p>
    <w:p w14:paraId="743D91BD" w14:textId="50C4284A" w:rsidR="001E2E6C" w:rsidRPr="003F7DC9" w:rsidRDefault="001E2E6C" w:rsidP="00356158">
      <w:pPr>
        <w:pStyle w:val="Paragrafoelenco"/>
        <w:numPr>
          <w:ilvl w:val="1"/>
          <w:numId w:val="33"/>
        </w:numPr>
        <w:tabs>
          <w:tab w:val="left" w:pos="2252"/>
        </w:tabs>
        <w:spacing w:before="98" w:line="244" w:lineRule="auto"/>
        <w:ind w:left="709" w:right="794" w:firstLine="0"/>
        <w:rPr>
          <w:sz w:val="20"/>
          <w:szCs w:val="20"/>
        </w:rPr>
      </w:pPr>
      <w:r w:rsidRPr="003F7DC9">
        <w:rPr>
          <w:color w:val="0B0B0B"/>
          <w:sz w:val="20"/>
          <w:szCs w:val="20"/>
        </w:rPr>
        <w:t>che ha effettuato un viaggio o ha avuto residenza/dimora in un Paese con trasmissione diffusa della malattia COVID-19 durante i 14 (</w:t>
      </w:r>
      <w:proofErr w:type="gramStart"/>
      <w:r w:rsidRPr="003F7DC9">
        <w:rPr>
          <w:color w:val="0B0B0B"/>
          <w:sz w:val="20"/>
          <w:szCs w:val="20"/>
        </w:rPr>
        <w:t>quattordici)  giorni</w:t>
      </w:r>
      <w:proofErr w:type="gramEnd"/>
      <w:r w:rsidRPr="003F7DC9">
        <w:rPr>
          <w:color w:val="0B0B0B"/>
          <w:sz w:val="20"/>
          <w:szCs w:val="20"/>
        </w:rPr>
        <w:t xml:space="preserve">  prima dell'inizio dei sintomi;</w:t>
      </w:r>
      <w:r w:rsidRPr="003F7DC9">
        <w:rPr>
          <w:color w:val="0B0B0B"/>
          <w:spacing w:val="5"/>
          <w:sz w:val="20"/>
          <w:szCs w:val="20"/>
        </w:rPr>
        <w:t xml:space="preserve"> </w:t>
      </w:r>
      <w:r w:rsidRPr="003F7DC9">
        <w:rPr>
          <w:color w:val="0B0B0B"/>
          <w:sz w:val="20"/>
          <w:szCs w:val="20"/>
        </w:rPr>
        <w:t>ovvero</w:t>
      </w:r>
    </w:p>
    <w:p w14:paraId="790CF9A4" w14:textId="77777777" w:rsidR="001E2E6C" w:rsidRPr="003F7DC9" w:rsidRDefault="001E2E6C" w:rsidP="00356158">
      <w:pPr>
        <w:pStyle w:val="Paragrafoelenco"/>
        <w:numPr>
          <w:ilvl w:val="0"/>
          <w:numId w:val="33"/>
        </w:numPr>
        <w:tabs>
          <w:tab w:val="left" w:pos="2137"/>
        </w:tabs>
        <w:spacing w:before="190" w:line="244" w:lineRule="auto"/>
        <w:ind w:left="709" w:right="794" w:firstLine="0"/>
        <w:rPr>
          <w:sz w:val="20"/>
          <w:szCs w:val="20"/>
        </w:rPr>
      </w:pPr>
      <w:r w:rsidRPr="003F7DC9">
        <w:rPr>
          <w:color w:val="0B0B0B"/>
          <w:sz w:val="20"/>
          <w:szCs w:val="20"/>
        </w:rPr>
        <w:t>un paziente con qualsiasi malattia respiratoria acuta e, almeno, una delle seguenti ipotesi</w:t>
      </w:r>
      <w:r w:rsidRPr="003F7DC9">
        <w:rPr>
          <w:color w:val="0B0B0B"/>
          <w:spacing w:val="8"/>
          <w:sz w:val="20"/>
          <w:szCs w:val="20"/>
        </w:rPr>
        <w:t xml:space="preserve"> </w:t>
      </w:r>
      <w:r w:rsidRPr="003F7DC9">
        <w:rPr>
          <w:color w:val="0B0B0B"/>
          <w:sz w:val="20"/>
          <w:szCs w:val="20"/>
        </w:rPr>
        <w:t>avvenute</w:t>
      </w:r>
      <w:r w:rsidRPr="003F7DC9">
        <w:rPr>
          <w:color w:val="0B0B0B"/>
          <w:spacing w:val="8"/>
          <w:sz w:val="20"/>
          <w:szCs w:val="20"/>
        </w:rPr>
        <w:t xml:space="preserve"> </w:t>
      </w:r>
      <w:r w:rsidRPr="003F7DC9">
        <w:rPr>
          <w:color w:val="0B0B0B"/>
          <w:sz w:val="20"/>
          <w:szCs w:val="20"/>
        </w:rPr>
        <w:t>durante</w:t>
      </w:r>
      <w:r w:rsidRPr="003F7DC9">
        <w:rPr>
          <w:color w:val="0B0B0B"/>
          <w:spacing w:val="8"/>
          <w:sz w:val="20"/>
          <w:szCs w:val="20"/>
        </w:rPr>
        <w:t xml:space="preserve"> </w:t>
      </w:r>
      <w:r w:rsidRPr="003F7DC9">
        <w:rPr>
          <w:color w:val="0B0B0B"/>
          <w:sz w:val="20"/>
          <w:szCs w:val="20"/>
        </w:rPr>
        <w:t>i</w:t>
      </w:r>
      <w:r w:rsidRPr="003F7DC9">
        <w:rPr>
          <w:color w:val="0B0B0B"/>
          <w:spacing w:val="8"/>
          <w:sz w:val="20"/>
          <w:szCs w:val="20"/>
        </w:rPr>
        <w:t xml:space="preserve"> </w:t>
      </w:r>
      <w:r w:rsidRPr="003F7DC9">
        <w:rPr>
          <w:color w:val="0B0B0B"/>
          <w:sz w:val="20"/>
          <w:szCs w:val="20"/>
        </w:rPr>
        <w:t>14</w:t>
      </w:r>
      <w:r w:rsidRPr="003F7DC9">
        <w:rPr>
          <w:color w:val="0B0B0B"/>
          <w:spacing w:val="8"/>
          <w:sz w:val="20"/>
          <w:szCs w:val="20"/>
        </w:rPr>
        <w:t xml:space="preserve"> </w:t>
      </w:r>
      <w:r w:rsidRPr="003F7DC9">
        <w:rPr>
          <w:color w:val="0B0B0B"/>
          <w:sz w:val="20"/>
          <w:szCs w:val="20"/>
        </w:rPr>
        <w:t>(quattordici)</w:t>
      </w:r>
      <w:r w:rsidRPr="003F7DC9">
        <w:rPr>
          <w:color w:val="0B0B0B"/>
          <w:spacing w:val="9"/>
          <w:sz w:val="20"/>
          <w:szCs w:val="20"/>
        </w:rPr>
        <w:t xml:space="preserve"> </w:t>
      </w:r>
      <w:r w:rsidRPr="003F7DC9">
        <w:rPr>
          <w:color w:val="0B0B0B"/>
          <w:sz w:val="20"/>
          <w:szCs w:val="20"/>
        </w:rPr>
        <w:t>giorni</w:t>
      </w:r>
      <w:r w:rsidRPr="003F7DC9">
        <w:rPr>
          <w:color w:val="0B0B0B"/>
          <w:spacing w:val="8"/>
          <w:sz w:val="20"/>
          <w:szCs w:val="20"/>
        </w:rPr>
        <w:t xml:space="preserve"> </w:t>
      </w:r>
      <w:r w:rsidRPr="003F7DC9">
        <w:rPr>
          <w:color w:val="0B0B0B"/>
          <w:sz w:val="20"/>
          <w:szCs w:val="20"/>
        </w:rPr>
        <w:t>prima</w:t>
      </w:r>
      <w:r w:rsidRPr="003F7DC9">
        <w:rPr>
          <w:color w:val="0B0B0B"/>
          <w:spacing w:val="8"/>
          <w:sz w:val="20"/>
          <w:szCs w:val="20"/>
        </w:rPr>
        <w:t xml:space="preserve"> </w:t>
      </w:r>
      <w:r w:rsidRPr="003F7DC9">
        <w:rPr>
          <w:color w:val="0B0B0B"/>
          <w:sz w:val="20"/>
          <w:szCs w:val="20"/>
        </w:rPr>
        <w:t>dell'insorgenza</w:t>
      </w:r>
      <w:r w:rsidRPr="003F7DC9">
        <w:rPr>
          <w:color w:val="0B0B0B"/>
          <w:spacing w:val="8"/>
          <w:sz w:val="20"/>
          <w:szCs w:val="20"/>
        </w:rPr>
        <w:t xml:space="preserve"> </w:t>
      </w:r>
      <w:r w:rsidRPr="003F7DC9">
        <w:rPr>
          <w:color w:val="0B0B0B"/>
          <w:sz w:val="20"/>
          <w:szCs w:val="20"/>
        </w:rPr>
        <w:t>dei</w:t>
      </w:r>
      <w:r w:rsidRPr="003F7DC9">
        <w:rPr>
          <w:color w:val="0B0B0B"/>
          <w:spacing w:val="8"/>
          <w:sz w:val="20"/>
          <w:szCs w:val="20"/>
        </w:rPr>
        <w:t xml:space="preserve"> </w:t>
      </w:r>
      <w:r w:rsidRPr="003F7DC9">
        <w:rPr>
          <w:color w:val="0B0B0B"/>
          <w:sz w:val="20"/>
          <w:szCs w:val="20"/>
        </w:rPr>
        <w:t>sintomi:</w:t>
      </w:r>
    </w:p>
    <w:p w14:paraId="01D1FDB2" w14:textId="77777777" w:rsidR="001E2E6C" w:rsidRPr="003F7DC9" w:rsidRDefault="001E2E6C" w:rsidP="00356158">
      <w:pPr>
        <w:pStyle w:val="Paragrafoelenco"/>
        <w:numPr>
          <w:ilvl w:val="0"/>
          <w:numId w:val="32"/>
        </w:numPr>
        <w:tabs>
          <w:tab w:val="left" w:pos="2481"/>
        </w:tabs>
        <w:spacing w:before="2"/>
        <w:ind w:left="709" w:right="794" w:firstLine="0"/>
        <w:rPr>
          <w:sz w:val="20"/>
          <w:szCs w:val="20"/>
        </w:rPr>
      </w:pPr>
      <w:r w:rsidRPr="003F7DC9">
        <w:rPr>
          <w:color w:val="0B0B0B"/>
          <w:sz w:val="20"/>
          <w:szCs w:val="20"/>
        </w:rPr>
        <w:t>contatto con un caso confermato o probabile di malattia COVID-19;</w:t>
      </w:r>
      <w:r w:rsidRPr="003F7DC9">
        <w:rPr>
          <w:color w:val="0B0B0B"/>
          <w:spacing w:val="24"/>
          <w:sz w:val="20"/>
          <w:szCs w:val="20"/>
        </w:rPr>
        <w:t xml:space="preserve"> </w:t>
      </w:r>
      <w:r w:rsidRPr="003F7DC9">
        <w:rPr>
          <w:color w:val="0B0B0B"/>
          <w:sz w:val="20"/>
          <w:szCs w:val="20"/>
        </w:rPr>
        <w:t>o</w:t>
      </w:r>
    </w:p>
    <w:p w14:paraId="6FFE458A" w14:textId="23180B00" w:rsidR="001E2E6C" w:rsidRPr="003F7DC9" w:rsidRDefault="001E2E6C" w:rsidP="00356158">
      <w:pPr>
        <w:pStyle w:val="Paragrafoelenco"/>
        <w:numPr>
          <w:ilvl w:val="0"/>
          <w:numId w:val="32"/>
        </w:numPr>
        <w:spacing w:before="6"/>
        <w:ind w:left="709" w:right="794" w:firstLine="0"/>
        <w:jc w:val="left"/>
        <w:rPr>
          <w:sz w:val="20"/>
          <w:szCs w:val="20"/>
        </w:rPr>
      </w:pPr>
      <w:r w:rsidRPr="003F7DC9">
        <w:rPr>
          <w:color w:val="0B0B0B"/>
          <w:sz w:val="20"/>
          <w:szCs w:val="20"/>
        </w:rPr>
        <w:t xml:space="preserve">che lavora o ha visitato una struttura sanitaria dove sono ricoverati pazienti    con la malattia COVID-19 confermata o </w:t>
      </w:r>
      <w:r w:rsidR="008D2CBB" w:rsidRPr="003F7DC9">
        <w:rPr>
          <w:color w:val="0B0B0B"/>
          <w:sz w:val="20"/>
          <w:szCs w:val="20"/>
        </w:rPr>
        <w:t xml:space="preserve">  </w:t>
      </w:r>
      <w:r w:rsidRPr="003F7DC9">
        <w:rPr>
          <w:color w:val="0B0B0B"/>
          <w:sz w:val="20"/>
          <w:szCs w:val="20"/>
        </w:rPr>
        <w:t>probabile e che erano/sono in trattamento</w:t>
      </w:r>
    </w:p>
    <w:p w14:paraId="08BEC1F7" w14:textId="77777777" w:rsidR="001E2E6C" w:rsidRPr="003F7DC9" w:rsidRDefault="001E2E6C" w:rsidP="00356158">
      <w:pPr>
        <w:tabs>
          <w:tab w:val="left" w:pos="2252"/>
        </w:tabs>
        <w:spacing w:before="6"/>
        <w:ind w:left="709" w:right="794"/>
        <w:rPr>
          <w:sz w:val="20"/>
          <w:szCs w:val="20"/>
        </w:rPr>
      </w:pPr>
    </w:p>
    <w:p w14:paraId="1923CA78" w14:textId="77777777" w:rsidR="001E2E6C" w:rsidRPr="003F7DC9" w:rsidRDefault="001E2E6C" w:rsidP="00356158">
      <w:pPr>
        <w:tabs>
          <w:tab w:val="left" w:pos="2252"/>
        </w:tabs>
        <w:spacing w:before="6"/>
        <w:ind w:left="709" w:right="794"/>
        <w:rPr>
          <w:sz w:val="20"/>
          <w:szCs w:val="20"/>
        </w:rPr>
      </w:pPr>
    </w:p>
    <w:p w14:paraId="0D1B17BE" w14:textId="77777777" w:rsidR="001E2E6C" w:rsidRPr="003F7DC9" w:rsidRDefault="001E2E6C" w:rsidP="00356158">
      <w:pPr>
        <w:tabs>
          <w:tab w:val="left" w:pos="2252"/>
        </w:tabs>
        <w:spacing w:before="6"/>
        <w:ind w:left="709" w:right="794"/>
        <w:rPr>
          <w:sz w:val="20"/>
          <w:szCs w:val="20"/>
        </w:rPr>
      </w:pPr>
    </w:p>
    <w:p w14:paraId="636A85B3" w14:textId="77777777" w:rsidR="001E2E6C" w:rsidRPr="003F7DC9" w:rsidRDefault="001E2E6C" w:rsidP="00356158">
      <w:pPr>
        <w:tabs>
          <w:tab w:val="left" w:pos="2252"/>
        </w:tabs>
        <w:spacing w:before="6"/>
        <w:ind w:left="709" w:right="794"/>
        <w:rPr>
          <w:sz w:val="20"/>
          <w:szCs w:val="20"/>
        </w:rPr>
      </w:pPr>
    </w:p>
    <w:p w14:paraId="08980E48" w14:textId="77777777" w:rsidR="001E2E6C" w:rsidRPr="003F7DC9" w:rsidRDefault="001E2E6C" w:rsidP="00356158">
      <w:pPr>
        <w:tabs>
          <w:tab w:val="left" w:pos="2252"/>
        </w:tabs>
        <w:spacing w:before="6"/>
        <w:ind w:left="709" w:right="794"/>
        <w:rPr>
          <w:sz w:val="20"/>
          <w:szCs w:val="20"/>
        </w:rPr>
      </w:pPr>
    </w:p>
    <w:p w14:paraId="4C6882FF" w14:textId="77777777" w:rsidR="001E2E6C" w:rsidRPr="003F7DC9" w:rsidRDefault="001E2E6C" w:rsidP="00356158">
      <w:pPr>
        <w:tabs>
          <w:tab w:val="left" w:pos="2252"/>
        </w:tabs>
        <w:spacing w:before="6"/>
        <w:ind w:left="709" w:right="794"/>
        <w:rPr>
          <w:sz w:val="20"/>
          <w:szCs w:val="20"/>
        </w:rPr>
      </w:pPr>
    </w:p>
    <w:p w14:paraId="60765C3B" w14:textId="77777777" w:rsidR="001E2E6C" w:rsidRPr="003F7DC9" w:rsidRDefault="001E2E6C" w:rsidP="00356158">
      <w:pPr>
        <w:tabs>
          <w:tab w:val="left" w:pos="2252"/>
        </w:tabs>
        <w:spacing w:before="6"/>
        <w:ind w:left="709" w:right="794"/>
        <w:rPr>
          <w:sz w:val="20"/>
          <w:szCs w:val="20"/>
        </w:rPr>
      </w:pPr>
    </w:p>
    <w:p w14:paraId="37BD3D58" w14:textId="77777777" w:rsidR="001E2E6C" w:rsidRPr="003F7DC9" w:rsidRDefault="001E2E6C" w:rsidP="00356158">
      <w:pPr>
        <w:tabs>
          <w:tab w:val="left" w:pos="2252"/>
        </w:tabs>
        <w:spacing w:before="6"/>
        <w:ind w:left="709" w:right="794"/>
        <w:rPr>
          <w:sz w:val="20"/>
          <w:szCs w:val="20"/>
        </w:rPr>
      </w:pPr>
    </w:p>
    <w:p w14:paraId="71E720BF" w14:textId="77777777" w:rsidR="001E2E6C" w:rsidRPr="003F7DC9" w:rsidRDefault="001E2E6C" w:rsidP="00356158">
      <w:pPr>
        <w:tabs>
          <w:tab w:val="left" w:pos="2252"/>
        </w:tabs>
        <w:spacing w:before="6"/>
        <w:ind w:left="709" w:right="794"/>
        <w:rPr>
          <w:sz w:val="20"/>
          <w:szCs w:val="20"/>
        </w:rPr>
      </w:pPr>
    </w:p>
    <w:p w14:paraId="4AE0400A" w14:textId="77777777" w:rsidR="001E2E6C" w:rsidRPr="003F7DC9" w:rsidRDefault="001E2E6C" w:rsidP="00356158">
      <w:pPr>
        <w:tabs>
          <w:tab w:val="left" w:pos="2252"/>
        </w:tabs>
        <w:spacing w:before="6"/>
        <w:ind w:left="709" w:right="794"/>
        <w:rPr>
          <w:sz w:val="20"/>
          <w:szCs w:val="20"/>
        </w:rPr>
      </w:pPr>
    </w:p>
    <w:p w14:paraId="180594D4" w14:textId="77777777" w:rsidR="001E2E6C" w:rsidRPr="003F7DC9" w:rsidRDefault="001E2E6C" w:rsidP="00356158">
      <w:pPr>
        <w:tabs>
          <w:tab w:val="left" w:pos="2252"/>
        </w:tabs>
        <w:spacing w:before="6"/>
        <w:ind w:left="709" w:right="794"/>
        <w:rPr>
          <w:sz w:val="20"/>
          <w:szCs w:val="20"/>
        </w:rPr>
      </w:pPr>
    </w:p>
    <w:p w14:paraId="292B50A6" w14:textId="77777777" w:rsidR="001E2E6C" w:rsidRPr="003F7DC9" w:rsidRDefault="001E2E6C" w:rsidP="00356158">
      <w:pPr>
        <w:tabs>
          <w:tab w:val="left" w:pos="2252"/>
        </w:tabs>
        <w:spacing w:before="6"/>
        <w:ind w:left="709" w:right="794"/>
        <w:rPr>
          <w:sz w:val="20"/>
          <w:szCs w:val="20"/>
        </w:rPr>
      </w:pPr>
    </w:p>
    <w:p w14:paraId="7DC1BCA7" w14:textId="77777777" w:rsidR="001E2E6C" w:rsidRPr="003F7DC9" w:rsidRDefault="001E2E6C" w:rsidP="00356158">
      <w:pPr>
        <w:tabs>
          <w:tab w:val="left" w:pos="2252"/>
        </w:tabs>
        <w:spacing w:before="6"/>
        <w:ind w:left="709" w:right="794"/>
        <w:rPr>
          <w:sz w:val="20"/>
          <w:szCs w:val="20"/>
        </w:rPr>
      </w:pPr>
    </w:p>
    <w:p w14:paraId="0C6F5665" w14:textId="77777777" w:rsidR="001E2E6C" w:rsidRPr="003F7DC9" w:rsidRDefault="001E2E6C" w:rsidP="00356158">
      <w:pPr>
        <w:tabs>
          <w:tab w:val="left" w:pos="2252"/>
        </w:tabs>
        <w:spacing w:before="6"/>
        <w:ind w:left="709" w:right="794"/>
        <w:rPr>
          <w:sz w:val="20"/>
          <w:szCs w:val="20"/>
        </w:rPr>
      </w:pPr>
    </w:p>
    <w:p w14:paraId="265220C2" w14:textId="77777777" w:rsidR="001E2E6C" w:rsidRPr="003F7DC9" w:rsidRDefault="001E2E6C" w:rsidP="00356158">
      <w:pPr>
        <w:tabs>
          <w:tab w:val="left" w:pos="2252"/>
        </w:tabs>
        <w:spacing w:before="6"/>
        <w:ind w:left="709" w:right="794"/>
        <w:rPr>
          <w:sz w:val="20"/>
          <w:szCs w:val="20"/>
        </w:rPr>
      </w:pPr>
    </w:p>
    <w:p w14:paraId="37BF7191" w14:textId="77777777" w:rsidR="004C1BFC" w:rsidRPr="003F7DC9" w:rsidRDefault="0070282C" w:rsidP="00356158">
      <w:pPr>
        <w:pStyle w:val="Corpotesto"/>
        <w:spacing w:before="9"/>
        <w:ind w:left="709" w:right="794"/>
      </w:pPr>
      <w:r w:rsidRPr="003F7DC9">
        <w:rPr>
          <w:noProof/>
          <w:lang w:bidi="ar-SA"/>
        </w:rPr>
        <mc:AlternateContent>
          <mc:Choice Requires="wps">
            <w:drawing>
              <wp:anchor distT="0" distB="0" distL="0" distR="0" simplePos="0" relativeHeight="251735040" behindDoc="1" locked="0" layoutInCell="1" allowOverlap="1" wp14:anchorId="4C562584" wp14:editId="1FEA1C29">
                <wp:simplePos x="0" y="0"/>
                <wp:positionH relativeFrom="page">
                  <wp:posOffset>1210310</wp:posOffset>
                </wp:positionH>
                <wp:positionV relativeFrom="paragraph">
                  <wp:posOffset>114935</wp:posOffset>
                </wp:positionV>
                <wp:extent cx="1483360" cy="0"/>
                <wp:effectExtent l="0" t="0" r="0" b="0"/>
                <wp:wrapTopAndBottom/>
                <wp:docPr id="125" name="Lin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30">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B245CF" id="Line 104" o:spid="_x0000_s1026" style="position:absolute;z-index:-2515814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9.05pt" to="212.1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" strokecolor="#0b0b0b" strokeweight=".20639mm">
                <w10:wrap type="topAndBottom" anchorx="page"/>
              </v:line>
            </w:pict>
          </mc:Fallback>
        </mc:AlternateContent>
      </w:r>
    </w:p>
    <w:p w14:paraId="46749F44" w14:textId="77777777" w:rsidR="004C1BFC" w:rsidRPr="00D84D32" w:rsidRDefault="00D9217B" w:rsidP="00356158">
      <w:pPr>
        <w:spacing w:before="40" w:line="190" w:lineRule="exact"/>
        <w:ind w:left="709" w:right="794"/>
        <w:rPr>
          <w:sz w:val="20"/>
          <w:szCs w:val="20"/>
          <w:lang w:val="en-US"/>
        </w:rPr>
      </w:pPr>
      <w:r w:rsidRPr="00D84D32">
        <w:rPr>
          <w:color w:val="0B0B0B"/>
          <w:w w:val="105"/>
          <w:position w:val="7"/>
          <w:sz w:val="20"/>
          <w:szCs w:val="20"/>
          <w:lang w:val="en-US"/>
        </w:rPr>
        <w:t xml:space="preserve">6 </w:t>
      </w:r>
      <w:r w:rsidRPr="00D84D32">
        <w:rPr>
          <w:i/>
          <w:color w:val="272727"/>
          <w:w w:val="105"/>
          <w:sz w:val="20"/>
          <w:szCs w:val="20"/>
          <w:lang w:val="en-US"/>
        </w:rPr>
        <w:t xml:space="preserve">Guidance for Ensuring a Safe Shipboard Interface Between Ship and Shore-Based Personnel </w:t>
      </w:r>
      <w:r w:rsidRPr="00D84D32">
        <w:rPr>
          <w:color w:val="272727"/>
          <w:w w:val="105"/>
          <w:sz w:val="20"/>
          <w:szCs w:val="20"/>
          <w:lang w:val="en-US"/>
        </w:rPr>
        <w:t>dell’11 maggio 2020.</w:t>
      </w:r>
    </w:p>
    <w:p w14:paraId="030EDA82" w14:textId="77777777" w:rsidR="004C1BFC" w:rsidRPr="003F7DC9" w:rsidRDefault="00D9217B" w:rsidP="00356158">
      <w:pPr>
        <w:spacing w:line="183" w:lineRule="exact"/>
        <w:ind w:left="709" w:right="794"/>
        <w:rPr>
          <w:sz w:val="20"/>
          <w:szCs w:val="20"/>
        </w:rPr>
      </w:pPr>
      <w:r w:rsidRPr="003F7DC9">
        <w:rPr>
          <w:color w:val="0B0B0B"/>
          <w:position w:val="7"/>
          <w:sz w:val="20"/>
          <w:szCs w:val="20"/>
        </w:rPr>
        <w:t xml:space="preserve">7 </w:t>
      </w:r>
      <w:r w:rsidRPr="003F7DC9">
        <w:rPr>
          <w:color w:val="0B0B0B"/>
          <w:sz w:val="20"/>
          <w:szCs w:val="20"/>
        </w:rPr>
        <w:t>Fare riferimento alla Circolare del Ministero n.0007922 del 9/3/2020.</w:t>
      </w:r>
    </w:p>
    <w:p w14:paraId="6BE168CB" w14:textId="77777777" w:rsidR="004C1BFC" w:rsidRPr="003F7DC9" w:rsidRDefault="00D9217B" w:rsidP="00356158">
      <w:pPr>
        <w:spacing w:line="179" w:lineRule="exact"/>
        <w:ind w:left="709" w:right="794"/>
        <w:rPr>
          <w:sz w:val="20"/>
          <w:szCs w:val="20"/>
        </w:rPr>
      </w:pPr>
      <w:r w:rsidRPr="003F7DC9">
        <w:rPr>
          <w:color w:val="0B0B0B"/>
          <w:w w:val="105"/>
          <w:position w:val="7"/>
          <w:sz w:val="20"/>
          <w:szCs w:val="20"/>
        </w:rPr>
        <w:t xml:space="preserve">8 </w:t>
      </w:r>
      <w:r w:rsidRPr="003F7DC9">
        <w:rPr>
          <w:color w:val="292929"/>
          <w:w w:val="105"/>
          <w:sz w:val="20"/>
          <w:szCs w:val="20"/>
        </w:rPr>
        <w:t>Parte di una scienza che studia le cause di un fenomeno</w:t>
      </w:r>
    </w:p>
    <w:p w14:paraId="417E1D19" w14:textId="77777777" w:rsidR="004C1BFC" w:rsidRPr="003F7DC9" w:rsidRDefault="004C1BFC" w:rsidP="00356158">
      <w:pPr>
        <w:spacing w:line="179" w:lineRule="exact"/>
        <w:ind w:left="709" w:right="794"/>
        <w:rPr>
          <w:sz w:val="20"/>
          <w:szCs w:val="20"/>
        </w:rPr>
        <w:sectPr w:rsidR="004C1BFC" w:rsidRPr="003F7DC9">
          <w:pgSz w:w="11900" w:h="16840"/>
          <w:pgMar w:top="1600" w:right="440" w:bottom="280" w:left="460" w:header="720" w:footer="720" w:gutter="0"/>
          <w:cols w:space="720"/>
        </w:sectPr>
      </w:pPr>
    </w:p>
    <w:p w14:paraId="1E2F2179" w14:textId="77777777" w:rsidR="004C1BFC" w:rsidRPr="003F7DC9" w:rsidRDefault="00D9217B" w:rsidP="00356158">
      <w:pPr>
        <w:pStyle w:val="Paragrafoelenco"/>
        <w:numPr>
          <w:ilvl w:val="1"/>
          <w:numId w:val="41"/>
        </w:numPr>
        <w:tabs>
          <w:tab w:val="left" w:pos="1792"/>
        </w:tabs>
        <w:ind w:left="709" w:right="794" w:firstLine="0"/>
        <w:rPr>
          <w:sz w:val="20"/>
          <w:szCs w:val="20"/>
        </w:rPr>
      </w:pPr>
      <w:r w:rsidRPr="003F7DC9">
        <w:rPr>
          <w:i/>
          <w:color w:val="0B0B0B"/>
          <w:sz w:val="20"/>
          <w:szCs w:val="20"/>
          <w:u w:val="single" w:color="0B0B0B"/>
        </w:rPr>
        <w:lastRenderedPageBreak/>
        <w:t>Identificazione di contatti stretti e tracciamento dei</w:t>
      </w:r>
      <w:r w:rsidRPr="003F7DC9">
        <w:rPr>
          <w:i/>
          <w:color w:val="0B0B0B"/>
          <w:spacing w:val="14"/>
          <w:sz w:val="20"/>
          <w:szCs w:val="20"/>
          <w:u w:val="single" w:color="0B0B0B"/>
        </w:rPr>
        <w:t xml:space="preserve"> </w:t>
      </w:r>
      <w:r w:rsidRPr="003F7DC9">
        <w:rPr>
          <w:i/>
          <w:color w:val="0B0B0B"/>
          <w:sz w:val="20"/>
          <w:szCs w:val="20"/>
          <w:u w:val="single" w:color="0B0B0B"/>
        </w:rPr>
        <w:t>contatti</w:t>
      </w:r>
      <w:r w:rsidRPr="003F7DC9">
        <w:rPr>
          <w:color w:val="0B0B0B"/>
          <w:sz w:val="20"/>
          <w:szCs w:val="20"/>
        </w:rPr>
        <w:t>:</w:t>
      </w:r>
    </w:p>
    <w:p w14:paraId="1123ED2F" w14:textId="2F676A8D" w:rsidR="004C1BFC" w:rsidRPr="003F7DC9" w:rsidRDefault="00D9217B" w:rsidP="00356158">
      <w:pPr>
        <w:spacing w:before="5" w:line="249" w:lineRule="auto"/>
        <w:ind w:left="709" w:right="794"/>
        <w:jc w:val="both"/>
        <w:rPr>
          <w:sz w:val="20"/>
          <w:szCs w:val="20"/>
        </w:rPr>
      </w:pPr>
      <w:r w:rsidRPr="003F7DC9">
        <w:rPr>
          <w:color w:val="0B0B0B"/>
          <w:sz w:val="20"/>
          <w:szCs w:val="20"/>
        </w:rPr>
        <w:t xml:space="preserve">Al fine di evitare ritardi nell'attuazione delle misure sanitarie, dopo </w:t>
      </w:r>
      <w:proofErr w:type="gramStart"/>
      <w:r w:rsidRPr="003F7DC9">
        <w:rPr>
          <w:color w:val="0B0B0B"/>
          <w:sz w:val="20"/>
          <w:szCs w:val="20"/>
        </w:rPr>
        <w:t>che  un</w:t>
      </w:r>
      <w:proofErr w:type="gramEnd"/>
      <w:r w:rsidRPr="003F7DC9">
        <w:rPr>
          <w:color w:val="0B0B0B"/>
          <w:sz w:val="20"/>
          <w:szCs w:val="20"/>
        </w:rPr>
        <w:t xml:space="preserve">  caso  sospetto è stato identificato a bordo dovrebbe iniziare immediatamente la ricerca dei contatti senza attendere i risultati di laboratorio. Ogni sforzo dovrebbe essere fatto per ridurre al minimo il rischio che altre persone – equipaggio o </w:t>
      </w:r>
      <w:proofErr w:type="gramStart"/>
      <w:r w:rsidRPr="003F7DC9">
        <w:rPr>
          <w:color w:val="0B0B0B"/>
          <w:sz w:val="20"/>
          <w:szCs w:val="20"/>
        </w:rPr>
        <w:t>passeggeri  –</w:t>
      </w:r>
      <w:proofErr w:type="gramEnd"/>
      <w:r w:rsidRPr="003F7DC9">
        <w:rPr>
          <w:color w:val="0B0B0B"/>
          <w:sz w:val="20"/>
          <w:szCs w:val="20"/>
        </w:rPr>
        <w:t xml:space="preserve">  siano  soggetti ad esposizioni ambientali in luoghi della nave nei quali era presente il caso sospetto. I soggetti che hanno avuto, con esso, contatti stretti devono essere separati dagli altri viaggiatori il più presto</w:t>
      </w:r>
      <w:r w:rsidRPr="003F7DC9">
        <w:rPr>
          <w:color w:val="0B0B0B"/>
          <w:spacing w:val="9"/>
          <w:sz w:val="20"/>
          <w:szCs w:val="20"/>
        </w:rPr>
        <w:t xml:space="preserve"> </w:t>
      </w:r>
      <w:r w:rsidRPr="003F7DC9">
        <w:rPr>
          <w:color w:val="0B0B0B"/>
          <w:sz w:val="20"/>
          <w:szCs w:val="20"/>
        </w:rPr>
        <w:t>possibile.</w:t>
      </w:r>
    </w:p>
    <w:p w14:paraId="2A4EEFD4" w14:textId="77777777" w:rsidR="004C1BFC" w:rsidRPr="003F7DC9" w:rsidRDefault="00D9217B" w:rsidP="00356158">
      <w:pPr>
        <w:spacing w:before="5" w:line="247" w:lineRule="auto"/>
        <w:ind w:left="709" w:right="794"/>
        <w:jc w:val="both"/>
        <w:rPr>
          <w:sz w:val="20"/>
          <w:szCs w:val="20"/>
        </w:rPr>
      </w:pPr>
      <w:r w:rsidRPr="003F7DC9">
        <w:rPr>
          <w:color w:val="0B0B0B"/>
          <w:sz w:val="20"/>
          <w:szCs w:val="20"/>
        </w:rPr>
        <w:t>Tutte le persone a bordo devono essere valutate in relazione al loro rischio di esposizione e classificate come a “</w:t>
      </w:r>
      <w:r w:rsidRPr="003F7DC9">
        <w:rPr>
          <w:i/>
          <w:color w:val="0B0B0B"/>
          <w:sz w:val="20"/>
          <w:szCs w:val="20"/>
        </w:rPr>
        <w:t>stretto contatto con un alto rischio di esposizione</w:t>
      </w:r>
      <w:r w:rsidRPr="003F7DC9">
        <w:rPr>
          <w:color w:val="0B0B0B"/>
          <w:sz w:val="20"/>
          <w:szCs w:val="20"/>
        </w:rPr>
        <w:t>” o con un “</w:t>
      </w:r>
      <w:r w:rsidRPr="003F7DC9">
        <w:rPr>
          <w:i/>
          <w:color w:val="0B0B0B"/>
          <w:sz w:val="20"/>
          <w:szCs w:val="20"/>
        </w:rPr>
        <w:t>basso rischio di esposizione</w:t>
      </w:r>
      <w:r w:rsidRPr="003F7DC9">
        <w:rPr>
          <w:color w:val="0B0B0B"/>
          <w:sz w:val="20"/>
          <w:szCs w:val="20"/>
        </w:rPr>
        <w:t>”.</w:t>
      </w:r>
    </w:p>
    <w:p w14:paraId="315363FE" w14:textId="77777777" w:rsidR="004C1BFC" w:rsidRPr="003F7DC9" w:rsidRDefault="00D9217B" w:rsidP="00356158">
      <w:pPr>
        <w:spacing w:before="10" w:line="244" w:lineRule="auto"/>
        <w:ind w:left="709" w:right="794"/>
        <w:jc w:val="both"/>
        <w:rPr>
          <w:sz w:val="20"/>
          <w:szCs w:val="20"/>
        </w:rPr>
      </w:pPr>
      <w:r w:rsidRPr="003F7DC9">
        <w:rPr>
          <w:color w:val="0B0B0B"/>
          <w:sz w:val="20"/>
          <w:szCs w:val="20"/>
        </w:rPr>
        <w:t>Una persona che abbia avuto un’esposizione ad alto rischio è quella che rientra in una delle seguenti condizioni/criteri:</w:t>
      </w:r>
    </w:p>
    <w:p w14:paraId="672FE827" w14:textId="77777777" w:rsidR="004C1BFC" w:rsidRPr="003F7DC9" w:rsidRDefault="00D9217B" w:rsidP="00356158">
      <w:pPr>
        <w:pStyle w:val="Paragrafoelenco"/>
        <w:numPr>
          <w:ilvl w:val="0"/>
          <w:numId w:val="31"/>
        </w:numPr>
        <w:tabs>
          <w:tab w:val="left" w:pos="2022"/>
        </w:tabs>
        <w:spacing w:before="2"/>
        <w:ind w:left="709" w:right="794" w:firstLine="0"/>
        <w:rPr>
          <w:sz w:val="20"/>
          <w:szCs w:val="20"/>
        </w:rPr>
      </w:pPr>
      <w:r w:rsidRPr="003F7DC9">
        <w:rPr>
          <w:color w:val="0B0B0B"/>
          <w:sz w:val="20"/>
          <w:szCs w:val="20"/>
        </w:rPr>
        <w:t>sia rimasta nella stessa cabina di un caso sospetto o confermato</w:t>
      </w:r>
      <w:r w:rsidRPr="003F7DC9">
        <w:rPr>
          <w:color w:val="0B0B0B"/>
          <w:spacing w:val="29"/>
          <w:sz w:val="20"/>
          <w:szCs w:val="20"/>
        </w:rPr>
        <w:t xml:space="preserve"> </w:t>
      </w:r>
      <w:r w:rsidRPr="003F7DC9">
        <w:rPr>
          <w:color w:val="0B0B0B"/>
          <w:sz w:val="20"/>
          <w:szCs w:val="20"/>
        </w:rPr>
        <w:t>COVID-19;</w:t>
      </w:r>
    </w:p>
    <w:p w14:paraId="33EA1B0D" w14:textId="77777777" w:rsidR="004C1BFC" w:rsidRPr="003F7DC9" w:rsidRDefault="00D9217B" w:rsidP="00356158">
      <w:pPr>
        <w:pStyle w:val="Paragrafoelenco"/>
        <w:numPr>
          <w:ilvl w:val="0"/>
          <w:numId w:val="31"/>
        </w:numPr>
        <w:tabs>
          <w:tab w:val="left" w:pos="2022"/>
        </w:tabs>
        <w:spacing w:before="5" w:line="244" w:lineRule="auto"/>
        <w:ind w:left="709" w:right="794" w:firstLine="0"/>
        <w:rPr>
          <w:sz w:val="20"/>
          <w:szCs w:val="20"/>
        </w:rPr>
      </w:pPr>
      <w:r w:rsidRPr="003F7DC9">
        <w:rPr>
          <w:color w:val="0B0B0B"/>
          <w:sz w:val="20"/>
          <w:szCs w:val="20"/>
        </w:rPr>
        <w:t>aveva uno stretto contatto o era chiusa in un ambiente con un caso sospetto o confermato COVID-19 (ovvero erano entro 1 metro di distanza e per almeno 15 minuti):</w:t>
      </w:r>
    </w:p>
    <w:p w14:paraId="371C975E" w14:textId="3BB40653" w:rsidR="004C1BFC" w:rsidRPr="003F7DC9" w:rsidRDefault="00D9217B" w:rsidP="00356158">
      <w:pPr>
        <w:pStyle w:val="Paragrafoelenco"/>
        <w:numPr>
          <w:ilvl w:val="1"/>
          <w:numId w:val="31"/>
        </w:numPr>
        <w:tabs>
          <w:tab w:val="left" w:pos="2375"/>
        </w:tabs>
        <w:spacing w:before="4" w:line="247" w:lineRule="auto"/>
        <w:ind w:left="709" w:right="794" w:firstLine="0"/>
        <w:rPr>
          <w:sz w:val="20"/>
          <w:szCs w:val="20"/>
        </w:rPr>
      </w:pPr>
      <w:r w:rsidRPr="003F7DC9">
        <w:rPr>
          <w:color w:val="0B0B0B"/>
          <w:sz w:val="20"/>
          <w:szCs w:val="20"/>
        </w:rPr>
        <w:t xml:space="preserve">per i passeggeri, ciò può comprendere la partecipazione ad attività comuni sulla nave o a terra dove il distanziamento sociale non </w:t>
      </w:r>
      <w:proofErr w:type="gramStart"/>
      <w:r w:rsidRPr="003F7DC9">
        <w:rPr>
          <w:color w:val="0B0B0B"/>
          <w:sz w:val="20"/>
          <w:szCs w:val="20"/>
        </w:rPr>
        <w:t>può  essere</w:t>
      </w:r>
      <w:proofErr w:type="gramEnd"/>
      <w:r w:rsidRPr="003F7DC9">
        <w:rPr>
          <w:color w:val="0B0B0B"/>
          <w:sz w:val="20"/>
          <w:szCs w:val="20"/>
        </w:rPr>
        <w:t xml:space="preserve">  sempre  assicurato;</w:t>
      </w:r>
    </w:p>
    <w:p w14:paraId="5EE7BC3A" w14:textId="77777777" w:rsidR="004C1BFC" w:rsidRPr="003F7DC9" w:rsidRDefault="00D9217B" w:rsidP="00356158">
      <w:pPr>
        <w:pStyle w:val="Paragrafoelenco"/>
        <w:numPr>
          <w:ilvl w:val="1"/>
          <w:numId w:val="31"/>
        </w:numPr>
        <w:tabs>
          <w:tab w:val="left" w:pos="2375"/>
        </w:tabs>
        <w:spacing w:before="10" w:line="244" w:lineRule="auto"/>
        <w:ind w:left="709" w:right="794" w:firstLine="0"/>
        <w:rPr>
          <w:sz w:val="20"/>
          <w:szCs w:val="20"/>
        </w:rPr>
      </w:pPr>
      <w:r w:rsidRPr="003F7DC9">
        <w:rPr>
          <w:color w:val="0B0B0B"/>
          <w:sz w:val="20"/>
          <w:szCs w:val="20"/>
        </w:rPr>
        <w:t>per i membri dell'equipaggio, questo include le attività sopra descritte, come applicabile, oltre alla interazione diretta con il caso COVID-19 sospetto o confermato (es. steward di cabina che ha pulito la camera o il personale del ristorante che ha consegnato cibo in cabina, così come istruttori di palestra che hanno fornito assistenza</w:t>
      </w:r>
      <w:r w:rsidRPr="003F7DC9">
        <w:rPr>
          <w:color w:val="0B0B0B"/>
          <w:spacing w:val="5"/>
          <w:sz w:val="20"/>
          <w:szCs w:val="20"/>
        </w:rPr>
        <w:t xml:space="preserve"> </w:t>
      </w:r>
      <w:r w:rsidRPr="003F7DC9">
        <w:rPr>
          <w:color w:val="0B0B0B"/>
          <w:sz w:val="20"/>
          <w:szCs w:val="20"/>
        </w:rPr>
        <w:t>ravvicinata);</w:t>
      </w:r>
    </w:p>
    <w:p w14:paraId="7B2CD70E" w14:textId="77777777" w:rsidR="004C1BFC" w:rsidRPr="003F7DC9" w:rsidRDefault="00D9217B" w:rsidP="00356158">
      <w:pPr>
        <w:pStyle w:val="Paragrafoelenco"/>
        <w:numPr>
          <w:ilvl w:val="0"/>
          <w:numId w:val="31"/>
        </w:numPr>
        <w:tabs>
          <w:tab w:val="left" w:pos="2022"/>
        </w:tabs>
        <w:spacing w:before="5" w:line="244" w:lineRule="auto"/>
        <w:ind w:left="709" w:right="794" w:firstLine="0"/>
        <w:rPr>
          <w:sz w:val="20"/>
          <w:szCs w:val="20"/>
        </w:rPr>
      </w:pPr>
      <w:r w:rsidRPr="003F7DC9">
        <w:rPr>
          <w:color w:val="0B0B0B"/>
          <w:sz w:val="20"/>
          <w:szCs w:val="20"/>
        </w:rPr>
        <w:t>operatore sanitario o un’altra persona che ha prestato assistenza ad un caso COVID-19 sospetto o</w:t>
      </w:r>
      <w:r w:rsidRPr="003F7DC9">
        <w:rPr>
          <w:color w:val="0B0B0B"/>
          <w:spacing w:val="5"/>
          <w:sz w:val="20"/>
          <w:szCs w:val="20"/>
        </w:rPr>
        <w:t xml:space="preserve"> </w:t>
      </w:r>
      <w:r w:rsidRPr="003F7DC9">
        <w:rPr>
          <w:color w:val="0B0B0B"/>
          <w:sz w:val="20"/>
          <w:szCs w:val="20"/>
        </w:rPr>
        <w:t>confermato.</w:t>
      </w:r>
    </w:p>
    <w:p w14:paraId="02433A10" w14:textId="56E9766E" w:rsidR="004C1BFC" w:rsidRPr="003F7DC9" w:rsidRDefault="00D9217B" w:rsidP="00356158">
      <w:pPr>
        <w:spacing w:before="2" w:line="244" w:lineRule="auto"/>
        <w:ind w:left="709" w:right="794"/>
        <w:jc w:val="both"/>
        <w:rPr>
          <w:sz w:val="20"/>
          <w:szCs w:val="20"/>
        </w:rPr>
      </w:pPr>
      <w:r w:rsidRPr="003F7DC9">
        <w:rPr>
          <w:color w:val="0B0B0B"/>
          <w:sz w:val="20"/>
          <w:szCs w:val="20"/>
        </w:rPr>
        <w:t xml:space="preserve">Qualora si verificasse una estesa trasmissione COVID-19 a bordo di una </w:t>
      </w:r>
      <w:proofErr w:type="gramStart"/>
      <w:r w:rsidRPr="003F7DC9">
        <w:rPr>
          <w:color w:val="0B0B0B"/>
          <w:sz w:val="20"/>
          <w:szCs w:val="20"/>
        </w:rPr>
        <w:t>nave,  i</w:t>
      </w:r>
      <w:proofErr w:type="gramEnd"/>
      <w:r w:rsidRPr="003F7DC9">
        <w:rPr>
          <w:color w:val="0B0B0B"/>
          <w:sz w:val="20"/>
          <w:szCs w:val="20"/>
        </w:rPr>
        <w:t xml:space="preserve">  membri dell'equipaggio ed i passeggeri dovrebbero essere valutati al  fine  di determinare se sono stati esposti al caso sospetto o confermato. In caso di difficoltà nell’identificare i contatti stretti o se viene identificata una trasmissione diffusa, tutti i viaggiatori (ovvero passeggeri, equipaggio ed altro personale) a bordo della nave devono essere considerati alla stregua di “contatti stretti che hanno </w:t>
      </w:r>
      <w:proofErr w:type="gramStart"/>
      <w:r w:rsidRPr="003F7DC9">
        <w:rPr>
          <w:color w:val="0B0B0B"/>
          <w:sz w:val="20"/>
          <w:szCs w:val="20"/>
        </w:rPr>
        <w:t>avuto  un’esposizione</w:t>
      </w:r>
      <w:proofErr w:type="gramEnd"/>
      <w:r w:rsidRPr="003F7DC9">
        <w:rPr>
          <w:color w:val="0B0B0B"/>
          <w:sz w:val="20"/>
          <w:szCs w:val="20"/>
        </w:rPr>
        <w:t xml:space="preserve"> ad alto rischio”. A supporto dell'identificazione dei contatti, ci sarà l’utilizzo delle registrazioni video, i sistemi di prenotazione dei servizi di bordo, l’utilizzo della carta di bordo e le interviste</w:t>
      </w:r>
      <w:r w:rsidRPr="003F7DC9">
        <w:rPr>
          <w:color w:val="0B0B0B"/>
          <w:spacing w:val="11"/>
          <w:sz w:val="20"/>
          <w:szCs w:val="20"/>
        </w:rPr>
        <w:t xml:space="preserve"> </w:t>
      </w:r>
      <w:r w:rsidRPr="003F7DC9">
        <w:rPr>
          <w:color w:val="0B0B0B"/>
          <w:sz w:val="20"/>
          <w:szCs w:val="20"/>
        </w:rPr>
        <w:t>individuali.</w:t>
      </w:r>
    </w:p>
    <w:p w14:paraId="68172298" w14:textId="79ADBAAD" w:rsidR="008D2CBB" w:rsidRPr="003F7DC9" w:rsidRDefault="00D9217B" w:rsidP="00356158">
      <w:pPr>
        <w:spacing w:before="98" w:line="252" w:lineRule="auto"/>
        <w:ind w:left="709" w:right="794"/>
        <w:jc w:val="both"/>
        <w:rPr>
          <w:sz w:val="20"/>
          <w:szCs w:val="20"/>
        </w:rPr>
      </w:pPr>
      <w:r w:rsidRPr="003F7DC9">
        <w:rPr>
          <w:color w:val="0B0B0B"/>
          <w:sz w:val="20"/>
          <w:szCs w:val="20"/>
        </w:rPr>
        <w:t>Fino a quando non saranno disponibili i risultati di laboratorio per il caso sospetto, a  tutte le persone a bordo che rientrano nella definizione di “contatto stretto” – come appena sopra definito – dovrà essere richiesto di completare lo stampato in allegato 5 ovvero un questionario, predisposto dalla Società di  gestione,  contenente  almeno  i dati di cui al facsimile in allegato 5 – di rimanere nelle proprie cabine o in una struttura   a terra appositamente designata secondo le istruzioni ricevute dalle Autorità sanitarie  del</w:t>
      </w:r>
      <w:r w:rsidRPr="003F7DC9">
        <w:rPr>
          <w:color w:val="0B0B0B"/>
          <w:spacing w:val="29"/>
          <w:sz w:val="20"/>
          <w:szCs w:val="20"/>
        </w:rPr>
        <w:t xml:space="preserve"> </w:t>
      </w:r>
      <w:r w:rsidRPr="003F7DC9">
        <w:rPr>
          <w:color w:val="0B0B0B"/>
          <w:sz w:val="20"/>
          <w:szCs w:val="20"/>
        </w:rPr>
        <w:t>porto</w:t>
      </w:r>
      <w:r w:rsidRPr="003F7DC9">
        <w:rPr>
          <w:color w:val="0B0B0B"/>
          <w:spacing w:val="30"/>
          <w:sz w:val="20"/>
          <w:szCs w:val="20"/>
        </w:rPr>
        <w:t xml:space="preserve"> </w:t>
      </w:r>
      <w:r w:rsidRPr="003F7DC9">
        <w:rPr>
          <w:color w:val="0B0B0B"/>
          <w:sz w:val="20"/>
          <w:szCs w:val="20"/>
        </w:rPr>
        <w:t>in</w:t>
      </w:r>
      <w:r w:rsidRPr="003F7DC9">
        <w:rPr>
          <w:color w:val="0B0B0B"/>
          <w:spacing w:val="30"/>
          <w:sz w:val="20"/>
          <w:szCs w:val="20"/>
        </w:rPr>
        <w:t xml:space="preserve"> </w:t>
      </w:r>
      <w:r w:rsidRPr="003F7DC9">
        <w:rPr>
          <w:color w:val="0B0B0B"/>
          <w:sz w:val="20"/>
          <w:szCs w:val="20"/>
        </w:rPr>
        <w:t>cui</w:t>
      </w:r>
      <w:r w:rsidRPr="003F7DC9">
        <w:rPr>
          <w:color w:val="0B0B0B"/>
          <w:spacing w:val="29"/>
          <w:sz w:val="20"/>
          <w:szCs w:val="20"/>
        </w:rPr>
        <w:t xml:space="preserve"> </w:t>
      </w:r>
      <w:r w:rsidRPr="003F7DC9">
        <w:rPr>
          <w:color w:val="0B0B0B"/>
          <w:sz w:val="20"/>
          <w:szCs w:val="20"/>
        </w:rPr>
        <w:t>la</w:t>
      </w:r>
      <w:r w:rsidRPr="003F7DC9">
        <w:rPr>
          <w:color w:val="0B0B0B"/>
          <w:spacing w:val="30"/>
          <w:sz w:val="20"/>
          <w:szCs w:val="20"/>
        </w:rPr>
        <w:t xml:space="preserve"> </w:t>
      </w:r>
      <w:r w:rsidRPr="003F7DC9">
        <w:rPr>
          <w:color w:val="0B0B0B"/>
          <w:sz w:val="20"/>
          <w:szCs w:val="20"/>
        </w:rPr>
        <w:t>nave</w:t>
      </w:r>
      <w:r w:rsidRPr="003F7DC9">
        <w:rPr>
          <w:color w:val="0B0B0B"/>
          <w:spacing w:val="30"/>
          <w:sz w:val="20"/>
          <w:szCs w:val="20"/>
        </w:rPr>
        <w:t xml:space="preserve"> </w:t>
      </w:r>
      <w:r w:rsidRPr="003F7DC9">
        <w:rPr>
          <w:color w:val="0B0B0B"/>
          <w:sz w:val="20"/>
          <w:szCs w:val="20"/>
        </w:rPr>
        <w:t>si</w:t>
      </w:r>
      <w:r w:rsidRPr="003F7DC9">
        <w:rPr>
          <w:color w:val="0B0B0B"/>
          <w:spacing w:val="29"/>
          <w:sz w:val="20"/>
          <w:szCs w:val="20"/>
        </w:rPr>
        <w:t xml:space="preserve"> </w:t>
      </w:r>
      <w:r w:rsidRPr="003F7DC9">
        <w:rPr>
          <w:color w:val="0B0B0B"/>
          <w:sz w:val="20"/>
          <w:szCs w:val="20"/>
        </w:rPr>
        <w:t>trova.</w:t>
      </w:r>
      <w:r w:rsidRPr="003F7DC9">
        <w:rPr>
          <w:color w:val="0B0B0B"/>
          <w:spacing w:val="-4"/>
          <w:sz w:val="20"/>
          <w:szCs w:val="20"/>
        </w:rPr>
        <w:t xml:space="preserve"> </w:t>
      </w:r>
      <w:r w:rsidRPr="003F7DC9">
        <w:rPr>
          <w:color w:val="0B0B0B"/>
          <w:sz w:val="20"/>
          <w:szCs w:val="20"/>
        </w:rPr>
        <w:t>Se</w:t>
      </w:r>
      <w:r w:rsidRPr="003F7DC9">
        <w:rPr>
          <w:color w:val="0B0B0B"/>
          <w:spacing w:val="29"/>
          <w:sz w:val="20"/>
          <w:szCs w:val="20"/>
        </w:rPr>
        <w:t xml:space="preserve"> </w:t>
      </w:r>
      <w:r w:rsidRPr="003F7DC9">
        <w:rPr>
          <w:color w:val="0B0B0B"/>
          <w:sz w:val="20"/>
          <w:szCs w:val="20"/>
        </w:rPr>
        <w:t>il</w:t>
      </w:r>
      <w:r w:rsidRPr="003F7DC9">
        <w:rPr>
          <w:color w:val="0B0B0B"/>
          <w:spacing w:val="30"/>
          <w:sz w:val="20"/>
          <w:szCs w:val="20"/>
        </w:rPr>
        <w:t xml:space="preserve"> </w:t>
      </w:r>
      <w:r w:rsidRPr="003F7DC9">
        <w:rPr>
          <w:color w:val="0B0B0B"/>
          <w:sz w:val="20"/>
          <w:szCs w:val="20"/>
        </w:rPr>
        <w:t>risultato</w:t>
      </w:r>
      <w:r w:rsidRPr="003F7DC9">
        <w:rPr>
          <w:color w:val="0B0B0B"/>
          <w:spacing w:val="30"/>
          <w:sz w:val="20"/>
          <w:szCs w:val="20"/>
        </w:rPr>
        <w:t xml:space="preserve"> </w:t>
      </w:r>
      <w:r w:rsidRPr="003F7DC9">
        <w:rPr>
          <w:color w:val="0B0B0B"/>
          <w:sz w:val="20"/>
          <w:szCs w:val="20"/>
        </w:rPr>
        <w:t>di</w:t>
      </w:r>
      <w:r w:rsidRPr="003F7DC9">
        <w:rPr>
          <w:color w:val="0B0B0B"/>
          <w:spacing w:val="29"/>
          <w:sz w:val="20"/>
          <w:szCs w:val="20"/>
        </w:rPr>
        <w:t xml:space="preserve"> </w:t>
      </w:r>
      <w:r w:rsidRPr="003F7DC9">
        <w:rPr>
          <w:color w:val="0B0B0B"/>
          <w:sz w:val="20"/>
          <w:szCs w:val="20"/>
        </w:rPr>
        <w:t>laboratorio</w:t>
      </w:r>
      <w:r w:rsidRPr="003F7DC9">
        <w:rPr>
          <w:color w:val="0B0B0B"/>
          <w:spacing w:val="30"/>
          <w:sz w:val="20"/>
          <w:szCs w:val="20"/>
        </w:rPr>
        <w:t xml:space="preserve"> </w:t>
      </w:r>
      <w:r w:rsidRPr="003F7DC9">
        <w:rPr>
          <w:color w:val="0B0B0B"/>
          <w:sz w:val="20"/>
          <w:szCs w:val="20"/>
        </w:rPr>
        <w:t>è</w:t>
      </w:r>
      <w:r w:rsidRPr="003F7DC9">
        <w:rPr>
          <w:color w:val="0B0B0B"/>
          <w:spacing w:val="30"/>
          <w:sz w:val="20"/>
          <w:szCs w:val="20"/>
        </w:rPr>
        <w:t xml:space="preserve"> </w:t>
      </w:r>
      <w:r w:rsidRPr="003F7DC9">
        <w:rPr>
          <w:color w:val="0B0B0B"/>
          <w:sz w:val="20"/>
          <w:szCs w:val="20"/>
        </w:rPr>
        <w:t>positivo,</w:t>
      </w:r>
      <w:r w:rsidRPr="003F7DC9">
        <w:rPr>
          <w:color w:val="0B0B0B"/>
          <w:spacing w:val="29"/>
          <w:sz w:val="20"/>
          <w:szCs w:val="20"/>
        </w:rPr>
        <w:t xml:space="preserve"> </w:t>
      </w:r>
      <w:r w:rsidRPr="003F7DC9">
        <w:rPr>
          <w:color w:val="0B0B0B"/>
          <w:sz w:val="20"/>
          <w:szCs w:val="20"/>
        </w:rPr>
        <w:t>tutti</w:t>
      </w:r>
      <w:r w:rsidRPr="003F7DC9">
        <w:rPr>
          <w:color w:val="0B0B0B"/>
          <w:spacing w:val="30"/>
          <w:sz w:val="20"/>
          <w:szCs w:val="20"/>
        </w:rPr>
        <w:t xml:space="preserve"> </w:t>
      </w:r>
      <w:r w:rsidRPr="003F7DC9">
        <w:rPr>
          <w:color w:val="0B0B0B"/>
          <w:sz w:val="20"/>
          <w:szCs w:val="20"/>
        </w:rPr>
        <w:t>i</w:t>
      </w:r>
      <w:r w:rsidRPr="003F7DC9">
        <w:rPr>
          <w:color w:val="0B0B0B"/>
          <w:spacing w:val="30"/>
          <w:sz w:val="20"/>
          <w:szCs w:val="20"/>
        </w:rPr>
        <w:t xml:space="preserve"> </w:t>
      </w:r>
      <w:r w:rsidRPr="003F7DC9">
        <w:rPr>
          <w:color w:val="0B0B0B"/>
          <w:sz w:val="20"/>
          <w:szCs w:val="20"/>
        </w:rPr>
        <w:t>contatti</w:t>
      </w:r>
      <w:r w:rsidR="008D2CBB" w:rsidRPr="003F7DC9">
        <w:rPr>
          <w:color w:val="0B0B0B"/>
          <w:sz w:val="20"/>
          <w:szCs w:val="20"/>
        </w:rPr>
        <w:t xml:space="preserve"> stretti devono essere messi in quarantena. Le persone in quarantena che hanno avuto stretti contatti con un caso confermato dovrebbero, </w:t>
      </w:r>
      <w:proofErr w:type="gramStart"/>
      <w:r w:rsidR="008D2CBB" w:rsidRPr="003F7DC9">
        <w:rPr>
          <w:color w:val="0B0B0B"/>
          <w:sz w:val="20"/>
          <w:szCs w:val="20"/>
        </w:rPr>
        <w:t>immediatamente,  informare</w:t>
      </w:r>
      <w:proofErr w:type="gramEnd"/>
      <w:r w:rsidR="008D2CBB" w:rsidRPr="003F7DC9">
        <w:rPr>
          <w:color w:val="0B0B0B"/>
          <w:sz w:val="20"/>
          <w:szCs w:val="20"/>
        </w:rPr>
        <w:t xml:space="preserve">  i  servizi sanitari se sviluppano sintomi entro 14 (quattordici) giorni dal  loro  ultimo  contatto con il caso confermato. Se entro 14 (quattordici) giorni dall'ultima esposizione non compaiono sintomi, il contatto non è più considerato a rischio di sviluppare la malattia COVID-19. L'implementazione di queste precauzioni specifiche può essere modificata in base alle valutazioni del rischio dei singoli casi e dei loro contatti condotti dalle Autorità sanitarie</w:t>
      </w:r>
      <w:r w:rsidR="008D2CBB" w:rsidRPr="003F7DC9">
        <w:rPr>
          <w:color w:val="0B0B0B"/>
          <w:spacing w:val="4"/>
          <w:sz w:val="20"/>
          <w:szCs w:val="20"/>
        </w:rPr>
        <w:t xml:space="preserve"> </w:t>
      </w:r>
      <w:r w:rsidR="008D2CBB" w:rsidRPr="003F7DC9">
        <w:rPr>
          <w:color w:val="0B0B0B"/>
          <w:sz w:val="20"/>
          <w:szCs w:val="20"/>
        </w:rPr>
        <w:t>pubbliche.</w:t>
      </w:r>
    </w:p>
    <w:p w14:paraId="5A97168F" w14:textId="77777777" w:rsidR="008D2CBB" w:rsidRPr="003F7DC9" w:rsidRDefault="008D2CBB" w:rsidP="00356158">
      <w:pPr>
        <w:spacing w:line="249" w:lineRule="auto"/>
        <w:ind w:left="709" w:right="794"/>
        <w:jc w:val="both"/>
        <w:rPr>
          <w:sz w:val="20"/>
          <w:szCs w:val="20"/>
        </w:rPr>
      </w:pPr>
      <w:r w:rsidRPr="003F7DC9">
        <w:rPr>
          <w:color w:val="0B0B0B"/>
          <w:sz w:val="20"/>
          <w:szCs w:val="20"/>
        </w:rPr>
        <w:t>Se il risultato di laboratorio è positivo, tutti gli altri viaggiatori che non soddisfano la definizione di contatto stretto sono considerati quali soggetti con esposizione a basso rischio; deve essere loro richiesto di completare lo stampato in allegato 5 ovvero uno stampato, predisposto dalla Società di gestione contenente, almeno, i dati di cui al facsimile in allegato 5 con i propri dati di contatto e i luoghi in cui alloggeranno per i successivi 14 (quattordici) giorni. L'implementazione di queste precauzioni può essere modificata a seconda della valutazione dei rischi condotta dalle Autorità sanitarie pubbliche che possono fornire ulteriori e specifiche istruzioni.</w:t>
      </w:r>
    </w:p>
    <w:p w14:paraId="714947A9" w14:textId="77777777" w:rsidR="004C1BFC" w:rsidRPr="003F7DC9" w:rsidRDefault="004C1BFC" w:rsidP="00356158">
      <w:pPr>
        <w:spacing w:before="9" w:line="247" w:lineRule="auto"/>
        <w:ind w:left="709" w:right="794"/>
        <w:jc w:val="both"/>
        <w:rPr>
          <w:sz w:val="20"/>
          <w:szCs w:val="20"/>
        </w:rPr>
      </w:pPr>
    </w:p>
    <w:p w14:paraId="234F04D3" w14:textId="77777777" w:rsidR="004C1BFC" w:rsidRPr="003F7DC9" w:rsidRDefault="00D9217B" w:rsidP="00356158">
      <w:pPr>
        <w:pStyle w:val="Paragrafoelenco"/>
        <w:numPr>
          <w:ilvl w:val="1"/>
          <w:numId w:val="41"/>
        </w:numPr>
        <w:tabs>
          <w:tab w:val="left" w:pos="1792"/>
        </w:tabs>
        <w:ind w:left="709" w:right="794" w:firstLine="0"/>
        <w:rPr>
          <w:sz w:val="20"/>
          <w:szCs w:val="20"/>
        </w:rPr>
      </w:pPr>
      <w:r w:rsidRPr="003F7DC9">
        <w:rPr>
          <w:i/>
          <w:color w:val="0B0B0B"/>
          <w:sz w:val="20"/>
          <w:szCs w:val="20"/>
          <w:u w:val="single" w:color="0B0B0B"/>
        </w:rPr>
        <w:t>Isolamento di casi sospetti e confermati da</w:t>
      </w:r>
      <w:r w:rsidRPr="003F7DC9">
        <w:rPr>
          <w:i/>
          <w:color w:val="0B0B0B"/>
          <w:spacing w:val="12"/>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2978D1D2" w14:textId="521E42E6"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Il numero di cabine necessarie all’isolamento/quarantena viene calcolato come segue. Se non è possibile far sbarcare i casi confermati entro 24 (ventiquattro) ore dall’individuazione del primo potenziale caso di COVID 19, in </w:t>
      </w:r>
      <w:proofErr w:type="gramStart"/>
      <w:r w:rsidRPr="003F7DC9">
        <w:rPr>
          <w:color w:val="0B0B0B"/>
          <w:sz w:val="20"/>
          <w:szCs w:val="20"/>
        </w:rPr>
        <w:t>accordo  con</w:t>
      </w:r>
      <w:proofErr w:type="gramEnd"/>
      <w:r w:rsidRPr="003F7DC9">
        <w:rPr>
          <w:color w:val="0B0B0B"/>
          <w:sz w:val="20"/>
          <w:szCs w:val="20"/>
        </w:rPr>
        <w:t xml:space="preserve">  quanto scritto nel “contingency plan”, il numero massimo di cabine riservate a passeggeri ed equipaggio che   devono osservare la quarantena o l’isolamento è stabilito intorno al   5% del numero di passeggeri ed al 5% del numero dell’equipaggio. In </w:t>
      </w:r>
      <w:proofErr w:type="gramStart"/>
      <w:r w:rsidRPr="003F7DC9">
        <w:rPr>
          <w:color w:val="0B0B0B"/>
          <w:sz w:val="20"/>
          <w:szCs w:val="20"/>
        </w:rPr>
        <w:t>caso  di</w:t>
      </w:r>
      <w:proofErr w:type="gramEnd"/>
      <w:r w:rsidRPr="003F7DC9">
        <w:rPr>
          <w:color w:val="0B0B0B"/>
          <w:sz w:val="20"/>
          <w:szCs w:val="20"/>
        </w:rPr>
        <w:t xml:space="preserve">  possibilità di sbarco le percentuali di cui sopra sono ridotte all’1%. Tale meccanismo di calcolo delle cabine di isolamento/quarantena si applica solo nelle fasi iniziali di riavvio delle operazioni (ovvero fino al 31 agosto 2020) e andranno riconsiderate ed eventualmente revisionate sulla base degli sviluppi della situazione</w:t>
      </w:r>
      <w:r w:rsidRPr="003F7DC9">
        <w:rPr>
          <w:color w:val="0B0B0B"/>
          <w:spacing w:val="6"/>
          <w:sz w:val="20"/>
          <w:szCs w:val="20"/>
        </w:rPr>
        <w:t xml:space="preserve"> </w:t>
      </w:r>
      <w:r w:rsidRPr="003F7DC9">
        <w:rPr>
          <w:color w:val="0B0B0B"/>
          <w:sz w:val="20"/>
          <w:szCs w:val="20"/>
        </w:rPr>
        <w:t>epidemiologica.</w:t>
      </w:r>
    </w:p>
    <w:p w14:paraId="1B161D7D" w14:textId="77777777" w:rsidR="004C1BFC" w:rsidRPr="003F7DC9" w:rsidRDefault="00D9217B" w:rsidP="00356158">
      <w:pPr>
        <w:spacing w:before="10" w:line="244" w:lineRule="auto"/>
        <w:ind w:left="709" w:right="794"/>
        <w:jc w:val="both"/>
        <w:rPr>
          <w:sz w:val="20"/>
          <w:szCs w:val="20"/>
        </w:rPr>
      </w:pPr>
      <w:r w:rsidRPr="003F7DC9">
        <w:rPr>
          <w:color w:val="0B0B0B"/>
          <w:sz w:val="20"/>
          <w:szCs w:val="20"/>
        </w:rPr>
        <w:t>Isolare il paziente in infermeria o in aree appositamente destinate per l’isolamento e assicurarsi di indossare una maschera chirurgica quando si è in contatto con altre persone. Il paziente deve avere accesso ad un servizio igienico privato.</w:t>
      </w:r>
    </w:p>
    <w:p w14:paraId="3A7600BA" w14:textId="0B5876A0"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Chiunque entri nella stessa cabina di un sospetto caso di COVID-19 deve indossare   DP che includano una maschera facciale, un grembiule o un abito impermeabile (se disponibile), guanti e occhiali o una visiera. Il contatto </w:t>
      </w:r>
      <w:proofErr w:type="gramStart"/>
      <w:r w:rsidRPr="003F7DC9">
        <w:rPr>
          <w:color w:val="0B0B0B"/>
          <w:sz w:val="20"/>
          <w:szCs w:val="20"/>
        </w:rPr>
        <w:t>con  il</w:t>
      </w:r>
      <w:proofErr w:type="gramEnd"/>
      <w:r w:rsidRPr="003F7DC9">
        <w:rPr>
          <w:color w:val="0B0B0B"/>
          <w:sz w:val="20"/>
          <w:szCs w:val="20"/>
        </w:rPr>
        <w:t xml:space="preserve">  caso  sospetto  deve essere limitato ad un massimo di altri 2 (due) membri dell'equipaggio. Lavarsi accuratamente le mani immediatamente prima e dopo aver lasciato la cabina del paziente.</w:t>
      </w:r>
    </w:p>
    <w:p w14:paraId="5C06C1E0" w14:textId="5BCB8DCF"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In conformità al Regolamento Sanitario Internazionale (2005), l'ufficiale responsabile della nave contatterà immediatamente l'Autorità competente del porto di scalo successivo, per concordare le azioni più adeguate da adottare </w:t>
      </w:r>
      <w:r w:rsidRPr="003F7DC9">
        <w:rPr>
          <w:color w:val="0B0B0B"/>
          <w:sz w:val="20"/>
          <w:szCs w:val="20"/>
        </w:rPr>
        <w:lastRenderedPageBreak/>
        <w:t xml:space="preserve">e ricevere le relative istruzioni. È importante che tutti gli accordi siano condotti il più rapidamente </w:t>
      </w:r>
      <w:proofErr w:type="gramStart"/>
      <w:r w:rsidRPr="003F7DC9">
        <w:rPr>
          <w:color w:val="0B0B0B"/>
          <w:sz w:val="20"/>
          <w:szCs w:val="20"/>
        </w:rPr>
        <w:t>possibile  per</w:t>
      </w:r>
      <w:proofErr w:type="gramEnd"/>
      <w:r w:rsidRPr="003F7DC9">
        <w:rPr>
          <w:color w:val="0B0B0B"/>
          <w:sz w:val="20"/>
          <w:szCs w:val="20"/>
        </w:rPr>
        <w:t xml:space="preserve"> ridurre al minimo la permanenza a bordo della nave di eventuali casi sintomatici gravi.</w:t>
      </w:r>
    </w:p>
    <w:p w14:paraId="0A489435" w14:textId="0DB90E87" w:rsidR="004C1BFC" w:rsidRPr="003F7DC9" w:rsidRDefault="00D9217B" w:rsidP="00356158">
      <w:pPr>
        <w:spacing w:before="7" w:line="244" w:lineRule="auto"/>
        <w:ind w:left="709" w:right="794"/>
        <w:jc w:val="both"/>
        <w:rPr>
          <w:sz w:val="20"/>
          <w:szCs w:val="20"/>
        </w:rPr>
      </w:pPr>
      <w:r w:rsidRPr="003F7DC9">
        <w:rPr>
          <w:color w:val="0B0B0B"/>
          <w:sz w:val="20"/>
          <w:szCs w:val="20"/>
        </w:rPr>
        <w:t xml:space="preserve">In relazione al numero, alla tipologia di </w:t>
      </w:r>
      <w:proofErr w:type="gramStart"/>
      <w:r w:rsidRPr="003F7DC9">
        <w:rPr>
          <w:color w:val="0B0B0B"/>
          <w:sz w:val="20"/>
          <w:szCs w:val="20"/>
        </w:rPr>
        <w:t>casi  positivi</w:t>
      </w:r>
      <w:proofErr w:type="gramEnd"/>
      <w:r w:rsidRPr="003F7DC9">
        <w:rPr>
          <w:color w:val="0B0B0B"/>
          <w:sz w:val="20"/>
          <w:szCs w:val="20"/>
        </w:rPr>
        <w:t xml:space="preserve"> da COVID-19 a bordo ed alle  misure di contenimento che sono attuate dalla Società di gestione, potrebbe rendersi necessario – sentito il personale medico di bordo e la Società di gestione per quanto attiene i luoghi da scalare – valutare l’opportunità di interrompere la</w:t>
      </w:r>
      <w:r w:rsidRPr="003F7DC9">
        <w:rPr>
          <w:color w:val="0B0B0B"/>
          <w:spacing w:val="44"/>
          <w:sz w:val="20"/>
          <w:szCs w:val="20"/>
        </w:rPr>
        <w:t xml:space="preserve"> </w:t>
      </w:r>
      <w:r w:rsidRPr="003F7DC9">
        <w:rPr>
          <w:color w:val="0B0B0B"/>
          <w:sz w:val="20"/>
          <w:szCs w:val="20"/>
        </w:rPr>
        <w:t>crociera.</w:t>
      </w:r>
    </w:p>
    <w:p w14:paraId="1D6A62F6" w14:textId="77777777" w:rsidR="004C1BFC" w:rsidRPr="003F7DC9" w:rsidRDefault="004C1BFC" w:rsidP="00356158">
      <w:pPr>
        <w:pStyle w:val="Corpotesto"/>
        <w:spacing w:before="9"/>
        <w:ind w:left="709" w:right="794"/>
      </w:pPr>
    </w:p>
    <w:p w14:paraId="15634991" w14:textId="77777777" w:rsidR="004C1BFC" w:rsidRPr="003F7DC9" w:rsidRDefault="00D9217B" w:rsidP="00356158">
      <w:pPr>
        <w:pStyle w:val="Paragrafoelenco"/>
        <w:numPr>
          <w:ilvl w:val="1"/>
          <w:numId w:val="41"/>
        </w:numPr>
        <w:tabs>
          <w:tab w:val="left" w:pos="1792"/>
        </w:tabs>
        <w:spacing w:before="1"/>
        <w:ind w:left="709" w:right="794" w:firstLine="0"/>
        <w:rPr>
          <w:sz w:val="20"/>
          <w:szCs w:val="20"/>
        </w:rPr>
      </w:pPr>
      <w:r w:rsidRPr="003F7DC9">
        <w:rPr>
          <w:i/>
          <w:color w:val="0B0B0B"/>
          <w:sz w:val="20"/>
          <w:szCs w:val="20"/>
          <w:u w:val="single" w:color="0B0B0B"/>
        </w:rPr>
        <w:t>Cura dei casi sospetti e confermati da</w:t>
      </w:r>
      <w:r w:rsidRPr="003F7DC9">
        <w:rPr>
          <w:i/>
          <w:color w:val="0B0B0B"/>
          <w:spacing w:val="11"/>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1D09FD1F"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l trattamento di supporto può includere il sollievo dal dolore e dalla febbre, garantendo l'assunzione di liquidi sufficienti e ossigeno e altri trattamenti se necessario e come consigliato dal CIRM.</w:t>
      </w:r>
    </w:p>
    <w:p w14:paraId="23403FA4" w14:textId="3351D9DE" w:rsidR="008D2CBB" w:rsidRPr="003F7DC9" w:rsidRDefault="00D9217B" w:rsidP="00356158">
      <w:pPr>
        <w:spacing w:before="98" w:line="244" w:lineRule="auto"/>
        <w:ind w:left="709" w:right="794"/>
        <w:jc w:val="both"/>
        <w:rPr>
          <w:sz w:val="20"/>
          <w:szCs w:val="20"/>
        </w:rPr>
      </w:pPr>
      <w:r w:rsidRPr="003F7DC9">
        <w:rPr>
          <w:color w:val="0B0B0B"/>
          <w:sz w:val="20"/>
          <w:szCs w:val="20"/>
        </w:rPr>
        <w:t>Il paracetamolo deve essere somministrato per alleviare il dolore e la febbre. L’ibuprofene dovrebbe essere usato solo dopo aver consultato il personale medico di bordo e, in porto in Italia, l’USMAF locale. La prescrizione a bordo di un qualsiasi</w:t>
      </w:r>
      <w:r w:rsidR="008D2CBB" w:rsidRPr="003F7DC9">
        <w:rPr>
          <w:color w:val="0B0B0B"/>
          <w:sz w:val="20"/>
          <w:szCs w:val="20"/>
        </w:rPr>
        <w:t xml:space="preserve"> farmaco aggiuntivo dovrebbe anche essere, preliminarmente, discussa con un medico   a</w:t>
      </w:r>
      <w:r w:rsidR="008D2CBB" w:rsidRPr="003F7DC9">
        <w:rPr>
          <w:color w:val="0B0B0B"/>
          <w:spacing w:val="1"/>
          <w:sz w:val="20"/>
          <w:szCs w:val="20"/>
        </w:rPr>
        <w:t xml:space="preserve"> </w:t>
      </w:r>
      <w:r w:rsidR="008D2CBB" w:rsidRPr="003F7DC9">
        <w:rPr>
          <w:color w:val="0B0B0B"/>
          <w:sz w:val="20"/>
          <w:szCs w:val="20"/>
        </w:rPr>
        <w:t>terra.</w:t>
      </w:r>
    </w:p>
    <w:p w14:paraId="72D644F3" w14:textId="661FD836" w:rsidR="008D2CBB" w:rsidRPr="003F7DC9" w:rsidRDefault="008D2CBB" w:rsidP="00356158">
      <w:pPr>
        <w:spacing w:before="2" w:line="244" w:lineRule="auto"/>
        <w:ind w:left="709" w:right="794"/>
        <w:jc w:val="both"/>
        <w:rPr>
          <w:sz w:val="20"/>
          <w:szCs w:val="20"/>
        </w:rPr>
      </w:pPr>
      <w:r w:rsidRPr="003F7DC9">
        <w:rPr>
          <w:color w:val="0B0B0B"/>
          <w:sz w:val="20"/>
          <w:szCs w:val="20"/>
        </w:rPr>
        <w:t xml:space="preserve">Le condizioni del paziente devono essere valutate regolarmente – due o tre volte al giorno – di persona o tramite telefono. In caso di peggioramento delle condizioni del paziente, contattare il CIRM. Il paziente deve essere messo in grado di contattare </w:t>
      </w:r>
      <w:proofErr w:type="gramStart"/>
      <w:r w:rsidRPr="003F7DC9">
        <w:rPr>
          <w:color w:val="0B0B0B"/>
          <w:sz w:val="20"/>
          <w:szCs w:val="20"/>
        </w:rPr>
        <w:t>gli  altri</w:t>
      </w:r>
      <w:proofErr w:type="gramEnd"/>
      <w:r w:rsidRPr="003F7DC9">
        <w:rPr>
          <w:color w:val="0B0B0B"/>
          <w:sz w:val="20"/>
          <w:szCs w:val="20"/>
        </w:rPr>
        <w:t xml:space="preserve"> in caso di</w:t>
      </w:r>
      <w:r w:rsidRPr="003F7DC9">
        <w:rPr>
          <w:color w:val="0B0B0B"/>
          <w:spacing w:val="5"/>
          <w:sz w:val="20"/>
          <w:szCs w:val="20"/>
        </w:rPr>
        <w:t xml:space="preserve"> </w:t>
      </w:r>
      <w:r w:rsidRPr="003F7DC9">
        <w:rPr>
          <w:color w:val="0B0B0B"/>
          <w:sz w:val="20"/>
          <w:szCs w:val="20"/>
        </w:rPr>
        <w:t>necessità.</w:t>
      </w:r>
    </w:p>
    <w:p w14:paraId="21201E55" w14:textId="268B9B50" w:rsidR="008D2CBB" w:rsidRPr="003F7DC9" w:rsidRDefault="008D2CBB" w:rsidP="00356158">
      <w:pPr>
        <w:spacing w:before="4" w:line="244" w:lineRule="auto"/>
        <w:ind w:left="709" w:right="794"/>
        <w:jc w:val="both"/>
        <w:rPr>
          <w:sz w:val="20"/>
          <w:szCs w:val="20"/>
        </w:rPr>
      </w:pPr>
      <w:r w:rsidRPr="003F7DC9">
        <w:rPr>
          <w:color w:val="0B0B0B"/>
          <w:sz w:val="20"/>
          <w:szCs w:val="20"/>
        </w:rPr>
        <w:t xml:space="preserve">Una registrazione della valutazione medica, delle cure e di </w:t>
      </w:r>
      <w:proofErr w:type="gramStart"/>
      <w:r w:rsidRPr="003F7DC9">
        <w:rPr>
          <w:color w:val="0B0B0B"/>
          <w:sz w:val="20"/>
          <w:szCs w:val="20"/>
        </w:rPr>
        <w:t>quanto  emerso</w:t>
      </w:r>
      <w:proofErr w:type="gramEnd"/>
      <w:r w:rsidRPr="003F7DC9">
        <w:rPr>
          <w:color w:val="0B0B0B"/>
          <w:sz w:val="20"/>
          <w:szCs w:val="20"/>
        </w:rPr>
        <w:t xml:space="preserve">  dal  colloquio</w:t>
      </w:r>
      <w:r w:rsidRPr="003F7DC9">
        <w:rPr>
          <w:color w:val="0B0B0B"/>
          <w:spacing w:val="8"/>
          <w:sz w:val="20"/>
          <w:szCs w:val="20"/>
        </w:rPr>
        <w:t xml:space="preserve"> </w:t>
      </w:r>
      <w:r w:rsidRPr="003F7DC9">
        <w:rPr>
          <w:color w:val="0B0B0B"/>
          <w:sz w:val="20"/>
          <w:szCs w:val="20"/>
        </w:rPr>
        <w:t>con</w:t>
      </w:r>
      <w:r w:rsidRPr="003F7DC9">
        <w:rPr>
          <w:color w:val="0B0B0B"/>
          <w:spacing w:val="8"/>
          <w:sz w:val="20"/>
          <w:szCs w:val="20"/>
        </w:rPr>
        <w:t xml:space="preserve"> </w:t>
      </w:r>
      <w:r w:rsidRPr="003F7DC9">
        <w:rPr>
          <w:color w:val="0B0B0B"/>
          <w:sz w:val="20"/>
          <w:szCs w:val="20"/>
        </w:rPr>
        <w:t>il</w:t>
      </w:r>
      <w:r w:rsidRPr="003F7DC9">
        <w:rPr>
          <w:color w:val="0B0B0B"/>
          <w:spacing w:val="8"/>
          <w:sz w:val="20"/>
          <w:szCs w:val="20"/>
        </w:rPr>
        <w:t xml:space="preserve"> </w:t>
      </w:r>
      <w:r w:rsidRPr="003F7DC9">
        <w:rPr>
          <w:color w:val="0B0B0B"/>
          <w:sz w:val="20"/>
          <w:szCs w:val="20"/>
        </w:rPr>
        <w:t>paziente</w:t>
      </w:r>
      <w:r w:rsidRPr="003F7DC9">
        <w:rPr>
          <w:color w:val="0B0B0B"/>
          <w:spacing w:val="8"/>
          <w:sz w:val="20"/>
          <w:szCs w:val="20"/>
        </w:rPr>
        <w:t xml:space="preserve"> </w:t>
      </w:r>
      <w:r w:rsidRPr="003F7DC9">
        <w:rPr>
          <w:color w:val="0B0B0B"/>
          <w:sz w:val="20"/>
          <w:szCs w:val="20"/>
        </w:rPr>
        <w:t>deve</w:t>
      </w:r>
      <w:r w:rsidRPr="003F7DC9">
        <w:rPr>
          <w:color w:val="0B0B0B"/>
          <w:spacing w:val="9"/>
          <w:sz w:val="20"/>
          <w:szCs w:val="20"/>
        </w:rPr>
        <w:t xml:space="preserve"> </w:t>
      </w:r>
      <w:r w:rsidRPr="003F7DC9">
        <w:rPr>
          <w:color w:val="0B0B0B"/>
          <w:sz w:val="20"/>
          <w:szCs w:val="20"/>
        </w:rPr>
        <w:t>essere</w:t>
      </w:r>
      <w:r w:rsidRPr="003F7DC9">
        <w:rPr>
          <w:color w:val="0B0B0B"/>
          <w:spacing w:val="8"/>
          <w:sz w:val="20"/>
          <w:szCs w:val="20"/>
        </w:rPr>
        <w:t xml:space="preserve"> </w:t>
      </w:r>
      <w:r w:rsidRPr="003F7DC9">
        <w:rPr>
          <w:color w:val="0B0B0B"/>
          <w:sz w:val="20"/>
          <w:szCs w:val="20"/>
        </w:rPr>
        <w:t>effettuata</w:t>
      </w:r>
      <w:r w:rsidRPr="003F7DC9">
        <w:rPr>
          <w:color w:val="0B0B0B"/>
          <w:spacing w:val="8"/>
          <w:sz w:val="20"/>
          <w:szCs w:val="20"/>
        </w:rPr>
        <w:t xml:space="preserve"> </w:t>
      </w:r>
      <w:r w:rsidRPr="003F7DC9">
        <w:rPr>
          <w:color w:val="0B0B0B"/>
          <w:sz w:val="20"/>
          <w:szCs w:val="20"/>
        </w:rPr>
        <w:t>nel</w:t>
      </w:r>
      <w:r w:rsidRPr="003F7DC9">
        <w:rPr>
          <w:color w:val="0B0B0B"/>
          <w:spacing w:val="8"/>
          <w:sz w:val="20"/>
          <w:szCs w:val="20"/>
        </w:rPr>
        <w:t xml:space="preserve"> </w:t>
      </w:r>
      <w:r w:rsidRPr="003F7DC9">
        <w:rPr>
          <w:color w:val="0B0B0B"/>
          <w:sz w:val="20"/>
          <w:szCs w:val="20"/>
        </w:rPr>
        <w:t>registro</w:t>
      </w:r>
      <w:r w:rsidRPr="003F7DC9">
        <w:rPr>
          <w:color w:val="0B0B0B"/>
          <w:spacing w:val="8"/>
          <w:sz w:val="20"/>
          <w:szCs w:val="20"/>
        </w:rPr>
        <w:t xml:space="preserve"> </w:t>
      </w:r>
      <w:r w:rsidRPr="003F7DC9">
        <w:rPr>
          <w:color w:val="0B0B0B"/>
          <w:sz w:val="20"/>
          <w:szCs w:val="20"/>
        </w:rPr>
        <w:t>medico</w:t>
      </w:r>
      <w:r w:rsidRPr="003F7DC9">
        <w:rPr>
          <w:color w:val="0B0B0B"/>
          <w:spacing w:val="9"/>
          <w:sz w:val="20"/>
          <w:szCs w:val="20"/>
        </w:rPr>
        <w:t xml:space="preserve"> </w:t>
      </w:r>
      <w:r w:rsidRPr="003F7DC9">
        <w:rPr>
          <w:color w:val="0B0B0B"/>
          <w:sz w:val="20"/>
          <w:szCs w:val="20"/>
        </w:rPr>
        <w:t>che</w:t>
      </w:r>
      <w:r w:rsidRPr="003F7DC9">
        <w:rPr>
          <w:color w:val="0B0B0B"/>
          <w:spacing w:val="8"/>
          <w:sz w:val="20"/>
          <w:szCs w:val="20"/>
        </w:rPr>
        <w:t xml:space="preserve"> </w:t>
      </w:r>
      <w:r w:rsidRPr="003F7DC9">
        <w:rPr>
          <w:color w:val="0B0B0B"/>
          <w:sz w:val="20"/>
          <w:szCs w:val="20"/>
        </w:rPr>
        <w:t>deve</w:t>
      </w:r>
      <w:r w:rsidRPr="003F7DC9">
        <w:rPr>
          <w:color w:val="0B0B0B"/>
          <w:spacing w:val="8"/>
          <w:sz w:val="20"/>
          <w:szCs w:val="20"/>
        </w:rPr>
        <w:t xml:space="preserve"> </w:t>
      </w:r>
      <w:r w:rsidRPr="003F7DC9">
        <w:rPr>
          <w:color w:val="0B0B0B"/>
          <w:sz w:val="20"/>
          <w:szCs w:val="20"/>
        </w:rPr>
        <w:t>riportare:</w:t>
      </w:r>
    </w:p>
    <w:p w14:paraId="683866B0" w14:textId="77777777" w:rsidR="008D2CBB" w:rsidRPr="003F7DC9" w:rsidRDefault="008D2CBB" w:rsidP="00356158">
      <w:pPr>
        <w:pStyle w:val="Paragrafoelenco"/>
        <w:numPr>
          <w:ilvl w:val="0"/>
          <w:numId w:val="30"/>
        </w:numPr>
        <w:tabs>
          <w:tab w:val="left" w:pos="2022"/>
        </w:tabs>
        <w:spacing w:before="3" w:line="244" w:lineRule="auto"/>
        <w:ind w:left="709" w:right="794" w:firstLine="0"/>
        <w:rPr>
          <w:sz w:val="20"/>
          <w:szCs w:val="20"/>
        </w:rPr>
      </w:pPr>
      <w:r w:rsidRPr="003F7DC9">
        <w:rPr>
          <w:color w:val="0B0B0B"/>
          <w:sz w:val="20"/>
          <w:szCs w:val="20"/>
        </w:rPr>
        <w:t>chiunque a bordo sia stato nella struttura medica come caso sospetto ed isolato e le misure di igiene</w:t>
      </w:r>
      <w:r w:rsidRPr="003F7DC9">
        <w:rPr>
          <w:color w:val="0B0B0B"/>
          <w:spacing w:val="4"/>
          <w:sz w:val="20"/>
          <w:szCs w:val="20"/>
        </w:rPr>
        <w:t xml:space="preserve"> </w:t>
      </w:r>
      <w:r w:rsidRPr="003F7DC9">
        <w:rPr>
          <w:color w:val="0B0B0B"/>
          <w:sz w:val="20"/>
          <w:szCs w:val="20"/>
        </w:rPr>
        <w:t>adottate;</w:t>
      </w:r>
    </w:p>
    <w:p w14:paraId="56C85689" w14:textId="1898538C" w:rsidR="008D2CBB" w:rsidRPr="003F7DC9" w:rsidRDefault="008D2CBB" w:rsidP="00356158">
      <w:pPr>
        <w:pStyle w:val="Paragrafoelenco"/>
        <w:numPr>
          <w:ilvl w:val="0"/>
          <w:numId w:val="30"/>
        </w:numPr>
        <w:tabs>
          <w:tab w:val="left" w:pos="2022"/>
        </w:tabs>
        <w:spacing w:line="244" w:lineRule="auto"/>
        <w:ind w:left="709" w:right="794" w:firstLine="0"/>
        <w:rPr>
          <w:sz w:val="20"/>
          <w:szCs w:val="20"/>
        </w:rPr>
      </w:pPr>
      <w:r w:rsidRPr="003F7DC9">
        <w:rPr>
          <w:color w:val="0B0B0B"/>
          <w:sz w:val="20"/>
          <w:szCs w:val="20"/>
        </w:rPr>
        <w:t xml:space="preserve">qualsiasi contatto ravvicinato o contatto occasionale con esposizione </w:t>
      </w:r>
      <w:proofErr w:type="gramStart"/>
      <w:r w:rsidRPr="003F7DC9">
        <w:rPr>
          <w:color w:val="0B0B0B"/>
          <w:sz w:val="20"/>
          <w:szCs w:val="20"/>
        </w:rPr>
        <w:t>a  basso</w:t>
      </w:r>
      <w:proofErr w:type="gramEnd"/>
      <w:r w:rsidRPr="003F7DC9">
        <w:rPr>
          <w:color w:val="0B0B0B"/>
          <w:sz w:val="20"/>
          <w:szCs w:val="20"/>
        </w:rPr>
        <w:t xml:space="preserve">  rischio;</w:t>
      </w:r>
      <w:r w:rsidRPr="003F7DC9">
        <w:rPr>
          <w:color w:val="0B0B0B"/>
          <w:spacing w:val="1"/>
          <w:sz w:val="20"/>
          <w:szCs w:val="20"/>
        </w:rPr>
        <w:t xml:space="preserve"> </w:t>
      </w:r>
      <w:r w:rsidRPr="003F7DC9">
        <w:rPr>
          <w:color w:val="0B0B0B"/>
          <w:sz w:val="20"/>
          <w:szCs w:val="20"/>
        </w:rPr>
        <w:t>e,</w:t>
      </w:r>
    </w:p>
    <w:p w14:paraId="5EACB57C" w14:textId="29D60139" w:rsidR="008D2CBB" w:rsidRPr="003F7DC9" w:rsidRDefault="008D2CBB" w:rsidP="00356158">
      <w:pPr>
        <w:pStyle w:val="Paragrafoelenco"/>
        <w:numPr>
          <w:ilvl w:val="0"/>
          <w:numId w:val="30"/>
        </w:numPr>
        <w:tabs>
          <w:tab w:val="left" w:pos="2022"/>
        </w:tabs>
        <w:spacing w:before="1" w:line="244" w:lineRule="auto"/>
        <w:ind w:left="709" w:right="794" w:firstLine="0"/>
        <w:rPr>
          <w:sz w:val="20"/>
          <w:szCs w:val="20"/>
        </w:rPr>
      </w:pPr>
      <w:r w:rsidRPr="003F7DC9">
        <w:rPr>
          <w:color w:val="0B0B0B"/>
          <w:sz w:val="20"/>
          <w:szCs w:val="20"/>
        </w:rPr>
        <w:t>i dati della persona che ha avuto contatti occasionali con individui a basso rischio   che sbarcheranno e le posizioni in cui rimarranno nei successivi 14 (quattordici) giorni.</w:t>
      </w:r>
    </w:p>
    <w:p w14:paraId="22BB4F95" w14:textId="77777777" w:rsidR="008D2CBB" w:rsidRPr="003F7DC9" w:rsidRDefault="008D2CBB" w:rsidP="00356158">
      <w:pPr>
        <w:spacing w:before="1"/>
        <w:ind w:left="709" w:right="794"/>
        <w:jc w:val="both"/>
        <w:rPr>
          <w:sz w:val="20"/>
          <w:szCs w:val="20"/>
        </w:rPr>
      </w:pPr>
      <w:r w:rsidRPr="003F7DC9">
        <w:rPr>
          <w:color w:val="0B0B0B"/>
          <w:sz w:val="20"/>
          <w:szCs w:val="20"/>
        </w:rPr>
        <w:t>I contatti stretti dovrebbero essere invitati a:</w:t>
      </w:r>
    </w:p>
    <w:p w14:paraId="06E8D270" w14:textId="77777777" w:rsidR="008D2CBB" w:rsidRPr="003F7DC9" w:rsidRDefault="008D2CBB" w:rsidP="00356158">
      <w:pPr>
        <w:pStyle w:val="Paragrafoelenco"/>
        <w:numPr>
          <w:ilvl w:val="0"/>
          <w:numId w:val="30"/>
        </w:numPr>
        <w:tabs>
          <w:tab w:val="left" w:pos="2022"/>
        </w:tabs>
        <w:spacing w:before="6" w:line="244" w:lineRule="auto"/>
        <w:ind w:left="709" w:right="794" w:firstLine="0"/>
        <w:rPr>
          <w:sz w:val="20"/>
          <w:szCs w:val="20"/>
        </w:rPr>
      </w:pPr>
      <w:r w:rsidRPr="003F7DC9">
        <w:rPr>
          <w:color w:val="0B0B0B"/>
          <w:sz w:val="20"/>
          <w:szCs w:val="20"/>
        </w:rPr>
        <w:t>monitorare i sintomi da COVID-19, inclusa febbre, tosse o difficoltà respiratoria, per 14 (quattordici) giorni dalla loro ultima esposizione;</w:t>
      </w:r>
      <w:r w:rsidRPr="003F7DC9">
        <w:rPr>
          <w:color w:val="0B0B0B"/>
          <w:spacing w:val="14"/>
          <w:sz w:val="20"/>
          <w:szCs w:val="20"/>
        </w:rPr>
        <w:t xml:space="preserve"> </w:t>
      </w:r>
      <w:r w:rsidRPr="003F7DC9">
        <w:rPr>
          <w:color w:val="0B0B0B"/>
          <w:sz w:val="20"/>
          <w:szCs w:val="20"/>
        </w:rPr>
        <w:t>e</w:t>
      </w:r>
    </w:p>
    <w:p w14:paraId="2CDDB4DB" w14:textId="520F7D1E" w:rsidR="008D2CBB" w:rsidRPr="003F7DC9" w:rsidRDefault="008D2CBB" w:rsidP="00356158">
      <w:pPr>
        <w:pStyle w:val="Paragrafoelenco"/>
        <w:numPr>
          <w:ilvl w:val="0"/>
          <w:numId w:val="30"/>
        </w:numPr>
        <w:tabs>
          <w:tab w:val="left" w:pos="2022"/>
        </w:tabs>
        <w:spacing w:line="244" w:lineRule="auto"/>
        <w:ind w:left="709" w:right="794" w:firstLine="0"/>
        <w:rPr>
          <w:sz w:val="20"/>
          <w:szCs w:val="20"/>
        </w:rPr>
      </w:pPr>
      <w:r w:rsidRPr="003F7DC9">
        <w:rPr>
          <w:color w:val="0B0B0B"/>
          <w:sz w:val="20"/>
          <w:szCs w:val="20"/>
        </w:rPr>
        <w:t xml:space="preserve">isolarsi immediatamente e contattare i servizi sanitari in caso di comparsa di sintomi nei 14 (quattordici) giorni. Se entro </w:t>
      </w:r>
      <w:proofErr w:type="gramStart"/>
      <w:r w:rsidRPr="003F7DC9">
        <w:rPr>
          <w:color w:val="0B0B0B"/>
          <w:sz w:val="20"/>
          <w:szCs w:val="20"/>
        </w:rPr>
        <w:t>14  (</w:t>
      </w:r>
      <w:proofErr w:type="gramEnd"/>
      <w:r w:rsidRPr="003F7DC9">
        <w:rPr>
          <w:color w:val="0B0B0B"/>
          <w:sz w:val="20"/>
          <w:szCs w:val="20"/>
        </w:rPr>
        <w:t>quattordici)  giorni  dall'ultima  esposizione non compaiono sintomi, si ritiene che la persona che ha avuto il  contatto  non  sviluppi il</w:t>
      </w:r>
      <w:r w:rsidRPr="003F7DC9">
        <w:rPr>
          <w:color w:val="0B0B0B"/>
          <w:spacing w:val="2"/>
          <w:sz w:val="20"/>
          <w:szCs w:val="20"/>
        </w:rPr>
        <w:t xml:space="preserve"> </w:t>
      </w:r>
      <w:r w:rsidRPr="003F7DC9">
        <w:rPr>
          <w:color w:val="0B0B0B"/>
          <w:sz w:val="20"/>
          <w:szCs w:val="20"/>
        </w:rPr>
        <w:t>COVID-19.</w:t>
      </w:r>
    </w:p>
    <w:p w14:paraId="507008CE" w14:textId="77777777" w:rsidR="008D2CBB" w:rsidRPr="003F7DC9" w:rsidRDefault="008D2CBB" w:rsidP="00356158">
      <w:pPr>
        <w:spacing w:before="3" w:line="244" w:lineRule="auto"/>
        <w:ind w:left="709" w:right="794"/>
        <w:jc w:val="both"/>
        <w:rPr>
          <w:sz w:val="20"/>
          <w:szCs w:val="20"/>
        </w:rPr>
      </w:pPr>
      <w:r w:rsidRPr="003F7DC9">
        <w:rPr>
          <w:color w:val="0B0B0B"/>
          <w:sz w:val="20"/>
          <w:szCs w:val="20"/>
        </w:rPr>
        <w:t>Le Autorità sanitarie dello Stato di approdo devono essere informate di eventuali casi sospetti che possano anche condurre all’individuazione delle persone con cui hanno avuto contatti da gestire in linea con le norme nazionali del luogo di</w:t>
      </w:r>
      <w:r w:rsidRPr="003F7DC9">
        <w:rPr>
          <w:color w:val="0B0B0B"/>
          <w:spacing w:val="51"/>
          <w:sz w:val="20"/>
          <w:szCs w:val="20"/>
        </w:rPr>
        <w:t xml:space="preserve"> </w:t>
      </w:r>
      <w:r w:rsidRPr="003F7DC9">
        <w:rPr>
          <w:color w:val="0B0B0B"/>
          <w:sz w:val="20"/>
          <w:szCs w:val="20"/>
        </w:rPr>
        <w:t>approdo.</w:t>
      </w:r>
    </w:p>
    <w:p w14:paraId="750E991B" w14:textId="77777777" w:rsidR="008D2CBB" w:rsidRPr="003F7DC9" w:rsidRDefault="008D2CBB" w:rsidP="00356158">
      <w:pPr>
        <w:spacing w:before="3" w:line="244" w:lineRule="auto"/>
        <w:ind w:left="709" w:right="794"/>
        <w:jc w:val="both"/>
        <w:rPr>
          <w:sz w:val="20"/>
          <w:szCs w:val="20"/>
        </w:rPr>
      </w:pPr>
      <w:r w:rsidRPr="003F7DC9">
        <w:rPr>
          <w:color w:val="0B0B0B"/>
          <w:sz w:val="20"/>
          <w:szCs w:val="20"/>
        </w:rPr>
        <w:t>Le misure di quarantena nel contesto di COVID-19, come da linee guida dell'OMS, dovranno includere anche:</w:t>
      </w:r>
    </w:p>
    <w:p w14:paraId="4C148B95" w14:textId="77777777" w:rsidR="008D2CBB" w:rsidRPr="003F7DC9" w:rsidRDefault="008D2CBB" w:rsidP="00356158">
      <w:pPr>
        <w:pStyle w:val="Paragrafoelenco"/>
        <w:numPr>
          <w:ilvl w:val="0"/>
          <w:numId w:val="30"/>
        </w:numPr>
        <w:tabs>
          <w:tab w:val="left" w:pos="2022"/>
        </w:tabs>
        <w:spacing w:before="2" w:line="244" w:lineRule="auto"/>
        <w:ind w:left="709" w:right="794" w:firstLine="0"/>
        <w:jc w:val="left"/>
        <w:rPr>
          <w:sz w:val="20"/>
          <w:szCs w:val="20"/>
        </w:rPr>
      </w:pPr>
      <w:r w:rsidRPr="003F7DC9">
        <w:rPr>
          <w:color w:val="0B0B0B"/>
          <w:sz w:val="20"/>
          <w:szCs w:val="20"/>
        </w:rPr>
        <w:t>monitoraggio attivo da parte delle autorità sanitarie per 14 (quattordici) giorni dall'ultima</w:t>
      </w:r>
      <w:r w:rsidRPr="003F7DC9">
        <w:rPr>
          <w:color w:val="0B0B0B"/>
          <w:spacing w:val="1"/>
          <w:sz w:val="20"/>
          <w:szCs w:val="20"/>
        </w:rPr>
        <w:t xml:space="preserve"> </w:t>
      </w:r>
      <w:r w:rsidRPr="003F7DC9">
        <w:rPr>
          <w:color w:val="0B0B0B"/>
          <w:sz w:val="20"/>
          <w:szCs w:val="20"/>
        </w:rPr>
        <w:t>esposizione;</w:t>
      </w:r>
    </w:p>
    <w:p w14:paraId="4B3BA6D3" w14:textId="77777777" w:rsidR="008D2CBB" w:rsidRPr="003F7DC9" w:rsidRDefault="008D2CBB" w:rsidP="00356158">
      <w:pPr>
        <w:pStyle w:val="Paragrafoelenco"/>
        <w:numPr>
          <w:ilvl w:val="0"/>
          <w:numId w:val="30"/>
        </w:numPr>
        <w:tabs>
          <w:tab w:val="left" w:pos="2022"/>
        </w:tabs>
        <w:spacing w:before="1" w:line="244" w:lineRule="auto"/>
        <w:ind w:left="709" w:right="794" w:firstLine="0"/>
        <w:jc w:val="left"/>
        <w:rPr>
          <w:sz w:val="20"/>
          <w:szCs w:val="20"/>
        </w:rPr>
      </w:pPr>
      <w:r w:rsidRPr="003F7DC9">
        <w:rPr>
          <w:color w:val="0B0B0B"/>
          <w:sz w:val="20"/>
          <w:szCs w:val="20"/>
        </w:rPr>
        <w:t>monitoraggio quotidiano (inclusa febbre di qualsiasi grado, tosse o difficoltà respiratoria);</w:t>
      </w:r>
    </w:p>
    <w:p w14:paraId="4A7BC25F" w14:textId="77777777" w:rsidR="008D2CBB" w:rsidRPr="003F7DC9" w:rsidRDefault="008D2CBB" w:rsidP="00356158">
      <w:pPr>
        <w:pStyle w:val="Paragrafoelenco"/>
        <w:numPr>
          <w:ilvl w:val="0"/>
          <w:numId w:val="30"/>
        </w:numPr>
        <w:tabs>
          <w:tab w:val="left" w:pos="2022"/>
        </w:tabs>
        <w:spacing w:before="1"/>
        <w:ind w:left="709" w:right="794" w:firstLine="0"/>
        <w:jc w:val="left"/>
        <w:rPr>
          <w:sz w:val="20"/>
          <w:szCs w:val="20"/>
        </w:rPr>
      </w:pPr>
      <w:r w:rsidRPr="003F7DC9">
        <w:rPr>
          <w:color w:val="0B0B0B"/>
          <w:sz w:val="20"/>
          <w:szCs w:val="20"/>
        </w:rPr>
        <w:t>evitare i contatti sociali e i viaggi;</w:t>
      </w:r>
      <w:r w:rsidRPr="003F7DC9">
        <w:rPr>
          <w:color w:val="0B0B0B"/>
          <w:spacing w:val="9"/>
          <w:sz w:val="20"/>
          <w:szCs w:val="20"/>
        </w:rPr>
        <w:t xml:space="preserve"> </w:t>
      </w:r>
      <w:r w:rsidRPr="003F7DC9">
        <w:rPr>
          <w:color w:val="0B0B0B"/>
          <w:sz w:val="20"/>
          <w:szCs w:val="20"/>
        </w:rPr>
        <w:t>e</w:t>
      </w:r>
    </w:p>
    <w:p w14:paraId="08DC8890" w14:textId="77777777" w:rsidR="008D2CBB" w:rsidRPr="003F7DC9" w:rsidRDefault="008D2CBB" w:rsidP="00356158">
      <w:pPr>
        <w:pStyle w:val="Paragrafoelenco"/>
        <w:numPr>
          <w:ilvl w:val="0"/>
          <w:numId w:val="30"/>
        </w:numPr>
        <w:tabs>
          <w:tab w:val="left" w:pos="2022"/>
        </w:tabs>
        <w:spacing w:before="4"/>
        <w:ind w:left="709" w:right="794" w:firstLine="0"/>
        <w:jc w:val="left"/>
        <w:rPr>
          <w:sz w:val="20"/>
          <w:szCs w:val="20"/>
        </w:rPr>
      </w:pPr>
      <w:r w:rsidRPr="003F7DC9">
        <w:rPr>
          <w:color w:val="0B0B0B"/>
          <w:sz w:val="20"/>
          <w:szCs w:val="20"/>
        </w:rPr>
        <w:t>essere raggiungibile per l’esecuzione del monitoraggio</w:t>
      </w:r>
      <w:r w:rsidRPr="003F7DC9">
        <w:rPr>
          <w:color w:val="0B0B0B"/>
          <w:spacing w:val="11"/>
          <w:sz w:val="20"/>
          <w:szCs w:val="20"/>
        </w:rPr>
        <w:t xml:space="preserve"> </w:t>
      </w:r>
      <w:r w:rsidRPr="003F7DC9">
        <w:rPr>
          <w:color w:val="0B0B0B"/>
          <w:sz w:val="20"/>
          <w:szCs w:val="20"/>
        </w:rPr>
        <w:t>attivo.</w:t>
      </w:r>
    </w:p>
    <w:p w14:paraId="0F6FABD2" w14:textId="77777777" w:rsidR="008D2CBB" w:rsidRPr="003F7DC9" w:rsidRDefault="008D2CBB" w:rsidP="00356158">
      <w:pPr>
        <w:spacing w:before="4" w:line="244" w:lineRule="auto"/>
        <w:ind w:left="709" w:right="794"/>
        <w:rPr>
          <w:sz w:val="20"/>
          <w:szCs w:val="20"/>
        </w:rPr>
      </w:pPr>
      <w:r w:rsidRPr="003F7DC9">
        <w:rPr>
          <w:color w:val="0B0B0B"/>
          <w:sz w:val="20"/>
          <w:szCs w:val="20"/>
        </w:rPr>
        <w:t>L'attuazione di precauzioni specifiche può essere modificata in seguito alla valutazione del rischio di singoli casi ed alla consulenza ricevuta dalle Autorità sanitarie.</w:t>
      </w:r>
    </w:p>
    <w:p w14:paraId="4A1F50E9" w14:textId="77777777" w:rsidR="008D2CBB" w:rsidRPr="003F7DC9" w:rsidRDefault="008D2CBB" w:rsidP="00356158">
      <w:pPr>
        <w:spacing w:before="2" w:line="244" w:lineRule="auto"/>
        <w:ind w:left="709" w:right="794"/>
        <w:rPr>
          <w:sz w:val="20"/>
          <w:szCs w:val="20"/>
        </w:rPr>
      </w:pPr>
      <w:r w:rsidRPr="003F7DC9">
        <w:rPr>
          <w:color w:val="0B0B0B"/>
          <w:sz w:val="20"/>
          <w:szCs w:val="20"/>
        </w:rPr>
        <w:t>L'allegato 10 fornisce un poster che contiene avvisi sulle cure a bordo di persone con caso sospetto o confermato di COVID-19.</w:t>
      </w:r>
    </w:p>
    <w:p w14:paraId="2E6FC846" w14:textId="77777777" w:rsidR="004C1BFC" w:rsidRPr="003F7DC9" w:rsidRDefault="008D2CBB" w:rsidP="00356158">
      <w:pPr>
        <w:spacing w:before="3" w:line="244" w:lineRule="auto"/>
        <w:ind w:left="709" w:right="794"/>
        <w:jc w:val="both"/>
        <w:rPr>
          <w:sz w:val="20"/>
          <w:szCs w:val="20"/>
        </w:rPr>
      </w:pPr>
      <w:r w:rsidRPr="003F7DC9">
        <w:rPr>
          <w:color w:val="0B0B0B"/>
          <w:sz w:val="20"/>
          <w:szCs w:val="20"/>
        </w:rPr>
        <w:t>Se un caso positivo grave viene rilevato a bordo, lo stesso dovrà essere sbarcato al primo porto di scalo in accordo con le Autorità sanitarie</w:t>
      </w:r>
      <w:r w:rsidRPr="003F7DC9">
        <w:rPr>
          <w:color w:val="0B0B0B"/>
          <w:spacing w:val="23"/>
          <w:sz w:val="20"/>
          <w:szCs w:val="20"/>
        </w:rPr>
        <w:t xml:space="preserve"> </w:t>
      </w:r>
      <w:r w:rsidRPr="003F7DC9">
        <w:rPr>
          <w:color w:val="0B0B0B"/>
          <w:sz w:val="20"/>
          <w:szCs w:val="20"/>
        </w:rPr>
        <w:t>locali.</w:t>
      </w:r>
    </w:p>
    <w:p w14:paraId="1162DFCD" w14:textId="77777777" w:rsidR="004C1BFC" w:rsidRPr="003F7DC9" w:rsidRDefault="004C1BFC" w:rsidP="00356158">
      <w:pPr>
        <w:spacing w:line="244" w:lineRule="auto"/>
        <w:ind w:left="709" w:right="794"/>
        <w:jc w:val="both"/>
        <w:rPr>
          <w:sz w:val="20"/>
          <w:szCs w:val="20"/>
        </w:rPr>
        <w:sectPr w:rsidR="004C1BFC" w:rsidRPr="003F7DC9">
          <w:pgSz w:w="11900" w:h="16840"/>
          <w:pgMar w:top="1600" w:right="440" w:bottom="280" w:left="460" w:header="720" w:footer="720" w:gutter="0"/>
          <w:cols w:space="720"/>
        </w:sectPr>
      </w:pPr>
    </w:p>
    <w:p w14:paraId="1930820F" w14:textId="77777777" w:rsidR="004C1BFC" w:rsidRPr="003F7DC9" w:rsidRDefault="00D9217B" w:rsidP="00356158">
      <w:pPr>
        <w:pStyle w:val="Paragrafoelenco"/>
        <w:numPr>
          <w:ilvl w:val="1"/>
          <w:numId w:val="41"/>
        </w:numPr>
        <w:tabs>
          <w:tab w:val="left" w:pos="1792"/>
        </w:tabs>
        <w:spacing w:before="190"/>
        <w:ind w:left="709" w:right="794" w:firstLine="0"/>
        <w:rPr>
          <w:i/>
          <w:sz w:val="20"/>
          <w:szCs w:val="20"/>
        </w:rPr>
      </w:pPr>
      <w:r w:rsidRPr="003F7DC9">
        <w:rPr>
          <w:i/>
          <w:color w:val="0B0B0B"/>
          <w:sz w:val="20"/>
          <w:szCs w:val="20"/>
          <w:u w:val="single" w:color="0B0B0B"/>
        </w:rPr>
        <w:lastRenderedPageBreak/>
        <w:t>Segnalazione al prossimo porto di</w:t>
      </w:r>
      <w:r w:rsidRPr="003F7DC9">
        <w:rPr>
          <w:i/>
          <w:color w:val="0B0B0B"/>
          <w:spacing w:val="52"/>
          <w:sz w:val="20"/>
          <w:szCs w:val="20"/>
          <w:u w:val="single" w:color="0B0B0B"/>
        </w:rPr>
        <w:t xml:space="preserve"> </w:t>
      </w:r>
      <w:r w:rsidRPr="003F7DC9">
        <w:rPr>
          <w:i/>
          <w:color w:val="0B0B0B"/>
          <w:sz w:val="20"/>
          <w:szCs w:val="20"/>
          <w:u w:val="single" w:color="0B0B0B"/>
        </w:rPr>
        <w:t>scalo</w:t>
      </w:r>
    </w:p>
    <w:p w14:paraId="74FA30F8" w14:textId="263FC715"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Informare sempre l'Autorità competente del prossimo scalo se vi è un caso sospetto a bordo. La gestione dei contatti avverrà secondo le politiche nazionali </w:t>
      </w:r>
      <w:proofErr w:type="gramStart"/>
      <w:r w:rsidRPr="003F7DC9">
        <w:rPr>
          <w:color w:val="0B0B0B"/>
          <w:sz w:val="20"/>
          <w:szCs w:val="20"/>
        </w:rPr>
        <w:t>del  porto</w:t>
      </w:r>
      <w:proofErr w:type="gramEnd"/>
      <w:r w:rsidRPr="003F7DC9">
        <w:rPr>
          <w:color w:val="0B0B0B"/>
          <w:sz w:val="20"/>
          <w:szCs w:val="20"/>
        </w:rPr>
        <w:t xml:space="preserve">  di sbarco e secondo il “contingency plan” per la gestione delle emergenze della nave da crociera e del</w:t>
      </w:r>
      <w:r w:rsidRPr="003F7DC9">
        <w:rPr>
          <w:color w:val="0B0B0B"/>
          <w:spacing w:val="3"/>
          <w:sz w:val="20"/>
          <w:szCs w:val="20"/>
        </w:rPr>
        <w:t xml:space="preserve"> </w:t>
      </w:r>
      <w:r w:rsidRPr="003F7DC9">
        <w:rPr>
          <w:color w:val="0B0B0B"/>
          <w:sz w:val="20"/>
          <w:szCs w:val="20"/>
        </w:rPr>
        <w:t>porto.</w:t>
      </w:r>
    </w:p>
    <w:p w14:paraId="3D358AC9"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Per le navi impiegate in viaggi internazionali, il Regolamento sanitario internazionale (IHR) stabilisce che la dichiarazione dovrebbe essere completata e inviata all'Autorità competente in conformità con i requisiti locali sia per l'equipaggio che per membri dell'equipaggio deceduti.</w:t>
      </w:r>
    </w:p>
    <w:p w14:paraId="4A1A220D" w14:textId="77C52B12"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Per le navi che approdano in porti italiani è richiesta l’informativa </w:t>
      </w:r>
      <w:proofErr w:type="gramStart"/>
      <w:r w:rsidRPr="003F7DC9">
        <w:rPr>
          <w:color w:val="0B0B0B"/>
          <w:sz w:val="20"/>
          <w:szCs w:val="20"/>
        </w:rPr>
        <w:t>all’USMAF,  competente</w:t>
      </w:r>
      <w:proofErr w:type="gramEnd"/>
      <w:r w:rsidRPr="003F7DC9">
        <w:rPr>
          <w:color w:val="0B0B0B"/>
          <w:sz w:val="20"/>
          <w:szCs w:val="20"/>
        </w:rPr>
        <w:t xml:space="preserve"> a ricevere la dichiarazione di sanità per il rilascio della “libera pratica sanitaria”, circa l’evoluzione della situazione sanitaria a bordo e di ogni suo cambiamento.</w:t>
      </w:r>
    </w:p>
    <w:p w14:paraId="67992F2D" w14:textId="6A390ADA" w:rsidR="004C1BFC" w:rsidRPr="003F7DC9" w:rsidRDefault="00D9217B" w:rsidP="00356158">
      <w:pPr>
        <w:spacing w:before="4" w:line="244" w:lineRule="auto"/>
        <w:ind w:left="709" w:right="794"/>
        <w:jc w:val="both"/>
        <w:rPr>
          <w:sz w:val="20"/>
          <w:szCs w:val="20"/>
        </w:rPr>
      </w:pPr>
      <w:r w:rsidRPr="003F7DC9">
        <w:rPr>
          <w:color w:val="0B0B0B"/>
          <w:sz w:val="20"/>
          <w:szCs w:val="20"/>
        </w:rPr>
        <w:t>Il Comandante deve immediatamente informare l'Autorità sanitaria competente del successivo scalo anche di qualsiasi caso sospetto, al fine di verificare se è disponibile    il trasporto, l'isolamento e la cura dell'individuo; tale Autorità sanitaria, anche</w:t>
      </w:r>
      <w:r w:rsidRPr="003F7DC9">
        <w:rPr>
          <w:color w:val="0B0B0B"/>
          <w:spacing w:val="18"/>
          <w:sz w:val="20"/>
          <w:szCs w:val="20"/>
        </w:rPr>
        <w:t xml:space="preserve"> </w:t>
      </w:r>
      <w:r w:rsidRPr="003F7DC9">
        <w:rPr>
          <w:color w:val="0B0B0B"/>
          <w:sz w:val="20"/>
          <w:szCs w:val="20"/>
        </w:rPr>
        <w:t>sulla</w:t>
      </w:r>
    </w:p>
    <w:p w14:paraId="7AB3C51C" w14:textId="77777777" w:rsidR="008D2CBB" w:rsidRPr="003F7DC9" w:rsidRDefault="008D2CBB" w:rsidP="00356158">
      <w:pPr>
        <w:spacing w:before="98" w:line="244" w:lineRule="auto"/>
        <w:ind w:left="709" w:right="794"/>
        <w:jc w:val="both"/>
        <w:rPr>
          <w:sz w:val="20"/>
          <w:szCs w:val="20"/>
        </w:rPr>
      </w:pPr>
      <w:r w:rsidRPr="003F7DC9">
        <w:rPr>
          <w:color w:val="0B0B0B"/>
          <w:sz w:val="20"/>
          <w:szCs w:val="20"/>
        </w:rPr>
        <w:t>base di pianificazioni locali, provvede a fornire indicazioni sulla possibilità di effettuare   lo scalo pianificato ovvero sulla necessità che la nave prosegua verso un porto più attrezzato per affrontare l’emergenza sanitaria a</w:t>
      </w:r>
      <w:r w:rsidRPr="003F7DC9">
        <w:rPr>
          <w:color w:val="0B0B0B"/>
          <w:spacing w:val="13"/>
          <w:sz w:val="20"/>
          <w:szCs w:val="20"/>
        </w:rPr>
        <w:t xml:space="preserve"> </w:t>
      </w:r>
      <w:r w:rsidRPr="003F7DC9">
        <w:rPr>
          <w:color w:val="0B0B0B"/>
          <w:sz w:val="20"/>
          <w:szCs w:val="20"/>
        </w:rPr>
        <w:t>bordo.</w:t>
      </w:r>
    </w:p>
    <w:p w14:paraId="5D9DB55C" w14:textId="4BF62B7F" w:rsidR="008D2CBB" w:rsidRPr="003F7DC9" w:rsidRDefault="008D2CBB" w:rsidP="00356158">
      <w:pPr>
        <w:spacing w:before="3" w:line="244" w:lineRule="auto"/>
        <w:ind w:left="709" w:right="794"/>
        <w:jc w:val="both"/>
        <w:rPr>
          <w:sz w:val="20"/>
          <w:szCs w:val="20"/>
        </w:rPr>
      </w:pPr>
      <w:r w:rsidRPr="003F7DC9">
        <w:rPr>
          <w:color w:val="0B0B0B"/>
          <w:sz w:val="20"/>
          <w:szCs w:val="20"/>
        </w:rPr>
        <w:t>Le Autorità sanitarie locali potranno consentire al resto dei passeggeri della nave –   sulla base del numero, della tipologia di casi positivi da COVID-19 a bordo e delle misure di contenimento che sono attuate dalla Società di gestione – di continuare la crociera rilasciando alla nave la libera pratica</w:t>
      </w:r>
      <w:r w:rsidRPr="003F7DC9">
        <w:rPr>
          <w:color w:val="0B0B0B"/>
          <w:spacing w:val="14"/>
          <w:sz w:val="20"/>
          <w:szCs w:val="20"/>
        </w:rPr>
        <w:t xml:space="preserve"> </w:t>
      </w:r>
      <w:r w:rsidRPr="003F7DC9">
        <w:rPr>
          <w:color w:val="0B0B0B"/>
          <w:sz w:val="20"/>
          <w:szCs w:val="20"/>
        </w:rPr>
        <w:t>sanitaria.</w:t>
      </w:r>
    </w:p>
    <w:p w14:paraId="064383BC" w14:textId="77777777" w:rsidR="008D2CBB" w:rsidRPr="003F7DC9" w:rsidRDefault="008D2CBB" w:rsidP="00356158">
      <w:pPr>
        <w:pStyle w:val="Corpotesto"/>
        <w:spacing w:before="10"/>
        <w:ind w:left="709" w:right="794"/>
      </w:pPr>
    </w:p>
    <w:p w14:paraId="672179B1" w14:textId="77777777" w:rsidR="008D2CBB" w:rsidRPr="003F7DC9" w:rsidRDefault="008D2CBB" w:rsidP="00356158">
      <w:pPr>
        <w:pStyle w:val="Paragrafoelenco"/>
        <w:numPr>
          <w:ilvl w:val="1"/>
          <w:numId w:val="41"/>
        </w:numPr>
        <w:tabs>
          <w:tab w:val="left" w:pos="1792"/>
        </w:tabs>
        <w:ind w:left="709" w:right="794" w:firstLine="0"/>
        <w:rPr>
          <w:sz w:val="20"/>
          <w:szCs w:val="20"/>
        </w:rPr>
      </w:pPr>
      <w:r w:rsidRPr="003F7DC9">
        <w:rPr>
          <w:i/>
          <w:color w:val="0B0B0B"/>
          <w:sz w:val="20"/>
          <w:szCs w:val="20"/>
          <w:u w:val="single" w:color="0B0B0B"/>
        </w:rPr>
        <w:t>Sbarco di casi sospetti e confermati da</w:t>
      </w:r>
      <w:r w:rsidRPr="003F7DC9">
        <w:rPr>
          <w:i/>
          <w:color w:val="0B0B0B"/>
          <w:spacing w:val="11"/>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0A467690" w14:textId="77777777" w:rsidR="008D2CBB" w:rsidRPr="003F7DC9" w:rsidRDefault="008D2CBB" w:rsidP="00356158">
      <w:pPr>
        <w:spacing w:before="5" w:line="244" w:lineRule="auto"/>
        <w:ind w:left="709" w:right="794"/>
        <w:jc w:val="both"/>
        <w:rPr>
          <w:sz w:val="20"/>
          <w:szCs w:val="20"/>
        </w:rPr>
      </w:pPr>
      <w:r w:rsidRPr="003F7DC9">
        <w:rPr>
          <w:color w:val="0B0B0B"/>
          <w:sz w:val="20"/>
          <w:szCs w:val="20"/>
        </w:rPr>
        <w:t>Quando si sbarca un caso sospetto o confermato da COVID-19, secondo quanto richiesto o suggerito dalle autorità sanitarie locali, devono essere prese le seguenti precauzioni:</w:t>
      </w:r>
    </w:p>
    <w:p w14:paraId="4C3F1E12" w14:textId="77777777" w:rsidR="008D2CBB" w:rsidRPr="003F7DC9" w:rsidRDefault="008D2CBB" w:rsidP="00356158">
      <w:pPr>
        <w:pStyle w:val="Paragrafoelenco"/>
        <w:numPr>
          <w:ilvl w:val="0"/>
          <w:numId w:val="29"/>
        </w:numPr>
        <w:tabs>
          <w:tab w:val="left" w:pos="2136"/>
        </w:tabs>
        <w:spacing w:before="4" w:line="244" w:lineRule="auto"/>
        <w:ind w:left="709" w:right="794" w:firstLine="0"/>
        <w:rPr>
          <w:sz w:val="20"/>
          <w:szCs w:val="20"/>
        </w:rPr>
      </w:pPr>
      <w:r w:rsidRPr="003F7DC9">
        <w:rPr>
          <w:color w:val="0B0B0B"/>
          <w:sz w:val="20"/>
          <w:szCs w:val="20"/>
        </w:rPr>
        <w:t>lo sbarco deve essere controllato per evitare qualsiasi contatto con altre persone a bordo;</w:t>
      </w:r>
    </w:p>
    <w:p w14:paraId="2C717560" w14:textId="77777777" w:rsidR="008D2CBB" w:rsidRPr="003F7DC9" w:rsidRDefault="008D2CBB" w:rsidP="00356158">
      <w:pPr>
        <w:pStyle w:val="Paragrafoelenco"/>
        <w:numPr>
          <w:ilvl w:val="0"/>
          <w:numId w:val="29"/>
        </w:numPr>
        <w:tabs>
          <w:tab w:val="left" w:pos="2136"/>
        </w:tabs>
        <w:spacing w:before="2" w:line="244" w:lineRule="auto"/>
        <w:ind w:left="709" w:right="794" w:firstLine="0"/>
        <w:rPr>
          <w:sz w:val="20"/>
          <w:szCs w:val="20"/>
        </w:rPr>
      </w:pPr>
      <w:r w:rsidRPr="003F7DC9">
        <w:rPr>
          <w:color w:val="0B0B0B"/>
          <w:sz w:val="20"/>
          <w:szCs w:val="20"/>
        </w:rPr>
        <w:t>il paziente (caso sospetto o confermato da COVID-19) deve indossare una maschera chirurgica durante lo sbarco;</w:t>
      </w:r>
      <w:r w:rsidRPr="003F7DC9">
        <w:rPr>
          <w:color w:val="0B0B0B"/>
          <w:spacing w:val="8"/>
          <w:sz w:val="20"/>
          <w:szCs w:val="20"/>
        </w:rPr>
        <w:t xml:space="preserve"> </w:t>
      </w:r>
      <w:r w:rsidRPr="003F7DC9">
        <w:rPr>
          <w:color w:val="0B0B0B"/>
          <w:sz w:val="20"/>
          <w:szCs w:val="20"/>
        </w:rPr>
        <w:t>e</w:t>
      </w:r>
    </w:p>
    <w:p w14:paraId="17B0BFBD" w14:textId="77777777" w:rsidR="008D2CBB" w:rsidRPr="003F7DC9" w:rsidRDefault="008D2CBB" w:rsidP="00356158">
      <w:pPr>
        <w:pStyle w:val="Paragrafoelenco"/>
        <w:numPr>
          <w:ilvl w:val="0"/>
          <w:numId w:val="29"/>
        </w:numPr>
        <w:tabs>
          <w:tab w:val="left" w:pos="2136"/>
        </w:tabs>
        <w:spacing w:before="2" w:line="244" w:lineRule="auto"/>
        <w:ind w:left="709" w:right="794" w:firstLine="0"/>
        <w:rPr>
          <w:sz w:val="20"/>
          <w:szCs w:val="20"/>
        </w:rPr>
      </w:pPr>
      <w:r w:rsidRPr="003F7DC9">
        <w:rPr>
          <w:color w:val="0B0B0B"/>
          <w:sz w:val="20"/>
          <w:szCs w:val="20"/>
        </w:rPr>
        <w:t>il personale di bordo che accompagna il paziente (caso sospetto o confermato da COVID-19) durante lo sbarco deve indossare DP adeguati, che possono includere una maschera facciale, un grembiule o impermeabile (se disponibile), guanti e protezione per gli occhi (occhiali o</w:t>
      </w:r>
      <w:r w:rsidRPr="003F7DC9">
        <w:rPr>
          <w:color w:val="0B0B0B"/>
          <w:spacing w:val="9"/>
          <w:sz w:val="20"/>
          <w:szCs w:val="20"/>
        </w:rPr>
        <w:t xml:space="preserve"> </w:t>
      </w:r>
      <w:r w:rsidRPr="003F7DC9">
        <w:rPr>
          <w:color w:val="0B0B0B"/>
          <w:sz w:val="20"/>
          <w:szCs w:val="20"/>
        </w:rPr>
        <w:t>visiera).</w:t>
      </w:r>
    </w:p>
    <w:p w14:paraId="72B883A8" w14:textId="77777777" w:rsidR="008D2CBB" w:rsidRPr="003F7DC9" w:rsidRDefault="008D2CBB" w:rsidP="00356158">
      <w:pPr>
        <w:spacing w:before="4" w:line="244" w:lineRule="auto"/>
        <w:ind w:left="709" w:right="794"/>
        <w:jc w:val="both"/>
        <w:rPr>
          <w:sz w:val="20"/>
          <w:szCs w:val="20"/>
        </w:rPr>
      </w:pPr>
      <w:r w:rsidRPr="003F7DC9">
        <w:rPr>
          <w:color w:val="0B0B0B"/>
          <w:sz w:val="20"/>
          <w:szCs w:val="20"/>
        </w:rPr>
        <w:t>La Società di gestione deve garantire ogni utile supporto a tutte le persone presenti a bordo (passeggeri ed equipaggio), in caso di sbarco, attraverso la predisposizione di:</w:t>
      </w:r>
    </w:p>
    <w:p w14:paraId="2B9FC79B" w14:textId="77777777" w:rsidR="008D2CBB" w:rsidRPr="003F7DC9" w:rsidRDefault="008D2CBB" w:rsidP="00356158">
      <w:pPr>
        <w:pStyle w:val="Paragrafoelenco"/>
        <w:numPr>
          <w:ilvl w:val="0"/>
          <w:numId w:val="29"/>
        </w:numPr>
        <w:tabs>
          <w:tab w:val="left" w:pos="2137"/>
        </w:tabs>
        <w:spacing w:before="2"/>
        <w:ind w:left="709" w:right="794" w:firstLine="0"/>
        <w:rPr>
          <w:sz w:val="20"/>
          <w:szCs w:val="20"/>
        </w:rPr>
      </w:pPr>
      <w:r w:rsidRPr="003F7DC9">
        <w:rPr>
          <w:color w:val="0B0B0B"/>
          <w:sz w:val="20"/>
          <w:szCs w:val="20"/>
        </w:rPr>
        <w:t>adeguati servizi di accoglienza nel porto o in località limitrofe ritenute</w:t>
      </w:r>
      <w:r w:rsidRPr="003F7DC9">
        <w:rPr>
          <w:color w:val="0B0B0B"/>
          <w:spacing w:val="28"/>
          <w:sz w:val="20"/>
          <w:szCs w:val="20"/>
        </w:rPr>
        <w:t xml:space="preserve"> </w:t>
      </w:r>
      <w:r w:rsidRPr="003F7DC9">
        <w:rPr>
          <w:color w:val="0B0B0B"/>
          <w:sz w:val="20"/>
          <w:szCs w:val="20"/>
        </w:rPr>
        <w:t>idonee;</w:t>
      </w:r>
    </w:p>
    <w:p w14:paraId="2BB95DA7" w14:textId="4A7A3A95" w:rsidR="008D2CBB" w:rsidRPr="003F7DC9" w:rsidRDefault="008D2CBB" w:rsidP="00356158">
      <w:pPr>
        <w:pStyle w:val="Paragrafoelenco"/>
        <w:numPr>
          <w:ilvl w:val="0"/>
          <w:numId w:val="29"/>
        </w:numPr>
        <w:tabs>
          <w:tab w:val="left" w:pos="2136"/>
        </w:tabs>
        <w:spacing w:before="5" w:line="244" w:lineRule="auto"/>
        <w:ind w:left="709" w:right="794" w:firstLine="0"/>
        <w:rPr>
          <w:sz w:val="20"/>
          <w:szCs w:val="20"/>
        </w:rPr>
      </w:pPr>
      <w:r w:rsidRPr="003F7DC9">
        <w:rPr>
          <w:color w:val="0B0B0B"/>
          <w:sz w:val="20"/>
          <w:szCs w:val="20"/>
        </w:rPr>
        <w:t xml:space="preserve">adeguati servizi di assistenza e trasporto, ai fini del </w:t>
      </w:r>
      <w:proofErr w:type="gramStart"/>
      <w:r w:rsidRPr="003F7DC9">
        <w:rPr>
          <w:color w:val="0B0B0B"/>
          <w:sz w:val="20"/>
          <w:szCs w:val="20"/>
        </w:rPr>
        <w:t>trasferimento  nei</w:t>
      </w:r>
      <w:proofErr w:type="gramEnd"/>
      <w:r w:rsidRPr="003F7DC9">
        <w:rPr>
          <w:color w:val="0B0B0B"/>
          <w:sz w:val="20"/>
          <w:szCs w:val="20"/>
        </w:rPr>
        <w:t xml:space="preserve">  rispettivi luoghi di provenienza, sulla base delle valutazioni ed indicazioni fornite  dal  Ministero della</w:t>
      </w:r>
      <w:r w:rsidRPr="003F7DC9">
        <w:rPr>
          <w:color w:val="0B0B0B"/>
          <w:spacing w:val="2"/>
          <w:sz w:val="20"/>
          <w:szCs w:val="20"/>
        </w:rPr>
        <w:t xml:space="preserve"> </w:t>
      </w:r>
      <w:r w:rsidRPr="003F7DC9">
        <w:rPr>
          <w:color w:val="0B0B0B"/>
          <w:sz w:val="20"/>
          <w:szCs w:val="20"/>
        </w:rPr>
        <w:t>Salute;</w:t>
      </w:r>
    </w:p>
    <w:p w14:paraId="014A8911" w14:textId="77777777" w:rsidR="008D2CBB" w:rsidRPr="003F7DC9" w:rsidRDefault="008D2CBB" w:rsidP="00356158">
      <w:pPr>
        <w:pStyle w:val="Paragrafoelenco"/>
        <w:numPr>
          <w:ilvl w:val="0"/>
          <w:numId w:val="29"/>
        </w:numPr>
        <w:tabs>
          <w:tab w:val="left" w:pos="2136"/>
        </w:tabs>
        <w:spacing w:before="3" w:line="244" w:lineRule="auto"/>
        <w:ind w:left="709" w:right="794" w:firstLine="0"/>
        <w:rPr>
          <w:sz w:val="20"/>
          <w:szCs w:val="20"/>
        </w:rPr>
      </w:pPr>
      <w:r w:rsidRPr="003F7DC9">
        <w:rPr>
          <w:color w:val="0B0B0B"/>
          <w:sz w:val="20"/>
          <w:szCs w:val="20"/>
        </w:rPr>
        <w:t>eventuali alloggi o sistemazioni, ritenute idonee dall’Unità di Crisi regionale, per le persone destinatarie dei provvedimenti di</w:t>
      </w:r>
      <w:r w:rsidRPr="003F7DC9">
        <w:rPr>
          <w:color w:val="0B0B0B"/>
          <w:spacing w:val="11"/>
          <w:sz w:val="20"/>
          <w:szCs w:val="20"/>
        </w:rPr>
        <w:t xml:space="preserve"> </w:t>
      </w:r>
      <w:r w:rsidRPr="003F7DC9">
        <w:rPr>
          <w:color w:val="0B0B0B"/>
          <w:sz w:val="20"/>
          <w:szCs w:val="20"/>
        </w:rPr>
        <w:t>quarantena.</w:t>
      </w:r>
    </w:p>
    <w:p w14:paraId="237909E6" w14:textId="77777777" w:rsidR="008D2CBB" w:rsidRPr="003F7DC9" w:rsidRDefault="008D2CBB" w:rsidP="00356158">
      <w:pPr>
        <w:pStyle w:val="Corpotesto"/>
        <w:spacing w:before="8"/>
        <w:ind w:left="709" w:right="794"/>
      </w:pPr>
    </w:p>
    <w:p w14:paraId="757D8349" w14:textId="77777777" w:rsidR="008D2CBB" w:rsidRPr="003F7DC9" w:rsidRDefault="008D2CBB" w:rsidP="00356158">
      <w:pPr>
        <w:pStyle w:val="Paragrafoelenco"/>
        <w:numPr>
          <w:ilvl w:val="1"/>
          <w:numId w:val="41"/>
        </w:numPr>
        <w:tabs>
          <w:tab w:val="left" w:pos="1792"/>
        </w:tabs>
        <w:ind w:left="709" w:right="794" w:firstLine="0"/>
        <w:rPr>
          <w:sz w:val="20"/>
          <w:szCs w:val="20"/>
        </w:rPr>
      </w:pPr>
      <w:r w:rsidRPr="003F7DC9">
        <w:rPr>
          <w:i/>
          <w:color w:val="0B0B0B"/>
          <w:sz w:val="20"/>
          <w:szCs w:val="20"/>
          <w:u w:val="single" w:color="0B0B0B"/>
        </w:rPr>
        <w:t>Pulizia e disinfezione della</w:t>
      </w:r>
      <w:r w:rsidRPr="003F7DC9">
        <w:rPr>
          <w:i/>
          <w:color w:val="0B0B0B"/>
          <w:spacing w:val="5"/>
          <w:sz w:val="20"/>
          <w:szCs w:val="20"/>
          <w:u w:val="single" w:color="0B0B0B"/>
        </w:rPr>
        <w:t xml:space="preserve"> </w:t>
      </w:r>
      <w:r w:rsidRPr="003F7DC9">
        <w:rPr>
          <w:i/>
          <w:color w:val="0B0B0B"/>
          <w:sz w:val="20"/>
          <w:szCs w:val="20"/>
          <w:u w:val="single" w:color="0B0B0B"/>
        </w:rPr>
        <w:t>nave</w:t>
      </w:r>
      <w:r w:rsidRPr="003F7DC9">
        <w:rPr>
          <w:color w:val="0B0B0B"/>
          <w:sz w:val="20"/>
          <w:szCs w:val="20"/>
        </w:rPr>
        <w:t>:</w:t>
      </w:r>
    </w:p>
    <w:p w14:paraId="6B227ED7" w14:textId="1E22AFFB" w:rsidR="008D2CBB" w:rsidRPr="003F7DC9" w:rsidRDefault="008D2CBB" w:rsidP="00356158">
      <w:pPr>
        <w:spacing w:before="5" w:line="244" w:lineRule="auto"/>
        <w:ind w:left="709" w:right="794"/>
        <w:jc w:val="both"/>
        <w:rPr>
          <w:sz w:val="20"/>
          <w:szCs w:val="20"/>
        </w:rPr>
      </w:pPr>
      <w:r w:rsidRPr="003F7DC9">
        <w:rPr>
          <w:color w:val="0B0B0B"/>
          <w:sz w:val="20"/>
          <w:szCs w:val="20"/>
        </w:rPr>
        <w:t xml:space="preserve">Le cabine e gli alloggi dei pazienti e dei contatti stretti devono essere puliti utilizzando protocolli di pulizia e disinfezione per cabine infette (come per </w:t>
      </w:r>
      <w:proofErr w:type="gramStart"/>
      <w:r w:rsidRPr="003F7DC9">
        <w:rPr>
          <w:i/>
          <w:color w:val="0B0B0B"/>
          <w:sz w:val="20"/>
          <w:szCs w:val="20"/>
        </w:rPr>
        <w:t xml:space="preserve">Norovirus  </w:t>
      </w:r>
      <w:r w:rsidRPr="003F7DC9">
        <w:rPr>
          <w:color w:val="0B0B0B"/>
          <w:sz w:val="20"/>
          <w:szCs w:val="20"/>
        </w:rPr>
        <w:t>o</w:t>
      </w:r>
      <w:proofErr w:type="gramEnd"/>
      <w:r w:rsidRPr="003F7DC9">
        <w:rPr>
          <w:color w:val="0B0B0B"/>
          <w:sz w:val="20"/>
          <w:szCs w:val="20"/>
        </w:rPr>
        <w:t xml:space="preserve">  altre  malattie</w:t>
      </w:r>
      <w:r w:rsidRPr="003F7DC9">
        <w:rPr>
          <w:color w:val="0B0B0B"/>
          <w:spacing w:val="1"/>
          <w:sz w:val="20"/>
          <w:szCs w:val="20"/>
        </w:rPr>
        <w:t xml:space="preserve"> </w:t>
      </w:r>
      <w:r w:rsidRPr="003F7DC9">
        <w:rPr>
          <w:color w:val="0B0B0B"/>
          <w:sz w:val="20"/>
          <w:szCs w:val="20"/>
        </w:rPr>
        <w:t>trasmissibili).</w:t>
      </w:r>
    </w:p>
    <w:p w14:paraId="2568F551" w14:textId="70287B66" w:rsidR="008D2CBB" w:rsidRPr="003F7DC9" w:rsidRDefault="008D2CBB" w:rsidP="00356158">
      <w:pPr>
        <w:spacing w:before="3" w:line="244" w:lineRule="auto"/>
        <w:ind w:left="709" w:right="794"/>
        <w:jc w:val="both"/>
        <w:rPr>
          <w:sz w:val="20"/>
          <w:szCs w:val="20"/>
        </w:rPr>
      </w:pPr>
      <w:r w:rsidRPr="003F7DC9">
        <w:rPr>
          <w:color w:val="0B0B0B"/>
          <w:sz w:val="20"/>
          <w:szCs w:val="20"/>
        </w:rPr>
        <w:t>Le superfici devono essere pulite accuratamente con acqua calda, detergente e applicazione di comuni disinfettanti (ad es. ipoclorito di sodio). Una disinfettazione di routine deve essere eseguita sulle superfici che molte persone possono toccare, ad    es. aree mensa, maniglie delle porte, ringhiere, pulsanti per ascensori/sciacquone, telefoni, pannelli di</w:t>
      </w:r>
      <w:r w:rsidRPr="003F7DC9">
        <w:rPr>
          <w:color w:val="0B0B0B"/>
          <w:spacing w:val="4"/>
          <w:sz w:val="20"/>
          <w:szCs w:val="20"/>
        </w:rPr>
        <w:t xml:space="preserve"> </w:t>
      </w:r>
      <w:r w:rsidRPr="003F7DC9">
        <w:rPr>
          <w:color w:val="0B0B0B"/>
          <w:sz w:val="20"/>
          <w:szCs w:val="20"/>
        </w:rPr>
        <w:t>navigazione.</w:t>
      </w:r>
    </w:p>
    <w:p w14:paraId="4697FDF7" w14:textId="44E876A8" w:rsidR="008D2CBB" w:rsidRPr="003F7DC9" w:rsidRDefault="008D2CBB" w:rsidP="00356158">
      <w:pPr>
        <w:spacing w:before="6" w:line="244" w:lineRule="auto"/>
        <w:ind w:left="709" w:right="794"/>
        <w:jc w:val="both"/>
        <w:rPr>
          <w:sz w:val="20"/>
          <w:szCs w:val="20"/>
        </w:rPr>
      </w:pPr>
      <w:r w:rsidRPr="003F7DC9">
        <w:rPr>
          <w:color w:val="0B0B0B"/>
          <w:sz w:val="20"/>
          <w:szCs w:val="20"/>
        </w:rPr>
        <w:t>Una volta che un paziente ha lasciato la nave, la cabina o le zone di isolamento    devono essere accuratamente puliti e disinfettati da parte del personale addestrato e dotato di</w:t>
      </w:r>
      <w:r w:rsidRPr="003F7DC9">
        <w:rPr>
          <w:color w:val="0B0B0B"/>
          <w:spacing w:val="2"/>
          <w:sz w:val="20"/>
          <w:szCs w:val="20"/>
        </w:rPr>
        <w:t xml:space="preserve"> </w:t>
      </w:r>
      <w:r w:rsidRPr="003F7DC9">
        <w:rPr>
          <w:color w:val="0B0B0B"/>
          <w:sz w:val="20"/>
          <w:szCs w:val="20"/>
        </w:rPr>
        <w:t>DP.</w:t>
      </w:r>
    </w:p>
    <w:p w14:paraId="4FF6C8E4" w14:textId="77777777" w:rsidR="008D2CBB" w:rsidRPr="003F7DC9" w:rsidRDefault="008D2CBB" w:rsidP="00356158">
      <w:pPr>
        <w:spacing w:before="3" w:line="244" w:lineRule="auto"/>
        <w:ind w:left="709" w:right="794"/>
        <w:jc w:val="both"/>
        <w:rPr>
          <w:sz w:val="20"/>
          <w:szCs w:val="20"/>
        </w:rPr>
      </w:pPr>
      <w:r w:rsidRPr="003F7DC9">
        <w:rPr>
          <w:color w:val="0B0B0B"/>
          <w:sz w:val="20"/>
          <w:szCs w:val="20"/>
        </w:rPr>
        <w:t>Lavanderia, utensili per la ristorazione e rifiuti delle cabine di casi sospetti e contatti stretti devono essere trattati come infetti, in conformità con le procedure per la manipolazione dei materiali infetto a bordo. Devono essere usati i guanti quando si maneggiano questi oggetti che devono, altresì, rimanere coperti durante il trasporto verso la lavatrice/lavastoviglie/contenitore</w:t>
      </w:r>
      <w:r w:rsidRPr="003F7DC9">
        <w:rPr>
          <w:color w:val="0B0B0B"/>
          <w:spacing w:val="6"/>
          <w:sz w:val="20"/>
          <w:szCs w:val="20"/>
        </w:rPr>
        <w:t xml:space="preserve"> </w:t>
      </w:r>
      <w:r w:rsidRPr="003F7DC9">
        <w:rPr>
          <w:color w:val="0B0B0B"/>
          <w:sz w:val="20"/>
          <w:szCs w:val="20"/>
        </w:rPr>
        <w:t>appropriato.</w:t>
      </w:r>
    </w:p>
    <w:p w14:paraId="4985BCB4" w14:textId="77777777" w:rsidR="008D2CBB" w:rsidRPr="003F7DC9" w:rsidRDefault="008D2CBB" w:rsidP="00356158">
      <w:pPr>
        <w:spacing w:before="5"/>
        <w:ind w:left="709" w:right="794"/>
        <w:jc w:val="both"/>
        <w:rPr>
          <w:sz w:val="20"/>
          <w:szCs w:val="20"/>
        </w:rPr>
      </w:pPr>
      <w:r w:rsidRPr="003F7DC9">
        <w:rPr>
          <w:color w:val="0B0B0B"/>
          <w:sz w:val="20"/>
          <w:szCs w:val="20"/>
        </w:rPr>
        <w:t>In allegato 11 un poster che indica come trattare la biancheria.</w:t>
      </w:r>
    </w:p>
    <w:p w14:paraId="2AA5121E" w14:textId="5FC1997A" w:rsidR="008D2CBB" w:rsidRPr="003F7DC9" w:rsidRDefault="008D2CBB" w:rsidP="00356158">
      <w:pPr>
        <w:spacing w:before="5" w:line="244" w:lineRule="auto"/>
        <w:ind w:left="709" w:right="794"/>
        <w:jc w:val="both"/>
        <w:rPr>
          <w:sz w:val="20"/>
          <w:szCs w:val="20"/>
        </w:rPr>
      </w:pPr>
      <w:r w:rsidRPr="003F7DC9">
        <w:rPr>
          <w:color w:val="0B0B0B"/>
          <w:sz w:val="20"/>
          <w:szCs w:val="20"/>
        </w:rPr>
        <w:t xml:space="preserve">Per maggiori dettagli si dovrà fare riferimento alla vigente </w:t>
      </w:r>
      <w:proofErr w:type="gramStart"/>
      <w:r w:rsidRPr="003F7DC9">
        <w:rPr>
          <w:color w:val="0B0B0B"/>
          <w:sz w:val="20"/>
          <w:szCs w:val="20"/>
        </w:rPr>
        <w:t>normativa  nazionale</w:t>
      </w:r>
      <w:proofErr w:type="gramEnd"/>
      <w:r w:rsidRPr="003F7DC9">
        <w:rPr>
          <w:color w:val="0B0B0B"/>
          <w:sz w:val="20"/>
          <w:szCs w:val="20"/>
        </w:rPr>
        <w:t>,  unionale ed</w:t>
      </w:r>
      <w:r w:rsidRPr="003F7DC9">
        <w:rPr>
          <w:color w:val="0B0B0B"/>
          <w:spacing w:val="2"/>
          <w:sz w:val="20"/>
          <w:szCs w:val="20"/>
        </w:rPr>
        <w:t xml:space="preserve"> </w:t>
      </w:r>
      <w:r w:rsidRPr="003F7DC9">
        <w:rPr>
          <w:color w:val="0B0B0B"/>
          <w:sz w:val="20"/>
          <w:szCs w:val="20"/>
        </w:rPr>
        <w:t>internazionale.</w:t>
      </w:r>
    </w:p>
    <w:p w14:paraId="19B4E2BD" w14:textId="77777777" w:rsidR="008D2CBB" w:rsidRPr="003F7DC9" w:rsidRDefault="008D2CBB" w:rsidP="00356158">
      <w:pPr>
        <w:pStyle w:val="Corpotesto"/>
        <w:spacing w:before="1"/>
        <w:ind w:left="709" w:right="794"/>
      </w:pPr>
    </w:p>
    <w:p w14:paraId="4B6B3E55" w14:textId="77777777" w:rsidR="008D2CBB" w:rsidRPr="003F7DC9" w:rsidRDefault="008D2CBB" w:rsidP="00356158">
      <w:pPr>
        <w:pStyle w:val="Paragrafoelenco"/>
        <w:numPr>
          <w:ilvl w:val="0"/>
          <w:numId w:val="41"/>
        </w:numPr>
        <w:tabs>
          <w:tab w:val="left" w:pos="1792"/>
        </w:tabs>
        <w:ind w:left="709" w:right="794" w:firstLine="0"/>
        <w:rPr>
          <w:b/>
          <w:color w:val="0B0B0B"/>
          <w:sz w:val="20"/>
          <w:szCs w:val="20"/>
        </w:rPr>
      </w:pPr>
      <w:r w:rsidRPr="003F7DC9">
        <w:rPr>
          <w:b/>
          <w:color w:val="0B0B0B"/>
          <w:sz w:val="20"/>
          <w:szCs w:val="20"/>
        </w:rPr>
        <w:t>Altri problemi medici a bordo per il personale</w:t>
      </w:r>
      <w:r w:rsidRPr="003F7DC9">
        <w:rPr>
          <w:b/>
          <w:color w:val="0B0B0B"/>
          <w:spacing w:val="18"/>
          <w:sz w:val="20"/>
          <w:szCs w:val="20"/>
        </w:rPr>
        <w:t xml:space="preserve"> </w:t>
      </w:r>
      <w:r w:rsidRPr="003F7DC9">
        <w:rPr>
          <w:b/>
          <w:color w:val="0B0B0B"/>
          <w:sz w:val="20"/>
          <w:szCs w:val="20"/>
        </w:rPr>
        <w:t>navigante</w:t>
      </w:r>
    </w:p>
    <w:p w14:paraId="6C431C44" w14:textId="4C6B6C9E" w:rsidR="008D2CBB" w:rsidRPr="003F7DC9" w:rsidRDefault="008D2CBB" w:rsidP="00356158">
      <w:pPr>
        <w:spacing w:before="5" w:line="244" w:lineRule="auto"/>
        <w:ind w:left="709" w:right="794"/>
        <w:jc w:val="both"/>
        <w:rPr>
          <w:sz w:val="20"/>
          <w:szCs w:val="20"/>
        </w:rPr>
      </w:pPr>
      <w:r w:rsidRPr="003F7DC9">
        <w:rPr>
          <w:color w:val="0B0B0B"/>
          <w:sz w:val="20"/>
          <w:szCs w:val="20"/>
        </w:rPr>
        <w:t>Le circostanze associate all'attuale epidemia di COVID-</w:t>
      </w:r>
      <w:proofErr w:type="gramStart"/>
      <w:r w:rsidRPr="003F7DC9">
        <w:rPr>
          <w:color w:val="0B0B0B"/>
          <w:sz w:val="20"/>
          <w:szCs w:val="20"/>
        </w:rPr>
        <w:t>19  possono</w:t>
      </w:r>
      <w:proofErr w:type="gramEnd"/>
      <w:r w:rsidRPr="003F7DC9">
        <w:rPr>
          <w:color w:val="0B0B0B"/>
          <w:sz w:val="20"/>
          <w:szCs w:val="20"/>
        </w:rPr>
        <w:t xml:space="preserve">  rappresentare  sfide uniche per il personale navigante e per le loro famiglie. I marittimi possono annoiarsi, sentirsi frustrati o sentirsi soli, così come le loro famiglie. Ognuno reagisce    in modo diverso agli eventi e ai cambiamenti con possibili ripercussioni – che possono anche</w:t>
      </w:r>
      <w:r w:rsidRPr="003F7DC9">
        <w:rPr>
          <w:color w:val="0B0B0B"/>
          <w:spacing w:val="10"/>
          <w:sz w:val="20"/>
          <w:szCs w:val="20"/>
        </w:rPr>
        <w:t xml:space="preserve"> </w:t>
      </w:r>
      <w:r w:rsidRPr="003F7DC9">
        <w:rPr>
          <w:color w:val="0B0B0B"/>
          <w:sz w:val="20"/>
          <w:szCs w:val="20"/>
        </w:rPr>
        <w:t>variare</w:t>
      </w:r>
      <w:r w:rsidRPr="003F7DC9">
        <w:rPr>
          <w:color w:val="0B0B0B"/>
          <w:spacing w:val="10"/>
          <w:sz w:val="20"/>
          <w:szCs w:val="20"/>
        </w:rPr>
        <w:t xml:space="preserve"> </w:t>
      </w:r>
      <w:r w:rsidRPr="003F7DC9">
        <w:rPr>
          <w:color w:val="0B0B0B"/>
          <w:sz w:val="20"/>
          <w:szCs w:val="20"/>
        </w:rPr>
        <w:t>nel</w:t>
      </w:r>
      <w:r w:rsidRPr="003F7DC9">
        <w:rPr>
          <w:color w:val="0B0B0B"/>
          <w:spacing w:val="10"/>
          <w:sz w:val="20"/>
          <w:szCs w:val="20"/>
        </w:rPr>
        <w:t xml:space="preserve"> </w:t>
      </w:r>
      <w:r w:rsidRPr="003F7DC9">
        <w:rPr>
          <w:color w:val="0B0B0B"/>
          <w:sz w:val="20"/>
          <w:szCs w:val="20"/>
        </w:rPr>
        <w:t>tempo</w:t>
      </w:r>
      <w:r w:rsidRPr="003F7DC9">
        <w:rPr>
          <w:color w:val="0B0B0B"/>
          <w:spacing w:val="10"/>
          <w:sz w:val="20"/>
          <w:szCs w:val="20"/>
        </w:rPr>
        <w:t xml:space="preserve"> </w:t>
      </w:r>
      <w:r w:rsidRPr="003F7DC9">
        <w:rPr>
          <w:color w:val="0B0B0B"/>
          <w:sz w:val="20"/>
          <w:szCs w:val="20"/>
        </w:rPr>
        <w:t>–</w:t>
      </w:r>
      <w:r w:rsidRPr="003F7DC9">
        <w:rPr>
          <w:color w:val="0B0B0B"/>
          <w:spacing w:val="10"/>
          <w:sz w:val="20"/>
          <w:szCs w:val="20"/>
        </w:rPr>
        <w:t xml:space="preserve"> </w:t>
      </w:r>
      <w:r w:rsidRPr="003F7DC9">
        <w:rPr>
          <w:color w:val="0B0B0B"/>
          <w:sz w:val="20"/>
          <w:szCs w:val="20"/>
        </w:rPr>
        <w:t>nei</w:t>
      </w:r>
      <w:r w:rsidRPr="003F7DC9">
        <w:rPr>
          <w:color w:val="0B0B0B"/>
          <w:spacing w:val="11"/>
          <w:sz w:val="20"/>
          <w:szCs w:val="20"/>
        </w:rPr>
        <w:t xml:space="preserve"> </w:t>
      </w:r>
      <w:r w:rsidRPr="003F7DC9">
        <w:rPr>
          <w:color w:val="0B0B0B"/>
          <w:sz w:val="20"/>
          <w:szCs w:val="20"/>
        </w:rPr>
        <w:t>pensieri,</w:t>
      </w:r>
      <w:r w:rsidRPr="003F7DC9">
        <w:rPr>
          <w:color w:val="0B0B0B"/>
          <w:spacing w:val="10"/>
          <w:sz w:val="20"/>
          <w:szCs w:val="20"/>
        </w:rPr>
        <w:t xml:space="preserve"> </w:t>
      </w:r>
      <w:r w:rsidRPr="003F7DC9">
        <w:rPr>
          <w:color w:val="0B0B0B"/>
          <w:sz w:val="20"/>
          <w:szCs w:val="20"/>
        </w:rPr>
        <w:t>nei</w:t>
      </w:r>
      <w:r w:rsidRPr="003F7DC9">
        <w:rPr>
          <w:color w:val="0B0B0B"/>
          <w:spacing w:val="10"/>
          <w:sz w:val="20"/>
          <w:szCs w:val="20"/>
        </w:rPr>
        <w:t xml:space="preserve"> </w:t>
      </w:r>
      <w:r w:rsidRPr="003F7DC9">
        <w:rPr>
          <w:color w:val="0B0B0B"/>
          <w:sz w:val="20"/>
          <w:szCs w:val="20"/>
        </w:rPr>
        <w:t>sentimenti</w:t>
      </w:r>
      <w:r w:rsidRPr="003F7DC9">
        <w:rPr>
          <w:color w:val="0B0B0B"/>
          <w:spacing w:val="10"/>
          <w:sz w:val="20"/>
          <w:szCs w:val="20"/>
        </w:rPr>
        <w:t xml:space="preserve"> </w:t>
      </w:r>
      <w:r w:rsidRPr="003F7DC9">
        <w:rPr>
          <w:color w:val="0B0B0B"/>
          <w:sz w:val="20"/>
          <w:szCs w:val="20"/>
        </w:rPr>
        <w:t>e</w:t>
      </w:r>
      <w:r w:rsidRPr="003F7DC9">
        <w:rPr>
          <w:color w:val="0B0B0B"/>
          <w:spacing w:val="10"/>
          <w:sz w:val="20"/>
          <w:szCs w:val="20"/>
        </w:rPr>
        <w:t xml:space="preserve"> </w:t>
      </w:r>
      <w:r w:rsidRPr="003F7DC9">
        <w:rPr>
          <w:color w:val="0B0B0B"/>
          <w:sz w:val="20"/>
          <w:szCs w:val="20"/>
        </w:rPr>
        <w:t>nel</w:t>
      </w:r>
      <w:r w:rsidRPr="003F7DC9">
        <w:rPr>
          <w:color w:val="0B0B0B"/>
          <w:spacing w:val="10"/>
          <w:sz w:val="20"/>
          <w:szCs w:val="20"/>
        </w:rPr>
        <w:t xml:space="preserve"> </w:t>
      </w:r>
      <w:r w:rsidRPr="003F7DC9">
        <w:rPr>
          <w:color w:val="0B0B0B"/>
          <w:sz w:val="20"/>
          <w:szCs w:val="20"/>
        </w:rPr>
        <w:t>comportamento.</w:t>
      </w:r>
      <w:r w:rsidRPr="003F7DC9">
        <w:rPr>
          <w:color w:val="0B0B0B"/>
          <w:spacing w:val="11"/>
          <w:sz w:val="20"/>
          <w:szCs w:val="20"/>
        </w:rPr>
        <w:t xml:space="preserve"> </w:t>
      </w:r>
      <w:r w:rsidRPr="003F7DC9">
        <w:rPr>
          <w:color w:val="0B0B0B"/>
          <w:sz w:val="20"/>
          <w:szCs w:val="20"/>
        </w:rPr>
        <w:t>I</w:t>
      </w:r>
      <w:r w:rsidRPr="003F7DC9">
        <w:rPr>
          <w:color w:val="0B0B0B"/>
          <w:spacing w:val="10"/>
          <w:sz w:val="20"/>
          <w:szCs w:val="20"/>
        </w:rPr>
        <w:t xml:space="preserve"> </w:t>
      </w:r>
      <w:r w:rsidRPr="003F7DC9">
        <w:rPr>
          <w:color w:val="0B0B0B"/>
          <w:sz w:val="20"/>
          <w:szCs w:val="20"/>
        </w:rPr>
        <w:t xml:space="preserve">marittimi devono nutrire la propria mente e il proprio corpo e cercare un supporto se richiesto. Diverse strategie per migliorare la salute mentale e il benessere del </w:t>
      </w:r>
      <w:proofErr w:type="gramStart"/>
      <w:r w:rsidRPr="003F7DC9">
        <w:rPr>
          <w:color w:val="0B0B0B"/>
          <w:sz w:val="20"/>
          <w:szCs w:val="20"/>
        </w:rPr>
        <w:t>personale  navigante</w:t>
      </w:r>
      <w:proofErr w:type="gramEnd"/>
      <w:r w:rsidRPr="003F7DC9">
        <w:rPr>
          <w:color w:val="0B0B0B"/>
          <w:sz w:val="20"/>
          <w:szCs w:val="20"/>
        </w:rPr>
        <w:t xml:space="preserve"> sono riportate in allegato</w:t>
      </w:r>
      <w:r w:rsidRPr="003F7DC9">
        <w:rPr>
          <w:color w:val="0B0B0B"/>
          <w:spacing w:val="7"/>
          <w:sz w:val="20"/>
          <w:szCs w:val="20"/>
        </w:rPr>
        <w:t xml:space="preserve"> </w:t>
      </w:r>
      <w:r w:rsidRPr="003F7DC9">
        <w:rPr>
          <w:color w:val="0B0B0B"/>
          <w:sz w:val="20"/>
          <w:szCs w:val="20"/>
        </w:rPr>
        <w:t>12</w:t>
      </w:r>
    </w:p>
    <w:p w14:paraId="65A0514A" w14:textId="77777777" w:rsidR="004C1BFC" w:rsidRPr="003F7DC9" w:rsidRDefault="004C1BFC" w:rsidP="00356158">
      <w:pPr>
        <w:spacing w:line="244" w:lineRule="auto"/>
        <w:ind w:left="709" w:right="794"/>
        <w:jc w:val="both"/>
        <w:rPr>
          <w:sz w:val="20"/>
          <w:szCs w:val="20"/>
        </w:rPr>
        <w:sectPr w:rsidR="004C1BFC" w:rsidRPr="003F7DC9">
          <w:pgSz w:w="11900" w:h="16840"/>
          <w:pgMar w:top="1600" w:right="440" w:bottom="280" w:left="460" w:header="720" w:footer="720" w:gutter="0"/>
          <w:cols w:space="720"/>
        </w:sectPr>
      </w:pPr>
    </w:p>
    <w:p w14:paraId="525B75FF" w14:textId="77777777" w:rsidR="004C1BFC" w:rsidRPr="003F7DC9" w:rsidRDefault="00D9217B" w:rsidP="00356158">
      <w:pPr>
        <w:pStyle w:val="Paragrafoelenco"/>
        <w:numPr>
          <w:ilvl w:val="1"/>
          <w:numId w:val="41"/>
        </w:numPr>
        <w:tabs>
          <w:tab w:val="left" w:pos="2137"/>
        </w:tabs>
        <w:spacing w:before="78"/>
        <w:ind w:left="709" w:right="794" w:firstLine="0"/>
        <w:rPr>
          <w:sz w:val="20"/>
          <w:szCs w:val="20"/>
        </w:rPr>
      </w:pPr>
      <w:r w:rsidRPr="003F7DC9">
        <w:rPr>
          <w:i/>
          <w:color w:val="0B0B0B"/>
          <w:sz w:val="20"/>
          <w:szCs w:val="20"/>
          <w:u w:val="single" w:color="0B0B0B"/>
        </w:rPr>
        <w:lastRenderedPageBreak/>
        <w:t>Gestione dei sintomi fisici innescati da stress e</w:t>
      </w:r>
      <w:r w:rsidRPr="003F7DC9">
        <w:rPr>
          <w:i/>
          <w:color w:val="0B0B0B"/>
          <w:spacing w:val="15"/>
          <w:sz w:val="20"/>
          <w:szCs w:val="20"/>
          <w:u w:val="single" w:color="0B0B0B"/>
        </w:rPr>
        <w:t xml:space="preserve"> </w:t>
      </w:r>
      <w:r w:rsidRPr="003F7DC9">
        <w:rPr>
          <w:i/>
          <w:color w:val="0B0B0B"/>
          <w:sz w:val="20"/>
          <w:szCs w:val="20"/>
          <w:u w:val="single" w:color="0B0B0B"/>
        </w:rPr>
        <w:t>ansia</w:t>
      </w:r>
      <w:r w:rsidRPr="003F7DC9">
        <w:rPr>
          <w:color w:val="0B0B0B"/>
          <w:sz w:val="20"/>
          <w:szCs w:val="20"/>
        </w:rPr>
        <w:t>:</w:t>
      </w:r>
    </w:p>
    <w:p w14:paraId="19CAA9FB" w14:textId="12912D3D"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I seguenti sintomi di breve durata possono insorgere nelle </w:t>
      </w:r>
      <w:proofErr w:type="gramStart"/>
      <w:r w:rsidRPr="003F7DC9">
        <w:rPr>
          <w:color w:val="0B0B0B"/>
          <w:sz w:val="20"/>
          <w:szCs w:val="20"/>
        </w:rPr>
        <w:t>persone  di</w:t>
      </w:r>
      <w:proofErr w:type="gramEnd"/>
      <w:r w:rsidRPr="003F7DC9">
        <w:rPr>
          <w:color w:val="0B0B0B"/>
          <w:sz w:val="20"/>
          <w:szCs w:val="20"/>
        </w:rPr>
        <w:t xml:space="preserve">  cattivo  umore o con</w:t>
      </w:r>
      <w:r w:rsidRPr="003F7DC9">
        <w:rPr>
          <w:color w:val="0B0B0B"/>
          <w:spacing w:val="3"/>
          <w:sz w:val="20"/>
          <w:szCs w:val="20"/>
        </w:rPr>
        <w:t xml:space="preserve"> </w:t>
      </w:r>
      <w:r w:rsidRPr="003F7DC9">
        <w:rPr>
          <w:color w:val="0B0B0B"/>
          <w:sz w:val="20"/>
          <w:szCs w:val="20"/>
        </w:rPr>
        <w:t>ansia:</w:t>
      </w:r>
    </w:p>
    <w:p w14:paraId="0EE7BCB5" w14:textId="77777777" w:rsidR="004C1BFC" w:rsidRPr="003F7DC9" w:rsidRDefault="00D9217B" w:rsidP="00356158">
      <w:pPr>
        <w:pStyle w:val="Paragrafoelenco"/>
        <w:numPr>
          <w:ilvl w:val="0"/>
          <w:numId w:val="2"/>
        </w:numPr>
        <w:tabs>
          <w:tab w:val="left" w:pos="2376"/>
        </w:tabs>
        <w:spacing w:before="2"/>
        <w:ind w:left="709" w:right="794" w:firstLine="0"/>
        <w:jc w:val="left"/>
        <w:rPr>
          <w:sz w:val="20"/>
          <w:szCs w:val="20"/>
        </w:rPr>
      </w:pPr>
      <w:r w:rsidRPr="003F7DC9">
        <w:rPr>
          <w:color w:val="0B0B0B"/>
          <w:sz w:val="20"/>
          <w:szCs w:val="20"/>
        </w:rPr>
        <w:t>battito cardiaco più veloce, irregolare o più</w:t>
      </w:r>
      <w:r w:rsidRPr="003F7DC9">
        <w:rPr>
          <w:color w:val="0B0B0B"/>
          <w:spacing w:val="11"/>
          <w:sz w:val="20"/>
          <w:szCs w:val="20"/>
        </w:rPr>
        <w:t xml:space="preserve"> </w:t>
      </w:r>
      <w:r w:rsidRPr="003F7DC9">
        <w:rPr>
          <w:color w:val="0B0B0B"/>
          <w:sz w:val="20"/>
          <w:szCs w:val="20"/>
        </w:rPr>
        <w:t>evidente;</w:t>
      </w:r>
    </w:p>
    <w:p w14:paraId="6B3F19E8" w14:textId="77777777" w:rsidR="004C1BFC" w:rsidRPr="003F7DC9" w:rsidRDefault="00D9217B" w:rsidP="00356158">
      <w:pPr>
        <w:pStyle w:val="Paragrafoelenco"/>
        <w:numPr>
          <w:ilvl w:val="0"/>
          <w:numId w:val="2"/>
        </w:numPr>
        <w:tabs>
          <w:tab w:val="left" w:pos="2376"/>
        </w:tabs>
        <w:spacing w:before="6"/>
        <w:ind w:left="709" w:right="794" w:firstLine="0"/>
        <w:jc w:val="left"/>
        <w:rPr>
          <w:sz w:val="20"/>
          <w:szCs w:val="20"/>
        </w:rPr>
      </w:pPr>
      <w:r w:rsidRPr="003F7DC9">
        <w:rPr>
          <w:color w:val="0B0B0B"/>
          <w:sz w:val="20"/>
          <w:szCs w:val="20"/>
        </w:rPr>
        <w:t>sensazione di capogiro/stordimento e</w:t>
      </w:r>
      <w:r w:rsidRPr="003F7DC9">
        <w:rPr>
          <w:color w:val="0B0B0B"/>
          <w:spacing w:val="7"/>
          <w:sz w:val="20"/>
          <w:szCs w:val="20"/>
        </w:rPr>
        <w:t xml:space="preserve"> </w:t>
      </w:r>
      <w:r w:rsidRPr="003F7DC9">
        <w:rPr>
          <w:color w:val="0B0B0B"/>
          <w:sz w:val="20"/>
          <w:szCs w:val="20"/>
        </w:rPr>
        <w:t>vertigini/nausea;</w:t>
      </w:r>
    </w:p>
    <w:p w14:paraId="6ED1D549" w14:textId="77777777" w:rsidR="004C1BFC" w:rsidRPr="003F7DC9" w:rsidRDefault="00D9217B" w:rsidP="00356158">
      <w:pPr>
        <w:pStyle w:val="Paragrafoelenco"/>
        <w:numPr>
          <w:ilvl w:val="0"/>
          <w:numId w:val="2"/>
        </w:numPr>
        <w:tabs>
          <w:tab w:val="left" w:pos="2376"/>
        </w:tabs>
        <w:spacing w:before="5"/>
        <w:ind w:left="709" w:right="794" w:firstLine="0"/>
        <w:jc w:val="left"/>
        <w:rPr>
          <w:sz w:val="20"/>
          <w:szCs w:val="20"/>
        </w:rPr>
      </w:pPr>
      <w:r w:rsidRPr="003F7DC9">
        <w:rPr>
          <w:color w:val="0B0B0B"/>
          <w:sz w:val="20"/>
          <w:szCs w:val="20"/>
        </w:rPr>
        <w:t>mal di testa;</w:t>
      </w:r>
      <w:r w:rsidRPr="003F7DC9">
        <w:rPr>
          <w:color w:val="0B0B0B"/>
          <w:spacing w:val="3"/>
          <w:sz w:val="20"/>
          <w:szCs w:val="20"/>
        </w:rPr>
        <w:t xml:space="preserve"> </w:t>
      </w:r>
      <w:r w:rsidRPr="003F7DC9">
        <w:rPr>
          <w:color w:val="0B0B0B"/>
          <w:sz w:val="20"/>
          <w:szCs w:val="20"/>
        </w:rPr>
        <w:t>e</w:t>
      </w:r>
    </w:p>
    <w:p w14:paraId="02F0430A" w14:textId="77777777" w:rsidR="004C1BFC" w:rsidRPr="003F7DC9" w:rsidRDefault="00D9217B" w:rsidP="00356158">
      <w:pPr>
        <w:pStyle w:val="Paragrafoelenco"/>
        <w:numPr>
          <w:ilvl w:val="0"/>
          <w:numId w:val="2"/>
        </w:numPr>
        <w:tabs>
          <w:tab w:val="left" w:pos="2376"/>
        </w:tabs>
        <w:spacing w:before="6"/>
        <w:ind w:left="709" w:right="794" w:firstLine="0"/>
        <w:jc w:val="left"/>
        <w:rPr>
          <w:sz w:val="20"/>
          <w:szCs w:val="20"/>
        </w:rPr>
      </w:pPr>
      <w:r w:rsidRPr="003F7DC9">
        <w:rPr>
          <w:color w:val="0B0B0B"/>
          <w:sz w:val="20"/>
          <w:szCs w:val="20"/>
        </w:rPr>
        <w:t>dolori al petto o perdita di</w:t>
      </w:r>
      <w:r w:rsidRPr="003F7DC9">
        <w:rPr>
          <w:color w:val="0B0B0B"/>
          <w:spacing w:val="8"/>
          <w:sz w:val="20"/>
          <w:szCs w:val="20"/>
        </w:rPr>
        <w:t xml:space="preserve"> </w:t>
      </w:r>
      <w:r w:rsidRPr="003F7DC9">
        <w:rPr>
          <w:color w:val="0B0B0B"/>
          <w:sz w:val="20"/>
          <w:szCs w:val="20"/>
        </w:rPr>
        <w:t>appetito.</w:t>
      </w:r>
    </w:p>
    <w:p w14:paraId="5648914D"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Può essere difficile riconoscere quali sono le cause di questi sintomi; spesso si verificano a causa di stress, ansia o malumore e possono peggiorare quando le persone si concentrano sul loro stato di salute.</w:t>
      </w:r>
    </w:p>
    <w:p w14:paraId="38FB196E"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I marittimi che sono preoccupati per i loro sintomi fisici devono parlare con le persone responsabili dell'assistenza medica a bordo e, se necessario, chiedere consiglio al medico di bordo e laddove non presente al</w:t>
      </w:r>
      <w:r w:rsidRPr="003F7DC9">
        <w:rPr>
          <w:color w:val="0B0B0B"/>
          <w:spacing w:val="26"/>
          <w:sz w:val="20"/>
          <w:szCs w:val="20"/>
        </w:rPr>
        <w:t xml:space="preserve"> </w:t>
      </w:r>
      <w:r w:rsidRPr="003F7DC9">
        <w:rPr>
          <w:color w:val="0B0B0B"/>
          <w:sz w:val="20"/>
          <w:szCs w:val="20"/>
        </w:rPr>
        <w:t>CIRM.</w:t>
      </w:r>
    </w:p>
    <w:p w14:paraId="140B755E" w14:textId="0589EB03"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Nel caso in cui personale dell’equipaggio, a causa del COVID-19, </w:t>
      </w:r>
      <w:proofErr w:type="gramStart"/>
      <w:r w:rsidRPr="003F7DC9">
        <w:rPr>
          <w:color w:val="0B0B0B"/>
          <w:sz w:val="20"/>
          <w:szCs w:val="20"/>
        </w:rPr>
        <w:t>non  possa</w:t>
      </w:r>
      <w:proofErr w:type="gramEnd"/>
      <w:r w:rsidRPr="003F7DC9">
        <w:rPr>
          <w:color w:val="0B0B0B"/>
          <w:sz w:val="20"/>
          <w:szCs w:val="20"/>
        </w:rPr>
        <w:t xml:space="preserve">  essere sostituito e resti a bordo – con suo consenso e previa stipula di nuovo contratto – oltre i limiti previsti dal contratto (MLC,2006 o CCNL), le Società di gestione devono mettere gratuitamente a disposizione del personale</w:t>
      </w:r>
      <w:r w:rsidRPr="003F7DC9">
        <w:rPr>
          <w:color w:val="0B0B0B"/>
          <w:spacing w:val="7"/>
          <w:sz w:val="20"/>
          <w:szCs w:val="20"/>
        </w:rPr>
        <w:t xml:space="preserve"> </w:t>
      </w:r>
      <w:r w:rsidRPr="003F7DC9">
        <w:rPr>
          <w:color w:val="0B0B0B"/>
          <w:sz w:val="20"/>
          <w:szCs w:val="20"/>
        </w:rPr>
        <w:t>navigante:</w:t>
      </w:r>
    </w:p>
    <w:p w14:paraId="16A259EA" w14:textId="77777777" w:rsidR="004C1BFC" w:rsidRPr="003F7DC9" w:rsidRDefault="00D9217B" w:rsidP="00356158">
      <w:pPr>
        <w:pStyle w:val="Paragrafoelenco"/>
        <w:numPr>
          <w:ilvl w:val="0"/>
          <w:numId w:val="1"/>
        </w:numPr>
        <w:tabs>
          <w:tab w:val="left" w:pos="2376"/>
        </w:tabs>
        <w:spacing w:before="5"/>
        <w:ind w:left="709" w:right="794" w:firstLine="0"/>
        <w:rPr>
          <w:sz w:val="20"/>
          <w:szCs w:val="20"/>
        </w:rPr>
      </w:pPr>
      <w:r w:rsidRPr="003F7DC9">
        <w:rPr>
          <w:color w:val="0B0B0B"/>
          <w:sz w:val="20"/>
          <w:szCs w:val="20"/>
        </w:rPr>
        <w:t>schede telefoniche o accesso a Internet per i collegamenti con la</w:t>
      </w:r>
      <w:r w:rsidRPr="003F7DC9">
        <w:rPr>
          <w:color w:val="0B0B0B"/>
          <w:spacing w:val="34"/>
          <w:sz w:val="20"/>
          <w:szCs w:val="20"/>
        </w:rPr>
        <w:t xml:space="preserve"> </w:t>
      </w:r>
      <w:r w:rsidRPr="003F7DC9">
        <w:rPr>
          <w:color w:val="0B0B0B"/>
          <w:sz w:val="20"/>
          <w:szCs w:val="20"/>
        </w:rPr>
        <w:t>famiglia;</w:t>
      </w:r>
    </w:p>
    <w:p w14:paraId="6D601369" w14:textId="77777777" w:rsidR="004C1BFC" w:rsidRPr="003F7DC9" w:rsidRDefault="00D9217B" w:rsidP="00356158">
      <w:pPr>
        <w:pStyle w:val="Paragrafoelenco"/>
        <w:numPr>
          <w:ilvl w:val="0"/>
          <w:numId w:val="1"/>
        </w:numPr>
        <w:tabs>
          <w:tab w:val="left" w:pos="2376"/>
        </w:tabs>
        <w:spacing w:before="5"/>
        <w:ind w:left="709" w:right="794" w:firstLine="0"/>
        <w:rPr>
          <w:sz w:val="20"/>
          <w:szCs w:val="20"/>
        </w:rPr>
      </w:pPr>
      <w:r w:rsidRPr="003F7DC9">
        <w:rPr>
          <w:color w:val="0B0B0B"/>
          <w:sz w:val="20"/>
          <w:szCs w:val="20"/>
        </w:rPr>
        <w:t>videoconferenza o contatti telefonici con</w:t>
      </w:r>
      <w:r w:rsidRPr="003F7DC9">
        <w:rPr>
          <w:color w:val="0B0B0B"/>
          <w:spacing w:val="8"/>
          <w:sz w:val="20"/>
          <w:szCs w:val="20"/>
        </w:rPr>
        <w:t xml:space="preserve"> </w:t>
      </w:r>
      <w:r w:rsidRPr="003F7DC9">
        <w:rPr>
          <w:color w:val="0B0B0B"/>
          <w:sz w:val="20"/>
          <w:szCs w:val="20"/>
        </w:rPr>
        <w:t>psicologi.</w:t>
      </w:r>
    </w:p>
    <w:p w14:paraId="19D5A632"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n allegato 13 il poster che rispettivamente riportano come affrontare lo stress durante l’emergenza COVID-19.</w:t>
      </w:r>
    </w:p>
    <w:p w14:paraId="34559A2A" w14:textId="77777777" w:rsidR="004C1BFC" w:rsidRPr="003F7DC9" w:rsidRDefault="004C1BFC" w:rsidP="00356158">
      <w:pPr>
        <w:pStyle w:val="Corpotesto"/>
        <w:spacing w:before="8"/>
        <w:ind w:left="709" w:right="794"/>
      </w:pPr>
    </w:p>
    <w:p w14:paraId="53081A78" w14:textId="77777777" w:rsidR="004C1BFC" w:rsidRPr="003F7DC9" w:rsidRDefault="00D9217B" w:rsidP="00356158">
      <w:pPr>
        <w:pStyle w:val="Paragrafoelenco"/>
        <w:numPr>
          <w:ilvl w:val="1"/>
          <w:numId w:val="41"/>
        </w:numPr>
        <w:tabs>
          <w:tab w:val="left" w:pos="2137"/>
        </w:tabs>
        <w:ind w:left="709" w:right="794" w:firstLine="0"/>
        <w:rPr>
          <w:sz w:val="20"/>
          <w:szCs w:val="20"/>
        </w:rPr>
      </w:pPr>
      <w:r w:rsidRPr="003F7DC9">
        <w:rPr>
          <w:i/>
          <w:color w:val="0B0B0B"/>
          <w:sz w:val="20"/>
          <w:szCs w:val="20"/>
          <w:u w:val="single" w:color="0B0B0B"/>
        </w:rPr>
        <w:t>Gestione di una crisi di salute mentale e di</w:t>
      </w:r>
      <w:r w:rsidRPr="003F7DC9">
        <w:rPr>
          <w:i/>
          <w:color w:val="0B0B0B"/>
          <w:spacing w:val="17"/>
          <w:sz w:val="20"/>
          <w:szCs w:val="20"/>
          <w:u w:val="single" w:color="0B0B0B"/>
        </w:rPr>
        <w:t xml:space="preserve"> </w:t>
      </w:r>
      <w:r w:rsidRPr="003F7DC9">
        <w:rPr>
          <w:i/>
          <w:color w:val="0B0B0B"/>
          <w:sz w:val="20"/>
          <w:szCs w:val="20"/>
          <w:u w:val="single" w:color="0B0B0B"/>
        </w:rPr>
        <w:t>un'emergenza</w:t>
      </w:r>
      <w:r w:rsidRPr="003F7DC9">
        <w:rPr>
          <w:color w:val="0B0B0B"/>
          <w:sz w:val="20"/>
          <w:szCs w:val="20"/>
        </w:rPr>
        <w:t>:</w:t>
      </w:r>
    </w:p>
    <w:p w14:paraId="78EC45EE" w14:textId="3F17D5D8"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Lo stress aggiuntivo dovuto al COVID-19 può avere un </w:t>
      </w:r>
      <w:proofErr w:type="gramStart"/>
      <w:r w:rsidRPr="003F7DC9">
        <w:rPr>
          <w:color w:val="0B0B0B"/>
          <w:sz w:val="20"/>
          <w:szCs w:val="20"/>
        </w:rPr>
        <w:t>impatto  sulla</w:t>
      </w:r>
      <w:proofErr w:type="gramEnd"/>
      <w:r w:rsidRPr="003F7DC9">
        <w:rPr>
          <w:color w:val="0B0B0B"/>
          <w:sz w:val="20"/>
          <w:szCs w:val="20"/>
        </w:rPr>
        <w:t xml:space="preserve">  salute  mentale e, pertanto, le Società di gestione devono occuparsene come se fosse un'emergenza fisica. Il personale navigante potrebbe non sentirsi più in grado di    far fronte o controllare la propria situazione o lo stato emotivo e</w:t>
      </w:r>
      <w:r w:rsidRPr="003F7DC9">
        <w:rPr>
          <w:color w:val="0B0B0B"/>
          <w:spacing w:val="44"/>
          <w:sz w:val="20"/>
          <w:szCs w:val="20"/>
        </w:rPr>
        <w:t xml:space="preserve"> </w:t>
      </w:r>
      <w:r w:rsidRPr="003F7DC9">
        <w:rPr>
          <w:color w:val="0B0B0B"/>
          <w:sz w:val="20"/>
          <w:szCs w:val="20"/>
        </w:rPr>
        <w:t>quindi:</w:t>
      </w:r>
    </w:p>
    <w:p w14:paraId="1B43C196" w14:textId="77777777" w:rsidR="004C1BFC" w:rsidRPr="003F7DC9" w:rsidRDefault="00D9217B" w:rsidP="00356158">
      <w:pPr>
        <w:pStyle w:val="Paragrafoelenco"/>
        <w:numPr>
          <w:ilvl w:val="0"/>
          <w:numId w:val="28"/>
        </w:numPr>
        <w:tabs>
          <w:tab w:val="left" w:pos="2376"/>
        </w:tabs>
        <w:spacing w:before="3"/>
        <w:ind w:left="709" w:right="794" w:firstLine="0"/>
        <w:jc w:val="left"/>
        <w:rPr>
          <w:sz w:val="20"/>
          <w:szCs w:val="20"/>
        </w:rPr>
      </w:pPr>
      <w:r w:rsidRPr="003F7DC9">
        <w:rPr>
          <w:color w:val="0B0B0B"/>
          <w:sz w:val="20"/>
          <w:szCs w:val="20"/>
        </w:rPr>
        <w:t>provare grande stress emotivo o</w:t>
      </w:r>
      <w:r w:rsidRPr="003F7DC9">
        <w:rPr>
          <w:color w:val="0B0B0B"/>
          <w:spacing w:val="7"/>
          <w:sz w:val="20"/>
          <w:szCs w:val="20"/>
        </w:rPr>
        <w:t xml:space="preserve"> </w:t>
      </w:r>
      <w:r w:rsidRPr="003F7DC9">
        <w:rPr>
          <w:color w:val="0B0B0B"/>
          <w:sz w:val="20"/>
          <w:szCs w:val="20"/>
        </w:rPr>
        <w:t>ansia;</w:t>
      </w:r>
    </w:p>
    <w:p w14:paraId="1166505E" w14:textId="77777777" w:rsidR="004C1BFC" w:rsidRPr="003F7DC9" w:rsidRDefault="00D9217B" w:rsidP="00356158">
      <w:pPr>
        <w:pStyle w:val="Paragrafoelenco"/>
        <w:numPr>
          <w:ilvl w:val="0"/>
          <w:numId w:val="28"/>
        </w:numPr>
        <w:tabs>
          <w:tab w:val="left" w:pos="2376"/>
        </w:tabs>
        <w:spacing w:before="6"/>
        <w:ind w:left="709" w:right="794" w:firstLine="0"/>
        <w:jc w:val="left"/>
        <w:rPr>
          <w:sz w:val="20"/>
          <w:szCs w:val="20"/>
        </w:rPr>
      </w:pPr>
      <w:r w:rsidRPr="003F7DC9">
        <w:rPr>
          <w:color w:val="0B0B0B"/>
          <w:sz w:val="20"/>
          <w:szCs w:val="20"/>
        </w:rPr>
        <w:t>essere incapace di far fronte alla vita quotidiana o al</w:t>
      </w:r>
      <w:r w:rsidRPr="003F7DC9">
        <w:rPr>
          <w:color w:val="0B0B0B"/>
          <w:spacing w:val="19"/>
          <w:sz w:val="20"/>
          <w:szCs w:val="20"/>
        </w:rPr>
        <w:t xml:space="preserve"> </w:t>
      </w:r>
      <w:r w:rsidRPr="003F7DC9">
        <w:rPr>
          <w:color w:val="0B0B0B"/>
          <w:sz w:val="20"/>
          <w:szCs w:val="20"/>
        </w:rPr>
        <w:t>lavoro;</w:t>
      </w:r>
    </w:p>
    <w:p w14:paraId="1D25D475" w14:textId="77777777" w:rsidR="004C1BFC" w:rsidRPr="003F7DC9" w:rsidRDefault="00D9217B" w:rsidP="00356158">
      <w:pPr>
        <w:pStyle w:val="Paragrafoelenco"/>
        <w:numPr>
          <w:ilvl w:val="0"/>
          <w:numId w:val="28"/>
        </w:numPr>
        <w:tabs>
          <w:tab w:val="left" w:pos="2376"/>
        </w:tabs>
        <w:spacing w:before="5"/>
        <w:ind w:left="709" w:right="794" w:firstLine="0"/>
        <w:jc w:val="left"/>
        <w:rPr>
          <w:sz w:val="20"/>
          <w:szCs w:val="20"/>
        </w:rPr>
      </w:pPr>
      <w:r w:rsidRPr="003F7DC9">
        <w:rPr>
          <w:color w:val="0B0B0B"/>
          <w:sz w:val="20"/>
          <w:szCs w:val="20"/>
        </w:rPr>
        <w:t>considerare l'autolesionismo o persino il suicidio;</w:t>
      </w:r>
      <w:r w:rsidRPr="003F7DC9">
        <w:rPr>
          <w:color w:val="0B0B0B"/>
          <w:spacing w:val="10"/>
          <w:sz w:val="20"/>
          <w:szCs w:val="20"/>
        </w:rPr>
        <w:t xml:space="preserve"> </w:t>
      </w:r>
      <w:r w:rsidRPr="003F7DC9">
        <w:rPr>
          <w:color w:val="0B0B0B"/>
          <w:sz w:val="20"/>
          <w:szCs w:val="20"/>
        </w:rPr>
        <w:t>e</w:t>
      </w:r>
    </w:p>
    <w:p w14:paraId="4F5449B8" w14:textId="77777777" w:rsidR="004C1BFC" w:rsidRPr="003F7DC9" w:rsidRDefault="00D9217B" w:rsidP="00356158">
      <w:pPr>
        <w:pStyle w:val="Paragrafoelenco"/>
        <w:numPr>
          <w:ilvl w:val="0"/>
          <w:numId w:val="28"/>
        </w:numPr>
        <w:tabs>
          <w:tab w:val="left" w:pos="2376"/>
        </w:tabs>
        <w:spacing w:before="6"/>
        <w:ind w:left="709" w:right="794" w:firstLine="0"/>
        <w:jc w:val="left"/>
        <w:rPr>
          <w:sz w:val="20"/>
          <w:szCs w:val="20"/>
        </w:rPr>
      </w:pPr>
      <w:r w:rsidRPr="003F7DC9">
        <w:rPr>
          <w:color w:val="0B0B0B"/>
          <w:sz w:val="20"/>
          <w:szCs w:val="20"/>
        </w:rPr>
        <w:t>sentire voci</w:t>
      </w:r>
      <w:r w:rsidRPr="003F7DC9">
        <w:rPr>
          <w:color w:val="0B0B0B"/>
          <w:spacing w:val="2"/>
          <w:sz w:val="20"/>
          <w:szCs w:val="20"/>
        </w:rPr>
        <w:t xml:space="preserve"> </w:t>
      </w:r>
      <w:r w:rsidRPr="003F7DC9">
        <w:rPr>
          <w:color w:val="0B0B0B"/>
          <w:sz w:val="20"/>
          <w:szCs w:val="20"/>
        </w:rPr>
        <w:t>(allucinazioni).</w:t>
      </w:r>
    </w:p>
    <w:p w14:paraId="6F9D010A"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n questo caso, bisogna consultare immediatamente un esperto di salute mentale per la valutazione del caso. Se la persona è già sotto la cura di un centro di salute mentale, si rende necessario contattare il consulente</w:t>
      </w:r>
      <w:r w:rsidRPr="003F7DC9">
        <w:rPr>
          <w:color w:val="0B0B0B"/>
          <w:spacing w:val="19"/>
          <w:sz w:val="20"/>
          <w:szCs w:val="20"/>
        </w:rPr>
        <w:t xml:space="preserve"> </w:t>
      </w:r>
      <w:r w:rsidRPr="003F7DC9">
        <w:rPr>
          <w:color w:val="0B0B0B"/>
          <w:sz w:val="20"/>
          <w:szCs w:val="20"/>
        </w:rPr>
        <w:t>specifico.</w:t>
      </w:r>
    </w:p>
    <w:p w14:paraId="753DDDBB" w14:textId="77777777" w:rsidR="004C1BFC" w:rsidRPr="003F7DC9" w:rsidRDefault="004C1BFC" w:rsidP="00356158">
      <w:pPr>
        <w:pStyle w:val="Corpotesto"/>
        <w:spacing w:before="8"/>
        <w:ind w:left="709" w:right="794"/>
      </w:pPr>
    </w:p>
    <w:p w14:paraId="61704DEF" w14:textId="77777777" w:rsidR="004C1BFC" w:rsidRPr="003F7DC9" w:rsidRDefault="00D9217B" w:rsidP="00356158">
      <w:pPr>
        <w:pStyle w:val="Paragrafoelenco"/>
        <w:numPr>
          <w:ilvl w:val="1"/>
          <w:numId w:val="41"/>
        </w:numPr>
        <w:tabs>
          <w:tab w:val="left" w:pos="2137"/>
        </w:tabs>
        <w:spacing w:before="1"/>
        <w:ind w:left="709" w:right="794" w:firstLine="0"/>
        <w:rPr>
          <w:sz w:val="20"/>
          <w:szCs w:val="20"/>
        </w:rPr>
      </w:pPr>
      <w:r w:rsidRPr="003F7DC9">
        <w:rPr>
          <w:i/>
          <w:color w:val="0B0B0B"/>
          <w:sz w:val="20"/>
          <w:szCs w:val="20"/>
          <w:u w:val="single" w:color="0B0B0B"/>
        </w:rPr>
        <w:t>Prescrizioni</w:t>
      </w:r>
      <w:r w:rsidRPr="003F7DC9">
        <w:rPr>
          <w:i/>
          <w:color w:val="0B0B0B"/>
          <w:spacing w:val="1"/>
          <w:sz w:val="20"/>
          <w:szCs w:val="20"/>
          <w:u w:val="single" w:color="0B0B0B"/>
        </w:rPr>
        <w:t xml:space="preserve"> </w:t>
      </w:r>
      <w:r w:rsidRPr="003F7DC9">
        <w:rPr>
          <w:i/>
          <w:color w:val="0B0B0B"/>
          <w:sz w:val="20"/>
          <w:szCs w:val="20"/>
          <w:u w:val="single" w:color="0B0B0B"/>
        </w:rPr>
        <w:t>sanitarie</w:t>
      </w:r>
      <w:r w:rsidRPr="003F7DC9">
        <w:rPr>
          <w:color w:val="0B0B0B"/>
          <w:sz w:val="20"/>
          <w:szCs w:val="20"/>
        </w:rPr>
        <w:t>:</w:t>
      </w:r>
    </w:p>
    <w:p w14:paraId="2C6AC588" w14:textId="66E1D0DE"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In considerazione dell'attuale incertezza e del tempo necessario per effettuare i cambi di equipaggio, il personale navigante deve richiedere, senza indugio, l'accesso a farmaci personali a lungo termine su </w:t>
      </w:r>
      <w:proofErr w:type="gramStart"/>
      <w:r w:rsidRPr="003F7DC9">
        <w:rPr>
          <w:color w:val="0B0B0B"/>
          <w:sz w:val="20"/>
          <w:szCs w:val="20"/>
        </w:rPr>
        <w:t>prescrizione  medica</w:t>
      </w:r>
      <w:proofErr w:type="gramEnd"/>
      <w:r w:rsidRPr="003F7DC9">
        <w:rPr>
          <w:color w:val="0B0B0B"/>
          <w:sz w:val="20"/>
          <w:szCs w:val="20"/>
        </w:rPr>
        <w:t xml:space="preserve">  che  si  stanno esaurendo in modo tale che possano essere acquistati e consegnati come articoli essenziali. A tal proposito la persona</w:t>
      </w:r>
      <w:r w:rsidRPr="003F7DC9">
        <w:rPr>
          <w:color w:val="0B0B0B"/>
          <w:spacing w:val="13"/>
          <w:sz w:val="20"/>
          <w:szCs w:val="20"/>
        </w:rPr>
        <w:t xml:space="preserve"> </w:t>
      </w:r>
      <w:r w:rsidRPr="003F7DC9">
        <w:rPr>
          <w:color w:val="0B0B0B"/>
          <w:sz w:val="20"/>
          <w:szCs w:val="20"/>
        </w:rPr>
        <w:t>deve:</w:t>
      </w:r>
    </w:p>
    <w:p w14:paraId="1728C7FA" w14:textId="77777777" w:rsidR="004C1BFC" w:rsidRPr="003F7DC9" w:rsidRDefault="00D9217B" w:rsidP="00356158">
      <w:pPr>
        <w:pStyle w:val="Paragrafoelenco"/>
        <w:numPr>
          <w:ilvl w:val="0"/>
          <w:numId w:val="27"/>
        </w:numPr>
        <w:tabs>
          <w:tab w:val="left" w:pos="2596"/>
        </w:tabs>
        <w:spacing w:before="5" w:line="244" w:lineRule="auto"/>
        <w:ind w:left="709" w:right="794" w:firstLine="0"/>
        <w:rPr>
          <w:sz w:val="20"/>
          <w:szCs w:val="20"/>
        </w:rPr>
      </w:pPr>
      <w:r w:rsidRPr="003F7DC9">
        <w:rPr>
          <w:color w:val="0B0B0B"/>
          <w:sz w:val="20"/>
          <w:szCs w:val="20"/>
        </w:rPr>
        <w:t>informare il comandante della nave della necessità di ottenere una prescrizione, fornendo dettagli precisi sulle cure necessarie, compreso il dosaggio corretto al fine di ottenere il</w:t>
      </w:r>
      <w:r w:rsidRPr="003F7DC9">
        <w:rPr>
          <w:color w:val="0B0B0B"/>
          <w:spacing w:val="13"/>
          <w:sz w:val="20"/>
          <w:szCs w:val="20"/>
        </w:rPr>
        <w:t xml:space="preserve"> </w:t>
      </w:r>
      <w:r w:rsidRPr="003F7DC9">
        <w:rPr>
          <w:color w:val="0B0B0B"/>
          <w:sz w:val="20"/>
          <w:szCs w:val="20"/>
        </w:rPr>
        <w:t>farmaco;</w:t>
      </w:r>
    </w:p>
    <w:p w14:paraId="128C85EF" w14:textId="0016D288" w:rsidR="004C1BFC" w:rsidRPr="003F7DC9" w:rsidRDefault="00D9217B" w:rsidP="00356158">
      <w:pPr>
        <w:pStyle w:val="Paragrafoelenco"/>
        <w:numPr>
          <w:ilvl w:val="0"/>
          <w:numId w:val="27"/>
        </w:numPr>
        <w:tabs>
          <w:tab w:val="left" w:pos="2596"/>
        </w:tabs>
        <w:spacing w:before="4" w:line="244" w:lineRule="auto"/>
        <w:ind w:left="709" w:right="794" w:firstLine="0"/>
        <w:rPr>
          <w:sz w:val="20"/>
          <w:szCs w:val="20"/>
        </w:rPr>
      </w:pPr>
      <w:r w:rsidRPr="003F7DC9">
        <w:rPr>
          <w:color w:val="0B0B0B"/>
          <w:sz w:val="20"/>
          <w:szCs w:val="20"/>
        </w:rPr>
        <w:t xml:space="preserve">ove possibile, ottenere una prescrizione elettronica dal proprio medico </w:t>
      </w:r>
      <w:proofErr w:type="gramStart"/>
      <w:r w:rsidRPr="003F7DC9">
        <w:rPr>
          <w:color w:val="0B0B0B"/>
          <w:sz w:val="20"/>
          <w:szCs w:val="20"/>
        </w:rPr>
        <w:t>prima  di</w:t>
      </w:r>
      <w:proofErr w:type="gramEnd"/>
      <w:r w:rsidRPr="003F7DC9">
        <w:rPr>
          <w:color w:val="0B0B0B"/>
          <w:sz w:val="20"/>
          <w:szCs w:val="20"/>
        </w:rPr>
        <w:t xml:space="preserve"> arrivare in un porto o fornire una copia cartacea della prescrizione (se disponibile) per consentire la verifica e</w:t>
      </w:r>
      <w:r w:rsidRPr="003F7DC9">
        <w:rPr>
          <w:color w:val="0B0B0B"/>
          <w:spacing w:val="12"/>
          <w:sz w:val="20"/>
          <w:szCs w:val="20"/>
        </w:rPr>
        <w:t xml:space="preserve"> </w:t>
      </w:r>
      <w:r w:rsidRPr="003F7DC9">
        <w:rPr>
          <w:color w:val="0B0B0B"/>
          <w:sz w:val="20"/>
          <w:szCs w:val="20"/>
        </w:rPr>
        <w:t>l’acquisto;</w:t>
      </w:r>
    </w:p>
    <w:p w14:paraId="33FAD992" w14:textId="5032B826" w:rsidR="004C1BFC" w:rsidRPr="003F7DC9" w:rsidRDefault="00D9217B" w:rsidP="00356158">
      <w:pPr>
        <w:pStyle w:val="Paragrafoelenco"/>
        <w:numPr>
          <w:ilvl w:val="0"/>
          <w:numId w:val="27"/>
        </w:numPr>
        <w:tabs>
          <w:tab w:val="left" w:pos="2597"/>
        </w:tabs>
        <w:spacing w:before="3" w:line="244" w:lineRule="auto"/>
        <w:ind w:left="709" w:right="794" w:firstLine="0"/>
        <w:rPr>
          <w:sz w:val="20"/>
          <w:szCs w:val="20"/>
        </w:rPr>
      </w:pPr>
      <w:r w:rsidRPr="003F7DC9">
        <w:rPr>
          <w:color w:val="0B0B0B"/>
          <w:sz w:val="20"/>
          <w:szCs w:val="20"/>
        </w:rPr>
        <w:t xml:space="preserve">se è richiesta la riservatezza e i marittimi non desiderano </w:t>
      </w:r>
      <w:proofErr w:type="gramStart"/>
      <w:r w:rsidRPr="003F7DC9">
        <w:rPr>
          <w:color w:val="0B0B0B"/>
          <w:sz w:val="20"/>
          <w:szCs w:val="20"/>
        </w:rPr>
        <w:t>informare  il</w:t>
      </w:r>
      <w:proofErr w:type="gramEnd"/>
      <w:r w:rsidRPr="003F7DC9">
        <w:rPr>
          <w:color w:val="0B0B0B"/>
          <w:sz w:val="20"/>
          <w:szCs w:val="20"/>
        </w:rPr>
        <w:t xml:space="preserve">  comando nave, essi devono contattare il servizio </w:t>
      </w:r>
      <w:r w:rsidRPr="003F7DC9">
        <w:rPr>
          <w:i/>
          <w:color w:val="0B0B0B"/>
          <w:sz w:val="20"/>
          <w:szCs w:val="20"/>
        </w:rPr>
        <w:t xml:space="preserve">welfare </w:t>
      </w:r>
      <w:r w:rsidRPr="003F7DC9">
        <w:rPr>
          <w:color w:val="0B0B0B"/>
          <w:sz w:val="20"/>
          <w:szCs w:val="20"/>
        </w:rPr>
        <w:t xml:space="preserve">della gente di mare per ottenere informazioni sulla consegna e l’acquisto di medicinali tenendo in considerazione che –a motivo delle attuali restrizioni – l'attività dei servizi </w:t>
      </w:r>
      <w:r w:rsidRPr="003F7DC9">
        <w:rPr>
          <w:i/>
          <w:color w:val="0B0B0B"/>
          <w:sz w:val="20"/>
          <w:szCs w:val="20"/>
        </w:rPr>
        <w:t xml:space="preserve">welfare </w:t>
      </w:r>
      <w:r w:rsidRPr="003F7DC9">
        <w:rPr>
          <w:color w:val="0B0B0B"/>
          <w:sz w:val="20"/>
          <w:szCs w:val="20"/>
        </w:rPr>
        <w:t>è stato fortemente</w:t>
      </w:r>
      <w:r w:rsidRPr="003F7DC9">
        <w:rPr>
          <w:color w:val="0B0B0B"/>
          <w:spacing w:val="6"/>
          <w:sz w:val="20"/>
          <w:szCs w:val="20"/>
        </w:rPr>
        <w:t xml:space="preserve"> </w:t>
      </w:r>
      <w:r w:rsidRPr="003F7DC9">
        <w:rPr>
          <w:color w:val="0B0B0B"/>
          <w:sz w:val="20"/>
          <w:szCs w:val="20"/>
        </w:rPr>
        <w:t>limitato;</w:t>
      </w:r>
    </w:p>
    <w:p w14:paraId="39799546" w14:textId="77777777" w:rsidR="004C1BFC" w:rsidRPr="003F7DC9" w:rsidRDefault="00D9217B" w:rsidP="00356158">
      <w:pPr>
        <w:pStyle w:val="Paragrafoelenco"/>
        <w:numPr>
          <w:ilvl w:val="0"/>
          <w:numId w:val="27"/>
        </w:numPr>
        <w:tabs>
          <w:tab w:val="left" w:pos="2596"/>
        </w:tabs>
        <w:spacing w:before="5"/>
        <w:ind w:left="709" w:right="794" w:firstLine="0"/>
        <w:rPr>
          <w:sz w:val="20"/>
          <w:szCs w:val="20"/>
        </w:rPr>
      </w:pPr>
      <w:r w:rsidRPr="003F7DC9">
        <w:rPr>
          <w:color w:val="0B0B0B"/>
          <w:sz w:val="20"/>
          <w:szCs w:val="20"/>
        </w:rPr>
        <w:t>se possibile, richiedere l’invio di forniture dal loro Paese di</w:t>
      </w:r>
      <w:r w:rsidRPr="003F7DC9">
        <w:rPr>
          <w:color w:val="0B0B0B"/>
          <w:spacing w:val="25"/>
          <w:sz w:val="20"/>
          <w:szCs w:val="20"/>
        </w:rPr>
        <w:t xml:space="preserve"> </w:t>
      </w:r>
      <w:r w:rsidRPr="003F7DC9">
        <w:rPr>
          <w:color w:val="0B0B0B"/>
          <w:sz w:val="20"/>
          <w:szCs w:val="20"/>
        </w:rPr>
        <w:t>residenza.</w:t>
      </w:r>
    </w:p>
    <w:p w14:paraId="0860731A" w14:textId="77777777" w:rsidR="008D2CBB" w:rsidRPr="003F7DC9" w:rsidRDefault="008D2CBB" w:rsidP="00356158">
      <w:pPr>
        <w:pStyle w:val="Paragrafoelenco"/>
        <w:tabs>
          <w:tab w:val="left" w:pos="2596"/>
        </w:tabs>
        <w:spacing w:before="5"/>
        <w:ind w:left="709" w:right="794" w:firstLine="0"/>
        <w:rPr>
          <w:sz w:val="20"/>
          <w:szCs w:val="20"/>
        </w:rPr>
      </w:pPr>
    </w:p>
    <w:p w14:paraId="772C69A9" w14:textId="77777777" w:rsidR="008D2CBB" w:rsidRPr="003F7DC9" w:rsidRDefault="008D2CBB" w:rsidP="00356158">
      <w:pPr>
        <w:pStyle w:val="Paragrafoelenco"/>
        <w:tabs>
          <w:tab w:val="left" w:pos="2596"/>
        </w:tabs>
        <w:spacing w:before="5"/>
        <w:ind w:left="709" w:right="794" w:firstLine="0"/>
        <w:rPr>
          <w:sz w:val="20"/>
          <w:szCs w:val="20"/>
        </w:rPr>
      </w:pPr>
    </w:p>
    <w:p w14:paraId="7DDE6197" w14:textId="77777777" w:rsidR="008D2CBB" w:rsidRPr="003F7DC9" w:rsidRDefault="008D2CBB" w:rsidP="00356158">
      <w:pPr>
        <w:tabs>
          <w:tab w:val="left" w:pos="2596"/>
        </w:tabs>
        <w:spacing w:before="5"/>
        <w:ind w:left="709" w:right="794"/>
        <w:rPr>
          <w:sz w:val="20"/>
          <w:szCs w:val="20"/>
        </w:rPr>
      </w:pPr>
      <w:r w:rsidRPr="003F7DC9">
        <w:rPr>
          <w:color w:val="0B0B0B"/>
        </w:rPr>
        <w:t>Nell'allegato 14 una tabella che delinea i requisiti per la richiesta di prescrizioni ripetute per i marittimi i cui farmaci personali si stanno esaurendo. L'elenco non è esaustivo ed è importante contattare le Autorità locali o gli assistenti sociali locali prima dell'arrivo in porto per definire il modo migliore per conseguire, tempestivamente, tale obiettivo.</w:t>
      </w:r>
    </w:p>
    <w:p w14:paraId="5752DEF5" w14:textId="77777777" w:rsidR="004C1BFC" w:rsidRPr="003F7DC9" w:rsidRDefault="004C1BFC" w:rsidP="00DE2ED2">
      <w:pPr>
        <w:ind w:left="284" w:right="794"/>
        <w:jc w:val="both"/>
        <w:rPr>
          <w:sz w:val="20"/>
          <w:szCs w:val="20"/>
        </w:rPr>
        <w:sectPr w:rsidR="004C1BFC" w:rsidRPr="003F7DC9">
          <w:pgSz w:w="11900" w:h="16840"/>
          <w:pgMar w:top="1600" w:right="440" w:bottom="280" w:left="460" w:header="720" w:footer="720" w:gutter="0"/>
          <w:cols w:space="720"/>
        </w:sectPr>
      </w:pPr>
    </w:p>
    <w:p w14:paraId="214035A5" w14:textId="77777777" w:rsidR="004C1BFC" w:rsidRPr="003F7DC9" w:rsidRDefault="004C1BFC" w:rsidP="0019267B">
      <w:pPr>
        <w:pStyle w:val="Corpotesto"/>
      </w:pPr>
    </w:p>
    <w:p w14:paraId="3756D036" w14:textId="77777777" w:rsidR="004C1BFC" w:rsidRPr="003F7DC9" w:rsidRDefault="004C1BFC" w:rsidP="0019267B">
      <w:pPr>
        <w:pStyle w:val="Corpotesto"/>
      </w:pPr>
    </w:p>
    <w:p w14:paraId="187E7638" w14:textId="77777777" w:rsidR="004C1BFC" w:rsidRPr="003F7DC9" w:rsidRDefault="004C1BFC" w:rsidP="0019267B">
      <w:pPr>
        <w:pStyle w:val="Corpotesto"/>
      </w:pPr>
    </w:p>
    <w:p w14:paraId="468A0A93" w14:textId="77777777" w:rsidR="004C1BFC" w:rsidRPr="003F7DC9" w:rsidRDefault="004C1BFC" w:rsidP="0019267B">
      <w:pPr>
        <w:pStyle w:val="Corpotesto"/>
        <w:spacing w:before="2"/>
        <w:rPr>
          <w:sz w:val="22"/>
        </w:rPr>
      </w:pPr>
    </w:p>
    <w:p w14:paraId="38C48723" w14:textId="77777777" w:rsidR="004C1BFC" w:rsidRPr="003F7DC9" w:rsidRDefault="00D9217B" w:rsidP="0019267B">
      <w:pPr>
        <w:spacing w:before="101"/>
        <w:ind w:right="490"/>
        <w:jc w:val="right"/>
        <w:rPr>
          <w:sz w:val="17"/>
        </w:rPr>
      </w:pPr>
      <w:r w:rsidRPr="003F7DC9">
        <w:rPr>
          <w:color w:val="0B0B0B"/>
          <w:w w:val="105"/>
          <w:sz w:val="17"/>
        </w:rPr>
        <w:t>Allegato</w:t>
      </w:r>
      <w:r w:rsidRPr="003F7DC9">
        <w:rPr>
          <w:color w:val="0B0B0B"/>
          <w:spacing w:val="-13"/>
          <w:w w:val="105"/>
          <w:sz w:val="17"/>
        </w:rPr>
        <w:t xml:space="preserve"> </w:t>
      </w:r>
      <w:r w:rsidRPr="003F7DC9">
        <w:rPr>
          <w:color w:val="0B0B0B"/>
          <w:w w:val="105"/>
          <w:sz w:val="17"/>
        </w:rPr>
        <w:t>1</w:t>
      </w:r>
    </w:p>
    <w:p w14:paraId="66812C78" w14:textId="77777777" w:rsidR="004C1BFC" w:rsidRPr="003F7DC9" w:rsidRDefault="00D9217B" w:rsidP="0019267B">
      <w:pPr>
        <w:spacing w:before="3"/>
        <w:ind w:right="490"/>
        <w:jc w:val="right"/>
        <w:rPr>
          <w:i/>
          <w:sz w:val="16"/>
        </w:rPr>
      </w:pPr>
      <w:r w:rsidRPr="003F7DC9">
        <w:rPr>
          <w:i/>
          <w:color w:val="0B0B0B"/>
          <w:sz w:val="16"/>
        </w:rPr>
        <w:t>Annex</w:t>
      </w:r>
      <w:r w:rsidRPr="003F7DC9">
        <w:rPr>
          <w:i/>
          <w:color w:val="0B0B0B"/>
          <w:spacing w:val="2"/>
          <w:sz w:val="16"/>
        </w:rPr>
        <w:t xml:space="preserve"> </w:t>
      </w:r>
      <w:r w:rsidRPr="003F7DC9">
        <w:rPr>
          <w:i/>
          <w:color w:val="0B0B0B"/>
          <w:sz w:val="16"/>
        </w:rPr>
        <w:t>1</w:t>
      </w:r>
    </w:p>
    <w:p w14:paraId="0493E0DF" w14:textId="77777777" w:rsidR="004C1BFC" w:rsidRPr="003F7DC9" w:rsidRDefault="004C1BFC" w:rsidP="0019267B">
      <w:pPr>
        <w:pStyle w:val="Corpotesto"/>
        <w:rPr>
          <w:i/>
          <w:sz w:val="6"/>
        </w:rPr>
      </w:pPr>
    </w:p>
    <w:tbl>
      <w:tblPr>
        <w:tblStyle w:val="TableNormal"/>
        <w:tblW w:w="0" w:type="auto"/>
        <w:tblInd w:w="118" w:type="dxa"/>
        <w:tblBorders>
          <w:top w:val="single" w:sz="4" w:space="0" w:color="0B0B0B"/>
          <w:left w:val="single" w:sz="4" w:space="0" w:color="0B0B0B"/>
          <w:bottom w:val="single" w:sz="4" w:space="0" w:color="0B0B0B"/>
          <w:right w:val="single" w:sz="4" w:space="0" w:color="0B0B0B"/>
          <w:insideH w:val="single" w:sz="4" w:space="0" w:color="0B0B0B"/>
          <w:insideV w:val="single" w:sz="4" w:space="0" w:color="0B0B0B"/>
        </w:tblBorders>
        <w:tblLayout w:type="fixed"/>
        <w:tblLook w:val="01E0" w:firstRow="1" w:lastRow="1" w:firstColumn="1" w:lastColumn="1" w:noHBand="0" w:noVBand="0"/>
      </w:tblPr>
      <w:tblGrid>
        <w:gridCol w:w="712"/>
        <w:gridCol w:w="1115"/>
        <w:gridCol w:w="1229"/>
        <w:gridCol w:w="1028"/>
        <w:gridCol w:w="1141"/>
        <w:gridCol w:w="1141"/>
        <w:gridCol w:w="913"/>
        <w:gridCol w:w="1026"/>
        <w:gridCol w:w="799"/>
        <w:gridCol w:w="1026"/>
        <w:gridCol w:w="684"/>
        <w:gridCol w:w="1027"/>
        <w:gridCol w:w="828"/>
      </w:tblGrid>
      <w:tr w:rsidR="004C1BFC" w:rsidRPr="003F7DC9" w14:paraId="44A59D7F" w14:textId="77777777">
        <w:trPr>
          <w:trHeight w:val="904"/>
        </w:trPr>
        <w:tc>
          <w:tcPr>
            <w:tcW w:w="712" w:type="dxa"/>
            <w:shd w:val="clear" w:color="auto" w:fill="E3E3E3"/>
          </w:tcPr>
          <w:p w14:paraId="3826865B" w14:textId="77777777" w:rsidR="004C1BFC" w:rsidRPr="003F7DC9" w:rsidRDefault="00D9217B" w:rsidP="0019267B">
            <w:pPr>
              <w:pStyle w:val="TableParagraph"/>
              <w:spacing w:before="134" w:line="249" w:lineRule="auto"/>
              <w:ind w:left="175" w:right="162"/>
              <w:rPr>
                <w:rFonts w:ascii="Times New Roman" w:hAnsi="Times New Roman" w:cs="Times New Roman"/>
                <w:sz w:val="17"/>
              </w:rPr>
            </w:pPr>
            <w:r w:rsidRPr="003F7DC9">
              <w:rPr>
                <w:rFonts w:ascii="Times New Roman" w:hAnsi="Times New Roman" w:cs="Times New Roman"/>
                <w:color w:val="0B0B0B"/>
                <w:w w:val="105"/>
                <w:sz w:val="17"/>
              </w:rPr>
              <w:t xml:space="preserve">Circ. </w:t>
            </w:r>
            <w:r w:rsidRPr="003F7DC9">
              <w:rPr>
                <w:rFonts w:ascii="Times New Roman" w:hAnsi="Times New Roman" w:cs="Times New Roman"/>
                <w:color w:val="0B0B0B"/>
                <w:sz w:val="17"/>
              </w:rPr>
              <w:t>4204</w:t>
            </w:r>
          </w:p>
          <w:p w14:paraId="38FD2581" w14:textId="77777777" w:rsidR="004C1BFC" w:rsidRPr="003F7DC9" w:rsidRDefault="00D9217B" w:rsidP="0019267B">
            <w:pPr>
              <w:pStyle w:val="TableParagraph"/>
              <w:spacing w:before="1"/>
              <w:ind w:left="187"/>
              <w:rPr>
                <w:rFonts w:ascii="Times New Roman" w:hAnsi="Times New Roman" w:cs="Times New Roman"/>
                <w:sz w:val="17"/>
              </w:rPr>
            </w:pPr>
            <w:r w:rsidRPr="003F7DC9">
              <w:rPr>
                <w:rFonts w:ascii="Times New Roman" w:hAnsi="Times New Roman" w:cs="Times New Roman"/>
                <w:color w:val="0B0B0B"/>
                <w:w w:val="105"/>
                <w:sz w:val="17"/>
              </w:rPr>
              <w:t>Add.</w:t>
            </w:r>
          </w:p>
        </w:tc>
        <w:tc>
          <w:tcPr>
            <w:tcW w:w="1115" w:type="dxa"/>
            <w:shd w:val="clear" w:color="auto" w:fill="E3E3E3"/>
          </w:tcPr>
          <w:p w14:paraId="62949489" w14:textId="77777777" w:rsidR="004C1BFC" w:rsidRPr="003F7DC9" w:rsidRDefault="004C1BFC" w:rsidP="0019267B">
            <w:pPr>
              <w:pStyle w:val="TableParagraph"/>
              <w:spacing w:before="1"/>
              <w:rPr>
                <w:rFonts w:ascii="Times New Roman" w:hAnsi="Times New Roman" w:cs="Times New Roman"/>
                <w:i/>
                <w:sz w:val="21"/>
              </w:rPr>
            </w:pPr>
          </w:p>
          <w:p w14:paraId="79134154" w14:textId="77777777" w:rsidR="004C1BFC" w:rsidRPr="003F7DC9" w:rsidRDefault="00D9217B" w:rsidP="0019267B">
            <w:pPr>
              <w:pStyle w:val="TableParagraph"/>
              <w:spacing w:line="249" w:lineRule="auto"/>
              <w:ind w:left="105"/>
              <w:rPr>
                <w:rFonts w:ascii="Times New Roman" w:hAnsi="Times New Roman" w:cs="Times New Roman"/>
                <w:sz w:val="17"/>
              </w:rPr>
            </w:pPr>
            <w:r w:rsidRPr="003F7DC9">
              <w:rPr>
                <w:rFonts w:ascii="Times New Roman" w:hAnsi="Times New Roman" w:cs="Times New Roman"/>
                <w:color w:val="0B0B0B"/>
                <w:w w:val="105"/>
                <w:sz w:val="17"/>
              </w:rPr>
              <w:t>Operazioni Commerciali</w:t>
            </w:r>
          </w:p>
        </w:tc>
        <w:tc>
          <w:tcPr>
            <w:tcW w:w="1229" w:type="dxa"/>
            <w:shd w:val="clear" w:color="auto" w:fill="E3E3E3"/>
          </w:tcPr>
          <w:p w14:paraId="72BE337E" w14:textId="77777777" w:rsidR="004C1BFC" w:rsidRPr="003F7DC9" w:rsidRDefault="004C1BFC" w:rsidP="0019267B">
            <w:pPr>
              <w:pStyle w:val="TableParagraph"/>
              <w:spacing w:before="1"/>
              <w:rPr>
                <w:rFonts w:ascii="Times New Roman" w:hAnsi="Times New Roman" w:cs="Times New Roman"/>
                <w:i/>
                <w:sz w:val="21"/>
              </w:rPr>
            </w:pPr>
          </w:p>
          <w:p w14:paraId="05CA4BE8" w14:textId="77777777" w:rsidR="004C1BFC" w:rsidRPr="003F7DC9" w:rsidRDefault="00D9217B" w:rsidP="0019267B">
            <w:pPr>
              <w:pStyle w:val="TableParagraph"/>
              <w:spacing w:line="249" w:lineRule="auto"/>
              <w:ind w:left="440"/>
              <w:rPr>
                <w:rFonts w:ascii="Times New Roman" w:hAnsi="Times New Roman" w:cs="Times New Roman"/>
                <w:sz w:val="17"/>
              </w:rPr>
            </w:pPr>
            <w:r w:rsidRPr="003F7DC9">
              <w:rPr>
                <w:rFonts w:ascii="Times New Roman" w:hAnsi="Times New Roman" w:cs="Times New Roman"/>
                <w:color w:val="0B0B0B"/>
                <w:w w:val="105"/>
                <w:sz w:val="17"/>
              </w:rPr>
              <w:t>Certificazione nave</w:t>
            </w:r>
          </w:p>
        </w:tc>
        <w:tc>
          <w:tcPr>
            <w:tcW w:w="1028" w:type="dxa"/>
            <w:shd w:val="clear" w:color="auto" w:fill="E3E3E3"/>
          </w:tcPr>
          <w:p w14:paraId="3CCEC2BF" w14:textId="77777777" w:rsidR="004C1BFC" w:rsidRPr="003F7DC9" w:rsidRDefault="00D9217B" w:rsidP="0019267B">
            <w:pPr>
              <w:pStyle w:val="TableParagraph"/>
              <w:spacing w:before="134" w:line="249" w:lineRule="auto"/>
              <w:ind w:left="163" w:right="151"/>
              <w:jc w:val="center"/>
              <w:rPr>
                <w:rFonts w:ascii="Times New Roman" w:hAnsi="Times New Roman" w:cs="Times New Roman"/>
                <w:sz w:val="17"/>
              </w:rPr>
            </w:pPr>
            <w:r w:rsidRPr="003F7DC9">
              <w:rPr>
                <w:rFonts w:ascii="Times New Roman" w:hAnsi="Times New Roman" w:cs="Times New Roman"/>
                <w:color w:val="0B0B0B"/>
                <w:w w:val="105"/>
                <w:sz w:val="17"/>
              </w:rPr>
              <w:t xml:space="preserve">Cambi </w:t>
            </w:r>
            <w:r w:rsidRPr="003F7DC9">
              <w:rPr>
                <w:rFonts w:ascii="Times New Roman" w:hAnsi="Times New Roman" w:cs="Times New Roman"/>
                <w:color w:val="0B0B0B"/>
                <w:sz w:val="17"/>
              </w:rPr>
              <w:t xml:space="preserve">equipaggi </w:t>
            </w:r>
            <w:r w:rsidRPr="003F7DC9">
              <w:rPr>
                <w:rFonts w:ascii="Times New Roman" w:hAnsi="Times New Roman" w:cs="Times New Roman"/>
                <w:color w:val="0B0B0B"/>
                <w:w w:val="105"/>
                <w:sz w:val="17"/>
              </w:rPr>
              <w:t>Rimpatri</w:t>
            </w:r>
          </w:p>
        </w:tc>
        <w:tc>
          <w:tcPr>
            <w:tcW w:w="1141" w:type="dxa"/>
            <w:shd w:val="clear" w:color="auto" w:fill="E3E3E3"/>
          </w:tcPr>
          <w:p w14:paraId="6311ED74" w14:textId="77777777" w:rsidR="004C1BFC" w:rsidRPr="003F7DC9" w:rsidRDefault="004C1BFC" w:rsidP="0019267B">
            <w:pPr>
              <w:pStyle w:val="TableParagraph"/>
              <w:spacing w:before="1"/>
              <w:rPr>
                <w:rFonts w:ascii="Times New Roman" w:hAnsi="Times New Roman" w:cs="Times New Roman"/>
                <w:i/>
                <w:sz w:val="21"/>
              </w:rPr>
            </w:pPr>
          </w:p>
          <w:p w14:paraId="41CF73B3" w14:textId="77777777" w:rsidR="004C1BFC" w:rsidRPr="003F7DC9" w:rsidRDefault="00D9217B" w:rsidP="0019267B">
            <w:pPr>
              <w:pStyle w:val="TableParagraph"/>
              <w:spacing w:line="249" w:lineRule="auto"/>
              <w:ind w:left="334"/>
              <w:rPr>
                <w:rFonts w:ascii="Times New Roman" w:hAnsi="Times New Roman" w:cs="Times New Roman"/>
                <w:sz w:val="17"/>
              </w:rPr>
            </w:pPr>
            <w:r w:rsidRPr="003F7DC9">
              <w:rPr>
                <w:rFonts w:ascii="Times New Roman" w:hAnsi="Times New Roman" w:cs="Times New Roman"/>
                <w:color w:val="0B0B0B"/>
                <w:w w:val="105"/>
                <w:sz w:val="17"/>
              </w:rPr>
              <w:t>Interferenza traffici</w:t>
            </w:r>
          </w:p>
        </w:tc>
        <w:tc>
          <w:tcPr>
            <w:tcW w:w="1141" w:type="dxa"/>
            <w:shd w:val="clear" w:color="auto" w:fill="E3E3E3"/>
          </w:tcPr>
          <w:p w14:paraId="4E967DD5" w14:textId="77777777" w:rsidR="004C1BFC" w:rsidRPr="003F7DC9" w:rsidRDefault="004C1BFC" w:rsidP="0019267B">
            <w:pPr>
              <w:pStyle w:val="TableParagraph"/>
              <w:spacing w:before="1"/>
              <w:rPr>
                <w:rFonts w:ascii="Times New Roman" w:hAnsi="Times New Roman" w:cs="Times New Roman"/>
                <w:i/>
                <w:sz w:val="21"/>
              </w:rPr>
            </w:pPr>
          </w:p>
          <w:p w14:paraId="7E662C1E" w14:textId="77777777" w:rsidR="004C1BFC" w:rsidRPr="003F7DC9" w:rsidRDefault="00D9217B" w:rsidP="0019267B">
            <w:pPr>
              <w:pStyle w:val="TableParagraph"/>
              <w:spacing w:line="249" w:lineRule="auto"/>
              <w:ind w:left="214"/>
              <w:rPr>
                <w:rFonts w:ascii="Times New Roman" w:hAnsi="Times New Roman" w:cs="Times New Roman"/>
                <w:sz w:val="17"/>
              </w:rPr>
            </w:pPr>
            <w:r w:rsidRPr="003F7DC9">
              <w:rPr>
                <w:rFonts w:ascii="Times New Roman" w:hAnsi="Times New Roman" w:cs="Times New Roman"/>
                <w:color w:val="0B0B0B"/>
                <w:w w:val="105"/>
                <w:sz w:val="17"/>
              </w:rPr>
              <w:t>Gestione personale</w:t>
            </w:r>
          </w:p>
        </w:tc>
        <w:tc>
          <w:tcPr>
            <w:tcW w:w="913" w:type="dxa"/>
            <w:shd w:val="clear" w:color="auto" w:fill="E3E3E3"/>
          </w:tcPr>
          <w:p w14:paraId="30B76FA3" w14:textId="77777777" w:rsidR="004C1BFC" w:rsidRPr="003F7DC9" w:rsidRDefault="004C1BFC" w:rsidP="0019267B">
            <w:pPr>
              <w:pStyle w:val="TableParagraph"/>
              <w:spacing w:before="1"/>
              <w:rPr>
                <w:rFonts w:ascii="Times New Roman" w:hAnsi="Times New Roman" w:cs="Times New Roman"/>
                <w:i/>
                <w:sz w:val="21"/>
              </w:rPr>
            </w:pPr>
          </w:p>
          <w:p w14:paraId="08429A0F" w14:textId="77777777" w:rsidR="004C1BFC" w:rsidRPr="003F7DC9" w:rsidRDefault="00D9217B" w:rsidP="0019267B">
            <w:pPr>
              <w:pStyle w:val="TableParagraph"/>
              <w:spacing w:line="249" w:lineRule="auto"/>
              <w:ind w:left="283"/>
              <w:rPr>
                <w:rFonts w:ascii="Times New Roman" w:hAnsi="Times New Roman" w:cs="Times New Roman"/>
                <w:sz w:val="17"/>
              </w:rPr>
            </w:pPr>
            <w:r w:rsidRPr="003F7DC9">
              <w:rPr>
                <w:rFonts w:ascii="Times New Roman" w:hAnsi="Times New Roman" w:cs="Times New Roman"/>
                <w:color w:val="0B0B0B"/>
                <w:w w:val="105"/>
                <w:sz w:val="17"/>
              </w:rPr>
              <w:t xml:space="preserve">CoCs </w:t>
            </w:r>
            <w:r w:rsidRPr="003F7DC9">
              <w:rPr>
                <w:rFonts w:ascii="Times New Roman" w:hAnsi="Times New Roman" w:cs="Times New Roman"/>
                <w:color w:val="0B0B0B"/>
                <w:sz w:val="17"/>
              </w:rPr>
              <w:t>CoPs</w:t>
            </w:r>
          </w:p>
        </w:tc>
        <w:tc>
          <w:tcPr>
            <w:tcW w:w="1026" w:type="dxa"/>
            <w:shd w:val="clear" w:color="auto" w:fill="E3E3E3"/>
          </w:tcPr>
          <w:p w14:paraId="7E1CDCC1" w14:textId="77777777" w:rsidR="004C1BFC" w:rsidRPr="003F7DC9" w:rsidRDefault="00D9217B" w:rsidP="0019267B">
            <w:pPr>
              <w:pStyle w:val="TableParagraph"/>
              <w:spacing w:before="134" w:line="249" w:lineRule="auto"/>
              <w:ind w:left="142" w:right="128"/>
              <w:jc w:val="center"/>
              <w:rPr>
                <w:rFonts w:ascii="Times New Roman" w:hAnsi="Times New Roman" w:cs="Times New Roman"/>
                <w:sz w:val="17"/>
              </w:rPr>
            </w:pPr>
            <w:r w:rsidRPr="003F7DC9">
              <w:rPr>
                <w:rFonts w:ascii="Times New Roman" w:hAnsi="Times New Roman" w:cs="Times New Roman"/>
                <w:color w:val="0B0B0B"/>
                <w:w w:val="105"/>
                <w:sz w:val="17"/>
              </w:rPr>
              <w:t xml:space="preserve">Ritardo </w:t>
            </w:r>
            <w:r w:rsidRPr="003F7DC9">
              <w:rPr>
                <w:rFonts w:ascii="Times New Roman" w:hAnsi="Times New Roman" w:cs="Times New Roman"/>
                <w:color w:val="0B0B0B"/>
                <w:sz w:val="17"/>
              </w:rPr>
              <w:t xml:space="preserve">Consegna </w:t>
            </w:r>
            <w:r w:rsidRPr="003F7DC9">
              <w:rPr>
                <w:rFonts w:ascii="Times New Roman" w:hAnsi="Times New Roman" w:cs="Times New Roman"/>
                <w:color w:val="0B0B0B"/>
                <w:w w:val="105"/>
                <w:sz w:val="17"/>
              </w:rPr>
              <w:t>navi</w:t>
            </w:r>
          </w:p>
        </w:tc>
        <w:tc>
          <w:tcPr>
            <w:tcW w:w="799" w:type="dxa"/>
            <w:shd w:val="clear" w:color="auto" w:fill="E3E3E3"/>
          </w:tcPr>
          <w:p w14:paraId="344DD7DE" w14:textId="77777777" w:rsidR="004C1BFC" w:rsidRPr="003F7DC9" w:rsidRDefault="004C1BFC" w:rsidP="0019267B">
            <w:pPr>
              <w:pStyle w:val="TableParagraph"/>
              <w:rPr>
                <w:rFonts w:ascii="Times New Roman" w:hAnsi="Times New Roman" w:cs="Times New Roman"/>
                <w:i/>
                <w:sz w:val="18"/>
              </w:rPr>
            </w:pPr>
          </w:p>
          <w:p w14:paraId="295F2DF3" w14:textId="77777777" w:rsidR="004C1BFC" w:rsidRPr="003F7DC9" w:rsidRDefault="00D9217B" w:rsidP="0019267B">
            <w:pPr>
              <w:pStyle w:val="TableParagraph"/>
              <w:spacing w:before="144"/>
              <w:ind w:left="247" w:right="232"/>
              <w:jc w:val="center"/>
              <w:rPr>
                <w:rFonts w:ascii="Times New Roman" w:hAnsi="Times New Roman" w:cs="Times New Roman"/>
                <w:sz w:val="17"/>
              </w:rPr>
            </w:pPr>
            <w:r w:rsidRPr="003F7DC9">
              <w:rPr>
                <w:rFonts w:ascii="Times New Roman" w:hAnsi="Times New Roman" w:cs="Times New Roman"/>
                <w:color w:val="0B0B0B"/>
                <w:w w:val="105"/>
                <w:sz w:val="17"/>
              </w:rPr>
              <w:t>PSC</w:t>
            </w:r>
          </w:p>
        </w:tc>
        <w:tc>
          <w:tcPr>
            <w:tcW w:w="1026" w:type="dxa"/>
            <w:shd w:val="clear" w:color="auto" w:fill="E3E3E3"/>
          </w:tcPr>
          <w:p w14:paraId="43729600" w14:textId="77777777" w:rsidR="004C1BFC" w:rsidRPr="003F7DC9" w:rsidRDefault="004C1BFC" w:rsidP="0019267B">
            <w:pPr>
              <w:pStyle w:val="TableParagraph"/>
              <w:rPr>
                <w:rFonts w:ascii="Times New Roman" w:hAnsi="Times New Roman" w:cs="Times New Roman"/>
                <w:i/>
                <w:sz w:val="18"/>
              </w:rPr>
            </w:pPr>
          </w:p>
          <w:p w14:paraId="1DF145DC" w14:textId="77777777" w:rsidR="004C1BFC" w:rsidRPr="003F7DC9" w:rsidRDefault="00D9217B" w:rsidP="0019267B">
            <w:pPr>
              <w:pStyle w:val="TableParagraph"/>
              <w:spacing w:before="144"/>
              <w:ind w:left="144" w:right="128"/>
              <w:jc w:val="center"/>
              <w:rPr>
                <w:rFonts w:ascii="Times New Roman" w:hAnsi="Times New Roman" w:cs="Times New Roman"/>
                <w:sz w:val="17"/>
              </w:rPr>
            </w:pPr>
            <w:r w:rsidRPr="003F7DC9">
              <w:rPr>
                <w:rFonts w:ascii="Times New Roman" w:hAnsi="Times New Roman" w:cs="Times New Roman"/>
                <w:color w:val="0B0B0B"/>
                <w:w w:val="105"/>
                <w:sz w:val="17"/>
              </w:rPr>
              <w:t>Off-Shore</w:t>
            </w:r>
          </w:p>
        </w:tc>
        <w:tc>
          <w:tcPr>
            <w:tcW w:w="684" w:type="dxa"/>
            <w:shd w:val="clear" w:color="auto" w:fill="E3E3E3"/>
          </w:tcPr>
          <w:p w14:paraId="4C11C3D1" w14:textId="77777777" w:rsidR="004C1BFC" w:rsidRPr="003F7DC9" w:rsidRDefault="004C1BFC" w:rsidP="0019267B">
            <w:pPr>
              <w:pStyle w:val="TableParagraph"/>
              <w:rPr>
                <w:rFonts w:ascii="Times New Roman" w:hAnsi="Times New Roman" w:cs="Times New Roman"/>
                <w:i/>
                <w:sz w:val="18"/>
              </w:rPr>
            </w:pPr>
          </w:p>
          <w:p w14:paraId="6091F9EC" w14:textId="77777777" w:rsidR="004C1BFC" w:rsidRPr="003F7DC9" w:rsidRDefault="00D9217B" w:rsidP="0019267B">
            <w:pPr>
              <w:pStyle w:val="TableParagraph"/>
              <w:spacing w:before="144"/>
              <w:ind w:right="203"/>
              <w:jc w:val="right"/>
              <w:rPr>
                <w:rFonts w:ascii="Times New Roman" w:hAnsi="Times New Roman" w:cs="Times New Roman"/>
                <w:sz w:val="17"/>
              </w:rPr>
            </w:pPr>
            <w:r w:rsidRPr="003F7DC9">
              <w:rPr>
                <w:rFonts w:ascii="Times New Roman" w:hAnsi="Times New Roman" w:cs="Times New Roman"/>
                <w:color w:val="0B0B0B"/>
                <w:sz w:val="17"/>
              </w:rPr>
              <w:t>DPI</w:t>
            </w:r>
          </w:p>
        </w:tc>
        <w:tc>
          <w:tcPr>
            <w:tcW w:w="1027" w:type="dxa"/>
            <w:shd w:val="clear" w:color="auto" w:fill="E3E3E3"/>
          </w:tcPr>
          <w:p w14:paraId="5B2DBA22" w14:textId="77777777" w:rsidR="004C1BFC" w:rsidRPr="003F7DC9" w:rsidRDefault="004C1BFC" w:rsidP="0019267B">
            <w:pPr>
              <w:pStyle w:val="TableParagraph"/>
              <w:spacing w:before="1"/>
              <w:rPr>
                <w:rFonts w:ascii="Times New Roman" w:hAnsi="Times New Roman" w:cs="Times New Roman"/>
                <w:i/>
                <w:sz w:val="21"/>
              </w:rPr>
            </w:pPr>
          </w:p>
          <w:p w14:paraId="044A9DAC" w14:textId="77777777" w:rsidR="004C1BFC" w:rsidRPr="003F7DC9" w:rsidRDefault="00D9217B" w:rsidP="0019267B">
            <w:pPr>
              <w:pStyle w:val="TableParagraph"/>
              <w:spacing w:line="249" w:lineRule="auto"/>
              <w:ind w:left="108" w:right="81"/>
              <w:rPr>
                <w:rFonts w:ascii="Times New Roman" w:hAnsi="Times New Roman" w:cs="Times New Roman"/>
                <w:sz w:val="17"/>
              </w:rPr>
            </w:pPr>
            <w:r w:rsidRPr="003F7DC9">
              <w:rPr>
                <w:rFonts w:ascii="Times New Roman" w:hAnsi="Times New Roman" w:cs="Times New Roman"/>
                <w:color w:val="0B0B0B"/>
                <w:w w:val="105"/>
                <w:sz w:val="17"/>
              </w:rPr>
              <w:t xml:space="preserve">Interfaccia </w:t>
            </w:r>
            <w:r w:rsidRPr="003F7DC9">
              <w:rPr>
                <w:rFonts w:ascii="Times New Roman" w:hAnsi="Times New Roman" w:cs="Times New Roman"/>
                <w:color w:val="0B0B0B"/>
                <w:sz w:val="17"/>
              </w:rPr>
              <w:t>Nave-porto</w:t>
            </w:r>
          </w:p>
        </w:tc>
        <w:tc>
          <w:tcPr>
            <w:tcW w:w="828" w:type="dxa"/>
            <w:shd w:val="clear" w:color="auto" w:fill="E3E3E3"/>
          </w:tcPr>
          <w:p w14:paraId="3D8F7181" w14:textId="77777777" w:rsidR="004C1BFC" w:rsidRPr="003F7DC9" w:rsidRDefault="004C1BFC" w:rsidP="0019267B">
            <w:pPr>
              <w:pStyle w:val="TableParagraph"/>
              <w:spacing w:before="1"/>
              <w:rPr>
                <w:rFonts w:ascii="Times New Roman" w:hAnsi="Times New Roman" w:cs="Times New Roman"/>
                <w:i/>
                <w:sz w:val="21"/>
              </w:rPr>
            </w:pPr>
          </w:p>
          <w:p w14:paraId="4302272C" w14:textId="77777777" w:rsidR="004C1BFC" w:rsidRPr="003F7DC9" w:rsidRDefault="00D9217B" w:rsidP="0019267B">
            <w:pPr>
              <w:pStyle w:val="TableParagraph"/>
              <w:spacing w:line="249" w:lineRule="auto"/>
              <w:ind w:left="119"/>
              <w:rPr>
                <w:rFonts w:ascii="Times New Roman" w:hAnsi="Times New Roman" w:cs="Times New Roman"/>
                <w:sz w:val="17"/>
              </w:rPr>
            </w:pPr>
            <w:r w:rsidRPr="003F7DC9">
              <w:rPr>
                <w:rFonts w:ascii="Times New Roman" w:hAnsi="Times New Roman" w:cs="Times New Roman"/>
                <w:color w:val="0B0B0B"/>
                <w:w w:val="105"/>
                <w:sz w:val="17"/>
              </w:rPr>
              <w:t>Single Window</w:t>
            </w:r>
          </w:p>
        </w:tc>
      </w:tr>
      <w:tr w:rsidR="004C1BFC" w:rsidRPr="003F7DC9" w14:paraId="1D6EA363" w14:textId="77777777">
        <w:trPr>
          <w:trHeight w:val="234"/>
        </w:trPr>
        <w:tc>
          <w:tcPr>
            <w:tcW w:w="712" w:type="dxa"/>
          </w:tcPr>
          <w:p w14:paraId="2097FB2A"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1</w:t>
            </w:r>
          </w:p>
        </w:tc>
        <w:tc>
          <w:tcPr>
            <w:tcW w:w="1115" w:type="dxa"/>
          </w:tcPr>
          <w:p w14:paraId="018B2E90" w14:textId="77777777" w:rsidR="004C1BFC" w:rsidRPr="003F7DC9" w:rsidRDefault="00D9217B" w:rsidP="0019267B">
            <w:pPr>
              <w:pStyle w:val="TableParagraph"/>
              <w:spacing w:before="2" w:line="211" w:lineRule="exact"/>
              <w:ind w:right="496"/>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5385F58C" w14:textId="77777777" w:rsidR="004C1BFC" w:rsidRPr="003F7DC9" w:rsidRDefault="004C1BFC" w:rsidP="0019267B">
            <w:pPr>
              <w:pStyle w:val="TableParagraph"/>
              <w:rPr>
                <w:rFonts w:ascii="Times New Roman" w:hAnsi="Times New Roman" w:cs="Times New Roman"/>
                <w:sz w:val="16"/>
              </w:rPr>
            </w:pPr>
          </w:p>
        </w:tc>
        <w:tc>
          <w:tcPr>
            <w:tcW w:w="1028" w:type="dxa"/>
          </w:tcPr>
          <w:p w14:paraId="5529CE48" w14:textId="77777777" w:rsidR="004C1BFC" w:rsidRPr="003F7DC9" w:rsidRDefault="00D9217B" w:rsidP="0019267B">
            <w:pPr>
              <w:pStyle w:val="TableParagraph"/>
              <w:spacing w:before="2" w:line="211"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3FDB7DF8" w14:textId="77777777" w:rsidR="004C1BFC" w:rsidRPr="003F7DC9" w:rsidRDefault="004C1BFC" w:rsidP="0019267B">
            <w:pPr>
              <w:pStyle w:val="TableParagraph"/>
              <w:rPr>
                <w:rFonts w:ascii="Times New Roman" w:hAnsi="Times New Roman" w:cs="Times New Roman"/>
                <w:sz w:val="16"/>
              </w:rPr>
            </w:pPr>
          </w:p>
        </w:tc>
        <w:tc>
          <w:tcPr>
            <w:tcW w:w="1141" w:type="dxa"/>
          </w:tcPr>
          <w:p w14:paraId="627C5674" w14:textId="77777777" w:rsidR="004C1BFC" w:rsidRPr="003F7DC9" w:rsidRDefault="004C1BFC" w:rsidP="0019267B">
            <w:pPr>
              <w:pStyle w:val="TableParagraph"/>
              <w:rPr>
                <w:rFonts w:ascii="Times New Roman" w:hAnsi="Times New Roman" w:cs="Times New Roman"/>
                <w:sz w:val="16"/>
              </w:rPr>
            </w:pPr>
          </w:p>
        </w:tc>
        <w:tc>
          <w:tcPr>
            <w:tcW w:w="913" w:type="dxa"/>
          </w:tcPr>
          <w:p w14:paraId="570D854B" w14:textId="77777777" w:rsidR="004C1BFC" w:rsidRPr="003F7DC9" w:rsidRDefault="004C1BFC" w:rsidP="0019267B">
            <w:pPr>
              <w:pStyle w:val="TableParagraph"/>
              <w:rPr>
                <w:rFonts w:ascii="Times New Roman" w:hAnsi="Times New Roman" w:cs="Times New Roman"/>
                <w:sz w:val="16"/>
              </w:rPr>
            </w:pPr>
          </w:p>
        </w:tc>
        <w:tc>
          <w:tcPr>
            <w:tcW w:w="1026" w:type="dxa"/>
          </w:tcPr>
          <w:p w14:paraId="3CBF7054" w14:textId="77777777" w:rsidR="004C1BFC" w:rsidRPr="003F7DC9" w:rsidRDefault="004C1BFC" w:rsidP="0019267B">
            <w:pPr>
              <w:pStyle w:val="TableParagraph"/>
              <w:rPr>
                <w:rFonts w:ascii="Times New Roman" w:hAnsi="Times New Roman" w:cs="Times New Roman"/>
                <w:sz w:val="16"/>
              </w:rPr>
            </w:pPr>
          </w:p>
        </w:tc>
        <w:tc>
          <w:tcPr>
            <w:tcW w:w="799" w:type="dxa"/>
          </w:tcPr>
          <w:p w14:paraId="17451771" w14:textId="77777777" w:rsidR="004C1BFC" w:rsidRPr="003F7DC9" w:rsidRDefault="004C1BFC" w:rsidP="0019267B">
            <w:pPr>
              <w:pStyle w:val="TableParagraph"/>
              <w:rPr>
                <w:rFonts w:ascii="Times New Roman" w:hAnsi="Times New Roman" w:cs="Times New Roman"/>
                <w:sz w:val="16"/>
              </w:rPr>
            </w:pPr>
          </w:p>
        </w:tc>
        <w:tc>
          <w:tcPr>
            <w:tcW w:w="1026" w:type="dxa"/>
          </w:tcPr>
          <w:p w14:paraId="50A1041F" w14:textId="77777777" w:rsidR="004C1BFC" w:rsidRPr="003F7DC9" w:rsidRDefault="004C1BFC" w:rsidP="0019267B">
            <w:pPr>
              <w:pStyle w:val="TableParagraph"/>
              <w:rPr>
                <w:rFonts w:ascii="Times New Roman" w:hAnsi="Times New Roman" w:cs="Times New Roman"/>
                <w:sz w:val="16"/>
              </w:rPr>
            </w:pPr>
          </w:p>
        </w:tc>
        <w:tc>
          <w:tcPr>
            <w:tcW w:w="684" w:type="dxa"/>
          </w:tcPr>
          <w:p w14:paraId="4C27EA55" w14:textId="77777777" w:rsidR="004C1BFC" w:rsidRPr="003F7DC9" w:rsidRDefault="004C1BFC" w:rsidP="0019267B">
            <w:pPr>
              <w:pStyle w:val="TableParagraph"/>
              <w:rPr>
                <w:rFonts w:ascii="Times New Roman" w:hAnsi="Times New Roman" w:cs="Times New Roman"/>
                <w:sz w:val="16"/>
              </w:rPr>
            </w:pPr>
          </w:p>
        </w:tc>
        <w:tc>
          <w:tcPr>
            <w:tcW w:w="1027" w:type="dxa"/>
          </w:tcPr>
          <w:p w14:paraId="3255AD40" w14:textId="77777777" w:rsidR="004C1BFC" w:rsidRPr="003F7DC9" w:rsidRDefault="004C1BFC" w:rsidP="0019267B">
            <w:pPr>
              <w:pStyle w:val="TableParagraph"/>
              <w:rPr>
                <w:rFonts w:ascii="Times New Roman" w:hAnsi="Times New Roman" w:cs="Times New Roman"/>
                <w:sz w:val="16"/>
              </w:rPr>
            </w:pPr>
          </w:p>
        </w:tc>
        <w:tc>
          <w:tcPr>
            <w:tcW w:w="828" w:type="dxa"/>
          </w:tcPr>
          <w:p w14:paraId="1BE43915" w14:textId="77777777" w:rsidR="004C1BFC" w:rsidRPr="003F7DC9" w:rsidRDefault="004C1BFC" w:rsidP="0019267B">
            <w:pPr>
              <w:pStyle w:val="TableParagraph"/>
              <w:rPr>
                <w:rFonts w:ascii="Times New Roman" w:hAnsi="Times New Roman" w:cs="Times New Roman"/>
                <w:sz w:val="16"/>
              </w:rPr>
            </w:pPr>
          </w:p>
        </w:tc>
      </w:tr>
      <w:tr w:rsidR="004C1BFC" w:rsidRPr="003F7DC9" w14:paraId="322084D5" w14:textId="77777777">
        <w:trPr>
          <w:trHeight w:val="234"/>
        </w:trPr>
        <w:tc>
          <w:tcPr>
            <w:tcW w:w="712" w:type="dxa"/>
          </w:tcPr>
          <w:p w14:paraId="387ECEC1"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2</w:t>
            </w:r>
          </w:p>
        </w:tc>
        <w:tc>
          <w:tcPr>
            <w:tcW w:w="1115" w:type="dxa"/>
          </w:tcPr>
          <w:p w14:paraId="73CE8805" w14:textId="77777777" w:rsidR="004C1BFC" w:rsidRPr="003F7DC9" w:rsidRDefault="004C1BFC" w:rsidP="0019267B">
            <w:pPr>
              <w:pStyle w:val="TableParagraph"/>
              <w:rPr>
                <w:rFonts w:ascii="Times New Roman" w:hAnsi="Times New Roman" w:cs="Times New Roman"/>
                <w:sz w:val="16"/>
              </w:rPr>
            </w:pPr>
          </w:p>
        </w:tc>
        <w:tc>
          <w:tcPr>
            <w:tcW w:w="1229" w:type="dxa"/>
          </w:tcPr>
          <w:p w14:paraId="554513B6" w14:textId="77777777" w:rsidR="004C1BFC" w:rsidRPr="003F7DC9" w:rsidRDefault="004C1BFC" w:rsidP="0019267B">
            <w:pPr>
              <w:pStyle w:val="TableParagraph"/>
              <w:rPr>
                <w:rFonts w:ascii="Times New Roman" w:hAnsi="Times New Roman" w:cs="Times New Roman"/>
                <w:sz w:val="16"/>
              </w:rPr>
            </w:pPr>
          </w:p>
        </w:tc>
        <w:tc>
          <w:tcPr>
            <w:tcW w:w="1028" w:type="dxa"/>
          </w:tcPr>
          <w:p w14:paraId="56121C89" w14:textId="77777777" w:rsidR="004C1BFC" w:rsidRPr="003F7DC9" w:rsidRDefault="004C1BFC" w:rsidP="0019267B">
            <w:pPr>
              <w:pStyle w:val="TableParagraph"/>
              <w:rPr>
                <w:rFonts w:ascii="Times New Roman" w:hAnsi="Times New Roman" w:cs="Times New Roman"/>
                <w:sz w:val="16"/>
              </w:rPr>
            </w:pPr>
          </w:p>
        </w:tc>
        <w:tc>
          <w:tcPr>
            <w:tcW w:w="1141" w:type="dxa"/>
          </w:tcPr>
          <w:p w14:paraId="0FDD916F" w14:textId="77777777" w:rsidR="004C1BFC" w:rsidRPr="003F7DC9" w:rsidRDefault="00D9217B" w:rsidP="0019267B">
            <w:pPr>
              <w:pStyle w:val="TableParagraph"/>
              <w:spacing w:before="2" w:line="211"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422104C0" w14:textId="77777777" w:rsidR="004C1BFC" w:rsidRPr="003F7DC9" w:rsidRDefault="004C1BFC" w:rsidP="0019267B">
            <w:pPr>
              <w:pStyle w:val="TableParagraph"/>
              <w:rPr>
                <w:rFonts w:ascii="Times New Roman" w:hAnsi="Times New Roman" w:cs="Times New Roman"/>
                <w:sz w:val="16"/>
              </w:rPr>
            </w:pPr>
          </w:p>
        </w:tc>
        <w:tc>
          <w:tcPr>
            <w:tcW w:w="913" w:type="dxa"/>
          </w:tcPr>
          <w:p w14:paraId="07C000C9" w14:textId="77777777" w:rsidR="004C1BFC" w:rsidRPr="003F7DC9" w:rsidRDefault="004C1BFC" w:rsidP="0019267B">
            <w:pPr>
              <w:pStyle w:val="TableParagraph"/>
              <w:rPr>
                <w:rFonts w:ascii="Times New Roman" w:hAnsi="Times New Roman" w:cs="Times New Roman"/>
                <w:sz w:val="16"/>
              </w:rPr>
            </w:pPr>
          </w:p>
        </w:tc>
        <w:tc>
          <w:tcPr>
            <w:tcW w:w="1026" w:type="dxa"/>
          </w:tcPr>
          <w:p w14:paraId="6BEAD9FC" w14:textId="77777777" w:rsidR="004C1BFC" w:rsidRPr="003F7DC9" w:rsidRDefault="004C1BFC" w:rsidP="0019267B">
            <w:pPr>
              <w:pStyle w:val="TableParagraph"/>
              <w:rPr>
                <w:rFonts w:ascii="Times New Roman" w:hAnsi="Times New Roman" w:cs="Times New Roman"/>
                <w:sz w:val="16"/>
              </w:rPr>
            </w:pPr>
          </w:p>
        </w:tc>
        <w:tc>
          <w:tcPr>
            <w:tcW w:w="799" w:type="dxa"/>
          </w:tcPr>
          <w:p w14:paraId="2BB996E1" w14:textId="77777777" w:rsidR="004C1BFC" w:rsidRPr="003F7DC9" w:rsidRDefault="004C1BFC" w:rsidP="0019267B">
            <w:pPr>
              <w:pStyle w:val="TableParagraph"/>
              <w:rPr>
                <w:rFonts w:ascii="Times New Roman" w:hAnsi="Times New Roman" w:cs="Times New Roman"/>
                <w:sz w:val="16"/>
              </w:rPr>
            </w:pPr>
          </w:p>
        </w:tc>
        <w:tc>
          <w:tcPr>
            <w:tcW w:w="1026" w:type="dxa"/>
          </w:tcPr>
          <w:p w14:paraId="09DDF2CF" w14:textId="77777777" w:rsidR="004C1BFC" w:rsidRPr="003F7DC9" w:rsidRDefault="004C1BFC" w:rsidP="0019267B">
            <w:pPr>
              <w:pStyle w:val="TableParagraph"/>
              <w:rPr>
                <w:rFonts w:ascii="Times New Roman" w:hAnsi="Times New Roman" w:cs="Times New Roman"/>
                <w:sz w:val="16"/>
              </w:rPr>
            </w:pPr>
          </w:p>
        </w:tc>
        <w:tc>
          <w:tcPr>
            <w:tcW w:w="684" w:type="dxa"/>
          </w:tcPr>
          <w:p w14:paraId="22B8A41A" w14:textId="77777777" w:rsidR="004C1BFC" w:rsidRPr="003F7DC9" w:rsidRDefault="004C1BFC" w:rsidP="0019267B">
            <w:pPr>
              <w:pStyle w:val="TableParagraph"/>
              <w:rPr>
                <w:rFonts w:ascii="Times New Roman" w:hAnsi="Times New Roman" w:cs="Times New Roman"/>
                <w:sz w:val="16"/>
              </w:rPr>
            </w:pPr>
          </w:p>
        </w:tc>
        <w:tc>
          <w:tcPr>
            <w:tcW w:w="1027" w:type="dxa"/>
          </w:tcPr>
          <w:p w14:paraId="207C3611" w14:textId="77777777" w:rsidR="004C1BFC" w:rsidRPr="003F7DC9" w:rsidRDefault="004C1BFC" w:rsidP="0019267B">
            <w:pPr>
              <w:pStyle w:val="TableParagraph"/>
              <w:rPr>
                <w:rFonts w:ascii="Times New Roman" w:hAnsi="Times New Roman" w:cs="Times New Roman"/>
                <w:sz w:val="16"/>
              </w:rPr>
            </w:pPr>
          </w:p>
        </w:tc>
        <w:tc>
          <w:tcPr>
            <w:tcW w:w="828" w:type="dxa"/>
          </w:tcPr>
          <w:p w14:paraId="5832DBA1" w14:textId="77777777" w:rsidR="004C1BFC" w:rsidRPr="003F7DC9" w:rsidRDefault="004C1BFC" w:rsidP="0019267B">
            <w:pPr>
              <w:pStyle w:val="TableParagraph"/>
              <w:rPr>
                <w:rFonts w:ascii="Times New Roman" w:hAnsi="Times New Roman" w:cs="Times New Roman"/>
                <w:sz w:val="16"/>
              </w:rPr>
            </w:pPr>
          </w:p>
        </w:tc>
      </w:tr>
      <w:tr w:rsidR="004C1BFC" w:rsidRPr="003F7DC9" w14:paraId="08CE735D" w14:textId="77777777">
        <w:trPr>
          <w:trHeight w:val="234"/>
        </w:trPr>
        <w:tc>
          <w:tcPr>
            <w:tcW w:w="712" w:type="dxa"/>
          </w:tcPr>
          <w:p w14:paraId="2494B4F3"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3</w:t>
            </w:r>
          </w:p>
        </w:tc>
        <w:tc>
          <w:tcPr>
            <w:tcW w:w="1115" w:type="dxa"/>
          </w:tcPr>
          <w:p w14:paraId="77EE9262" w14:textId="77777777" w:rsidR="004C1BFC" w:rsidRPr="003F7DC9" w:rsidRDefault="004C1BFC" w:rsidP="0019267B">
            <w:pPr>
              <w:pStyle w:val="TableParagraph"/>
              <w:rPr>
                <w:rFonts w:ascii="Times New Roman" w:hAnsi="Times New Roman" w:cs="Times New Roman"/>
                <w:sz w:val="16"/>
              </w:rPr>
            </w:pPr>
          </w:p>
        </w:tc>
        <w:tc>
          <w:tcPr>
            <w:tcW w:w="1229" w:type="dxa"/>
          </w:tcPr>
          <w:p w14:paraId="1672BE14" w14:textId="77777777" w:rsidR="004C1BFC" w:rsidRPr="003F7DC9" w:rsidRDefault="004C1BFC" w:rsidP="0019267B">
            <w:pPr>
              <w:pStyle w:val="TableParagraph"/>
              <w:rPr>
                <w:rFonts w:ascii="Times New Roman" w:hAnsi="Times New Roman" w:cs="Times New Roman"/>
                <w:sz w:val="16"/>
              </w:rPr>
            </w:pPr>
          </w:p>
        </w:tc>
        <w:tc>
          <w:tcPr>
            <w:tcW w:w="1028" w:type="dxa"/>
          </w:tcPr>
          <w:p w14:paraId="4AF2BE23" w14:textId="77777777" w:rsidR="004C1BFC" w:rsidRPr="003F7DC9" w:rsidRDefault="004C1BFC" w:rsidP="0019267B">
            <w:pPr>
              <w:pStyle w:val="TableParagraph"/>
              <w:rPr>
                <w:rFonts w:ascii="Times New Roman" w:hAnsi="Times New Roman" w:cs="Times New Roman"/>
                <w:sz w:val="16"/>
              </w:rPr>
            </w:pPr>
          </w:p>
        </w:tc>
        <w:tc>
          <w:tcPr>
            <w:tcW w:w="1141" w:type="dxa"/>
          </w:tcPr>
          <w:p w14:paraId="5D751962" w14:textId="77777777" w:rsidR="004C1BFC" w:rsidRPr="003F7DC9" w:rsidRDefault="004C1BFC" w:rsidP="0019267B">
            <w:pPr>
              <w:pStyle w:val="TableParagraph"/>
              <w:rPr>
                <w:rFonts w:ascii="Times New Roman" w:hAnsi="Times New Roman" w:cs="Times New Roman"/>
                <w:sz w:val="16"/>
              </w:rPr>
            </w:pPr>
          </w:p>
        </w:tc>
        <w:tc>
          <w:tcPr>
            <w:tcW w:w="1141" w:type="dxa"/>
          </w:tcPr>
          <w:p w14:paraId="705BA82E" w14:textId="77777777" w:rsidR="004C1BFC" w:rsidRPr="003F7DC9" w:rsidRDefault="00D9217B" w:rsidP="0019267B">
            <w:pPr>
              <w:pStyle w:val="TableParagraph"/>
              <w:spacing w:before="2" w:line="211" w:lineRule="exact"/>
              <w:ind w:left="520"/>
              <w:rPr>
                <w:rFonts w:ascii="Times New Roman" w:hAnsi="Times New Roman" w:cs="Times New Roman"/>
                <w:sz w:val="19"/>
              </w:rPr>
            </w:pPr>
            <w:r w:rsidRPr="003F7DC9">
              <w:rPr>
                <w:rFonts w:ascii="Times New Roman" w:hAnsi="Times New Roman" w:cs="Times New Roman"/>
                <w:color w:val="0B0B0B"/>
                <w:w w:val="101"/>
                <w:sz w:val="19"/>
              </w:rPr>
              <w:t>X</w:t>
            </w:r>
          </w:p>
        </w:tc>
        <w:tc>
          <w:tcPr>
            <w:tcW w:w="913" w:type="dxa"/>
          </w:tcPr>
          <w:p w14:paraId="074FD5EA" w14:textId="77777777" w:rsidR="004C1BFC" w:rsidRPr="003F7DC9" w:rsidRDefault="004C1BFC" w:rsidP="0019267B">
            <w:pPr>
              <w:pStyle w:val="TableParagraph"/>
              <w:rPr>
                <w:rFonts w:ascii="Times New Roman" w:hAnsi="Times New Roman" w:cs="Times New Roman"/>
                <w:sz w:val="16"/>
              </w:rPr>
            </w:pPr>
          </w:p>
        </w:tc>
        <w:tc>
          <w:tcPr>
            <w:tcW w:w="1026" w:type="dxa"/>
          </w:tcPr>
          <w:p w14:paraId="1CCE2663" w14:textId="77777777" w:rsidR="004C1BFC" w:rsidRPr="003F7DC9" w:rsidRDefault="004C1BFC" w:rsidP="0019267B">
            <w:pPr>
              <w:pStyle w:val="TableParagraph"/>
              <w:rPr>
                <w:rFonts w:ascii="Times New Roman" w:hAnsi="Times New Roman" w:cs="Times New Roman"/>
                <w:sz w:val="16"/>
              </w:rPr>
            </w:pPr>
          </w:p>
        </w:tc>
        <w:tc>
          <w:tcPr>
            <w:tcW w:w="799" w:type="dxa"/>
          </w:tcPr>
          <w:p w14:paraId="2BA3562B" w14:textId="77777777" w:rsidR="004C1BFC" w:rsidRPr="003F7DC9" w:rsidRDefault="004C1BFC" w:rsidP="0019267B">
            <w:pPr>
              <w:pStyle w:val="TableParagraph"/>
              <w:rPr>
                <w:rFonts w:ascii="Times New Roman" w:hAnsi="Times New Roman" w:cs="Times New Roman"/>
                <w:sz w:val="16"/>
              </w:rPr>
            </w:pPr>
          </w:p>
        </w:tc>
        <w:tc>
          <w:tcPr>
            <w:tcW w:w="1026" w:type="dxa"/>
          </w:tcPr>
          <w:p w14:paraId="342D7DEC" w14:textId="77777777" w:rsidR="004C1BFC" w:rsidRPr="003F7DC9" w:rsidRDefault="004C1BFC" w:rsidP="0019267B">
            <w:pPr>
              <w:pStyle w:val="TableParagraph"/>
              <w:rPr>
                <w:rFonts w:ascii="Times New Roman" w:hAnsi="Times New Roman" w:cs="Times New Roman"/>
                <w:sz w:val="16"/>
              </w:rPr>
            </w:pPr>
          </w:p>
        </w:tc>
        <w:tc>
          <w:tcPr>
            <w:tcW w:w="684" w:type="dxa"/>
          </w:tcPr>
          <w:p w14:paraId="50449974" w14:textId="77777777" w:rsidR="004C1BFC" w:rsidRPr="003F7DC9" w:rsidRDefault="004C1BFC" w:rsidP="0019267B">
            <w:pPr>
              <w:pStyle w:val="TableParagraph"/>
              <w:rPr>
                <w:rFonts w:ascii="Times New Roman" w:hAnsi="Times New Roman" w:cs="Times New Roman"/>
                <w:sz w:val="16"/>
              </w:rPr>
            </w:pPr>
          </w:p>
        </w:tc>
        <w:tc>
          <w:tcPr>
            <w:tcW w:w="1027" w:type="dxa"/>
          </w:tcPr>
          <w:p w14:paraId="72BFE55B" w14:textId="77777777" w:rsidR="004C1BFC" w:rsidRPr="003F7DC9" w:rsidRDefault="004C1BFC" w:rsidP="0019267B">
            <w:pPr>
              <w:pStyle w:val="TableParagraph"/>
              <w:rPr>
                <w:rFonts w:ascii="Times New Roman" w:hAnsi="Times New Roman" w:cs="Times New Roman"/>
                <w:sz w:val="16"/>
              </w:rPr>
            </w:pPr>
          </w:p>
        </w:tc>
        <w:tc>
          <w:tcPr>
            <w:tcW w:w="828" w:type="dxa"/>
          </w:tcPr>
          <w:p w14:paraId="46CEDBAE" w14:textId="77777777" w:rsidR="004C1BFC" w:rsidRPr="003F7DC9" w:rsidRDefault="004C1BFC" w:rsidP="0019267B">
            <w:pPr>
              <w:pStyle w:val="TableParagraph"/>
              <w:rPr>
                <w:rFonts w:ascii="Times New Roman" w:hAnsi="Times New Roman" w:cs="Times New Roman"/>
                <w:sz w:val="16"/>
              </w:rPr>
            </w:pPr>
          </w:p>
        </w:tc>
      </w:tr>
      <w:tr w:rsidR="004C1BFC" w:rsidRPr="003F7DC9" w14:paraId="2D7C2866" w14:textId="77777777">
        <w:trPr>
          <w:trHeight w:val="234"/>
        </w:trPr>
        <w:tc>
          <w:tcPr>
            <w:tcW w:w="712" w:type="dxa"/>
          </w:tcPr>
          <w:p w14:paraId="732C5F65"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4</w:t>
            </w:r>
          </w:p>
        </w:tc>
        <w:tc>
          <w:tcPr>
            <w:tcW w:w="1115" w:type="dxa"/>
          </w:tcPr>
          <w:p w14:paraId="085490C5" w14:textId="77777777" w:rsidR="004C1BFC" w:rsidRPr="003F7DC9" w:rsidRDefault="004C1BFC" w:rsidP="0019267B">
            <w:pPr>
              <w:pStyle w:val="TableParagraph"/>
              <w:rPr>
                <w:rFonts w:ascii="Times New Roman" w:hAnsi="Times New Roman" w:cs="Times New Roman"/>
                <w:sz w:val="16"/>
              </w:rPr>
            </w:pPr>
          </w:p>
        </w:tc>
        <w:tc>
          <w:tcPr>
            <w:tcW w:w="1229" w:type="dxa"/>
          </w:tcPr>
          <w:p w14:paraId="2F427869" w14:textId="77777777" w:rsidR="004C1BFC" w:rsidRPr="003F7DC9" w:rsidRDefault="004C1BFC" w:rsidP="0019267B">
            <w:pPr>
              <w:pStyle w:val="TableParagraph"/>
              <w:rPr>
                <w:rFonts w:ascii="Times New Roman" w:hAnsi="Times New Roman" w:cs="Times New Roman"/>
                <w:sz w:val="16"/>
              </w:rPr>
            </w:pPr>
          </w:p>
        </w:tc>
        <w:tc>
          <w:tcPr>
            <w:tcW w:w="1028" w:type="dxa"/>
          </w:tcPr>
          <w:p w14:paraId="24121961" w14:textId="77777777" w:rsidR="004C1BFC" w:rsidRPr="003F7DC9" w:rsidRDefault="004C1BFC" w:rsidP="0019267B">
            <w:pPr>
              <w:pStyle w:val="TableParagraph"/>
              <w:rPr>
                <w:rFonts w:ascii="Times New Roman" w:hAnsi="Times New Roman" w:cs="Times New Roman"/>
                <w:sz w:val="16"/>
              </w:rPr>
            </w:pPr>
          </w:p>
        </w:tc>
        <w:tc>
          <w:tcPr>
            <w:tcW w:w="1141" w:type="dxa"/>
          </w:tcPr>
          <w:p w14:paraId="656471C8" w14:textId="77777777" w:rsidR="004C1BFC" w:rsidRPr="003F7DC9" w:rsidRDefault="004C1BFC" w:rsidP="0019267B">
            <w:pPr>
              <w:pStyle w:val="TableParagraph"/>
              <w:rPr>
                <w:rFonts w:ascii="Times New Roman" w:hAnsi="Times New Roman" w:cs="Times New Roman"/>
                <w:sz w:val="16"/>
              </w:rPr>
            </w:pPr>
          </w:p>
        </w:tc>
        <w:tc>
          <w:tcPr>
            <w:tcW w:w="1141" w:type="dxa"/>
          </w:tcPr>
          <w:p w14:paraId="596DF3CD" w14:textId="77777777" w:rsidR="004C1BFC" w:rsidRPr="003F7DC9" w:rsidRDefault="00D9217B" w:rsidP="0019267B">
            <w:pPr>
              <w:pStyle w:val="TableParagraph"/>
              <w:spacing w:before="2" w:line="211" w:lineRule="exact"/>
              <w:ind w:left="520"/>
              <w:rPr>
                <w:rFonts w:ascii="Times New Roman" w:hAnsi="Times New Roman" w:cs="Times New Roman"/>
                <w:sz w:val="19"/>
              </w:rPr>
            </w:pPr>
            <w:r w:rsidRPr="003F7DC9">
              <w:rPr>
                <w:rFonts w:ascii="Times New Roman" w:hAnsi="Times New Roman" w:cs="Times New Roman"/>
                <w:color w:val="0B0B0B"/>
                <w:w w:val="101"/>
                <w:sz w:val="19"/>
              </w:rPr>
              <w:t>X</w:t>
            </w:r>
          </w:p>
        </w:tc>
        <w:tc>
          <w:tcPr>
            <w:tcW w:w="913" w:type="dxa"/>
          </w:tcPr>
          <w:p w14:paraId="6A2ED9C2" w14:textId="77777777" w:rsidR="004C1BFC" w:rsidRPr="003F7DC9" w:rsidRDefault="004C1BFC" w:rsidP="0019267B">
            <w:pPr>
              <w:pStyle w:val="TableParagraph"/>
              <w:rPr>
                <w:rFonts w:ascii="Times New Roman" w:hAnsi="Times New Roman" w:cs="Times New Roman"/>
                <w:sz w:val="16"/>
              </w:rPr>
            </w:pPr>
          </w:p>
        </w:tc>
        <w:tc>
          <w:tcPr>
            <w:tcW w:w="1026" w:type="dxa"/>
          </w:tcPr>
          <w:p w14:paraId="2264E2F6" w14:textId="77777777" w:rsidR="004C1BFC" w:rsidRPr="003F7DC9" w:rsidRDefault="004C1BFC" w:rsidP="0019267B">
            <w:pPr>
              <w:pStyle w:val="TableParagraph"/>
              <w:rPr>
                <w:rFonts w:ascii="Times New Roman" w:hAnsi="Times New Roman" w:cs="Times New Roman"/>
                <w:sz w:val="16"/>
              </w:rPr>
            </w:pPr>
          </w:p>
        </w:tc>
        <w:tc>
          <w:tcPr>
            <w:tcW w:w="799" w:type="dxa"/>
          </w:tcPr>
          <w:p w14:paraId="1363B809" w14:textId="77777777" w:rsidR="004C1BFC" w:rsidRPr="003F7DC9" w:rsidRDefault="004C1BFC" w:rsidP="0019267B">
            <w:pPr>
              <w:pStyle w:val="TableParagraph"/>
              <w:rPr>
                <w:rFonts w:ascii="Times New Roman" w:hAnsi="Times New Roman" w:cs="Times New Roman"/>
                <w:sz w:val="16"/>
              </w:rPr>
            </w:pPr>
          </w:p>
        </w:tc>
        <w:tc>
          <w:tcPr>
            <w:tcW w:w="1026" w:type="dxa"/>
          </w:tcPr>
          <w:p w14:paraId="7397DB60" w14:textId="77777777" w:rsidR="004C1BFC" w:rsidRPr="003F7DC9" w:rsidRDefault="004C1BFC" w:rsidP="0019267B">
            <w:pPr>
              <w:pStyle w:val="TableParagraph"/>
              <w:rPr>
                <w:rFonts w:ascii="Times New Roman" w:hAnsi="Times New Roman" w:cs="Times New Roman"/>
                <w:sz w:val="16"/>
              </w:rPr>
            </w:pPr>
          </w:p>
        </w:tc>
        <w:tc>
          <w:tcPr>
            <w:tcW w:w="684" w:type="dxa"/>
          </w:tcPr>
          <w:p w14:paraId="23C7F53A" w14:textId="77777777" w:rsidR="004C1BFC" w:rsidRPr="003F7DC9" w:rsidRDefault="004C1BFC" w:rsidP="0019267B">
            <w:pPr>
              <w:pStyle w:val="TableParagraph"/>
              <w:rPr>
                <w:rFonts w:ascii="Times New Roman" w:hAnsi="Times New Roman" w:cs="Times New Roman"/>
                <w:sz w:val="16"/>
              </w:rPr>
            </w:pPr>
          </w:p>
        </w:tc>
        <w:tc>
          <w:tcPr>
            <w:tcW w:w="1027" w:type="dxa"/>
          </w:tcPr>
          <w:p w14:paraId="49177595" w14:textId="77777777" w:rsidR="004C1BFC" w:rsidRPr="003F7DC9" w:rsidRDefault="00D9217B" w:rsidP="0019267B">
            <w:pPr>
              <w:pStyle w:val="TableParagraph"/>
              <w:spacing w:before="2" w:line="211"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2406A1DC" w14:textId="77777777" w:rsidR="004C1BFC" w:rsidRPr="003F7DC9" w:rsidRDefault="004C1BFC" w:rsidP="0019267B">
            <w:pPr>
              <w:pStyle w:val="TableParagraph"/>
              <w:rPr>
                <w:rFonts w:ascii="Times New Roman" w:hAnsi="Times New Roman" w:cs="Times New Roman"/>
                <w:sz w:val="16"/>
              </w:rPr>
            </w:pPr>
          </w:p>
        </w:tc>
      </w:tr>
      <w:tr w:rsidR="004C1BFC" w:rsidRPr="003F7DC9" w14:paraId="41C35811" w14:textId="77777777">
        <w:trPr>
          <w:trHeight w:val="234"/>
        </w:trPr>
        <w:tc>
          <w:tcPr>
            <w:tcW w:w="712" w:type="dxa"/>
          </w:tcPr>
          <w:p w14:paraId="0F26A2BB" w14:textId="77777777" w:rsidR="004C1BFC" w:rsidRPr="003F7DC9" w:rsidRDefault="00D9217B" w:rsidP="0019267B">
            <w:pPr>
              <w:pStyle w:val="TableParagraph"/>
              <w:spacing w:before="2" w:line="212" w:lineRule="exact"/>
              <w:ind w:left="227"/>
              <w:rPr>
                <w:rFonts w:ascii="Times New Roman" w:hAnsi="Times New Roman" w:cs="Times New Roman"/>
                <w:sz w:val="19"/>
              </w:rPr>
            </w:pPr>
            <w:r w:rsidRPr="003F7DC9">
              <w:rPr>
                <w:rFonts w:ascii="Times New Roman" w:hAnsi="Times New Roman" w:cs="Times New Roman"/>
                <w:color w:val="0B0B0B"/>
                <w:sz w:val="19"/>
              </w:rPr>
              <w:t>4-1</w:t>
            </w:r>
          </w:p>
        </w:tc>
        <w:tc>
          <w:tcPr>
            <w:tcW w:w="1115" w:type="dxa"/>
          </w:tcPr>
          <w:p w14:paraId="583D92F5" w14:textId="77777777" w:rsidR="004C1BFC" w:rsidRPr="003F7DC9" w:rsidRDefault="004C1BFC" w:rsidP="0019267B">
            <w:pPr>
              <w:pStyle w:val="TableParagraph"/>
              <w:rPr>
                <w:rFonts w:ascii="Times New Roman" w:hAnsi="Times New Roman" w:cs="Times New Roman"/>
                <w:sz w:val="16"/>
              </w:rPr>
            </w:pPr>
          </w:p>
        </w:tc>
        <w:tc>
          <w:tcPr>
            <w:tcW w:w="1229" w:type="dxa"/>
          </w:tcPr>
          <w:p w14:paraId="4D3BB598" w14:textId="77777777" w:rsidR="004C1BFC" w:rsidRPr="003F7DC9" w:rsidRDefault="004C1BFC" w:rsidP="0019267B">
            <w:pPr>
              <w:pStyle w:val="TableParagraph"/>
              <w:rPr>
                <w:rFonts w:ascii="Times New Roman" w:hAnsi="Times New Roman" w:cs="Times New Roman"/>
                <w:sz w:val="16"/>
              </w:rPr>
            </w:pPr>
          </w:p>
        </w:tc>
        <w:tc>
          <w:tcPr>
            <w:tcW w:w="1028" w:type="dxa"/>
          </w:tcPr>
          <w:p w14:paraId="06B253FA"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024C4370" w14:textId="77777777" w:rsidR="004C1BFC" w:rsidRPr="003F7DC9" w:rsidRDefault="004C1BFC" w:rsidP="0019267B">
            <w:pPr>
              <w:pStyle w:val="TableParagraph"/>
              <w:rPr>
                <w:rFonts w:ascii="Times New Roman" w:hAnsi="Times New Roman" w:cs="Times New Roman"/>
                <w:sz w:val="16"/>
              </w:rPr>
            </w:pPr>
          </w:p>
        </w:tc>
        <w:tc>
          <w:tcPr>
            <w:tcW w:w="1141" w:type="dxa"/>
          </w:tcPr>
          <w:p w14:paraId="42C3DA35" w14:textId="77777777" w:rsidR="004C1BFC" w:rsidRPr="003F7DC9" w:rsidRDefault="00D9217B" w:rsidP="0019267B">
            <w:pPr>
              <w:pStyle w:val="TableParagraph"/>
              <w:spacing w:before="2" w:line="212" w:lineRule="exact"/>
              <w:ind w:left="520"/>
              <w:rPr>
                <w:rFonts w:ascii="Times New Roman" w:hAnsi="Times New Roman" w:cs="Times New Roman"/>
                <w:sz w:val="19"/>
              </w:rPr>
            </w:pPr>
            <w:r w:rsidRPr="003F7DC9">
              <w:rPr>
                <w:rFonts w:ascii="Times New Roman" w:hAnsi="Times New Roman" w:cs="Times New Roman"/>
                <w:color w:val="0B0B0B"/>
                <w:w w:val="101"/>
                <w:sz w:val="19"/>
              </w:rPr>
              <w:t>X</w:t>
            </w:r>
          </w:p>
        </w:tc>
        <w:tc>
          <w:tcPr>
            <w:tcW w:w="913" w:type="dxa"/>
          </w:tcPr>
          <w:p w14:paraId="6E96F7C6" w14:textId="77777777" w:rsidR="004C1BFC" w:rsidRPr="003F7DC9" w:rsidRDefault="004C1BFC" w:rsidP="0019267B">
            <w:pPr>
              <w:pStyle w:val="TableParagraph"/>
              <w:rPr>
                <w:rFonts w:ascii="Times New Roman" w:hAnsi="Times New Roman" w:cs="Times New Roman"/>
                <w:sz w:val="16"/>
              </w:rPr>
            </w:pPr>
          </w:p>
        </w:tc>
        <w:tc>
          <w:tcPr>
            <w:tcW w:w="1026" w:type="dxa"/>
          </w:tcPr>
          <w:p w14:paraId="30AC5394" w14:textId="77777777" w:rsidR="004C1BFC" w:rsidRPr="003F7DC9" w:rsidRDefault="004C1BFC" w:rsidP="0019267B">
            <w:pPr>
              <w:pStyle w:val="TableParagraph"/>
              <w:rPr>
                <w:rFonts w:ascii="Times New Roman" w:hAnsi="Times New Roman" w:cs="Times New Roman"/>
                <w:sz w:val="16"/>
              </w:rPr>
            </w:pPr>
          </w:p>
        </w:tc>
        <w:tc>
          <w:tcPr>
            <w:tcW w:w="799" w:type="dxa"/>
          </w:tcPr>
          <w:p w14:paraId="5E0F16ED" w14:textId="77777777" w:rsidR="004C1BFC" w:rsidRPr="003F7DC9" w:rsidRDefault="004C1BFC" w:rsidP="0019267B">
            <w:pPr>
              <w:pStyle w:val="TableParagraph"/>
              <w:rPr>
                <w:rFonts w:ascii="Times New Roman" w:hAnsi="Times New Roman" w:cs="Times New Roman"/>
                <w:sz w:val="16"/>
              </w:rPr>
            </w:pPr>
          </w:p>
        </w:tc>
        <w:tc>
          <w:tcPr>
            <w:tcW w:w="1026" w:type="dxa"/>
          </w:tcPr>
          <w:p w14:paraId="03EF6ADA" w14:textId="77777777" w:rsidR="004C1BFC" w:rsidRPr="003F7DC9" w:rsidRDefault="004C1BFC" w:rsidP="0019267B">
            <w:pPr>
              <w:pStyle w:val="TableParagraph"/>
              <w:rPr>
                <w:rFonts w:ascii="Times New Roman" w:hAnsi="Times New Roman" w:cs="Times New Roman"/>
                <w:sz w:val="16"/>
              </w:rPr>
            </w:pPr>
          </w:p>
        </w:tc>
        <w:tc>
          <w:tcPr>
            <w:tcW w:w="684" w:type="dxa"/>
          </w:tcPr>
          <w:p w14:paraId="12E2DE20" w14:textId="77777777" w:rsidR="004C1BFC" w:rsidRPr="003F7DC9" w:rsidRDefault="004C1BFC" w:rsidP="0019267B">
            <w:pPr>
              <w:pStyle w:val="TableParagraph"/>
              <w:rPr>
                <w:rFonts w:ascii="Times New Roman" w:hAnsi="Times New Roman" w:cs="Times New Roman"/>
                <w:sz w:val="16"/>
              </w:rPr>
            </w:pPr>
          </w:p>
        </w:tc>
        <w:tc>
          <w:tcPr>
            <w:tcW w:w="1027" w:type="dxa"/>
          </w:tcPr>
          <w:p w14:paraId="24703C8E" w14:textId="77777777" w:rsidR="004C1BFC" w:rsidRPr="003F7DC9" w:rsidRDefault="00D9217B" w:rsidP="0019267B">
            <w:pPr>
              <w:pStyle w:val="TableParagraph"/>
              <w:spacing w:before="2" w:line="212"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00CFDFA4" w14:textId="77777777" w:rsidR="004C1BFC" w:rsidRPr="003F7DC9" w:rsidRDefault="004C1BFC" w:rsidP="0019267B">
            <w:pPr>
              <w:pStyle w:val="TableParagraph"/>
              <w:rPr>
                <w:rFonts w:ascii="Times New Roman" w:hAnsi="Times New Roman" w:cs="Times New Roman"/>
                <w:sz w:val="16"/>
              </w:rPr>
            </w:pPr>
          </w:p>
        </w:tc>
      </w:tr>
      <w:tr w:rsidR="004C1BFC" w:rsidRPr="003F7DC9" w14:paraId="0D79DD95" w14:textId="77777777">
        <w:trPr>
          <w:trHeight w:val="234"/>
        </w:trPr>
        <w:tc>
          <w:tcPr>
            <w:tcW w:w="712" w:type="dxa"/>
          </w:tcPr>
          <w:p w14:paraId="7E165492" w14:textId="77777777" w:rsidR="004C1BFC" w:rsidRPr="003F7DC9" w:rsidRDefault="00D9217B" w:rsidP="0019267B">
            <w:pPr>
              <w:pStyle w:val="TableParagraph"/>
              <w:spacing w:before="2" w:line="212"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5</w:t>
            </w:r>
          </w:p>
        </w:tc>
        <w:tc>
          <w:tcPr>
            <w:tcW w:w="1115" w:type="dxa"/>
          </w:tcPr>
          <w:p w14:paraId="39B76CE3" w14:textId="77777777" w:rsidR="004C1BFC" w:rsidRPr="003F7DC9" w:rsidRDefault="004C1BFC" w:rsidP="0019267B">
            <w:pPr>
              <w:pStyle w:val="TableParagraph"/>
              <w:rPr>
                <w:rFonts w:ascii="Times New Roman" w:hAnsi="Times New Roman" w:cs="Times New Roman"/>
                <w:sz w:val="16"/>
              </w:rPr>
            </w:pPr>
          </w:p>
        </w:tc>
        <w:tc>
          <w:tcPr>
            <w:tcW w:w="1229" w:type="dxa"/>
          </w:tcPr>
          <w:p w14:paraId="4CD90014" w14:textId="77777777" w:rsidR="004C1BFC" w:rsidRPr="003F7DC9" w:rsidRDefault="004C1BFC" w:rsidP="0019267B">
            <w:pPr>
              <w:pStyle w:val="TableParagraph"/>
              <w:rPr>
                <w:rFonts w:ascii="Times New Roman" w:hAnsi="Times New Roman" w:cs="Times New Roman"/>
                <w:sz w:val="16"/>
              </w:rPr>
            </w:pPr>
          </w:p>
        </w:tc>
        <w:tc>
          <w:tcPr>
            <w:tcW w:w="1028" w:type="dxa"/>
          </w:tcPr>
          <w:p w14:paraId="3BE4E146" w14:textId="77777777" w:rsidR="004C1BFC" w:rsidRPr="003F7DC9" w:rsidRDefault="004C1BFC" w:rsidP="0019267B">
            <w:pPr>
              <w:pStyle w:val="TableParagraph"/>
              <w:rPr>
                <w:rFonts w:ascii="Times New Roman" w:hAnsi="Times New Roman" w:cs="Times New Roman"/>
                <w:sz w:val="16"/>
              </w:rPr>
            </w:pPr>
          </w:p>
        </w:tc>
        <w:tc>
          <w:tcPr>
            <w:tcW w:w="1141" w:type="dxa"/>
          </w:tcPr>
          <w:p w14:paraId="56A30462" w14:textId="77777777" w:rsidR="004C1BFC" w:rsidRPr="003F7DC9" w:rsidRDefault="004C1BFC" w:rsidP="0019267B">
            <w:pPr>
              <w:pStyle w:val="TableParagraph"/>
              <w:rPr>
                <w:rFonts w:ascii="Times New Roman" w:hAnsi="Times New Roman" w:cs="Times New Roman"/>
                <w:sz w:val="16"/>
              </w:rPr>
            </w:pPr>
          </w:p>
        </w:tc>
        <w:tc>
          <w:tcPr>
            <w:tcW w:w="1141" w:type="dxa"/>
          </w:tcPr>
          <w:p w14:paraId="46EC0828" w14:textId="77777777" w:rsidR="004C1BFC" w:rsidRPr="003F7DC9" w:rsidRDefault="004C1BFC" w:rsidP="0019267B">
            <w:pPr>
              <w:pStyle w:val="TableParagraph"/>
              <w:rPr>
                <w:rFonts w:ascii="Times New Roman" w:hAnsi="Times New Roman" w:cs="Times New Roman"/>
                <w:sz w:val="16"/>
              </w:rPr>
            </w:pPr>
          </w:p>
        </w:tc>
        <w:tc>
          <w:tcPr>
            <w:tcW w:w="913" w:type="dxa"/>
          </w:tcPr>
          <w:p w14:paraId="6801B73A" w14:textId="77777777" w:rsidR="004C1BFC" w:rsidRPr="003F7DC9" w:rsidRDefault="00D9217B" w:rsidP="0019267B">
            <w:pPr>
              <w:pStyle w:val="TableParagraph"/>
              <w:spacing w:before="2" w:line="212" w:lineRule="exact"/>
              <w:ind w:left="11"/>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6" w:type="dxa"/>
          </w:tcPr>
          <w:p w14:paraId="24DF1DF7" w14:textId="77777777" w:rsidR="004C1BFC" w:rsidRPr="003F7DC9" w:rsidRDefault="004C1BFC" w:rsidP="0019267B">
            <w:pPr>
              <w:pStyle w:val="TableParagraph"/>
              <w:rPr>
                <w:rFonts w:ascii="Times New Roman" w:hAnsi="Times New Roman" w:cs="Times New Roman"/>
                <w:sz w:val="16"/>
              </w:rPr>
            </w:pPr>
          </w:p>
        </w:tc>
        <w:tc>
          <w:tcPr>
            <w:tcW w:w="799" w:type="dxa"/>
          </w:tcPr>
          <w:p w14:paraId="1E8D43CE" w14:textId="77777777" w:rsidR="004C1BFC" w:rsidRPr="003F7DC9" w:rsidRDefault="004C1BFC" w:rsidP="0019267B">
            <w:pPr>
              <w:pStyle w:val="TableParagraph"/>
              <w:rPr>
                <w:rFonts w:ascii="Times New Roman" w:hAnsi="Times New Roman" w:cs="Times New Roman"/>
                <w:sz w:val="16"/>
              </w:rPr>
            </w:pPr>
          </w:p>
        </w:tc>
        <w:tc>
          <w:tcPr>
            <w:tcW w:w="1026" w:type="dxa"/>
          </w:tcPr>
          <w:p w14:paraId="2C6EFCB8" w14:textId="77777777" w:rsidR="004C1BFC" w:rsidRPr="003F7DC9" w:rsidRDefault="004C1BFC" w:rsidP="0019267B">
            <w:pPr>
              <w:pStyle w:val="TableParagraph"/>
              <w:rPr>
                <w:rFonts w:ascii="Times New Roman" w:hAnsi="Times New Roman" w:cs="Times New Roman"/>
                <w:sz w:val="16"/>
              </w:rPr>
            </w:pPr>
          </w:p>
        </w:tc>
        <w:tc>
          <w:tcPr>
            <w:tcW w:w="684" w:type="dxa"/>
          </w:tcPr>
          <w:p w14:paraId="38E1F23D" w14:textId="77777777" w:rsidR="004C1BFC" w:rsidRPr="003F7DC9" w:rsidRDefault="004C1BFC" w:rsidP="0019267B">
            <w:pPr>
              <w:pStyle w:val="TableParagraph"/>
              <w:rPr>
                <w:rFonts w:ascii="Times New Roman" w:hAnsi="Times New Roman" w:cs="Times New Roman"/>
                <w:sz w:val="16"/>
              </w:rPr>
            </w:pPr>
          </w:p>
        </w:tc>
        <w:tc>
          <w:tcPr>
            <w:tcW w:w="1027" w:type="dxa"/>
          </w:tcPr>
          <w:p w14:paraId="4F16EE5E" w14:textId="77777777" w:rsidR="004C1BFC" w:rsidRPr="003F7DC9" w:rsidRDefault="004C1BFC" w:rsidP="0019267B">
            <w:pPr>
              <w:pStyle w:val="TableParagraph"/>
              <w:rPr>
                <w:rFonts w:ascii="Times New Roman" w:hAnsi="Times New Roman" w:cs="Times New Roman"/>
                <w:sz w:val="16"/>
              </w:rPr>
            </w:pPr>
          </w:p>
        </w:tc>
        <w:tc>
          <w:tcPr>
            <w:tcW w:w="828" w:type="dxa"/>
          </w:tcPr>
          <w:p w14:paraId="3DC36EAE" w14:textId="77777777" w:rsidR="004C1BFC" w:rsidRPr="003F7DC9" w:rsidRDefault="004C1BFC" w:rsidP="0019267B">
            <w:pPr>
              <w:pStyle w:val="TableParagraph"/>
              <w:rPr>
                <w:rFonts w:ascii="Times New Roman" w:hAnsi="Times New Roman" w:cs="Times New Roman"/>
                <w:sz w:val="16"/>
              </w:rPr>
            </w:pPr>
          </w:p>
        </w:tc>
      </w:tr>
      <w:tr w:rsidR="004C1BFC" w:rsidRPr="003F7DC9" w14:paraId="5716F21E" w14:textId="77777777">
        <w:trPr>
          <w:trHeight w:val="234"/>
        </w:trPr>
        <w:tc>
          <w:tcPr>
            <w:tcW w:w="712" w:type="dxa"/>
          </w:tcPr>
          <w:p w14:paraId="173664D7" w14:textId="77777777" w:rsidR="004C1BFC" w:rsidRPr="003F7DC9" w:rsidRDefault="00D9217B" w:rsidP="0019267B">
            <w:pPr>
              <w:pStyle w:val="TableParagraph"/>
              <w:spacing w:before="2" w:line="212" w:lineRule="exact"/>
              <w:ind w:left="227"/>
              <w:rPr>
                <w:rFonts w:ascii="Times New Roman" w:hAnsi="Times New Roman" w:cs="Times New Roman"/>
                <w:sz w:val="19"/>
              </w:rPr>
            </w:pPr>
            <w:r w:rsidRPr="003F7DC9">
              <w:rPr>
                <w:rFonts w:ascii="Times New Roman" w:hAnsi="Times New Roman" w:cs="Times New Roman"/>
                <w:color w:val="0B0B0B"/>
                <w:sz w:val="19"/>
              </w:rPr>
              <w:t>5-1</w:t>
            </w:r>
          </w:p>
        </w:tc>
        <w:tc>
          <w:tcPr>
            <w:tcW w:w="1115" w:type="dxa"/>
          </w:tcPr>
          <w:p w14:paraId="1CC73911" w14:textId="77777777" w:rsidR="004C1BFC" w:rsidRPr="003F7DC9" w:rsidRDefault="004C1BFC" w:rsidP="0019267B">
            <w:pPr>
              <w:pStyle w:val="TableParagraph"/>
              <w:rPr>
                <w:rFonts w:ascii="Times New Roman" w:hAnsi="Times New Roman" w:cs="Times New Roman"/>
                <w:sz w:val="16"/>
              </w:rPr>
            </w:pPr>
          </w:p>
        </w:tc>
        <w:tc>
          <w:tcPr>
            <w:tcW w:w="1229" w:type="dxa"/>
          </w:tcPr>
          <w:p w14:paraId="21E4F40E" w14:textId="77777777" w:rsidR="004C1BFC" w:rsidRPr="003F7DC9" w:rsidRDefault="004C1BFC" w:rsidP="0019267B">
            <w:pPr>
              <w:pStyle w:val="TableParagraph"/>
              <w:rPr>
                <w:rFonts w:ascii="Times New Roman" w:hAnsi="Times New Roman" w:cs="Times New Roman"/>
                <w:sz w:val="16"/>
              </w:rPr>
            </w:pPr>
          </w:p>
        </w:tc>
        <w:tc>
          <w:tcPr>
            <w:tcW w:w="1028" w:type="dxa"/>
          </w:tcPr>
          <w:p w14:paraId="67737D5F" w14:textId="77777777" w:rsidR="004C1BFC" w:rsidRPr="003F7DC9" w:rsidRDefault="004C1BFC" w:rsidP="0019267B">
            <w:pPr>
              <w:pStyle w:val="TableParagraph"/>
              <w:rPr>
                <w:rFonts w:ascii="Times New Roman" w:hAnsi="Times New Roman" w:cs="Times New Roman"/>
                <w:sz w:val="16"/>
              </w:rPr>
            </w:pPr>
          </w:p>
        </w:tc>
        <w:tc>
          <w:tcPr>
            <w:tcW w:w="1141" w:type="dxa"/>
          </w:tcPr>
          <w:p w14:paraId="549D9FDE" w14:textId="77777777" w:rsidR="004C1BFC" w:rsidRPr="003F7DC9" w:rsidRDefault="004C1BFC" w:rsidP="0019267B">
            <w:pPr>
              <w:pStyle w:val="TableParagraph"/>
              <w:rPr>
                <w:rFonts w:ascii="Times New Roman" w:hAnsi="Times New Roman" w:cs="Times New Roman"/>
                <w:sz w:val="16"/>
              </w:rPr>
            </w:pPr>
          </w:p>
        </w:tc>
        <w:tc>
          <w:tcPr>
            <w:tcW w:w="1141" w:type="dxa"/>
          </w:tcPr>
          <w:p w14:paraId="3E0AF93D" w14:textId="77777777" w:rsidR="004C1BFC" w:rsidRPr="003F7DC9" w:rsidRDefault="004C1BFC" w:rsidP="0019267B">
            <w:pPr>
              <w:pStyle w:val="TableParagraph"/>
              <w:rPr>
                <w:rFonts w:ascii="Times New Roman" w:hAnsi="Times New Roman" w:cs="Times New Roman"/>
                <w:sz w:val="16"/>
              </w:rPr>
            </w:pPr>
          </w:p>
        </w:tc>
        <w:tc>
          <w:tcPr>
            <w:tcW w:w="913" w:type="dxa"/>
          </w:tcPr>
          <w:p w14:paraId="46088116" w14:textId="77777777" w:rsidR="004C1BFC" w:rsidRPr="003F7DC9" w:rsidRDefault="004C1BFC" w:rsidP="0019267B">
            <w:pPr>
              <w:pStyle w:val="TableParagraph"/>
              <w:rPr>
                <w:rFonts w:ascii="Times New Roman" w:hAnsi="Times New Roman" w:cs="Times New Roman"/>
                <w:sz w:val="16"/>
              </w:rPr>
            </w:pPr>
          </w:p>
        </w:tc>
        <w:tc>
          <w:tcPr>
            <w:tcW w:w="1026" w:type="dxa"/>
          </w:tcPr>
          <w:p w14:paraId="4F4D005C" w14:textId="77777777" w:rsidR="004C1BFC" w:rsidRPr="003F7DC9" w:rsidRDefault="004C1BFC" w:rsidP="0019267B">
            <w:pPr>
              <w:pStyle w:val="TableParagraph"/>
              <w:rPr>
                <w:rFonts w:ascii="Times New Roman" w:hAnsi="Times New Roman" w:cs="Times New Roman"/>
                <w:sz w:val="16"/>
              </w:rPr>
            </w:pPr>
          </w:p>
        </w:tc>
        <w:tc>
          <w:tcPr>
            <w:tcW w:w="799" w:type="dxa"/>
          </w:tcPr>
          <w:p w14:paraId="58139B51" w14:textId="77777777" w:rsidR="004C1BFC" w:rsidRPr="003F7DC9" w:rsidRDefault="00D9217B" w:rsidP="0019267B">
            <w:pPr>
              <w:pStyle w:val="TableParagraph"/>
              <w:spacing w:before="2" w:line="212" w:lineRule="exact"/>
              <w:ind w:left="15"/>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6" w:type="dxa"/>
          </w:tcPr>
          <w:p w14:paraId="033A60B9" w14:textId="77777777" w:rsidR="004C1BFC" w:rsidRPr="003F7DC9" w:rsidRDefault="004C1BFC" w:rsidP="0019267B">
            <w:pPr>
              <w:pStyle w:val="TableParagraph"/>
              <w:rPr>
                <w:rFonts w:ascii="Times New Roman" w:hAnsi="Times New Roman" w:cs="Times New Roman"/>
                <w:sz w:val="16"/>
              </w:rPr>
            </w:pPr>
          </w:p>
        </w:tc>
        <w:tc>
          <w:tcPr>
            <w:tcW w:w="684" w:type="dxa"/>
          </w:tcPr>
          <w:p w14:paraId="719D5B11" w14:textId="77777777" w:rsidR="004C1BFC" w:rsidRPr="003F7DC9" w:rsidRDefault="004C1BFC" w:rsidP="0019267B">
            <w:pPr>
              <w:pStyle w:val="TableParagraph"/>
              <w:rPr>
                <w:rFonts w:ascii="Times New Roman" w:hAnsi="Times New Roman" w:cs="Times New Roman"/>
                <w:sz w:val="16"/>
              </w:rPr>
            </w:pPr>
          </w:p>
        </w:tc>
        <w:tc>
          <w:tcPr>
            <w:tcW w:w="1027" w:type="dxa"/>
          </w:tcPr>
          <w:p w14:paraId="3CBB8E6B" w14:textId="77777777" w:rsidR="004C1BFC" w:rsidRPr="003F7DC9" w:rsidRDefault="004C1BFC" w:rsidP="0019267B">
            <w:pPr>
              <w:pStyle w:val="TableParagraph"/>
              <w:rPr>
                <w:rFonts w:ascii="Times New Roman" w:hAnsi="Times New Roman" w:cs="Times New Roman"/>
                <w:sz w:val="16"/>
              </w:rPr>
            </w:pPr>
          </w:p>
        </w:tc>
        <w:tc>
          <w:tcPr>
            <w:tcW w:w="828" w:type="dxa"/>
          </w:tcPr>
          <w:p w14:paraId="0253775E" w14:textId="77777777" w:rsidR="004C1BFC" w:rsidRPr="003F7DC9" w:rsidRDefault="004C1BFC" w:rsidP="0019267B">
            <w:pPr>
              <w:pStyle w:val="TableParagraph"/>
              <w:rPr>
                <w:rFonts w:ascii="Times New Roman" w:hAnsi="Times New Roman" w:cs="Times New Roman"/>
                <w:sz w:val="16"/>
              </w:rPr>
            </w:pPr>
          </w:p>
        </w:tc>
      </w:tr>
      <w:tr w:rsidR="004C1BFC" w:rsidRPr="003F7DC9" w14:paraId="1246C98A" w14:textId="77777777">
        <w:trPr>
          <w:trHeight w:val="234"/>
        </w:trPr>
        <w:tc>
          <w:tcPr>
            <w:tcW w:w="712" w:type="dxa"/>
          </w:tcPr>
          <w:p w14:paraId="26533FBF" w14:textId="77777777" w:rsidR="004C1BFC" w:rsidRPr="003F7DC9" w:rsidRDefault="00D9217B" w:rsidP="0019267B">
            <w:pPr>
              <w:pStyle w:val="TableParagraph"/>
              <w:spacing w:before="2" w:line="212"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6</w:t>
            </w:r>
          </w:p>
        </w:tc>
        <w:tc>
          <w:tcPr>
            <w:tcW w:w="1115" w:type="dxa"/>
          </w:tcPr>
          <w:p w14:paraId="62C13A82" w14:textId="77777777" w:rsidR="004C1BFC" w:rsidRPr="003F7DC9" w:rsidRDefault="00D9217B" w:rsidP="0019267B">
            <w:pPr>
              <w:pStyle w:val="TableParagraph"/>
              <w:spacing w:before="2" w:line="212" w:lineRule="exact"/>
              <w:ind w:right="496"/>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29EE68F1" w14:textId="77777777" w:rsidR="004C1BFC" w:rsidRPr="003F7DC9" w:rsidRDefault="004C1BFC" w:rsidP="0019267B">
            <w:pPr>
              <w:pStyle w:val="TableParagraph"/>
              <w:rPr>
                <w:rFonts w:ascii="Times New Roman" w:hAnsi="Times New Roman" w:cs="Times New Roman"/>
                <w:sz w:val="16"/>
              </w:rPr>
            </w:pPr>
          </w:p>
        </w:tc>
        <w:tc>
          <w:tcPr>
            <w:tcW w:w="1028" w:type="dxa"/>
          </w:tcPr>
          <w:p w14:paraId="3A3CA59D" w14:textId="77777777" w:rsidR="004C1BFC" w:rsidRPr="003F7DC9" w:rsidRDefault="00D9217B" w:rsidP="0019267B">
            <w:pPr>
              <w:pStyle w:val="TableParagraph"/>
              <w:spacing w:before="2" w:line="212"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43AA5D7D" w14:textId="77777777" w:rsidR="004C1BFC" w:rsidRPr="003F7DC9" w:rsidRDefault="004C1BFC" w:rsidP="0019267B">
            <w:pPr>
              <w:pStyle w:val="TableParagraph"/>
              <w:rPr>
                <w:rFonts w:ascii="Times New Roman" w:hAnsi="Times New Roman" w:cs="Times New Roman"/>
                <w:sz w:val="16"/>
              </w:rPr>
            </w:pPr>
          </w:p>
        </w:tc>
        <w:tc>
          <w:tcPr>
            <w:tcW w:w="1141" w:type="dxa"/>
          </w:tcPr>
          <w:p w14:paraId="79D15C00" w14:textId="77777777" w:rsidR="004C1BFC" w:rsidRPr="003F7DC9" w:rsidRDefault="004C1BFC" w:rsidP="0019267B">
            <w:pPr>
              <w:pStyle w:val="TableParagraph"/>
              <w:rPr>
                <w:rFonts w:ascii="Times New Roman" w:hAnsi="Times New Roman" w:cs="Times New Roman"/>
                <w:sz w:val="16"/>
              </w:rPr>
            </w:pPr>
          </w:p>
        </w:tc>
        <w:tc>
          <w:tcPr>
            <w:tcW w:w="913" w:type="dxa"/>
          </w:tcPr>
          <w:p w14:paraId="6FC352CD" w14:textId="77777777" w:rsidR="004C1BFC" w:rsidRPr="003F7DC9" w:rsidRDefault="004C1BFC" w:rsidP="0019267B">
            <w:pPr>
              <w:pStyle w:val="TableParagraph"/>
              <w:rPr>
                <w:rFonts w:ascii="Times New Roman" w:hAnsi="Times New Roman" w:cs="Times New Roman"/>
                <w:sz w:val="16"/>
              </w:rPr>
            </w:pPr>
          </w:p>
        </w:tc>
        <w:tc>
          <w:tcPr>
            <w:tcW w:w="1026" w:type="dxa"/>
          </w:tcPr>
          <w:p w14:paraId="334C6468" w14:textId="77777777" w:rsidR="004C1BFC" w:rsidRPr="003F7DC9" w:rsidRDefault="004C1BFC" w:rsidP="0019267B">
            <w:pPr>
              <w:pStyle w:val="TableParagraph"/>
              <w:rPr>
                <w:rFonts w:ascii="Times New Roman" w:hAnsi="Times New Roman" w:cs="Times New Roman"/>
                <w:sz w:val="16"/>
              </w:rPr>
            </w:pPr>
          </w:p>
        </w:tc>
        <w:tc>
          <w:tcPr>
            <w:tcW w:w="799" w:type="dxa"/>
          </w:tcPr>
          <w:p w14:paraId="14B4ACD8" w14:textId="77777777" w:rsidR="004C1BFC" w:rsidRPr="003F7DC9" w:rsidRDefault="004C1BFC" w:rsidP="0019267B">
            <w:pPr>
              <w:pStyle w:val="TableParagraph"/>
              <w:rPr>
                <w:rFonts w:ascii="Times New Roman" w:hAnsi="Times New Roman" w:cs="Times New Roman"/>
                <w:sz w:val="16"/>
              </w:rPr>
            </w:pPr>
          </w:p>
        </w:tc>
        <w:tc>
          <w:tcPr>
            <w:tcW w:w="1026" w:type="dxa"/>
          </w:tcPr>
          <w:p w14:paraId="7257A3BF" w14:textId="77777777" w:rsidR="004C1BFC" w:rsidRPr="003F7DC9" w:rsidRDefault="004C1BFC" w:rsidP="0019267B">
            <w:pPr>
              <w:pStyle w:val="TableParagraph"/>
              <w:rPr>
                <w:rFonts w:ascii="Times New Roman" w:hAnsi="Times New Roman" w:cs="Times New Roman"/>
                <w:sz w:val="16"/>
              </w:rPr>
            </w:pPr>
          </w:p>
        </w:tc>
        <w:tc>
          <w:tcPr>
            <w:tcW w:w="684" w:type="dxa"/>
          </w:tcPr>
          <w:p w14:paraId="2731C8F4" w14:textId="77777777" w:rsidR="004C1BFC" w:rsidRPr="003F7DC9" w:rsidRDefault="004C1BFC" w:rsidP="0019267B">
            <w:pPr>
              <w:pStyle w:val="TableParagraph"/>
              <w:rPr>
                <w:rFonts w:ascii="Times New Roman" w:hAnsi="Times New Roman" w:cs="Times New Roman"/>
                <w:sz w:val="16"/>
              </w:rPr>
            </w:pPr>
          </w:p>
        </w:tc>
        <w:tc>
          <w:tcPr>
            <w:tcW w:w="1027" w:type="dxa"/>
          </w:tcPr>
          <w:p w14:paraId="3BF70824" w14:textId="77777777" w:rsidR="004C1BFC" w:rsidRPr="003F7DC9" w:rsidRDefault="00D9217B" w:rsidP="0019267B">
            <w:pPr>
              <w:pStyle w:val="TableParagraph"/>
              <w:spacing w:before="2" w:line="212"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0F001C35" w14:textId="77777777" w:rsidR="004C1BFC" w:rsidRPr="003F7DC9" w:rsidRDefault="004C1BFC" w:rsidP="0019267B">
            <w:pPr>
              <w:pStyle w:val="TableParagraph"/>
              <w:rPr>
                <w:rFonts w:ascii="Times New Roman" w:hAnsi="Times New Roman" w:cs="Times New Roman"/>
                <w:sz w:val="16"/>
              </w:rPr>
            </w:pPr>
          </w:p>
        </w:tc>
      </w:tr>
      <w:tr w:rsidR="004C1BFC" w:rsidRPr="003F7DC9" w14:paraId="4B668C49" w14:textId="77777777">
        <w:trPr>
          <w:trHeight w:val="234"/>
        </w:trPr>
        <w:tc>
          <w:tcPr>
            <w:tcW w:w="712" w:type="dxa"/>
          </w:tcPr>
          <w:p w14:paraId="40AE7405" w14:textId="77777777" w:rsidR="004C1BFC" w:rsidRPr="003F7DC9" w:rsidRDefault="00D9217B" w:rsidP="0019267B">
            <w:pPr>
              <w:pStyle w:val="TableParagraph"/>
              <w:spacing w:before="2" w:line="212"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7</w:t>
            </w:r>
          </w:p>
        </w:tc>
        <w:tc>
          <w:tcPr>
            <w:tcW w:w="1115" w:type="dxa"/>
          </w:tcPr>
          <w:p w14:paraId="7FA5C931" w14:textId="77777777" w:rsidR="004C1BFC" w:rsidRPr="003F7DC9" w:rsidRDefault="004C1BFC" w:rsidP="0019267B">
            <w:pPr>
              <w:pStyle w:val="TableParagraph"/>
              <w:rPr>
                <w:rFonts w:ascii="Times New Roman" w:hAnsi="Times New Roman" w:cs="Times New Roman"/>
                <w:sz w:val="16"/>
              </w:rPr>
            </w:pPr>
          </w:p>
        </w:tc>
        <w:tc>
          <w:tcPr>
            <w:tcW w:w="1229" w:type="dxa"/>
          </w:tcPr>
          <w:p w14:paraId="162453CA" w14:textId="77777777" w:rsidR="004C1BFC" w:rsidRPr="003F7DC9" w:rsidRDefault="004C1BFC" w:rsidP="0019267B">
            <w:pPr>
              <w:pStyle w:val="TableParagraph"/>
              <w:rPr>
                <w:rFonts w:ascii="Times New Roman" w:hAnsi="Times New Roman" w:cs="Times New Roman"/>
                <w:sz w:val="16"/>
              </w:rPr>
            </w:pPr>
          </w:p>
        </w:tc>
        <w:tc>
          <w:tcPr>
            <w:tcW w:w="1028" w:type="dxa"/>
          </w:tcPr>
          <w:p w14:paraId="0AAF30F2" w14:textId="77777777" w:rsidR="004C1BFC" w:rsidRPr="003F7DC9" w:rsidRDefault="004C1BFC" w:rsidP="0019267B">
            <w:pPr>
              <w:pStyle w:val="TableParagraph"/>
              <w:rPr>
                <w:rFonts w:ascii="Times New Roman" w:hAnsi="Times New Roman" w:cs="Times New Roman"/>
                <w:sz w:val="16"/>
              </w:rPr>
            </w:pPr>
          </w:p>
        </w:tc>
        <w:tc>
          <w:tcPr>
            <w:tcW w:w="1141" w:type="dxa"/>
          </w:tcPr>
          <w:p w14:paraId="7DF56F1B" w14:textId="77777777" w:rsidR="004C1BFC" w:rsidRPr="003F7DC9" w:rsidRDefault="004C1BFC" w:rsidP="0019267B">
            <w:pPr>
              <w:pStyle w:val="TableParagraph"/>
              <w:rPr>
                <w:rFonts w:ascii="Times New Roman" w:hAnsi="Times New Roman" w:cs="Times New Roman"/>
                <w:sz w:val="16"/>
              </w:rPr>
            </w:pPr>
          </w:p>
        </w:tc>
        <w:tc>
          <w:tcPr>
            <w:tcW w:w="1141" w:type="dxa"/>
          </w:tcPr>
          <w:p w14:paraId="4BB44BAE" w14:textId="77777777" w:rsidR="004C1BFC" w:rsidRPr="003F7DC9" w:rsidRDefault="004C1BFC" w:rsidP="0019267B">
            <w:pPr>
              <w:pStyle w:val="TableParagraph"/>
              <w:rPr>
                <w:rFonts w:ascii="Times New Roman" w:hAnsi="Times New Roman" w:cs="Times New Roman"/>
                <w:sz w:val="16"/>
              </w:rPr>
            </w:pPr>
          </w:p>
        </w:tc>
        <w:tc>
          <w:tcPr>
            <w:tcW w:w="913" w:type="dxa"/>
          </w:tcPr>
          <w:p w14:paraId="5EC82933" w14:textId="77777777" w:rsidR="004C1BFC" w:rsidRPr="003F7DC9" w:rsidRDefault="004C1BFC" w:rsidP="0019267B">
            <w:pPr>
              <w:pStyle w:val="TableParagraph"/>
              <w:rPr>
                <w:rFonts w:ascii="Times New Roman" w:hAnsi="Times New Roman" w:cs="Times New Roman"/>
                <w:sz w:val="16"/>
              </w:rPr>
            </w:pPr>
          </w:p>
        </w:tc>
        <w:tc>
          <w:tcPr>
            <w:tcW w:w="1026" w:type="dxa"/>
          </w:tcPr>
          <w:p w14:paraId="3FE1854F" w14:textId="77777777" w:rsidR="004C1BFC" w:rsidRPr="003F7DC9" w:rsidRDefault="00D9217B" w:rsidP="0019267B">
            <w:pPr>
              <w:pStyle w:val="TableParagraph"/>
              <w:spacing w:before="2" w:line="212" w:lineRule="exact"/>
              <w:ind w:left="12"/>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799" w:type="dxa"/>
          </w:tcPr>
          <w:p w14:paraId="49C4043C" w14:textId="77777777" w:rsidR="004C1BFC" w:rsidRPr="003F7DC9" w:rsidRDefault="004C1BFC" w:rsidP="0019267B">
            <w:pPr>
              <w:pStyle w:val="TableParagraph"/>
              <w:rPr>
                <w:rFonts w:ascii="Times New Roman" w:hAnsi="Times New Roman" w:cs="Times New Roman"/>
                <w:sz w:val="16"/>
              </w:rPr>
            </w:pPr>
          </w:p>
        </w:tc>
        <w:tc>
          <w:tcPr>
            <w:tcW w:w="1026" w:type="dxa"/>
          </w:tcPr>
          <w:p w14:paraId="7FE35825" w14:textId="77777777" w:rsidR="004C1BFC" w:rsidRPr="003F7DC9" w:rsidRDefault="004C1BFC" w:rsidP="0019267B">
            <w:pPr>
              <w:pStyle w:val="TableParagraph"/>
              <w:rPr>
                <w:rFonts w:ascii="Times New Roman" w:hAnsi="Times New Roman" w:cs="Times New Roman"/>
                <w:sz w:val="16"/>
              </w:rPr>
            </w:pPr>
          </w:p>
        </w:tc>
        <w:tc>
          <w:tcPr>
            <w:tcW w:w="684" w:type="dxa"/>
          </w:tcPr>
          <w:p w14:paraId="4FB9884A" w14:textId="77777777" w:rsidR="004C1BFC" w:rsidRPr="003F7DC9" w:rsidRDefault="004C1BFC" w:rsidP="0019267B">
            <w:pPr>
              <w:pStyle w:val="TableParagraph"/>
              <w:rPr>
                <w:rFonts w:ascii="Times New Roman" w:hAnsi="Times New Roman" w:cs="Times New Roman"/>
                <w:sz w:val="16"/>
              </w:rPr>
            </w:pPr>
          </w:p>
        </w:tc>
        <w:tc>
          <w:tcPr>
            <w:tcW w:w="1027" w:type="dxa"/>
          </w:tcPr>
          <w:p w14:paraId="1BAE5AAC" w14:textId="77777777" w:rsidR="004C1BFC" w:rsidRPr="003F7DC9" w:rsidRDefault="004C1BFC" w:rsidP="0019267B">
            <w:pPr>
              <w:pStyle w:val="TableParagraph"/>
              <w:rPr>
                <w:rFonts w:ascii="Times New Roman" w:hAnsi="Times New Roman" w:cs="Times New Roman"/>
                <w:sz w:val="16"/>
              </w:rPr>
            </w:pPr>
          </w:p>
        </w:tc>
        <w:tc>
          <w:tcPr>
            <w:tcW w:w="828" w:type="dxa"/>
          </w:tcPr>
          <w:p w14:paraId="0AD93F85" w14:textId="77777777" w:rsidR="004C1BFC" w:rsidRPr="003F7DC9" w:rsidRDefault="004C1BFC" w:rsidP="0019267B">
            <w:pPr>
              <w:pStyle w:val="TableParagraph"/>
              <w:rPr>
                <w:rFonts w:ascii="Times New Roman" w:hAnsi="Times New Roman" w:cs="Times New Roman"/>
                <w:sz w:val="16"/>
              </w:rPr>
            </w:pPr>
          </w:p>
        </w:tc>
      </w:tr>
      <w:tr w:rsidR="004C1BFC" w:rsidRPr="003F7DC9" w14:paraId="3475A185" w14:textId="77777777">
        <w:trPr>
          <w:trHeight w:val="233"/>
        </w:trPr>
        <w:tc>
          <w:tcPr>
            <w:tcW w:w="712" w:type="dxa"/>
          </w:tcPr>
          <w:p w14:paraId="3820A47C"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8</w:t>
            </w:r>
          </w:p>
        </w:tc>
        <w:tc>
          <w:tcPr>
            <w:tcW w:w="1115" w:type="dxa"/>
          </w:tcPr>
          <w:p w14:paraId="57530C53" w14:textId="77777777" w:rsidR="004C1BFC" w:rsidRPr="003F7DC9" w:rsidRDefault="004C1BFC" w:rsidP="0019267B">
            <w:pPr>
              <w:pStyle w:val="TableParagraph"/>
              <w:rPr>
                <w:rFonts w:ascii="Times New Roman" w:hAnsi="Times New Roman" w:cs="Times New Roman"/>
                <w:sz w:val="16"/>
              </w:rPr>
            </w:pPr>
          </w:p>
        </w:tc>
        <w:tc>
          <w:tcPr>
            <w:tcW w:w="1229" w:type="dxa"/>
          </w:tcPr>
          <w:p w14:paraId="280CBFD8" w14:textId="77777777" w:rsidR="004C1BFC" w:rsidRPr="003F7DC9" w:rsidRDefault="004C1BFC" w:rsidP="0019267B">
            <w:pPr>
              <w:pStyle w:val="TableParagraph"/>
              <w:rPr>
                <w:rFonts w:ascii="Times New Roman" w:hAnsi="Times New Roman" w:cs="Times New Roman"/>
                <w:sz w:val="16"/>
              </w:rPr>
            </w:pPr>
          </w:p>
        </w:tc>
        <w:tc>
          <w:tcPr>
            <w:tcW w:w="1028" w:type="dxa"/>
          </w:tcPr>
          <w:p w14:paraId="0C288655" w14:textId="77777777" w:rsidR="004C1BFC" w:rsidRPr="003F7DC9" w:rsidRDefault="004C1BFC" w:rsidP="0019267B">
            <w:pPr>
              <w:pStyle w:val="TableParagraph"/>
              <w:rPr>
                <w:rFonts w:ascii="Times New Roman" w:hAnsi="Times New Roman" w:cs="Times New Roman"/>
                <w:sz w:val="16"/>
              </w:rPr>
            </w:pPr>
          </w:p>
        </w:tc>
        <w:tc>
          <w:tcPr>
            <w:tcW w:w="1141" w:type="dxa"/>
          </w:tcPr>
          <w:p w14:paraId="09B61B96" w14:textId="77777777" w:rsidR="004C1BFC" w:rsidRPr="003F7DC9" w:rsidRDefault="004C1BFC" w:rsidP="0019267B">
            <w:pPr>
              <w:pStyle w:val="TableParagraph"/>
              <w:rPr>
                <w:rFonts w:ascii="Times New Roman" w:hAnsi="Times New Roman" w:cs="Times New Roman"/>
                <w:sz w:val="16"/>
              </w:rPr>
            </w:pPr>
          </w:p>
        </w:tc>
        <w:tc>
          <w:tcPr>
            <w:tcW w:w="1141" w:type="dxa"/>
          </w:tcPr>
          <w:p w14:paraId="2A4CFF84" w14:textId="77777777" w:rsidR="004C1BFC" w:rsidRPr="003F7DC9" w:rsidRDefault="004C1BFC" w:rsidP="0019267B">
            <w:pPr>
              <w:pStyle w:val="TableParagraph"/>
              <w:rPr>
                <w:rFonts w:ascii="Times New Roman" w:hAnsi="Times New Roman" w:cs="Times New Roman"/>
                <w:sz w:val="16"/>
              </w:rPr>
            </w:pPr>
          </w:p>
        </w:tc>
        <w:tc>
          <w:tcPr>
            <w:tcW w:w="913" w:type="dxa"/>
          </w:tcPr>
          <w:p w14:paraId="66F3435E" w14:textId="77777777" w:rsidR="004C1BFC" w:rsidRPr="003F7DC9" w:rsidRDefault="004C1BFC" w:rsidP="0019267B">
            <w:pPr>
              <w:pStyle w:val="TableParagraph"/>
              <w:rPr>
                <w:rFonts w:ascii="Times New Roman" w:hAnsi="Times New Roman" w:cs="Times New Roman"/>
                <w:sz w:val="16"/>
              </w:rPr>
            </w:pPr>
          </w:p>
        </w:tc>
        <w:tc>
          <w:tcPr>
            <w:tcW w:w="1026" w:type="dxa"/>
          </w:tcPr>
          <w:p w14:paraId="1D6C53E1" w14:textId="77777777" w:rsidR="004C1BFC" w:rsidRPr="003F7DC9" w:rsidRDefault="004C1BFC" w:rsidP="0019267B">
            <w:pPr>
              <w:pStyle w:val="TableParagraph"/>
              <w:rPr>
                <w:rFonts w:ascii="Times New Roman" w:hAnsi="Times New Roman" w:cs="Times New Roman"/>
                <w:sz w:val="16"/>
              </w:rPr>
            </w:pPr>
          </w:p>
        </w:tc>
        <w:tc>
          <w:tcPr>
            <w:tcW w:w="799" w:type="dxa"/>
          </w:tcPr>
          <w:p w14:paraId="5FDA9356" w14:textId="77777777" w:rsidR="004C1BFC" w:rsidRPr="003F7DC9" w:rsidRDefault="00D9217B" w:rsidP="0019267B">
            <w:pPr>
              <w:pStyle w:val="TableParagraph"/>
              <w:spacing w:before="2" w:line="211" w:lineRule="exact"/>
              <w:ind w:left="14"/>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6" w:type="dxa"/>
          </w:tcPr>
          <w:p w14:paraId="5F5337B6" w14:textId="77777777" w:rsidR="004C1BFC" w:rsidRPr="003F7DC9" w:rsidRDefault="004C1BFC" w:rsidP="0019267B">
            <w:pPr>
              <w:pStyle w:val="TableParagraph"/>
              <w:rPr>
                <w:rFonts w:ascii="Times New Roman" w:hAnsi="Times New Roman" w:cs="Times New Roman"/>
                <w:sz w:val="16"/>
              </w:rPr>
            </w:pPr>
          </w:p>
        </w:tc>
        <w:tc>
          <w:tcPr>
            <w:tcW w:w="684" w:type="dxa"/>
          </w:tcPr>
          <w:p w14:paraId="168D296C" w14:textId="77777777" w:rsidR="004C1BFC" w:rsidRPr="003F7DC9" w:rsidRDefault="004C1BFC" w:rsidP="0019267B">
            <w:pPr>
              <w:pStyle w:val="TableParagraph"/>
              <w:rPr>
                <w:rFonts w:ascii="Times New Roman" w:hAnsi="Times New Roman" w:cs="Times New Roman"/>
                <w:sz w:val="16"/>
              </w:rPr>
            </w:pPr>
          </w:p>
        </w:tc>
        <w:tc>
          <w:tcPr>
            <w:tcW w:w="1027" w:type="dxa"/>
          </w:tcPr>
          <w:p w14:paraId="407AC1B7" w14:textId="77777777" w:rsidR="004C1BFC" w:rsidRPr="003F7DC9" w:rsidRDefault="004C1BFC" w:rsidP="0019267B">
            <w:pPr>
              <w:pStyle w:val="TableParagraph"/>
              <w:rPr>
                <w:rFonts w:ascii="Times New Roman" w:hAnsi="Times New Roman" w:cs="Times New Roman"/>
                <w:sz w:val="16"/>
              </w:rPr>
            </w:pPr>
          </w:p>
        </w:tc>
        <w:tc>
          <w:tcPr>
            <w:tcW w:w="828" w:type="dxa"/>
          </w:tcPr>
          <w:p w14:paraId="40666D23" w14:textId="77777777" w:rsidR="004C1BFC" w:rsidRPr="003F7DC9" w:rsidRDefault="004C1BFC" w:rsidP="0019267B">
            <w:pPr>
              <w:pStyle w:val="TableParagraph"/>
              <w:rPr>
                <w:rFonts w:ascii="Times New Roman" w:hAnsi="Times New Roman" w:cs="Times New Roman"/>
                <w:sz w:val="16"/>
              </w:rPr>
            </w:pPr>
          </w:p>
        </w:tc>
      </w:tr>
      <w:tr w:rsidR="004C1BFC" w:rsidRPr="003F7DC9" w14:paraId="2BAB9221" w14:textId="77777777">
        <w:trPr>
          <w:trHeight w:val="234"/>
        </w:trPr>
        <w:tc>
          <w:tcPr>
            <w:tcW w:w="712" w:type="dxa"/>
          </w:tcPr>
          <w:p w14:paraId="1FC241F0"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9</w:t>
            </w:r>
          </w:p>
        </w:tc>
        <w:tc>
          <w:tcPr>
            <w:tcW w:w="1115" w:type="dxa"/>
          </w:tcPr>
          <w:p w14:paraId="7A6846C3" w14:textId="77777777" w:rsidR="004C1BFC" w:rsidRPr="003F7DC9" w:rsidRDefault="004C1BFC" w:rsidP="0019267B">
            <w:pPr>
              <w:pStyle w:val="TableParagraph"/>
              <w:rPr>
                <w:rFonts w:ascii="Times New Roman" w:hAnsi="Times New Roman" w:cs="Times New Roman"/>
                <w:sz w:val="16"/>
              </w:rPr>
            </w:pPr>
          </w:p>
        </w:tc>
        <w:tc>
          <w:tcPr>
            <w:tcW w:w="1229" w:type="dxa"/>
          </w:tcPr>
          <w:p w14:paraId="0D6F97FC" w14:textId="77777777" w:rsidR="004C1BFC" w:rsidRPr="003F7DC9" w:rsidRDefault="004C1BFC" w:rsidP="0019267B">
            <w:pPr>
              <w:pStyle w:val="TableParagraph"/>
              <w:rPr>
                <w:rFonts w:ascii="Times New Roman" w:hAnsi="Times New Roman" w:cs="Times New Roman"/>
                <w:sz w:val="16"/>
              </w:rPr>
            </w:pPr>
          </w:p>
        </w:tc>
        <w:tc>
          <w:tcPr>
            <w:tcW w:w="1028" w:type="dxa"/>
          </w:tcPr>
          <w:p w14:paraId="0D265CD1" w14:textId="77777777" w:rsidR="004C1BFC" w:rsidRPr="003F7DC9" w:rsidRDefault="004C1BFC" w:rsidP="0019267B">
            <w:pPr>
              <w:pStyle w:val="TableParagraph"/>
              <w:rPr>
                <w:rFonts w:ascii="Times New Roman" w:hAnsi="Times New Roman" w:cs="Times New Roman"/>
                <w:sz w:val="16"/>
              </w:rPr>
            </w:pPr>
          </w:p>
        </w:tc>
        <w:tc>
          <w:tcPr>
            <w:tcW w:w="1141" w:type="dxa"/>
          </w:tcPr>
          <w:p w14:paraId="13C36F3B" w14:textId="77777777" w:rsidR="004C1BFC" w:rsidRPr="003F7DC9" w:rsidRDefault="00D9217B" w:rsidP="0019267B">
            <w:pPr>
              <w:pStyle w:val="TableParagraph"/>
              <w:spacing w:before="2" w:line="211"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4B8EF1D7" w14:textId="77777777" w:rsidR="004C1BFC" w:rsidRPr="003F7DC9" w:rsidRDefault="004C1BFC" w:rsidP="0019267B">
            <w:pPr>
              <w:pStyle w:val="TableParagraph"/>
              <w:rPr>
                <w:rFonts w:ascii="Times New Roman" w:hAnsi="Times New Roman" w:cs="Times New Roman"/>
                <w:sz w:val="16"/>
              </w:rPr>
            </w:pPr>
          </w:p>
        </w:tc>
        <w:tc>
          <w:tcPr>
            <w:tcW w:w="913" w:type="dxa"/>
          </w:tcPr>
          <w:p w14:paraId="45E0A2EA" w14:textId="77777777" w:rsidR="004C1BFC" w:rsidRPr="003F7DC9" w:rsidRDefault="004C1BFC" w:rsidP="0019267B">
            <w:pPr>
              <w:pStyle w:val="TableParagraph"/>
              <w:rPr>
                <w:rFonts w:ascii="Times New Roman" w:hAnsi="Times New Roman" w:cs="Times New Roman"/>
                <w:sz w:val="16"/>
              </w:rPr>
            </w:pPr>
          </w:p>
        </w:tc>
        <w:tc>
          <w:tcPr>
            <w:tcW w:w="1026" w:type="dxa"/>
          </w:tcPr>
          <w:p w14:paraId="55D6D4BB" w14:textId="77777777" w:rsidR="004C1BFC" w:rsidRPr="003F7DC9" w:rsidRDefault="004C1BFC" w:rsidP="0019267B">
            <w:pPr>
              <w:pStyle w:val="TableParagraph"/>
              <w:rPr>
                <w:rFonts w:ascii="Times New Roman" w:hAnsi="Times New Roman" w:cs="Times New Roman"/>
                <w:sz w:val="16"/>
              </w:rPr>
            </w:pPr>
          </w:p>
        </w:tc>
        <w:tc>
          <w:tcPr>
            <w:tcW w:w="799" w:type="dxa"/>
          </w:tcPr>
          <w:p w14:paraId="2DABEF17" w14:textId="77777777" w:rsidR="004C1BFC" w:rsidRPr="003F7DC9" w:rsidRDefault="004C1BFC" w:rsidP="0019267B">
            <w:pPr>
              <w:pStyle w:val="TableParagraph"/>
              <w:rPr>
                <w:rFonts w:ascii="Times New Roman" w:hAnsi="Times New Roman" w:cs="Times New Roman"/>
                <w:sz w:val="16"/>
              </w:rPr>
            </w:pPr>
          </w:p>
        </w:tc>
        <w:tc>
          <w:tcPr>
            <w:tcW w:w="1026" w:type="dxa"/>
          </w:tcPr>
          <w:p w14:paraId="38000113" w14:textId="77777777" w:rsidR="004C1BFC" w:rsidRPr="003F7DC9" w:rsidRDefault="004C1BFC" w:rsidP="0019267B">
            <w:pPr>
              <w:pStyle w:val="TableParagraph"/>
              <w:rPr>
                <w:rFonts w:ascii="Times New Roman" w:hAnsi="Times New Roman" w:cs="Times New Roman"/>
                <w:sz w:val="16"/>
              </w:rPr>
            </w:pPr>
          </w:p>
        </w:tc>
        <w:tc>
          <w:tcPr>
            <w:tcW w:w="684" w:type="dxa"/>
          </w:tcPr>
          <w:p w14:paraId="733606D2" w14:textId="77777777" w:rsidR="004C1BFC" w:rsidRPr="003F7DC9" w:rsidRDefault="004C1BFC" w:rsidP="0019267B">
            <w:pPr>
              <w:pStyle w:val="TableParagraph"/>
              <w:rPr>
                <w:rFonts w:ascii="Times New Roman" w:hAnsi="Times New Roman" w:cs="Times New Roman"/>
                <w:sz w:val="16"/>
              </w:rPr>
            </w:pPr>
          </w:p>
        </w:tc>
        <w:tc>
          <w:tcPr>
            <w:tcW w:w="1027" w:type="dxa"/>
          </w:tcPr>
          <w:p w14:paraId="7AB0AD15" w14:textId="77777777" w:rsidR="004C1BFC" w:rsidRPr="003F7DC9" w:rsidRDefault="004C1BFC" w:rsidP="0019267B">
            <w:pPr>
              <w:pStyle w:val="TableParagraph"/>
              <w:rPr>
                <w:rFonts w:ascii="Times New Roman" w:hAnsi="Times New Roman" w:cs="Times New Roman"/>
                <w:sz w:val="16"/>
              </w:rPr>
            </w:pPr>
          </w:p>
        </w:tc>
        <w:tc>
          <w:tcPr>
            <w:tcW w:w="828" w:type="dxa"/>
          </w:tcPr>
          <w:p w14:paraId="66ECF623" w14:textId="77777777" w:rsidR="004C1BFC" w:rsidRPr="003F7DC9" w:rsidRDefault="004C1BFC" w:rsidP="0019267B">
            <w:pPr>
              <w:pStyle w:val="TableParagraph"/>
              <w:rPr>
                <w:rFonts w:ascii="Times New Roman" w:hAnsi="Times New Roman" w:cs="Times New Roman"/>
                <w:sz w:val="16"/>
              </w:rPr>
            </w:pPr>
          </w:p>
        </w:tc>
      </w:tr>
      <w:tr w:rsidR="004C1BFC" w:rsidRPr="003F7DC9" w14:paraId="4FE1F396" w14:textId="77777777">
        <w:trPr>
          <w:trHeight w:val="234"/>
        </w:trPr>
        <w:tc>
          <w:tcPr>
            <w:tcW w:w="712" w:type="dxa"/>
          </w:tcPr>
          <w:p w14:paraId="7011C7AA"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0</w:t>
            </w:r>
          </w:p>
        </w:tc>
        <w:tc>
          <w:tcPr>
            <w:tcW w:w="1115" w:type="dxa"/>
          </w:tcPr>
          <w:p w14:paraId="7525B021" w14:textId="77777777" w:rsidR="004C1BFC" w:rsidRPr="003F7DC9" w:rsidRDefault="004C1BFC" w:rsidP="0019267B">
            <w:pPr>
              <w:pStyle w:val="TableParagraph"/>
              <w:rPr>
                <w:rFonts w:ascii="Times New Roman" w:hAnsi="Times New Roman" w:cs="Times New Roman"/>
                <w:sz w:val="16"/>
              </w:rPr>
            </w:pPr>
          </w:p>
        </w:tc>
        <w:tc>
          <w:tcPr>
            <w:tcW w:w="1229" w:type="dxa"/>
          </w:tcPr>
          <w:p w14:paraId="41E2C711" w14:textId="77777777" w:rsidR="004C1BFC" w:rsidRPr="003F7DC9" w:rsidRDefault="004C1BFC" w:rsidP="0019267B">
            <w:pPr>
              <w:pStyle w:val="TableParagraph"/>
              <w:rPr>
                <w:rFonts w:ascii="Times New Roman" w:hAnsi="Times New Roman" w:cs="Times New Roman"/>
                <w:sz w:val="16"/>
              </w:rPr>
            </w:pPr>
          </w:p>
        </w:tc>
        <w:tc>
          <w:tcPr>
            <w:tcW w:w="1028" w:type="dxa"/>
          </w:tcPr>
          <w:p w14:paraId="33FBB25D" w14:textId="77777777" w:rsidR="004C1BFC" w:rsidRPr="003F7DC9" w:rsidRDefault="004C1BFC" w:rsidP="0019267B">
            <w:pPr>
              <w:pStyle w:val="TableParagraph"/>
              <w:rPr>
                <w:rFonts w:ascii="Times New Roman" w:hAnsi="Times New Roman" w:cs="Times New Roman"/>
                <w:sz w:val="16"/>
              </w:rPr>
            </w:pPr>
          </w:p>
        </w:tc>
        <w:tc>
          <w:tcPr>
            <w:tcW w:w="1141" w:type="dxa"/>
          </w:tcPr>
          <w:p w14:paraId="59F675CC"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5F11EF0B" w14:textId="77777777" w:rsidR="004C1BFC" w:rsidRPr="003F7DC9" w:rsidRDefault="004C1BFC" w:rsidP="0019267B">
            <w:pPr>
              <w:pStyle w:val="TableParagraph"/>
              <w:rPr>
                <w:rFonts w:ascii="Times New Roman" w:hAnsi="Times New Roman" w:cs="Times New Roman"/>
                <w:sz w:val="16"/>
              </w:rPr>
            </w:pPr>
          </w:p>
        </w:tc>
        <w:tc>
          <w:tcPr>
            <w:tcW w:w="913" w:type="dxa"/>
          </w:tcPr>
          <w:p w14:paraId="4E0C7454" w14:textId="77777777" w:rsidR="004C1BFC" w:rsidRPr="003F7DC9" w:rsidRDefault="004C1BFC" w:rsidP="0019267B">
            <w:pPr>
              <w:pStyle w:val="TableParagraph"/>
              <w:rPr>
                <w:rFonts w:ascii="Times New Roman" w:hAnsi="Times New Roman" w:cs="Times New Roman"/>
                <w:sz w:val="16"/>
              </w:rPr>
            </w:pPr>
          </w:p>
        </w:tc>
        <w:tc>
          <w:tcPr>
            <w:tcW w:w="1026" w:type="dxa"/>
          </w:tcPr>
          <w:p w14:paraId="4ED7939B" w14:textId="77777777" w:rsidR="004C1BFC" w:rsidRPr="003F7DC9" w:rsidRDefault="004C1BFC" w:rsidP="0019267B">
            <w:pPr>
              <w:pStyle w:val="TableParagraph"/>
              <w:rPr>
                <w:rFonts w:ascii="Times New Roman" w:hAnsi="Times New Roman" w:cs="Times New Roman"/>
                <w:sz w:val="16"/>
              </w:rPr>
            </w:pPr>
          </w:p>
        </w:tc>
        <w:tc>
          <w:tcPr>
            <w:tcW w:w="799" w:type="dxa"/>
          </w:tcPr>
          <w:p w14:paraId="3F467A06" w14:textId="77777777" w:rsidR="004C1BFC" w:rsidRPr="003F7DC9" w:rsidRDefault="004C1BFC" w:rsidP="0019267B">
            <w:pPr>
              <w:pStyle w:val="TableParagraph"/>
              <w:rPr>
                <w:rFonts w:ascii="Times New Roman" w:hAnsi="Times New Roman" w:cs="Times New Roman"/>
                <w:sz w:val="16"/>
              </w:rPr>
            </w:pPr>
          </w:p>
        </w:tc>
        <w:tc>
          <w:tcPr>
            <w:tcW w:w="1026" w:type="dxa"/>
          </w:tcPr>
          <w:p w14:paraId="0DC4146B" w14:textId="77777777" w:rsidR="004C1BFC" w:rsidRPr="003F7DC9" w:rsidRDefault="004C1BFC" w:rsidP="0019267B">
            <w:pPr>
              <w:pStyle w:val="TableParagraph"/>
              <w:rPr>
                <w:rFonts w:ascii="Times New Roman" w:hAnsi="Times New Roman" w:cs="Times New Roman"/>
                <w:sz w:val="16"/>
              </w:rPr>
            </w:pPr>
          </w:p>
        </w:tc>
        <w:tc>
          <w:tcPr>
            <w:tcW w:w="684" w:type="dxa"/>
          </w:tcPr>
          <w:p w14:paraId="3650175A" w14:textId="77777777" w:rsidR="004C1BFC" w:rsidRPr="003F7DC9" w:rsidRDefault="004C1BFC" w:rsidP="0019267B">
            <w:pPr>
              <w:pStyle w:val="TableParagraph"/>
              <w:rPr>
                <w:rFonts w:ascii="Times New Roman" w:hAnsi="Times New Roman" w:cs="Times New Roman"/>
                <w:sz w:val="16"/>
              </w:rPr>
            </w:pPr>
          </w:p>
        </w:tc>
        <w:tc>
          <w:tcPr>
            <w:tcW w:w="1027" w:type="dxa"/>
          </w:tcPr>
          <w:p w14:paraId="399CA04D" w14:textId="77777777" w:rsidR="004C1BFC" w:rsidRPr="003F7DC9" w:rsidRDefault="004C1BFC" w:rsidP="0019267B">
            <w:pPr>
              <w:pStyle w:val="TableParagraph"/>
              <w:rPr>
                <w:rFonts w:ascii="Times New Roman" w:hAnsi="Times New Roman" w:cs="Times New Roman"/>
                <w:sz w:val="16"/>
              </w:rPr>
            </w:pPr>
          </w:p>
        </w:tc>
        <w:tc>
          <w:tcPr>
            <w:tcW w:w="828" w:type="dxa"/>
          </w:tcPr>
          <w:p w14:paraId="48BE8430" w14:textId="77777777" w:rsidR="004C1BFC" w:rsidRPr="003F7DC9" w:rsidRDefault="004C1BFC" w:rsidP="0019267B">
            <w:pPr>
              <w:pStyle w:val="TableParagraph"/>
              <w:rPr>
                <w:rFonts w:ascii="Times New Roman" w:hAnsi="Times New Roman" w:cs="Times New Roman"/>
                <w:sz w:val="16"/>
              </w:rPr>
            </w:pPr>
          </w:p>
        </w:tc>
      </w:tr>
      <w:tr w:rsidR="004C1BFC" w:rsidRPr="003F7DC9" w14:paraId="1D8B3A7E" w14:textId="77777777">
        <w:trPr>
          <w:trHeight w:val="233"/>
        </w:trPr>
        <w:tc>
          <w:tcPr>
            <w:tcW w:w="712" w:type="dxa"/>
          </w:tcPr>
          <w:p w14:paraId="2A4AACA4"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1</w:t>
            </w:r>
          </w:p>
        </w:tc>
        <w:tc>
          <w:tcPr>
            <w:tcW w:w="1115" w:type="dxa"/>
          </w:tcPr>
          <w:p w14:paraId="0DCDDFAE" w14:textId="77777777" w:rsidR="004C1BFC" w:rsidRPr="003F7DC9" w:rsidRDefault="004C1BFC" w:rsidP="0019267B">
            <w:pPr>
              <w:pStyle w:val="TableParagraph"/>
              <w:rPr>
                <w:rFonts w:ascii="Times New Roman" w:hAnsi="Times New Roman" w:cs="Times New Roman"/>
                <w:sz w:val="16"/>
              </w:rPr>
            </w:pPr>
          </w:p>
        </w:tc>
        <w:tc>
          <w:tcPr>
            <w:tcW w:w="1229" w:type="dxa"/>
          </w:tcPr>
          <w:p w14:paraId="2E0AD05B" w14:textId="77777777" w:rsidR="004C1BFC" w:rsidRPr="003F7DC9" w:rsidRDefault="004C1BFC" w:rsidP="0019267B">
            <w:pPr>
              <w:pStyle w:val="TableParagraph"/>
              <w:rPr>
                <w:rFonts w:ascii="Times New Roman" w:hAnsi="Times New Roman" w:cs="Times New Roman"/>
                <w:sz w:val="16"/>
              </w:rPr>
            </w:pPr>
          </w:p>
        </w:tc>
        <w:tc>
          <w:tcPr>
            <w:tcW w:w="1028" w:type="dxa"/>
          </w:tcPr>
          <w:p w14:paraId="6FE80B19" w14:textId="77777777" w:rsidR="004C1BFC" w:rsidRPr="003F7DC9" w:rsidRDefault="00D9217B" w:rsidP="0019267B">
            <w:pPr>
              <w:pStyle w:val="TableParagraph"/>
              <w:spacing w:before="2" w:line="211"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33FEA855" w14:textId="77777777" w:rsidR="004C1BFC" w:rsidRPr="003F7DC9" w:rsidRDefault="004C1BFC" w:rsidP="0019267B">
            <w:pPr>
              <w:pStyle w:val="TableParagraph"/>
              <w:rPr>
                <w:rFonts w:ascii="Times New Roman" w:hAnsi="Times New Roman" w:cs="Times New Roman"/>
                <w:sz w:val="16"/>
              </w:rPr>
            </w:pPr>
          </w:p>
        </w:tc>
        <w:tc>
          <w:tcPr>
            <w:tcW w:w="1141" w:type="dxa"/>
          </w:tcPr>
          <w:p w14:paraId="4B8C8E3C" w14:textId="77777777" w:rsidR="004C1BFC" w:rsidRPr="003F7DC9" w:rsidRDefault="004C1BFC" w:rsidP="0019267B">
            <w:pPr>
              <w:pStyle w:val="TableParagraph"/>
              <w:rPr>
                <w:rFonts w:ascii="Times New Roman" w:hAnsi="Times New Roman" w:cs="Times New Roman"/>
                <w:sz w:val="16"/>
              </w:rPr>
            </w:pPr>
          </w:p>
        </w:tc>
        <w:tc>
          <w:tcPr>
            <w:tcW w:w="913" w:type="dxa"/>
          </w:tcPr>
          <w:p w14:paraId="6A3966F7" w14:textId="77777777" w:rsidR="004C1BFC" w:rsidRPr="003F7DC9" w:rsidRDefault="004C1BFC" w:rsidP="0019267B">
            <w:pPr>
              <w:pStyle w:val="TableParagraph"/>
              <w:rPr>
                <w:rFonts w:ascii="Times New Roman" w:hAnsi="Times New Roman" w:cs="Times New Roman"/>
                <w:sz w:val="16"/>
              </w:rPr>
            </w:pPr>
          </w:p>
        </w:tc>
        <w:tc>
          <w:tcPr>
            <w:tcW w:w="1026" w:type="dxa"/>
          </w:tcPr>
          <w:p w14:paraId="37300366" w14:textId="77777777" w:rsidR="004C1BFC" w:rsidRPr="003F7DC9" w:rsidRDefault="004C1BFC" w:rsidP="0019267B">
            <w:pPr>
              <w:pStyle w:val="TableParagraph"/>
              <w:rPr>
                <w:rFonts w:ascii="Times New Roman" w:hAnsi="Times New Roman" w:cs="Times New Roman"/>
                <w:sz w:val="16"/>
              </w:rPr>
            </w:pPr>
          </w:p>
        </w:tc>
        <w:tc>
          <w:tcPr>
            <w:tcW w:w="799" w:type="dxa"/>
          </w:tcPr>
          <w:p w14:paraId="47FF2896" w14:textId="77777777" w:rsidR="004C1BFC" w:rsidRPr="003F7DC9" w:rsidRDefault="004C1BFC" w:rsidP="0019267B">
            <w:pPr>
              <w:pStyle w:val="TableParagraph"/>
              <w:rPr>
                <w:rFonts w:ascii="Times New Roman" w:hAnsi="Times New Roman" w:cs="Times New Roman"/>
                <w:sz w:val="16"/>
              </w:rPr>
            </w:pPr>
          </w:p>
        </w:tc>
        <w:tc>
          <w:tcPr>
            <w:tcW w:w="1026" w:type="dxa"/>
          </w:tcPr>
          <w:p w14:paraId="22C4D5BD" w14:textId="77777777" w:rsidR="004C1BFC" w:rsidRPr="003F7DC9" w:rsidRDefault="004C1BFC" w:rsidP="0019267B">
            <w:pPr>
              <w:pStyle w:val="TableParagraph"/>
              <w:rPr>
                <w:rFonts w:ascii="Times New Roman" w:hAnsi="Times New Roman" w:cs="Times New Roman"/>
                <w:sz w:val="16"/>
              </w:rPr>
            </w:pPr>
          </w:p>
        </w:tc>
        <w:tc>
          <w:tcPr>
            <w:tcW w:w="684" w:type="dxa"/>
          </w:tcPr>
          <w:p w14:paraId="744885EE" w14:textId="77777777" w:rsidR="004C1BFC" w:rsidRPr="003F7DC9" w:rsidRDefault="004C1BFC" w:rsidP="0019267B">
            <w:pPr>
              <w:pStyle w:val="TableParagraph"/>
              <w:rPr>
                <w:rFonts w:ascii="Times New Roman" w:hAnsi="Times New Roman" w:cs="Times New Roman"/>
                <w:sz w:val="16"/>
              </w:rPr>
            </w:pPr>
          </w:p>
        </w:tc>
        <w:tc>
          <w:tcPr>
            <w:tcW w:w="1027" w:type="dxa"/>
          </w:tcPr>
          <w:p w14:paraId="1D46E63C" w14:textId="77777777" w:rsidR="004C1BFC" w:rsidRPr="003F7DC9" w:rsidRDefault="004C1BFC" w:rsidP="0019267B">
            <w:pPr>
              <w:pStyle w:val="TableParagraph"/>
              <w:rPr>
                <w:rFonts w:ascii="Times New Roman" w:hAnsi="Times New Roman" w:cs="Times New Roman"/>
                <w:sz w:val="16"/>
              </w:rPr>
            </w:pPr>
          </w:p>
        </w:tc>
        <w:tc>
          <w:tcPr>
            <w:tcW w:w="828" w:type="dxa"/>
          </w:tcPr>
          <w:p w14:paraId="43FB5F7E" w14:textId="77777777" w:rsidR="004C1BFC" w:rsidRPr="003F7DC9" w:rsidRDefault="004C1BFC" w:rsidP="0019267B">
            <w:pPr>
              <w:pStyle w:val="TableParagraph"/>
              <w:rPr>
                <w:rFonts w:ascii="Times New Roman" w:hAnsi="Times New Roman" w:cs="Times New Roman"/>
                <w:sz w:val="16"/>
              </w:rPr>
            </w:pPr>
          </w:p>
        </w:tc>
      </w:tr>
      <w:tr w:rsidR="004C1BFC" w:rsidRPr="003F7DC9" w14:paraId="46A42B5C" w14:textId="77777777">
        <w:trPr>
          <w:trHeight w:val="234"/>
        </w:trPr>
        <w:tc>
          <w:tcPr>
            <w:tcW w:w="712" w:type="dxa"/>
          </w:tcPr>
          <w:p w14:paraId="014FC5D3"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2</w:t>
            </w:r>
          </w:p>
        </w:tc>
        <w:tc>
          <w:tcPr>
            <w:tcW w:w="1115" w:type="dxa"/>
          </w:tcPr>
          <w:p w14:paraId="6C64DF28" w14:textId="77777777" w:rsidR="004C1BFC" w:rsidRPr="003F7DC9" w:rsidRDefault="004C1BFC" w:rsidP="0019267B">
            <w:pPr>
              <w:pStyle w:val="TableParagraph"/>
              <w:rPr>
                <w:rFonts w:ascii="Times New Roman" w:hAnsi="Times New Roman" w:cs="Times New Roman"/>
                <w:sz w:val="16"/>
              </w:rPr>
            </w:pPr>
          </w:p>
        </w:tc>
        <w:tc>
          <w:tcPr>
            <w:tcW w:w="1229" w:type="dxa"/>
          </w:tcPr>
          <w:p w14:paraId="74D1E183" w14:textId="77777777" w:rsidR="004C1BFC" w:rsidRPr="003F7DC9" w:rsidRDefault="004C1BFC" w:rsidP="0019267B">
            <w:pPr>
              <w:pStyle w:val="TableParagraph"/>
              <w:rPr>
                <w:rFonts w:ascii="Times New Roman" w:hAnsi="Times New Roman" w:cs="Times New Roman"/>
                <w:sz w:val="16"/>
              </w:rPr>
            </w:pPr>
          </w:p>
        </w:tc>
        <w:tc>
          <w:tcPr>
            <w:tcW w:w="1028" w:type="dxa"/>
          </w:tcPr>
          <w:p w14:paraId="32C55E32" w14:textId="77777777" w:rsidR="004C1BFC" w:rsidRPr="003F7DC9" w:rsidRDefault="004C1BFC" w:rsidP="0019267B">
            <w:pPr>
              <w:pStyle w:val="TableParagraph"/>
              <w:rPr>
                <w:rFonts w:ascii="Times New Roman" w:hAnsi="Times New Roman" w:cs="Times New Roman"/>
                <w:sz w:val="16"/>
              </w:rPr>
            </w:pPr>
          </w:p>
        </w:tc>
        <w:tc>
          <w:tcPr>
            <w:tcW w:w="1141" w:type="dxa"/>
          </w:tcPr>
          <w:p w14:paraId="58BB6487" w14:textId="77777777" w:rsidR="004C1BFC" w:rsidRPr="003F7DC9" w:rsidRDefault="00D9217B" w:rsidP="0019267B">
            <w:pPr>
              <w:pStyle w:val="TableParagraph"/>
              <w:spacing w:before="2" w:line="211"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280C6A02" w14:textId="77777777" w:rsidR="004C1BFC" w:rsidRPr="003F7DC9" w:rsidRDefault="004C1BFC" w:rsidP="0019267B">
            <w:pPr>
              <w:pStyle w:val="TableParagraph"/>
              <w:rPr>
                <w:rFonts w:ascii="Times New Roman" w:hAnsi="Times New Roman" w:cs="Times New Roman"/>
                <w:sz w:val="16"/>
              </w:rPr>
            </w:pPr>
          </w:p>
        </w:tc>
        <w:tc>
          <w:tcPr>
            <w:tcW w:w="913" w:type="dxa"/>
          </w:tcPr>
          <w:p w14:paraId="7F4B95D4" w14:textId="77777777" w:rsidR="004C1BFC" w:rsidRPr="003F7DC9" w:rsidRDefault="004C1BFC" w:rsidP="0019267B">
            <w:pPr>
              <w:pStyle w:val="TableParagraph"/>
              <w:rPr>
                <w:rFonts w:ascii="Times New Roman" w:hAnsi="Times New Roman" w:cs="Times New Roman"/>
                <w:sz w:val="16"/>
              </w:rPr>
            </w:pPr>
          </w:p>
        </w:tc>
        <w:tc>
          <w:tcPr>
            <w:tcW w:w="1026" w:type="dxa"/>
          </w:tcPr>
          <w:p w14:paraId="11BFF4AF" w14:textId="77777777" w:rsidR="004C1BFC" w:rsidRPr="003F7DC9" w:rsidRDefault="004C1BFC" w:rsidP="0019267B">
            <w:pPr>
              <w:pStyle w:val="TableParagraph"/>
              <w:rPr>
                <w:rFonts w:ascii="Times New Roman" w:hAnsi="Times New Roman" w:cs="Times New Roman"/>
                <w:sz w:val="16"/>
              </w:rPr>
            </w:pPr>
          </w:p>
        </w:tc>
        <w:tc>
          <w:tcPr>
            <w:tcW w:w="799" w:type="dxa"/>
          </w:tcPr>
          <w:p w14:paraId="0C1A8B0F" w14:textId="77777777" w:rsidR="004C1BFC" w:rsidRPr="003F7DC9" w:rsidRDefault="004C1BFC" w:rsidP="0019267B">
            <w:pPr>
              <w:pStyle w:val="TableParagraph"/>
              <w:rPr>
                <w:rFonts w:ascii="Times New Roman" w:hAnsi="Times New Roman" w:cs="Times New Roman"/>
                <w:sz w:val="16"/>
              </w:rPr>
            </w:pPr>
          </w:p>
        </w:tc>
        <w:tc>
          <w:tcPr>
            <w:tcW w:w="1026" w:type="dxa"/>
          </w:tcPr>
          <w:p w14:paraId="71557BBD" w14:textId="77777777" w:rsidR="004C1BFC" w:rsidRPr="003F7DC9" w:rsidRDefault="004C1BFC" w:rsidP="0019267B">
            <w:pPr>
              <w:pStyle w:val="TableParagraph"/>
              <w:rPr>
                <w:rFonts w:ascii="Times New Roman" w:hAnsi="Times New Roman" w:cs="Times New Roman"/>
                <w:sz w:val="16"/>
              </w:rPr>
            </w:pPr>
          </w:p>
        </w:tc>
        <w:tc>
          <w:tcPr>
            <w:tcW w:w="684" w:type="dxa"/>
          </w:tcPr>
          <w:p w14:paraId="7778F1D3" w14:textId="77777777" w:rsidR="004C1BFC" w:rsidRPr="003F7DC9" w:rsidRDefault="004C1BFC" w:rsidP="0019267B">
            <w:pPr>
              <w:pStyle w:val="TableParagraph"/>
              <w:rPr>
                <w:rFonts w:ascii="Times New Roman" w:hAnsi="Times New Roman" w:cs="Times New Roman"/>
                <w:sz w:val="16"/>
              </w:rPr>
            </w:pPr>
          </w:p>
        </w:tc>
        <w:tc>
          <w:tcPr>
            <w:tcW w:w="1027" w:type="dxa"/>
          </w:tcPr>
          <w:p w14:paraId="75E228B4" w14:textId="77777777" w:rsidR="004C1BFC" w:rsidRPr="003F7DC9" w:rsidRDefault="004C1BFC" w:rsidP="0019267B">
            <w:pPr>
              <w:pStyle w:val="TableParagraph"/>
              <w:rPr>
                <w:rFonts w:ascii="Times New Roman" w:hAnsi="Times New Roman" w:cs="Times New Roman"/>
                <w:sz w:val="16"/>
              </w:rPr>
            </w:pPr>
          </w:p>
        </w:tc>
        <w:tc>
          <w:tcPr>
            <w:tcW w:w="828" w:type="dxa"/>
          </w:tcPr>
          <w:p w14:paraId="004087BE" w14:textId="77777777" w:rsidR="004C1BFC" w:rsidRPr="003F7DC9" w:rsidRDefault="004C1BFC" w:rsidP="0019267B">
            <w:pPr>
              <w:pStyle w:val="TableParagraph"/>
              <w:rPr>
                <w:rFonts w:ascii="Times New Roman" w:hAnsi="Times New Roman" w:cs="Times New Roman"/>
                <w:sz w:val="16"/>
              </w:rPr>
            </w:pPr>
          </w:p>
        </w:tc>
      </w:tr>
      <w:tr w:rsidR="004C1BFC" w:rsidRPr="003F7DC9" w14:paraId="1A5EB140" w14:textId="77777777">
        <w:trPr>
          <w:trHeight w:val="234"/>
        </w:trPr>
        <w:tc>
          <w:tcPr>
            <w:tcW w:w="712" w:type="dxa"/>
          </w:tcPr>
          <w:p w14:paraId="23205020" w14:textId="77777777" w:rsidR="004C1BFC" w:rsidRPr="003F7DC9" w:rsidRDefault="00D9217B" w:rsidP="0019267B">
            <w:pPr>
              <w:pStyle w:val="TableParagraph"/>
              <w:spacing w:before="2" w:line="212" w:lineRule="exact"/>
              <w:ind w:left="178"/>
              <w:rPr>
                <w:rFonts w:ascii="Times New Roman" w:hAnsi="Times New Roman" w:cs="Times New Roman"/>
                <w:sz w:val="19"/>
              </w:rPr>
            </w:pPr>
            <w:r w:rsidRPr="003F7DC9">
              <w:rPr>
                <w:rFonts w:ascii="Times New Roman" w:hAnsi="Times New Roman" w:cs="Times New Roman"/>
                <w:color w:val="0B0B0B"/>
                <w:sz w:val="19"/>
              </w:rPr>
              <w:t>12-1</w:t>
            </w:r>
          </w:p>
        </w:tc>
        <w:tc>
          <w:tcPr>
            <w:tcW w:w="1115" w:type="dxa"/>
          </w:tcPr>
          <w:p w14:paraId="29AEAC79" w14:textId="77777777" w:rsidR="004C1BFC" w:rsidRPr="003F7DC9" w:rsidRDefault="00D9217B" w:rsidP="0019267B">
            <w:pPr>
              <w:pStyle w:val="TableParagraph"/>
              <w:spacing w:before="2" w:line="212" w:lineRule="exact"/>
              <w:ind w:right="495"/>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2D1B776C" w14:textId="77777777" w:rsidR="004C1BFC" w:rsidRPr="003F7DC9" w:rsidRDefault="004C1BFC" w:rsidP="0019267B">
            <w:pPr>
              <w:pStyle w:val="TableParagraph"/>
              <w:rPr>
                <w:rFonts w:ascii="Times New Roman" w:hAnsi="Times New Roman" w:cs="Times New Roman"/>
                <w:sz w:val="16"/>
              </w:rPr>
            </w:pPr>
          </w:p>
        </w:tc>
        <w:tc>
          <w:tcPr>
            <w:tcW w:w="1028" w:type="dxa"/>
          </w:tcPr>
          <w:p w14:paraId="11C13F6E" w14:textId="77777777" w:rsidR="004C1BFC" w:rsidRPr="003F7DC9" w:rsidRDefault="004C1BFC" w:rsidP="0019267B">
            <w:pPr>
              <w:pStyle w:val="TableParagraph"/>
              <w:rPr>
                <w:rFonts w:ascii="Times New Roman" w:hAnsi="Times New Roman" w:cs="Times New Roman"/>
                <w:sz w:val="16"/>
              </w:rPr>
            </w:pPr>
          </w:p>
        </w:tc>
        <w:tc>
          <w:tcPr>
            <w:tcW w:w="1141" w:type="dxa"/>
          </w:tcPr>
          <w:p w14:paraId="3DAB2698"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69F46192" w14:textId="77777777" w:rsidR="004C1BFC" w:rsidRPr="003F7DC9" w:rsidRDefault="004C1BFC" w:rsidP="0019267B">
            <w:pPr>
              <w:pStyle w:val="TableParagraph"/>
              <w:rPr>
                <w:rFonts w:ascii="Times New Roman" w:hAnsi="Times New Roman" w:cs="Times New Roman"/>
                <w:sz w:val="16"/>
              </w:rPr>
            </w:pPr>
          </w:p>
        </w:tc>
        <w:tc>
          <w:tcPr>
            <w:tcW w:w="913" w:type="dxa"/>
          </w:tcPr>
          <w:p w14:paraId="5F4FFB66" w14:textId="77777777" w:rsidR="004C1BFC" w:rsidRPr="003F7DC9" w:rsidRDefault="004C1BFC" w:rsidP="0019267B">
            <w:pPr>
              <w:pStyle w:val="TableParagraph"/>
              <w:rPr>
                <w:rFonts w:ascii="Times New Roman" w:hAnsi="Times New Roman" w:cs="Times New Roman"/>
                <w:sz w:val="16"/>
              </w:rPr>
            </w:pPr>
          </w:p>
        </w:tc>
        <w:tc>
          <w:tcPr>
            <w:tcW w:w="1026" w:type="dxa"/>
          </w:tcPr>
          <w:p w14:paraId="1A6C5E56" w14:textId="77777777" w:rsidR="004C1BFC" w:rsidRPr="003F7DC9" w:rsidRDefault="004C1BFC" w:rsidP="0019267B">
            <w:pPr>
              <w:pStyle w:val="TableParagraph"/>
              <w:rPr>
                <w:rFonts w:ascii="Times New Roman" w:hAnsi="Times New Roman" w:cs="Times New Roman"/>
                <w:sz w:val="16"/>
              </w:rPr>
            </w:pPr>
          </w:p>
        </w:tc>
        <w:tc>
          <w:tcPr>
            <w:tcW w:w="799" w:type="dxa"/>
          </w:tcPr>
          <w:p w14:paraId="4A6BBA65" w14:textId="77777777" w:rsidR="004C1BFC" w:rsidRPr="003F7DC9" w:rsidRDefault="004C1BFC" w:rsidP="0019267B">
            <w:pPr>
              <w:pStyle w:val="TableParagraph"/>
              <w:rPr>
                <w:rFonts w:ascii="Times New Roman" w:hAnsi="Times New Roman" w:cs="Times New Roman"/>
                <w:sz w:val="16"/>
              </w:rPr>
            </w:pPr>
          </w:p>
        </w:tc>
        <w:tc>
          <w:tcPr>
            <w:tcW w:w="1026" w:type="dxa"/>
          </w:tcPr>
          <w:p w14:paraId="21DA9487" w14:textId="77777777" w:rsidR="004C1BFC" w:rsidRPr="003F7DC9" w:rsidRDefault="004C1BFC" w:rsidP="0019267B">
            <w:pPr>
              <w:pStyle w:val="TableParagraph"/>
              <w:rPr>
                <w:rFonts w:ascii="Times New Roman" w:hAnsi="Times New Roman" w:cs="Times New Roman"/>
                <w:sz w:val="16"/>
              </w:rPr>
            </w:pPr>
          </w:p>
        </w:tc>
        <w:tc>
          <w:tcPr>
            <w:tcW w:w="684" w:type="dxa"/>
          </w:tcPr>
          <w:p w14:paraId="5980BEBB" w14:textId="77777777" w:rsidR="004C1BFC" w:rsidRPr="003F7DC9" w:rsidRDefault="004C1BFC" w:rsidP="0019267B">
            <w:pPr>
              <w:pStyle w:val="TableParagraph"/>
              <w:rPr>
                <w:rFonts w:ascii="Times New Roman" w:hAnsi="Times New Roman" w:cs="Times New Roman"/>
                <w:sz w:val="16"/>
              </w:rPr>
            </w:pPr>
          </w:p>
        </w:tc>
        <w:tc>
          <w:tcPr>
            <w:tcW w:w="1027" w:type="dxa"/>
          </w:tcPr>
          <w:p w14:paraId="3B21F4E9" w14:textId="77777777" w:rsidR="004C1BFC" w:rsidRPr="003F7DC9" w:rsidRDefault="004C1BFC" w:rsidP="0019267B">
            <w:pPr>
              <w:pStyle w:val="TableParagraph"/>
              <w:rPr>
                <w:rFonts w:ascii="Times New Roman" w:hAnsi="Times New Roman" w:cs="Times New Roman"/>
                <w:sz w:val="16"/>
              </w:rPr>
            </w:pPr>
          </w:p>
        </w:tc>
        <w:tc>
          <w:tcPr>
            <w:tcW w:w="828" w:type="dxa"/>
          </w:tcPr>
          <w:p w14:paraId="20BD547B" w14:textId="77777777" w:rsidR="004C1BFC" w:rsidRPr="003F7DC9" w:rsidRDefault="004C1BFC" w:rsidP="0019267B">
            <w:pPr>
              <w:pStyle w:val="TableParagraph"/>
              <w:rPr>
                <w:rFonts w:ascii="Times New Roman" w:hAnsi="Times New Roman" w:cs="Times New Roman"/>
                <w:sz w:val="16"/>
              </w:rPr>
            </w:pPr>
          </w:p>
        </w:tc>
      </w:tr>
      <w:tr w:rsidR="004C1BFC" w:rsidRPr="003F7DC9" w14:paraId="219676A4" w14:textId="77777777">
        <w:trPr>
          <w:trHeight w:val="234"/>
        </w:trPr>
        <w:tc>
          <w:tcPr>
            <w:tcW w:w="712" w:type="dxa"/>
          </w:tcPr>
          <w:p w14:paraId="3DC2B16D"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3</w:t>
            </w:r>
          </w:p>
        </w:tc>
        <w:tc>
          <w:tcPr>
            <w:tcW w:w="1115" w:type="dxa"/>
          </w:tcPr>
          <w:p w14:paraId="711D7FE1" w14:textId="77777777" w:rsidR="004C1BFC" w:rsidRPr="003F7DC9" w:rsidRDefault="004C1BFC" w:rsidP="0019267B">
            <w:pPr>
              <w:pStyle w:val="TableParagraph"/>
              <w:rPr>
                <w:rFonts w:ascii="Times New Roman" w:hAnsi="Times New Roman" w:cs="Times New Roman"/>
                <w:sz w:val="16"/>
              </w:rPr>
            </w:pPr>
          </w:p>
        </w:tc>
        <w:tc>
          <w:tcPr>
            <w:tcW w:w="1229" w:type="dxa"/>
          </w:tcPr>
          <w:p w14:paraId="13BFE06A" w14:textId="77777777" w:rsidR="004C1BFC" w:rsidRPr="003F7DC9" w:rsidRDefault="004C1BFC" w:rsidP="0019267B">
            <w:pPr>
              <w:pStyle w:val="TableParagraph"/>
              <w:rPr>
                <w:rFonts w:ascii="Times New Roman" w:hAnsi="Times New Roman" w:cs="Times New Roman"/>
                <w:sz w:val="16"/>
              </w:rPr>
            </w:pPr>
          </w:p>
        </w:tc>
        <w:tc>
          <w:tcPr>
            <w:tcW w:w="1028" w:type="dxa"/>
          </w:tcPr>
          <w:p w14:paraId="4310F7C8" w14:textId="77777777" w:rsidR="004C1BFC" w:rsidRPr="003F7DC9" w:rsidRDefault="004C1BFC" w:rsidP="0019267B">
            <w:pPr>
              <w:pStyle w:val="TableParagraph"/>
              <w:rPr>
                <w:rFonts w:ascii="Times New Roman" w:hAnsi="Times New Roman" w:cs="Times New Roman"/>
                <w:sz w:val="16"/>
              </w:rPr>
            </w:pPr>
          </w:p>
        </w:tc>
        <w:tc>
          <w:tcPr>
            <w:tcW w:w="1141" w:type="dxa"/>
          </w:tcPr>
          <w:p w14:paraId="7CFE931D" w14:textId="77777777" w:rsidR="004C1BFC" w:rsidRPr="003F7DC9" w:rsidRDefault="004C1BFC" w:rsidP="0019267B">
            <w:pPr>
              <w:pStyle w:val="TableParagraph"/>
              <w:rPr>
                <w:rFonts w:ascii="Times New Roman" w:hAnsi="Times New Roman" w:cs="Times New Roman"/>
                <w:sz w:val="16"/>
              </w:rPr>
            </w:pPr>
          </w:p>
        </w:tc>
        <w:tc>
          <w:tcPr>
            <w:tcW w:w="1141" w:type="dxa"/>
          </w:tcPr>
          <w:p w14:paraId="4D5EA91C" w14:textId="77777777" w:rsidR="004C1BFC" w:rsidRPr="003F7DC9" w:rsidRDefault="004C1BFC" w:rsidP="0019267B">
            <w:pPr>
              <w:pStyle w:val="TableParagraph"/>
              <w:rPr>
                <w:rFonts w:ascii="Times New Roman" w:hAnsi="Times New Roman" w:cs="Times New Roman"/>
                <w:sz w:val="16"/>
              </w:rPr>
            </w:pPr>
          </w:p>
        </w:tc>
        <w:tc>
          <w:tcPr>
            <w:tcW w:w="913" w:type="dxa"/>
          </w:tcPr>
          <w:p w14:paraId="438A6E77" w14:textId="77777777" w:rsidR="004C1BFC" w:rsidRPr="003F7DC9" w:rsidRDefault="004C1BFC" w:rsidP="0019267B">
            <w:pPr>
              <w:pStyle w:val="TableParagraph"/>
              <w:rPr>
                <w:rFonts w:ascii="Times New Roman" w:hAnsi="Times New Roman" w:cs="Times New Roman"/>
                <w:sz w:val="16"/>
              </w:rPr>
            </w:pPr>
          </w:p>
        </w:tc>
        <w:tc>
          <w:tcPr>
            <w:tcW w:w="1026" w:type="dxa"/>
          </w:tcPr>
          <w:p w14:paraId="30BC9629" w14:textId="77777777" w:rsidR="004C1BFC" w:rsidRPr="003F7DC9" w:rsidRDefault="004C1BFC" w:rsidP="0019267B">
            <w:pPr>
              <w:pStyle w:val="TableParagraph"/>
              <w:rPr>
                <w:rFonts w:ascii="Times New Roman" w:hAnsi="Times New Roman" w:cs="Times New Roman"/>
                <w:sz w:val="16"/>
              </w:rPr>
            </w:pPr>
          </w:p>
        </w:tc>
        <w:tc>
          <w:tcPr>
            <w:tcW w:w="799" w:type="dxa"/>
          </w:tcPr>
          <w:p w14:paraId="4DD96EF2" w14:textId="77777777" w:rsidR="004C1BFC" w:rsidRPr="003F7DC9" w:rsidRDefault="004C1BFC" w:rsidP="0019267B">
            <w:pPr>
              <w:pStyle w:val="TableParagraph"/>
              <w:rPr>
                <w:rFonts w:ascii="Times New Roman" w:hAnsi="Times New Roman" w:cs="Times New Roman"/>
                <w:sz w:val="16"/>
              </w:rPr>
            </w:pPr>
          </w:p>
        </w:tc>
        <w:tc>
          <w:tcPr>
            <w:tcW w:w="1026" w:type="dxa"/>
          </w:tcPr>
          <w:p w14:paraId="298221C4" w14:textId="77777777" w:rsidR="004C1BFC" w:rsidRPr="003F7DC9" w:rsidRDefault="00D9217B" w:rsidP="0019267B">
            <w:pPr>
              <w:pStyle w:val="TableParagraph"/>
              <w:spacing w:before="2" w:line="211" w:lineRule="exact"/>
              <w:ind w:left="17"/>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684" w:type="dxa"/>
          </w:tcPr>
          <w:p w14:paraId="00562C9B" w14:textId="77777777" w:rsidR="004C1BFC" w:rsidRPr="003F7DC9" w:rsidRDefault="004C1BFC" w:rsidP="0019267B">
            <w:pPr>
              <w:pStyle w:val="TableParagraph"/>
              <w:rPr>
                <w:rFonts w:ascii="Times New Roman" w:hAnsi="Times New Roman" w:cs="Times New Roman"/>
                <w:sz w:val="16"/>
              </w:rPr>
            </w:pPr>
          </w:p>
        </w:tc>
        <w:tc>
          <w:tcPr>
            <w:tcW w:w="1027" w:type="dxa"/>
          </w:tcPr>
          <w:p w14:paraId="04F9E5F8" w14:textId="77777777" w:rsidR="004C1BFC" w:rsidRPr="003F7DC9" w:rsidRDefault="004C1BFC" w:rsidP="0019267B">
            <w:pPr>
              <w:pStyle w:val="TableParagraph"/>
              <w:rPr>
                <w:rFonts w:ascii="Times New Roman" w:hAnsi="Times New Roman" w:cs="Times New Roman"/>
                <w:sz w:val="16"/>
              </w:rPr>
            </w:pPr>
          </w:p>
        </w:tc>
        <w:tc>
          <w:tcPr>
            <w:tcW w:w="828" w:type="dxa"/>
          </w:tcPr>
          <w:p w14:paraId="01F7FC4B" w14:textId="77777777" w:rsidR="004C1BFC" w:rsidRPr="003F7DC9" w:rsidRDefault="004C1BFC" w:rsidP="0019267B">
            <w:pPr>
              <w:pStyle w:val="TableParagraph"/>
              <w:rPr>
                <w:rFonts w:ascii="Times New Roman" w:hAnsi="Times New Roman" w:cs="Times New Roman"/>
                <w:sz w:val="16"/>
              </w:rPr>
            </w:pPr>
          </w:p>
        </w:tc>
      </w:tr>
      <w:tr w:rsidR="004C1BFC" w:rsidRPr="003F7DC9" w14:paraId="67924263" w14:textId="77777777">
        <w:trPr>
          <w:trHeight w:val="234"/>
        </w:trPr>
        <w:tc>
          <w:tcPr>
            <w:tcW w:w="712" w:type="dxa"/>
          </w:tcPr>
          <w:p w14:paraId="24523762"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4</w:t>
            </w:r>
          </w:p>
        </w:tc>
        <w:tc>
          <w:tcPr>
            <w:tcW w:w="1115" w:type="dxa"/>
          </w:tcPr>
          <w:p w14:paraId="0123711D" w14:textId="77777777" w:rsidR="004C1BFC" w:rsidRPr="003F7DC9" w:rsidRDefault="004C1BFC" w:rsidP="0019267B">
            <w:pPr>
              <w:pStyle w:val="TableParagraph"/>
              <w:rPr>
                <w:rFonts w:ascii="Times New Roman" w:hAnsi="Times New Roman" w:cs="Times New Roman"/>
                <w:sz w:val="16"/>
              </w:rPr>
            </w:pPr>
          </w:p>
        </w:tc>
        <w:tc>
          <w:tcPr>
            <w:tcW w:w="1229" w:type="dxa"/>
          </w:tcPr>
          <w:p w14:paraId="47B71617" w14:textId="77777777" w:rsidR="004C1BFC" w:rsidRPr="003F7DC9" w:rsidRDefault="004C1BFC" w:rsidP="0019267B">
            <w:pPr>
              <w:pStyle w:val="TableParagraph"/>
              <w:rPr>
                <w:rFonts w:ascii="Times New Roman" w:hAnsi="Times New Roman" w:cs="Times New Roman"/>
                <w:sz w:val="16"/>
              </w:rPr>
            </w:pPr>
          </w:p>
        </w:tc>
        <w:tc>
          <w:tcPr>
            <w:tcW w:w="1028" w:type="dxa"/>
          </w:tcPr>
          <w:p w14:paraId="55D73ECE"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3D9150F5" w14:textId="77777777" w:rsidR="004C1BFC" w:rsidRPr="003F7DC9" w:rsidRDefault="004C1BFC" w:rsidP="0019267B">
            <w:pPr>
              <w:pStyle w:val="TableParagraph"/>
              <w:rPr>
                <w:rFonts w:ascii="Times New Roman" w:hAnsi="Times New Roman" w:cs="Times New Roman"/>
                <w:sz w:val="16"/>
              </w:rPr>
            </w:pPr>
          </w:p>
        </w:tc>
        <w:tc>
          <w:tcPr>
            <w:tcW w:w="1141" w:type="dxa"/>
          </w:tcPr>
          <w:p w14:paraId="0ADBA4F8" w14:textId="77777777" w:rsidR="004C1BFC" w:rsidRPr="003F7DC9" w:rsidRDefault="004C1BFC" w:rsidP="0019267B">
            <w:pPr>
              <w:pStyle w:val="TableParagraph"/>
              <w:rPr>
                <w:rFonts w:ascii="Times New Roman" w:hAnsi="Times New Roman" w:cs="Times New Roman"/>
                <w:sz w:val="16"/>
              </w:rPr>
            </w:pPr>
          </w:p>
        </w:tc>
        <w:tc>
          <w:tcPr>
            <w:tcW w:w="913" w:type="dxa"/>
          </w:tcPr>
          <w:p w14:paraId="27546908" w14:textId="77777777" w:rsidR="004C1BFC" w:rsidRPr="003F7DC9" w:rsidRDefault="004C1BFC" w:rsidP="0019267B">
            <w:pPr>
              <w:pStyle w:val="TableParagraph"/>
              <w:rPr>
                <w:rFonts w:ascii="Times New Roman" w:hAnsi="Times New Roman" w:cs="Times New Roman"/>
                <w:sz w:val="16"/>
              </w:rPr>
            </w:pPr>
          </w:p>
        </w:tc>
        <w:tc>
          <w:tcPr>
            <w:tcW w:w="1026" w:type="dxa"/>
          </w:tcPr>
          <w:p w14:paraId="6C4E0E74" w14:textId="77777777" w:rsidR="004C1BFC" w:rsidRPr="003F7DC9" w:rsidRDefault="004C1BFC" w:rsidP="0019267B">
            <w:pPr>
              <w:pStyle w:val="TableParagraph"/>
              <w:rPr>
                <w:rFonts w:ascii="Times New Roman" w:hAnsi="Times New Roman" w:cs="Times New Roman"/>
                <w:sz w:val="16"/>
              </w:rPr>
            </w:pPr>
          </w:p>
        </w:tc>
        <w:tc>
          <w:tcPr>
            <w:tcW w:w="799" w:type="dxa"/>
          </w:tcPr>
          <w:p w14:paraId="098D5AFA" w14:textId="77777777" w:rsidR="004C1BFC" w:rsidRPr="003F7DC9" w:rsidRDefault="004C1BFC" w:rsidP="0019267B">
            <w:pPr>
              <w:pStyle w:val="TableParagraph"/>
              <w:rPr>
                <w:rFonts w:ascii="Times New Roman" w:hAnsi="Times New Roman" w:cs="Times New Roman"/>
                <w:sz w:val="16"/>
              </w:rPr>
            </w:pPr>
          </w:p>
        </w:tc>
        <w:tc>
          <w:tcPr>
            <w:tcW w:w="1026" w:type="dxa"/>
          </w:tcPr>
          <w:p w14:paraId="0EE7CC6A" w14:textId="77777777" w:rsidR="004C1BFC" w:rsidRPr="003F7DC9" w:rsidRDefault="004C1BFC" w:rsidP="0019267B">
            <w:pPr>
              <w:pStyle w:val="TableParagraph"/>
              <w:rPr>
                <w:rFonts w:ascii="Times New Roman" w:hAnsi="Times New Roman" w:cs="Times New Roman"/>
                <w:sz w:val="16"/>
              </w:rPr>
            </w:pPr>
          </w:p>
        </w:tc>
        <w:tc>
          <w:tcPr>
            <w:tcW w:w="684" w:type="dxa"/>
          </w:tcPr>
          <w:p w14:paraId="6D99BCB2" w14:textId="77777777" w:rsidR="004C1BFC" w:rsidRPr="003F7DC9" w:rsidRDefault="004C1BFC" w:rsidP="0019267B">
            <w:pPr>
              <w:pStyle w:val="TableParagraph"/>
              <w:rPr>
                <w:rFonts w:ascii="Times New Roman" w:hAnsi="Times New Roman" w:cs="Times New Roman"/>
                <w:sz w:val="16"/>
              </w:rPr>
            </w:pPr>
          </w:p>
        </w:tc>
        <w:tc>
          <w:tcPr>
            <w:tcW w:w="1027" w:type="dxa"/>
          </w:tcPr>
          <w:p w14:paraId="3DE8EFBA" w14:textId="77777777" w:rsidR="004C1BFC" w:rsidRPr="003F7DC9" w:rsidRDefault="004C1BFC" w:rsidP="0019267B">
            <w:pPr>
              <w:pStyle w:val="TableParagraph"/>
              <w:rPr>
                <w:rFonts w:ascii="Times New Roman" w:hAnsi="Times New Roman" w:cs="Times New Roman"/>
                <w:sz w:val="16"/>
              </w:rPr>
            </w:pPr>
          </w:p>
        </w:tc>
        <w:tc>
          <w:tcPr>
            <w:tcW w:w="828" w:type="dxa"/>
          </w:tcPr>
          <w:p w14:paraId="2C417E2D" w14:textId="77777777" w:rsidR="004C1BFC" w:rsidRPr="003F7DC9" w:rsidRDefault="004C1BFC" w:rsidP="0019267B">
            <w:pPr>
              <w:pStyle w:val="TableParagraph"/>
              <w:rPr>
                <w:rFonts w:ascii="Times New Roman" w:hAnsi="Times New Roman" w:cs="Times New Roman"/>
                <w:sz w:val="16"/>
              </w:rPr>
            </w:pPr>
          </w:p>
        </w:tc>
      </w:tr>
      <w:tr w:rsidR="004C1BFC" w:rsidRPr="003F7DC9" w14:paraId="6A8F223D" w14:textId="77777777">
        <w:trPr>
          <w:trHeight w:val="233"/>
        </w:trPr>
        <w:tc>
          <w:tcPr>
            <w:tcW w:w="712" w:type="dxa"/>
          </w:tcPr>
          <w:p w14:paraId="7109B916"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5</w:t>
            </w:r>
          </w:p>
        </w:tc>
        <w:tc>
          <w:tcPr>
            <w:tcW w:w="1115" w:type="dxa"/>
          </w:tcPr>
          <w:p w14:paraId="1D0E7B21" w14:textId="77777777" w:rsidR="004C1BFC" w:rsidRPr="003F7DC9" w:rsidRDefault="004C1BFC" w:rsidP="0019267B">
            <w:pPr>
              <w:pStyle w:val="TableParagraph"/>
              <w:rPr>
                <w:rFonts w:ascii="Times New Roman" w:hAnsi="Times New Roman" w:cs="Times New Roman"/>
                <w:sz w:val="16"/>
              </w:rPr>
            </w:pPr>
          </w:p>
        </w:tc>
        <w:tc>
          <w:tcPr>
            <w:tcW w:w="1229" w:type="dxa"/>
          </w:tcPr>
          <w:p w14:paraId="4F965776" w14:textId="77777777" w:rsidR="004C1BFC" w:rsidRPr="003F7DC9" w:rsidRDefault="004C1BFC" w:rsidP="0019267B">
            <w:pPr>
              <w:pStyle w:val="TableParagraph"/>
              <w:rPr>
                <w:rFonts w:ascii="Times New Roman" w:hAnsi="Times New Roman" w:cs="Times New Roman"/>
                <w:sz w:val="16"/>
              </w:rPr>
            </w:pPr>
          </w:p>
        </w:tc>
        <w:tc>
          <w:tcPr>
            <w:tcW w:w="1028" w:type="dxa"/>
          </w:tcPr>
          <w:p w14:paraId="55A625BA" w14:textId="77777777" w:rsidR="004C1BFC" w:rsidRPr="003F7DC9" w:rsidRDefault="004C1BFC" w:rsidP="0019267B">
            <w:pPr>
              <w:pStyle w:val="TableParagraph"/>
              <w:rPr>
                <w:rFonts w:ascii="Times New Roman" w:hAnsi="Times New Roman" w:cs="Times New Roman"/>
                <w:sz w:val="16"/>
              </w:rPr>
            </w:pPr>
          </w:p>
        </w:tc>
        <w:tc>
          <w:tcPr>
            <w:tcW w:w="1141" w:type="dxa"/>
          </w:tcPr>
          <w:p w14:paraId="620244EF" w14:textId="77777777" w:rsidR="004C1BFC" w:rsidRPr="003F7DC9" w:rsidRDefault="004C1BFC" w:rsidP="0019267B">
            <w:pPr>
              <w:pStyle w:val="TableParagraph"/>
              <w:rPr>
                <w:rFonts w:ascii="Times New Roman" w:hAnsi="Times New Roman" w:cs="Times New Roman"/>
                <w:sz w:val="16"/>
              </w:rPr>
            </w:pPr>
          </w:p>
        </w:tc>
        <w:tc>
          <w:tcPr>
            <w:tcW w:w="1141" w:type="dxa"/>
          </w:tcPr>
          <w:p w14:paraId="0C1B620A" w14:textId="77777777" w:rsidR="004C1BFC" w:rsidRPr="003F7DC9" w:rsidRDefault="004C1BFC" w:rsidP="0019267B">
            <w:pPr>
              <w:pStyle w:val="TableParagraph"/>
              <w:rPr>
                <w:rFonts w:ascii="Times New Roman" w:hAnsi="Times New Roman" w:cs="Times New Roman"/>
                <w:sz w:val="16"/>
              </w:rPr>
            </w:pPr>
          </w:p>
        </w:tc>
        <w:tc>
          <w:tcPr>
            <w:tcW w:w="913" w:type="dxa"/>
          </w:tcPr>
          <w:p w14:paraId="118CCB9D" w14:textId="77777777" w:rsidR="004C1BFC" w:rsidRPr="003F7DC9" w:rsidRDefault="004C1BFC" w:rsidP="0019267B">
            <w:pPr>
              <w:pStyle w:val="TableParagraph"/>
              <w:rPr>
                <w:rFonts w:ascii="Times New Roman" w:hAnsi="Times New Roman" w:cs="Times New Roman"/>
                <w:sz w:val="16"/>
              </w:rPr>
            </w:pPr>
          </w:p>
        </w:tc>
        <w:tc>
          <w:tcPr>
            <w:tcW w:w="1026" w:type="dxa"/>
          </w:tcPr>
          <w:p w14:paraId="616BFF6E" w14:textId="77777777" w:rsidR="004C1BFC" w:rsidRPr="003F7DC9" w:rsidRDefault="004C1BFC" w:rsidP="0019267B">
            <w:pPr>
              <w:pStyle w:val="TableParagraph"/>
              <w:rPr>
                <w:rFonts w:ascii="Times New Roman" w:hAnsi="Times New Roman" w:cs="Times New Roman"/>
                <w:sz w:val="16"/>
              </w:rPr>
            </w:pPr>
          </w:p>
        </w:tc>
        <w:tc>
          <w:tcPr>
            <w:tcW w:w="799" w:type="dxa"/>
          </w:tcPr>
          <w:p w14:paraId="0732FE0C" w14:textId="77777777" w:rsidR="004C1BFC" w:rsidRPr="003F7DC9" w:rsidRDefault="004C1BFC" w:rsidP="0019267B">
            <w:pPr>
              <w:pStyle w:val="TableParagraph"/>
              <w:rPr>
                <w:rFonts w:ascii="Times New Roman" w:hAnsi="Times New Roman" w:cs="Times New Roman"/>
                <w:sz w:val="16"/>
              </w:rPr>
            </w:pPr>
          </w:p>
        </w:tc>
        <w:tc>
          <w:tcPr>
            <w:tcW w:w="1026" w:type="dxa"/>
          </w:tcPr>
          <w:p w14:paraId="4A48D917" w14:textId="77777777" w:rsidR="004C1BFC" w:rsidRPr="003F7DC9" w:rsidRDefault="004C1BFC" w:rsidP="0019267B">
            <w:pPr>
              <w:pStyle w:val="TableParagraph"/>
              <w:rPr>
                <w:rFonts w:ascii="Times New Roman" w:hAnsi="Times New Roman" w:cs="Times New Roman"/>
                <w:sz w:val="16"/>
              </w:rPr>
            </w:pPr>
          </w:p>
        </w:tc>
        <w:tc>
          <w:tcPr>
            <w:tcW w:w="684" w:type="dxa"/>
          </w:tcPr>
          <w:p w14:paraId="67BD332D" w14:textId="77777777" w:rsidR="004C1BFC" w:rsidRPr="003F7DC9" w:rsidRDefault="00D9217B" w:rsidP="0019267B">
            <w:pPr>
              <w:pStyle w:val="TableParagraph"/>
              <w:spacing w:before="2" w:line="211" w:lineRule="exact"/>
              <w:ind w:right="274"/>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027" w:type="dxa"/>
          </w:tcPr>
          <w:p w14:paraId="60612DCC" w14:textId="77777777" w:rsidR="004C1BFC" w:rsidRPr="003F7DC9" w:rsidRDefault="004C1BFC" w:rsidP="0019267B">
            <w:pPr>
              <w:pStyle w:val="TableParagraph"/>
              <w:rPr>
                <w:rFonts w:ascii="Times New Roman" w:hAnsi="Times New Roman" w:cs="Times New Roman"/>
                <w:sz w:val="16"/>
              </w:rPr>
            </w:pPr>
          </w:p>
        </w:tc>
        <w:tc>
          <w:tcPr>
            <w:tcW w:w="828" w:type="dxa"/>
          </w:tcPr>
          <w:p w14:paraId="0B26CCE5" w14:textId="77777777" w:rsidR="004C1BFC" w:rsidRPr="003F7DC9" w:rsidRDefault="004C1BFC" w:rsidP="0019267B">
            <w:pPr>
              <w:pStyle w:val="TableParagraph"/>
              <w:rPr>
                <w:rFonts w:ascii="Times New Roman" w:hAnsi="Times New Roman" w:cs="Times New Roman"/>
                <w:sz w:val="16"/>
              </w:rPr>
            </w:pPr>
          </w:p>
        </w:tc>
      </w:tr>
      <w:tr w:rsidR="004C1BFC" w:rsidRPr="003F7DC9" w14:paraId="217095F3" w14:textId="77777777">
        <w:trPr>
          <w:trHeight w:val="234"/>
        </w:trPr>
        <w:tc>
          <w:tcPr>
            <w:tcW w:w="712" w:type="dxa"/>
          </w:tcPr>
          <w:p w14:paraId="10216F15"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6</w:t>
            </w:r>
          </w:p>
        </w:tc>
        <w:tc>
          <w:tcPr>
            <w:tcW w:w="1115" w:type="dxa"/>
          </w:tcPr>
          <w:p w14:paraId="6DAF21D6" w14:textId="77777777" w:rsidR="004C1BFC" w:rsidRPr="003F7DC9" w:rsidRDefault="004C1BFC" w:rsidP="0019267B">
            <w:pPr>
              <w:pStyle w:val="TableParagraph"/>
              <w:rPr>
                <w:rFonts w:ascii="Times New Roman" w:hAnsi="Times New Roman" w:cs="Times New Roman"/>
                <w:sz w:val="16"/>
              </w:rPr>
            </w:pPr>
          </w:p>
        </w:tc>
        <w:tc>
          <w:tcPr>
            <w:tcW w:w="1229" w:type="dxa"/>
          </w:tcPr>
          <w:p w14:paraId="72B20B32" w14:textId="77777777" w:rsidR="004C1BFC" w:rsidRPr="003F7DC9" w:rsidRDefault="004C1BFC" w:rsidP="0019267B">
            <w:pPr>
              <w:pStyle w:val="TableParagraph"/>
              <w:rPr>
                <w:rFonts w:ascii="Times New Roman" w:hAnsi="Times New Roman" w:cs="Times New Roman"/>
                <w:sz w:val="16"/>
              </w:rPr>
            </w:pPr>
          </w:p>
        </w:tc>
        <w:tc>
          <w:tcPr>
            <w:tcW w:w="1028" w:type="dxa"/>
          </w:tcPr>
          <w:p w14:paraId="33647221" w14:textId="77777777" w:rsidR="004C1BFC" w:rsidRPr="003F7DC9" w:rsidRDefault="004C1BFC" w:rsidP="0019267B">
            <w:pPr>
              <w:pStyle w:val="TableParagraph"/>
              <w:rPr>
                <w:rFonts w:ascii="Times New Roman" w:hAnsi="Times New Roman" w:cs="Times New Roman"/>
                <w:sz w:val="16"/>
              </w:rPr>
            </w:pPr>
          </w:p>
        </w:tc>
        <w:tc>
          <w:tcPr>
            <w:tcW w:w="1141" w:type="dxa"/>
          </w:tcPr>
          <w:p w14:paraId="2F7B244C" w14:textId="77777777" w:rsidR="004C1BFC" w:rsidRPr="003F7DC9" w:rsidRDefault="004C1BFC" w:rsidP="0019267B">
            <w:pPr>
              <w:pStyle w:val="TableParagraph"/>
              <w:rPr>
                <w:rFonts w:ascii="Times New Roman" w:hAnsi="Times New Roman" w:cs="Times New Roman"/>
                <w:sz w:val="16"/>
              </w:rPr>
            </w:pPr>
          </w:p>
        </w:tc>
        <w:tc>
          <w:tcPr>
            <w:tcW w:w="1141" w:type="dxa"/>
          </w:tcPr>
          <w:p w14:paraId="222C35F4" w14:textId="77777777" w:rsidR="004C1BFC" w:rsidRPr="003F7DC9" w:rsidRDefault="004C1BFC" w:rsidP="0019267B">
            <w:pPr>
              <w:pStyle w:val="TableParagraph"/>
              <w:rPr>
                <w:rFonts w:ascii="Times New Roman" w:hAnsi="Times New Roman" w:cs="Times New Roman"/>
                <w:sz w:val="16"/>
              </w:rPr>
            </w:pPr>
          </w:p>
        </w:tc>
        <w:tc>
          <w:tcPr>
            <w:tcW w:w="913" w:type="dxa"/>
          </w:tcPr>
          <w:p w14:paraId="151E89EA" w14:textId="77777777" w:rsidR="004C1BFC" w:rsidRPr="003F7DC9" w:rsidRDefault="004C1BFC" w:rsidP="0019267B">
            <w:pPr>
              <w:pStyle w:val="TableParagraph"/>
              <w:rPr>
                <w:rFonts w:ascii="Times New Roman" w:hAnsi="Times New Roman" w:cs="Times New Roman"/>
                <w:sz w:val="16"/>
              </w:rPr>
            </w:pPr>
          </w:p>
        </w:tc>
        <w:tc>
          <w:tcPr>
            <w:tcW w:w="1026" w:type="dxa"/>
          </w:tcPr>
          <w:p w14:paraId="4F9D994B" w14:textId="77777777" w:rsidR="004C1BFC" w:rsidRPr="003F7DC9" w:rsidRDefault="004C1BFC" w:rsidP="0019267B">
            <w:pPr>
              <w:pStyle w:val="TableParagraph"/>
              <w:rPr>
                <w:rFonts w:ascii="Times New Roman" w:hAnsi="Times New Roman" w:cs="Times New Roman"/>
                <w:sz w:val="16"/>
              </w:rPr>
            </w:pPr>
          </w:p>
        </w:tc>
        <w:tc>
          <w:tcPr>
            <w:tcW w:w="799" w:type="dxa"/>
          </w:tcPr>
          <w:p w14:paraId="6C0EB06E" w14:textId="77777777" w:rsidR="004C1BFC" w:rsidRPr="003F7DC9" w:rsidRDefault="004C1BFC" w:rsidP="0019267B">
            <w:pPr>
              <w:pStyle w:val="TableParagraph"/>
              <w:rPr>
                <w:rFonts w:ascii="Times New Roman" w:hAnsi="Times New Roman" w:cs="Times New Roman"/>
                <w:sz w:val="16"/>
              </w:rPr>
            </w:pPr>
          </w:p>
        </w:tc>
        <w:tc>
          <w:tcPr>
            <w:tcW w:w="1026" w:type="dxa"/>
          </w:tcPr>
          <w:p w14:paraId="0A93522B" w14:textId="77777777" w:rsidR="004C1BFC" w:rsidRPr="003F7DC9" w:rsidRDefault="004C1BFC" w:rsidP="0019267B">
            <w:pPr>
              <w:pStyle w:val="TableParagraph"/>
              <w:rPr>
                <w:rFonts w:ascii="Times New Roman" w:hAnsi="Times New Roman" w:cs="Times New Roman"/>
                <w:sz w:val="16"/>
              </w:rPr>
            </w:pPr>
          </w:p>
        </w:tc>
        <w:tc>
          <w:tcPr>
            <w:tcW w:w="684" w:type="dxa"/>
          </w:tcPr>
          <w:p w14:paraId="50C3E5CE" w14:textId="77777777" w:rsidR="004C1BFC" w:rsidRPr="003F7DC9" w:rsidRDefault="004C1BFC" w:rsidP="0019267B">
            <w:pPr>
              <w:pStyle w:val="TableParagraph"/>
              <w:rPr>
                <w:rFonts w:ascii="Times New Roman" w:hAnsi="Times New Roman" w:cs="Times New Roman"/>
                <w:sz w:val="16"/>
              </w:rPr>
            </w:pPr>
          </w:p>
        </w:tc>
        <w:tc>
          <w:tcPr>
            <w:tcW w:w="1027" w:type="dxa"/>
          </w:tcPr>
          <w:p w14:paraId="0653F3CB" w14:textId="77777777" w:rsidR="004C1BFC" w:rsidRPr="003F7DC9" w:rsidRDefault="00D9217B" w:rsidP="0019267B">
            <w:pPr>
              <w:pStyle w:val="TableParagraph"/>
              <w:spacing w:before="2" w:line="212"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5DBC720F" w14:textId="77777777" w:rsidR="004C1BFC" w:rsidRPr="003F7DC9" w:rsidRDefault="004C1BFC" w:rsidP="0019267B">
            <w:pPr>
              <w:pStyle w:val="TableParagraph"/>
              <w:rPr>
                <w:rFonts w:ascii="Times New Roman" w:hAnsi="Times New Roman" w:cs="Times New Roman"/>
                <w:sz w:val="16"/>
              </w:rPr>
            </w:pPr>
          </w:p>
        </w:tc>
      </w:tr>
      <w:tr w:rsidR="004C1BFC" w:rsidRPr="003F7DC9" w14:paraId="536CAE82" w14:textId="77777777">
        <w:trPr>
          <w:trHeight w:val="234"/>
        </w:trPr>
        <w:tc>
          <w:tcPr>
            <w:tcW w:w="712" w:type="dxa"/>
          </w:tcPr>
          <w:p w14:paraId="77353F59"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7</w:t>
            </w:r>
          </w:p>
        </w:tc>
        <w:tc>
          <w:tcPr>
            <w:tcW w:w="1115" w:type="dxa"/>
          </w:tcPr>
          <w:p w14:paraId="50CC42C0" w14:textId="77777777" w:rsidR="004C1BFC" w:rsidRPr="003F7DC9" w:rsidRDefault="004C1BFC" w:rsidP="0019267B">
            <w:pPr>
              <w:pStyle w:val="TableParagraph"/>
              <w:rPr>
                <w:rFonts w:ascii="Times New Roman" w:hAnsi="Times New Roman" w:cs="Times New Roman"/>
                <w:sz w:val="16"/>
              </w:rPr>
            </w:pPr>
          </w:p>
        </w:tc>
        <w:tc>
          <w:tcPr>
            <w:tcW w:w="1229" w:type="dxa"/>
          </w:tcPr>
          <w:p w14:paraId="47299EAF" w14:textId="77777777" w:rsidR="004C1BFC" w:rsidRPr="003F7DC9" w:rsidRDefault="004C1BFC" w:rsidP="0019267B">
            <w:pPr>
              <w:pStyle w:val="TableParagraph"/>
              <w:rPr>
                <w:rFonts w:ascii="Times New Roman" w:hAnsi="Times New Roman" w:cs="Times New Roman"/>
                <w:sz w:val="16"/>
              </w:rPr>
            </w:pPr>
          </w:p>
        </w:tc>
        <w:tc>
          <w:tcPr>
            <w:tcW w:w="1028" w:type="dxa"/>
          </w:tcPr>
          <w:p w14:paraId="22B97EBC" w14:textId="77777777" w:rsidR="004C1BFC" w:rsidRPr="003F7DC9" w:rsidRDefault="004C1BFC" w:rsidP="0019267B">
            <w:pPr>
              <w:pStyle w:val="TableParagraph"/>
              <w:rPr>
                <w:rFonts w:ascii="Times New Roman" w:hAnsi="Times New Roman" w:cs="Times New Roman"/>
                <w:sz w:val="16"/>
              </w:rPr>
            </w:pPr>
          </w:p>
        </w:tc>
        <w:tc>
          <w:tcPr>
            <w:tcW w:w="1141" w:type="dxa"/>
          </w:tcPr>
          <w:p w14:paraId="413FBFFF" w14:textId="77777777" w:rsidR="004C1BFC" w:rsidRPr="003F7DC9" w:rsidRDefault="004C1BFC" w:rsidP="0019267B">
            <w:pPr>
              <w:pStyle w:val="TableParagraph"/>
              <w:rPr>
                <w:rFonts w:ascii="Times New Roman" w:hAnsi="Times New Roman" w:cs="Times New Roman"/>
                <w:sz w:val="16"/>
              </w:rPr>
            </w:pPr>
          </w:p>
        </w:tc>
        <w:tc>
          <w:tcPr>
            <w:tcW w:w="1141" w:type="dxa"/>
          </w:tcPr>
          <w:p w14:paraId="45B58156" w14:textId="77777777" w:rsidR="004C1BFC" w:rsidRPr="003F7DC9" w:rsidRDefault="004C1BFC" w:rsidP="0019267B">
            <w:pPr>
              <w:pStyle w:val="TableParagraph"/>
              <w:rPr>
                <w:rFonts w:ascii="Times New Roman" w:hAnsi="Times New Roman" w:cs="Times New Roman"/>
                <w:sz w:val="16"/>
              </w:rPr>
            </w:pPr>
          </w:p>
        </w:tc>
        <w:tc>
          <w:tcPr>
            <w:tcW w:w="913" w:type="dxa"/>
          </w:tcPr>
          <w:p w14:paraId="5F2FA911" w14:textId="77777777" w:rsidR="004C1BFC" w:rsidRPr="003F7DC9" w:rsidRDefault="004C1BFC" w:rsidP="0019267B">
            <w:pPr>
              <w:pStyle w:val="TableParagraph"/>
              <w:rPr>
                <w:rFonts w:ascii="Times New Roman" w:hAnsi="Times New Roman" w:cs="Times New Roman"/>
                <w:sz w:val="16"/>
              </w:rPr>
            </w:pPr>
          </w:p>
        </w:tc>
        <w:tc>
          <w:tcPr>
            <w:tcW w:w="1026" w:type="dxa"/>
          </w:tcPr>
          <w:p w14:paraId="4275CF70" w14:textId="77777777" w:rsidR="004C1BFC" w:rsidRPr="003F7DC9" w:rsidRDefault="004C1BFC" w:rsidP="0019267B">
            <w:pPr>
              <w:pStyle w:val="TableParagraph"/>
              <w:rPr>
                <w:rFonts w:ascii="Times New Roman" w:hAnsi="Times New Roman" w:cs="Times New Roman"/>
                <w:sz w:val="16"/>
              </w:rPr>
            </w:pPr>
          </w:p>
        </w:tc>
        <w:tc>
          <w:tcPr>
            <w:tcW w:w="799" w:type="dxa"/>
          </w:tcPr>
          <w:p w14:paraId="3CA3C27F" w14:textId="77777777" w:rsidR="004C1BFC" w:rsidRPr="003F7DC9" w:rsidRDefault="004C1BFC" w:rsidP="0019267B">
            <w:pPr>
              <w:pStyle w:val="TableParagraph"/>
              <w:rPr>
                <w:rFonts w:ascii="Times New Roman" w:hAnsi="Times New Roman" w:cs="Times New Roman"/>
                <w:sz w:val="16"/>
              </w:rPr>
            </w:pPr>
          </w:p>
        </w:tc>
        <w:tc>
          <w:tcPr>
            <w:tcW w:w="1026" w:type="dxa"/>
          </w:tcPr>
          <w:p w14:paraId="71694E90" w14:textId="77777777" w:rsidR="004C1BFC" w:rsidRPr="003F7DC9" w:rsidRDefault="004C1BFC" w:rsidP="0019267B">
            <w:pPr>
              <w:pStyle w:val="TableParagraph"/>
              <w:rPr>
                <w:rFonts w:ascii="Times New Roman" w:hAnsi="Times New Roman" w:cs="Times New Roman"/>
                <w:sz w:val="16"/>
              </w:rPr>
            </w:pPr>
          </w:p>
        </w:tc>
        <w:tc>
          <w:tcPr>
            <w:tcW w:w="684" w:type="dxa"/>
          </w:tcPr>
          <w:p w14:paraId="6FF7CEA4" w14:textId="77777777" w:rsidR="004C1BFC" w:rsidRPr="003F7DC9" w:rsidRDefault="004C1BFC" w:rsidP="0019267B">
            <w:pPr>
              <w:pStyle w:val="TableParagraph"/>
              <w:rPr>
                <w:rFonts w:ascii="Times New Roman" w:hAnsi="Times New Roman" w:cs="Times New Roman"/>
                <w:sz w:val="16"/>
              </w:rPr>
            </w:pPr>
          </w:p>
        </w:tc>
        <w:tc>
          <w:tcPr>
            <w:tcW w:w="1027" w:type="dxa"/>
          </w:tcPr>
          <w:p w14:paraId="10BF4BD0" w14:textId="77777777" w:rsidR="004C1BFC" w:rsidRPr="003F7DC9" w:rsidRDefault="004C1BFC" w:rsidP="0019267B">
            <w:pPr>
              <w:pStyle w:val="TableParagraph"/>
              <w:rPr>
                <w:rFonts w:ascii="Times New Roman" w:hAnsi="Times New Roman" w:cs="Times New Roman"/>
                <w:sz w:val="16"/>
              </w:rPr>
            </w:pPr>
          </w:p>
        </w:tc>
        <w:tc>
          <w:tcPr>
            <w:tcW w:w="828" w:type="dxa"/>
          </w:tcPr>
          <w:p w14:paraId="15CC2323" w14:textId="77777777" w:rsidR="004C1BFC" w:rsidRPr="003F7DC9" w:rsidRDefault="00D9217B" w:rsidP="0019267B">
            <w:pPr>
              <w:pStyle w:val="TableParagraph"/>
              <w:spacing w:before="2" w:line="212" w:lineRule="exact"/>
              <w:ind w:left="23"/>
              <w:jc w:val="center"/>
              <w:rPr>
                <w:rFonts w:ascii="Times New Roman" w:hAnsi="Times New Roman" w:cs="Times New Roman"/>
                <w:sz w:val="19"/>
              </w:rPr>
            </w:pPr>
            <w:r w:rsidRPr="003F7DC9">
              <w:rPr>
                <w:rFonts w:ascii="Times New Roman" w:hAnsi="Times New Roman" w:cs="Times New Roman"/>
                <w:color w:val="0B0B0B"/>
                <w:w w:val="101"/>
                <w:sz w:val="19"/>
              </w:rPr>
              <w:t>X</w:t>
            </w:r>
          </w:p>
        </w:tc>
      </w:tr>
      <w:tr w:rsidR="004C1BFC" w:rsidRPr="003F7DC9" w14:paraId="72948CDD" w14:textId="77777777">
        <w:trPr>
          <w:trHeight w:val="233"/>
        </w:trPr>
        <w:tc>
          <w:tcPr>
            <w:tcW w:w="712" w:type="dxa"/>
          </w:tcPr>
          <w:p w14:paraId="0B6FA54B"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8</w:t>
            </w:r>
          </w:p>
        </w:tc>
        <w:tc>
          <w:tcPr>
            <w:tcW w:w="1115" w:type="dxa"/>
          </w:tcPr>
          <w:p w14:paraId="5524EF95" w14:textId="77777777" w:rsidR="004C1BFC" w:rsidRPr="003F7DC9" w:rsidRDefault="004C1BFC" w:rsidP="0019267B">
            <w:pPr>
              <w:pStyle w:val="TableParagraph"/>
              <w:rPr>
                <w:rFonts w:ascii="Times New Roman" w:hAnsi="Times New Roman" w:cs="Times New Roman"/>
                <w:sz w:val="16"/>
              </w:rPr>
            </w:pPr>
          </w:p>
        </w:tc>
        <w:tc>
          <w:tcPr>
            <w:tcW w:w="1229" w:type="dxa"/>
          </w:tcPr>
          <w:p w14:paraId="05080FF5" w14:textId="77777777" w:rsidR="004C1BFC" w:rsidRPr="003F7DC9" w:rsidRDefault="004C1BFC" w:rsidP="0019267B">
            <w:pPr>
              <w:pStyle w:val="TableParagraph"/>
              <w:rPr>
                <w:rFonts w:ascii="Times New Roman" w:hAnsi="Times New Roman" w:cs="Times New Roman"/>
                <w:sz w:val="16"/>
              </w:rPr>
            </w:pPr>
          </w:p>
        </w:tc>
        <w:tc>
          <w:tcPr>
            <w:tcW w:w="1028" w:type="dxa"/>
          </w:tcPr>
          <w:p w14:paraId="2158E1E7" w14:textId="77777777" w:rsidR="004C1BFC" w:rsidRPr="003F7DC9" w:rsidRDefault="00D9217B" w:rsidP="0019267B">
            <w:pPr>
              <w:pStyle w:val="TableParagraph"/>
              <w:spacing w:before="2" w:line="211"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69DF21B9" w14:textId="77777777" w:rsidR="004C1BFC" w:rsidRPr="003F7DC9" w:rsidRDefault="004C1BFC" w:rsidP="0019267B">
            <w:pPr>
              <w:pStyle w:val="TableParagraph"/>
              <w:rPr>
                <w:rFonts w:ascii="Times New Roman" w:hAnsi="Times New Roman" w:cs="Times New Roman"/>
                <w:sz w:val="16"/>
              </w:rPr>
            </w:pPr>
          </w:p>
        </w:tc>
        <w:tc>
          <w:tcPr>
            <w:tcW w:w="1141" w:type="dxa"/>
          </w:tcPr>
          <w:p w14:paraId="301DA900" w14:textId="77777777" w:rsidR="004C1BFC" w:rsidRPr="003F7DC9" w:rsidRDefault="004C1BFC" w:rsidP="0019267B">
            <w:pPr>
              <w:pStyle w:val="TableParagraph"/>
              <w:rPr>
                <w:rFonts w:ascii="Times New Roman" w:hAnsi="Times New Roman" w:cs="Times New Roman"/>
                <w:sz w:val="16"/>
              </w:rPr>
            </w:pPr>
          </w:p>
        </w:tc>
        <w:tc>
          <w:tcPr>
            <w:tcW w:w="913" w:type="dxa"/>
          </w:tcPr>
          <w:p w14:paraId="7CE922F6" w14:textId="77777777" w:rsidR="004C1BFC" w:rsidRPr="003F7DC9" w:rsidRDefault="004C1BFC" w:rsidP="0019267B">
            <w:pPr>
              <w:pStyle w:val="TableParagraph"/>
              <w:rPr>
                <w:rFonts w:ascii="Times New Roman" w:hAnsi="Times New Roman" w:cs="Times New Roman"/>
                <w:sz w:val="16"/>
              </w:rPr>
            </w:pPr>
          </w:p>
        </w:tc>
        <w:tc>
          <w:tcPr>
            <w:tcW w:w="1026" w:type="dxa"/>
          </w:tcPr>
          <w:p w14:paraId="16EF3FE4" w14:textId="77777777" w:rsidR="004C1BFC" w:rsidRPr="003F7DC9" w:rsidRDefault="004C1BFC" w:rsidP="0019267B">
            <w:pPr>
              <w:pStyle w:val="TableParagraph"/>
              <w:rPr>
                <w:rFonts w:ascii="Times New Roman" w:hAnsi="Times New Roman" w:cs="Times New Roman"/>
                <w:sz w:val="16"/>
              </w:rPr>
            </w:pPr>
          </w:p>
        </w:tc>
        <w:tc>
          <w:tcPr>
            <w:tcW w:w="799" w:type="dxa"/>
          </w:tcPr>
          <w:p w14:paraId="7372BF81" w14:textId="77777777" w:rsidR="004C1BFC" w:rsidRPr="003F7DC9" w:rsidRDefault="004C1BFC" w:rsidP="0019267B">
            <w:pPr>
              <w:pStyle w:val="TableParagraph"/>
              <w:rPr>
                <w:rFonts w:ascii="Times New Roman" w:hAnsi="Times New Roman" w:cs="Times New Roman"/>
                <w:sz w:val="16"/>
              </w:rPr>
            </w:pPr>
          </w:p>
        </w:tc>
        <w:tc>
          <w:tcPr>
            <w:tcW w:w="1026" w:type="dxa"/>
          </w:tcPr>
          <w:p w14:paraId="1429A21D" w14:textId="77777777" w:rsidR="004C1BFC" w:rsidRPr="003F7DC9" w:rsidRDefault="004C1BFC" w:rsidP="0019267B">
            <w:pPr>
              <w:pStyle w:val="TableParagraph"/>
              <w:rPr>
                <w:rFonts w:ascii="Times New Roman" w:hAnsi="Times New Roman" w:cs="Times New Roman"/>
                <w:sz w:val="16"/>
              </w:rPr>
            </w:pPr>
          </w:p>
        </w:tc>
        <w:tc>
          <w:tcPr>
            <w:tcW w:w="684" w:type="dxa"/>
          </w:tcPr>
          <w:p w14:paraId="1C3CFBE4" w14:textId="77777777" w:rsidR="004C1BFC" w:rsidRPr="003F7DC9" w:rsidRDefault="004C1BFC" w:rsidP="0019267B">
            <w:pPr>
              <w:pStyle w:val="TableParagraph"/>
              <w:rPr>
                <w:rFonts w:ascii="Times New Roman" w:hAnsi="Times New Roman" w:cs="Times New Roman"/>
                <w:sz w:val="16"/>
              </w:rPr>
            </w:pPr>
          </w:p>
        </w:tc>
        <w:tc>
          <w:tcPr>
            <w:tcW w:w="1027" w:type="dxa"/>
          </w:tcPr>
          <w:p w14:paraId="6A982CFF" w14:textId="77777777" w:rsidR="004C1BFC" w:rsidRPr="003F7DC9" w:rsidRDefault="004C1BFC" w:rsidP="0019267B">
            <w:pPr>
              <w:pStyle w:val="TableParagraph"/>
              <w:rPr>
                <w:rFonts w:ascii="Times New Roman" w:hAnsi="Times New Roman" w:cs="Times New Roman"/>
                <w:sz w:val="16"/>
              </w:rPr>
            </w:pPr>
          </w:p>
        </w:tc>
        <w:tc>
          <w:tcPr>
            <w:tcW w:w="828" w:type="dxa"/>
          </w:tcPr>
          <w:p w14:paraId="6B03244D" w14:textId="77777777" w:rsidR="004C1BFC" w:rsidRPr="003F7DC9" w:rsidRDefault="004C1BFC" w:rsidP="0019267B">
            <w:pPr>
              <w:pStyle w:val="TableParagraph"/>
              <w:rPr>
                <w:rFonts w:ascii="Times New Roman" w:hAnsi="Times New Roman" w:cs="Times New Roman"/>
                <w:sz w:val="16"/>
              </w:rPr>
            </w:pPr>
          </w:p>
        </w:tc>
      </w:tr>
      <w:tr w:rsidR="004C1BFC" w:rsidRPr="003F7DC9" w14:paraId="0536A3C2" w14:textId="77777777">
        <w:trPr>
          <w:trHeight w:val="234"/>
        </w:trPr>
        <w:tc>
          <w:tcPr>
            <w:tcW w:w="712" w:type="dxa"/>
          </w:tcPr>
          <w:p w14:paraId="47ECF3E5"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9</w:t>
            </w:r>
          </w:p>
        </w:tc>
        <w:tc>
          <w:tcPr>
            <w:tcW w:w="1115" w:type="dxa"/>
          </w:tcPr>
          <w:p w14:paraId="68556A89" w14:textId="77777777" w:rsidR="004C1BFC" w:rsidRPr="003F7DC9" w:rsidRDefault="004C1BFC" w:rsidP="0019267B">
            <w:pPr>
              <w:pStyle w:val="TableParagraph"/>
              <w:rPr>
                <w:rFonts w:ascii="Times New Roman" w:hAnsi="Times New Roman" w:cs="Times New Roman"/>
                <w:sz w:val="16"/>
              </w:rPr>
            </w:pPr>
          </w:p>
        </w:tc>
        <w:tc>
          <w:tcPr>
            <w:tcW w:w="1229" w:type="dxa"/>
          </w:tcPr>
          <w:p w14:paraId="2FE4FB83" w14:textId="77777777" w:rsidR="004C1BFC" w:rsidRPr="003F7DC9" w:rsidRDefault="00D9217B" w:rsidP="0019267B">
            <w:pPr>
              <w:pStyle w:val="TableParagraph"/>
              <w:spacing w:before="2" w:line="212"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8" w:type="dxa"/>
          </w:tcPr>
          <w:p w14:paraId="7E91A016" w14:textId="77777777" w:rsidR="004C1BFC" w:rsidRPr="003F7DC9" w:rsidRDefault="004C1BFC" w:rsidP="0019267B">
            <w:pPr>
              <w:pStyle w:val="TableParagraph"/>
              <w:rPr>
                <w:rFonts w:ascii="Times New Roman" w:hAnsi="Times New Roman" w:cs="Times New Roman"/>
                <w:sz w:val="16"/>
              </w:rPr>
            </w:pPr>
          </w:p>
        </w:tc>
        <w:tc>
          <w:tcPr>
            <w:tcW w:w="1141" w:type="dxa"/>
          </w:tcPr>
          <w:p w14:paraId="33B7617B" w14:textId="77777777" w:rsidR="004C1BFC" w:rsidRPr="003F7DC9" w:rsidRDefault="004C1BFC" w:rsidP="0019267B">
            <w:pPr>
              <w:pStyle w:val="TableParagraph"/>
              <w:rPr>
                <w:rFonts w:ascii="Times New Roman" w:hAnsi="Times New Roman" w:cs="Times New Roman"/>
                <w:sz w:val="16"/>
              </w:rPr>
            </w:pPr>
          </w:p>
        </w:tc>
        <w:tc>
          <w:tcPr>
            <w:tcW w:w="1141" w:type="dxa"/>
          </w:tcPr>
          <w:p w14:paraId="1D237E55" w14:textId="77777777" w:rsidR="004C1BFC" w:rsidRPr="003F7DC9" w:rsidRDefault="004C1BFC" w:rsidP="0019267B">
            <w:pPr>
              <w:pStyle w:val="TableParagraph"/>
              <w:rPr>
                <w:rFonts w:ascii="Times New Roman" w:hAnsi="Times New Roman" w:cs="Times New Roman"/>
                <w:sz w:val="16"/>
              </w:rPr>
            </w:pPr>
          </w:p>
        </w:tc>
        <w:tc>
          <w:tcPr>
            <w:tcW w:w="913" w:type="dxa"/>
          </w:tcPr>
          <w:p w14:paraId="75B243C4" w14:textId="77777777" w:rsidR="004C1BFC" w:rsidRPr="003F7DC9" w:rsidRDefault="004C1BFC" w:rsidP="0019267B">
            <w:pPr>
              <w:pStyle w:val="TableParagraph"/>
              <w:rPr>
                <w:rFonts w:ascii="Times New Roman" w:hAnsi="Times New Roman" w:cs="Times New Roman"/>
                <w:sz w:val="16"/>
              </w:rPr>
            </w:pPr>
          </w:p>
        </w:tc>
        <w:tc>
          <w:tcPr>
            <w:tcW w:w="1026" w:type="dxa"/>
          </w:tcPr>
          <w:p w14:paraId="52DE9B95" w14:textId="77777777" w:rsidR="004C1BFC" w:rsidRPr="003F7DC9" w:rsidRDefault="004C1BFC" w:rsidP="0019267B">
            <w:pPr>
              <w:pStyle w:val="TableParagraph"/>
              <w:rPr>
                <w:rFonts w:ascii="Times New Roman" w:hAnsi="Times New Roman" w:cs="Times New Roman"/>
                <w:sz w:val="16"/>
              </w:rPr>
            </w:pPr>
          </w:p>
        </w:tc>
        <w:tc>
          <w:tcPr>
            <w:tcW w:w="799" w:type="dxa"/>
          </w:tcPr>
          <w:p w14:paraId="410373D4" w14:textId="77777777" w:rsidR="004C1BFC" w:rsidRPr="003F7DC9" w:rsidRDefault="004C1BFC" w:rsidP="0019267B">
            <w:pPr>
              <w:pStyle w:val="TableParagraph"/>
              <w:rPr>
                <w:rFonts w:ascii="Times New Roman" w:hAnsi="Times New Roman" w:cs="Times New Roman"/>
                <w:sz w:val="16"/>
              </w:rPr>
            </w:pPr>
          </w:p>
        </w:tc>
        <w:tc>
          <w:tcPr>
            <w:tcW w:w="1026" w:type="dxa"/>
          </w:tcPr>
          <w:p w14:paraId="3C7F578B" w14:textId="77777777" w:rsidR="004C1BFC" w:rsidRPr="003F7DC9" w:rsidRDefault="004C1BFC" w:rsidP="0019267B">
            <w:pPr>
              <w:pStyle w:val="TableParagraph"/>
              <w:rPr>
                <w:rFonts w:ascii="Times New Roman" w:hAnsi="Times New Roman" w:cs="Times New Roman"/>
                <w:sz w:val="16"/>
              </w:rPr>
            </w:pPr>
          </w:p>
        </w:tc>
        <w:tc>
          <w:tcPr>
            <w:tcW w:w="684" w:type="dxa"/>
          </w:tcPr>
          <w:p w14:paraId="7C4E4CEE" w14:textId="77777777" w:rsidR="004C1BFC" w:rsidRPr="003F7DC9" w:rsidRDefault="004C1BFC" w:rsidP="0019267B">
            <w:pPr>
              <w:pStyle w:val="TableParagraph"/>
              <w:rPr>
                <w:rFonts w:ascii="Times New Roman" w:hAnsi="Times New Roman" w:cs="Times New Roman"/>
                <w:sz w:val="16"/>
              </w:rPr>
            </w:pPr>
          </w:p>
        </w:tc>
        <w:tc>
          <w:tcPr>
            <w:tcW w:w="1027" w:type="dxa"/>
          </w:tcPr>
          <w:p w14:paraId="62EA33B4" w14:textId="77777777" w:rsidR="004C1BFC" w:rsidRPr="003F7DC9" w:rsidRDefault="004C1BFC" w:rsidP="0019267B">
            <w:pPr>
              <w:pStyle w:val="TableParagraph"/>
              <w:rPr>
                <w:rFonts w:ascii="Times New Roman" w:hAnsi="Times New Roman" w:cs="Times New Roman"/>
                <w:sz w:val="16"/>
              </w:rPr>
            </w:pPr>
          </w:p>
        </w:tc>
        <w:tc>
          <w:tcPr>
            <w:tcW w:w="828" w:type="dxa"/>
          </w:tcPr>
          <w:p w14:paraId="4DCE7A4C" w14:textId="77777777" w:rsidR="004C1BFC" w:rsidRPr="003F7DC9" w:rsidRDefault="004C1BFC" w:rsidP="0019267B">
            <w:pPr>
              <w:pStyle w:val="TableParagraph"/>
              <w:rPr>
                <w:rFonts w:ascii="Times New Roman" w:hAnsi="Times New Roman" w:cs="Times New Roman"/>
                <w:sz w:val="16"/>
              </w:rPr>
            </w:pPr>
          </w:p>
        </w:tc>
      </w:tr>
      <w:tr w:rsidR="004C1BFC" w:rsidRPr="003F7DC9" w14:paraId="0577982C" w14:textId="77777777">
        <w:trPr>
          <w:trHeight w:val="233"/>
        </w:trPr>
        <w:tc>
          <w:tcPr>
            <w:tcW w:w="712" w:type="dxa"/>
          </w:tcPr>
          <w:p w14:paraId="1C34FD68"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20</w:t>
            </w:r>
          </w:p>
        </w:tc>
        <w:tc>
          <w:tcPr>
            <w:tcW w:w="1115" w:type="dxa"/>
          </w:tcPr>
          <w:p w14:paraId="37EA2D8A" w14:textId="77777777" w:rsidR="004C1BFC" w:rsidRPr="003F7DC9" w:rsidRDefault="00D9217B" w:rsidP="0019267B">
            <w:pPr>
              <w:pStyle w:val="TableParagraph"/>
              <w:spacing w:before="2" w:line="211" w:lineRule="exact"/>
              <w:ind w:right="495"/>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2DE1C7CC" w14:textId="77777777" w:rsidR="004C1BFC" w:rsidRPr="003F7DC9" w:rsidRDefault="004C1BFC" w:rsidP="0019267B">
            <w:pPr>
              <w:pStyle w:val="TableParagraph"/>
              <w:rPr>
                <w:rFonts w:ascii="Times New Roman" w:hAnsi="Times New Roman" w:cs="Times New Roman"/>
                <w:sz w:val="16"/>
              </w:rPr>
            </w:pPr>
          </w:p>
        </w:tc>
        <w:tc>
          <w:tcPr>
            <w:tcW w:w="1028" w:type="dxa"/>
          </w:tcPr>
          <w:p w14:paraId="49BAAD95" w14:textId="77777777" w:rsidR="004C1BFC" w:rsidRPr="003F7DC9" w:rsidRDefault="004C1BFC" w:rsidP="0019267B">
            <w:pPr>
              <w:pStyle w:val="TableParagraph"/>
              <w:rPr>
                <w:rFonts w:ascii="Times New Roman" w:hAnsi="Times New Roman" w:cs="Times New Roman"/>
                <w:sz w:val="16"/>
              </w:rPr>
            </w:pPr>
          </w:p>
        </w:tc>
        <w:tc>
          <w:tcPr>
            <w:tcW w:w="1141" w:type="dxa"/>
          </w:tcPr>
          <w:p w14:paraId="19A20A1E" w14:textId="77777777" w:rsidR="004C1BFC" w:rsidRPr="003F7DC9" w:rsidRDefault="004C1BFC" w:rsidP="0019267B">
            <w:pPr>
              <w:pStyle w:val="TableParagraph"/>
              <w:rPr>
                <w:rFonts w:ascii="Times New Roman" w:hAnsi="Times New Roman" w:cs="Times New Roman"/>
                <w:sz w:val="16"/>
              </w:rPr>
            </w:pPr>
          </w:p>
        </w:tc>
        <w:tc>
          <w:tcPr>
            <w:tcW w:w="1141" w:type="dxa"/>
          </w:tcPr>
          <w:p w14:paraId="786AE455" w14:textId="77777777" w:rsidR="004C1BFC" w:rsidRPr="003F7DC9" w:rsidRDefault="004C1BFC" w:rsidP="0019267B">
            <w:pPr>
              <w:pStyle w:val="TableParagraph"/>
              <w:rPr>
                <w:rFonts w:ascii="Times New Roman" w:hAnsi="Times New Roman" w:cs="Times New Roman"/>
                <w:sz w:val="16"/>
              </w:rPr>
            </w:pPr>
          </w:p>
        </w:tc>
        <w:tc>
          <w:tcPr>
            <w:tcW w:w="913" w:type="dxa"/>
          </w:tcPr>
          <w:p w14:paraId="37C67D00" w14:textId="77777777" w:rsidR="004C1BFC" w:rsidRPr="003F7DC9" w:rsidRDefault="004C1BFC" w:rsidP="0019267B">
            <w:pPr>
              <w:pStyle w:val="TableParagraph"/>
              <w:rPr>
                <w:rFonts w:ascii="Times New Roman" w:hAnsi="Times New Roman" w:cs="Times New Roman"/>
                <w:sz w:val="16"/>
              </w:rPr>
            </w:pPr>
          </w:p>
        </w:tc>
        <w:tc>
          <w:tcPr>
            <w:tcW w:w="1026" w:type="dxa"/>
          </w:tcPr>
          <w:p w14:paraId="54B64709" w14:textId="77777777" w:rsidR="004C1BFC" w:rsidRPr="003F7DC9" w:rsidRDefault="004C1BFC" w:rsidP="0019267B">
            <w:pPr>
              <w:pStyle w:val="TableParagraph"/>
              <w:rPr>
                <w:rFonts w:ascii="Times New Roman" w:hAnsi="Times New Roman" w:cs="Times New Roman"/>
                <w:sz w:val="16"/>
              </w:rPr>
            </w:pPr>
          </w:p>
        </w:tc>
        <w:tc>
          <w:tcPr>
            <w:tcW w:w="799" w:type="dxa"/>
          </w:tcPr>
          <w:p w14:paraId="6FCFFC88" w14:textId="77777777" w:rsidR="004C1BFC" w:rsidRPr="003F7DC9" w:rsidRDefault="004C1BFC" w:rsidP="0019267B">
            <w:pPr>
              <w:pStyle w:val="TableParagraph"/>
              <w:rPr>
                <w:rFonts w:ascii="Times New Roman" w:hAnsi="Times New Roman" w:cs="Times New Roman"/>
                <w:sz w:val="16"/>
              </w:rPr>
            </w:pPr>
          </w:p>
        </w:tc>
        <w:tc>
          <w:tcPr>
            <w:tcW w:w="1026" w:type="dxa"/>
          </w:tcPr>
          <w:p w14:paraId="1917EC90" w14:textId="77777777" w:rsidR="004C1BFC" w:rsidRPr="003F7DC9" w:rsidRDefault="004C1BFC" w:rsidP="0019267B">
            <w:pPr>
              <w:pStyle w:val="TableParagraph"/>
              <w:rPr>
                <w:rFonts w:ascii="Times New Roman" w:hAnsi="Times New Roman" w:cs="Times New Roman"/>
                <w:sz w:val="16"/>
              </w:rPr>
            </w:pPr>
          </w:p>
        </w:tc>
        <w:tc>
          <w:tcPr>
            <w:tcW w:w="684" w:type="dxa"/>
          </w:tcPr>
          <w:p w14:paraId="45DB0D3B" w14:textId="77777777" w:rsidR="004C1BFC" w:rsidRPr="003F7DC9" w:rsidRDefault="004C1BFC" w:rsidP="0019267B">
            <w:pPr>
              <w:pStyle w:val="TableParagraph"/>
              <w:rPr>
                <w:rFonts w:ascii="Times New Roman" w:hAnsi="Times New Roman" w:cs="Times New Roman"/>
                <w:sz w:val="16"/>
              </w:rPr>
            </w:pPr>
          </w:p>
        </w:tc>
        <w:tc>
          <w:tcPr>
            <w:tcW w:w="1027" w:type="dxa"/>
          </w:tcPr>
          <w:p w14:paraId="7F975DC2" w14:textId="77777777" w:rsidR="004C1BFC" w:rsidRPr="003F7DC9" w:rsidRDefault="004C1BFC" w:rsidP="0019267B">
            <w:pPr>
              <w:pStyle w:val="TableParagraph"/>
              <w:rPr>
                <w:rFonts w:ascii="Times New Roman" w:hAnsi="Times New Roman" w:cs="Times New Roman"/>
                <w:sz w:val="16"/>
              </w:rPr>
            </w:pPr>
          </w:p>
        </w:tc>
        <w:tc>
          <w:tcPr>
            <w:tcW w:w="828" w:type="dxa"/>
          </w:tcPr>
          <w:p w14:paraId="6CF4C6B2" w14:textId="77777777" w:rsidR="004C1BFC" w:rsidRPr="003F7DC9" w:rsidRDefault="004C1BFC" w:rsidP="0019267B">
            <w:pPr>
              <w:pStyle w:val="TableParagraph"/>
              <w:rPr>
                <w:rFonts w:ascii="Times New Roman" w:hAnsi="Times New Roman" w:cs="Times New Roman"/>
                <w:sz w:val="16"/>
              </w:rPr>
            </w:pPr>
          </w:p>
        </w:tc>
      </w:tr>
      <w:tr w:rsidR="004C1BFC" w:rsidRPr="003F7DC9" w14:paraId="1320A25E" w14:textId="77777777">
        <w:trPr>
          <w:trHeight w:val="234"/>
        </w:trPr>
        <w:tc>
          <w:tcPr>
            <w:tcW w:w="712" w:type="dxa"/>
          </w:tcPr>
          <w:p w14:paraId="58158D0D"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21</w:t>
            </w:r>
          </w:p>
        </w:tc>
        <w:tc>
          <w:tcPr>
            <w:tcW w:w="1115" w:type="dxa"/>
          </w:tcPr>
          <w:p w14:paraId="4DD106FC" w14:textId="77777777" w:rsidR="004C1BFC" w:rsidRPr="003F7DC9" w:rsidRDefault="00D9217B" w:rsidP="0019267B">
            <w:pPr>
              <w:pStyle w:val="TableParagraph"/>
              <w:spacing w:before="2" w:line="212" w:lineRule="exact"/>
              <w:ind w:right="495"/>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6705D486" w14:textId="77777777" w:rsidR="004C1BFC" w:rsidRPr="003F7DC9" w:rsidRDefault="004C1BFC" w:rsidP="0019267B">
            <w:pPr>
              <w:pStyle w:val="TableParagraph"/>
              <w:rPr>
                <w:rFonts w:ascii="Times New Roman" w:hAnsi="Times New Roman" w:cs="Times New Roman"/>
                <w:sz w:val="16"/>
              </w:rPr>
            </w:pPr>
          </w:p>
        </w:tc>
        <w:tc>
          <w:tcPr>
            <w:tcW w:w="1028" w:type="dxa"/>
          </w:tcPr>
          <w:p w14:paraId="65B716DB" w14:textId="77777777" w:rsidR="004C1BFC" w:rsidRPr="003F7DC9" w:rsidRDefault="004C1BFC" w:rsidP="0019267B">
            <w:pPr>
              <w:pStyle w:val="TableParagraph"/>
              <w:rPr>
                <w:rFonts w:ascii="Times New Roman" w:hAnsi="Times New Roman" w:cs="Times New Roman"/>
                <w:sz w:val="16"/>
              </w:rPr>
            </w:pPr>
          </w:p>
        </w:tc>
        <w:tc>
          <w:tcPr>
            <w:tcW w:w="1141" w:type="dxa"/>
          </w:tcPr>
          <w:p w14:paraId="3BF4CB44" w14:textId="77777777" w:rsidR="004C1BFC" w:rsidRPr="003F7DC9" w:rsidRDefault="004C1BFC" w:rsidP="0019267B">
            <w:pPr>
              <w:pStyle w:val="TableParagraph"/>
              <w:rPr>
                <w:rFonts w:ascii="Times New Roman" w:hAnsi="Times New Roman" w:cs="Times New Roman"/>
                <w:sz w:val="16"/>
              </w:rPr>
            </w:pPr>
          </w:p>
        </w:tc>
        <w:tc>
          <w:tcPr>
            <w:tcW w:w="1141" w:type="dxa"/>
          </w:tcPr>
          <w:p w14:paraId="3926C546" w14:textId="77777777" w:rsidR="004C1BFC" w:rsidRPr="003F7DC9" w:rsidRDefault="004C1BFC" w:rsidP="0019267B">
            <w:pPr>
              <w:pStyle w:val="TableParagraph"/>
              <w:rPr>
                <w:rFonts w:ascii="Times New Roman" w:hAnsi="Times New Roman" w:cs="Times New Roman"/>
                <w:sz w:val="16"/>
              </w:rPr>
            </w:pPr>
          </w:p>
        </w:tc>
        <w:tc>
          <w:tcPr>
            <w:tcW w:w="913" w:type="dxa"/>
          </w:tcPr>
          <w:p w14:paraId="1F6AD28B" w14:textId="77777777" w:rsidR="004C1BFC" w:rsidRPr="003F7DC9" w:rsidRDefault="004C1BFC" w:rsidP="0019267B">
            <w:pPr>
              <w:pStyle w:val="TableParagraph"/>
              <w:rPr>
                <w:rFonts w:ascii="Times New Roman" w:hAnsi="Times New Roman" w:cs="Times New Roman"/>
                <w:sz w:val="16"/>
              </w:rPr>
            </w:pPr>
          </w:p>
        </w:tc>
        <w:tc>
          <w:tcPr>
            <w:tcW w:w="1026" w:type="dxa"/>
          </w:tcPr>
          <w:p w14:paraId="601BD63E" w14:textId="77777777" w:rsidR="004C1BFC" w:rsidRPr="003F7DC9" w:rsidRDefault="004C1BFC" w:rsidP="0019267B">
            <w:pPr>
              <w:pStyle w:val="TableParagraph"/>
              <w:rPr>
                <w:rFonts w:ascii="Times New Roman" w:hAnsi="Times New Roman" w:cs="Times New Roman"/>
                <w:sz w:val="16"/>
              </w:rPr>
            </w:pPr>
          </w:p>
        </w:tc>
        <w:tc>
          <w:tcPr>
            <w:tcW w:w="799" w:type="dxa"/>
          </w:tcPr>
          <w:p w14:paraId="26F6E7C2" w14:textId="77777777" w:rsidR="004C1BFC" w:rsidRPr="003F7DC9" w:rsidRDefault="004C1BFC" w:rsidP="0019267B">
            <w:pPr>
              <w:pStyle w:val="TableParagraph"/>
              <w:rPr>
                <w:rFonts w:ascii="Times New Roman" w:hAnsi="Times New Roman" w:cs="Times New Roman"/>
                <w:sz w:val="16"/>
              </w:rPr>
            </w:pPr>
          </w:p>
        </w:tc>
        <w:tc>
          <w:tcPr>
            <w:tcW w:w="1026" w:type="dxa"/>
          </w:tcPr>
          <w:p w14:paraId="6925D225" w14:textId="77777777" w:rsidR="004C1BFC" w:rsidRPr="003F7DC9" w:rsidRDefault="004C1BFC" w:rsidP="0019267B">
            <w:pPr>
              <w:pStyle w:val="TableParagraph"/>
              <w:rPr>
                <w:rFonts w:ascii="Times New Roman" w:hAnsi="Times New Roman" w:cs="Times New Roman"/>
                <w:sz w:val="16"/>
              </w:rPr>
            </w:pPr>
          </w:p>
        </w:tc>
        <w:tc>
          <w:tcPr>
            <w:tcW w:w="684" w:type="dxa"/>
          </w:tcPr>
          <w:p w14:paraId="6AFBB905" w14:textId="77777777" w:rsidR="004C1BFC" w:rsidRPr="003F7DC9" w:rsidRDefault="004C1BFC" w:rsidP="0019267B">
            <w:pPr>
              <w:pStyle w:val="TableParagraph"/>
              <w:rPr>
                <w:rFonts w:ascii="Times New Roman" w:hAnsi="Times New Roman" w:cs="Times New Roman"/>
                <w:sz w:val="16"/>
              </w:rPr>
            </w:pPr>
          </w:p>
        </w:tc>
        <w:tc>
          <w:tcPr>
            <w:tcW w:w="1027" w:type="dxa"/>
          </w:tcPr>
          <w:p w14:paraId="55F5DE04" w14:textId="77777777" w:rsidR="004C1BFC" w:rsidRPr="003F7DC9" w:rsidRDefault="004C1BFC" w:rsidP="0019267B">
            <w:pPr>
              <w:pStyle w:val="TableParagraph"/>
              <w:rPr>
                <w:rFonts w:ascii="Times New Roman" w:hAnsi="Times New Roman" w:cs="Times New Roman"/>
                <w:sz w:val="16"/>
              </w:rPr>
            </w:pPr>
          </w:p>
        </w:tc>
        <w:tc>
          <w:tcPr>
            <w:tcW w:w="828" w:type="dxa"/>
          </w:tcPr>
          <w:p w14:paraId="54531A31" w14:textId="77777777" w:rsidR="004C1BFC" w:rsidRPr="003F7DC9" w:rsidRDefault="004C1BFC" w:rsidP="0019267B">
            <w:pPr>
              <w:pStyle w:val="TableParagraph"/>
              <w:rPr>
                <w:rFonts w:ascii="Times New Roman" w:hAnsi="Times New Roman" w:cs="Times New Roman"/>
                <w:sz w:val="16"/>
              </w:rPr>
            </w:pPr>
          </w:p>
        </w:tc>
      </w:tr>
      <w:tr w:rsidR="004C1BFC" w:rsidRPr="003F7DC9" w14:paraId="1C92FDCA" w14:textId="77777777">
        <w:trPr>
          <w:trHeight w:val="233"/>
        </w:trPr>
        <w:tc>
          <w:tcPr>
            <w:tcW w:w="712" w:type="dxa"/>
          </w:tcPr>
          <w:p w14:paraId="6601BE72"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22</w:t>
            </w:r>
          </w:p>
        </w:tc>
        <w:tc>
          <w:tcPr>
            <w:tcW w:w="1115" w:type="dxa"/>
          </w:tcPr>
          <w:p w14:paraId="6BF4147F" w14:textId="77777777" w:rsidR="004C1BFC" w:rsidRPr="003F7DC9" w:rsidRDefault="004C1BFC" w:rsidP="0019267B">
            <w:pPr>
              <w:pStyle w:val="TableParagraph"/>
              <w:rPr>
                <w:rFonts w:ascii="Times New Roman" w:hAnsi="Times New Roman" w:cs="Times New Roman"/>
                <w:sz w:val="16"/>
              </w:rPr>
            </w:pPr>
          </w:p>
        </w:tc>
        <w:tc>
          <w:tcPr>
            <w:tcW w:w="1229" w:type="dxa"/>
          </w:tcPr>
          <w:p w14:paraId="0DC33A5C" w14:textId="77777777" w:rsidR="004C1BFC" w:rsidRPr="003F7DC9" w:rsidRDefault="004C1BFC" w:rsidP="0019267B">
            <w:pPr>
              <w:pStyle w:val="TableParagraph"/>
              <w:rPr>
                <w:rFonts w:ascii="Times New Roman" w:hAnsi="Times New Roman" w:cs="Times New Roman"/>
                <w:sz w:val="16"/>
              </w:rPr>
            </w:pPr>
          </w:p>
        </w:tc>
        <w:tc>
          <w:tcPr>
            <w:tcW w:w="1028" w:type="dxa"/>
          </w:tcPr>
          <w:p w14:paraId="15A29665"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1970524C" w14:textId="77777777" w:rsidR="004C1BFC" w:rsidRPr="003F7DC9" w:rsidRDefault="004C1BFC" w:rsidP="0019267B">
            <w:pPr>
              <w:pStyle w:val="TableParagraph"/>
              <w:rPr>
                <w:rFonts w:ascii="Times New Roman" w:hAnsi="Times New Roman" w:cs="Times New Roman"/>
                <w:sz w:val="16"/>
              </w:rPr>
            </w:pPr>
          </w:p>
        </w:tc>
        <w:tc>
          <w:tcPr>
            <w:tcW w:w="1141" w:type="dxa"/>
          </w:tcPr>
          <w:p w14:paraId="0511EA88" w14:textId="77777777" w:rsidR="004C1BFC" w:rsidRPr="003F7DC9" w:rsidRDefault="004C1BFC" w:rsidP="0019267B">
            <w:pPr>
              <w:pStyle w:val="TableParagraph"/>
              <w:rPr>
                <w:rFonts w:ascii="Times New Roman" w:hAnsi="Times New Roman" w:cs="Times New Roman"/>
                <w:sz w:val="16"/>
              </w:rPr>
            </w:pPr>
          </w:p>
        </w:tc>
        <w:tc>
          <w:tcPr>
            <w:tcW w:w="913" w:type="dxa"/>
          </w:tcPr>
          <w:p w14:paraId="1B5F0A5F" w14:textId="77777777" w:rsidR="004C1BFC" w:rsidRPr="003F7DC9" w:rsidRDefault="004C1BFC" w:rsidP="0019267B">
            <w:pPr>
              <w:pStyle w:val="TableParagraph"/>
              <w:rPr>
                <w:rFonts w:ascii="Times New Roman" w:hAnsi="Times New Roman" w:cs="Times New Roman"/>
                <w:sz w:val="16"/>
              </w:rPr>
            </w:pPr>
          </w:p>
        </w:tc>
        <w:tc>
          <w:tcPr>
            <w:tcW w:w="1026" w:type="dxa"/>
          </w:tcPr>
          <w:p w14:paraId="281DA35F" w14:textId="77777777" w:rsidR="004C1BFC" w:rsidRPr="003F7DC9" w:rsidRDefault="004C1BFC" w:rsidP="0019267B">
            <w:pPr>
              <w:pStyle w:val="TableParagraph"/>
              <w:rPr>
                <w:rFonts w:ascii="Times New Roman" w:hAnsi="Times New Roman" w:cs="Times New Roman"/>
                <w:sz w:val="16"/>
              </w:rPr>
            </w:pPr>
          </w:p>
        </w:tc>
        <w:tc>
          <w:tcPr>
            <w:tcW w:w="799" w:type="dxa"/>
          </w:tcPr>
          <w:p w14:paraId="14114A95" w14:textId="77777777" w:rsidR="004C1BFC" w:rsidRPr="003F7DC9" w:rsidRDefault="004C1BFC" w:rsidP="0019267B">
            <w:pPr>
              <w:pStyle w:val="TableParagraph"/>
              <w:rPr>
                <w:rFonts w:ascii="Times New Roman" w:hAnsi="Times New Roman" w:cs="Times New Roman"/>
                <w:sz w:val="16"/>
              </w:rPr>
            </w:pPr>
          </w:p>
        </w:tc>
        <w:tc>
          <w:tcPr>
            <w:tcW w:w="1026" w:type="dxa"/>
          </w:tcPr>
          <w:p w14:paraId="7666EC26" w14:textId="77777777" w:rsidR="004C1BFC" w:rsidRPr="003F7DC9" w:rsidRDefault="004C1BFC" w:rsidP="0019267B">
            <w:pPr>
              <w:pStyle w:val="TableParagraph"/>
              <w:rPr>
                <w:rFonts w:ascii="Times New Roman" w:hAnsi="Times New Roman" w:cs="Times New Roman"/>
                <w:sz w:val="16"/>
              </w:rPr>
            </w:pPr>
          </w:p>
        </w:tc>
        <w:tc>
          <w:tcPr>
            <w:tcW w:w="684" w:type="dxa"/>
          </w:tcPr>
          <w:p w14:paraId="657E6C95" w14:textId="77777777" w:rsidR="004C1BFC" w:rsidRPr="003F7DC9" w:rsidRDefault="004C1BFC" w:rsidP="0019267B">
            <w:pPr>
              <w:pStyle w:val="TableParagraph"/>
              <w:rPr>
                <w:rFonts w:ascii="Times New Roman" w:hAnsi="Times New Roman" w:cs="Times New Roman"/>
                <w:sz w:val="16"/>
              </w:rPr>
            </w:pPr>
          </w:p>
        </w:tc>
        <w:tc>
          <w:tcPr>
            <w:tcW w:w="1027" w:type="dxa"/>
          </w:tcPr>
          <w:p w14:paraId="3E1876DB" w14:textId="77777777" w:rsidR="004C1BFC" w:rsidRPr="003F7DC9" w:rsidRDefault="004C1BFC" w:rsidP="0019267B">
            <w:pPr>
              <w:pStyle w:val="TableParagraph"/>
              <w:rPr>
                <w:rFonts w:ascii="Times New Roman" w:hAnsi="Times New Roman" w:cs="Times New Roman"/>
                <w:sz w:val="16"/>
              </w:rPr>
            </w:pPr>
          </w:p>
        </w:tc>
        <w:tc>
          <w:tcPr>
            <w:tcW w:w="828" w:type="dxa"/>
          </w:tcPr>
          <w:p w14:paraId="4B948A85" w14:textId="77777777" w:rsidR="004C1BFC" w:rsidRPr="003F7DC9" w:rsidRDefault="004C1BFC" w:rsidP="0019267B">
            <w:pPr>
              <w:pStyle w:val="TableParagraph"/>
              <w:rPr>
                <w:rFonts w:ascii="Times New Roman" w:hAnsi="Times New Roman" w:cs="Times New Roman"/>
                <w:sz w:val="16"/>
              </w:rPr>
            </w:pPr>
          </w:p>
        </w:tc>
      </w:tr>
    </w:tbl>
    <w:p w14:paraId="4E1EF052" w14:textId="77777777" w:rsidR="004C1BFC" w:rsidRPr="003F7DC9" w:rsidRDefault="004C1BFC" w:rsidP="0019267B">
      <w:pPr>
        <w:rPr>
          <w:sz w:val="16"/>
        </w:rPr>
        <w:sectPr w:rsidR="004C1BFC" w:rsidRPr="003F7DC9">
          <w:pgSz w:w="16840" w:h="11900" w:orient="landscape"/>
          <w:pgMar w:top="1100" w:right="1780" w:bottom="280" w:left="2160" w:header="720" w:footer="720" w:gutter="0"/>
          <w:cols w:space="720"/>
        </w:sectPr>
      </w:pPr>
    </w:p>
    <w:p w14:paraId="13F64DA3" w14:textId="77777777" w:rsidR="004C1BFC" w:rsidRPr="003F7DC9" w:rsidRDefault="004C1BFC" w:rsidP="0019267B">
      <w:pPr>
        <w:pStyle w:val="Corpotesto"/>
        <w:spacing w:before="3"/>
        <w:rPr>
          <w:i/>
          <w:sz w:val="21"/>
        </w:rPr>
      </w:pPr>
    </w:p>
    <w:p w14:paraId="6B0D2381" w14:textId="77777777" w:rsidR="004C1BFC" w:rsidRPr="003F7DC9" w:rsidRDefault="00D9217B" w:rsidP="0019267B">
      <w:pPr>
        <w:spacing w:before="95"/>
        <w:ind w:right="761"/>
        <w:jc w:val="right"/>
        <w:rPr>
          <w:sz w:val="19"/>
        </w:rPr>
      </w:pPr>
      <w:r w:rsidRPr="003F7DC9">
        <w:rPr>
          <w:color w:val="0B0B0B"/>
          <w:sz w:val="19"/>
        </w:rPr>
        <w:t>Allegato</w:t>
      </w:r>
      <w:r w:rsidRPr="003F7DC9">
        <w:rPr>
          <w:color w:val="0B0B0B"/>
          <w:spacing w:val="-4"/>
          <w:sz w:val="19"/>
        </w:rPr>
        <w:t xml:space="preserve"> </w:t>
      </w:r>
      <w:r w:rsidRPr="003F7DC9">
        <w:rPr>
          <w:color w:val="0B0B0B"/>
          <w:sz w:val="19"/>
        </w:rPr>
        <w:t>2</w:t>
      </w:r>
    </w:p>
    <w:p w14:paraId="7217FC07" w14:textId="77777777" w:rsidR="004C1BFC" w:rsidRPr="003F7DC9" w:rsidRDefault="00D9217B" w:rsidP="0019267B">
      <w:pPr>
        <w:spacing w:before="3"/>
        <w:ind w:right="760"/>
        <w:jc w:val="right"/>
        <w:rPr>
          <w:i/>
          <w:sz w:val="17"/>
        </w:rPr>
      </w:pPr>
      <w:r w:rsidRPr="003F7DC9">
        <w:rPr>
          <w:i/>
          <w:color w:val="0B0B0B"/>
          <w:sz w:val="17"/>
        </w:rPr>
        <w:t>Annex</w:t>
      </w:r>
      <w:r w:rsidRPr="003F7DC9">
        <w:rPr>
          <w:i/>
          <w:color w:val="0B0B0B"/>
          <w:spacing w:val="9"/>
          <w:sz w:val="17"/>
        </w:rPr>
        <w:t xml:space="preserve"> </w:t>
      </w:r>
      <w:r w:rsidRPr="003F7DC9">
        <w:rPr>
          <w:i/>
          <w:color w:val="0B0B0B"/>
          <w:sz w:val="17"/>
        </w:rPr>
        <w:t>2</w:t>
      </w:r>
    </w:p>
    <w:p w14:paraId="1D2C959A" w14:textId="77777777" w:rsidR="004C1BFC" w:rsidRPr="003F7DC9" w:rsidRDefault="004C1BFC" w:rsidP="0019267B">
      <w:pPr>
        <w:pStyle w:val="Corpotesto"/>
        <w:rPr>
          <w:i/>
        </w:rPr>
      </w:pPr>
    </w:p>
    <w:p w14:paraId="5273EE90" w14:textId="77777777" w:rsidR="004C1BFC" w:rsidRPr="003F7DC9" w:rsidRDefault="00D9217B" w:rsidP="0019267B">
      <w:pPr>
        <w:pStyle w:val="Corpotesto"/>
        <w:spacing w:before="8"/>
        <w:rPr>
          <w:i/>
          <w:sz w:val="13"/>
        </w:rPr>
      </w:pPr>
      <w:r w:rsidRPr="003F7DC9">
        <w:rPr>
          <w:noProof/>
          <w:lang w:bidi="ar-SA"/>
        </w:rPr>
        <w:drawing>
          <wp:anchor distT="0" distB="0" distL="0" distR="0" simplePos="0" relativeHeight="251650048" behindDoc="0" locked="0" layoutInCell="1" allowOverlap="1" wp14:anchorId="73471740" wp14:editId="0953E199">
            <wp:simplePos x="0" y="0"/>
            <wp:positionH relativeFrom="page">
              <wp:posOffset>1182027</wp:posOffset>
            </wp:positionH>
            <wp:positionV relativeFrom="paragraph">
              <wp:posOffset>125206</wp:posOffset>
            </wp:positionV>
            <wp:extent cx="5170940" cy="7391781"/>
            <wp:effectExtent l="0" t="0" r="0" b="0"/>
            <wp:wrapTopAndBottom/>
            <wp:docPr id="3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png"/>
                    <pic:cNvPicPr/>
                  </pic:nvPicPr>
                  <pic:blipFill>
                    <a:blip r:embed="rId13" cstate="print"/>
                    <a:stretch>
                      <a:fillRect/>
                    </a:stretch>
                  </pic:blipFill>
                  <pic:spPr>
                    <a:xfrm>
                      <a:off x="0" y="0"/>
                      <a:ext cx="5170940" cy="7391781"/>
                    </a:xfrm>
                    <a:prstGeom prst="rect">
                      <a:avLst/>
                    </a:prstGeom>
                  </pic:spPr>
                </pic:pic>
              </a:graphicData>
            </a:graphic>
          </wp:anchor>
        </w:drawing>
      </w:r>
    </w:p>
    <w:p w14:paraId="4493FE4D" w14:textId="77777777" w:rsidR="004C1BFC" w:rsidRPr="003F7DC9" w:rsidRDefault="004C1BFC" w:rsidP="0019267B">
      <w:pPr>
        <w:rPr>
          <w:sz w:val="13"/>
        </w:rPr>
        <w:sectPr w:rsidR="004C1BFC" w:rsidRPr="003F7DC9">
          <w:pgSz w:w="11900" w:h="16840"/>
          <w:pgMar w:top="1600" w:right="1020" w:bottom="280" w:left="1060" w:header="720" w:footer="720" w:gutter="0"/>
          <w:cols w:space="720"/>
        </w:sectPr>
      </w:pPr>
    </w:p>
    <w:p w14:paraId="7C8FB0B4" w14:textId="77777777" w:rsidR="004C1BFC" w:rsidRPr="003F7DC9" w:rsidRDefault="004C1BFC" w:rsidP="0019267B">
      <w:pPr>
        <w:pStyle w:val="Corpotesto"/>
      </w:pPr>
    </w:p>
    <w:p w14:paraId="2F7AD656" w14:textId="77777777" w:rsidR="004C1BFC" w:rsidRPr="003F7DC9" w:rsidRDefault="004C1BFC" w:rsidP="0019267B">
      <w:pPr>
        <w:pStyle w:val="Corpotesto"/>
        <w:spacing w:before="3" w:after="1"/>
        <w:rPr>
          <w:sz w:val="13"/>
        </w:rPr>
      </w:pPr>
    </w:p>
    <w:p w14:paraId="167D7F48" w14:textId="77777777" w:rsidR="004C1BFC" w:rsidRPr="003F7DC9" w:rsidRDefault="00D9217B" w:rsidP="0019267B">
      <w:pPr>
        <w:pStyle w:val="Corpotesto"/>
        <w:ind w:left="615"/>
      </w:pPr>
      <w:r w:rsidRPr="003F7DC9">
        <w:rPr>
          <w:noProof/>
          <w:lang w:bidi="ar-SA"/>
        </w:rPr>
        <w:drawing>
          <wp:inline distT="0" distB="0" distL="0" distR="0" wp14:anchorId="72025B0F" wp14:editId="5F6C3C4B">
            <wp:extent cx="5409702" cy="7854315"/>
            <wp:effectExtent l="0" t="0" r="0" b="0"/>
            <wp:docPr id="39"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3.png"/>
                    <pic:cNvPicPr/>
                  </pic:nvPicPr>
                  <pic:blipFill>
                    <a:blip r:embed="rId14" cstate="print"/>
                    <a:stretch>
                      <a:fillRect/>
                    </a:stretch>
                  </pic:blipFill>
                  <pic:spPr>
                    <a:xfrm>
                      <a:off x="0" y="0"/>
                      <a:ext cx="5409702" cy="7854315"/>
                    </a:xfrm>
                    <a:prstGeom prst="rect">
                      <a:avLst/>
                    </a:prstGeom>
                  </pic:spPr>
                </pic:pic>
              </a:graphicData>
            </a:graphic>
          </wp:inline>
        </w:drawing>
      </w:r>
    </w:p>
    <w:p w14:paraId="67889F0E" w14:textId="77777777" w:rsidR="004C1BFC" w:rsidRPr="003F7DC9" w:rsidRDefault="004C1BFC" w:rsidP="0019267B">
      <w:pPr>
        <w:sectPr w:rsidR="004C1BFC" w:rsidRPr="003F7DC9">
          <w:pgSz w:w="11900" w:h="16840"/>
          <w:pgMar w:top="1600" w:right="1020" w:bottom="280" w:left="1060" w:header="720" w:footer="720" w:gutter="0"/>
          <w:cols w:space="720"/>
        </w:sectPr>
      </w:pPr>
    </w:p>
    <w:p w14:paraId="7F4ADB3C" w14:textId="77777777" w:rsidR="004C1BFC" w:rsidRPr="003F7DC9" w:rsidRDefault="004C1BFC" w:rsidP="0019267B">
      <w:pPr>
        <w:pStyle w:val="Corpotesto"/>
        <w:spacing w:before="7"/>
        <w:rPr>
          <w:sz w:val="28"/>
        </w:rPr>
      </w:pPr>
    </w:p>
    <w:p w14:paraId="75C9965D" w14:textId="77777777" w:rsidR="004C1BFC" w:rsidRPr="003F7DC9" w:rsidRDefault="00D9217B" w:rsidP="0019267B">
      <w:pPr>
        <w:pStyle w:val="Corpotesto"/>
        <w:ind w:left="624"/>
      </w:pPr>
      <w:r w:rsidRPr="003F7DC9">
        <w:rPr>
          <w:noProof/>
          <w:lang w:bidi="ar-SA"/>
        </w:rPr>
        <w:drawing>
          <wp:inline distT="0" distB="0" distL="0" distR="0" wp14:anchorId="5651EE2C" wp14:editId="202B0187">
            <wp:extent cx="5412608" cy="8005000"/>
            <wp:effectExtent l="0" t="0" r="0" b="0"/>
            <wp:docPr id="4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4.png"/>
                    <pic:cNvPicPr/>
                  </pic:nvPicPr>
                  <pic:blipFill>
                    <a:blip r:embed="rId15" cstate="print"/>
                    <a:stretch>
                      <a:fillRect/>
                    </a:stretch>
                  </pic:blipFill>
                  <pic:spPr>
                    <a:xfrm>
                      <a:off x="0" y="0"/>
                      <a:ext cx="5412608" cy="8005000"/>
                    </a:xfrm>
                    <a:prstGeom prst="rect">
                      <a:avLst/>
                    </a:prstGeom>
                  </pic:spPr>
                </pic:pic>
              </a:graphicData>
            </a:graphic>
          </wp:inline>
        </w:drawing>
      </w:r>
    </w:p>
    <w:p w14:paraId="519A5A81" w14:textId="77777777" w:rsidR="004C1BFC" w:rsidRPr="003F7DC9" w:rsidRDefault="004C1BFC" w:rsidP="0019267B">
      <w:pPr>
        <w:sectPr w:rsidR="004C1BFC" w:rsidRPr="003F7DC9">
          <w:pgSz w:w="11900" w:h="16840"/>
          <w:pgMar w:top="1600" w:right="1020" w:bottom="280" w:left="1060" w:header="720" w:footer="720" w:gutter="0"/>
          <w:cols w:space="720"/>
        </w:sectPr>
      </w:pPr>
    </w:p>
    <w:p w14:paraId="298EF649" w14:textId="77777777" w:rsidR="004C1BFC" w:rsidRPr="003F7DC9" w:rsidRDefault="004C1BFC" w:rsidP="0019267B">
      <w:pPr>
        <w:pStyle w:val="Corpotesto"/>
        <w:spacing w:before="5"/>
        <w:rPr>
          <w:sz w:val="17"/>
        </w:rPr>
      </w:pPr>
    </w:p>
    <w:p w14:paraId="6C8B05D0" w14:textId="77777777" w:rsidR="004C1BFC" w:rsidRPr="003F7DC9" w:rsidRDefault="00D9217B" w:rsidP="0019267B">
      <w:pPr>
        <w:spacing w:before="65"/>
        <w:ind w:right="722"/>
        <w:jc w:val="right"/>
        <w:rPr>
          <w:sz w:val="19"/>
        </w:rPr>
      </w:pPr>
      <w:r w:rsidRPr="003F7DC9">
        <w:rPr>
          <w:color w:val="0B0B0B"/>
          <w:sz w:val="19"/>
        </w:rPr>
        <w:t>Allegato</w:t>
      </w:r>
      <w:r w:rsidRPr="003F7DC9">
        <w:rPr>
          <w:color w:val="0B0B0B"/>
          <w:spacing w:val="17"/>
          <w:sz w:val="19"/>
        </w:rPr>
        <w:t xml:space="preserve"> </w:t>
      </w:r>
      <w:r w:rsidRPr="003F7DC9">
        <w:rPr>
          <w:color w:val="0B0B0B"/>
          <w:sz w:val="19"/>
        </w:rPr>
        <w:t>3</w:t>
      </w:r>
    </w:p>
    <w:p w14:paraId="2C6AFEB7" w14:textId="77777777" w:rsidR="004C1BFC" w:rsidRPr="003F7DC9" w:rsidRDefault="00D9217B" w:rsidP="0019267B">
      <w:pPr>
        <w:spacing w:before="8"/>
        <w:ind w:right="723"/>
        <w:jc w:val="right"/>
        <w:rPr>
          <w:i/>
          <w:sz w:val="17"/>
        </w:rPr>
      </w:pPr>
      <w:r w:rsidRPr="003F7DC9">
        <w:rPr>
          <w:i/>
          <w:color w:val="0B0B0B"/>
          <w:w w:val="105"/>
          <w:sz w:val="17"/>
        </w:rPr>
        <w:t>Annex</w:t>
      </w:r>
      <w:r w:rsidRPr="003F7DC9">
        <w:rPr>
          <w:i/>
          <w:color w:val="0B0B0B"/>
          <w:spacing w:val="-8"/>
          <w:w w:val="105"/>
          <w:sz w:val="17"/>
        </w:rPr>
        <w:t xml:space="preserve"> </w:t>
      </w:r>
      <w:r w:rsidRPr="003F7DC9">
        <w:rPr>
          <w:i/>
          <w:color w:val="0B0B0B"/>
          <w:w w:val="105"/>
          <w:sz w:val="17"/>
        </w:rPr>
        <w:t>3</w:t>
      </w:r>
    </w:p>
    <w:p w14:paraId="1FBA7997" w14:textId="77777777" w:rsidR="004C1BFC" w:rsidRPr="003F7DC9" w:rsidRDefault="00D9217B" w:rsidP="0019267B">
      <w:pPr>
        <w:pStyle w:val="Corpotesto"/>
        <w:spacing w:before="4"/>
        <w:rPr>
          <w:i/>
        </w:rPr>
      </w:pPr>
      <w:r w:rsidRPr="003F7DC9">
        <w:rPr>
          <w:noProof/>
          <w:lang w:bidi="ar-SA"/>
        </w:rPr>
        <w:drawing>
          <wp:anchor distT="0" distB="0" distL="0" distR="0" simplePos="0" relativeHeight="251651072" behindDoc="0" locked="0" layoutInCell="1" allowOverlap="1" wp14:anchorId="2CE64EF8" wp14:editId="1A70390B">
            <wp:simplePos x="0" y="0"/>
            <wp:positionH relativeFrom="page">
              <wp:posOffset>1135249</wp:posOffset>
            </wp:positionH>
            <wp:positionV relativeFrom="paragraph">
              <wp:posOffset>173648</wp:posOffset>
            </wp:positionV>
            <wp:extent cx="5160954" cy="6743509"/>
            <wp:effectExtent l="0" t="0" r="0" b="0"/>
            <wp:wrapTopAndBottom/>
            <wp:docPr id="4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5.png"/>
                    <pic:cNvPicPr/>
                  </pic:nvPicPr>
                  <pic:blipFill>
                    <a:blip r:embed="rId16" cstate="print"/>
                    <a:stretch>
                      <a:fillRect/>
                    </a:stretch>
                  </pic:blipFill>
                  <pic:spPr>
                    <a:xfrm>
                      <a:off x="0" y="0"/>
                      <a:ext cx="5160954" cy="6743509"/>
                    </a:xfrm>
                    <a:prstGeom prst="rect">
                      <a:avLst/>
                    </a:prstGeom>
                  </pic:spPr>
                </pic:pic>
              </a:graphicData>
            </a:graphic>
          </wp:anchor>
        </w:drawing>
      </w:r>
    </w:p>
    <w:p w14:paraId="4FD757CB" w14:textId="77777777" w:rsidR="004C1BFC" w:rsidRPr="003F7DC9" w:rsidRDefault="004C1BFC" w:rsidP="0019267B">
      <w:pPr>
        <w:sectPr w:rsidR="004C1BFC" w:rsidRPr="003F7DC9">
          <w:pgSz w:w="11900" w:h="16840"/>
          <w:pgMar w:top="1600" w:right="1020" w:bottom="280" w:left="1060" w:header="720" w:footer="720" w:gutter="0"/>
          <w:cols w:space="720"/>
        </w:sectPr>
      </w:pPr>
    </w:p>
    <w:p w14:paraId="134FDA98" w14:textId="77777777" w:rsidR="004C1BFC" w:rsidRPr="003F7DC9" w:rsidRDefault="004C1BFC" w:rsidP="0019267B">
      <w:pPr>
        <w:pStyle w:val="Corpotesto"/>
      </w:pPr>
    </w:p>
    <w:p w14:paraId="7981B682" w14:textId="77777777" w:rsidR="004C1BFC" w:rsidRPr="003F7DC9" w:rsidRDefault="004C1BFC" w:rsidP="0019267B">
      <w:pPr>
        <w:pStyle w:val="Corpotesto"/>
        <w:spacing w:before="4"/>
        <w:rPr>
          <w:sz w:val="12"/>
        </w:rPr>
      </w:pPr>
    </w:p>
    <w:p w14:paraId="00438966" w14:textId="77777777" w:rsidR="004C1BFC" w:rsidRPr="003F7DC9" w:rsidRDefault="00D9217B" w:rsidP="0019267B">
      <w:pPr>
        <w:pStyle w:val="Corpotesto"/>
        <w:ind w:left="630"/>
      </w:pPr>
      <w:r w:rsidRPr="003F7DC9">
        <w:rPr>
          <w:noProof/>
          <w:lang w:bidi="ar-SA"/>
        </w:rPr>
        <w:drawing>
          <wp:inline distT="0" distB="0" distL="0" distR="0" wp14:anchorId="5E491045" wp14:editId="34020687">
            <wp:extent cx="5333167" cy="7046595"/>
            <wp:effectExtent l="0" t="0" r="0" b="0"/>
            <wp:docPr id="4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6.png"/>
                    <pic:cNvPicPr/>
                  </pic:nvPicPr>
                  <pic:blipFill>
                    <a:blip r:embed="rId17" cstate="print"/>
                    <a:stretch>
                      <a:fillRect/>
                    </a:stretch>
                  </pic:blipFill>
                  <pic:spPr>
                    <a:xfrm>
                      <a:off x="0" y="0"/>
                      <a:ext cx="5333167" cy="7046595"/>
                    </a:xfrm>
                    <a:prstGeom prst="rect">
                      <a:avLst/>
                    </a:prstGeom>
                  </pic:spPr>
                </pic:pic>
              </a:graphicData>
            </a:graphic>
          </wp:inline>
        </w:drawing>
      </w:r>
    </w:p>
    <w:p w14:paraId="39FABE62" w14:textId="77777777" w:rsidR="004C1BFC" w:rsidRPr="003F7DC9" w:rsidRDefault="004C1BFC" w:rsidP="0019267B">
      <w:pPr>
        <w:sectPr w:rsidR="004C1BFC" w:rsidRPr="003F7DC9">
          <w:pgSz w:w="11900" w:h="16840"/>
          <w:pgMar w:top="1600" w:right="1020" w:bottom="280" w:left="1060" w:header="720" w:footer="720" w:gutter="0"/>
          <w:cols w:space="720"/>
        </w:sectPr>
      </w:pPr>
    </w:p>
    <w:p w14:paraId="63669582" w14:textId="77777777" w:rsidR="004C1BFC" w:rsidRPr="003F7DC9" w:rsidRDefault="004C1BFC" w:rsidP="0019267B">
      <w:pPr>
        <w:pStyle w:val="Corpotesto"/>
        <w:spacing w:before="6"/>
        <w:rPr>
          <w:sz w:val="22"/>
        </w:rPr>
      </w:pPr>
    </w:p>
    <w:p w14:paraId="718297A1" w14:textId="77777777" w:rsidR="004C1BFC" w:rsidRPr="003F7DC9" w:rsidRDefault="00D9217B" w:rsidP="0019267B">
      <w:pPr>
        <w:spacing w:before="61"/>
        <w:ind w:right="729"/>
        <w:jc w:val="right"/>
        <w:rPr>
          <w:sz w:val="19"/>
        </w:rPr>
      </w:pPr>
      <w:r w:rsidRPr="003F7DC9">
        <w:rPr>
          <w:color w:val="0B0B0B"/>
          <w:sz w:val="19"/>
        </w:rPr>
        <w:t>Allegato</w:t>
      </w:r>
      <w:r w:rsidRPr="003F7DC9">
        <w:rPr>
          <w:color w:val="0B0B0B"/>
          <w:spacing w:val="-6"/>
          <w:sz w:val="19"/>
        </w:rPr>
        <w:t xml:space="preserve"> </w:t>
      </w:r>
      <w:r w:rsidRPr="003F7DC9">
        <w:rPr>
          <w:color w:val="0B0B0B"/>
          <w:sz w:val="19"/>
        </w:rPr>
        <w:t>4</w:t>
      </w:r>
    </w:p>
    <w:p w14:paraId="3A0001E9" w14:textId="77777777" w:rsidR="004C1BFC" w:rsidRPr="003F7DC9" w:rsidRDefault="00D9217B" w:rsidP="0019267B">
      <w:pPr>
        <w:spacing w:before="36"/>
        <w:ind w:right="730"/>
        <w:jc w:val="right"/>
        <w:rPr>
          <w:i/>
          <w:sz w:val="17"/>
        </w:rPr>
      </w:pPr>
      <w:proofErr w:type="gramStart"/>
      <w:r w:rsidRPr="003F7DC9">
        <w:rPr>
          <w:i/>
          <w:color w:val="0B0B0B"/>
          <w:sz w:val="17"/>
        </w:rPr>
        <w:t xml:space="preserve">Annex </w:t>
      </w:r>
      <w:r w:rsidRPr="003F7DC9">
        <w:rPr>
          <w:i/>
          <w:color w:val="0B0B0B"/>
          <w:spacing w:val="5"/>
          <w:sz w:val="17"/>
        </w:rPr>
        <w:t xml:space="preserve"> </w:t>
      </w:r>
      <w:r w:rsidRPr="003F7DC9">
        <w:rPr>
          <w:i/>
          <w:color w:val="0B0B0B"/>
          <w:sz w:val="17"/>
        </w:rPr>
        <w:t>4</w:t>
      </w:r>
      <w:proofErr w:type="gramEnd"/>
    </w:p>
    <w:p w14:paraId="2D561C64" w14:textId="77777777" w:rsidR="004C1BFC" w:rsidRPr="003F7DC9" w:rsidRDefault="00D9217B" w:rsidP="0019267B">
      <w:pPr>
        <w:pStyle w:val="Corpotesto"/>
        <w:spacing w:before="9"/>
        <w:rPr>
          <w:i/>
          <w:sz w:val="13"/>
        </w:rPr>
      </w:pPr>
      <w:r w:rsidRPr="003F7DC9">
        <w:rPr>
          <w:noProof/>
          <w:lang w:bidi="ar-SA"/>
        </w:rPr>
        <w:drawing>
          <wp:anchor distT="0" distB="0" distL="0" distR="0" simplePos="0" relativeHeight="251652096" behindDoc="0" locked="0" layoutInCell="1" allowOverlap="1" wp14:anchorId="4CC12C41" wp14:editId="29CB90D5">
            <wp:simplePos x="0" y="0"/>
            <wp:positionH relativeFrom="page">
              <wp:posOffset>1227877</wp:posOffset>
            </wp:positionH>
            <wp:positionV relativeFrom="paragraph">
              <wp:posOffset>125466</wp:posOffset>
            </wp:positionV>
            <wp:extent cx="4950757" cy="5486019"/>
            <wp:effectExtent l="0" t="0" r="0" b="0"/>
            <wp:wrapTopAndBottom/>
            <wp:docPr id="4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7.png"/>
                    <pic:cNvPicPr/>
                  </pic:nvPicPr>
                  <pic:blipFill>
                    <a:blip r:embed="rId18" cstate="print"/>
                    <a:stretch>
                      <a:fillRect/>
                    </a:stretch>
                  </pic:blipFill>
                  <pic:spPr>
                    <a:xfrm>
                      <a:off x="0" y="0"/>
                      <a:ext cx="4950757" cy="5486019"/>
                    </a:xfrm>
                    <a:prstGeom prst="rect">
                      <a:avLst/>
                    </a:prstGeom>
                  </pic:spPr>
                </pic:pic>
              </a:graphicData>
            </a:graphic>
          </wp:anchor>
        </w:drawing>
      </w:r>
    </w:p>
    <w:p w14:paraId="5B8BEC83" w14:textId="77777777" w:rsidR="004C1BFC" w:rsidRPr="003F7DC9" w:rsidRDefault="004C1BFC" w:rsidP="0019267B">
      <w:pPr>
        <w:rPr>
          <w:sz w:val="13"/>
        </w:rPr>
        <w:sectPr w:rsidR="004C1BFC" w:rsidRPr="003F7DC9">
          <w:pgSz w:w="11900" w:h="16840"/>
          <w:pgMar w:top="1600" w:right="1020" w:bottom="280" w:left="1060" w:header="720" w:footer="720" w:gutter="0"/>
          <w:cols w:space="720"/>
        </w:sectPr>
      </w:pPr>
    </w:p>
    <w:p w14:paraId="21FD42AC" w14:textId="77777777" w:rsidR="004C1BFC" w:rsidRPr="003F7DC9" w:rsidRDefault="004C1BFC" w:rsidP="0019267B">
      <w:pPr>
        <w:pStyle w:val="Corpotesto"/>
      </w:pPr>
    </w:p>
    <w:p w14:paraId="0BF3753D" w14:textId="77777777" w:rsidR="004C1BFC" w:rsidRPr="003F7DC9" w:rsidRDefault="004C1BFC" w:rsidP="0019267B">
      <w:pPr>
        <w:pStyle w:val="Corpotesto"/>
        <w:spacing w:before="11"/>
        <w:rPr>
          <w:sz w:val="18"/>
        </w:rPr>
      </w:pPr>
    </w:p>
    <w:p w14:paraId="15E553D8" w14:textId="77777777" w:rsidR="004C1BFC" w:rsidRPr="003F7DC9" w:rsidRDefault="00D9217B" w:rsidP="0019267B">
      <w:pPr>
        <w:pStyle w:val="Corpotesto"/>
        <w:ind w:left="929"/>
      </w:pPr>
      <w:r w:rsidRPr="003F7DC9">
        <w:rPr>
          <w:noProof/>
          <w:lang w:bidi="ar-SA"/>
        </w:rPr>
        <w:drawing>
          <wp:inline distT="0" distB="0" distL="0" distR="0" wp14:anchorId="017FFF58" wp14:editId="26737CC8">
            <wp:extent cx="4942126" cy="5803392"/>
            <wp:effectExtent l="0" t="0" r="0" b="0"/>
            <wp:docPr id="49"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8.png"/>
                    <pic:cNvPicPr/>
                  </pic:nvPicPr>
                  <pic:blipFill>
                    <a:blip r:embed="rId19" cstate="print"/>
                    <a:stretch>
                      <a:fillRect/>
                    </a:stretch>
                  </pic:blipFill>
                  <pic:spPr>
                    <a:xfrm>
                      <a:off x="0" y="0"/>
                      <a:ext cx="4942126" cy="5803392"/>
                    </a:xfrm>
                    <a:prstGeom prst="rect">
                      <a:avLst/>
                    </a:prstGeom>
                  </pic:spPr>
                </pic:pic>
              </a:graphicData>
            </a:graphic>
          </wp:inline>
        </w:drawing>
      </w:r>
    </w:p>
    <w:p w14:paraId="19CE3F2B" w14:textId="77777777" w:rsidR="004C1BFC" w:rsidRPr="003F7DC9" w:rsidRDefault="004C1BFC" w:rsidP="0019267B">
      <w:pPr>
        <w:sectPr w:rsidR="004C1BFC" w:rsidRPr="003F7DC9">
          <w:pgSz w:w="11900" w:h="16840"/>
          <w:pgMar w:top="1600" w:right="1020" w:bottom="280" w:left="1060" w:header="720" w:footer="720" w:gutter="0"/>
          <w:cols w:space="720"/>
        </w:sectPr>
      </w:pPr>
    </w:p>
    <w:p w14:paraId="185A02DB" w14:textId="77777777" w:rsidR="004C1BFC" w:rsidRPr="003F7DC9" w:rsidRDefault="004C1BFC" w:rsidP="0019267B">
      <w:pPr>
        <w:pStyle w:val="Corpotesto"/>
        <w:spacing w:before="7"/>
      </w:pPr>
    </w:p>
    <w:p w14:paraId="502C41CE" w14:textId="77777777" w:rsidR="004C1BFC" w:rsidRPr="003F7DC9" w:rsidRDefault="00D9217B" w:rsidP="0019267B">
      <w:pPr>
        <w:pStyle w:val="Corpotesto"/>
        <w:spacing w:before="60"/>
        <w:ind w:right="758"/>
        <w:jc w:val="right"/>
      </w:pPr>
      <w:r w:rsidRPr="003F7DC9">
        <w:rPr>
          <w:color w:val="0B0B0B"/>
        </w:rPr>
        <w:t>Allegato</w:t>
      </w:r>
      <w:r w:rsidRPr="003F7DC9">
        <w:rPr>
          <w:color w:val="0B0B0B"/>
          <w:spacing w:val="-3"/>
        </w:rPr>
        <w:t xml:space="preserve"> </w:t>
      </w:r>
      <w:r w:rsidRPr="003F7DC9">
        <w:rPr>
          <w:color w:val="0B0B0B"/>
        </w:rPr>
        <w:t>5</w:t>
      </w:r>
    </w:p>
    <w:p w14:paraId="4CE56928" w14:textId="77777777" w:rsidR="004C1BFC" w:rsidRPr="003F7DC9" w:rsidRDefault="00D9217B" w:rsidP="0019267B">
      <w:pPr>
        <w:spacing w:before="1"/>
        <w:ind w:right="758"/>
        <w:jc w:val="right"/>
        <w:rPr>
          <w:i/>
          <w:sz w:val="18"/>
        </w:rPr>
      </w:pPr>
      <w:proofErr w:type="gramStart"/>
      <w:r w:rsidRPr="003F7DC9">
        <w:rPr>
          <w:i/>
          <w:color w:val="0B0B0B"/>
          <w:sz w:val="18"/>
        </w:rPr>
        <w:t xml:space="preserve">Annex </w:t>
      </w:r>
      <w:r w:rsidRPr="003F7DC9">
        <w:rPr>
          <w:i/>
          <w:color w:val="0B0B0B"/>
          <w:spacing w:val="4"/>
          <w:sz w:val="18"/>
        </w:rPr>
        <w:t xml:space="preserve"> </w:t>
      </w:r>
      <w:r w:rsidRPr="003F7DC9">
        <w:rPr>
          <w:i/>
          <w:color w:val="0B0B0B"/>
          <w:sz w:val="18"/>
        </w:rPr>
        <w:t>5</w:t>
      </w:r>
      <w:proofErr w:type="gramEnd"/>
    </w:p>
    <w:p w14:paraId="17FFFDE6" w14:textId="77777777" w:rsidR="004C1BFC" w:rsidRPr="003F7DC9" w:rsidRDefault="00D9217B" w:rsidP="0019267B">
      <w:pPr>
        <w:pStyle w:val="Corpotesto"/>
        <w:spacing w:before="4"/>
        <w:rPr>
          <w:i/>
          <w:sz w:val="14"/>
        </w:rPr>
      </w:pPr>
      <w:r w:rsidRPr="003F7DC9">
        <w:rPr>
          <w:noProof/>
          <w:lang w:bidi="ar-SA"/>
        </w:rPr>
        <w:drawing>
          <wp:anchor distT="0" distB="0" distL="0" distR="0" simplePos="0" relativeHeight="251653120" behindDoc="0" locked="0" layoutInCell="1" allowOverlap="1" wp14:anchorId="3786C5C5" wp14:editId="485DF5FD">
            <wp:simplePos x="0" y="0"/>
            <wp:positionH relativeFrom="page">
              <wp:posOffset>1146248</wp:posOffset>
            </wp:positionH>
            <wp:positionV relativeFrom="paragraph">
              <wp:posOffset>129896</wp:posOffset>
            </wp:positionV>
            <wp:extent cx="5098283" cy="6607683"/>
            <wp:effectExtent l="0" t="0" r="0" b="0"/>
            <wp:wrapTopAndBottom/>
            <wp:docPr id="5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9.png"/>
                    <pic:cNvPicPr/>
                  </pic:nvPicPr>
                  <pic:blipFill>
                    <a:blip r:embed="rId20" cstate="print"/>
                    <a:stretch>
                      <a:fillRect/>
                    </a:stretch>
                  </pic:blipFill>
                  <pic:spPr>
                    <a:xfrm>
                      <a:off x="0" y="0"/>
                      <a:ext cx="5098283" cy="6607683"/>
                    </a:xfrm>
                    <a:prstGeom prst="rect">
                      <a:avLst/>
                    </a:prstGeom>
                  </pic:spPr>
                </pic:pic>
              </a:graphicData>
            </a:graphic>
          </wp:anchor>
        </w:drawing>
      </w:r>
    </w:p>
    <w:p w14:paraId="52BC1647" w14:textId="77777777" w:rsidR="004C1BFC" w:rsidRPr="003F7DC9" w:rsidRDefault="004C1BFC" w:rsidP="0019267B">
      <w:pPr>
        <w:rPr>
          <w:sz w:val="14"/>
        </w:rPr>
        <w:sectPr w:rsidR="004C1BFC" w:rsidRPr="003F7DC9">
          <w:pgSz w:w="11900" w:h="16840"/>
          <w:pgMar w:top="1600" w:right="1020" w:bottom="280" w:left="1060" w:header="720" w:footer="720" w:gutter="0"/>
          <w:cols w:space="720"/>
        </w:sectPr>
      </w:pPr>
    </w:p>
    <w:p w14:paraId="14AF84B4" w14:textId="77777777" w:rsidR="004C1BFC" w:rsidRPr="003F7DC9" w:rsidRDefault="004C1BFC" w:rsidP="0019267B">
      <w:pPr>
        <w:pStyle w:val="Corpotesto"/>
        <w:spacing w:before="3"/>
        <w:rPr>
          <w:i/>
        </w:rPr>
      </w:pPr>
    </w:p>
    <w:p w14:paraId="2C8297E0" w14:textId="77777777" w:rsidR="004C1BFC" w:rsidRPr="003F7DC9" w:rsidRDefault="00D9217B" w:rsidP="0019267B">
      <w:pPr>
        <w:spacing w:before="64"/>
        <w:ind w:right="767"/>
        <w:jc w:val="right"/>
        <w:rPr>
          <w:sz w:val="19"/>
        </w:rPr>
      </w:pPr>
      <w:r w:rsidRPr="003F7DC9">
        <w:rPr>
          <w:color w:val="0B0B0B"/>
          <w:sz w:val="19"/>
        </w:rPr>
        <w:t>Allegato</w:t>
      </w:r>
      <w:r w:rsidRPr="003F7DC9">
        <w:rPr>
          <w:color w:val="0B0B0B"/>
          <w:spacing w:val="15"/>
          <w:sz w:val="19"/>
        </w:rPr>
        <w:t xml:space="preserve"> </w:t>
      </w:r>
      <w:r w:rsidRPr="003F7DC9">
        <w:rPr>
          <w:color w:val="0B0B0B"/>
          <w:sz w:val="19"/>
        </w:rPr>
        <w:t>6</w:t>
      </w:r>
    </w:p>
    <w:p w14:paraId="290945D7" w14:textId="77777777" w:rsidR="004C1BFC" w:rsidRPr="003F7DC9" w:rsidRDefault="00D9217B" w:rsidP="0019267B">
      <w:pPr>
        <w:spacing w:before="43"/>
        <w:ind w:right="768"/>
        <w:jc w:val="right"/>
        <w:rPr>
          <w:i/>
          <w:sz w:val="17"/>
        </w:rPr>
      </w:pPr>
      <w:r w:rsidRPr="003F7DC9">
        <w:rPr>
          <w:noProof/>
          <w:lang w:bidi="ar-SA"/>
        </w:rPr>
        <w:drawing>
          <wp:anchor distT="0" distB="0" distL="0" distR="0" simplePos="0" relativeHeight="251654144" behindDoc="0" locked="0" layoutInCell="1" allowOverlap="1" wp14:anchorId="57B2BDC8" wp14:editId="7F277772">
            <wp:simplePos x="0" y="0"/>
            <wp:positionH relativeFrom="page">
              <wp:posOffset>1183487</wp:posOffset>
            </wp:positionH>
            <wp:positionV relativeFrom="paragraph">
              <wp:posOffset>171647</wp:posOffset>
            </wp:positionV>
            <wp:extent cx="5050568" cy="7252334"/>
            <wp:effectExtent l="0" t="0" r="0" b="0"/>
            <wp:wrapTopAndBottom/>
            <wp:docPr id="53"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0.png"/>
                    <pic:cNvPicPr/>
                  </pic:nvPicPr>
                  <pic:blipFill>
                    <a:blip r:embed="rId21" cstate="print"/>
                    <a:stretch>
                      <a:fillRect/>
                    </a:stretch>
                  </pic:blipFill>
                  <pic:spPr>
                    <a:xfrm>
                      <a:off x="0" y="0"/>
                      <a:ext cx="5050568" cy="7252334"/>
                    </a:xfrm>
                    <a:prstGeom prst="rect">
                      <a:avLst/>
                    </a:prstGeom>
                  </pic:spPr>
                </pic:pic>
              </a:graphicData>
            </a:graphic>
          </wp:anchor>
        </w:drawing>
      </w:r>
      <w:r w:rsidRPr="003F7DC9">
        <w:rPr>
          <w:i/>
          <w:color w:val="0B0B0B"/>
          <w:w w:val="105"/>
          <w:sz w:val="17"/>
        </w:rPr>
        <w:t>Annex</w:t>
      </w:r>
      <w:r w:rsidRPr="003F7DC9">
        <w:rPr>
          <w:i/>
          <w:color w:val="0B0B0B"/>
          <w:spacing w:val="36"/>
          <w:w w:val="105"/>
          <w:sz w:val="17"/>
        </w:rPr>
        <w:t xml:space="preserve"> </w:t>
      </w:r>
      <w:r w:rsidRPr="003F7DC9">
        <w:rPr>
          <w:i/>
          <w:color w:val="0B0B0B"/>
          <w:w w:val="105"/>
          <w:sz w:val="17"/>
        </w:rPr>
        <w:t>6</w:t>
      </w:r>
    </w:p>
    <w:p w14:paraId="63C91E4C" w14:textId="77777777" w:rsidR="004C1BFC" w:rsidRPr="003F7DC9" w:rsidRDefault="004C1BFC" w:rsidP="0019267B">
      <w:pPr>
        <w:jc w:val="right"/>
        <w:rPr>
          <w:sz w:val="17"/>
        </w:rPr>
        <w:sectPr w:rsidR="004C1BFC" w:rsidRPr="003F7DC9">
          <w:pgSz w:w="11900" w:h="16840"/>
          <w:pgMar w:top="1600" w:right="1020" w:bottom="280" w:left="1060" w:header="720" w:footer="720" w:gutter="0"/>
          <w:cols w:space="720"/>
        </w:sectPr>
      </w:pPr>
    </w:p>
    <w:p w14:paraId="359C379B" w14:textId="77777777" w:rsidR="004C1BFC" w:rsidRPr="003F7DC9" w:rsidRDefault="004C1BFC" w:rsidP="0019267B">
      <w:pPr>
        <w:pStyle w:val="Corpotesto"/>
        <w:spacing w:before="5"/>
        <w:rPr>
          <w:i/>
          <w:sz w:val="22"/>
        </w:rPr>
      </w:pPr>
    </w:p>
    <w:p w14:paraId="450E01A9" w14:textId="77777777" w:rsidR="004C1BFC" w:rsidRPr="003F7DC9" w:rsidRDefault="00D9217B" w:rsidP="0019267B">
      <w:pPr>
        <w:spacing w:before="69"/>
        <w:ind w:right="775"/>
        <w:jc w:val="right"/>
        <w:rPr>
          <w:sz w:val="18"/>
        </w:rPr>
      </w:pPr>
      <w:r w:rsidRPr="003F7DC9">
        <w:rPr>
          <w:color w:val="0B0B0B"/>
          <w:w w:val="105"/>
          <w:sz w:val="18"/>
        </w:rPr>
        <w:t>Allegato</w:t>
      </w:r>
      <w:r w:rsidRPr="003F7DC9">
        <w:rPr>
          <w:color w:val="0B0B0B"/>
          <w:spacing w:val="-7"/>
          <w:w w:val="105"/>
          <w:sz w:val="18"/>
        </w:rPr>
        <w:t xml:space="preserve"> </w:t>
      </w:r>
      <w:r w:rsidRPr="003F7DC9">
        <w:rPr>
          <w:color w:val="0B0B0B"/>
          <w:w w:val="105"/>
          <w:sz w:val="18"/>
        </w:rPr>
        <w:t>7</w:t>
      </w:r>
    </w:p>
    <w:p w14:paraId="45628DC1" w14:textId="77777777" w:rsidR="004C1BFC" w:rsidRPr="003F7DC9" w:rsidRDefault="00D9217B" w:rsidP="0019267B">
      <w:pPr>
        <w:spacing w:before="37" w:after="30"/>
        <w:ind w:right="776"/>
        <w:jc w:val="right"/>
        <w:rPr>
          <w:i/>
          <w:sz w:val="17"/>
        </w:rPr>
      </w:pPr>
      <w:proofErr w:type="gramStart"/>
      <w:r w:rsidRPr="003F7DC9">
        <w:rPr>
          <w:i/>
          <w:color w:val="0B0B0B"/>
          <w:sz w:val="17"/>
        </w:rPr>
        <w:t>Annex  7</w:t>
      </w:r>
      <w:proofErr w:type="gramEnd"/>
    </w:p>
    <w:tbl>
      <w:tblPr>
        <w:tblStyle w:val="TableNormal"/>
        <w:tblW w:w="0" w:type="auto"/>
        <w:tblInd w:w="744" w:type="dxa"/>
        <w:tblBorders>
          <w:top w:val="single" w:sz="4" w:space="0" w:color="0B0B0B"/>
          <w:left w:val="single" w:sz="4" w:space="0" w:color="0B0B0B"/>
          <w:bottom w:val="single" w:sz="4" w:space="0" w:color="0B0B0B"/>
          <w:right w:val="single" w:sz="4" w:space="0" w:color="0B0B0B"/>
          <w:insideH w:val="single" w:sz="4" w:space="0" w:color="0B0B0B"/>
          <w:insideV w:val="single" w:sz="4" w:space="0" w:color="0B0B0B"/>
        </w:tblBorders>
        <w:tblLayout w:type="fixed"/>
        <w:tblLook w:val="01E0" w:firstRow="1" w:lastRow="1" w:firstColumn="1" w:lastColumn="1" w:noHBand="0" w:noVBand="0"/>
      </w:tblPr>
      <w:tblGrid>
        <w:gridCol w:w="1541"/>
        <w:gridCol w:w="3019"/>
        <w:gridCol w:w="3764"/>
      </w:tblGrid>
      <w:tr w:rsidR="004C1BFC" w:rsidRPr="003F7DC9" w14:paraId="795B11D4" w14:textId="77777777">
        <w:trPr>
          <w:trHeight w:val="3015"/>
        </w:trPr>
        <w:tc>
          <w:tcPr>
            <w:tcW w:w="1541" w:type="dxa"/>
          </w:tcPr>
          <w:p w14:paraId="70E50B63" w14:textId="77777777" w:rsidR="004C1BFC" w:rsidRPr="003F7DC9" w:rsidRDefault="004C1BFC" w:rsidP="0019267B">
            <w:pPr>
              <w:pStyle w:val="TableParagraph"/>
              <w:rPr>
                <w:rFonts w:ascii="Times New Roman" w:hAnsi="Times New Roman" w:cs="Times New Roman"/>
                <w:i/>
                <w:sz w:val="20"/>
              </w:rPr>
            </w:pPr>
          </w:p>
          <w:p w14:paraId="1DF2D2D9" w14:textId="77777777" w:rsidR="004C1BFC" w:rsidRPr="003F7DC9" w:rsidRDefault="004C1BFC" w:rsidP="0019267B">
            <w:pPr>
              <w:pStyle w:val="TableParagraph"/>
              <w:rPr>
                <w:rFonts w:ascii="Times New Roman" w:hAnsi="Times New Roman" w:cs="Times New Roman"/>
                <w:i/>
                <w:sz w:val="20"/>
              </w:rPr>
            </w:pPr>
          </w:p>
          <w:p w14:paraId="078F884E" w14:textId="77777777" w:rsidR="004C1BFC" w:rsidRPr="003F7DC9" w:rsidRDefault="004C1BFC" w:rsidP="0019267B">
            <w:pPr>
              <w:pStyle w:val="TableParagraph"/>
              <w:rPr>
                <w:rFonts w:ascii="Times New Roman" w:hAnsi="Times New Roman" w:cs="Times New Roman"/>
                <w:i/>
                <w:sz w:val="20"/>
              </w:rPr>
            </w:pPr>
          </w:p>
          <w:p w14:paraId="286CD807" w14:textId="77777777" w:rsidR="004C1BFC" w:rsidRPr="003F7DC9" w:rsidRDefault="004C1BFC" w:rsidP="0019267B">
            <w:pPr>
              <w:pStyle w:val="TableParagraph"/>
              <w:rPr>
                <w:rFonts w:ascii="Times New Roman" w:hAnsi="Times New Roman" w:cs="Times New Roman"/>
                <w:i/>
                <w:sz w:val="20"/>
              </w:rPr>
            </w:pPr>
          </w:p>
          <w:p w14:paraId="72A84727" w14:textId="77777777" w:rsidR="004C1BFC" w:rsidRPr="003F7DC9" w:rsidRDefault="004C1BFC" w:rsidP="0019267B">
            <w:pPr>
              <w:pStyle w:val="TableParagraph"/>
              <w:rPr>
                <w:rFonts w:ascii="Times New Roman" w:hAnsi="Times New Roman" w:cs="Times New Roman"/>
                <w:i/>
                <w:sz w:val="20"/>
              </w:rPr>
            </w:pPr>
          </w:p>
          <w:p w14:paraId="3CBE8F5D" w14:textId="77777777" w:rsidR="004C1BFC" w:rsidRPr="003F7DC9" w:rsidRDefault="004C1BFC" w:rsidP="0019267B">
            <w:pPr>
              <w:pStyle w:val="TableParagraph"/>
              <w:spacing w:before="3"/>
              <w:rPr>
                <w:rFonts w:ascii="Times New Roman" w:hAnsi="Times New Roman" w:cs="Times New Roman"/>
                <w:i/>
              </w:rPr>
            </w:pPr>
          </w:p>
          <w:p w14:paraId="758EC7B6" w14:textId="77777777" w:rsidR="004C1BFC" w:rsidRPr="003F7DC9" w:rsidRDefault="00D9217B" w:rsidP="0019267B">
            <w:pPr>
              <w:pStyle w:val="TableParagraph"/>
              <w:ind w:left="91"/>
              <w:rPr>
                <w:rFonts w:ascii="Times New Roman" w:hAnsi="Times New Roman" w:cs="Times New Roman"/>
                <w:sz w:val="18"/>
              </w:rPr>
            </w:pPr>
            <w:r w:rsidRPr="003F7DC9">
              <w:rPr>
                <w:rFonts w:ascii="Times New Roman" w:hAnsi="Times New Roman" w:cs="Times New Roman"/>
                <w:color w:val="0B0B0B"/>
                <w:w w:val="105"/>
                <w:sz w:val="18"/>
              </w:rPr>
              <w:t>1 Eliminare</w:t>
            </w:r>
          </w:p>
        </w:tc>
        <w:tc>
          <w:tcPr>
            <w:tcW w:w="3019" w:type="dxa"/>
          </w:tcPr>
          <w:p w14:paraId="019084A9" w14:textId="0A23CB4A" w:rsidR="004C1BFC" w:rsidRPr="003F7DC9" w:rsidRDefault="00D9217B" w:rsidP="0019267B">
            <w:pPr>
              <w:pStyle w:val="TableParagraph"/>
              <w:spacing w:before="5"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 xml:space="preserve">L'eliminazione del pericolo è la misura più efficace per ridurre i rischi. I lavori a bordo non devono essere condotti se esiste un </w:t>
            </w:r>
            <w:proofErr w:type="gramStart"/>
            <w:r w:rsidRPr="003F7DC9">
              <w:rPr>
                <w:rFonts w:ascii="Times New Roman" w:hAnsi="Times New Roman" w:cs="Times New Roman"/>
                <w:color w:val="0B0B0B"/>
                <w:w w:val="105"/>
                <w:sz w:val="18"/>
              </w:rPr>
              <w:t>metodo  più</w:t>
            </w:r>
            <w:proofErr w:type="gramEnd"/>
            <w:r w:rsidRPr="003F7DC9">
              <w:rPr>
                <w:rFonts w:ascii="Times New Roman" w:hAnsi="Times New Roman" w:cs="Times New Roman"/>
                <w:color w:val="0B0B0B"/>
                <w:w w:val="105"/>
                <w:sz w:val="18"/>
              </w:rPr>
              <w:t xml:space="preserve">  sicuro  per intraprendere l'attività per non andare su una nave. In un numero di casi ad es. condurre audit, survey, ispezioni e formazione esistono possibilità remote che possono eliminare la necessità di salire a bordo o</w:t>
            </w:r>
          </w:p>
          <w:p w14:paraId="203DFE78" w14:textId="77777777" w:rsidR="004C1BFC" w:rsidRPr="003F7DC9" w:rsidRDefault="00D9217B" w:rsidP="0019267B">
            <w:pPr>
              <w:pStyle w:val="TableParagraph"/>
              <w:spacing w:line="216" w:lineRule="exact"/>
              <w:ind w:left="91" w:right="83"/>
              <w:jc w:val="both"/>
              <w:rPr>
                <w:rFonts w:ascii="Times New Roman" w:hAnsi="Times New Roman" w:cs="Times New Roman"/>
                <w:sz w:val="18"/>
              </w:rPr>
            </w:pPr>
            <w:r w:rsidRPr="003F7DC9">
              <w:rPr>
                <w:rFonts w:ascii="Times New Roman" w:hAnsi="Times New Roman" w:cs="Times New Roman"/>
                <w:color w:val="0B0B0B"/>
                <w:w w:val="105"/>
                <w:sz w:val="18"/>
              </w:rPr>
              <w:t>ridurre il numero di personale che deve partecipare</w:t>
            </w:r>
          </w:p>
        </w:tc>
        <w:tc>
          <w:tcPr>
            <w:tcW w:w="3764" w:type="dxa"/>
          </w:tcPr>
          <w:p w14:paraId="0558087B" w14:textId="77777777" w:rsidR="004C1BFC" w:rsidRPr="003F7DC9" w:rsidRDefault="00D9217B" w:rsidP="0032000A">
            <w:pPr>
              <w:pStyle w:val="TableParagraph"/>
              <w:numPr>
                <w:ilvl w:val="0"/>
                <w:numId w:val="26"/>
              </w:numPr>
              <w:tabs>
                <w:tab w:val="left" w:pos="239"/>
              </w:tabs>
              <w:spacing w:before="113" w:line="249" w:lineRule="auto"/>
              <w:ind w:right="419" w:firstLine="0"/>
              <w:rPr>
                <w:rFonts w:ascii="Times New Roman" w:hAnsi="Times New Roman" w:cs="Times New Roman"/>
                <w:sz w:val="18"/>
              </w:rPr>
            </w:pPr>
            <w:r w:rsidRPr="003F7DC9">
              <w:rPr>
                <w:rFonts w:ascii="Times New Roman" w:hAnsi="Times New Roman" w:cs="Times New Roman"/>
                <w:color w:val="0B0B0B"/>
                <w:w w:val="105"/>
                <w:sz w:val="18"/>
              </w:rPr>
              <w:t>La</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frequenza</w:t>
            </w:r>
            <w:r w:rsidRPr="003F7DC9">
              <w:rPr>
                <w:rFonts w:ascii="Times New Roman" w:hAnsi="Times New Roman" w:cs="Times New Roman"/>
                <w:color w:val="0B0B0B"/>
                <w:spacing w:val="-7"/>
                <w:w w:val="105"/>
                <w:sz w:val="18"/>
              </w:rPr>
              <w:t xml:space="preserve"> </w:t>
            </w:r>
            <w:r w:rsidRPr="003F7DC9">
              <w:rPr>
                <w:rFonts w:ascii="Times New Roman" w:hAnsi="Times New Roman" w:cs="Times New Roman"/>
                <w:color w:val="0B0B0B"/>
                <w:w w:val="105"/>
                <w:sz w:val="18"/>
              </w:rPr>
              <w:t>a</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bordo</w:t>
            </w:r>
            <w:r w:rsidRPr="003F7DC9">
              <w:rPr>
                <w:rFonts w:ascii="Times New Roman" w:hAnsi="Times New Roman" w:cs="Times New Roman"/>
                <w:color w:val="0B0B0B"/>
                <w:spacing w:val="-7"/>
                <w:w w:val="105"/>
                <w:sz w:val="18"/>
              </w:rPr>
              <w:t xml:space="preserve"> </w:t>
            </w:r>
            <w:r w:rsidRPr="003F7DC9">
              <w:rPr>
                <w:rFonts w:ascii="Times New Roman" w:hAnsi="Times New Roman" w:cs="Times New Roman"/>
                <w:color w:val="0B0B0B"/>
                <w:w w:val="105"/>
                <w:sz w:val="18"/>
              </w:rPr>
              <w:t>è</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necessaria</w:t>
            </w:r>
            <w:r w:rsidRPr="003F7DC9">
              <w:rPr>
                <w:rFonts w:ascii="Times New Roman" w:hAnsi="Times New Roman" w:cs="Times New Roman"/>
                <w:color w:val="0B0B0B"/>
                <w:spacing w:val="-7"/>
                <w:w w:val="105"/>
                <w:sz w:val="18"/>
              </w:rPr>
              <w:t xml:space="preserve"> </w:t>
            </w:r>
            <w:r w:rsidRPr="003F7DC9">
              <w:rPr>
                <w:rFonts w:ascii="Times New Roman" w:hAnsi="Times New Roman" w:cs="Times New Roman"/>
                <w:color w:val="0B0B0B"/>
                <w:w w:val="105"/>
                <w:sz w:val="18"/>
              </w:rPr>
              <w:t>in questo</w:t>
            </w:r>
            <w:r w:rsidRPr="003F7DC9">
              <w:rPr>
                <w:rFonts w:ascii="Times New Roman" w:hAnsi="Times New Roman" w:cs="Times New Roman"/>
                <w:color w:val="0B0B0B"/>
                <w:spacing w:val="-2"/>
                <w:w w:val="105"/>
                <w:sz w:val="18"/>
              </w:rPr>
              <w:t xml:space="preserve"> </w:t>
            </w:r>
            <w:r w:rsidRPr="003F7DC9">
              <w:rPr>
                <w:rFonts w:ascii="Times New Roman" w:hAnsi="Times New Roman" w:cs="Times New Roman"/>
                <w:color w:val="0B0B0B"/>
                <w:w w:val="105"/>
                <w:sz w:val="18"/>
              </w:rPr>
              <w:t>momento?</w:t>
            </w:r>
          </w:p>
          <w:p w14:paraId="1D4A0F38" w14:textId="77777777" w:rsidR="004C1BFC" w:rsidRPr="003F7DC9" w:rsidRDefault="00D9217B" w:rsidP="0032000A">
            <w:pPr>
              <w:pStyle w:val="TableParagraph"/>
              <w:numPr>
                <w:ilvl w:val="0"/>
                <w:numId w:val="26"/>
              </w:numPr>
              <w:tabs>
                <w:tab w:val="left" w:pos="239"/>
              </w:tabs>
              <w:ind w:left="238" w:firstLine="0"/>
              <w:rPr>
                <w:rFonts w:ascii="Times New Roman" w:hAnsi="Times New Roman" w:cs="Times New Roman"/>
                <w:sz w:val="18"/>
              </w:rPr>
            </w:pPr>
            <w:r w:rsidRPr="003F7DC9">
              <w:rPr>
                <w:rFonts w:ascii="Times New Roman" w:hAnsi="Times New Roman" w:cs="Times New Roman"/>
                <w:color w:val="0B0B0B"/>
                <w:w w:val="105"/>
                <w:sz w:val="18"/>
              </w:rPr>
              <w:t>Il lavoro può essere svolto in</w:t>
            </w:r>
            <w:r w:rsidRPr="003F7DC9">
              <w:rPr>
                <w:rFonts w:ascii="Times New Roman" w:hAnsi="Times New Roman" w:cs="Times New Roman"/>
                <w:color w:val="0B0B0B"/>
                <w:spacing w:val="-23"/>
                <w:w w:val="105"/>
                <w:sz w:val="18"/>
              </w:rPr>
              <w:t xml:space="preserve"> </w:t>
            </w:r>
            <w:r w:rsidRPr="003F7DC9">
              <w:rPr>
                <w:rFonts w:ascii="Times New Roman" w:hAnsi="Times New Roman" w:cs="Times New Roman"/>
                <w:color w:val="0B0B0B"/>
                <w:w w:val="105"/>
                <w:sz w:val="18"/>
              </w:rPr>
              <w:t>remoto?</w:t>
            </w:r>
          </w:p>
          <w:p w14:paraId="3D369FD6" w14:textId="77777777" w:rsidR="004C1BFC" w:rsidRPr="003F7DC9" w:rsidRDefault="00D9217B" w:rsidP="0032000A">
            <w:pPr>
              <w:pStyle w:val="TableParagraph"/>
              <w:numPr>
                <w:ilvl w:val="0"/>
                <w:numId w:val="26"/>
              </w:numPr>
              <w:tabs>
                <w:tab w:val="left" w:pos="239"/>
              </w:tabs>
              <w:spacing w:before="9"/>
              <w:ind w:left="238" w:firstLine="0"/>
              <w:rPr>
                <w:rFonts w:ascii="Times New Roman" w:hAnsi="Times New Roman" w:cs="Times New Roman"/>
                <w:sz w:val="18"/>
              </w:rPr>
            </w:pPr>
            <w:r w:rsidRPr="003F7DC9">
              <w:rPr>
                <w:rFonts w:ascii="Times New Roman" w:hAnsi="Times New Roman" w:cs="Times New Roman"/>
                <w:color w:val="0B0B0B"/>
                <w:w w:val="105"/>
                <w:sz w:val="18"/>
              </w:rPr>
              <w:t>il lavoro può essere</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rinviato?</w:t>
            </w:r>
          </w:p>
          <w:p w14:paraId="739EB7AF" w14:textId="77777777" w:rsidR="004C1BFC" w:rsidRPr="003F7DC9" w:rsidRDefault="00D9217B" w:rsidP="0019267B">
            <w:pPr>
              <w:pStyle w:val="TableParagraph"/>
              <w:spacing w:before="9" w:line="249" w:lineRule="auto"/>
              <w:ind w:left="91"/>
              <w:rPr>
                <w:rFonts w:ascii="Times New Roman" w:hAnsi="Times New Roman" w:cs="Times New Roman"/>
                <w:sz w:val="18"/>
              </w:rPr>
            </w:pPr>
            <w:r w:rsidRPr="003F7DC9">
              <w:rPr>
                <w:rFonts w:ascii="Times New Roman" w:hAnsi="Times New Roman" w:cs="Times New Roman"/>
                <w:color w:val="0B0B0B"/>
                <w:w w:val="105"/>
                <w:sz w:val="18"/>
              </w:rPr>
              <w:t>Se la frequenza a bordo non può essere eliminata, è possibile ridurre il rischio?</w:t>
            </w:r>
          </w:p>
          <w:p w14:paraId="2AF99C20" w14:textId="77777777" w:rsidR="004C1BFC" w:rsidRPr="003F7DC9" w:rsidRDefault="004C1BFC" w:rsidP="0019267B">
            <w:pPr>
              <w:pStyle w:val="TableParagraph"/>
              <w:spacing w:before="8"/>
              <w:rPr>
                <w:rFonts w:ascii="Times New Roman" w:hAnsi="Times New Roman" w:cs="Times New Roman"/>
                <w:i/>
                <w:sz w:val="18"/>
              </w:rPr>
            </w:pPr>
          </w:p>
          <w:p w14:paraId="44E752AA" w14:textId="77777777" w:rsidR="004C1BFC" w:rsidRPr="003F7DC9" w:rsidRDefault="00D9217B" w:rsidP="0019267B">
            <w:pPr>
              <w:pStyle w:val="TableParagraph"/>
              <w:spacing w:before="1"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Ad esempio, il numero dei presenti può essere ridotto e/o parte del lavoro normalmente svolto a bordo può essere ridotto ad es. la revisione documentale, le interviste, ecc. possono essere condotte in remoto?</w:t>
            </w:r>
          </w:p>
        </w:tc>
      </w:tr>
      <w:tr w:rsidR="004C1BFC" w:rsidRPr="003F7DC9" w14:paraId="0057909C" w14:textId="77777777">
        <w:trPr>
          <w:trHeight w:val="3657"/>
        </w:trPr>
        <w:tc>
          <w:tcPr>
            <w:tcW w:w="1541" w:type="dxa"/>
          </w:tcPr>
          <w:p w14:paraId="35C7FC8F" w14:textId="77777777" w:rsidR="004C1BFC" w:rsidRPr="003F7DC9" w:rsidRDefault="004C1BFC" w:rsidP="0019267B">
            <w:pPr>
              <w:pStyle w:val="TableParagraph"/>
              <w:rPr>
                <w:rFonts w:ascii="Times New Roman" w:hAnsi="Times New Roman" w:cs="Times New Roman"/>
                <w:i/>
                <w:sz w:val="20"/>
              </w:rPr>
            </w:pPr>
          </w:p>
          <w:p w14:paraId="5430CE3E" w14:textId="77777777" w:rsidR="004C1BFC" w:rsidRPr="003F7DC9" w:rsidRDefault="004C1BFC" w:rsidP="0019267B">
            <w:pPr>
              <w:pStyle w:val="TableParagraph"/>
              <w:rPr>
                <w:rFonts w:ascii="Times New Roman" w:hAnsi="Times New Roman" w:cs="Times New Roman"/>
                <w:i/>
                <w:sz w:val="20"/>
              </w:rPr>
            </w:pPr>
          </w:p>
          <w:p w14:paraId="6F65079F" w14:textId="77777777" w:rsidR="004C1BFC" w:rsidRPr="003F7DC9" w:rsidRDefault="004C1BFC" w:rsidP="0019267B">
            <w:pPr>
              <w:pStyle w:val="TableParagraph"/>
              <w:rPr>
                <w:rFonts w:ascii="Times New Roman" w:hAnsi="Times New Roman" w:cs="Times New Roman"/>
                <w:i/>
                <w:sz w:val="20"/>
              </w:rPr>
            </w:pPr>
          </w:p>
          <w:p w14:paraId="11E25C92" w14:textId="77777777" w:rsidR="004C1BFC" w:rsidRPr="003F7DC9" w:rsidRDefault="004C1BFC" w:rsidP="0019267B">
            <w:pPr>
              <w:pStyle w:val="TableParagraph"/>
              <w:rPr>
                <w:rFonts w:ascii="Times New Roman" w:hAnsi="Times New Roman" w:cs="Times New Roman"/>
                <w:i/>
                <w:sz w:val="20"/>
              </w:rPr>
            </w:pPr>
          </w:p>
          <w:p w14:paraId="3405FF9E" w14:textId="77777777" w:rsidR="004C1BFC" w:rsidRPr="003F7DC9" w:rsidRDefault="004C1BFC" w:rsidP="0019267B">
            <w:pPr>
              <w:pStyle w:val="TableParagraph"/>
              <w:rPr>
                <w:rFonts w:ascii="Times New Roman" w:hAnsi="Times New Roman" w:cs="Times New Roman"/>
                <w:i/>
                <w:sz w:val="20"/>
              </w:rPr>
            </w:pPr>
          </w:p>
          <w:p w14:paraId="652C1B2D" w14:textId="77777777" w:rsidR="004C1BFC" w:rsidRPr="003F7DC9" w:rsidRDefault="004C1BFC" w:rsidP="0019267B">
            <w:pPr>
              <w:pStyle w:val="TableParagraph"/>
              <w:rPr>
                <w:rFonts w:ascii="Times New Roman" w:hAnsi="Times New Roman" w:cs="Times New Roman"/>
                <w:i/>
                <w:sz w:val="20"/>
              </w:rPr>
            </w:pPr>
          </w:p>
          <w:p w14:paraId="681B71D3" w14:textId="77777777" w:rsidR="004C1BFC" w:rsidRPr="003F7DC9" w:rsidRDefault="004C1BFC" w:rsidP="0019267B">
            <w:pPr>
              <w:pStyle w:val="TableParagraph"/>
              <w:rPr>
                <w:rFonts w:ascii="Times New Roman" w:hAnsi="Times New Roman" w:cs="Times New Roman"/>
                <w:i/>
                <w:sz w:val="20"/>
              </w:rPr>
            </w:pPr>
          </w:p>
          <w:p w14:paraId="7FEA9BBE" w14:textId="77777777" w:rsidR="004C1BFC" w:rsidRPr="003F7DC9" w:rsidRDefault="00D9217B" w:rsidP="0019267B">
            <w:pPr>
              <w:pStyle w:val="TableParagraph"/>
              <w:spacing w:before="116"/>
              <w:ind w:left="91"/>
              <w:rPr>
                <w:rFonts w:ascii="Times New Roman" w:hAnsi="Times New Roman" w:cs="Times New Roman"/>
                <w:sz w:val="18"/>
              </w:rPr>
            </w:pPr>
            <w:r w:rsidRPr="003F7DC9">
              <w:rPr>
                <w:rFonts w:ascii="Times New Roman" w:hAnsi="Times New Roman" w:cs="Times New Roman"/>
                <w:color w:val="0B0B0B"/>
                <w:w w:val="105"/>
                <w:sz w:val="18"/>
              </w:rPr>
              <w:t>2 Ridurre</w:t>
            </w:r>
          </w:p>
        </w:tc>
        <w:tc>
          <w:tcPr>
            <w:tcW w:w="3019" w:type="dxa"/>
          </w:tcPr>
          <w:p w14:paraId="6665BE09" w14:textId="77777777" w:rsidR="004C1BFC" w:rsidRPr="003F7DC9" w:rsidRDefault="004C1BFC" w:rsidP="0019267B">
            <w:pPr>
              <w:pStyle w:val="TableParagraph"/>
              <w:rPr>
                <w:rFonts w:ascii="Times New Roman" w:hAnsi="Times New Roman" w:cs="Times New Roman"/>
                <w:i/>
                <w:sz w:val="20"/>
              </w:rPr>
            </w:pPr>
          </w:p>
          <w:p w14:paraId="68383C67" w14:textId="77777777" w:rsidR="004C1BFC" w:rsidRPr="003F7DC9" w:rsidRDefault="004C1BFC" w:rsidP="0019267B">
            <w:pPr>
              <w:pStyle w:val="TableParagraph"/>
              <w:rPr>
                <w:rFonts w:ascii="Times New Roman" w:hAnsi="Times New Roman" w:cs="Times New Roman"/>
                <w:i/>
                <w:sz w:val="20"/>
              </w:rPr>
            </w:pPr>
          </w:p>
          <w:p w14:paraId="50723327" w14:textId="77777777" w:rsidR="004C1BFC" w:rsidRPr="003F7DC9" w:rsidRDefault="004C1BFC" w:rsidP="0019267B">
            <w:pPr>
              <w:pStyle w:val="TableParagraph"/>
              <w:rPr>
                <w:rFonts w:ascii="Times New Roman" w:hAnsi="Times New Roman" w:cs="Times New Roman"/>
                <w:i/>
                <w:sz w:val="20"/>
              </w:rPr>
            </w:pPr>
          </w:p>
          <w:p w14:paraId="4821430C" w14:textId="77777777" w:rsidR="004C1BFC" w:rsidRPr="003F7DC9" w:rsidRDefault="004C1BFC" w:rsidP="0019267B">
            <w:pPr>
              <w:pStyle w:val="TableParagraph"/>
              <w:rPr>
                <w:rFonts w:ascii="Times New Roman" w:hAnsi="Times New Roman" w:cs="Times New Roman"/>
                <w:i/>
                <w:sz w:val="20"/>
              </w:rPr>
            </w:pPr>
          </w:p>
          <w:p w14:paraId="3F160212" w14:textId="77777777" w:rsidR="004C1BFC" w:rsidRPr="003F7DC9" w:rsidRDefault="004C1BFC" w:rsidP="0019267B">
            <w:pPr>
              <w:pStyle w:val="TableParagraph"/>
              <w:spacing w:before="2"/>
              <w:rPr>
                <w:rFonts w:ascii="Times New Roman" w:hAnsi="Times New Roman" w:cs="Times New Roman"/>
                <w:i/>
                <w:sz w:val="23"/>
              </w:rPr>
            </w:pPr>
          </w:p>
          <w:p w14:paraId="4A5A36CB" w14:textId="77777777" w:rsidR="004C1BFC" w:rsidRPr="003F7DC9" w:rsidRDefault="00D9217B" w:rsidP="0019267B">
            <w:pPr>
              <w:pStyle w:val="TableParagraph"/>
              <w:spacing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La frequenza a bordo può essere ridotta?</w:t>
            </w:r>
            <w:r w:rsidRPr="003F7DC9">
              <w:rPr>
                <w:rFonts w:ascii="Times New Roman" w:hAnsi="Times New Roman" w:cs="Times New Roman"/>
                <w:color w:val="0B0B0B"/>
                <w:spacing w:val="-11"/>
                <w:w w:val="105"/>
                <w:sz w:val="18"/>
              </w:rPr>
              <w:t xml:space="preserve"> </w:t>
            </w:r>
            <w:r w:rsidRPr="003F7DC9">
              <w:rPr>
                <w:rFonts w:ascii="Times New Roman" w:hAnsi="Times New Roman" w:cs="Times New Roman"/>
                <w:color w:val="0B0B0B"/>
                <w:w w:val="105"/>
                <w:sz w:val="18"/>
              </w:rPr>
              <w:t>Laddove</w:t>
            </w:r>
            <w:r w:rsidRPr="003F7DC9">
              <w:rPr>
                <w:rFonts w:ascii="Times New Roman" w:hAnsi="Times New Roman" w:cs="Times New Roman"/>
                <w:color w:val="0B0B0B"/>
                <w:spacing w:val="-11"/>
                <w:w w:val="105"/>
                <w:sz w:val="18"/>
              </w:rPr>
              <w:t xml:space="preserve"> </w:t>
            </w:r>
            <w:r w:rsidRPr="003F7DC9">
              <w:rPr>
                <w:rFonts w:ascii="Times New Roman" w:hAnsi="Times New Roman" w:cs="Times New Roman"/>
                <w:color w:val="0B0B0B"/>
                <w:w w:val="105"/>
                <w:sz w:val="18"/>
              </w:rPr>
              <w:t>non</w:t>
            </w:r>
            <w:r w:rsidRPr="003F7DC9">
              <w:rPr>
                <w:rFonts w:ascii="Times New Roman" w:hAnsi="Times New Roman" w:cs="Times New Roman"/>
                <w:color w:val="0B0B0B"/>
                <w:spacing w:val="-10"/>
                <w:w w:val="105"/>
                <w:sz w:val="18"/>
              </w:rPr>
              <w:t xml:space="preserve"> </w:t>
            </w:r>
            <w:r w:rsidRPr="003F7DC9">
              <w:rPr>
                <w:rFonts w:ascii="Times New Roman" w:hAnsi="Times New Roman" w:cs="Times New Roman"/>
                <w:color w:val="0B0B0B"/>
                <w:w w:val="105"/>
                <w:sz w:val="18"/>
              </w:rPr>
              <w:t>sia</w:t>
            </w:r>
            <w:r w:rsidRPr="003F7DC9">
              <w:rPr>
                <w:rFonts w:ascii="Times New Roman" w:hAnsi="Times New Roman" w:cs="Times New Roman"/>
                <w:color w:val="0B0B0B"/>
                <w:spacing w:val="-11"/>
                <w:w w:val="105"/>
                <w:sz w:val="18"/>
              </w:rPr>
              <w:t xml:space="preserve"> </w:t>
            </w:r>
            <w:r w:rsidRPr="003F7DC9">
              <w:rPr>
                <w:rFonts w:ascii="Times New Roman" w:hAnsi="Times New Roman" w:cs="Times New Roman"/>
                <w:color w:val="0B0B0B"/>
                <w:w w:val="105"/>
                <w:sz w:val="18"/>
              </w:rPr>
              <w:t>possibile eliminare completamente i pericoli, il rischio potrebbe essere ridotto minimizzando il lavoro a bordo</w:t>
            </w:r>
          </w:p>
        </w:tc>
        <w:tc>
          <w:tcPr>
            <w:tcW w:w="3764" w:type="dxa"/>
          </w:tcPr>
          <w:p w14:paraId="01F4E3D0" w14:textId="77777777" w:rsidR="004C1BFC" w:rsidRPr="003F7DC9" w:rsidRDefault="00D9217B" w:rsidP="0032000A">
            <w:pPr>
              <w:pStyle w:val="TableParagraph"/>
              <w:numPr>
                <w:ilvl w:val="0"/>
                <w:numId w:val="25"/>
              </w:numPr>
              <w:tabs>
                <w:tab w:val="left" w:pos="362"/>
              </w:tabs>
              <w:spacing w:before="1" w:line="249" w:lineRule="auto"/>
              <w:ind w:right="81" w:firstLine="0"/>
              <w:jc w:val="both"/>
              <w:rPr>
                <w:rFonts w:ascii="Times New Roman" w:hAnsi="Times New Roman" w:cs="Times New Roman"/>
                <w:sz w:val="18"/>
              </w:rPr>
            </w:pPr>
            <w:r w:rsidRPr="003F7DC9">
              <w:rPr>
                <w:rFonts w:ascii="Times New Roman" w:hAnsi="Times New Roman" w:cs="Times New Roman"/>
                <w:color w:val="0B0B0B"/>
                <w:w w:val="105"/>
                <w:sz w:val="18"/>
              </w:rPr>
              <w:t>È possibile ridurre il numero di persone presenti a bordo e/o la durata del tempo trascorso a bordo</w:t>
            </w:r>
            <w:r w:rsidRPr="003F7DC9">
              <w:rPr>
                <w:rFonts w:ascii="Times New Roman" w:hAnsi="Times New Roman" w:cs="Times New Roman"/>
                <w:color w:val="0B0B0B"/>
                <w:spacing w:val="-13"/>
                <w:w w:val="105"/>
                <w:sz w:val="18"/>
              </w:rPr>
              <w:t xml:space="preserve"> </w:t>
            </w:r>
            <w:r w:rsidRPr="003F7DC9">
              <w:rPr>
                <w:rFonts w:ascii="Times New Roman" w:hAnsi="Times New Roman" w:cs="Times New Roman"/>
                <w:color w:val="0B0B0B"/>
                <w:w w:val="105"/>
                <w:sz w:val="18"/>
              </w:rPr>
              <w:t>ridotta?</w:t>
            </w:r>
          </w:p>
          <w:p w14:paraId="2AD462C7" w14:textId="77777777" w:rsidR="004C1BFC" w:rsidRPr="003F7DC9" w:rsidRDefault="00D9217B" w:rsidP="0032000A">
            <w:pPr>
              <w:pStyle w:val="TableParagraph"/>
              <w:numPr>
                <w:ilvl w:val="0"/>
                <w:numId w:val="25"/>
              </w:numPr>
              <w:tabs>
                <w:tab w:val="left" w:pos="362"/>
              </w:tabs>
              <w:spacing w:before="1"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È possibile svolgere parte del lavoro in remoto, ad es. ispezioni visive, esercitazioni,</w:t>
            </w:r>
            <w:r w:rsidRPr="003F7DC9">
              <w:rPr>
                <w:rFonts w:ascii="Times New Roman" w:hAnsi="Times New Roman" w:cs="Times New Roman"/>
                <w:color w:val="0B0B0B"/>
                <w:spacing w:val="-2"/>
                <w:w w:val="105"/>
                <w:sz w:val="18"/>
              </w:rPr>
              <w:t xml:space="preserve"> </w:t>
            </w:r>
            <w:r w:rsidRPr="003F7DC9">
              <w:rPr>
                <w:rFonts w:ascii="Times New Roman" w:hAnsi="Times New Roman" w:cs="Times New Roman"/>
                <w:color w:val="0B0B0B"/>
                <w:w w:val="105"/>
                <w:sz w:val="18"/>
              </w:rPr>
              <w:t>interviste?</w:t>
            </w:r>
          </w:p>
          <w:p w14:paraId="30DE3953" w14:textId="77777777" w:rsidR="004C1BFC" w:rsidRPr="003F7DC9" w:rsidRDefault="00D9217B" w:rsidP="0032000A">
            <w:pPr>
              <w:pStyle w:val="TableParagraph"/>
              <w:numPr>
                <w:ilvl w:val="0"/>
                <w:numId w:val="25"/>
              </w:numPr>
              <w:tabs>
                <w:tab w:val="left" w:pos="362"/>
              </w:tabs>
              <w:spacing w:line="249" w:lineRule="auto"/>
              <w:ind w:right="81" w:firstLine="0"/>
              <w:jc w:val="both"/>
              <w:rPr>
                <w:rFonts w:ascii="Times New Roman" w:hAnsi="Times New Roman" w:cs="Times New Roman"/>
                <w:sz w:val="18"/>
              </w:rPr>
            </w:pPr>
            <w:r w:rsidRPr="003F7DC9">
              <w:rPr>
                <w:rFonts w:ascii="Times New Roman" w:hAnsi="Times New Roman" w:cs="Times New Roman"/>
                <w:color w:val="0B0B0B"/>
                <w:w w:val="105"/>
                <w:sz w:val="18"/>
              </w:rPr>
              <w:t>È necessario partecipare a bordo di persona o è possibile organizzare riunioni in remoto per ridurre il numero di partecipanti e ridurre la</w:t>
            </w:r>
            <w:r w:rsidRPr="003F7DC9">
              <w:rPr>
                <w:rFonts w:ascii="Times New Roman" w:hAnsi="Times New Roman" w:cs="Times New Roman"/>
                <w:color w:val="0B0B0B"/>
                <w:spacing w:val="-18"/>
                <w:w w:val="105"/>
                <w:sz w:val="18"/>
              </w:rPr>
              <w:t xml:space="preserve"> </w:t>
            </w:r>
            <w:r w:rsidRPr="003F7DC9">
              <w:rPr>
                <w:rFonts w:ascii="Times New Roman" w:hAnsi="Times New Roman" w:cs="Times New Roman"/>
                <w:color w:val="0B0B0B"/>
                <w:w w:val="105"/>
                <w:sz w:val="18"/>
              </w:rPr>
              <w:t>durata?</w:t>
            </w:r>
          </w:p>
          <w:p w14:paraId="5849E524" w14:textId="77777777" w:rsidR="004C1BFC" w:rsidRPr="003F7DC9" w:rsidRDefault="00D9217B" w:rsidP="0032000A">
            <w:pPr>
              <w:pStyle w:val="TableParagraph"/>
              <w:numPr>
                <w:ilvl w:val="0"/>
                <w:numId w:val="25"/>
              </w:numPr>
              <w:tabs>
                <w:tab w:val="left" w:pos="362"/>
              </w:tabs>
              <w:spacing w:before="2"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È possibile fornire informazioni per la revisione remota per ridurre la presenza a</w:t>
            </w:r>
            <w:r w:rsidRPr="003F7DC9">
              <w:rPr>
                <w:rFonts w:ascii="Times New Roman" w:hAnsi="Times New Roman" w:cs="Times New Roman"/>
                <w:color w:val="0B0B0B"/>
                <w:spacing w:val="-5"/>
                <w:w w:val="105"/>
                <w:sz w:val="18"/>
              </w:rPr>
              <w:t xml:space="preserve"> </w:t>
            </w:r>
            <w:r w:rsidRPr="003F7DC9">
              <w:rPr>
                <w:rFonts w:ascii="Times New Roman" w:hAnsi="Times New Roman" w:cs="Times New Roman"/>
                <w:color w:val="0B0B0B"/>
                <w:w w:val="105"/>
                <w:sz w:val="18"/>
              </w:rPr>
              <w:t>bordo?</w:t>
            </w:r>
          </w:p>
          <w:p w14:paraId="25E87491" w14:textId="77777777" w:rsidR="004C1BFC" w:rsidRPr="003F7DC9" w:rsidRDefault="00D9217B" w:rsidP="0019267B">
            <w:pPr>
              <w:pStyle w:val="TableParagraph"/>
              <w:spacing w:before="1"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Una volta che la presenza a bordo è stata ridotta il più possibile, è necessario considerare come controllare il rischio</w:t>
            </w:r>
          </w:p>
          <w:p w14:paraId="61CC9406" w14:textId="77777777" w:rsidR="004C1BFC" w:rsidRPr="003F7DC9" w:rsidRDefault="00D9217B" w:rsidP="0019267B">
            <w:pPr>
              <w:pStyle w:val="TableParagraph"/>
              <w:spacing w:line="188" w:lineRule="exact"/>
              <w:ind w:left="91"/>
              <w:rPr>
                <w:rFonts w:ascii="Times New Roman" w:hAnsi="Times New Roman" w:cs="Times New Roman"/>
                <w:sz w:val="18"/>
              </w:rPr>
            </w:pPr>
            <w:r w:rsidRPr="003F7DC9">
              <w:rPr>
                <w:rFonts w:ascii="Times New Roman" w:hAnsi="Times New Roman" w:cs="Times New Roman"/>
                <w:color w:val="0B0B0B"/>
                <w:w w:val="105"/>
                <w:sz w:val="18"/>
              </w:rPr>
              <w:t>residuo</w:t>
            </w:r>
          </w:p>
        </w:tc>
      </w:tr>
      <w:tr w:rsidR="004C1BFC" w:rsidRPr="003F7DC9" w14:paraId="3B5F8326" w14:textId="77777777">
        <w:trPr>
          <w:trHeight w:val="3446"/>
        </w:trPr>
        <w:tc>
          <w:tcPr>
            <w:tcW w:w="1541" w:type="dxa"/>
          </w:tcPr>
          <w:p w14:paraId="3A536FC3" w14:textId="77777777" w:rsidR="004C1BFC" w:rsidRPr="003F7DC9" w:rsidRDefault="004C1BFC" w:rsidP="0019267B">
            <w:pPr>
              <w:pStyle w:val="TableParagraph"/>
              <w:rPr>
                <w:rFonts w:ascii="Times New Roman" w:hAnsi="Times New Roman" w:cs="Times New Roman"/>
                <w:i/>
                <w:sz w:val="20"/>
              </w:rPr>
            </w:pPr>
          </w:p>
          <w:p w14:paraId="2DF3636F" w14:textId="77777777" w:rsidR="004C1BFC" w:rsidRPr="003F7DC9" w:rsidRDefault="004C1BFC" w:rsidP="0019267B">
            <w:pPr>
              <w:pStyle w:val="TableParagraph"/>
              <w:rPr>
                <w:rFonts w:ascii="Times New Roman" w:hAnsi="Times New Roman" w:cs="Times New Roman"/>
                <w:i/>
                <w:sz w:val="20"/>
              </w:rPr>
            </w:pPr>
          </w:p>
          <w:p w14:paraId="6D3A6825" w14:textId="77777777" w:rsidR="004C1BFC" w:rsidRPr="003F7DC9" w:rsidRDefault="004C1BFC" w:rsidP="0019267B">
            <w:pPr>
              <w:pStyle w:val="TableParagraph"/>
              <w:rPr>
                <w:rFonts w:ascii="Times New Roman" w:hAnsi="Times New Roman" w:cs="Times New Roman"/>
                <w:i/>
                <w:sz w:val="20"/>
              </w:rPr>
            </w:pPr>
          </w:p>
          <w:p w14:paraId="74BA56F0" w14:textId="77777777" w:rsidR="004C1BFC" w:rsidRPr="003F7DC9" w:rsidRDefault="004C1BFC" w:rsidP="0019267B">
            <w:pPr>
              <w:pStyle w:val="TableParagraph"/>
              <w:rPr>
                <w:rFonts w:ascii="Times New Roman" w:hAnsi="Times New Roman" w:cs="Times New Roman"/>
                <w:i/>
                <w:sz w:val="20"/>
              </w:rPr>
            </w:pPr>
          </w:p>
          <w:p w14:paraId="2BA62D00" w14:textId="77777777" w:rsidR="004C1BFC" w:rsidRPr="003F7DC9" w:rsidRDefault="004C1BFC" w:rsidP="0019267B">
            <w:pPr>
              <w:pStyle w:val="TableParagraph"/>
              <w:rPr>
                <w:rFonts w:ascii="Times New Roman" w:hAnsi="Times New Roman" w:cs="Times New Roman"/>
                <w:i/>
                <w:sz w:val="20"/>
              </w:rPr>
            </w:pPr>
          </w:p>
          <w:p w14:paraId="21191D90" w14:textId="77777777" w:rsidR="004C1BFC" w:rsidRPr="003F7DC9" w:rsidRDefault="004C1BFC" w:rsidP="0019267B">
            <w:pPr>
              <w:pStyle w:val="TableParagraph"/>
              <w:rPr>
                <w:rFonts w:ascii="Times New Roman" w:hAnsi="Times New Roman" w:cs="Times New Roman"/>
                <w:i/>
                <w:sz w:val="20"/>
              </w:rPr>
            </w:pPr>
          </w:p>
          <w:p w14:paraId="5B8FD881" w14:textId="77777777" w:rsidR="004C1BFC" w:rsidRPr="003F7DC9" w:rsidRDefault="004C1BFC" w:rsidP="0019267B">
            <w:pPr>
              <w:pStyle w:val="TableParagraph"/>
              <w:rPr>
                <w:rFonts w:ascii="Times New Roman" w:hAnsi="Times New Roman" w:cs="Times New Roman"/>
                <w:i/>
                <w:sz w:val="21"/>
              </w:rPr>
            </w:pPr>
          </w:p>
          <w:p w14:paraId="3871B9BC" w14:textId="77777777" w:rsidR="004C1BFC" w:rsidRPr="003F7DC9" w:rsidRDefault="00D9217B" w:rsidP="0019267B">
            <w:pPr>
              <w:pStyle w:val="TableParagraph"/>
              <w:spacing w:before="1"/>
              <w:ind w:left="91"/>
              <w:rPr>
                <w:rFonts w:ascii="Times New Roman" w:hAnsi="Times New Roman" w:cs="Times New Roman"/>
                <w:sz w:val="18"/>
              </w:rPr>
            </w:pPr>
            <w:r w:rsidRPr="003F7DC9">
              <w:rPr>
                <w:rFonts w:ascii="Times New Roman" w:hAnsi="Times New Roman" w:cs="Times New Roman"/>
                <w:color w:val="0B0B0B"/>
                <w:w w:val="105"/>
                <w:sz w:val="18"/>
              </w:rPr>
              <w:t>3 Comunicare</w:t>
            </w:r>
          </w:p>
        </w:tc>
        <w:tc>
          <w:tcPr>
            <w:tcW w:w="3019" w:type="dxa"/>
          </w:tcPr>
          <w:p w14:paraId="7DEF3836" w14:textId="77777777" w:rsidR="004C1BFC" w:rsidRPr="003F7DC9" w:rsidRDefault="00D9217B" w:rsidP="0019267B">
            <w:pPr>
              <w:pStyle w:val="TableParagraph"/>
              <w:spacing w:before="6"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Se la presenza a bordo del personale di terra non può essere eliminata, comunicare e comprendere i requisiti dei partecipanti.</w:t>
            </w:r>
          </w:p>
          <w:p w14:paraId="5D4C646E" w14:textId="77777777" w:rsidR="004C1BFC" w:rsidRPr="003F7DC9" w:rsidRDefault="00D9217B" w:rsidP="0019267B">
            <w:pPr>
              <w:pStyle w:val="TableParagraph"/>
              <w:spacing w:before="1"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Garantire che i requisiti di ciascuna parte, della nave e dell’organizzazione di terra siano stati comunicati in tempo utile tra loro e siano state valutate e comprese.</w:t>
            </w:r>
          </w:p>
          <w:p w14:paraId="56B5B0B1" w14:textId="77777777" w:rsidR="004C1BFC" w:rsidRPr="003F7DC9" w:rsidRDefault="00D9217B" w:rsidP="0019267B">
            <w:pPr>
              <w:pStyle w:val="TableParagraph"/>
              <w:spacing w:before="2"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In caso di differenze nelle esigenze, le misure di controllo devono essere concordate e comprese da tutte le parti prima</w:t>
            </w:r>
          </w:p>
          <w:p w14:paraId="13486340" w14:textId="77777777" w:rsidR="004C1BFC" w:rsidRPr="003F7DC9" w:rsidRDefault="00D9217B" w:rsidP="0019267B">
            <w:pPr>
              <w:pStyle w:val="TableParagraph"/>
              <w:spacing w:before="1" w:line="188" w:lineRule="exact"/>
              <w:ind w:left="91"/>
              <w:jc w:val="both"/>
              <w:rPr>
                <w:rFonts w:ascii="Times New Roman" w:hAnsi="Times New Roman" w:cs="Times New Roman"/>
                <w:sz w:val="18"/>
              </w:rPr>
            </w:pPr>
            <w:r w:rsidRPr="003F7DC9">
              <w:rPr>
                <w:rFonts w:ascii="Times New Roman" w:hAnsi="Times New Roman" w:cs="Times New Roman"/>
                <w:color w:val="0B0B0B"/>
                <w:w w:val="105"/>
                <w:sz w:val="18"/>
              </w:rPr>
              <w:t>dell'intervento a bordo della nave.</w:t>
            </w:r>
          </w:p>
        </w:tc>
        <w:tc>
          <w:tcPr>
            <w:tcW w:w="3764" w:type="dxa"/>
          </w:tcPr>
          <w:p w14:paraId="5B1445C5" w14:textId="77777777" w:rsidR="004C1BFC" w:rsidRPr="003F7DC9" w:rsidRDefault="00D9217B" w:rsidP="0032000A">
            <w:pPr>
              <w:pStyle w:val="TableParagraph"/>
              <w:numPr>
                <w:ilvl w:val="0"/>
                <w:numId w:val="24"/>
              </w:numPr>
              <w:tabs>
                <w:tab w:val="left" w:pos="362"/>
              </w:tabs>
              <w:spacing w:before="6"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I requisiti delle navi e delle organizzazioni di terra relativi alla gestione dei rischi e al controllo del COVID-19 sono stati comunicati in tempo utile a tutte le parti prima dell'arrivo? È previsto che l'agente</w:t>
            </w:r>
            <w:r w:rsidRPr="003F7DC9">
              <w:rPr>
                <w:rFonts w:ascii="Times New Roman" w:hAnsi="Times New Roman" w:cs="Times New Roman"/>
                <w:color w:val="0B0B0B"/>
                <w:spacing w:val="-36"/>
                <w:w w:val="105"/>
                <w:sz w:val="18"/>
              </w:rPr>
              <w:t xml:space="preserve"> </w:t>
            </w:r>
            <w:r w:rsidRPr="003F7DC9">
              <w:rPr>
                <w:rFonts w:ascii="Times New Roman" w:hAnsi="Times New Roman" w:cs="Times New Roman"/>
                <w:color w:val="0B0B0B"/>
                <w:w w:val="105"/>
                <w:sz w:val="18"/>
              </w:rPr>
              <w:t>della nave dovrà svolgere un ruolo importante in questo</w:t>
            </w:r>
            <w:r w:rsidRPr="003F7DC9">
              <w:rPr>
                <w:rFonts w:ascii="Times New Roman" w:hAnsi="Times New Roman" w:cs="Times New Roman"/>
                <w:color w:val="0B0B0B"/>
                <w:spacing w:val="-10"/>
                <w:w w:val="105"/>
                <w:sz w:val="18"/>
              </w:rPr>
              <w:t xml:space="preserve"> </w:t>
            </w:r>
            <w:r w:rsidRPr="003F7DC9">
              <w:rPr>
                <w:rFonts w:ascii="Times New Roman" w:hAnsi="Times New Roman" w:cs="Times New Roman"/>
                <w:color w:val="0B0B0B"/>
                <w:w w:val="105"/>
                <w:sz w:val="18"/>
              </w:rPr>
              <w:t>senso.</w:t>
            </w:r>
          </w:p>
          <w:p w14:paraId="33C58742" w14:textId="77777777" w:rsidR="004C1BFC" w:rsidRPr="003F7DC9" w:rsidRDefault="00D9217B" w:rsidP="0032000A">
            <w:pPr>
              <w:pStyle w:val="TableParagraph"/>
              <w:numPr>
                <w:ilvl w:val="0"/>
                <w:numId w:val="24"/>
              </w:numPr>
              <w:tabs>
                <w:tab w:val="left" w:pos="362"/>
              </w:tabs>
              <w:spacing w:before="2"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I requisiti di ciascuna parte sono compresi dall'altra</w:t>
            </w:r>
            <w:r w:rsidRPr="003F7DC9">
              <w:rPr>
                <w:rFonts w:ascii="Times New Roman" w:hAnsi="Times New Roman" w:cs="Times New Roman"/>
                <w:color w:val="0B0B0B"/>
                <w:spacing w:val="-4"/>
                <w:w w:val="105"/>
                <w:sz w:val="18"/>
              </w:rPr>
              <w:t xml:space="preserve"> </w:t>
            </w:r>
            <w:r w:rsidRPr="003F7DC9">
              <w:rPr>
                <w:rFonts w:ascii="Times New Roman" w:hAnsi="Times New Roman" w:cs="Times New Roman"/>
                <w:color w:val="0B0B0B"/>
                <w:w w:val="105"/>
                <w:sz w:val="18"/>
              </w:rPr>
              <w:t>parte?</w:t>
            </w:r>
          </w:p>
          <w:p w14:paraId="3BE2D002" w14:textId="77777777" w:rsidR="004C1BFC" w:rsidRPr="003F7DC9" w:rsidRDefault="00D9217B" w:rsidP="0032000A">
            <w:pPr>
              <w:pStyle w:val="TableParagraph"/>
              <w:numPr>
                <w:ilvl w:val="0"/>
                <w:numId w:val="24"/>
              </w:numPr>
              <w:tabs>
                <w:tab w:val="left" w:pos="362"/>
              </w:tabs>
              <w:spacing w:line="249" w:lineRule="auto"/>
              <w:ind w:right="81" w:firstLine="0"/>
              <w:jc w:val="both"/>
              <w:rPr>
                <w:rFonts w:ascii="Times New Roman" w:hAnsi="Times New Roman" w:cs="Times New Roman"/>
                <w:sz w:val="18"/>
              </w:rPr>
            </w:pPr>
            <w:r w:rsidRPr="003F7DC9">
              <w:rPr>
                <w:rFonts w:ascii="Times New Roman" w:hAnsi="Times New Roman" w:cs="Times New Roman"/>
                <w:color w:val="0B0B0B"/>
                <w:w w:val="105"/>
                <w:sz w:val="18"/>
              </w:rPr>
              <w:t>I requisiti sono allineati, ad es. requisiti per l'uso dei</w:t>
            </w:r>
            <w:r w:rsidRPr="003F7DC9">
              <w:rPr>
                <w:rFonts w:ascii="Times New Roman" w:hAnsi="Times New Roman" w:cs="Times New Roman"/>
                <w:color w:val="0B0B0B"/>
                <w:spacing w:val="-4"/>
                <w:w w:val="105"/>
                <w:sz w:val="18"/>
              </w:rPr>
              <w:t xml:space="preserve"> </w:t>
            </w:r>
            <w:r w:rsidRPr="003F7DC9">
              <w:rPr>
                <w:rFonts w:ascii="Times New Roman" w:hAnsi="Times New Roman" w:cs="Times New Roman"/>
                <w:color w:val="0B0B0B"/>
                <w:w w:val="105"/>
                <w:sz w:val="18"/>
              </w:rPr>
              <w:t>DPI?</w:t>
            </w:r>
          </w:p>
          <w:p w14:paraId="0752BF30" w14:textId="77777777" w:rsidR="004C1BFC" w:rsidRPr="003F7DC9" w:rsidRDefault="00D9217B" w:rsidP="0019267B">
            <w:pPr>
              <w:pStyle w:val="TableParagraph"/>
              <w:spacing w:before="1"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Se la gestione del rischio e i requisiti di una parte non sono allineati o non sono stati compresi, ulteriori misure di</w:t>
            </w:r>
            <w:r w:rsidRPr="003F7DC9">
              <w:rPr>
                <w:rFonts w:ascii="Times New Roman" w:hAnsi="Times New Roman" w:cs="Times New Roman"/>
                <w:color w:val="0B0B0B"/>
                <w:spacing w:val="21"/>
                <w:w w:val="105"/>
                <w:sz w:val="18"/>
              </w:rPr>
              <w:t xml:space="preserve"> </w:t>
            </w:r>
            <w:r w:rsidRPr="003F7DC9">
              <w:rPr>
                <w:rFonts w:ascii="Times New Roman" w:hAnsi="Times New Roman" w:cs="Times New Roman"/>
                <w:color w:val="0B0B0B"/>
                <w:w w:val="105"/>
                <w:sz w:val="18"/>
              </w:rPr>
              <w:t>controllo</w:t>
            </w:r>
          </w:p>
          <w:p w14:paraId="0C7D3B7B" w14:textId="77777777" w:rsidR="004C1BFC" w:rsidRPr="003F7DC9" w:rsidRDefault="00D9217B" w:rsidP="0019267B">
            <w:pPr>
              <w:pStyle w:val="TableParagraph"/>
              <w:spacing w:before="1" w:line="188" w:lineRule="exact"/>
              <w:ind w:left="91"/>
              <w:jc w:val="both"/>
              <w:rPr>
                <w:rFonts w:ascii="Times New Roman" w:hAnsi="Times New Roman" w:cs="Times New Roman"/>
                <w:sz w:val="18"/>
              </w:rPr>
            </w:pPr>
            <w:r w:rsidRPr="003F7DC9">
              <w:rPr>
                <w:rFonts w:ascii="Times New Roman" w:hAnsi="Times New Roman" w:cs="Times New Roman"/>
                <w:color w:val="0B0B0B"/>
                <w:w w:val="105"/>
                <w:sz w:val="18"/>
              </w:rPr>
              <w:t>potrebbero essere necessarie.</w:t>
            </w:r>
          </w:p>
        </w:tc>
      </w:tr>
      <w:tr w:rsidR="004C1BFC" w:rsidRPr="003F7DC9" w14:paraId="4A75BB81" w14:textId="77777777">
        <w:trPr>
          <w:trHeight w:val="1938"/>
        </w:trPr>
        <w:tc>
          <w:tcPr>
            <w:tcW w:w="1541" w:type="dxa"/>
          </w:tcPr>
          <w:p w14:paraId="5A371BC0" w14:textId="77777777" w:rsidR="004C1BFC" w:rsidRPr="003F7DC9" w:rsidRDefault="004C1BFC" w:rsidP="0019267B">
            <w:pPr>
              <w:pStyle w:val="TableParagraph"/>
              <w:rPr>
                <w:rFonts w:ascii="Times New Roman" w:hAnsi="Times New Roman" w:cs="Times New Roman"/>
                <w:i/>
                <w:sz w:val="20"/>
              </w:rPr>
            </w:pPr>
          </w:p>
          <w:p w14:paraId="0F307184" w14:textId="77777777" w:rsidR="004C1BFC" w:rsidRPr="003F7DC9" w:rsidRDefault="004C1BFC" w:rsidP="0019267B">
            <w:pPr>
              <w:pStyle w:val="TableParagraph"/>
              <w:rPr>
                <w:rFonts w:ascii="Times New Roman" w:hAnsi="Times New Roman" w:cs="Times New Roman"/>
                <w:i/>
                <w:sz w:val="20"/>
              </w:rPr>
            </w:pPr>
          </w:p>
          <w:p w14:paraId="507F837C" w14:textId="77777777" w:rsidR="004C1BFC" w:rsidRPr="003F7DC9" w:rsidRDefault="004C1BFC" w:rsidP="0019267B">
            <w:pPr>
              <w:pStyle w:val="TableParagraph"/>
              <w:rPr>
                <w:rFonts w:ascii="Times New Roman" w:hAnsi="Times New Roman" w:cs="Times New Roman"/>
                <w:i/>
                <w:sz w:val="20"/>
              </w:rPr>
            </w:pPr>
          </w:p>
          <w:p w14:paraId="46E3FE2B" w14:textId="77777777" w:rsidR="004C1BFC" w:rsidRPr="003F7DC9" w:rsidRDefault="00D9217B" w:rsidP="0019267B">
            <w:pPr>
              <w:pStyle w:val="TableParagraph"/>
              <w:spacing w:before="178"/>
              <w:ind w:left="233"/>
              <w:rPr>
                <w:rFonts w:ascii="Times New Roman" w:hAnsi="Times New Roman" w:cs="Times New Roman"/>
                <w:sz w:val="18"/>
              </w:rPr>
            </w:pPr>
            <w:r w:rsidRPr="003F7DC9">
              <w:rPr>
                <w:rFonts w:ascii="Times New Roman" w:hAnsi="Times New Roman" w:cs="Times New Roman"/>
                <w:color w:val="0B0B0B"/>
                <w:w w:val="105"/>
                <w:sz w:val="18"/>
              </w:rPr>
              <w:t>4 Controllare</w:t>
            </w:r>
          </w:p>
        </w:tc>
        <w:tc>
          <w:tcPr>
            <w:tcW w:w="3019" w:type="dxa"/>
          </w:tcPr>
          <w:p w14:paraId="339A9475" w14:textId="0C63E1DE" w:rsidR="004C1BFC" w:rsidRPr="003F7DC9" w:rsidRDefault="00D9217B" w:rsidP="0019267B">
            <w:pPr>
              <w:pStyle w:val="TableParagraph"/>
              <w:spacing w:before="6"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Se i requisiti di ciascuna parte, della nave e dell'organizzazione a terra sono stati tra loro</w:t>
            </w:r>
            <w:r w:rsidRPr="003F7DC9">
              <w:rPr>
                <w:rFonts w:ascii="Times New Roman" w:hAnsi="Times New Roman" w:cs="Times New Roman"/>
                <w:color w:val="0B0B0B"/>
                <w:spacing w:val="-34"/>
                <w:w w:val="105"/>
                <w:sz w:val="18"/>
              </w:rPr>
              <w:t xml:space="preserve"> </w:t>
            </w:r>
            <w:r w:rsidRPr="003F7DC9">
              <w:rPr>
                <w:rFonts w:ascii="Times New Roman" w:hAnsi="Times New Roman" w:cs="Times New Roman"/>
                <w:color w:val="0B0B0B"/>
                <w:w w:val="105"/>
                <w:sz w:val="18"/>
              </w:rPr>
              <w:t xml:space="preserve">comunicati e valutati e non sono stati compresi o ci sono differenze, allora devono essere prese misure di controllo in modo che </w:t>
            </w:r>
            <w:proofErr w:type="gramStart"/>
            <w:r w:rsidRPr="003F7DC9">
              <w:rPr>
                <w:rFonts w:ascii="Times New Roman" w:hAnsi="Times New Roman" w:cs="Times New Roman"/>
                <w:color w:val="0B0B0B"/>
                <w:w w:val="105"/>
                <w:sz w:val="18"/>
              </w:rPr>
              <w:t>tutti  i</w:t>
            </w:r>
            <w:proofErr w:type="gramEnd"/>
            <w:r w:rsidRPr="003F7DC9">
              <w:rPr>
                <w:rFonts w:ascii="Times New Roman" w:hAnsi="Times New Roman" w:cs="Times New Roman"/>
                <w:color w:val="0B0B0B"/>
                <w:w w:val="105"/>
                <w:sz w:val="18"/>
              </w:rPr>
              <w:t xml:space="preserve">  requisiti  siano  compresi</w:t>
            </w:r>
            <w:r w:rsidRPr="003F7DC9">
              <w:rPr>
                <w:rFonts w:ascii="Times New Roman" w:hAnsi="Times New Roman" w:cs="Times New Roman"/>
                <w:color w:val="0B0B0B"/>
                <w:spacing w:val="17"/>
                <w:w w:val="105"/>
                <w:sz w:val="18"/>
              </w:rPr>
              <w:t xml:space="preserve"> </w:t>
            </w:r>
            <w:r w:rsidRPr="003F7DC9">
              <w:rPr>
                <w:rFonts w:ascii="Times New Roman" w:hAnsi="Times New Roman" w:cs="Times New Roman"/>
                <w:color w:val="0B0B0B"/>
                <w:w w:val="105"/>
                <w:sz w:val="18"/>
              </w:rPr>
              <w:t>e</w:t>
            </w:r>
          </w:p>
          <w:p w14:paraId="4C3E285E" w14:textId="77777777" w:rsidR="004C1BFC" w:rsidRPr="003F7DC9" w:rsidRDefault="00D9217B" w:rsidP="0019267B">
            <w:pPr>
              <w:pStyle w:val="TableParagraph"/>
              <w:spacing w:before="2" w:line="188" w:lineRule="exact"/>
              <w:ind w:left="91"/>
              <w:jc w:val="both"/>
              <w:rPr>
                <w:rFonts w:ascii="Times New Roman" w:hAnsi="Times New Roman" w:cs="Times New Roman"/>
                <w:sz w:val="18"/>
              </w:rPr>
            </w:pPr>
            <w:r w:rsidRPr="003F7DC9">
              <w:rPr>
                <w:rFonts w:ascii="Times New Roman" w:hAnsi="Times New Roman" w:cs="Times New Roman"/>
                <w:color w:val="0B0B0B"/>
                <w:w w:val="105"/>
                <w:sz w:val="18"/>
              </w:rPr>
              <w:t>che   i   requisiti   possono</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essere</w:t>
            </w:r>
          </w:p>
        </w:tc>
        <w:tc>
          <w:tcPr>
            <w:tcW w:w="3764" w:type="dxa"/>
          </w:tcPr>
          <w:p w14:paraId="079F6C27" w14:textId="77777777" w:rsidR="004C1BFC" w:rsidRPr="003F7DC9" w:rsidRDefault="00D9217B" w:rsidP="0019267B">
            <w:pPr>
              <w:pStyle w:val="TableParagraph"/>
              <w:spacing w:before="6"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Se le misure di controllo della nave e dell'organizzazione a terra inizialmente non allineati o non completamente compresi devono essere identificate le azioni necessarie per correggere la situazione.</w:t>
            </w:r>
          </w:p>
          <w:p w14:paraId="0A04CB05" w14:textId="77777777" w:rsidR="004C1BFC" w:rsidRPr="003F7DC9" w:rsidRDefault="00D9217B" w:rsidP="0019267B">
            <w:pPr>
              <w:pStyle w:val="TableParagraph"/>
              <w:spacing w:before="2"/>
              <w:ind w:left="91"/>
              <w:jc w:val="both"/>
              <w:rPr>
                <w:rFonts w:ascii="Times New Roman" w:hAnsi="Times New Roman" w:cs="Times New Roman"/>
                <w:sz w:val="18"/>
              </w:rPr>
            </w:pPr>
            <w:r w:rsidRPr="003F7DC9">
              <w:rPr>
                <w:rFonts w:ascii="Times New Roman" w:hAnsi="Times New Roman" w:cs="Times New Roman"/>
                <w:color w:val="0B0B0B"/>
                <w:w w:val="105"/>
                <w:sz w:val="18"/>
              </w:rPr>
              <w:t>Le considerazioni dovrebbero includere:</w:t>
            </w:r>
          </w:p>
          <w:p w14:paraId="74ED30CA" w14:textId="77777777" w:rsidR="004C1BFC" w:rsidRPr="003F7DC9" w:rsidRDefault="00D9217B" w:rsidP="0032000A">
            <w:pPr>
              <w:pStyle w:val="TableParagraph"/>
              <w:numPr>
                <w:ilvl w:val="0"/>
                <w:numId w:val="23"/>
              </w:numPr>
              <w:tabs>
                <w:tab w:val="left" w:pos="362"/>
              </w:tabs>
              <w:spacing w:before="4" w:line="216" w:lineRule="exact"/>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È necessario fornire una spiegazione aggiuntiva dei requisiti</w:t>
            </w:r>
            <w:r w:rsidRPr="003F7DC9">
              <w:rPr>
                <w:rFonts w:ascii="Times New Roman" w:hAnsi="Times New Roman" w:cs="Times New Roman"/>
                <w:color w:val="0B0B0B"/>
                <w:spacing w:val="-12"/>
                <w:w w:val="105"/>
                <w:sz w:val="18"/>
              </w:rPr>
              <w:t xml:space="preserve"> </w:t>
            </w:r>
            <w:r w:rsidRPr="003F7DC9">
              <w:rPr>
                <w:rFonts w:ascii="Times New Roman" w:hAnsi="Times New Roman" w:cs="Times New Roman"/>
                <w:color w:val="0B0B0B"/>
                <w:w w:val="105"/>
                <w:sz w:val="18"/>
              </w:rPr>
              <w:t>forniti?</w:t>
            </w:r>
          </w:p>
        </w:tc>
      </w:tr>
    </w:tbl>
    <w:p w14:paraId="21A72319" w14:textId="77777777" w:rsidR="004C1BFC" w:rsidRPr="003F7DC9" w:rsidRDefault="004C1BFC" w:rsidP="0019267B">
      <w:pPr>
        <w:spacing w:line="216" w:lineRule="exact"/>
        <w:jc w:val="both"/>
        <w:rPr>
          <w:sz w:val="18"/>
        </w:rPr>
        <w:sectPr w:rsidR="004C1BFC" w:rsidRPr="003F7DC9">
          <w:pgSz w:w="11900" w:h="16840"/>
          <w:pgMar w:top="1600" w:right="1020" w:bottom="280" w:left="1060" w:header="720" w:footer="720" w:gutter="0"/>
          <w:cols w:space="720"/>
        </w:sectPr>
      </w:pPr>
    </w:p>
    <w:p w14:paraId="23FA4AC1" w14:textId="77777777" w:rsidR="004C1BFC" w:rsidRPr="003F7DC9" w:rsidRDefault="004C1BFC" w:rsidP="0019267B">
      <w:pPr>
        <w:pStyle w:val="Corpotesto"/>
      </w:pPr>
    </w:p>
    <w:p w14:paraId="54128B54" w14:textId="77777777" w:rsidR="004C1BFC" w:rsidRPr="003F7DC9" w:rsidRDefault="004C1BFC" w:rsidP="0019267B">
      <w:pPr>
        <w:pStyle w:val="Corpotesto"/>
        <w:spacing w:before="4"/>
        <w:rPr>
          <w:sz w:val="16"/>
        </w:rPr>
      </w:pPr>
    </w:p>
    <w:tbl>
      <w:tblPr>
        <w:tblStyle w:val="TableNormal"/>
        <w:tblW w:w="0" w:type="auto"/>
        <w:tblInd w:w="658" w:type="dxa"/>
        <w:tblBorders>
          <w:top w:val="single" w:sz="4" w:space="0" w:color="0B0B0B"/>
          <w:left w:val="single" w:sz="4" w:space="0" w:color="0B0B0B"/>
          <w:bottom w:val="single" w:sz="4" w:space="0" w:color="0B0B0B"/>
          <w:right w:val="single" w:sz="4" w:space="0" w:color="0B0B0B"/>
          <w:insideH w:val="single" w:sz="4" w:space="0" w:color="0B0B0B"/>
          <w:insideV w:val="single" w:sz="4" w:space="0" w:color="0B0B0B"/>
        </w:tblBorders>
        <w:tblLayout w:type="fixed"/>
        <w:tblLook w:val="01E0" w:firstRow="1" w:lastRow="1" w:firstColumn="1" w:lastColumn="1" w:noHBand="0" w:noVBand="0"/>
      </w:tblPr>
      <w:tblGrid>
        <w:gridCol w:w="1573"/>
        <w:gridCol w:w="3082"/>
        <w:gridCol w:w="3843"/>
      </w:tblGrid>
      <w:tr w:rsidR="004C1BFC" w:rsidRPr="003F7DC9" w14:paraId="7C63FC37" w14:textId="77777777">
        <w:trPr>
          <w:trHeight w:val="4838"/>
        </w:trPr>
        <w:tc>
          <w:tcPr>
            <w:tcW w:w="1573" w:type="dxa"/>
          </w:tcPr>
          <w:p w14:paraId="6677FEB7" w14:textId="77777777" w:rsidR="004C1BFC" w:rsidRPr="003F7DC9" w:rsidRDefault="004C1BFC" w:rsidP="0019267B">
            <w:pPr>
              <w:pStyle w:val="TableParagraph"/>
              <w:rPr>
                <w:rFonts w:ascii="Times New Roman" w:hAnsi="Times New Roman" w:cs="Times New Roman"/>
                <w:sz w:val="18"/>
              </w:rPr>
            </w:pPr>
          </w:p>
        </w:tc>
        <w:tc>
          <w:tcPr>
            <w:tcW w:w="3082" w:type="dxa"/>
          </w:tcPr>
          <w:p w14:paraId="24738D38" w14:textId="77777777" w:rsidR="004C1BFC" w:rsidRPr="003F7DC9" w:rsidRDefault="00D9217B" w:rsidP="0019267B">
            <w:pPr>
              <w:pStyle w:val="TableParagraph"/>
              <w:ind w:left="93" w:right="83"/>
              <w:jc w:val="both"/>
              <w:rPr>
                <w:rFonts w:ascii="Times New Roman" w:hAnsi="Times New Roman" w:cs="Times New Roman"/>
                <w:sz w:val="19"/>
              </w:rPr>
            </w:pPr>
            <w:r w:rsidRPr="003F7DC9">
              <w:rPr>
                <w:rFonts w:ascii="Times New Roman" w:hAnsi="Times New Roman" w:cs="Times New Roman"/>
                <w:color w:val="0B0B0B"/>
                <w:sz w:val="19"/>
              </w:rPr>
              <w:t>reciprocamente concordati e compresi da tutte le parti prima dell'intervento a bordo della nave</w:t>
            </w:r>
          </w:p>
        </w:tc>
        <w:tc>
          <w:tcPr>
            <w:tcW w:w="3843" w:type="dxa"/>
          </w:tcPr>
          <w:p w14:paraId="7FFD75E8" w14:textId="77777777" w:rsidR="004C1BFC" w:rsidRPr="003F7DC9" w:rsidRDefault="00D9217B" w:rsidP="0032000A">
            <w:pPr>
              <w:pStyle w:val="TableParagraph"/>
              <w:numPr>
                <w:ilvl w:val="0"/>
                <w:numId w:val="22"/>
              </w:numPr>
              <w:tabs>
                <w:tab w:val="left" w:pos="369"/>
              </w:tabs>
              <w:ind w:right="82" w:firstLine="0"/>
              <w:jc w:val="both"/>
              <w:rPr>
                <w:rFonts w:ascii="Times New Roman" w:hAnsi="Times New Roman" w:cs="Times New Roman"/>
                <w:sz w:val="19"/>
              </w:rPr>
            </w:pPr>
            <w:r w:rsidRPr="003F7DC9">
              <w:rPr>
                <w:rFonts w:ascii="Times New Roman" w:hAnsi="Times New Roman" w:cs="Times New Roman"/>
                <w:color w:val="0B0B0B"/>
                <w:sz w:val="19"/>
              </w:rPr>
              <w:t>Se i requisiti non sono compresi e o allineati, misure di controllo possono essere implementate chiarendo i requisiti e/o concordando requisiti reciprocamente</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accettabili?</w:t>
            </w:r>
          </w:p>
          <w:p w14:paraId="39A139F2" w14:textId="77777777" w:rsidR="004C1BFC" w:rsidRPr="003F7DC9" w:rsidRDefault="00D9217B" w:rsidP="0032000A">
            <w:pPr>
              <w:pStyle w:val="TableParagraph"/>
              <w:numPr>
                <w:ilvl w:val="0"/>
                <w:numId w:val="22"/>
              </w:numPr>
              <w:tabs>
                <w:tab w:val="left" w:pos="369"/>
              </w:tabs>
              <w:spacing w:before="8"/>
              <w:ind w:right="84" w:firstLine="0"/>
              <w:jc w:val="both"/>
              <w:rPr>
                <w:rFonts w:ascii="Times New Roman" w:hAnsi="Times New Roman" w:cs="Times New Roman"/>
                <w:sz w:val="19"/>
              </w:rPr>
            </w:pPr>
            <w:r w:rsidRPr="003F7DC9">
              <w:rPr>
                <w:rFonts w:ascii="Times New Roman" w:hAnsi="Times New Roman" w:cs="Times New Roman"/>
                <w:color w:val="0B0B0B"/>
                <w:sz w:val="19"/>
              </w:rPr>
              <w:t>Quali misure di protezione sono in atto a bordo e per il personale che</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sale?</w:t>
            </w:r>
          </w:p>
          <w:p w14:paraId="7938CBB5" w14:textId="77777777" w:rsidR="004C1BFC" w:rsidRPr="003F7DC9" w:rsidRDefault="00D9217B" w:rsidP="0032000A">
            <w:pPr>
              <w:pStyle w:val="TableParagraph"/>
              <w:numPr>
                <w:ilvl w:val="0"/>
                <w:numId w:val="22"/>
              </w:numPr>
              <w:tabs>
                <w:tab w:val="left" w:pos="369"/>
              </w:tabs>
              <w:spacing w:before="3"/>
              <w:ind w:right="84" w:firstLine="0"/>
              <w:jc w:val="both"/>
              <w:rPr>
                <w:rFonts w:ascii="Times New Roman" w:hAnsi="Times New Roman" w:cs="Times New Roman"/>
                <w:sz w:val="19"/>
              </w:rPr>
            </w:pPr>
            <w:r w:rsidRPr="003F7DC9">
              <w:rPr>
                <w:rFonts w:ascii="Times New Roman" w:hAnsi="Times New Roman" w:cs="Times New Roman"/>
                <w:color w:val="0B0B0B"/>
                <w:sz w:val="19"/>
              </w:rPr>
              <w:t>Sono accettabili misure alternative, ad es. fornitura della nave di DPI al personale di</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terra?</w:t>
            </w:r>
          </w:p>
          <w:p w14:paraId="12EBD3F2" w14:textId="77777777" w:rsidR="004C1BFC" w:rsidRPr="003F7DC9" w:rsidRDefault="00D9217B" w:rsidP="0032000A">
            <w:pPr>
              <w:pStyle w:val="TableParagraph"/>
              <w:numPr>
                <w:ilvl w:val="0"/>
                <w:numId w:val="22"/>
              </w:numPr>
              <w:tabs>
                <w:tab w:val="left" w:pos="369"/>
              </w:tabs>
              <w:spacing w:before="4"/>
              <w:ind w:right="86" w:firstLine="0"/>
              <w:jc w:val="both"/>
              <w:rPr>
                <w:rFonts w:ascii="Times New Roman" w:hAnsi="Times New Roman" w:cs="Times New Roman"/>
                <w:sz w:val="19"/>
              </w:rPr>
            </w:pPr>
            <w:r w:rsidRPr="003F7DC9">
              <w:rPr>
                <w:rFonts w:ascii="Times New Roman" w:hAnsi="Times New Roman" w:cs="Times New Roman"/>
                <w:color w:val="0B0B0B"/>
                <w:sz w:val="19"/>
              </w:rPr>
              <w:t>È possibile mantenere il distanziamento sociale?</w:t>
            </w:r>
          </w:p>
          <w:p w14:paraId="7C2EA1AF" w14:textId="77777777" w:rsidR="004C1BFC" w:rsidRPr="003F7DC9" w:rsidRDefault="00D9217B" w:rsidP="0032000A">
            <w:pPr>
              <w:pStyle w:val="TableParagraph"/>
              <w:numPr>
                <w:ilvl w:val="0"/>
                <w:numId w:val="22"/>
              </w:numPr>
              <w:tabs>
                <w:tab w:val="left" w:pos="369"/>
                <w:tab w:val="left" w:pos="2244"/>
                <w:tab w:val="left" w:pos="3171"/>
              </w:tabs>
              <w:spacing w:before="3"/>
              <w:ind w:right="86" w:firstLine="0"/>
              <w:jc w:val="both"/>
              <w:rPr>
                <w:rFonts w:ascii="Times New Roman" w:hAnsi="Times New Roman" w:cs="Times New Roman"/>
                <w:sz w:val="19"/>
              </w:rPr>
            </w:pPr>
            <w:r w:rsidRPr="003F7DC9">
              <w:rPr>
                <w:rFonts w:ascii="Times New Roman" w:hAnsi="Times New Roman" w:cs="Times New Roman"/>
                <w:color w:val="0B0B0B"/>
                <w:sz w:val="19"/>
              </w:rPr>
              <w:t>L’ingresso nelle zone alloggio dell'equipaggio</w:t>
            </w:r>
            <w:r w:rsidRPr="003F7DC9">
              <w:rPr>
                <w:rFonts w:ascii="Times New Roman" w:hAnsi="Times New Roman" w:cs="Times New Roman"/>
                <w:color w:val="0B0B0B"/>
                <w:sz w:val="19"/>
              </w:rPr>
              <w:tab/>
              <w:t>può</w:t>
            </w:r>
            <w:r w:rsidRPr="003F7DC9">
              <w:rPr>
                <w:rFonts w:ascii="Times New Roman" w:hAnsi="Times New Roman" w:cs="Times New Roman"/>
                <w:color w:val="0B0B0B"/>
                <w:sz w:val="19"/>
              </w:rPr>
              <w:tab/>
            </w:r>
            <w:r w:rsidRPr="003F7DC9">
              <w:rPr>
                <w:rFonts w:ascii="Times New Roman" w:hAnsi="Times New Roman" w:cs="Times New Roman"/>
                <w:color w:val="0B0B0B"/>
                <w:spacing w:val="-4"/>
                <w:sz w:val="19"/>
              </w:rPr>
              <w:t xml:space="preserve">essere </w:t>
            </w:r>
            <w:r w:rsidRPr="003F7DC9">
              <w:rPr>
                <w:rFonts w:ascii="Times New Roman" w:hAnsi="Times New Roman" w:cs="Times New Roman"/>
                <w:color w:val="0B0B0B"/>
                <w:sz w:val="19"/>
              </w:rPr>
              <w:t>evitato/minimizzato?</w:t>
            </w:r>
          </w:p>
          <w:p w14:paraId="23FDAE50" w14:textId="77777777" w:rsidR="004C1BFC" w:rsidRPr="003F7DC9" w:rsidRDefault="00D9217B" w:rsidP="0019267B">
            <w:pPr>
              <w:pStyle w:val="TableParagraph"/>
              <w:spacing w:before="5"/>
              <w:ind w:left="93" w:right="83"/>
              <w:jc w:val="both"/>
              <w:rPr>
                <w:rFonts w:ascii="Times New Roman" w:hAnsi="Times New Roman" w:cs="Times New Roman"/>
                <w:sz w:val="19"/>
              </w:rPr>
            </w:pPr>
            <w:r w:rsidRPr="003F7DC9">
              <w:rPr>
                <w:rFonts w:ascii="Times New Roman" w:hAnsi="Times New Roman" w:cs="Times New Roman"/>
                <w:color w:val="0B0B0B"/>
                <w:sz w:val="19"/>
              </w:rPr>
              <w:t>Una volta che i requisiti che differiscono dalla normale pratica per ciascuna delle parti sono concordati da parte di tutte le parti interessate, gli stessi dovrebbero essere comunicati in modo chiaro a tutte le parti coinvolte, vale a dire a</w:t>
            </w:r>
            <w:r w:rsidRPr="003F7DC9">
              <w:rPr>
                <w:rFonts w:ascii="Times New Roman" w:hAnsi="Times New Roman" w:cs="Times New Roman"/>
                <w:color w:val="0B0B0B"/>
                <w:spacing w:val="52"/>
                <w:sz w:val="19"/>
              </w:rPr>
              <w:t xml:space="preserve"> </w:t>
            </w:r>
            <w:r w:rsidRPr="003F7DC9">
              <w:rPr>
                <w:rFonts w:ascii="Times New Roman" w:hAnsi="Times New Roman" w:cs="Times New Roman"/>
                <w:color w:val="0B0B0B"/>
                <w:sz w:val="19"/>
              </w:rPr>
              <w:t>tutto</w:t>
            </w:r>
          </w:p>
          <w:p w14:paraId="5614F0BA" w14:textId="77777777" w:rsidR="004C1BFC" w:rsidRPr="003F7DC9" w:rsidRDefault="00D9217B" w:rsidP="0019267B">
            <w:pPr>
              <w:pStyle w:val="TableParagraph"/>
              <w:spacing w:before="9" w:line="198" w:lineRule="exact"/>
              <w:ind w:left="93"/>
              <w:jc w:val="both"/>
              <w:rPr>
                <w:rFonts w:ascii="Times New Roman" w:hAnsi="Times New Roman" w:cs="Times New Roman"/>
                <w:sz w:val="19"/>
              </w:rPr>
            </w:pPr>
            <w:r w:rsidRPr="003F7DC9">
              <w:rPr>
                <w:rFonts w:ascii="Times New Roman" w:hAnsi="Times New Roman" w:cs="Times New Roman"/>
                <w:color w:val="0B0B0B"/>
                <w:sz w:val="19"/>
              </w:rPr>
              <w:t>l'equipaggio e tutti i partecipanti di terra.</w:t>
            </w:r>
          </w:p>
        </w:tc>
      </w:tr>
      <w:tr w:rsidR="004C1BFC" w:rsidRPr="003F7DC9" w14:paraId="273CCE15" w14:textId="77777777">
        <w:trPr>
          <w:trHeight w:val="4617"/>
        </w:trPr>
        <w:tc>
          <w:tcPr>
            <w:tcW w:w="1573" w:type="dxa"/>
          </w:tcPr>
          <w:p w14:paraId="22CFB25C" w14:textId="77777777" w:rsidR="004C1BFC" w:rsidRPr="003F7DC9" w:rsidRDefault="004C1BFC" w:rsidP="0019267B">
            <w:pPr>
              <w:pStyle w:val="TableParagraph"/>
              <w:rPr>
                <w:rFonts w:ascii="Times New Roman" w:hAnsi="Times New Roman" w:cs="Times New Roman"/>
                <w:sz w:val="20"/>
              </w:rPr>
            </w:pPr>
          </w:p>
          <w:p w14:paraId="14FA27F3" w14:textId="77777777" w:rsidR="004C1BFC" w:rsidRPr="003F7DC9" w:rsidRDefault="004C1BFC" w:rsidP="0019267B">
            <w:pPr>
              <w:pStyle w:val="TableParagraph"/>
              <w:rPr>
                <w:rFonts w:ascii="Times New Roman" w:hAnsi="Times New Roman" w:cs="Times New Roman"/>
                <w:sz w:val="20"/>
              </w:rPr>
            </w:pPr>
          </w:p>
          <w:p w14:paraId="5BDB556A" w14:textId="77777777" w:rsidR="004C1BFC" w:rsidRPr="003F7DC9" w:rsidRDefault="004C1BFC" w:rsidP="0019267B">
            <w:pPr>
              <w:pStyle w:val="TableParagraph"/>
              <w:rPr>
                <w:rFonts w:ascii="Times New Roman" w:hAnsi="Times New Roman" w:cs="Times New Roman"/>
                <w:sz w:val="20"/>
              </w:rPr>
            </w:pPr>
          </w:p>
          <w:p w14:paraId="0868AFEF" w14:textId="77777777" w:rsidR="004C1BFC" w:rsidRPr="003F7DC9" w:rsidRDefault="004C1BFC" w:rsidP="0019267B">
            <w:pPr>
              <w:pStyle w:val="TableParagraph"/>
              <w:rPr>
                <w:rFonts w:ascii="Times New Roman" w:hAnsi="Times New Roman" w:cs="Times New Roman"/>
                <w:sz w:val="20"/>
              </w:rPr>
            </w:pPr>
          </w:p>
          <w:p w14:paraId="333210EF" w14:textId="77777777" w:rsidR="004C1BFC" w:rsidRPr="003F7DC9" w:rsidRDefault="004C1BFC" w:rsidP="0019267B">
            <w:pPr>
              <w:pStyle w:val="TableParagraph"/>
              <w:rPr>
                <w:rFonts w:ascii="Times New Roman" w:hAnsi="Times New Roman" w:cs="Times New Roman"/>
                <w:sz w:val="20"/>
              </w:rPr>
            </w:pPr>
          </w:p>
          <w:p w14:paraId="22C061A4" w14:textId="77777777" w:rsidR="004C1BFC" w:rsidRPr="003F7DC9" w:rsidRDefault="004C1BFC" w:rsidP="0019267B">
            <w:pPr>
              <w:pStyle w:val="TableParagraph"/>
              <w:rPr>
                <w:rFonts w:ascii="Times New Roman" w:hAnsi="Times New Roman" w:cs="Times New Roman"/>
                <w:sz w:val="20"/>
              </w:rPr>
            </w:pPr>
          </w:p>
          <w:p w14:paraId="496E88A0" w14:textId="77777777" w:rsidR="004C1BFC" w:rsidRPr="003F7DC9" w:rsidRDefault="004C1BFC" w:rsidP="0019267B">
            <w:pPr>
              <w:pStyle w:val="TableParagraph"/>
              <w:rPr>
                <w:rFonts w:ascii="Times New Roman" w:hAnsi="Times New Roman" w:cs="Times New Roman"/>
                <w:sz w:val="20"/>
              </w:rPr>
            </w:pPr>
          </w:p>
          <w:p w14:paraId="307C36DF" w14:textId="77777777" w:rsidR="004C1BFC" w:rsidRPr="003F7DC9" w:rsidRDefault="004C1BFC" w:rsidP="0019267B">
            <w:pPr>
              <w:pStyle w:val="TableParagraph"/>
              <w:rPr>
                <w:rFonts w:ascii="Times New Roman" w:hAnsi="Times New Roman" w:cs="Times New Roman"/>
                <w:sz w:val="20"/>
              </w:rPr>
            </w:pPr>
          </w:p>
          <w:p w14:paraId="2851CD33" w14:textId="77777777" w:rsidR="004C1BFC" w:rsidRPr="003F7DC9" w:rsidRDefault="004C1BFC" w:rsidP="0019267B">
            <w:pPr>
              <w:pStyle w:val="TableParagraph"/>
              <w:rPr>
                <w:rFonts w:ascii="Times New Roman" w:hAnsi="Times New Roman" w:cs="Times New Roman"/>
                <w:sz w:val="20"/>
              </w:rPr>
            </w:pPr>
          </w:p>
          <w:p w14:paraId="6539DC3E" w14:textId="77777777" w:rsidR="004C1BFC" w:rsidRPr="003F7DC9" w:rsidRDefault="00D9217B" w:rsidP="0019267B">
            <w:pPr>
              <w:pStyle w:val="TableParagraph"/>
              <w:spacing w:before="130"/>
              <w:ind w:left="93"/>
              <w:rPr>
                <w:rFonts w:ascii="Times New Roman" w:hAnsi="Times New Roman" w:cs="Times New Roman"/>
                <w:sz w:val="19"/>
              </w:rPr>
            </w:pPr>
            <w:r w:rsidRPr="003F7DC9">
              <w:rPr>
                <w:rFonts w:ascii="Times New Roman" w:hAnsi="Times New Roman" w:cs="Times New Roman"/>
                <w:color w:val="0B0B0B"/>
                <w:sz w:val="19"/>
              </w:rPr>
              <w:t>5 DPI</w:t>
            </w:r>
          </w:p>
        </w:tc>
        <w:tc>
          <w:tcPr>
            <w:tcW w:w="3082" w:type="dxa"/>
          </w:tcPr>
          <w:p w14:paraId="77C311A2" w14:textId="77777777" w:rsidR="004C1BFC" w:rsidRPr="003F7DC9" w:rsidRDefault="004C1BFC" w:rsidP="0019267B">
            <w:pPr>
              <w:pStyle w:val="TableParagraph"/>
              <w:rPr>
                <w:rFonts w:ascii="Times New Roman" w:hAnsi="Times New Roman" w:cs="Times New Roman"/>
                <w:sz w:val="20"/>
              </w:rPr>
            </w:pPr>
          </w:p>
          <w:p w14:paraId="11886F43" w14:textId="77777777" w:rsidR="004C1BFC" w:rsidRPr="003F7DC9" w:rsidRDefault="004C1BFC" w:rsidP="0019267B">
            <w:pPr>
              <w:pStyle w:val="TableParagraph"/>
              <w:rPr>
                <w:rFonts w:ascii="Times New Roman" w:hAnsi="Times New Roman" w:cs="Times New Roman"/>
                <w:sz w:val="20"/>
              </w:rPr>
            </w:pPr>
          </w:p>
          <w:p w14:paraId="3A21171C" w14:textId="77777777" w:rsidR="004C1BFC" w:rsidRPr="003F7DC9" w:rsidRDefault="004C1BFC" w:rsidP="0019267B">
            <w:pPr>
              <w:pStyle w:val="TableParagraph"/>
              <w:rPr>
                <w:rFonts w:ascii="Times New Roman" w:hAnsi="Times New Roman" w:cs="Times New Roman"/>
                <w:sz w:val="20"/>
              </w:rPr>
            </w:pPr>
          </w:p>
          <w:p w14:paraId="228068BD" w14:textId="77777777" w:rsidR="004C1BFC" w:rsidRPr="003F7DC9" w:rsidRDefault="004C1BFC" w:rsidP="0019267B">
            <w:pPr>
              <w:pStyle w:val="TableParagraph"/>
              <w:rPr>
                <w:rFonts w:ascii="Times New Roman" w:hAnsi="Times New Roman" w:cs="Times New Roman"/>
                <w:sz w:val="20"/>
              </w:rPr>
            </w:pPr>
          </w:p>
          <w:p w14:paraId="333ECCCA" w14:textId="77777777" w:rsidR="004C1BFC" w:rsidRPr="003F7DC9" w:rsidRDefault="004C1BFC" w:rsidP="0019267B">
            <w:pPr>
              <w:pStyle w:val="TableParagraph"/>
              <w:rPr>
                <w:rFonts w:ascii="Times New Roman" w:hAnsi="Times New Roman" w:cs="Times New Roman"/>
                <w:sz w:val="20"/>
              </w:rPr>
            </w:pPr>
          </w:p>
          <w:p w14:paraId="0B4328B8" w14:textId="77777777" w:rsidR="004C1BFC" w:rsidRPr="003F7DC9" w:rsidRDefault="004C1BFC" w:rsidP="0019267B">
            <w:pPr>
              <w:pStyle w:val="TableParagraph"/>
              <w:rPr>
                <w:rFonts w:ascii="Times New Roman" w:hAnsi="Times New Roman" w:cs="Times New Roman"/>
                <w:sz w:val="20"/>
              </w:rPr>
            </w:pPr>
          </w:p>
          <w:p w14:paraId="2A7DCB53" w14:textId="77777777" w:rsidR="004C1BFC" w:rsidRPr="003F7DC9" w:rsidRDefault="004C1BFC" w:rsidP="0019267B">
            <w:pPr>
              <w:pStyle w:val="TableParagraph"/>
              <w:spacing w:before="5"/>
              <w:rPr>
                <w:rFonts w:ascii="Times New Roman" w:hAnsi="Times New Roman" w:cs="Times New Roman"/>
                <w:sz w:val="23"/>
              </w:rPr>
            </w:pPr>
          </w:p>
          <w:p w14:paraId="36EDF6A3" w14:textId="566E493C" w:rsidR="004C1BFC" w:rsidRPr="003F7DC9" w:rsidRDefault="00D9217B" w:rsidP="0019267B">
            <w:pPr>
              <w:pStyle w:val="TableParagraph"/>
              <w:ind w:left="93" w:right="83"/>
              <w:jc w:val="both"/>
              <w:rPr>
                <w:rFonts w:ascii="Times New Roman" w:hAnsi="Times New Roman" w:cs="Times New Roman"/>
                <w:sz w:val="19"/>
              </w:rPr>
            </w:pPr>
            <w:r w:rsidRPr="003F7DC9">
              <w:rPr>
                <w:rFonts w:ascii="Times New Roman" w:hAnsi="Times New Roman" w:cs="Times New Roman"/>
                <w:color w:val="0B0B0B"/>
                <w:sz w:val="19"/>
              </w:rPr>
              <w:t xml:space="preserve">Comprendere quali DPI sono richiesti e che dovrebbero essere utilizzati dall'equipaggio e dal personale di terra durante le presenze a bordo ed in </w:t>
            </w:r>
            <w:proofErr w:type="gramStart"/>
            <w:r w:rsidRPr="003F7DC9">
              <w:rPr>
                <w:rFonts w:ascii="Times New Roman" w:hAnsi="Times New Roman" w:cs="Times New Roman"/>
                <w:color w:val="0B0B0B"/>
                <w:sz w:val="19"/>
              </w:rPr>
              <w:t>quali  orari</w:t>
            </w:r>
            <w:proofErr w:type="gramEnd"/>
            <w:r w:rsidRPr="003F7DC9">
              <w:rPr>
                <w:rFonts w:ascii="Times New Roman" w:hAnsi="Times New Roman" w:cs="Times New Roman"/>
                <w:color w:val="0B0B0B"/>
                <w:sz w:val="19"/>
              </w:rPr>
              <w:t>.</w:t>
            </w:r>
          </w:p>
        </w:tc>
        <w:tc>
          <w:tcPr>
            <w:tcW w:w="3843" w:type="dxa"/>
          </w:tcPr>
          <w:p w14:paraId="621B89A1" w14:textId="77777777" w:rsidR="004C1BFC" w:rsidRPr="003F7DC9" w:rsidRDefault="00D9217B" w:rsidP="0019267B">
            <w:pPr>
              <w:pStyle w:val="TableParagraph"/>
              <w:tabs>
                <w:tab w:val="left" w:pos="1983"/>
                <w:tab w:val="left" w:pos="3502"/>
              </w:tabs>
              <w:ind w:left="93" w:right="84"/>
              <w:jc w:val="both"/>
              <w:rPr>
                <w:rFonts w:ascii="Times New Roman" w:hAnsi="Times New Roman" w:cs="Times New Roman"/>
                <w:sz w:val="19"/>
              </w:rPr>
            </w:pPr>
            <w:r w:rsidRPr="003F7DC9">
              <w:rPr>
                <w:rFonts w:ascii="Times New Roman" w:hAnsi="Times New Roman" w:cs="Times New Roman"/>
                <w:color w:val="0B0B0B"/>
                <w:sz w:val="19"/>
              </w:rPr>
              <w:t>Oltre a comprendere le aspettative sui DPI reciprocamente</w:t>
            </w:r>
            <w:r w:rsidRPr="003F7DC9">
              <w:rPr>
                <w:rFonts w:ascii="Times New Roman" w:hAnsi="Times New Roman" w:cs="Times New Roman"/>
                <w:color w:val="0B0B0B"/>
                <w:sz w:val="19"/>
              </w:rPr>
              <w:tab/>
              <w:t>concordate</w:t>
            </w:r>
            <w:r w:rsidRPr="003F7DC9">
              <w:rPr>
                <w:rFonts w:ascii="Times New Roman" w:hAnsi="Times New Roman" w:cs="Times New Roman"/>
                <w:color w:val="0B0B0B"/>
                <w:sz w:val="19"/>
              </w:rPr>
              <w:tab/>
            </w:r>
            <w:r w:rsidRPr="003F7DC9">
              <w:rPr>
                <w:rFonts w:ascii="Times New Roman" w:hAnsi="Times New Roman" w:cs="Times New Roman"/>
                <w:color w:val="0B0B0B"/>
                <w:spacing w:val="-6"/>
                <w:sz w:val="19"/>
              </w:rPr>
              <w:t xml:space="preserve">sia </w:t>
            </w:r>
            <w:r w:rsidRPr="003F7DC9">
              <w:rPr>
                <w:rFonts w:ascii="Times New Roman" w:hAnsi="Times New Roman" w:cs="Times New Roman"/>
                <w:color w:val="0B0B0B"/>
                <w:sz w:val="19"/>
              </w:rPr>
              <w:t>dall'equipaggio della nave che del personale di terra, dovrebbe essere valutato quanto</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segue:</w:t>
            </w:r>
          </w:p>
          <w:p w14:paraId="557BCB17" w14:textId="77777777" w:rsidR="004C1BFC" w:rsidRPr="003F7DC9" w:rsidRDefault="00D9217B" w:rsidP="0032000A">
            <w:pPr>
              <w:pStyle w:val="TableParagraph"/>
              <w:numPr>
                <w:ilvl w:val="0"/>
                <w:numId w:val="21"/>
              </w:numPr>
              <w:tabs>
                <w:tab w:val="left" w:pos="369"/>
              </w:tabs>
              <w:spacing w:before="7"/>
              <w:ind w:right="84" w:firstLine="0"/>
              <w:jc w:val="both"/>
              <w:rPr>
                <w:rFonts w:ascii="Times New Roman" w:hAnsi="Times New Roman" w:cs="Times New Roman"/>
                <w:sz w:val="19"/>
              </w:rPr>
            </w:pPr>
            <w:r w:rsidRPr="003F7DC9">
              <w:rPr>
                <w:rFonts w:ascii="Times New Roman" w:hAnsi="Times New Roman" w:cs="Times New Roman"/>
                <w:color w:val="0B0B0B"/>
                <w:sz w:val="19"/>
              </w:rPr>
              <w:t>I DPI concordati sono disponibili per entrambe le parti? In caso contrario, può essere fornito dall'altra parte, se necessario, prima o al momento dell'imbarco?</w:t>
            </w:r>
          </w:p>
          <w:p w14:paraId="092B16E3" w14:textId="45EBC679" w:rsidR="004C1BFC" w:rsidRPr="003F7DC9" w:rsidRDefault="00D9217B" w:rsidP="0032000A">
            <w:pPr>
              <w:pStyle w:val="TableParagraph"/>
              <w:numPr>
                <w:ilvl w:val="0"/>
                <w:numId w:val="21"/>
              </w:numPr>
              <w:tabs>
                <w:tab w:val="left" w:pos="369"/>
              </w:tabs>
              <w:spacing w:before="8"/>
              <w:ind w:right="83" w:firstLine="0"/>
              <w:jc w:val="both"/>
              <w:rPr>
                <w:rFonts w:ascii="Times New Roman" w:hAnsi="Times New Roman" w:cs="Times New Roman"/>
                <w:sz w:val="19"/>
              </w:rPr>
            </w:pPr>
            <w:r w:rsidRPr="003F7DC9">
              <w:rPr>
                <w:rFonts w:ascii="Times New Roman" w:hAnsi="Times New Roman" w:cs="Times New Roman"/>
                <w:color w:val="0B0B0B"/>
                <w:sz w:val="19"/>
              </w:rPr>
              <w:t xml:space="preserve">I DPI disponibili sono conformi alle specifiche </w:t>
            </w:r>
            <w:proofErr w:type="gramStart"/>
            <w:r w:rsidRPr="003F7DC9">
              <w:rPr>
                <w:rFonts w:ascii="Times New Roman" w:hAnsi="Times New Roman" w:cs="Times New Roman"/>
                <w:color w:val="0B0B0B"/>
                <w:sz w:val="19"/>
              </w:rPr>
              <w:t>raccomandate  ed</w:t>
            </w:r>
            <w:proofErr w:type="gramEnd"/>
            <w:r w:rsidRPr="003F7DC9">
              <w:rPr>
                <w:rFonts w:ascii="Times New Roman" w:hAnsi="Times New Roman" w:cs="Times New Roman"/>
                <w:color w:val="0B0B0B"/>
                <w:sz w:val="19"/>
              </w:rPr>
              <w:t xml:space="preserve"> appropriate nonché compatibili con gli altri DPI e le attrezzature da indossare durante l'intervento. I DPI forniti consentono l'esecuzione efficace dei lavori</w:t>
            </w:r>
            <w:r w:rsidRPr="003F7DC9">
              <w:rPr>
                <w:rFonts w:ascii="Times New Roman" w:hAnsi="Times New Roman" w:cs="Times New Roman"/>
                <w:color w:val="0B0B0B"/>
                <w:spacing w:val="-2"/>
                <w:sz w:val="19"/>
              </w:rPr>
              <w:t xml:space="preserve"> </w:t>
            </w:r>
            <w:r w:rsidRPr="003F7DC9">
              <w:rPr>
                <w:rFonts w:ascii="Times New Roman" w:hAnsi="Times New Roman" w:cs="Times New Roman"/>
                <w:color w:val="0B0B0B"/>
                <w:sz w:val="19"/>
              </w:rPr>
              <w:t>previsti?</w:t>
            </w:r>
          </w:p>
          <w:p w14:paraId="5519BAA9" w14:textId="77777777" w:rsidR="004C1BFC" w:rsidRPr="003F7DC9" w:rsidRDefault="00D9217B" w:rsidP="0032000A">
            <w:pPr>
              <w:pStyle w:val="TableParagraph"/>
              <w:numPr>
                <w:ilvl w:val="0"/>
                <w:numId w:val="21"/>
              </w:numPr>
              <w:tabs>
                <w:tab w:val="left" w:pos="369"/>
              </w:tabs>
              <w:spacing w:before="10"/>
              <w:ind w:firstLine="0"/>
              <w:jc w:val="both"/>
              <w:rPr>
                <w:rFonts w:ascii="Times New Roman" w:hAnsi="Times New Roman" w:cs="Times New Roman"/>
                <w:sz w:val="19"/>
              </w:rPr>
            </w:pPr>
            <w:r w:rsidRPr="003F7DC9">
              <w:rPr>
                <w:rFonts w:ascii="Times New Roman" w:hAnsi="Times New Roman" w:cs="Times New Roman"/>
                <w:color w:val="0B0B0B"/>
                <w:sz w:val="19"/>
              </w:rPr>
              <w:t>Il DPI è sterile, laddove</w:t>
            </w:r>
            <w:r w:rsidRPr="003F7DC9">
              <w:rPr>
                <w:rFonts w:ascii="Times New Roman" w:hAnsi="Times New Roman" w:cs="Times New Roman"/>
                <w:color w:val="0B0B0B"/>
                <w:spacing w:val="-3"/>
                <w:sz w:val="19"/>
              </w:rPr>
              <w:t xml:space="preserve"> </w:t>
            </w:r>
            <w:r w:rsidRPr="003F7DC9">
              <w:rPr>
                <w:rFonts w:ascii="Times New Roman" w:hAnsi="Times New Roman" w:cs="Times New Roman"/>
                <w:color w:val="0B0B0B"/>
                <w:sz w:val="19"/>
              </w:rPr>
              <w:t>applicabile?</w:t>
            </w:r>
          </w:p>
          <w:p w14:paraId="571AC813" w14:textId="77777777" w:rsidR="004C1BFC" w:rsidRPr="003F7DC9" w:rsidRDefault="00D9217B" w:rsidP="0032000A">
            <w:pPr>
              <w:pStyle w:val="TableParagraph"/>
              <w:numPr>
                <w:ilvl w:val="0"/>
                <w:numId w:val="21"/>
              </w:numPr>
              <w:tabs>
                <w:tab w:val="left" w:pos="369"/>
              </w:tabs>
              <w:spacing w:before="2"/>
              <w:ind w:right="84" w:firstLine="0"/>
              <w:jc w:val="both"/>
              <w:rPr>
                <w:rFonts w:ascii="Times New Roman" w:hAnsi="Times New Roman" w:cs="Times New Roman"/>
                <w:sz w:val="19"/>
              </w:rPr>
            </w:pPr>
            <w:r w:rsidRPr="003F7DC9">
              <w:rPr>
                <w:rFonts w:ascii="Times New Roman" w:hAnsi="Times New Roman" w:cs="Times New Roman"/>
                <w:color w:val="0B0B0B"/>
                <w:sz w:val="19"/>
              </w:rPr>
              <w:t>L'utente è stato istruito su come ispezionare, indossare, utilizzare</w:t>
            </w:r>
            <w:r w:rsidRPr="003F7DC9">
              <w:rPr>
                <w:rFonts w:ascii="Times New Roman" w:hAnsi="Times New Roman" w:cs="Times New Roman"/>
                <w:color w:val="0B0B0B"/>
                <w:spacing w:val="15"/>
                <w:sz w:val="19"/>
              </w:rPr>
              <w:t xml:space="preserve"> </w:t>
            </w:r>
            <w:r w:rsidRPr="003F7DC9">
              <w:rPr>
                <w:rFonts w:ascii="Times New Roman" w:hAnsi="Times New Roman" w:cs="Times New Roman"/>
                <w:color w:val="0B0B0B"/>
                <w:sz w:val="19"/>
              </w:rPr>
              <w:t>e</w:t>
            </w:r>
          </w:p>
          <w:p w14:paraId="397A6336" w14:textId="77777777" w:rsidR="004C1BFC" w:rsidRPr="003F7DC9" w:rsidRDefault="00D9217B" w:rsidP="0019267B">
            <w:pPr>
              <w:pStyle w:val="TableParagraph"/>
              <w:spacing w:before="3" w:line="198" w:lineRule="exact"/>
              <w:ind w:left="368"/>
              <w:jc w:val="both"/>
              <w:rPr>
                <w:rFonts w:ascii="Times New Roman" w:hAnsi="Times New Roman" w:cs="Times New Roman"/>
                <w:sz w:val="19"/>
              </w:rPr>
            </w:pPr>
            <w:r w:rsidRPr="003F7DC9">
              <w:rPr>
                <w:rFonts w:ascii="Times New Roman" w:hAnsi="Times New Roman" w:cs="Times New Roman"/>
                <w:color w:val="0B0B0B"/>
                <w:sz w:val="19"/>
              </w:rPr>
              <w:t>smaltire i DPI?</w:t>
            </w:r>
          </w:p>
        </w:tc>
      </w:tr>
    </w:tbl>
    <w:p w14:paraId="62BACFB2" w14:textId="77777777" w:rsidR="004C1BFC" w:rsidRPr="003F7DC9" w:rsidRDefault="004C1BFC" w:rsidP="0019267B">
      <w:pPr>
        <w:spacing w:line="198" w:lineRule="exact"/>
        <w:jc w:val="both"/>
        <w:rPr>
          <w:sz w:val="19"/>
        </w:rPr>
        <w:sectPr w:rsidR="004C1BFC" w:rsidRPr="003F7DC9">
          <w:pgSz w:w="11900" w:h="16840"/>
          <w:pgMar w:top="1600" w:right="1020" w:bottom="280" w:left="1060" w:header="720" w:footer="720" w:gutter="0"/>
          <w:cols w:space="720"/>
        </w:sectPr>
      </w:pPr>
    </w:p>
    <w:p w14:paraId="33BED83A" w14:textId="77777777" w:rsidR="004C1BFC" w:rsidRPr="003F7DC9" w:rsidRDefault="004C1BFC" w:rsidP="0019267B">
      <w:pPr>
        <w:pStyle w:val="Corpotesto"/>
      </w:pPr>
    </w:p>
    <w:p w14:paraId="3B79E683" w14:textId="77777777" w:rsidR="004C1BFC" w:rsidRPr="003F7DC9" w:rsidRDefault="004C1BFC" w:rsidP="0019267B">
      <w:pPr>
        <w:pStyle w:val="Corpotesto"/>
        <w:spacing w:before="10"/>
        <w:rPr>
          <w:sz w:val="11"/>
        </w:rPr>
      </w:pPr>
    </w:p>
    <w:p w14:paraId="4E8D0755" w14:textId="77777777" w:rsidR="004C1BFC" w:rsidRPr="003F7DC9" w:rsidRDefault="0070282C" w:rsidP="0019267B">
      <w:pPr>
        <w:pStyle w:val="Corpotesto"/>
        <w:ind w:left="815"/>
      </w:pPr>
      <w:r w:rsidRPr="003F7DC9">
        <w:rPr>
          <w:noProof/>
          <w:lang w:bidi="ar-SA"/>
        </w:rPr>
        <mc:AlternateContent>
          <mc:Choice Requires="wpg">
            <w:drawing>
              <wp:inline distT="0" distB="0" distL="0" distR="0" wp14:anchorId="281E4FCB" wp14:editId="2DE7F07F">
                <wp:extent cx="5243195" cy="6409055"/>
                <wp:effectExtent l="0" t="635" r="0" b="635"/>
                <wp:docPr id="122"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43195" cy="6409055"/>
                          <a:chOff x="0" y="0"/>
                          <a:chExt cx="8257" cy="10093"/>
                        </a:xfrm>
                      </wpg:grpSpPr>
                      <pic:pic xmlns:pic="http://schemas.openxmlformats.org/drawingml/2006/picture">
                        <pic:nvPicPr>
                          <pic:cNvPr id="123" name="Picture 10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6618"/>
                            <a:ext cx="8255" cy="34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4" name="Picture 10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6" y="0"/>
                            <a:ext cx="8250" cy="660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063834B" id="Group 101" o:spid="_x0000_s1026" style="width:412.85pt;height:504.65pt;mso-position-horizontal-relative:char;mso-position-vertical-relative:line" coordsize="8257,100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 o:spid="_x0000_s1027" type="#_x0000_t75" style="position:absolute;top:6618;width:8255;height:3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">
                  <v:imagedata r:id="rId27" o:title=""/>
                </v:shape>
                <v:shape id="Picture 102" o:spid="_x0000_s1028" type="#_x0000_t75" style="position:absolute;left:6;width:8250;height:6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">
                  <v:imagedata r:id="rId28" o:title=""/>
                </v:shape>
                <w10:anchorlock/>
              </v:group>
            </w:pict>
          </mc:Fallback>
        </mc:AlternateContent>
      </w:r>
    </w:p>
    <w:p w14:paraId="135F1642" w14:textId="77777777" w:rsidR="004C1BFC" w:rsidRPr="003F7DC9" w:rsidRDefault="004C1BFC" w:rsidP="0019267B">
      <w:pPr>
        <w:sectPr w:rsidR="004C1BFC" w:rsidRPr="003F7DC9">
          <w:pgSz w:w="11900" w:h="16840"/>
          <w:pgMar w:top="1600" w:right="1020" w:bottom="280" w:left="1060" w:header="720" w:footer="720" w:gutter="0"/>
          <w:cols w:space="720"/>
        </w:sectPr>
      </w:pPr>
    </w:p>
    <w:p w14:paraId="41E5954D" w14:textId="77777777" w:rsidR="004C1BFC" w:rsidRPr="003F7DC9" w:rsidRDefault="004C1BFC" w:rsidP="0019267B">
      <w:pPr>
        <w:pStyle w:val="Corpotesto"/>
      </w:pPr>
    </w:p>
    <w:p w14:paraId="1F9D9513" w14:textId="77777777" w:rsidR="004C1BFC" w:rsidRPr="003F7DC9" w:rsidRDefault="004C1BFC" w:rsidP="0019267B">
      <w:pPr>
        <w:pStyle w:val="Corpotesto"/>
        <w:spacing w:before="6" w:after="1"/>
        <w:rPr>
          <w:sz w:val="16"/>
        </w:rPr>
      </w:pPr>
    </w:p>
    <w:p w14:paraId="7B6CB52B" w14:textId="77777777" w:rsidR="004C1BFC" w:rsidRPr="003F7DC9" w:rsidRDefault="00D9217B" w:rsidP="0019267B">
      <w:pPr>
        <w:pStyle w:val="Corpotesto"/>
        <w:ind w:left="594"/>
      </w:pPr>
      <w:r w:rsidRPr="003F7DC9">
        <w:rPr>
          <w:noProof/>
          <w:lang w:bidi="ar-SA"/>
        </w:rPr>
        <w:drawing>
          <wp:inline distT="0" distB="0" distL="0" distR="0" wp14:anchorId="3601F222" wp14:editId="03B2CC76">
            <wp:extent cx="5422718" cy="4616958"/>
            <wp:effectExtent l="0" t="0" r="0" b="0"/>
            <wp:docPr id="5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3.png"/>
                    <pic:cNvPicPr/>
                  </pic:nvPicPr>
                  <pic:blipFill>
                    <a:blip r:embed="rId29" cstate="print"/>
                    <a:stretch>
                      <a:fillRect/>
                    </a:stretch>
                  </pic:blipFill>
                  <pic:spPr>
                    <a:xfrm>
                      <a:off x="0" y="0"/>
                      <a:ext cx="5422718" cy="4616958"/>
                    </a:xfrm>
                    <a:prstGeom prst="rect">
                      <a:avLst/>
                    </a:prstGeom>
                  </pic:spPr>
                </pic:pic>
              </a:graphicData>
            </a:graphic>
          </wp:inline>
        </w:drawing>
      </w:r>
    </w:p>
    <w:p w14:paraId="146F2677" w14:textId="77777777" w:rsidR="004C1BFC" w:rsidRPr="003F7DC9" w:rsidRDefault="004C1BFC" w:rsidP="0019267B">
      <w:pPr>
        <w:sectPr w:rsidR="004C1BFC" w:rsidRPr="003F7DC9">
          <w:pgSz w:w="11900" w:h="16840"/>
          <w:pgMar w:top="1600" w:right="1020" w:bottom="280" w:left="1060" w:header="720" w:footer="720" w:gutter="0"/>
          <w:cols w:space="720"/>
        </w:sectPr>
      </w:pPr>
    </w:p>
    <w:p w14:paraId="07234FD1" w14:textId="77777777" w:rsidR="004C1BFC" w:rsidRPr="003F7DC9" w:rsidRDefault="004C1BFC" w:rsidP="0019267B">
      <w:pPr>
        <w:pStyle w:val="Corpotesto"/>
        <w:spacing w:before="6"/>
        <w:rPr>
          <w:sz w:val="22"/>
        </w:rPr>
      </w:pPr>
    </w:p>
    <w:p w14:paraId="70B9BB52" w14:textId="77777777" w:rsidR="004C1BFC" w:rsidRPr="003F7DC9" w:rsidRDefault="00D9217B" w:rsidP="0019267B">
      <w:pPr>
        <w:pStyle w:val="Corpotesto"/>
        <w:spacing w:before="96"/>
        <w:ind w:right="601"/>
        <w:jc w:val="right"/>
      </w:pPr>
      <w:r w:rsidRPr="003F7DC9">
        <w:rPr>
          <w:color w:val="0B0B0B"/>
        </w:rPr>
        <w:t>Allegato</w:t>
      </w:r>
      <w:r w:rsidRPr="003F7DC9">
        <w:rPr>
          <w:color w:val="0B0B0B"/>
          <w:spacing w:val="8"/>
        </w:rPr>
        <w:t xml:space="preserve"> </w:t>
      </w:r>
      <w:r w:rsidRPr="003F7DC9">
        <w:rPr>
          <w:color w:val="0B0B0B"/>
        </w:rPr>
        <w:t>8</w:t>
      </w:r>
    </w:p>
    <w:p w14:paraId="2054340C" w14:textId="77777777" w:rsidR="004C1BFC" w:rsidRPr="003F7DC9" w:rsidRDefault="00D9217B" w:rsidP="0019267B">
      <w:pPr>
        <w:spacing w:before="41"/>
        <w:ind w:right="599"/>
        <w:jc w:val="right"/>
        <w:rPr>
          <w:i/>
          <w:sz w:val="18"/>
        </w:rPr>
      </w:pPr>
      <w:r w:rsidRPr="003F7DC9">
        <w:rPr>
          <w:noProof/>
          <w:lang w:bidi="ar-SA"/>
        </w:rPr>
        <w:drawing>
          <wp:anchor distT="0" distB="0" distL="0" distR="0" simplePos="0" relativeHeight="251655168" behindDoc="0" locked="0" layoutInCell="1" allowOverlap="1" wp14:anchorId="7D5A70A1" wp14:editId="119FBF4F">
            <wp:simplePos x="0" y="0"/>
            <wp:positionH relativeFrom="page">
              <wp:posOffset>1117269</wp:posOffset>
            </wp:positionH>
            <wp:positionV relativeFrom="paragraph">
              <wp:posOffset>178591</wp:posOffset>
            </wp:positionV>
            <wp:extent cx="5138532" cy="7506652"/>
            <wp:effectExtent l="0" t="0" r="0" b="0"/>
            <wp:wrapTopAndBottom/>
            <wp:docPr id="5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14.png"/>
                    <pic:cNvPicPr/>
                  </pic:nvPicPr>
                  <pic:blipFill>
                    <a:blip r:embed="rId30" cstate="print"/>
                    <a:stretch>
                      <a:fillRect/>
                    </a:stretch>
                  </pic:blipFill>
                  <pic:spPr>
                    <a:xfrm>
                      <a:off x="0" y="0"/>
                      <a:ext cx="5138532" cy="7506652"/>
                    </a:xfrm>
                    <a:prstGeom prst="rect">
                      <a:avLst/>
                    </a:prstGeom>
                  </pic:spPr>
                </pic:pic>
              </a:graphicData>
            </a:graphic>
          </wp:anchor>
        </w:drawing>
      </w:r>
      <w:r w:rsidRPr="003F7DC9">
        <w:rPr>
          <w:i/>
          <w:color w:val="0B0B0B"/>
          <w:w w:val="105"/>
          <w:sz w:val="18"/>
        </w:rPr>
        <w:t>Annex</w:t>
      </w:r>
      <w:r w:rsidRPr="003F7DC9">
        <w:rPr>
          <w:i/>
          <w:color w:val="0B0B0B"/>
          <w:spacing w:val="-14"/>
          <w:w w:val="105"/>
          <w:sz w:val="18"/>
        </w:rPr>
        <w:t xml:space="preserve"> </w:t>
      </w:r>
      <w:r w:rsidRPr="003F7DC9">
        <w:rPr>
          <w:i/>
          <w:color w:val="0B0B0B"/>
          <w:w w:val="105"/>
          <w:sz w:val="18"/>
        </w:rPr>
        <w:t>8</w:t>
      </w:r>
    </w:p>
    <w:p w14:paraId="595D828E" w14:textId="77777777" w:rsidR="004C1BFC" w:rsidRPr="003F7DC9" w:rsidRDefault="004C1BFC" w:rsidP="0019267B">
      <w:pPr>
        <w:jc w:val="right"/>
        <w:rPr>
          <w:sz w:val="18"/>
        </w:rPr>
        <w:sectPr w:rsidR="004C1BFC" w:rsidRPr="003F7DC9">
          <w:pgSz w:w="11900" w:h="16840"/>
          <w:pgMar w:top="1600" w:right="1020" w:bottom="280" w:left="1060" w:header="720" w:footer="720" w:gutter="0"/>
          <w:cols w:space="720"/>
        </w:sectPr>
      </w:pPr>
    </w:p>
    <w:p w14:paraId="73666563" w14:textId="77777777" w:rsidR="004C1BFC" w:rsidRPr="003F7DC9" w:rsidRDefault="004C1BFC" w:rsidP="0019267B">
      <w:pPr>
        <w:pStyle w:val="Corpotesto"/>
        <w:spacing w:before="10"/>
        <w:rPr>
          <w:i/>
          <w:sz w:val="17"/>
        </w:rPr>
      </w:pPr>
    </w:p>
    <w:p w14:paraId="3A4C8512" w14:textId="77777777" w:rsidR="004C1BFC" w:rsidRPr="003F7DC9" w:rsidRDefault="00D9217B" w:rsidP="0019267B">
      <w:pPr>
        <w:pStyle w:val="Corpotesto"/>
        <w:spacing w:before="60"/>
        <w:ind w:right="657"/>
        <w:jc w:val="right"/>
      </w:pPr>
      <w:r w:rsidRPr="003F7DC9">
        <w:rPr>
          <w:color w:val="0B0B0B"/>
        </w:rPr>
        <w:t>Allegato</w:t>
      </w:r>
      <w:r w:rsidRPr="003F7DC9">
        <w:rPr>
          <w:color w:val="0B0B0B"/>
          <w:spacing w:val="2"/>
        </w:rPr>
        <w:t xml:space="preserve"> </w:t>
      </w:r>
      <w:r w:rsidRPr="003F7DC9">
        <w:rPr>
          <w:color w:val="0B0B0B"/>
        </w:rPr>
        <w:t>9</w:t>
      </w:r>
    </w:p>
    <w:p w14:paraId="2499D1FE" w14:textId="77777777" w:rsidR="004C1BFC" w:rsidRPr="003F7DC9" w:rsidRDefault="00D9217B" w:rsidP="0019267B">
      <w:pPr>
        <w:spacing w:before="40"/>
        <w:ind w:right="657"/>
        <w:jc w:val="right"/>
        <w:rPr>
          <w:i/>
          <w:sz w:val="18"/>
        </w:rPr>
      </w:pPr>
      <w:r w:rsidRPr="003F7DC9">
        <w:rPr>
          <w:noProof/>
          <w:lang w:bidi="ar-SA"/>
        </w:rPr>
        <w:drawing>
          <wp:anchor distT="0" distB="0" distL="0" distR="0" simplePos="0" relativeHeight="251656192" behindDoc="0" locked="0" layoutInCell="1" allowOverlap="1" wp14:anchorId="387B060D" wp14:editId="62A3FE15">
            <wp:simplePos x="0" y="0"/>
            <wp:positionH relativeFrom="page">
              <wp:posOffset>1083424</wp:posOffset>
            </wp:positionH>
            <wp:positionV relativeFrom="paragraph">
              <wp:posOffset>177321</wp:posOffset>
            </wp:positionV>
            <wp:extent cx="5216547" cy="7627620"/>
            <wp:effectExtent l="0" t="0" r="0" b="0"/>
            <wp:wrapTopAndBottom/>
            <wp:docPr id="5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5.png"/>
                    <pic:cNvPicPr/>
                  </pic:nvPicPr>
                  <pic:blipFill>
                    <a:blip r:embed="rId31" cstate="print"/>
                    <a:stretch>
                      <a:fillRect/>
                    </a:stretch>
                  </pic:blipFill>
                  <pic:spPr>
                    <a:xfrm>
                      <a:off x="0" y="0"/>
                      <a:ext cx="5216547" cy="7627620"/>
                    </a:xfrm>
                    <a:prstGeom prst="rect">
                      <a:avLst/>
                    </a:prstGeom>
                  </pic:spPr>
                </pic:pic>
              </a:graphicData>
            </a:graphic>
          </wp:anchor>
        </w:drawing>
      </w:r>
      <w:r w:rsidRPr="003F7DC9">
        <w:rPr>
          <w:i/>
          <w:color w:val="0B0B0B"/>
          <w:sz w:val="18"/>
        </w:rPr>
        <w:t>Annex</w:t>
      </w:r>
      <w:r w:rsidRPr="003F7DC9">
        <w:rPr>
          <w:i/>
          <w:color w:val="0B0B0B"/>
          <w:spacing w:val="6"/>
          <w:sz w:val="18"/>
        </w:rPr>
        <w:t xml:space="preserve"> </w:t>
      </w:r>
      <w:r w:rsidRPr="003F7DC9">
        <w:rPr>
          <w:i/>
          <w:color w:val="0B0B0B"/>
          <w:sz w:val="18"/>
        </w:rPr>
        <w:t>9</w:t>
      </w:r>
    </w:p>
    <w:p w14:paraId="3C19B791" w14:textId="77777777" w:rsidR="004C1BFC" w:rsidRPr="003F7DC9" w:rsidRDefault="004C1BFC" w:rsidP="0019267B">
      <w:pPr>
        <w:jc w:val="right"/>
        <w:rPr>
          <w:sz w:val="18"/>
        </w:rPr>
        <w:sectPr w:rsidR="004C1BFC" w:rsidRPr="003F7DC9">
          <w:pgSz w:w="11900" w:h="16840"/>
          <w:pgMar w:top="1600" w:right="1020" w:bottom="280" w:left="1060" w:header="720" w:footer="720" w:gutter="0"/>
          <w:cols w:space="720"/>
        </w:sectPr>
      </w:pPr>
    </w:p>
    <w:p w14:paraId="41A41BA7" w14:textId="77777777" w:rsidR="004C1BFC" w:rsidRPr="003F7DC9" w:rsidRDefault="004C1BFC" w:rsidP="0019267B">
      <w:pPr>
        <w:pStyle w:val="Corpotesto"/>
        <w:spacing w:before="10"/>
        <w:rPr>
          <w:i/>
          <w:sz w:val="21"/>
        </w:rPr>
      </w:pPr>
    </w:p>
    <w:p w14:paraId="4FC5B7AC" w14:textId="77777777" w:rsidR="004C1BFC" w:rsidRPr="003F7DC9" w:rsidRDefault="00D9217B" w:rsidP="0019267B">
      <w:pPr>
        <w:spacing w:before="67"/>
        <w:ind w:right="704"/>
        <w:jc w:val="right"/>
        <w:rPr>
          <w:sz w:val="19"/>
        </w:rPr>
      </w:pPr>
      <w:r w:rsidRPr="003F7DC9">
        <w:rPr>
          <w:color w:val="0B0B0B"/>
          <w:w w:val="105"/>
          <w:sz w:val="19"/>
        </w:rPr>
        <w:t>Allegato</w:t>
      </w:r>
      <w:r w:rsidRPr="003F7DC9">
        <w:rPr>
          <w:color w:val="0B0B0B"/>
          <w:spacing w:val="-13"/>
          <w:w w:val="105"/>
          <w:sz w:val="19"/>
        </w:rPr>
        <w:t xml:space="preserve"> </w:t>
      </w:r>
      <w:r w:rsidRPr="003F7DC9">
        <w:rPr>
          <w:color w:val="0B0B0B"/>
          <w:w w:val="105"/>
          <w:sz w:val="19"/>
        </w:rPr>
        <w:t>10</w:t>
      </w:r>
    </w:p>
    <w:p w14:paraId="6F2431CD" w14:textId="77777777" w:rsidR="004C1BFC" w:rsidRPr="003F7DC9" w:rsidRDefault="00D9217B" w:rsidP="0019267B">
      <w:pPr>
        <w:spacing w:before="1"/>
        <w:ind w:right="705"/>
        <w:jc w:val="right"/>
        <w:rPr>
          <w:i/>
          <w:sz w:val="18"/>
        </w:rPr>
      </w:pPr>
      <w:r w:rsidRPr="003F7DC9">
        <w:rPr>
          <w:i/>
          <w:color w:val="0B0B0B"/>
          <w:sz w:val="18"/>
        </w:rPr>
        <w:t>Annex</w:t>
      </w:r>
      <w:r w:rsidRPr="003F7DC9">
        <w:rPr>
          <w:i/>
          <w:color w:val="0B0B0B"/>
          <w:spacing w:val="-6"/>
          <w:sz w:val="18"/>
        </w:rPr>
        <w:t xml:space="preserve"> </w:t>
      </w:r>
      <w:r w:rsidRPr="003F7DC9">
        <w:rPr>
          <w:i/>
          <w:color w:val="0B0B0B"/>
          <w:sz w:val="18"/>
        </w:rPr>
        <w:t>10</w:t>
      </w:r>
    </w:p>
    <w:p w14:paraId="5A976A06" w14:textId="77777777" w:rsidR="004C1BFC" w:rsidRPr="003F7DC9" w:rsidRDefault="00D9217B" w:rsidP="0019267B">
      <w:pPr>
        <w:pStyle w:val="Corpotesto"/>
        <w:ind w:left="689"/>
      </w:pPr>
      <w:r w:rsidRPr="003F7DC9">
        <w:rPr>
          <w:noProof/>
          <w:lang w:bidi="ar-SA"/>
        </w:rPr>
        <w:drawing>
          <wp:inline distT="0" distB="0" distL="0" distR="0" wp14:anchorId="485751E8" wp14:editId="58EE08CC">
            <wp:extent cx="5180088" cy="7506652"/>
            <wp:effectExtent l="0" t="0" r="0" b="0"/>
            <wp:docPr id="6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6.png"/>
                    <pic:cNvPicPr/>
                  </pic:nvPicPr>
                  <pic:blipFill>
                    <a:blip r:embed="rId32" cstate="print"/>
                    <a:stretch>
                      <a:fillRect/>
                    </a:stretch>
                  </pic:blipFill>
                  <pic:spPr>
                    <a:xfrm>
                      <a:off x="0" y="0"/>
                      <a:ext cx="5180088" cy="7506652"/>
                    </a:xfrm>
                    <a:prstGeom prst="rect">
                      <a:avLst/>
                    </a:prstGeom>
                  </pic:spPr>
                </pic:pic>
              </a:graphicData>
            </a:graphic>
          </wp:inline>
        </w:drawing>
      </w:r>
    </w:p>
    <w:p w14:paraId="7DCB5F63" w14:textId="77777777" w:rsidR="004C1BFC" w:rsidRPr="003F7DC9" w:rsidRDefault="004C1BFC" w:rsidP="0019267B">
      <w:pPr>
        <w:sectPr w:rsidR="004C1BFC" w:rsidRPr="003F7DC9">
          <w:pgSz w:w="11900" w:h="16840"/>
          <w:pgMar w:top="1600" w:right="1020" w:bottom="280" w:left="1060" w:header="720" w:footer="720" w:gutter="0"/>
          <w:cols w:space="720"/>
        </w:sectPr>
      </w:pPr>
    </w:p>
    <w:p w14:paraId="7E1758CA" w14:textId="77777777" w:rsidR="004C1BFC" w:rsidRPr="003F7DC9" w:rsidRDefault="004C1BFC" w:rsidP="0019267B">
      <w:pPr>
        <w:pStyle w:val="Corpotesto"/>
        <w:spacing w:before="10"/>
        <w:rPr>
          <w:i/>
          <w:sz w:val="18"/>
        </w:rPr>
      </w:pPr>
    </w:p>
    <w:p w14:paraId="60B63916" w14:textId="77777777" w:rsidR="004C1BFC" w:rsidRPr="003F7DC9" w:rsidRDefault="00D9217B" w:rsidP="0019267B">
      <w:pPr>
        <w:spacing w:before="65"/>
        <w:ind w:right="748"/>
        <w:jc w:val="right"/>
        <w:rPr>
          <w:sz w:val="19"/>
        </w:rPr>
      </w:pPr>
      <w:r w:rsidRPr="003F7DC9">
        <w:rPr>
          <w:color w:val="0B0B0B"/>
          <w:sz w:val="19"/>
        </w:rPr>
        <w:t>Allegato</w:t>
      </w:r>
      <w:r w:rsidRPr="003F7DC9">
        <w:rPr>
          <w:color w:val="0B0B0B"/>
          <w:spacing w:val="20"/>
          <w:sz w:val="19"/>
        </w:rPr>
        <w:t xml:space="preserve"> </w:t>
      </w:r>
      <w:r w:rsidRPr="003F7DC9">
        <w:rPr>
          <w:color w:val="0B0B0B"/>
          <w:sz w:val="19"/>
        </w:rPr>
        <w:t>11</w:t>
      </w:r>
    </w:p>
    <w:p w14:paraId="49B8FD00" w14:textId="77777777" w:rsidR="004C1BFC" w:rsidRPr="003F7DC9" w:rsidRDefault="00D9217B" w:rsidP="0019267B">
      <w:pPr>
        <w:spacing w:before="44"/>
        <w:ind w:right="749"/>
        <w:jc w:val="right"/>
        <w:rPr>
          <w:i/>
          <w:sz w:val="17"/>
        </w:rPr>
      </w:pPr>
      <w:r w:rsidRPr="003F7DC9">
        <w:rPr>
          <w:noProof/>
          <w:lang w:bidi="ar-SA"/>
        </w:rPr>
        <w:drawing>
          <wp:anchor distT="0" distB="0" distL="0" distR="0" simplePos="0" relativeHeight="251657216" behindDoc="0" locked="0" layoutInCell="1" allowOverlap="1" wp14:anchorId="3ED459F1" wp14:editId="738B589A">
            <wp:simplePos x="0" y="0"/>
            <wp:positionH relativeFrom="page">
              <wp:posOffset>1146467</wp:posOffset>
            </wp:positionH>
            <wp:positionV relativeFrom="paragraph">
              <wp:posOffset>172409</wp:posOffset>
            </wp:positionV>
            <wp:extent cx="5180396" cy="7580661"/>
            <wp:effectExtent l="0" t="0" r="0" b="0"/>
            <wp:wrapTopAndBottom/>
            <wp:docPr id="6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17.png"/>
                    <pic:cNvPicPr/>
                  </pic:nvPicPr>
                  <pic:blipFill>
                    <a:blip r:embed="rId33" cstate="print"/>
                    <a:stretch>
                      <a:fillRect/>
                    </a:stretch>
                  </pic:blipFill>
                  <pic:spPr>
                    <a:xfrm>
                      <a:off x="0" y="0"/>
                      <a:ext cx="5180396" cy="7580661"/>
                    </a:xfrm>
                    <a:prstGeom prst="rect">
                      <a:avLst/>
                    </a:prstGeom>
                  </pic:spPr>
                </pic:pic>
              </a:graphicData>
            </a:graphic>
          </wp:anchor>
        </w:drawing>
      </w:r>
      <w:r w:rsidRPr="003F7DC9">
        <w:rPr>
          <w:i/>
          <w:color w:val="0B0B0B"/>
          <w:w w:val="105"/>
          <w:sz w:val="17"/>
        </w:rPr>
        <w:t>Annex</w:t>
      </w:r>
      <w:r w:rsidRPr="003F7DC9">
        <w:rPr>
          <w:i/>
          <w:color w:val="0B0B0B"/>
          <w:spacing w:val="-8"/>
          <w:w w:val="105"/>
          <w:sz w:val="17"/>
        </w:rPr>
        <w:t xml:space="preserve"> </w:t>
      </w:r>
      <w:r w:rsidRPr="003F7DC9">
        <w:rPr>
          <w:i/>
          <w:color w:val="0B0B0B"/>
          <w:w w:val="105"/>
          <w:sz w:val="17"/>
        </w:rPr>
        <w:t>11</w:t>
      </w:r>
    </w:p>
    <w:p w14:paraId="58CEB414" w14:textId="77777777" w:rsidR="004C1BFC" w:rsidRPr="003F7DC9" w:rsidRDefault="004C1BFC" w:rsidP="0019267B">
      <w:pPr>
        <w:jc w:val="right"/>
        <w:rPr>
          <w:sz w:val="17"/>
        </w:rPr>
        <w:sectPr w:rsidR="004C1BFC" w:rsidRPr="003F7DC9">
          <w:pgSz w:w="11900" w:h="16840"/>
          <w:pgMar w:top="1600" w:right="1020" w:bottom="280" w:left="1060" w:header="720" w:footer="720" w:gutter="0"/>
          <w:cols w:space="720"/>
        </w:sectPr>
      </w:pPr>
    </w:p>
    <w:p w14:paraId="0CDF3D42" w14:textId="77777777" w:rsidR="004C1BFC" w:rsidRPr="003F7DC9" w:rsidRDefault="004C1BFC" w:rsidP="0019267B">
      <w:pPr>
        <w:pStyle w:val="Corpotesto"/>
        <w:spacing w:before="8"/>
        <w:rPr>
          <w:i/>
          <w:sz w:val="16"/>
        </w:rPr>
      </w:pPr>
    </w:p>
    <w:p w14:paraId="6B3DC638" w14:textId="77777777" w:rsidR="004C1BFC" w:rsidRPr="003F7DC9" w:rsidRDefault="00D9217B" w:rsidP="0019267B">
      <w:pPr>
        <w:pStyle w:val="Corpotesto"/>
        <w:spacing w:before="100"/>
        <w:ind w:right="391"/>
        <w:jc w:val="right"/>
      </w:pPr>
      <w:r w:rsidRPr="003F7DC9">
        <w:rPr>
          <w:color w:val="0B0B0B"/>
          <w:w w:val="105"/>
        </w:rPr>
        <w:t>Allegato</w:t>
      </w:r>
      <w:r w:rsidRPr="003F7DC9">
        <w:rPr>
          <w:color w:val="0B0B0B"/>
          <w:spacing w:val="-28"/>
          <w:w w:val="105"/>
        </w:rPr>
        <w:t xml:space="preserve"> </w:t>
      </w:r>
      <w:r w:rsidRPr="003F7DC9">
        <w:rPr>
          <w:color w:val="0B0B0B"/>
          <w:w w:val="105"/>
        </w:rPr>
        <w:t>12</w:t>
      </w:r>
    </w:p>
    <w:p w14:paraId="3BEA49DB" w14:textId="77777777" w:rsidR="004C1BFC" w:rsidRPr="003F7DC9" w:rsidRDefault="00D9217B" w:rsidP="0019267B">
      <w:pPr>
        <w:spacing w:before="9" w:after="9"/>
        <w:ind w:right="390"/>
        <w:jc w:val="right"/>
        <w:rPr>
          <w:i/>
          <w:sz w:val="18"/>
        </w:rPr>
      </w:pPr>
      <w:r w:rsidRPr="003F7DC9">
        <w:rPr>
          <w:i/>
          <w:color w:val="0B0B0B"/>
          <w:w w:val="105"/>
          <w:sz w:val="18"/>
        </w:rPr>
        <w:t>Annex</w:t>
      </w:r>
      <w:r w:rsidRPr="003F7DC9">
        <w:rPr>
          <w:i/>
          <w:color w:val="0B0B0B"/>
          <w:spacing w:val="-7"/>
          <w:w w:val="105"/>
          <w:sz w:val="18"/>
        </w:rPr>
        <w:t xml:space="preserve"> </w:t>
      </w:r>
      <w:r w:rsidRPr="003F7DC9">
        <w:rPr>
          <w:i/>
          <w:color w:val="0B0B0B"/>
          <w:w w:val="105"/>
          <w:sz w:val="18"/>
        </w:rPr>
        <w:t>12</w:t>
      </w:r>
    </w:p>
    <w:p w14:paraId="2620259C" w14:textId="77777777" w:rsidR="004C1BFC" w:rsidRPr="003F7DC9" w:rsidRDefault="00D9217B" w:rsidP="0019267B">
      <w:pPr>
        <w:pStyle w:val="Corpotesto"/>
        <w:ind w:left="404"/>
      </w:pPr>
      <w:r w:rsidRPr="003F7DC9">
        <w:rPr>
          <w:noProof/>
          <w:lang w:bidi="ar-SA"/>
        </w:rPr>
        <w:drawing>
          <wp:inline distT="0" distB="0" distL="0" distR="0" wp14:anchorId="43D2F4EC" wp14:editId="0F0AC7A5">
            <wp:extent cx="5687732" cy="3086100"/>
            <wp:effectExtent l="0" t="0" r="0" b="0"/>
            <wp:docPr id="6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18.png"/>
                    <pic:cNvPicPr/>
                  </pic:nvPicPr>
                  <pic:blipFill>
                    <a:blip r:embed="rId34" cstate="print"/>
                    <a:stretch>
                      <a:fillRect/>
                    </a:stretch>
                  </pic:blipFill>
                  <pic:spPr>
                    <a:xfrm>
                      <a:off x="0" y="0"/>
                      <a:ext cx="5687732" cy="3086100"/>
                    </a:xfrm>
                    <a:prstGeom prst="rect">
                      <a:avLst/>
                    </a:prstGeom>
                  </pic:spPr>
                </pic:pic>
              </a:graphicData>
            </a:graphic>
          </wp:inline>
        </w:drawing>
      </w:r>
    </w:p>
    <w:p w14:paraId="3A4F9D5A" w14:textId="77777777" w:rsidR="004C1BFC" w:rsidRPr="003F7DC9" w:rsidRDefault="00D9217B" w:rsidP="0019267B">
      <w:pPr>
        <w:pStyle w:val="Corpotesto"/>
        <w:spacing w:before="1"/>
        <w:rPr>
          <w:i/>
          <w:sz w:val="19"/>
        </w:rPr>
      </w:pPr>
      <w:r w:rsidRPr="003F7DC9">
        <w:rPr>
          <w:noProof/>
          <w:lang w:bidi="ar-SA"/>
        </w:rPr>
        <w:drawing>
          <wp:anchor distT="0" distB="0" distL="0" distR="0" simplePos="0" relativeHeight="251658240" behindDoc="0" locked="0" layoutInCell="1" allowOverlap="1" wp14:anchorId="2B99CA7A" wp14:editId="45F97360">
            <wp:simplePos x="0" y="0"/>
            <wp:positionH relativeFrom="page">
              <wp:posOffset>925102</wp:posOffset>
            </wp:positionH>
            <wp:positionV relativeFrom="paragraph">
              <wp:posOffset>164685</wp:posOffset>
            </wp:positionV>
            <wp:extent cx="5688653" cy="3515867"/>
            <wp:effectExtent l="0" t="0" r="0" b="0"/>
            <wp:wrapTopAndBottom/>
            <wp:docPr id="67"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19.png"/>
                    <pic:cNvPicPr/>
                  </pic:nvPicPr>
                  <pic:blipFill>
                    <a:blip r:embed="rId35" cstate="print"/>
                    <a:stretch>
                      <a:fillRect/>
                    </a:stretch>
                  </pic:blipFill>
                  <pic:spPr>
                    <a:xfrm>
                      <a:off x="0" y="0"/>
                      <a:ext cx="5688653" cy="3515867"/>
                    </a:xfrm>
                    <a:prstGeom prst="rect">
                      <a:avLst/>
                    </a:prstGeom>
                  </pic:spPr>
                </pic:pic>
              </a:graphicData>
            </a:graphic>
          </wp:anchor>
        </w:drawing>
      </w:r>
    </w:p>
    <w:p w14:paraId="1B544AB5" w14:textId="77777777" w:rsidR="004C1BFC" w:rsidRPr="003F7DC9" w:rsidRDefault="004C1BFC" w:rsidP="0019267B">
      <w:pPr>
        <w:rPr>
          <w:sz w:val="19"/>
        </w:rPr>
        <w:sectPr w:rsidR="004C1BFC" w:rsidRPr="003F7DC9">
          <w:pgSz w:w="11900" w:h="16840"/>
          <w:pgMar w:top="1600" w:right="1020" w:bottom="280" w:left="1060" w:header="720" w:footer="720" w:gutter="0"/>
          <w:cols w:space="720"/>
        </w:sectPr>
      </w:pPr>
    </w:p>
    <w:p w14:paraId="0BC2C066" w14:textId="77777777" w:rsidR="004C1BFC" w:rsidRPr="003F7DC9" w:rsidRDefault="004C1BFC" w:rsidP="0019267B">
      <w:pPr>
        <w:pStyle w:val="Corpotesto"/>
      </w:pPr>
    </w:p>
    <w:p w14:paraId="495BB6D6" w14:textId="77777777" w:rsidR="004C1BFC" w:rsidRPr="003F7DC9" w:rsidRDefault="004C1BFC" w:rsidP="0019267B">
      <w:pPr>
        <w:pStyle w:val="Corpotesto"/>
        <w:spacing w:before="3"/>
        <w:rPr>
          <w:sz w:val="10"/>
        </w:rPr>
      </w:pPr>
    </w:p>
    <w:p w14:paraId="5E8208E8" w14:textId="77777777" w:rsidR="004C1BFC" w:rsidRPr="003F7DC9" w:rsidRDefault="0070282C" w:rsidP="0019267B">
      <w:pPr>
        <w:pStyle w:val="Corpotesto"/>
        <w:ind w:left="640"/>
      </w:pPr>
      <w:r w:rsidRPr="003F7DC9">
        <w:rPr>
          <w:noProof/>
          <w:lang w:bidi="ar-SA"/>
        </w:rPr>
        <mc:AlternateContent>
          <mc:Choice Requires="wpg">
            <w:drawing>
              <wp:inline distT="0" distB="0" distL="0" distR="0" wp14:anchorId="0DCC078A" wp14:editId="6749EE8E">
                <wp:extent cx="5386705" cy="7604760"/>
                <wp:effectExtent l="3175" t="0" r="1270" b="0"/>
                <wp:docPr id="119"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86705" cy="7604760"/>
                          <a:chOff x="0" y="0"/>
                          <a:chExt cx="8483" cy="11976"/>
                        </a:xfrm>
                      </wpg:grpSpPr>
                      <pic:pic xmlns:pic="http://schemas.openxmlformats.org/drawingml/2006/picture">
                        <pic:nvPicPr>
                          <pic:cNvPr id="120" name="Picture 1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483" cy="94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1" name="Picture 9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9449"/>
                            <a:ext cx="8449" cy="252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64A7653" id="Group 98" o:spid="_x0000_s1026" style="width:424.15pt;height:598.8pt;mso-position-horizontal-relative:char;mso-position-vertical-relative:line" coordsize="8483,11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">
                <v:shape id="Picture 100" o:spid="_x0000_s1027" type="#_x0000_t75" style="position:absolute;width:8483;height:9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">
                  <v:imagedata r:id="rId38" o:title=""/>
                </v:shape>
                <v:shape id="Picture 99" o:spid="_x0000_s1028" type="#_x0000_t75" style="position:absolute;top:9449;width:8449;height:2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">
                  <v:imagedata r:id="rId39" o:title=""/>
                </v:shape>
                <w10:anchorlock/>
              </v:group>
            </w:pict>
          </mc:Fallback>
        </mc:AlternateContent>
      </w:r>
    </w:p>
    <w:p w14:paraId="3D9C8BF7" w14:textId="77777777" w:rsidR="004C1BFC" w:rsidRPr="003F7DC9" w:rsidRDefault="004C1BFC" w:rsidP="0019267B">
      <w:pPr>
        <w:sectPr w:rsidR="004C1BFC" w:rsidRPr="003F7DC9">
          <w:pgSz w:w="11900" w:h="16840"/>
          <w:pgMar w:top="1600" w:right="1020" w:bottom="280" w:left="1060" w:header="720" w:footer="720" w:gutter="0"/>
          <w:cols w:space="720"/>
        </w:sectPr>
      </w:pPr>
    </w:p>
    <w:p w14:paraId="39B25AD9" w14:textId="77777777" w:rsidR="004C1BFC" w:rsidRPr="003F7DC9" w:rsidRDefault="004C1BFC" w:rsidP="0019267B">
      <w:pPr>
        <w:pStyle w:val="Corpotesto"/>
        <w:spacing w:before="2"/>
        <w:rPr>
          <w:sz w:val="21"/>
        </w:rPr>
      </w:pPr>
    </w:p>
    <w:p w14:paraId="0A5401B0" w14:textId="77777777" w:rsidR="004C1BFC" w:rsidRPr="003F7DC9" w:rsidRDefault="00D9217B" w:rsidP="0019267B">
      <w:pPr>
        <w:pStyle w:val="Corpotesto"/>
        <w:spacing w:before="63"/>
        <w:ind w:right="686"/>
        <w:jc w:val="right"/>
      </w:pPr>
      <w:r w:rsidRPr="003F7DC9">
        <w:rPr>
          <w:color w:val="0B0B0B"/>
        </w:rPr>
        <w:t>Allegato</w:t>
      </w:r>
      <w:r w:rsidRPr="003F7DC9">
        <w:rPr>
          <w:color w:val="0B0B0B"/>
          <w:spacing w:val="19"/>
        </w:rPr>
        <w:t xml:space="preserve"> </w:t>
      </w:r>
      <w:r w:rsidRPr="003F7DC9">
        <w:rPr>
          <w:color w:val="0B0B0B"/>
        </w:rPr>
        <w:t>13</w:t>
      </w:r>
    </w:p>
    <w:p w14:paraId="53D18205" w14:textId="77777777" w:rsidR="004C1BFC" w:rsidRPr="003F7DC9" w:rsidRDefault="00D9217B" w:rsidP="0019267B">
      <w:pPr>
        <w:spacing w:before="44"/>
        <w:ind w:right="687"/>
        <w:jc w:val="right"/>
        <w:rPr>
          <w:i/>
          <w:sz w:val="18"/>
        </w:rPr>
      </w:pPr>
      <w:r w:rsidRPr="003F7DC9">
        <w:rPr>
          <w:noProof/>
          <w:lang w:bidi="ar-SA"/>
        </w:rPr>
        <w:drawing>
          <wp:anchor distT="0" distB="0" distL="0" distR="0" simplePos="0" relativeHeight="251659264" behindDoc="0" locked="0" layoutInCell="1" allowOverlap="1" wp14:anchorId="1A51AAFC" wp14:editId="4A194084">
            <wp:simplePos x="0" y="0"/>
            <wp:positionH relativeFrom="page">
              <wp:posOffset>1081709</wp:posOffset>
            </wp:positionH>
            <wp:positionV relativeFrom="paragraph">
              <wp:posOffset>180497</wp:posOffset>
            </wp:positionV>
            <wp:extent cx="5066539" cy="7485602"/>
            <wp:effectExtent l="0" t="0" r="0" b="0"/>
            <wp:wrapTopAndBottom/>
            <wp:docPr id="69"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2.png"/>
                    <pic:cNvPicPr/>
                  </pic:nvPicPr>
                  <pic:blipFill>
                    <a:blip r:embed="rId40" cstate="print"/>
                    <a:stretch>
                      <a:fillRect/>
                    </a:stretch>
                  </pic:blipFill>
                  <pic:spPr>
                    <a:xfrm>
                      <a:off x="0" y="0"/>
                      <a:ext cx="5066539" cy="7485602"/>
                    </a:xfrm>
                    <a:prstGeom prst="rect">
                      <a:avLst/>
                    </a:prstGeom>
                  </pic:spPr>
                </pic:pic>
              </a:graphicData>
            </a:graphic>
          </wp:anchor>
        </w:drawing>
      </w:r>
      <w:r w:rsidRPr="003F7DC9">
        <w:rPr>
          <w:i/>
          <w:color w:val="0B0B0B"/>
          <w:w w:val="105"/>
          <w:sz w:val="18"/>
        </w:rPr>
        <w:t>Annex</w:t>
      </w:r>
      <w:r w:rsidRPr="003F7DC9">
        <w:rPr>
          <w:i/>
          <w:color w:val="0B0B0B"/>
          <w:spacing w:val="-15"/>
          <w:w w:val="105"/>
          <w:sz w:val="18"/>
        </w:rPr>
        <w:t xml:space="preserve"> </w:t>
      </w:r>
      <w:r w:rsidRPr="003F7DC9">
        <w:rPr>
          <w:i/>
          <w:color w:val="0B0B0B"/>
          <w:w w:val="105"/>
          <w:sz w:val="18"/>
        </w:rPr>
        <w:t>13</w:t>
      </w:r>
    </w:p>
    <w:p w14:paraId="2775E5CA" w14:textId="77777777" w:rsidR="004C1BFC" w:rsidRPr="003F7DC9" w:rsidRDefault="004C1BFC" w:rsidP="0019267B">
      <w:pPr>
        <w:jc w:val="right"/>
        <w:rPr>
          <w:sz w:val="18"/>
        </w:rPr>
        <w:sectPr w:rsidR="004C1BFC" w:rsidRPr="003F7DC9">
          <w:pgSz w:w="11900" w:h="16840"/>
          <w:pgMar w:top="1600" w:right="1020" w:bottom="280" w:left="1060" w:header="720" w:footer="720" w:gutter="0"/>
          <w:cols w:space="720"/>
        </w:sectPr>
      </w:pPr>
    </w:p>
    <w:p w14:paraId="70FD4667" w14:textId="77777777" w:rsidR="004C1BFC" w:rsidRPr="003F7DC9" w:rsidRDefault="004C1BFC" w:rsidP="0019267B">
      <w:pPr>
        <w:pStyle w:val="Corpotesto"/>
        <w:spacing w:before="2"/>
        <w:rPr>
          <w:i/>
          <w:sz w:val="14"/>
        </w:rPr>
      </w:pPr>
    </w:p>
    <w:p w14:paraId="3F82DD52" w14:textId="77777777" w:rsidR="004C1BFC" w:rsidRPr="003F7DC9" w:rsidRDefault="00D9217B" w:rsidP="0019267B">
      <w:pPr>
        <w:pStyle w:val="Titolo9"/>
        <w:spacing w:before="97"/>
        <w:ind w:left="0" w:right="113" w:firstLine="0"/>
        <w:jc w:val="right"/>
        <w:rPr>
          <w:rFonts w:ascii="Times New Roman" w:hAnsi="Times New Roman" w:cs="Times New Roman"/>
        </w:rPr>
      </w:pPr>
      <w:r w:rsidRPr="003F7DC9">
        <w:rPr>
          <w:rFonts w:ascii="Times New Roman" w:hAnsi="Times New Roman" w:cs="Times New Roman"/>
          <w:color w:val="0B0B0B"/>
          <w:w w:val="105"/>
        </w:rPr>
        <w:t>Allegato</w:t>
      </w:r>
      <w:r w:rsidRPr="003F7DC9">
        <w:rPr>
          <w:rFonts w:ascii="Times New Roman" w:hAnsi="Times New Roman" w:cs="Times New Roman"/>
          <w:color w:val="0B0B0B"/>
          <w:spacing w:val="-27"/>
          <w:w w:val="105"/>
        </w:rPr>
        <w:t xml:space="preserve"> </w:t>
      </w:r>
      <w:r w:rsidRPr="003F7DC9">
        <w:rPr>
          <w:rFonts w:ascii="Times New Roman" w:hAnsi="Times New Roman" w:cs="Times New Roman"/>
          <w:color w:val="0B0B0B"/>
          <w:w w:val="105"/>
        </w:rPr>
        <w:t>14</w:t>
      </w:r>
    </w:p>
    <w:p w14:paraId="1A716F07" w14:textId="77777777" w:rsidR="004C1BFC" w:rsidRPr="003F7DC9" w:rsidRDefault="00D9217B" w:rsidP="0019267B">
      <w:pPr>
        <w:spacing w:before="46"/>
        <w:ind w:right="111"/>
        <w:jc w:val="right"/>
        <w:rPr>
          <w:i/>
          <w:sz w:val="19"/>
        </w:rPr>
      </w:pPr>
      <w:r w:rsidRPr="003F7DC9">
        <w:rPr>
          <w:noProof/>
          <w:lang w:bidi="ar-SA"/>
        </w:rPr>
        <w:drawing>
          <wp:anchor distT="0" distB="0" distL="0" distR="0" simplePos="0" relativeHeight="251660288" behindDoc="0" locked="0" layoutInCell="1" allowOverlap="1" wp14:anchorId="45CCDFEB" wp14:editId="5FB71DA6">
            <wp:simplePos x="0" y="0"/>
            <wp:positionH relativeFrom="page">
              <wp:posOffset>814570</wp:posOffset>
            </wp:positionH>
            <wp:positionV relativeFrom="paragraph">
              <wp:posOffset>235220</wp:posOffset>
            </wp:positionV>
            <wp:extent cx="5944025" cy="7405496"/>
            <wp:effectExtent l="0" t="0" r="0" b="0"/>
            <wp:wrapTopAndBottom/>
            <wp:docPr id="71"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23.png"/>
                    <pic:cNvPicPr/>
                  </pic:nvPicPr>
                  <pic:blipFill>
                    <a:blip r:embed="rId41" cstate="print"/>
                    <a:stretch>
                      <a:fillRect/>
                    </a:stretch>
                  </pic:blipFill>
                  <pic:spPr>
                    <a:xfrm>
                      <a:off x="0" y="0"/>
                      <a:ext cx="5944025" cy="7405496"/>
                    </a:xfrm>
                    <a:prstGeom prst="rect">
                      <a:avLst/>
                    </a:prstGeom>
                  </pic:spPr>
                </pic:pic>
              </a:graphicData>
            </a:graphic>
          </wp:anchor>
        </w:drawing>
      </w:r>
      <w:r w:rsidRPr="003F7DC9">
        <w:rPr>
          <w:i/>
          <w:color w:val="0B0B0B"/>
          <w:w w:val="105"/>
          <w:sz w:val="19"/>
        </w:rPr>
        <w:t>Annex</w:t>
      </w:r>
      <w:r w:rsidRPr="003F7DC9">
        <w:rPr>
          <w:i/>
          <w:color w:val="0B0B0B"/>
          <w:spacing w:val="-11"/>
          <w:w w:val="105"/>
          <w:sz w:val="19"/>
        </w:rPr>
        <w:t xml:space="preserve"> </w:t>
      </w:r>
      <w:r w:rsidRPr="003F7DC9">
        <w:rPr>
          <w:i/>
          <w:color w:val="0B0B0B"/>
          <w:w w:val="105"/>
          <w:sz w:val="19"/>
        </w:rPr>
        <w:t>14</w:t>
      </w:r>
    </w:p>
    <w:p w14:paraId="0CBD2A06" w14:textId="77777777" w:rsidR="004C1BFC" w:rsidRPr="003F7DC9" w:rsidRDefault="004C1BFC" w:rsidP="0019267B">
      <w:pPr>
        <w:jc w:val="right"/>
        <w:rPr>
          <w:sz w:val="19"/>
        </w:rPr>
        <w:sectPr w:rsidR="004C1BFC" w:rsidRPr="003F7DC9">
          <w:pgSz w:w="11900" w:h="16840"/>
          <w:pgMar w:top="1600" w:right="1020" w:bottom="280" w:left="1060" w:header="720" w:footer="720" w:gutter="0"/>
          <w:cols w:space="720"/>
        </w:sectPr>
      </w:pPr>
    </w:p>
    <w:p w14:paraId="5001F0C9" w14:textId="77777777" w:rsidR="004C1BFC" w:rsidRPr="003F7DC9" w:rsidRDefault="004C1BFC" w:rsidP="0019267B">
      <w:pPr>
        <w:pStyle w:val="Corpotesto"/>
        <w:spacing w:before="11"/>
        <w:rPr>
          <w:sz w:val="26"/>
        </w:rPr>
      </w:pPr>
    </w:p>
    <w:p w14:paraId="757F293B" w14:textId="77777777" w:rsidR="004C1BFC" w:rsidRPr="003F7DC9" w:rsidRDefault="00D9217B" w:rsidP="0019267B">
      <w:pPr>
        <w:pStyle w:val="Corpotesto"/>
        <w:ind w:left="594"/>
      </w:pPr>
      <w:r w:rsidRPr="003F7DC9">
        <w:rPr>
          <w:noProof/>
          <w:lang w:bidi="ar-SA"/>
        </w:rPr>
        <w:drawing>
          <wp:inline distT="0" distB="0" distL="0" distR="0" wp14:anchorId="0EF95CFF" wp14:editId="0F716780">
            <wp:extent cx="5432769" cy="7731918"/>
            <wp:effectExtent l="0" t="0" r="0" b="0"/>
            <wp:docPr id="73"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24.png"/>
                    <pic:cNvPicPr/>
                  </pic:nvPicPr>
                  <pic:blipFill>
                    <a:blip r:embed="rId42" cstate="print"/>
                    <a:stretch>
                      <a:fillRect/>
                    </a:stretch>
                  </pic:blipFill>
                  <pic:spPr>
                    <a:xfrm>
                      <a:off x="0" y="0"/>
                      <a:ext cx="5432769" cy="7731918"/>
                    </a:xfrm>
                    <a:prstGeom prst="rect">
                      <a:avLst/>
                    </a:prstGeom>
                  </pic:spPr>
                </pic:pic>
              </a:graphicData>
            </a:graphic>
          </wp:inline>
        </w:drawing>
      </w:r>
    </w:p>
    <w:p w14:paraId="2A5DB0F3" w14:textId="77777777" w:rsidR="004C1BFC" w:rsidRPr="003F7DC9" w:rsidRDefault="004C1BFC" w:rsidP="0019267B">
      <w:pPr>
        <w:sectPr w:rsidR="004C1BFC" w:rsidRPr="003F7DC9">
          <w:pgSz w:w="11900" w:h="16840"/>
          <w:pgMar w:top="1600" w:right="1020" w:bottom="280" w:left="1060" w:header="720" w:footer="720" w:gutter="0"/>
          <w:cols w:space="720"/>
        </w:sectPr>
      </w:pPr>
    </w:p>
    <w:p w14:paraId="675A1F22" w14:textId="77777777" w:rsidR="004C1BFC" w:rsidRPr="003F7DC9" w:rsidRDefault="004C1BFC" w:rsidP="0019267B">
      <w:pPr>
        <w:pStyle w:val="Corpotesto"/>
      </w:pPr>
    </w:p>
    <w:p w14:paraId="076958C9" w14:textId="77777777" w:rsidR="004C1BFC" w:rsidRPr="003F7DC9" w:rsidRDefault="004C1BFC" w:rsidP="0019267B">
      <w:pPr>
        <w:pStyle w:val="Corpotesto"/>
        <w:spacing w:before="2"/>
        <w:rPr>
          <w:sz w:val="19"/>
        </w:rPr>
      </w:pPr>
    </w:p>
    <w:p w14:paraId="6F7FCD0A" w14:textId="77777777" w:rsidR="004C1BFC" w:rsidRPr="003F7DC9" w:rsidRDefault="00D9217B" w:rsidP="00356158">
      <w:pPr>
        <w:spacing w:before="94"/>
        <w:ind w:left="4347" w:right="4008"/>
        <w:jc w:val="center"/>
        <w:rPr>
          <w:b/>
          <w:sz w:val="28"/>
          <w:szCs w:val="28"/>
        </w:rPr>
      </w:pPr>
      <w:r w:rsidRPr="003F7DC9">
        <w:rPr>
          <w:b/>
          <w:color w:val="0B0B0B"/>
          <w:sz w:val="28"/>
          <w:szCs w:val="28"/>
        </w:rPr>
        <w:t>Allegato 18</w:t>
      </w:r>
    </w:p>
    <w:p w14:paraId="14E9F76A" w14:textId="77777777" w:rsidR="004C1BFC" w:rsidRPr="003F7DC9" w:rsidRDefault="00D9217B" w:rsidP="0019267B">
      <w:pPr>
        <w:spacing w:before="182" w:line="244" w:lineRule="auto"/>
        <w:ind w:left="224" w:right="195"/>
        <w:jc w:val="both"/>
        <w:rPr>
          <w:b/>
        </w:rPr>
      </w:pPr>
      <w:r w:rsidRPr="003F7DC9">
        <w:rPr>
          <w:b/>
          <w:color w:val="0B0B0B"/>
          <w:sz w:val="23"/>
        </w:rPr>
        <w:t xml:space="preserve">Linee guida concernenti la completa </w:t>
      </w:r>
      <w:r w:rsidRPr="003F7DC9">
        <w:rPr>
          <w:b/>
          <w:color w:val="0B0B0B"/>
        </w:rPr>
        <w:t>ripresa delle ordinarie attività nelle istituzioni della formazione superiore per l’anno accademico 2020/21</w:t>
      </w:r>
    </w:p>
    <w:p w14:paraId="6EC55DDE" w14:textId="77777777" w:rsidR="004C1BFC" w:rsidRPr="003F7DC9" w:rsidRDefault="004C1BFC" w:rsidP="0019267B">
      <w:pPr>
        <w:pStyle w:val="Corpotesto"/>
        <w:spacing w:before="10"/>
        <w:rPr>
          <w:b/>
          <w:sz w:val="21"/>
        </w:rPr>
      </w:pPr>
    </w:p>
    <w:p w14:paraId="24AF0EFA" w14:textId="77777777" w:rsidR="004C1BFC" w:rsidRPr="003F7DC9" w:rsidRDefault="00D9217B" w:rsidP="0019267B">
      <w:pPr>
        <w:spacing w:before="1" w:line="244" w:lineRule="auto"/>
        <w:ind w:left="224" w:right="188"/>
        <w:jc w:val="both"/>
      </w:pPr>
      <w:r w:rsidRPr="003F7DC9">
        <w:rPr>
          <w:color w:val="0B0B0B"/>
        </w:rPr>
        <w:t>Le presenti linee guida, predisposte sulla base delle prime indicazioni fornite con nota ministeriale del 4 maggio 2020 e delle proposte della CRUI del 26 giugno 2020 e del 22 luglio 2020 sulle modalità di erogazione della didattica, accolte dal Comitato tecnico scientifico del Dipartimento della protezione civile il 24 luglio 2020, riguardano le modalità di svolgimento delle attività nel sistema universitario, per  il primo semestre dell’anno accademico 2020/2021, individuando le principali misure per l’erogazione della didattica nelle aule universitarie in condizioni di</w:t>
      </w:r>
      <w:r w:rsidRPr="003F7DC9">
        <w:rPr>
          <w:color w:val="0B0B0B"/>
          <w:spacing w:val="11"/>
        </w:rPr>
        <w:t xml:space="preserve"> </w:t>
      </w:r>
      <w:r w:rsidRPr="003F7DC9">
        <w:rPr>
          <w:color w:val="0B0B0B"/>
        </w:rPr>
        <w:t>sicurezza.</w:t>
      </w:r>
    </w:p>
    <w:p w14:paraId="6ADE5413" w14:textId="650C7660" w:rsidR="004C1BFC" w:rsidRPr="003F7DC9" w:rsidRDefault="00D9217B" w:rsidP="0019267B">
      <w:pPr>
        <w:spacing w:line="244" w:lineRule="auto"/>
        <w:ind w:left="224" w:right="193"/>
        <w:jc w:val="both"/>
      </w:pPr>
      <w:r w:rsidRPr="003F7DC9">
        <w:rPr>
          <w:color w:val="0B0B0B"/>
        </w:rPr>
        <w:t xml:space="preserve">Le azioni delineate nelle presenti linee guida si basano su uno scenario plausibile per il primo </w:t>
      </w:r>
      <w:proofErr w:type="gramStart"/>
      <w:r w:rsidRPr="003F7DC9">
        <w:rPr>
          <w:color w:val="0B0B0B"/>
        </w:rPr>
        <w:t>semestre  del</w:t>
      </w:r>
      <w:proofErr w:type="gramEnd"/>
      <w:r w:rsidRPr="003F7DC9">
        <w:rPr>
          <w:color w:val="0B0B0B"/>
          <w:spacing w:val="-4"/>
        </w:rPr>
        <w:t xml:space="preserve"> </w:t>
      </w:r>
      <w:r w:rsidRPr="003F7DC9">
        <w:rPr>
          <w:color w:val="0B0B0B"/>
        </w:rPr>
        <w:t>prossimo</w:t>
      </w:r>
      <w:r w:rsidRPr="003F7DC9">
        <w:rPr>
          <w:color w:val="0B0B0B"/>
          <w:spacing w:val="-4"/>
        </w:rPr>
        <w:t xml:space="preserve"> </w:t>
      </w:r>
      <w:r w:rsidRPr="003F7DC9">
        <w:rPr>
          <w:color w:val="0B0B0B"/>
        </w:rPr>
        <w:t>anno</w:t>
      </w:r>
      <w:r w:rsidRPr="003F7DC9">
        <w:rPr>
          <w:color w:val="0B0B0B"/>
          <w:spacing w:val="-4"/>
        </w:rPr>
        <w:t xml:space="preserve"> </w:t>
      </w:r>
      <w:r w:rsidRPr="003F7DC9">
        <w:rPr>
          <w:color w:val="0B0B0B"/>
        </w:rPr>
        <w:t>accademico,</w:t>
      </w:r>
      <w:r w:rsidRPr="003F7DC9">
        <w:rPr>
          <w:color w:val="0B0B0B"/>
          <w:spacing w:val="-4"/>
        </w:rPr>
        <w:t xml:space="preserve"> </w:t>
      </w:r>
      <w:r w:rsidRPr="003F7DC9">
        <w:rPr>
          <w:color w:val="0B0B0B"/>
        </w:rPr>
        <w:t>presupponendo</w:t>
      </w:r>
      <w:r w:rsidRPr="003F7DC9">
        <w:rPr>
          <w:color w:val="0B0B0B"/>
          <w:spacing w:val="-4"/>
        </w:rPr>
        <w:t xml:space="preserve"> </w:t>
      </w:r>
      <w:r w:rsidRPr="003F7DC9">
        <w:rPr>
          <w:color w:val="0B0B0B"/>
        </w:rPr>
        <w:t>il</w:t>
      </w:r>
      <w:r w:rsidRPr="003F7DC9">
        <w:rPr>
          <w:color w:val="0B0B0B"/>
          <w:spacing w:val="-4"/>
        </w:rPr>
        <w:t xml:space="preserve"> </w:t>
      </w:r>
      <w:r w:rsidRPr="003F7DC9">
        <w:rPr>
          <w:color w:val="0B0B0B"/>
        </w:rPr>
        <w:t>protrarsi</w:t>
      </w:r>
      <w:r w:rsidRPr="003F7DC9">
        <w:rPr>
          <w:color w:val="0B0B0B"/>
          <w:spacing w:val="-7"/>
        </w:rPr>
        <w:t xml:space="preserve"> </w:t>
      </w:r>
      <w:r w:rsidRPr="003F7DC9">
        <w:rPr>
          <w:color w:val="0B0B0B"/>
        </w:rPr>
        <w:t>della</w:t>
      </w:r>
      <w:r w:rsidRPr="003F7DC9">
        <w:rPr>
          <w:color w:val="0B0B0B"/>
          <w:spacing w:val="-4"/>
        </w:rPr>
        <w:t xml:space="preserve"> </w:t>
      </w:r>
      <w:r w:rsidRPr="003F7DC9">
        <w:rPr>
          <w:color w:val="0B0B0B"/>
        </w:rPr>
        <w:t>pandemia</w:t>
      </w:r>
      <w:r w:rsidRPr="003F7DC9">
        <w:rPr>
          <w:color w:val="0B0B0B"/>
          <w:spacing w:val="-4"/>
        </w:rPr>
        <w:t xml:space="preserve"> </w:t>
      </w:r>
      <w:r w:rsidRPr="003F7DC9">
        <w:rPr>
          <w:color w:val="0B0B0B"/>
        </w:rPr>
        <w:t>a</w:t>
      </w:r>
      <w:r w:rsidRPr="003F7DC9">
        <w:rPr>
          <w:color w:val="0B0B0B"/>
          <w:spacing w:val="-4"/>
        </w:rPr>
        <w:t xml:space="preserve"> </w:t>
      </w:r>
      <w:r w:rsidRPr="003F7DC9">
        <w:rPr>
          <w:color w:val="0B0B0B"/>
        </w:rPr>
        <w:t>livello</w:t>
      </w:r>
      <w:r w:rsidRPr="003F7DC9">
        <w:rPr>
          <w:color w:val="0B0B0B"/>
          <w:spacing w:val="-4"/>
        </w:rPr>
        <w:t xml:space="preserve"> </w:t>
      </w:r>
      <w:r w:rsidRPr="003F7DC9">
        <w:rPr>
          <w:color w:val="0B0B0B"/>
        </w:rPr>
        <w:t>globale</w:t>
      </w:r>
      <w:r w:rsidRPr="003F7DC9">
        <w:rPr>
          <w:color w:val="0B0B0B"/>
          <w:spacing w:val="-4"/>
        </w:rPr>
        <w:t xml:space="preserve"> </w:t>
      </w:r>
      <w:r w:rsidRPr="003F7DC9">
        <w:rPr>
          <w:color w:val="0B0B0B"/>
        </w:rPr>
        <w:t>e</w:t>
      </w:r>
      <w:r w:rsidRPr="003F7DC9">
        <w:rPr>
          <w:color w:val="0B0B0B"/>
          <w:spacing w:val="-4"/>
        </w:rPr>
        <w:t xml:space="preserve"> </w:t>
      </w:r>
      <w:r w:rsidRPr="003F7DC9">
        <w:rPr>
          <w:color w:val="0B0B0B"/>
        </w:rPr>
        <w:t>nuovi</w:t>
      </w:r>
      <w:r w:rsidRPr="003F7DC9">
        <w:rPr>
          <w:color w:val="0B0B0B"/>
          <w:spacing w:val="-4"/>
        </w:rPr>
        <w:t xml:space="preserve"> </w:t>
      </w:r>
      <w:r w:rsidRPr="003F7DC9">
        <w:rPr>
          <w:color w:val="0B0B0B"/>
        </w:rPr>
        <w:t xml:space="preserve">episodi di contagio a livello locale in autunno-inverno. Si escludono quindi sia scenari più positivi, con la scomparsa della pandemia a livello globale, per i quali sarebbe agevole ripristinare le prassi finora in uso, sia scenari più negativi, con la riproposizione del </w:t>
      </w:r>
      <w:r w:rsidRPr="003F7DC9">
        <w:rPr>
          <w:i/>
          <w:color w:val="0B0B0B"/>
        </w:rPr>
        <w:t xml:space="preserve">lockdown </w:t>
      </w:r>
      <w:r w:rsidRPr="003F7DC9">
        <w:rPr>
          <w:color w:val="0B0B0B"/>
        </w:rPr>
        <w:t>di marzo-maggio, che implicherebbero il blocco dei flussi in ingresso, rendendo vana qualsiasi azione da parte degli attori coinvolti nelle procedure di</w:t>
      </w:r>
      <w:r w:rsidRPr="003F7DC9">
        <w:rPr>
          <w:color w:val="0B0B0B"/>
          <w:spacing w:val="1"/>
        </w:rPr>
        <w:t xml:space="preserve"> </w:t>
      </w:r>
      <w:r w:rsidRPr="003F7DC9">
        <w:rPr>
          <w:color w:val="0B0B0B"/>
        </w:rPr>
        <w:t>accoglienza.</w:t>
      </w:r>
    </w:p>
    <w:p w14:paraId="6E4C5323" w14:textId="77777777" w:rsidR="004C1BFC" w:rsidRPr="003F7DC9" w:rsidRDefault="004C1BFC" w:rsidP="0019267B">
      <w:pPr>
        <w:pStyle w:val="Corpotesto"/>
        <w:spacing w:before="7"/>
        <w:rPr>
          <w:sz w:val="22"/>
        </w:rPr>
      </w:pPr>
    </w:p>
    <w:p w14:paraId="011E57D6" w14:textId="77777777" w:rsidR="004C1BFC" w:rsidRPr="003F7DC9" w:rsidRDefault="00D9217B" w:rsidP="0019267B">
      <w:pPr>
        <w:spacing w:line="253" w:lineRule="exact"/>
        <w:ind w:left="224"/>
        <w:rPr>
          <w:b/>
        </w:rPr>
      </w:pPr>
      <w:r w:rsidRPr="003F7DC9">
        <w:rPr>
          <w:b/>
          <w:color w:val="0B0B0B"/>
        </w:rPr>
        <w:t>Premessa</w:t>
      </w:r>
    </w:p>
    <w:p w14:paraId="041C526F" w14:textId="460C3733" w:rsidR="004C1BFC" w:rsidRPr="003F7DC9" w:rsidRDefault="00D9217B" w:rsidP="0019267B">
      <w:pPr>
        <w:spacing w:line="244" w:lineRule="auto"/>
        <w:ind w:left="223" w:right="195"/>
        <w:jc w:val="both"/>
      </w:pPr>
      <w:r w:rsidRPr="003F7DC9">
        <w:rPr>
          <w:color w:val="0B0B0B"/>
        </w:rPr>
        <w:t xml:space="preserve">Il periodo di emergenza sanitaria connessa alla pandemia da SARS-CoV-2 ha portato alla necessità di adottare importanti azioni contenitive che hanno richiesto la sospensione temporanea di numerose attività. Tra i primi interventi adottati, con il d.P.C.M. del 4 marzo 2020, recante ulteriori disposizioni </w:t>
      </w:r>
      <w:proofErr w:type="gramStart"/>
      <w:r w:rsidRPr="003F7DC9">
        <w:rPr>
          <w:color w:val="0B0B0B"/>
        </w:rPr>
        <w:t>attuative  del</w:t>
      </w:r>
      <w:proofErr w:type="gramEnd"/>
      <w:r w:rsidRPr="003F7DC9">
        <w:rPr>
          <w:color w:val="0B0B0B"/>
        </w:rPr>
        <w:t xml:space="preserve"> decreto-legge 23 febbraio 2020, n. 6 “</w:t>
      </w:r>
      <w:r w:rsidRPr="003F7DC9">
        <w:rPr>
          <w:i/>
          <w:color w:val="0B0B0B"/>
        </w:rPr>
        <w:t>Misure urgenti in materia di contenimento e gestione dell'emergenza epidemiologica da COVID-19</w:t>
      </w:r>
      <w:r w:rsidRPr="003F7DC9">
        <w:rPr>
          <w:color w:val="0B0B0B"/>
        </w:rPr>
        <w:t>”, applicabili sull'intero territorio nazionale, sono stati sospesi i servizi educativi per l'infanzia di cui all'art. 2 del d.l.gs. 13 aprile 2017, n. 65, e le attività didattiche nelle scuole di ogni ordine e grado, nonché la frequenza delle attività scolastiche e di formazione</w:t>
      </w:r>
      <w:r w:rsidRPr="003F7DC9">
        <w:rPr>
          <w:color w:val="0B0B0B"/>
          <w:spacing w:val="7"/>
        </w:rPr>
        <w:t xml:space="preserve"> </w:t>
      </w:r>
      <w:r w:rsidRPr="003F7DC9">
        <w:rPr>
          <w:color w:val="0B0B0B"/>
        </w:rPr>
        <w:t>superiore,</w:t>
      </w:r>
      <w:r w:rsidRPr="003F7DC9">
        <w:rPr>
          <w:color w:val="0B0B0B"/>
          <w:spacing w:val="8"/>
        </w:rPr>
        <w:t xml:space="preserve"> </w:t>
      </w:r>
      <w:r w:rsidRPr="003F7DC9">
        <w:rPr>
          <w:color w:val="0B0B0B"/>
        </w:rPr>
        <w:t>ferma</w:t>
      </w:r>
      <w:r w:rsidRPr="003F7DC9">
        <w:rPr>
          <w:color w:val="0B0B0B"/>
          <w:spacing w:val="7"/>
        </w:rPr>
        <w:t xml:space="preserve"> </w:t>
      </w:r>
      <w:r w:rsidRPr="003F7DC9">
        <w:rPr>
          <w:color w:val="0B0B0B"/>
        </w:rPr>
        <w:t>in</w:t>
      </w:r>
      <w:r w:rsidRPr="003F7DC9">
        <w:rPr>
          <w:color w:val="0B0B0B"/>
          <w:spacing w:val="5"/>
        </w:rPr>
        <w:t xml:space="preserve"> </w:t>
      </w:r>
      <w:r w:rsidRPr="003F7DC9">
        <w:rPr>
          <w:color w:val="0B0B0B"/>
        </w:rPr>
        <w:t>ogni</w:t>
      </w:r>
      <w:r w:rsidRPr="003F7DC9">
        <w:rPr>
          <w:color w:val="0B0B0B"/>
          <w:spacing w:val="8"/>
        </w:rPr>
        <w:t xml:space="preserve"> </w:t>
      </w:r>
      <w:r w:rsidRPr="003F7DC9">
        <w:rPr>
          <w:color w:val="0B0B0B"/>
        </w:rPr>
        <w:t>caso</w:t>
      </w:r>
      <w:r w:rsidRPr="003F7DC9">
        <w:rPr>
          <w:color w:val="0B0B0B"/>
          <w:spacing w:val="7"/>
        </w:rPr>
        <w:t xml:space="preserve"> </w:t>
      </w:r>
      <w:r w:rsidRPr="003F7DC9">
        <w:rPr>
          <w:color w:val="0B0B0B"/>
        </w:rPr>
        <w:t>la</w:t>
      </w:r>
      <w:r w:rsidRPr="003F7DC9">
        <w:rPr>
          <w:color w:val="0B0B0B"/>
          <w:spacing w:val="8"/>
        </w:rPr>
        <w:t xml:space="preserve"> </w:t>
      </w:r>
      <w:r w:rsidRPr="003F7DC9">
        <w:rPr>
          <w:color w:val="0B0B0B"/>
        </w:rPr>
        <w:t>possibilità</w:t>
      </w:r>
      <w:r w:rsidRPr="003F7DC9">
        <w:rPr>
          <w:color w:val="0B0B0B"/>
          <w:spacing w:val="7"/>
        </w:rPr>
        <w:t xml:space="preserve"> </w:t>
      </w:r>
      <w:r w:rsidRPr="003F7DC9">
        <w:rPr>
          <w:color w:val="0B0B0B"/>
        </w:rPr>
        <w:t>di</w:t>
      </w:r>
      <w:r w:rsidRPr="003F7DC9">
        <w:rPr>
          <w:color w:val="0B0B0B"/>
          <w:spacing w:val="8"/>
        </w:rPr>
        <w:t xml:space="preserve"> </w:t>
      </w:r>
      <w:r w:rsidRPr="003F7DC9">
        <w:rPr>
          <w:color w:val="0B0B0B"/>
        </w:rPr>
        <w:t>svolgimento</w:t>
      </w:r>
      <w:r w:rsidRPr="003F7DC9">
        <w:rPr>
          <w:color w:val="0B0B0B"/>
          <w:spacing w:val="7"/>
        </w:rPr>
        <w:t xml:space="preserve"> </w:t>
      </w:r>
      <w:r w:rsidRPr="003F7DC9">
        <w:rPr>
          <w:color w:val="0B0B0B"/>
        </w:rPr>
        <w:t>di</w:t>
      </w:r>
      <w:r w:rsidRPr="003F7DC9">
        <w:rPr>
          <w:color w:val="0B0B0B"/>
          <w:spacing w:val="6"/>
        </w:rPr>
        <w:t xml:space="preserve"> </w:t>
      </w:r>
      <w:r w:rsidRPr="003F7DC9">
        <w:rPr>
          <w:color w:val="0B0B0B"/>
        </w:rPr>
        <w:t>attività</w:t>
      </w:r>
      <w:r w:rsidRPr="003F7DC9">
        <w:rPr>
          <w:color w:val="0B0B0B"/>
          <w:spacing w:val="7"/>
        </w:rPr>
        <w:t xml:space="preserve"> </w:t>
      </w:r>
      <w:r w:rsidRPr="003F7DC9">
        <w:rPr>
          <w:color w:val="0B0B0B"/>
        </w:rPr>
        <w:t>formative</w:t>
      </w:r>
      <w:r w:rsidRPr="003F7DC9">
        <w:rPr>
          <w:color w:val="0B0B0B"/>
          <w:spacing w:val="8"/>
        </w:rPr>
        <w:t xml:space="preserve"> </w:t>
      </w:r>
      <w:r w:rsidRPr="003F7DC9">
        <w:rPr>
          <w:color w:val="0B0B0B"/>
        </w:rPr>
        <w:t>a</w:t>
      </w:r>
      <w:r w:rsidRPr="003F7DC9">
        <w:rPr>
          <w:color w:val="0B0B0B"/>
          <w:spacing w:val="7"/>
        </w:rPr>
        <w:t xml:space="preserve"> </w:t>
      </w:r>
      <w:r w:rsidRPr="003F7DC9">
        <w:rPr>
          <w:color w:val="0B0B0B"/>
        </w:rPr>
        <w:t>distanza.</w:t>
      </w:r>
    </w:p>
    <w:p w14:paraId="4D932DD0" w14:textId="5DAE7E29" w:rsidR="004C1BFC" w:rsidRPr="003F7DC9" w:rsidRDefault="00D9217B" w:rsidP="0019267B">
      <w:pPr>
        <w:spacing w:line="244" w:lineRule="auto"/>
        <w:ind w:left="223" w:right="193"/>
        <w:jc w:val="both"/>
      </w:pPr>
      <w:r w:rsidRPr="003F7DC9">
        <w:rPr>
          <w:color w:val="0B0B0B"/>
        </w:rPr>
        <w:t xml:space="preserve">Le università hanno prontamente reagito con forza straordinaria al periodo di </w:t>
      </w:r>
      <w:r w:rsidRPr="003F7DC9">
        <w:rPr>
          <w:i/>
          <w:color w:val="0B0B0B"/>
        </w:rPr>
        <w:t xml:space="preserve">lockdown </w:t>
      </w:r>
      <w:r w:rsidRPr="003F7DC9">
        <w:rPr>
          <w:color w:val="0B0B0B"/>
        </w:rPr>
        <w:t xml:space="preserve">attivandosi tempestivamente a erogare lezioni, esami e sessioni di laurea in modalità telematica. Si è trattato di una risposta immediata che ha richiesto agli atenei uno sforzo incredibile di riorganizzazione dell’intera didattica. In tutto il territorio nazionale migliaia di insegnamenti del secondo semestre sono stati </w:t>
      </w:r>
      <w:proofErr w:type="gramStart"/>
      <w:r w:rsidRPr="003F7DC9">
        <w:rPr>
          <w:color w:val="0B0B0B"/>
        </w:rPr>
        <w:t>erogati  in</w:t>
      </w:r>
      <w:proofErr w:type="gramEnd"/>
      <w:r w:rsidRPr="003F7DC9">
        <w:rPr>
          <w:color w:val="0B0B0B"/>
        </w:rPr>
        <w:t xml:space="preserve"> modalità telematica, permettendo agli studenti di procedere con i propri studi e di non rallentare le loro carriere. L’università non si è, di fatto, mai fermata: non solo le lezioni </w:t>
      </w:r>
      <w:r w:rsidRPr="003F7DC9">
        <w:rPr>
          <w:i/>
          <w:color w:val="0B0B0B"/>
        </w:rPr>
        <w:t>online</w:t>
      </w:r>
      <w:r w:rsidRPr="003F7DC9">
        <w:rPr>
          <w:color w:val="0B0B0B"/>
        </w:rPr>
        <w:t>, ma anche gli esami sono stati erogati in modalità telematica, così come le sessioni di laurea. Dal computer di casa in questi mesi, gli studenti hanno “frequentato le lezioni”, sostenuto esami e si sono</w:t>
      </w:r>
      <w:r w:rsidRPr="003F7DC9">
        <w:rPr>
          <w:color w:val="0B0B0B"/>
          <w:spacing w:val="20"/>
        </w:rPr>
        <w:t xml:space="preserve"> </w:t>
      </w:r>
      <w:r w:rsidRPr="003F7DC9">
        <w:rPr>
          <w:color w:val="0B0B0B"/>
        </w:rPr>
        <w:t>laureati.</w:t>
      </w:r>
    </w:p>
    <w:p w14:paraId="22516076" w14:textId="77777777" w:rsidR="004C1BFC" w:rsidRPr="003F7DC9" w:rsidRDefault="00D9217B" w:rsidP="0019267B">
      <w:pPr>
        <w:spacing w:line="244" w:lineRule="auto"/>
        <w:ind w:left="223" w:right="191"/>
        <w:jc w:val="both"/>
      </w:pPr>
      <w:r w:rsidRPr="003F7DC9">
        <w:rPr>
          <w:color w:val="0B0B0B"/>
        </w:rPr>
        <w:t>Dal 23 marzo 2020 il sistema di sorveglianza integrato COVID-19 coordinato dall’Istituto superiore di sanità (ISS) ha iniziato a registrare dapprima una stabilizzazione e in seguito una diminuzione dei nuovi casi di COVID-19 diagnosticati in coerenza con quanto registrato dal sistema di sorveglianza aggregato coordinato dal Ministero della salute e dalla Protezione civile.</w:t>
      </w:r>
    </w:p>
    <w:p w14:paraId="26EE4591" w14:textId="77777777" w:rsidR="004C1BFC" w:rsidRPr="003F7DC9" w:rsidRDefault="004C1BFC" w:rsidP="0019267B">
      <w:pPr>
        <w:spacing w:line="244" w:lineRule="auto"/>
        <w:jc w:val="both"/>
        <w:sectPr w:rsidR="004C1BFC" w:rsidRPr="003F7DC9">
          <w:pgSz w:w="11900" w:h="16840"/>
          <w:pgMar w:top="1600" w:right="1020" w:bottom="280" w:left="1060" w:header="720" w:footer="720" w:gutter="0"/>
          <w:cols w:space="720"/>
        </w:sectPr>
      </w:pPr>
    </w:p>
    <w:p w14:paraId="1DEF9615" w14:textId="77777777" w:rsidR="004C1BFC" w:rsidRPr="003F7DC9" w:rsidRDefault="004C1BFC" w:rsidP="0019267B">
      <w:pPr>
        <w:pStyle w:val="Corpotesto"/>
        <w:spacing w:before="9"/>
        <w:rPr>
          <w:sz w:val="13"/>
        </w:rPr>
      </w:pPr>
    </w:p>
    <w:p w14:paraId="0B5D6545" w14:textId="77777777" w:rsidR="004C1BFC" w:rsidRPr="003F7DC9" w:rsidRDefault="00D9217B" w:rsidP="0019267B">
      <w:pPr>
        <w:spacing w:before="89"/>
        <w:ind w:left="118" w:right="125"/>
        <w:jc w:val="both"/>
        <w:rPr>
          <w:sz w:val="23"/>
        </w:rPr>
      </w:pPr>
      <w:r w:rsidRPr="003F7DC9">
        <w:rPr>
          <w:color w:val="0B0B0B"/>
          <w:sz w:val="23"/>
        </w:rPr>
        <w:t>In</w:t>
      </w:r>
      <w:r w:rsidRPr="003F7DC9">
        <w:rPr>
          <w:color w:val="0B0B0B"/>
          <w:spacing w:val="-10"/>
          <w:sz w:val="23"/>
        </w:rPr>
        <w:t xml:space="preserve"> </w:t>
      </w:r>
      <w:r w:rsidRPr="003F7DC9">
        <w:rPr>
          <w:color w:val="0B0B0B"/>
          <w:sz w:val="23"/>
        </w:rPr>
        <w:t>vista</w:t>
      </w:r>
      <w:r w:rsidRPr="003F7DC9">
        <w:rPr>
          <w:color w:val="0B0B0B"/>
          <w:spacing w:val="-10"/>
          <w:sz w:val="23"/>
        </w:rPr>
        <w:t xml:space="preserve"> </w:t>
      </w:r>
      <w:r w:rsidRPr="003F7DC9">
        <w:rPr>
          <w:color w:val="0B0B0B"/>
          <w:sz w:val="23"/>
        </w:rPr>
        <w:t>della</w:t>
      </w:r>
      <w:r w:rsidRPr="003F7DC9">
        <w:rPr>
          <w:color w:val="0B0B0B"/>
          <w:spacing w:val="-13"/>
          <w:sz w:val="23"/>
        </w:rPr>
        <w:t xml:space="preserve"> </w:t>
      </w:r>
      <w:r w:rsidRPr="003F7DC9">
        <w:rPr>
          <w:color w:val="0B0B0B"/>
          <w:sz w:val="23"/>
        </w:rPr>
        <w:t>completa</w:t>
      </w:r>
      <w:r w:rsidRPr="003F7DC9">
        <w:rPr>
          <w:color w:val="0B0B0B"/>
          <w:spacing w:val="-13"/>
          <w:sz w:val="23"/>
        </w:rPr>
        <w:t xml:space="preserve"> </w:t>
      </w:r>
      <w:r w:rsidRPr="003F7DC9">
        <w:rPr>
          <w:color w:val="0B0B0B"/>
          <w:sz w:val="23"/>
        </w:rPr>
        <w:t>ripresa</w:t>
      </w:r>
      <w:r w:rsidRPr="003F7DC9">
        <w:rPr>
          <w:color w:val="0B0B0B"/>
          <w:spacing w:val="-10"/>
          <w:sz w:val="23"/>
        </w:rPr>
        <w:t xml:space="preserve"> </w:t>
      </w:r>
      <w:r w:rsidRPr="003F7DC9">
        <w:rPr>
          <w:color w:val="0B0B0B"/>
          <w:sz w:val="23"/>
        </w:rPr>
        <w:t>delle</w:t>
      </w:r>
      <w:r w:rsidRPr="003F7DC9">
        <w:rPr>
          <w:color w:val="0B0B0B"/>
          <w:spacing w:val="-11"/>
          <w:sz w:val="23"/>
        </w:rPr>
        <w:t xml:space="preserve"> </w:t>
      </w:r>
      <w:r w:rsidRPr="003F7DC9">
        <w:rPr>
          <w:color w:val="0B0B0B"/>
          <w:sz w:val="23"/>
        </w:rPr>
        <w:t>ordinarie</w:t>
      </w:r>
      <w:r w:rsidRPr="003F7DC9">
        <w:rPr>
          <w:color w:val="0B0B0B"/>
          <w:spacing w:val="-13"/>
          <w:sz w:val="23"/>
        </w:rPr>
        <w:t xml:space="preserve"> </w:t>
      </w:r>
      <w:r w:rsidRPr="003F7DC9">
        <w:rPr>
          <w:color w:val="0B0B0B"/>
          <w:sz w:val="23"/>
        </w:rPr>
        <w:t>attività,</w:t>
      </w:r>
      <w:r w:rsidRPr="003F7DC9">
        <w:rPr>
          <w:color w:val="0B0B0B"/>
          <w:spacing w:val="-11"/>
          <w:sz w:val="23"/>
        </w:rPr>
        <w:t xml:space="preserve"> </w:t>
      </w:r>
      <w:r w:rsidRPr="003F7DC9">
        <w:rPr>
          <w:color w:val="0B0B0B"/>
          <w:sz w:val="23"/>
        </w:rPr>
        <w:t>che</w:t>
      </w:r>
      <w:r w:rsidRPr="003F7DC9">
        <w:rPr>
          <w:color w:val="0B0B0B"/>
          <w:spacing w:val="-12"/>
          <w:sz w:val="23"/>
        </w:rPr>
        <w:t xml:space="preserve"> </w:t>
      </w:r>
      <w:r w:rsidRPr="003F7DC9">
        <w:rPr>
          <w:color w:val="0B0B0B"/>
          <w:sz w:val="23"/>
        </w:rPr>
        <w:t>deve</w:t>
      </w:r>
      <w:r w:rsidRPr="003F7DC9">
        <w:rPr>
          <w:color w:val="0B0B0B"/>
          <w:spacing w:val="-11"/>
          <w:sz w:val="23"/>
        </w:rPr>
        <w:t xml:space="preserve"> </w:t>
      </w:r>
      <w:r w:rsidRPr="003F7DC9">
        <w:rPr>
          <w:color w:val="0B0B0B"/>
          <w:sz w:val="23"/>
        </w:rPr>
        <w:t>connotare</w:t>
      </w:r>
      <w:r w:rsidRPr="003F7DC9">
        <w:rPr>
          <w:color w:val="0B0B0B"/>
          <w:spacing w:val="-11"/>
          <w:sz w:val="23"/>
        </w:rPr>
        <w:t xml:space="preserve"> </w:t>
      </w:r>
      <w:r w:rsidRPr="003F7DC9">
        <w:rPr>
          <w:color w:val="0B0B0B"/>
          <w:sz w:val="23"/>
        </w:rPr>
        <w:t>la</w:t>
      </w:r>
      <w:r w:rsidRPr="003F7DC9">
        <w:rPr>
          <w:color w:val="0B0B0B"/>
          <w:spacing w:val="-13"/>
          <w:sz w:val="23"/>
        </w:rPr>
        <w:t xml:space="preserve"> </w:t>
      </w:r>
      <w:r w:rsidRPr="003F7DC9">
        <w:rPr>
          <w:color w:val="0B0B0B"/>
          <w:sz w:val="23"/>
        </w:rPr>
        <w:t>c.d.</w:t>
      </w:r>
      <w:r w:rsidRPr="003F7DC9">
        <w:rPr>
          <w:color w:val="0B0B0B"/>
          <w:spacing w:val="-11"/>
          <w:sz w:val="23"/>
        </w:rPr>
        <w:t xml:space="preserve"> </w:t>
      </w:r>
      <w:r w:rsidRPr="003F7DC9">
        <w:rPr>
          <w:color w:val="0B0B0B"/>
          <w:sz w:val="23"/>
        </w:rPr>
        <w:t>fase</w:t>
      </w:r>
      <w:r w:rsidRPr="003F7DC9">
        <w:rPr>
          <w:color w:val="0B0B0B"/>
          <w:spacing w:val="-11"/>
          <w:sz w:val="23"/>
        </w:rPr>
        <w:t xml:space="preserve"> </w:t>
      </w:r>
      <w:r w:rsidRPr="003F7DC9">
        <w:rPr>
          <w:color w:val="0B0B0B"/>
          <w:sz w:val="23"/>
        </w:rPr>
        <w:t>3,</w:t>
      </w:r>
      <w:r w:rsidRPr="003F7DC9">
        <w:rPr>
          <w:color w:val="0B0B0B"/>
          <w:spacing w:val="-11"/>
          <w:sz w:val="23"/>
        </w:rPr>
        <w:t xml:space="preserve"> </w:t>
      </w:r>
      <w:r w:rsidRPr="003F7DC9">
        <w:rPr>
          <w:color w:val="0B0B0B"/>
          <w:sz w:val="23"/>
        </w:rPr>
        <w:t>le</w:t>
      </w:r>
      <w:r w:rsidRPr="003F7DC9">
        <w:rPr>
          <w:color w:val="0B0B0B"/>
          <w:spacing w:val="-13"/>
          <w:sz w:val="23"/>
        </w:rPr>
        <w:t xml:space="preserve"> </w:t>
      </w:r>
      <w:r w:rsidRPr="003F7DC9">
        <w:rPr>
          <w:color w:val="0B0B0B"/>
          <w:sz w:val="23"/>
        </w:rPr>
        <w:t>istituzioni</w:t>
      </w:r>
      <w:r w:rsidRPr="003F7DC9">
        <w:rPr>
          <w:color w:val="0B0B0B"/>
          <w:spacing w:val="-11"/>
          <w:sz w:val="23"/>
        </w:rPr>
        <w:t xml:space="preserve"> </w:t>
      </w:r>
      <w:r w:rsidRPr="003F7DC9">
        <w:rPr>
          <w:color w:val="0B0B0B"/>
          <w:sz w:val="23"/>
        </w:rPr>
        <w:t>della formazione superiore sono ora chiamate ad adeguare la propria programmazione, al fine di coniugare lo svolgimento</w:t>
      </w:r>
      <w:r w:rsidRPr="003F7DC9">
        <w:rPr>
          <w:color w:val="0B0B0B"/>
          <w:spacing w:val="-6"/>
          <w:sz w:val="23"/>
        </w:rPr>
        <w:t xml:space="preserve"> </w:t>
      </w:r>
      <w:r w:rsidRPr="003F7DC9">
        <w:rPr>
          <w:color w:val="0B0B0B"/>
          <w:sz w:val="23"/>
        </w:rPr>
        <w:t>delle</w:t>
      </w:r>
      <w:r w:rsidRPr="003F7DC9">
        <w:rPr>
          <w:color w:val="0B0B0B"/>
          <w:spacing w:val="-6"/>
          <w:sz w:val="23"/>
        </w:rPr>
        <w:t xml:space="preserve"> </w:t>
      </w:r>
      <w:r w:rsidRPr="003F7DC9">
        <w:rPr>
          <w:color w:val="0B0B0B"/>
          <w:sz w:val="23"/>
        </w:rPr>
        <w:t>attività</w:t>
      </w:r>
      <w:r w:rsidRPr="003F7DC9">
        <w:rPr>
          <w:color w:val="0B0B0B"/>
          <w:spacing w:val="-8"/>
          <w:sz w:val="23"/>
        </w:rPr>
        <w:t xml:space="preserve"> </w:t>
      </w:r>
      <w:r w:rsidRPr="003F7DC9">
        <w:rPr>
          <w:color w:val="0B0B0B"/>
          <w:sz w:val="23"/>
        </w:rPr>
        <w:t>di</w:t>
      </w:r>
      <w:r w:rsidRPr="003F7DC9">
        <w:rPr>
          <w:color w:val="0B0B0B"/>
          <w:spacing w:val="-7"/>
          <w:sz w:val="23"/>
        </w:rPr>
        <w:t xml:space="preserve"> </w:t>
      </w:r>
      <w:r w:rsidRPr="003F7DC9">
        <w:rPr>
          <w:color w:val="0B0B0B"/>
          <w:sz w:val="23"/>
        </w:rPr>
        <w:t>ricerca</w:t>
      </w:r>
      <w:r w:rsidRPr="003F7DC9">
        <w:rPr>
          <w:color w:val="0B0B0B"/>
          <w:spacing w:val="-6"/>
          <w:sz w:val="23"/>
        </w:rPr>
        <w:t xml:space="preserve"> </w:t>
      </w:r>
      <w:r w:rsidRPr="003F7DC9">
        <w:rPr>
          <w:color w:val="0B0B0B"/>
          <w:sz w:val="23"/>
        </w:rPr>
        <w:t>e</w:t>
      </w:r>
      <w:r w:rsidRPr="003F7DC9">
        <w:rPr>
          <w:color w:val="0B0B0B"/>
          <w:spacing w:val="-6"/>
          <w:sz w:val="23"/>
        </w:rPr>
        <w:t xml:space="preserve"> </w:t>
      </w:r>
      <w:r w:rsidRPr="003F7DC9">
        <w:rPr>
          <w:color w:val="0B0B0B"/>
          <w:sz w:val="23"/>
        </w:rPr>
        <w:t>di</w:t>
      </w:r>
      <w:r w:rsidRPr="003F7DC9">
        <w:rPr>
          <w:color w:val="0B0B0B"/>
          <w:spacing w:val="-6"/>
          <w:sz w:val="23"/>
        </w:rPr>
        <w:t xml:space="preserve"> </w:t>
      </w:r>
      <w:r w:rsidRPr="003F7DC9">
        <w:rPr>
          <w:color w:val="0B0B0B"/>
          <w:sz w:val="23"/>
        </w:rPr>
        <w:t>didattica,</w:t>
      </w:r>
      <w:r w:rsidRPr="003F7DC9">
        <w:rPr>
          <w:color w:val="0B0B0B"/>
          <w:spacing w:val="-6"/>
          <w:sz w:val="23"/>
        </w:rPr>
        <w:t xml:space="preserve"> </w:t>
      </w:r>
      <w:r w:rsidRPr="003F7DC9">
        <w:rPr>
          <w:color w:val="0B0B0B"/>
          <w:sz w:val="23"/>
        </w:rPr>
        <w:t>garantendo</w:t>
      </w:r>
      <w:r w:rsidRPr="003F7DC9">
        <w:rPr>
          <w:color w:val="0B0B0B"/>
          <w:spacing w:val="-7"/>
          <w:sz w:val="23"/>
        </w:rPr>
        <w:t xml:space="preserve"> </w:t>
      </w:r>
      <w:r w:rsidRPr="003F7DC9">
        <w:rPr>
          <w:color w:val="0B0B0B"/>
          <w:sz w:val="23"/>
        </w:rPr>
        <w:t>tutti</w:t>
      </w:r>
      <w:r w:rsidRPr="003F7DC9">
        <w:rPr>
          <w:color w:val="0B0B0B"/>
          <w:spacing w:val="-6"/>
          <w:sz w:val="23"/>
        </w:rPr>
        <w:t xml:space="preserve"> </w:t>
      </w:r>
      <w:r w:rsidRPr="003F7DC9">
        <w:rPr>
          <w:color w:val="0B0B0B"/>
          <w:sz w:val="23"/>
        </w:rPr>
        <w:t>i</w:t>
      </w:r>
      <w:r w:rsidRPr="003F7DC9">
        <w:rPr>
          <w:color w:val="0B0B0B"/>
          <w:spacing w:val="-5"/>
          <w:sz w:val="23"/>
        </w:rPr>
        <w:t xml:space="preserve"> </w:t>
      </w:r>
      <w:r w:rsidRPr="003F7DC9">
        <w:rPr>
          <w:color w:val="0B0B0B"/>
          <w:sz w:val="23"/>
        </w:rPr>
        <w:t>servizi</w:t>
      </w:r>
      <w:r w:rsidRPr="003F7DC9">
        <w:rPr>
          <w:color w:val="0B0B0B"/>
          <w:spacing w:val="-6"/>
          <w:sz w:val="23"/>
        </w:rPr>
        <w:t xml:space="preserve"> </w:t>
      </w:r>
      <w:r w:rsidRPr="003F7DC9">
        <w:rPr>
          <w:color w:val="0B0B0B"/>
          <w:sz w:val="23"/>
        </w:rPr>
        <w:t>agli</w:t>
      </w:r>
      <w:r w:rsidRPr="003F7DC9">
        <w:rPr>
          <w:color w:val="0B0B0B"/>
          <w:spacing w:val="-8"/>
          <w:sz w:val="23"/>
        </w:rPr>
        <w:t xml:space="preserve"> </w:t>
      </w:r>
      <w:r w:rsidRPr="003F7DC9">
        <w:rPr>
          <w:color w:val="0B0B0B"/>
          <w:sz w:val="23"/>
        </w:rPr>
        <w:t>studenti,</w:t>
      </w:r>
      <w:r w:rsidRPr="003F7DC9">
        <w:rPr>
          <w:color w:val="0B0B0B"/>
          <w:spacing w:val="-8"/>
          <w:sz w:val="23"/>
        </w:rPr>
        <w:t xml:space="preserve"> </w:t>
      </w:r>
      <w:r w:rsidRPr="003F7DC9">
        <w:rPr>
          <w:color w:val="0B0B0B"/>
          <w:sz w:val="23"/>
        </w:rPr>
        <w:t>con</w:t>
      </w:r>
      <w:r w:rsidRPr="003F7DC9">
        <w:rPr>
          <w:color w:val="0B0B0B"/>
          <w:spacing w:val="-6"/>
          <w:sz w:val="23"/>
        </w:rPr>
        <w:t xml:space="preserve"> </w:t>
      </w:r>
      <w:r w:rsidRPr="003F7DC9">
        <w:rPr>
          <w:color w:val="0B0B0B"/>
          <w:sz w:val="23"/>
        </w:rPr>
        <w:t>la</w:t>
      </w:r>
      <w:r w:rsidRPr="003F7DC9">
        <w:rPr>
          <w:color w:val="0B0B0B"/>
          <w:spacing w:val="-6"/>
          <w:sz w:val="23"/>
        </w:rPr>
        <w:t xml:space="preserve"> </w:t>
      </w:r>
      <w:r w:rsidRPr="003F7DC9">
        <w:rPr>
          <w:color w:val="0B0B0B"/>
          <w:sz w:val="23"/>
        </w:rPr>
        <w:t>sicurezza delle persone, nel rispetto delle disposizioni dei protocolli</w:t>
      </w:r>
      <w:r w:rsidRPr="003F7DC9">
        <w:rPr>
          <w:color w:val="0B0B0B"/>
          <w:spacing w:val="-8"/>
          <w:sz w:val="23"/>
        </w:rPr>
        <w:t xml:space="preserve"> </w:t>
      </w:r>
      <w:r w:rsidRPr="003F7DC9">
        <w:rPr>
          <w:color w:val="0B0B0B"/>
          <w:sz w:val="23"/>
        </w:rPr>
        <w:t>approvati.</w:t>
      </w:r>
    </w:p>
    <w:p w14:paraId="1902C00A" w14:textId="77777777" w:rsidR="004C1BFC" w:rsidRPr="003F7DC9" w:rsidRDefault="00D9217B" w:rsidP="0019267B">
      <w:pPr>
        <w:spacing w:line="237" w:lineRule="auto"/>
        <w:ind w:left="118" w:right="123"/>
        <w:jc w:val="both"/>
        <w:rPr>
          <w:sz w:val="23"/>
        </w:rPr>
      </w:pPr>
      <w:r w:rsidRPr="003F7DC9">
        <w:rPr>
          <w:color w:val="0B0B0B"/>
          <w:sz w:val="23"/>
        </w:rPr>
        <w:t xml:space="preserve">Ove possibile, la didattica verrà erogata contemporaneamente sia </w:t>
      </w:r>
      <w:r w:rsidRPr="003F7DC9">
        <w:rPr>
          <w:i/>
          <w:color w:val="0B0B0B"/>
          <w:sz w:val="23"/>
        </w:rPr>
        <w:t xml:space="preserve">in presenza </w:t>
      </w:r>
      <w:r w:rsidRPr="003F7DC9">
        <w:rPr>
          <w:color w:val="0B0B0B"/>
          <w:sz w:val="23"/>
        </w:rPr>
        <w:t xml:space="preserve">sia </w:t>
      </w:r>
      <w:r w:rsidRPr="003F7DC9">
        <w:rPr>
          <w:i/>
          <w:color w:val="0B0B0B"/>
          <w:sz w:val="23"/>
        </w:rPr>
        <w:t>online</w:t>
      </w:r>
      <w:r w:rsidRPr="003F7DC9">
        <w:rPr>
          <w:color w:val="0B0B0B"/>
          <w:sz w:val="23"/>
        </w:rPr>
        <w:t>, delineando una didattica mista che possa essere fruita nelle aule universitarie ma al contempo anche a distanza. È una scelta</w:t>
      </w:r>
      <w:r w:rsidRPr="003F7DC9">
        <w:rPr>
          <w:color w:val="0B0B0B"/>
          <w:spacing w:val="-22"/>
          <w:sz w:val="23"/>
        </w:rPr>
        <w:t xml:space="preserve"> </w:t>
      </w:r>
      <w:r w:rsidRPr="003F7DC9">
        <w:rPr>
          <w:color w:val="0B0B0B"/>
          <w:sz w:val="23"/>
        </w:rPr>
        <w:t>che</w:t>
      </w:r>
      <w:r w:rsidRPr="003F7DC9">
        <w:rPr>
          <w:color w:val="0B0B0B"/>
          <w:spacing w:val="-21"/>
          <w:sz w:val="23"/>
        </w:rPr>
        <w:t xml:space="preserve"> </w:t>
      </w:r>
      <w:r w:rsidRPr="003F7DC9">
        <w:rPr>
          <w:color w:val="0B0B0B"/>
          <w:sz w:val="23"/>
        </w:rPr>
        <w:t>non</w:t>
      </w:r>
      <w:r w:rsidRPr="003F7DC9">
        <w:rPr>
          <w:color w:val="0B0B0B"/>
          <w:spacing w:val="-20"/>
          <w:sz w:val="23"/>
        </w:rPr>
        <w:t xml:space="preserve"> </w:t>
      </w:r>
      <w:r w:rsidRPr="003F7DC9">
        <w:rPr>
          <w:color w:val="0B0B0B"/>
          <w:sz w:val="23"/>
        </w:rPr>
        <w:t>solo</w:t>
      </w:r>
      <w:r w:rsidRPr="003F7DC9">
        <w:rPr>
          <w:color w:val="0B0B0B"/>
          <w:spacing w:val="-21"/>
          <w:sz w:val="23"/>
        </w:rPr>
        <w:t xml:space="preserve"> </w:t>
      </w:r>
      <w:r w:rsidRPr="003F7DC9">
        <w:rPr>
          <w:color w:val="0B0B0B"/>
          <w:sz w:val="23"/>
        </w:rPr>
        <w:t>denota</w:t>
      </w:r>
      <w:r w:rsidRPr="003F7DC9">
        <w:rPr>
          <w:color w:val="0B0B0B"/>
          <w:spacing w:val="-23"/>
          <w:sz w:val="23"/>
        </w:rPr>
        <w:t xml:space="preserve"> </w:t>
      </w:r>
      <w:r w:rsidRPr="003F7DC9">
        <w:rPr>
          <w:color w:val="0B0B0B"/>
          <w:sz w:val="23"/>
        </w:rPr>
        <w:t>l’impegno</w:t>
      </w:r>
      <w:r w:rsidRPr="003F7DC9">
        <w:rPr>
          <w:color w:val="0B0B0B"/>
          <w:spacing w:val="-19"/>
          <w:sz w:val="23"/>
        </w:rPr>
        <w:t xml:space="preserve"> </w:t>
      </w:r>
      <w:r w:rsidRPr="003F7DC9">
        <w:rPr>
          <w:color w:val="0B0B0B"/>
          <w:sz w:val="23"/>
        </w:rPr>
        <w:t>alla</w:t>
      </w:r>
      <w:r w:rsidRPr="003F7DC9">
        <w:rPr>
          <w:color w:val="0B0B0B"/>
          <w:spacing w:val="-18"/>
          <w:sz w:val="23"/>
        </w:rPr>
        <w:t xml:space="preserve"> </w:t>
      </w:r>
      <w:r w:rsidRPr="003F7DC9">
        <w:rPr>
          <w:i/>
          <w:color w:val="0B0B0B"/>
          <w:sz w:val="23"/>
        </w:rPr>
        <w:t>riapertura</w:t>
      </w:r>
      <w:r w:rsidRPr="003F7DC9">
        <w:rPr>
          <w:i/>
          <w:color w:val="0B0B0B"/>
          <w:spacing w:val="-21"/>
          <w:sz w:val="23"/>
        </w:rPr>
        <w:t xml:space="preserve"> </w:t>
      </w:r>
      <w:r w:rsidRPr="003F7DC9">
        <w:rPr>
          <w:color w:val="0B0B0B"/>
          <w:sz w:val="23"/>
        </w:rPr>
        <w:t>volta</w:t>
      </w:r>
      <w:r w:rsidRPr="003F7DC9">
        <w:rPr>
          <w:color w:val="0B0B0B"/>
          <w:spacing w:val="-19"/>
          <w:sz w:val="23"/>
        </w:rPr>
        <w:t xml:space="preserve"> </w:t>
      </w:r>
      <w:r w:rsidRPr="003F7DC9">
        <w:rPr>
          <w:color w:val="0B0B0B"/>
          <w:sz w:val="23"/>
        </w:rPr>
        <w:t>a</w:t>
      </w:r>
      <w:r w:rsidRPr="003F7DC9">
        <w:rPr>
          <w:color w:val="0B0B0B"/>
          <w:spacing w:val="-21"/>
          <w:sz w:val="23"/>
        </w:rPr>
        <w:t xml:space="preserve"> </w:t>
      </w:r>
      <w:r w:rsidRPr="003F7DC9">
        <w:rPr>
          <w:color w:val="0B0B0B"/>
          <w:sz w:val="23"/>
        </w:rPr>
        <w:t>sottolineare</w:t>
      </w:r>
      <w:r w:rsidRPr="003F7DC9">
        <w:rPr>
          <w:color w:val="0B0B0B"/>
          <w:spacing w:val="-21"/>
          <w:sz w:val="23"/>
        </w:rPr>
        <w:t xml:space="preserve"> </w:t>
      </w:r>
      <w:r w:rsidRPr="003F7DC9">
        <w:rPr>
          <w:color w:val="0B0B0B"/>
          <w:sz w:val="23"/>
        </w:rPr>
        <w:t>l’importanza</w:t>
      </w:r>
      <w:r w:rsidRPr="003F7DC9">
        <w:rPr>
          <w:color w:val="0B0B0B"/>
          <w:spacing w:val="-19"/>
          <w:sz w:val="23"/>
        </w:rPr>
        <w:t xml:space="preserve"> </w:t>
      </w:r>
      <w:r w:rsidRPr="003F7DC9">
        <w:rPr>
          <w:color w:val="0B0B0B"/>
          <w:sz w:val="23"/>
        </w:rPr>
        <w:t>dell’università</w:t>
      </w:r>
      <w:r w:rsidRPr="003F7DC9">
        <w:rPr>
          <w:color w:val="0B0B0B"/>
          <w:spacing w:val="-22"/>
          <w:sz w:val="23"/>
        </w:rPr>
        <w:t xml:space="preserve"> </w:t>
      </w:r>
      <w:r w:rsidRPr="003F7DC9">
        <w:rPr>
          <w:color w:val="0B0B0B"/>
          <w:sz w:val="23"/>
        </w:rPr>
        <w:t xml:space="preserve">come luogo di ricerca, di scambio e di arricchimento culturale, ma al contempo ne salvaguarda </w:t>
      </w:r>
      <w:r w:rsidRPr="003F7DC9">
        <w:rPr>
          <w:i/>
          <w:color w:val="0B0B0B"/>
          <w:sz w:val="23"/>
        </w:rPr>
        <w:t xml:space="preserve">l’inclusione. </w:t>
      </w:r>
      <w:r w:rsidRPr="003F7DC9">
        <w:rPr>
          <w:color w:val="0B0B0B"/>
          <w:sz w:val="23"/>
        </w:rPr>
        <w:t>Tutti</w:t>
      </w:r>
      <w:r w:rsidRPr="003F7DC9">
        <w:rPr>
          <w:color w:val="0B0B0B"/>
          <w:spacing w:val="-7"/>
          <w:sz w:val="23"/>
        </w:rPr>
        <w:t xml:space="preserve"> </w:t>
      </w:r>
      <w:r w:rsidRPr="003F7DC9">
        <w:rPr>
          <w:color w:val="0B0B0B"/>
          <w:sz w:val="23"/>
        </w:rPr>
        <w:t>gli</w:t>
      </w:r>
      <w:r w:rsidRPr="003F7DC9">
        <w:rPr>
          <w:color w:val="0B0B0B"/>
          <w:spacing w:val="-6"/>
          <w:sz w:val="23"/>
        </w:rPr>
        <w:t xml:space="preserve"> </w:t>
      </w:r>
      <w:r w:rsidRPr="003F7DC9">
        <w:rPr>
          <w:color w:val="0B0B0B"/>
          <w:sz w:val="23"/>
        </w:rPr>
        <w:t>studenti</w:t>
      </w:r>
      <w:r w:rsidRPr="003F7DC9">
        <w:rPr>
          <w:color w:val="0B0B0B"/>
          <w:spacing w:val="-7"/>
          <w:sz w:val="23"/>
        </w:rPr>
        <w:t xml:space="preserve"> </w:t>
      </w:r>
      <w:r w:rsidRPr="003F7DC9">
        <w:rPr>
          <w:color w:val="0B0B0B"/>
          <w:sz w:val="23"/>
        </w:rPr>
        <w:t>e</w:t>
      </w:r>
      <w:r w:rsidRPr="003F7DC9">
        <w:rPr>
          <w:color w:val="0B0B0B"/>
          <w:spacing w:val="-6"/>
          <w:sz w:val="23"/>
        </w:rPr>
        <w:t xml:space="preserve"> </w:t>
      </w:r>
      <w:r w:rsidRPr="003F7DC9">
        <w:rPr>
          <w:color w:val="0B0B0B"/>
          <w:sz w:val="23"/>
        </w:rPr>
        <w:t>le</w:t>
      </w:r>
      <w:r w:rsidRPr="003F7DC9">
        <w:rPr>
          <w:color w:val="0B0B0B"/>
          <w:spacing w:val="-5"/>
          <w:sz w:val="23"/>
        </w:rPr>
        <w:t xml:space="preserve"> </w:t>
      </w:r>
      <w:r w:rsidRPr="003F7DC9">
        <w:rPr>
          <w:color w:val="0B0B0B"/>
          <w:sz w:val="23"/>
        </w:rPr>
        <w:t>studentesse</w:t>
      </w:r>
      <w:r w:rsidRPr="003F7DC9">
        <w:rPr>
          <w:color w:val="0B0B0B"/>
          <w:spacing w:val="-8"/>
          <w:sz w:val="23"/>
        </w:rPr>
        <w:t xml:space="preserve"> </w:t>
      </w:r>
      <w:r w:rsidRPr="003F7DC9">
        <w:rPr>
          <w:color w:val="0B0B0B"/>
          <w:sz w:val="23"/>
        </w:rPr>
        <w:t>avranno</w:t>
      </w:r>
      <w:r w:rsidRPr="003F7DC9">
        <w:rPr>
          <w:color w:val="0B0B0B"/>
          <w:spacing w:val="-6"/>
          <w:sz w:val="23"/>
        </w:rPr>
        <w:t xml:space="preserve"> </w:t>
      </w:r>
      <w:r w:rsidRPr="003F7DC9">
        <w:rPr>
          <w:color w:val="0B0B0B"/>
          <w:sz w:val="23"/>
        </w:rPr>
        <w:t>la</w:t>
      </w:r>
      <w:r w:rsidRPr="003F7DC9">
        <w:rPr>
          <w:color w:val="0B0B0B"/>
          <w:spacing w:val="-5"/>
          <w:sz w:val="23"/>
        </w:rPr>
        <w:t xml:space="preserve"> </w:t>
      </w:r>
      <w:r w:rsidRPr="003F7DC9">
        <w:rPr>
          <w:color w:val="0B0B0B"/>
          <w:sz w:val="23"/>
        </w:rPr>
        <w:t>possibilità</w:t>
      </w:r>
      <w:r w:rsidRPr="003F7DC9">
        <w:rPr>
          <w:color w:val="0B0B0B"/>
          <w:spacing w:val="-8"/>
          <w:sz w:val="23"/>
        </w:rPr>
        <w:t xml:space="preserve"> </w:t>
      </w:r>
      <w:r w:rsidRPr="003F7DC9">
        <w:rPr>
          <w:color w:val="0B0B0B"/>
          <w:sz w:val="23"/>
        </w:rPr>
        <w:t>di</w:t>
      </w:r>
      <w:r w:rsidRPr="003F7DC9">
        <w:rPr>
          <w:color w:val="0B0B0B"/>
          <w:spacing w:val="-6"/>
          <w:sz w:val="23"/>
        </w:rPr>
        <w:t xml:space="preserve"> </w:t>
      </w:r>
      <w:r w:rsidRPr="003F7DC9">
        <w:rPr>
          <w:color w:val="0B0B0B"/>
          <w:sz w:val="23"/>
        </w:rPr>
        <w:t>seguire</w:t>
      </w:r>
      <w:r w:rsidRPr="003F7DC9">
        <w:rPr>
          <w:color w:val="0B0B0B"/>
          <w:spacing w:val="-7"/>
          <w:sz w:val="23"/>
        </w:rPr>
        <w:t xml:space="preserve"> </w:t>
      </w:r>
      <w:r w:rsidRPr="003F7DC9">
        <w:rPr>
          <w:color w:val="0B0B0B"/>
          <w:sz w:val="23"/>
        </w:rPr>
        <w:t>le</w:t>
      </w:r>
      <w:r w:rsidRPr="003F7DC9">
        <w:rPr>
          <w:color w:val="0B0B0B"/>
          <w:spacing w:val="-7"/>
          <w:sz w:val="23"/>
        </w:rPr>
        <w:t xml:space="preserve"> </w:t>
      </w:r>
      <w:r w:rsidRPr="003F7DC9">
        <w:rPr>
          <w:color w:val="0B0B0B"/>
          <w:sz w:val="23"/>
        </w:rPr>
        <w:t>lezioni</w:t>
      </w:r>
      <w:r w:rsidRPr="003F7DC9">
        <w:rPr>
          <w:color w:val="0B0B0B"/>
          <w:spacing w:val="-8"/>
          <w:sz w:val="23"/>
        </w:rPr>
        <w:t xml:space="preserve"> </w:t>
      </w:r>
      <w:r w:rsidRPr="003F7DC9">
        <w:rPr>
          <w:color w:val="0B0B0B"/>
          <w:sz w:val="23"/>
        </w:rPr>
        <w:t>anche</w:t>
      </w:r>
      <w:r w:rsidRPr="003F7DC9">
        <w:rPr>
          <w:color w:val="0B0B0B"/>
          <w:spacing w:val="-6"/>
          <w:sz w:val="23"/>
        </w:rPr>
        <w:t xml:space="preserve"> </w:t>
      </w:r>
      <w:r w:rsidRPr="003F7DC9">
        <w:rPr>
          <w:color w:val="0B0B0B"/>
          <w:sz w:val="23"/>
        </w:rPr>
        <w:t>se</w:t>
      </w:r>
      <w:r w:rsidRPr="003F7DC9">
        <w:rPr>
          <w:color w:val="0B0B0B"/>
          <w:spacing w:val="-8"/>
          <w:sz w:val="23"/>
        </w:rPr>
        <w:t xml:space="preserve"> </w:t>
      </w:r>
      <w:r w:rsidRPr="003F7DC9">
        <w:rPr>
          <w:color w:val="0B0B0B"/>
          <w:sz w:val="23"/>
        </w:rPr>
        <w:t>non</w:t>
      </w:r>
      <w:r w:rsidRPr="003F7DC9">
        <w:rPr>
          <w:color w:val="0B0B0B"/>
          <w:spacing w:val="-6"/>
          <w:sz w:val="23"/>
        </w:rPr>
        <w:t xml:space="preserve"> </w:t>
      </w:r>
      <w:r w:rsidRPr="003F7DC9">
        <w:rPr>
          <w:color w:val="0B0B0B"/>
          <w:sz w:val="23"/>
        </w:rPr>
        <w:t>potranno</w:t>
      </w:r>
      <w:r w:rsidRPr="003F7DC9">
        <w:rPr>
          <w:color w:val="0B0B0B"/>
          <w:spacing w:val="-8"/>
          <w:sz w:val="23"/>
        </w:rPr>
        <w:t xml:space="preserve"> </w:t>
      </w:r>
      <w:r w:rsidRPr="003F7DC9">
        <w:rPr>
          <w:color w:val="0B0B0B"/>
          <w:sz w:val="23"/>
        </w:rPr>
        <w:t>essere presenti</w:t>
      </w:r>
      <w:r w:rsidRPr="003F7DC9">
        <w:rPr>
          <w:color w:val="0B0B0B"/>
          <w:spacing w:val="-12"/>
          <w:sz w:val="23"/>
        </w:rPr>
        <w:t xml:space="preserve"> </w:t>
      </w:r>
      <w:r w:rsidRPr="003F7DC9">
        <w:rPr>
          <w:color w:val="0B0B0B"/>
          <w:sz w:val="23"/>
        </w:rPr>
        <w:t>fisicamente</w:t>
      </w:r>
      <w:r w:rsidRPr="003F7DC9">
        <w:rPr>
          <w:color w:val="0B0B0B"/>
          <w:spacing w:val="-13"/>
          <w:sz w:val="23"/>
        </w:rPr>
        <w:t xml:space="preserve"> </w:t>
      </w:r>
      <w:r w:rsidRPr="003F7DC9">
        <w:rPr>
          <w:color w:val="0B0B0B"/>
          <w:sz w:val="23"/>
        </w:rPr>
        <w:t>negli</w:t>
      </w:r>
      <w:r w:rsidRPr="003F7DC9">
        <w:rPr>
          <w:color w:val="0B0B0B"/>
          <w:spacing w:val="-14"/>
          <w:sz w:val="23"/>
        </w:rPr>
        <w:t xml:space="preserve"> </w:t>
      </w:r>
      <w:r w:rsidRPr="003F7DC9">
        <w:rPr>
          <w:color w:val="0B0B0B"/>
          <w:sz w:val="23"/>
        </w:rPr>
        <w:t>atenei,</w:t>
      </w:r>
      <w:r w:rsidRPr="003F7DC9">
        <w:rPr>
          <w:color w:val="0B0B0B"/>
          <w:spacing w:val="-14"/>
          <w:sz w:val="23"/>
        </w:rPr>
        <w:t xml:space="preserve"> </w:t>
      </w:r>
      <w:r w:rsidRPr="003F7DC9">
        <w:rPr>
          <w:color w:val="0B0B0B"/>
          <w:sz w:val="23"/>
        </w:rPr>
        <w:t>ad</w:t>
      </w:r>
      <w:r w:rsidRPr="003F7DC9">
        <w:rPr>
          <w:color w:val="0B0B0B"/>
          <w:spacing w:val="-14"/>
          <w:sz w:val="23"/>
        </w:rPr>
        <w:t xml:space="preserve"> </w:t>
      </w:r>
      <w:r w:rsidRPr="003F7DC9">
        <w:rPr>
          <w:color w:val="0B0B0B"/>
          <w:sz w:val="23"/>
        </w:rPr>
        <w:t>esempio</w:t>
      </w:r>
      <w:r w:rsidRPr="003F7DC9">
        <w:rPr>
          <w:color w:val="0B0B0B"/>
          <w:spacing w:val="-14"/>
          <w:sz w:val="23"/>
        </w:rPr>
        <w:t xml:space="preserve"> </w:t>
      </w:r>
      <w:r w:rsidRPr="003F7DC9">
        <w:rPr>
          <w:color w:val="0B0B0B"/>
          <w:sz w:val="23"/>
        </w:rPr>
        <w:t>i</w:t>
      </w:r>
      <w:r w:rsidRPr="003F7DC9">
        <w:rPr>
          <w:color w:val="0B0B0B"/>
          <w:spacing w:val="-12"/>
          <w:sz w:val="23"/>
        </w:rPr>
        <w:t xml:space="preserve"> </w:t>
      </w:r>
      <w:r w:rsidRPr="003F7DC9">
        <w:rPr>
          <w:color w:val="0B0B0B"/>
          <w:sz w:val="23"/>
        </w:rPr>
        <w:t>numerosi</w:t>
      </w:r>
      <w:r w:rsidRPr="003F7DC9">
        <w:rPr>
          <w:color w:val="0B0B0B"/>
          <w:spacing w:val="-11"/>
          <w:sz w:val="23"/>
        </w:rPr>
        <w:t xml:space="preserve"> </w:t>
      </w:r>
      <w:r w:rsidRPr="003F7DC9">
        <w:rPr>
          <w:color w:val="0B0B0B"/>
          <w:sz w:val="23"/>
        </w:rPr>
        <w:t>studenti</w:t>
      </w:r>
      <w:r w:rsidRPr="003F7DC9">
        <w:rPr>
          <w:color w:val="0B0B0B"/>
          <w:spacing w:val="-14"/>
          <w:sz w:val="23"/>
        </w:rPr>
        <w:t xml:space="preserve"> </w:t>
      </w:r>
      <w:r w:rsidRPr="003F7DC9">
        <w:rPr>
          <w:color w:val="0B0B0B"/>
          <w:sz w:val="23"/>
        </w:rPr>
        <w:t>internazionali</w:t>
      </w:r>
      <w:r w:rsidRPr="003F7DC9">
        <w:rPr>
          <w:color w:val="0B0B0B"/>
          <w:spacing w:val="-15"/>
          <w:sz w:val="23"/>
        </w:rPr>
        <w:t xml:space="preserve"> </w:t>
      </w:r>
      <w:r w:rsidRPr="003F7DC9">
        <w:rPr>
          <w:color w:val="0B0B0B"/>
          <w:sz w:val="23"/>
        </w:rPr>
        <w:t>che</w:t>
      </w:r>
      <w:r w:rsidRPr="003F7DC9">
        <w:rPr>
          <w:color w:val="0B0B0B"/>
          <w:spacing w:val="-12"/>
          <w:sz w:val="23"/>
        </w:rPr>
        <w:t xml:space="preserve"> </w:t>
      </w:r>
      <w:r w:rsidRPr="003F7DC9">
        <w:rPr>
          <w:color w:val="0B0B0B"/>
          <w:sz w:val="23"/>
        </w:rPr>
        <w:t>per</w:t>
      </w:r>
      <w:r w:rsidRPr="003F7DC9">
        <w:rPr>
          <w:color w:val="0B0B0B"/>
          <w:spacing w:val="-14"/>
          <w:sz w:val="23"/>
        </w:rPr>
        <w:t xml:space="preserve"> </w:t>
      </w:r>
      <w:r w:rsidRPr="003F7DC9">
        <w:rPr>
          <w:color w:val="0B0B0B"/>
          <w:sz w:val="23"/>
        </w:rPr>
        <w:t>motivi</w:t>
      </w:r>
      <w:r w:rsidRPr="003F7DC9">
        <w:rPr>
          <w:color w:val="0B0B0B"/>
          <w:spacing w:val="-11"/>
          <w:sz w:val="23"/>
        </w:rPr>
        <w:t xml:space="preserve"> </w:t>
      </w:r>
      <w:r w:rsidRPr="003F7DC9">
        <w:rPr>
          <w:color w:val="0B0B0B"/>
          <w:sz w:val="23"/>
        </w:rPr>
        <w:t>di</w:t>
      </w:r>
      <w:r w:rsidRPr="003F7DC9">
        <w:rPr>
          <w:color w:val="0B0B0B"/>
          <w:spacing w:val="-14"/>
          <w:sz w:val="23"/>
        </w:rPr>
        <w:t xml:space="preserve"> </w:t>
      </w:r>
      <w:r w:rsidRPr="003F7DC9">
        <w:rPr>
          <w:color w:val="0B0B0B"/>
          <w:sz w:val="23"/>
        </w:rPr>
        <w:t>mobilità non</w:t>
      </w:r>
      <w:r w:rsidRPr="003F7DC9">
        <w:rPr>
          <w:color w:val="0B0B0B"/>
          <w:spacing w:val="-14"/>
          <w:sz w:val="23"/>
        </w:rPr>
        <w:t xml:space="preserve"> </w:t>
      </w:r>
      <w:r w:rsidRPr="003F7DC9">
        <w:rPr>
          <w:color w:val="0B0B0B"/>
          <w:sz w:val="23"/>
        </w:rPr>
        <w:t>riusciranno</w:t>
      </w:r>
      <w:r w:rsidRPr="003F7DC9">
        <w:rPr>
          <w:color w:val="0B0B0B"/>
          <w:spacing w:val="-15"/>
          <w:sz w:val="23"/>
        </w:rPr>
        <w:t xml:space="preserve"> </w:t>
      </w:r>
      <w:r w:rsidRPr="003F7DC9">
        <w:rPr>
          <w:color w:val="0B0B0B"/>
          <w:sz w:val="23"/>
        </w:rPr>
        <w:t>ad</w:t>
      </w:r>
      <w:r w:rsidRPr="003F7DC9">
        <w:rPr>
          <w:color w:val="0B0B0B"/>
          <w:spacing w:val="-14"/>
          <w:sz w:val="23"/>
        </w:rPr>
        <w:t xml:space="preserve"> </w:t>
      </w:r>
      <w:r w:rsidRPr="003F7DC9">
        <w:rPr>
          <w:color w:val="0B0B0B"/>
          <w:sz w:val="23"/>
        </w:rPr>
        <w:t>arrivare</w:t>
      </w:r>
      <w:r w:rsidRPr="003F7DC9">
        <w:rPr>
          <w:color w:val="0B0B0B"/>
          <w:spacing w:val="-14"/>
          <w:sz w:val="23"/>
        </w:rPr>
        <w:t xml:space="preserve"> </w:t>
      </w:r>
      <w:r w:rsidRPr="003F7DC9">
        <w:rPr>
          <w:color w:val="0B0B0B"/>
          <w:sz w:val="23"/>
        </w:rPr>
        <w:t>per</w:t>
      </w:r>
      <w:r w:rsidRPr="003F7DC9">
        <w:rPr>
          <w:color w:val="0B0B0B"/>
          <w:spacing w:val="-15"/>
          <w:sz w:val="23"/>
        </w:rPr>
        <w:t xml:space="preserve"> </w:t>
      </w:r>
      <w:r w:rsidRPr="003F7DC9">
        <w:rPr>
          <w:color w:val="0B0B0B"/>
          <w:sz w:val="23"/>
        </w:rPr>
        <w:t>l’inizio</w:t>
      </w:r>
      <w:r w:rsidRPr="003F7DC9">
        <w:rPr>
          <w:color w:val="0B0B0B"/>
          <w:spacing w:val="-13"/>
          <w:sz w:val="23"/>
        </w:rPr>
        <w:t xml:space="preserve"> </w:t>
      </w:r>
      <w:r w:rsidRPr="003F7DC9">
        <w:rPr>
          <w:color w:val="0B0B0B"/>
          <w:sz w:val="23"/>
        </w:rPr>
        <w:t>del</w:t>
      </w:r>
      <w:r w:rsidRPr="003F7DC9">
        <w:rPr>
          <w:color w:val="0B0B0B"/>
          <w:spacing w:val="-12"/>
          <w:sz w:val="23"/>
        </w:rPr>
        <w:t xml:space="preserve"> </w:t>
      </w:r>
      <w:r w:rsidRPr="003F7DC9">
        <w:rPr>
          <w:color w:val="0B0B0B"/>
          <w:sz w:val="23"/>
        </w:rPr>
        <w:t>semestre,</w:t>
      </w:r>
      <w:r w:rsidRPr="003F7DC9">
        <w:rPr>
          <w:color w:val="0B0B0B"/>
          <w:spacing w:val="-16"/>
          <w:sz w:val="23"/>
        </w:rPr>
        <w:t xml:space="preserve"> </w:t>
      </w:r>
      <w:r w:rsidRPr="003F7DC9">
        <w:rPr>
          <w:color w:val="0B0B0B"/>
          <w:sz w:val="23"/>
        </w:rPr>
        <w:t>così</w:t>
      </w:r>
      <w:r w:rsidRPr="003F7DC9">
        <w:rPr>
          <w:color w:val="0B0B0B"/>
          <w:spacing w:val="-13"/>
          <w:sz w:val="23"/>
        </w:rPr>
        <w:t xml:space="preserve"> </w:t>
      </w:r>
      <w:r w:rsidRPr="003F7DC9">
        <w:rPr>
          <w:color w:val="0B0B0B"/>
          <w:sz w:val="23"/>
        </w:rPr>
        <w:t>come</w:t>
      </w:r>
      <w:r w:rsidRPr="003F7DC9">
        <w:rPr>
          <w:color w:val="0B0B0B"/>
          <w:spacing w:val="-12"/>
          <w:sz w:val="23"/>
        </w:rPr>
        <w:t xml:space="preserve"> </w:t>
      </w:r>
      <w:r w:rsidRPr="003F7DC9">
        <w:rPr>
          <w:color w:val="0B0B0B"/>
          <w:sz w:val="23"/>
        </w:rPr>
        <w:t>i</w:t>
      </w:r>
      <w:r w:rsidRPr="003F7DC9">
        <w:rPr>
          <w:color w:val="0B0B0B"/>
          <w:spacing w:val="-15"/>
          <w:sz w:val="23"/>
        </w:rPr>
        <w:t xml:space="preserve"> </w:t>
      </w:r>
      <w:r w:rsidRPr="003F7DC9">
        <w:rPr>
          <w:color w:val="0B0B0B"/>
          <w:sz w:val="23"/>
        </w:rPr>
        <w:t>tanti</w:t>
      </w:r>
      <w:r w:rsidRPr="003F7DC9">
        <w:rPr>
          <w:color w:val="0B0B0B"/>
          <w:spacing w:val="-12"/>
          <w:sz w:val="23"/>
        </w:rPr>
        <w:t xml:space="preserve"> </w:t>
      </w:r>
      <w:r w:rsidRPr="003F7DC9">
        <w:rPr>
          <w:color w:val="0B0B0B"/>
          <w:sz w:val="23"/>
        </w:rPr>
        <w:t>studenti</w:t>
      </w:r>
      <w:r w:rsidRPr="003F7DC9">
        <w:rPr>
          <w:color w:val="0B0B0B"/>
          <w:spacing w:val="-13"/>
          <w:sz w:val="23"/>
        </w:rPr>
        <w:t xml:space="preserve"> </w:t>
      </w:r>
      <w:r w:rsidRPr="003F7DC9">
        <w:rPr>
          <w:color w:val="0B0B0B"/>
          <w:sz w:val="23"/>
        </w:rPr>
        <w:t>extraregionali</w:t>
      </w:r>
      <w:r w:rsidRPr="003F7DC9">
        <w:rPr>
          <w:color w:val="0B0B0B"/>
          <w:spacing w:val="-16"/>
          <w:sz w:val="23"/>
        </w:rPr>
        <w:t xml:space="preserve"> </w:t>
      </w:r>
      <w:r w:rsidRPr="003F7DC9">
        <w:rPr>
          <w:color w:val="0B0B0B"/>
          <w:sz w:val="23"/>
        </w:rPr>
        <w:t>e</w:t>
      </w:r>
      <w:r w:rsidRPr="003F7DC9">
        <w:rPr>
          <w:color w:val="0B0B0B"/>
          <w:spacing w:val="-12"/>
          <w:sz w:val="23"/>
        </w:rPr>
        <w:t xml:space="preserve"> </w:t>
      </w:r>
      <w:r w:rsidRPr="003F7DC9">
        <w:rPr>
          <w:color w:val="0B0B0B"/>
          <w:sz w:val="23"/>
        </w:rPr>
        <w:t>gli</w:t>
      </w:r>
      <w:r w:rsidRPr="003F7DC9">
        <w:rPr>
          <w:color w:val="0B0B0B"/>
          <w:spacing w:val="-13"/>
          <w:sz w:val="23"/>
        </w:rPr>
        <w:t xml:space="preserve"> </w:t>
      </w:r>
      <w:r w:rsidRPr="003F7DC9">
        <w:rPr>
          <w:color w:val="0B0B0B"/>
          <w:sz w:val="23"/>
        </w:rPr>
        <w:t xml:space="preserve">studenti con particolari patologie per i quali si sconsiglia la ripresa delle attività in presenza. La modalità </w:t>
      </w:r>
      <w:r w:rsidRPr="003F7DC9">
        <w:rPr>
          <w:i/>
          <w:color w:val="0B0B0B"/>
          <w:sz w:val="23"/>
        </w:rPr>
        <w:t xml:space="preserve">online </w:t>
      </w:r>
      <w:r w:rsidRPr="003F7DC9">
        <w:rPr>
          <w:color w:val="0B0B0B"/>
          <w:sz w:val="23"/>
        </w:rPr>
        <w:t>permetterà inoltre di ridurre la numerosità degli studenti e delle studentesse presenti nelle aule in modo da salvaguardare il distanziamento di sicurezza imposto dalle norme sanitarie. Gli studenti potranno seguire</w:t>
      </w:r>
      <w:r w:rsidRPr="003F7DC9">
        <w:rPr>
          <w:color w:val="0B0B0B"/>
          <w:spacing w:val="-17"/>
          <w:sz w:val="23"/>
        </w:rPr>
        <w:t xml:space="preserve"> </w:t>
      </w:r>
      <w:r w:rsidRPr="003F7DC9">
        <w:rPr>
          <w:color w:val="0B0B0B"/>
          <w:sz w:val="23"/>
        </w:rPr>
        <w:t>i</w:t>
      </w:r>
      <w:r w:rsidRPr="003F7DC9">
        <w:rPr>
          <w:color w:val="0B0B0B"/>
          <w:spacing w:val="-17"/>
          <w:sz w:val="23"/>
        </w:rPr>
        <w:t xml:space="preserve"> </w:t>
      </w:r>
      <w:r w:rsidRPr="003F7DC9">
        <w:rPr>
          <w:color w:val="0B0B0B"/>
          <w:sz w:val="23"/>
        </w:rPr>
        <w:t>corsi</w:t>
      </w:r>
      <w:r w:rsidRPr="003F7DC9">
        <w:rPr>
          <w:color w:val="0B0B0B"/>
          <w:spacing w:val="-18"/>
          <w:sz w:val="23"/>
        </w:rPr>
        <w:t xml:space="preserve"> </w:t>
      </w:r>
      <w:r w:rsidRPr="003F7DC9">
        <w:rPr>
          <w:color w:val="0B0B0B"/>
          <w:sz w:val="23"/>
        </w:rPr>
        <w:t>interamente</w:t>
      </w:r>
      <w:r w:rsidRPr="003F7DC9">
        <w:rPr>
          <w:color w:val="0B0B0B"/>
          <w:spacing w:val="-19"/>
          <w:sz w:val="23"/>
        </w:rPr>
        <w:t xml:space="preserve"> </w:t>
      </w:r>
      <w:r w:rsidRPr="003F7DC9">
        <w:rPr>
          <w:color w:val="0B0B0B"/>
          <w:sz w:val="23"/>
        </w:rPr>
        <w:t>online</w:t>
      </w:r>
      <w:r w:rsidRPr="003F7DC9">
        <w:rPr>
          <w:color w:val="0B0B0B"/>
          <w:spacing w:val="-18"/>
          <w:sz w:val="23"/>
        </w:rPr>
        <w:t xml:space="preserve"> </w:t>
      </w:r>
      <w:r w:rsidRPr="003F7DC9">
        <w:rPr>
          <w:color w:val="0B0B0B"/>
          <w:sz w:val="23"/>
        </w:rPr>
        <w:t>o</w:t>
      </w:r>
      <w:r w:rsidRPr="003F7DC9">
        <w:rPr>
          <w:color w:val="0B0B0B"/>
          <w:spacing w:val="-17"/>
          <w:sz w:val="23"/>
        </w:rPr>
        <w:t xml:space="preserve"> </w:t>
      </w:r>
      <w:r w:rsidRPr="003F7DC9">
        <w:rPr>
          <w:color w:val="0B0B0B"/>
          <w:sz w:val="23"/>
        </w:rPr>
        <w:t>in</w:t>
      </w:r>
      <w:r w:rsidRPr="003F7DC9">
        <w:rPr>
          <w:color w:val="0B0B0B"/>
          <w:spacing w:val="-17"/>
          <w:sz w:val="23"/>
        </w:rPr>
        <w:t xml:space="preserve"> </w:t>
      </w:r>
      <w:r w:rsidRPr="003F7DC9">
        <w:rPr>
          <w:color w:val="0B0B0B"/>
          <w:sz w:val="23"/>
        </w:rPr>
        <w:t>presenza,</w:t>
      </w:r>
      <w:r w:rsidRPr="003F7DC9">
        <w:rPr>
          <w:color w:val="0B0B0B"/>
          <w:spacing w:val="-19"/>
          <w:sz w:val="23"/>
        </w:rPr>
        <w:t xml:space="preserve"> </w:t>
      </w:r>
      <w:r w:rsidRPr="003F7DC9">
        <w:rPr>
          <w:color w:val="0B0B0B"/>
          <w:sz w:val="23"/>
        </w:rPr>
        <w:t>e</w:t>
      </w:r>
      <w:r w:rsidRPr="003F7DC9">
        <w:rPr>
          <w:color w:val="0B0B0B"/>
          <w:spacing w:val="-16"/>
          <w:sz w:val="23"/>
        </w:rPr>
        <w:t xml:space="preserve"> </w:t>
      </w:r>
      <w:r w:rsidRPr="003F7DC9">
        <w:rPr>
          <w:color w:val="0B0B0B"/>
          <w:sz w:val="23"/>
        </w:rPr>
        <w:t>nel</w:t>
      </w:r>
      <w:r w:rsidRPr="003F7DC9">
        <w:rPr>
          <w:color w:val="0B0B0B"/>
          <w:spacing w:val="-20"/>
          <w:sz w:val="23"/>
        </w:rPr>
        <w:t xml:space="preserve"> </w:t>
      </w:r>
      <w:r w:rsidRPr="003F7DC9">
        <w:rPr>
          <w:color w:val="0B0B0B"/>
          <w:sz w:val="23"/>
        </w:rPr>
        <w:t>caso</w:t>
      </w:r>
      <w:r w:rsidRPr="003F7DC9">
        <w:rPr>
          <w:color w:val="0B0B0B"/>
          <w:spacing w:val="-16"/>
          <w:sz w:val="23"/>
        </w:rPr>
        <w:t xml:space="preserve"> </w:t>
      </w:r>
      <w:r w:rsidRPr="003F7DC9">
        <w:rPr>
          <w:color w:val="0B0B0B"/>
          <w:sz w:val="23"/>
        </w:rPr>
        <w:t>di</w:t>
      </w:r>
      <w:r w:rsidRPr="003F7DC9">
        <w:rPr>
          <w:color w:val="0B0B0B"/>
          <w:spacing w:val="-19"/>
          <w:sz w:val="23"/>
        </w:rPr>
        <w:t xml:space="preserve"> </w:t>
      </w:r>
      <w:r w:rsidRPr="003F7DC9">
        <w:rPr>
          <w:color w:val="0B0B0B"/>
          <w:sz w:val="23"/>
        </w:rPr>
        <w:t>classi</w:t>
      </w:r>
      <w:r w:rsidRPr="003F7DC9">
        <w:rPr>
          <w:color w:val="0B0B0B"/>
          <w:spacing w:val="-17"/>
          <w:sz w:val="23"/>
        </w:rPr>
        <w:t xml:space="preserve"> </w:t>
      </w:r>
      <w:r w:rsidRPr="003F7DC9">
        <w:rPr>
          <w:color w:val="0B0B0B"/>
          <w:sz w:val="23"/>
        </w:rPr>
        <w:t>numerose</w:t>
      </w:r>
      <w:r w:rsidRPr="003F7DC9">
        <w:rPr>
          <w:color w:val="0B0B0B"/>
          <w:spacing w:val="-16"/>
          <w:sz w:val="23"/>
        </w:rPr>
        <w:t xml:space="preserve"> </w:t>
      </w:r>
      <w:r w:rsidRPr="003F7DC9">
        <w:rPr>
          <w:color w:val="0B0B0B"/>
          <w:sz w:val="23"/>
        </w:rPr>
        <w:t>in</w:t>
      </w:r>
      <w:r w:rsidRPr="003F7DC9">
        <w:rPr>
          <w:color w:val="0B0B0B"/>
          <w:spacing w:val="-20"/>
          <w:sz w:val="23"/>
        </w:rPr>
        <w:t xml:space="preserve"> </w:t>
      </w:r>
      <w:r w:rsidRPr="003F7DC9">
        <w:rPr>
          <w:color w:val="0B0B0B"/>
          <w:sz w:val="23"/>
        </w:rPr>
        <w:t>modalità</w:t>
      </w:r>
      <w:r w:rsidRPr="003F7DC9">
        <w:rPr>
          <w:color w:val="0B0B0B"/>
          <w:spacing w:val="-16"/>
          <w:sz w:val="23"/>
        </w:rPr>
        <w:t xml:space="preserve"> </w:t>
      </w:r>
      <w:r w:rsidRPr="003F7DC9">
        <w:rPr>
          <w:color w:val="0B0B0B"/>
          <w:sz w:val="23"/>
        </w:rPr>
        <w:t>mista</w:t>
      </w:r>
      <w:r w:rsidRPr="003F7DC9">
        <w:rPr>
          <w:color w:val="0B0B0B"/>
          <w:spacing w:val="-18"/>
          <w:sz w:val="23"/>
        </w:rPr>
        <w:t xml:space="preserve"> </w:t>
      </w:r>
      <w:r w:rsidRPr="003F7DC9">
        <w:rPr>
          <w:color w:val="0B0B0B"/>
          <w:sz w:val="23"/>
        </w:rPr>
        <w:t>si</w:t>
      </w:r>
      <w:r w:rsidRPr="003F7DC9">
        <w:rPr>
          <w:color w:val="0B0B0B"/>
          <w:spacing w:val="-17"/>
          <w:sz w:val="23"/>
        </w:rPr>
        <w:t xml:space="preserve"> </w:t>
      </w:r>
      <w:r w:rsidRPr="003F7DC9">
        <w:rPr>
          <w:color w:val="0B0B0B"/>
          <w:sz w:val="23"/>
        </w:rPr>
        <w:t>potranno organizzare sistemi di</w:t>
      </w:r>
      <w:r w:rsidRPr="003F7DC9">
        <w:rPr>
          <w:color w:val="0B0B0B"/>
          <w:spacing w:val="-1"/>
          <w:sz w:val="23"/>
        </w:rPr>
        <w:t xml:space="preserve"> </w:t>
      </w:r>
      <w:r w:rsidRPr="003F7DC9">
        <w:rPr>
          <w:color w:val="0B0B0B"/>
          <w:sz w:val="23"/>
        </w:rPr>
        <w:t>turnazione.</w:t>
      </w:r>
    </w:p>
    <w:p w14:paraId="198E0D69" w14:textId="77777777" w:rsidR="004C1BFC" w:rsidRPr="003F7DC9" w:rsidRDefault="00D9217B" w:rsidP="0019267B">
      <w:pPr>
        <w:spacing w:before="3"/>
        <w:ind w:left="118" w:right="133"/>
        <w:jc w:val="both"/>
        <w:rPr>
          <w:sz w:val="23"/>
        </w:rPr>
      </w:pPr>
      <w:r w:rsidRPr="003F7DC9">
        <w:rPr>
          <w:color w:val="0B0B0B"/>
          <w:sz w:val="23"/>
        </w:rPr>
        <w:t>Le università potranno organizzarsi al fine di garantire in presenza tutte le attività laboratoriali, le esercitazioni</w:t>
      </w:r>
      <w:r w:rsidRPr="003F7DC9">
        <w:rPr>
          <w:color w:val="0B0B0B"/>
          <w:spacing w:val="-13"/>
          <w:sz w:val="23"/>
        </w:rPr>
        <w:t xml:space="preserve"> </w:t>
      </w:r>
      <w:r w:rsidRPr="003F7DC9">
        <w:rPr>
          <w:color w:val="0B0B0B"/>
          <w:sz w:val="23"/>
        </w:rPr>
        <w:t>e</w:t>
      </w:r>
      <w:r w:rsidRPr="003F7DC9">
        <w:rPr>
          <w:color w:val="0B0B0B"/>
          <w:spacing w:val="-14"/>
          <w:sz w:val="23"/>
        </w:rPr>
        <w:t xml:space="preserve"> </w:t>
      </w:r>
      <w:r w:rsidRPr="003F7DC9">
        <w:rPr>
          <w:color w:val="0B0B0B"/>
          <w:sz w:val="23"/>
        </w:rPr>
        <w:t>le</w:t>
      </w:r>
      <w:r w:rsidRPr="003F7DC9">
        <w:rPr>
          <w:color w:val="0B0B0B"/>
          <w:spacing w:val="-14"/>
          <w:sz w:val="23"/>
        </w:rPr>
        <w:t xml:space="preserve"> </w:t>
      </w:r>
      <w:r w:rsidRPr="003F7DC9">
        <w:rPr>
          <w:color w:val="0B0B0B"/>
          <w:sz w:val="23"/>
        </w:rPr>
        <w:t>attività</w:t>
      </w:r>
      <w:r w:rsidRPr="003F7DC9">
        <w:rPr>
          <w:color w:val="0B0B0B"/>
          <w:spacing w:val="-15"/>
          <w:sz w:val="23"/>
        </w:rPr>
        <w:t xml:space="preserve"> </w:t>
      </w:r>
      <w:r w:rsidRPr="003F7DC9">
        <w:rPr>
          <w:color w:val="0B0B0B"/>
          <w:sz w:val="23"/>
        </w:rPr>
        <w:t>esperienziali,</w:t>
      </w:r>
      <w:r w:rsidRPr="003F7DC9">
        <w:rPr>
          <w:color w:val="0B0B0B"/>
          <w:spacing w:val="-12"/>
          <w:sz w:val="23"/>
        </w:rPr>
        <w:t xml:space="preserve"> </w:t>
      </w:r>
      <w:r w:rsidRPr="003F7DC9">
        <w:rPr>
          <w:color w:val="0B0B0B"/>
          <w:sz w:val="23"/>
        </w:rPr>
        <w:t>parte</w:t>
      </w:r>
      <w:r w:rsidRPr="003F7DC9">
        <w:rPr>
          <w:color w:val="0B0B0B"/>
          <w:spacing w:val="-13"/>
          <w:sz w:val="23"/>
        </w:rPr>
        <w:t xml:space="preserve"> </w:t>
      </w:r>
      <w:r w:rsidRPr="003F7DC9">
        <w:rPr>
          <w:color w:val="0B0B0B"/>
          <w:sz w:val="23"/>
        </w:rPr>
        <w:t>integrante</w:t>
      </w:r>
      <w:r w:rsidRPr="003F7DC9">
        <w:rPr>
          <w:color w:val="0B0B0B"/>
          <w:spacing w:val="-12"/>
          <w:sz w:val="23"/>
        </w:rPr>
        <w:t xml:space="preserve"> </w:t>
      </w:r>
      <w:r w:rsidRPr="003F7DC9">
        <w:rPr>
          <w:color w:val="0B0B0B"/>
          <w:sz w:val="23"/>
        </w:rPr>
        <w:t>e</w:t>
      </w:r>
      <w:r w:rsidRPr="003F7DC9">
        <w:rPr>
          <w:color w:val="0B0B0B"/>
          <w:spacing w:val="-15"/>
          <w:sz w:val="23"/>
        </w:rPr>
        <w:t xml:space="preserve"> </w:t>
      </w:r>
      <w:r w:rsidRPr="003F7DC9">
        <w:rPr>
          <w:color w:val="0B0B0B"/>
          <w:sz w:val="23"/>
        </w:rPr>
        <w:t>imprescindibile</w:t>
      </w:r>
      <w:r w:rsidRPr="003F7DC9">
        <w:rPr>
          <w:color w:val="0B0B0B"/>
          <w:spacing w:val="-12"/>
          <w:sz w:val="23"/>
        </w:rPr>
        <w:t xml:space="preserve"> </w:t>
      </w:r>
      <w:r w:rsidRPr="003F7DC9">
        <w:rPr>
          <w:color w:val="0B0B0B"/>
          <w:sz w:val="23"/>
        </w:rPr>
        <w:t>di</w:t>
      </w:r>
      <w:r w:rsidRPr="003F7DC9">
        <w:rPr>
          <w:color w:val="0B0B0B"/>
          <w:spacing w:val="-13"/>
          <w:sz w:val="23"/>
        </w:rPr>
        <w:t xml:space="preserve"> </w:t>
      </w:r>
      <w:r w:rsidRPr="003F7DC9">
        <w:rPr>
          <w:color w:val="0B0B0B"/>
          <w:sz w:val="23"/>
        </w:rPr>
        <w:t>una</w:t>
      </w:r>
      <w:r w:rsidRPr="003F7DC9">
        <w:rPr>
          <w:color w:val="0B0B0B"/>
          <w:spacing w:val="-14"/>
          <w:sz w:val="23"/>
        </w:rPr>
        <w:t xml:space="preserve"> </w:t>
      </w:r>
      <w:r w:rsidRPr="003F7DC9">
        <w:rPr>
          <w:color w:val="0B0B0B"/>
          <w:sz w:val="23"/>
        </w:rPr>
        <w:t>formazione</w:t>
      </w:r>
      <w:r w:rsidRPr="003F7DC9">
        <w:rPr>
          <w:color w:val="0B0B0B"/>
          <w:spacing w:val="-12"/>
          <w:sz w:val="23"/>
        </w:rPr>
        <w:t xml:space="preserve"> </w:t>
      </w:r>
      <w:r w:rsidRPr="003F7DC9">
        <w:rPr>
          <w:color w:val="0B0B0B"/>
          <w:sz w:val="23"/>
        </w:rPr>
        <w:t>di</w:t>
      </w:r>
      <w:r w:rsidRPr="003F7DC9">
        <w:rPr>
          <w:color w:val="0B0B0B"/>
          <w:spacing w:val="-13"/>
          <w:sz w:val="23"/>
        </w:rPr>
        <w:t xml:space="preserve"> </w:t>
      </w:r>
      <w:r w:rsidRPr="003F7DC9">
        <w:rPr>
          <w:color w:val="0B0B0B"/>
          <w:sz w:val="23"/>
        </w:rPr>
        <w:t>qualità,</w:t>
      </w:r>
      <w:r w:rsidRPr="003F7DC9">
        <w:rPr>
          <w:color w:val="0B0B0B"/>
          <w:spacing w:val="-12"/>
          <w:sz w:val="23"/>
        </w:rPr>
        <w:t xml:space="preserve"> </w:t>
      </w:r>
      <w:r w:rsidRPr="003F7DC9">
        <w:rPr>
          <w:color w:val="0B0B0B"/>
          <w:sz w:val="23"/>
        </w:rPr>
        <w:t>nel pieno rispetto delle norme di</w:t>
      </w:r>
      <w:r w:rsidRPr="003F7DC9">
        <w:rPr>
          <w:color w:val="0B0B0B"/>
          <w:spacing w:val="-10"/>
          <w:sz w:val="23"/>
        </w:rPr>
        <w:t xml:space="preserve"> </w:t>
      </w:r>
      <w:r w:rsidRPr="003F7DC9">
        <w:rPr>
          <w:color w:val="0B0B0B"/>
          <w:sz w:val="23"/>
        </w:rPr>
        <w:t>sicurezza.</w:t>
      </w:r>
    </w:p>
    <w:p w14:paraId="79A53D72" w14:textId="77777777" w:rsidR="004C1BFC" w:rsidRPr="003F7DC9" w:rsidRDefault="00D9217B" w:rsidP="0019267B">
      <w:pPr>
        <w:spacing w:line="237" w:lineRule="auto"/>
        <w:ind w:left="118" w:right="133"/>
        <w:jc w:val="both"/>
        <w:rPr>
          <w:sz w:val="23"/>
        </w:rPr>
      </w:pPr>
      <w:r w:rsidRPr="003F7DC9">
        <w:rPr>
          <w:color w:val="0B0B0B"/>
          <w:sz w:val="23"/>
        </w:rPr>
        <w:t>Le università potranno provvedere all’adeguamento di tutte le strutture tecnologiche delle aule al fine di permettere</w:t>
      </w:r>
      <w:r w:rsidRPr="003F7DC9">
        <w:rPr>
          <w:color w:val="0B0B0B"/>
          <w:spacing w:val="-17"/>
          <w:sz w:val="23"/>
        </w:rPr>
        <w:t xml:space="preserve"> </w:t>
      </w:r>
      <w:r w:rsidRPr="003F7DC9">
        <w:rPr>
          <w:color w:val="0B0B0B"/>
          <w:sz w:val="23"/>
        </w:rPr>
        <w:t>una</w:t>
      </w:r>
      <w:r w:rsidRPr="003F7DC9">
        <w:rPr>
          <w:color w:val="0B0B0B"/>
          <w:spacing w:val="-16"/>
          <w:sz w:val="23"/>
        </w:rPr>
        <w:t xml:space="preserve"> </w:t>
      </w:r>
      <w:r w:rsidRPr="003F7DC9">
        <w:rPr>
          <w:color w:val="0B0B0B"/>
          <w:sz w:val="23"/>
        </w:rPr>
        <w:t>didattica</w:t>
      </w:r>
      <w:r w:rsidRPr="003F7DC9">
        <w:rPr>
          <w:color w:val="0B0B0B"/>
          <w:spacing w:val="-17"/>
          <w:sz w:val="23"/>
        </w:rPr>
        <w:t xml:space="preserve"> </w:t>
      </w:r>
      <w:r w:rsidRPr="003F7DC9">
        <w:rPr>
          <w:color w:val="0B0B0B"/>
          <w:sz w:val="23"/>
        </w:rPr>
        <w:t>online</w:t>
      </w:r>
      <w:r w:rsidRPr="003F7DC9">
        <w:rPr>
          <w:color w:val="0B0B0B"/>
          <w:spacing w:val="-18"/>
          <w:sz w:val="23"/>
        </w:rPr>
        <w:t xml:space="preserve"> </w:t>
      </w:r>
      <w:r w:rsidRPr="003F7DC9">
        <w:rPr>
          <w:color w:val="0B0B0B"/>
          <w:sz w:val="23"/>
        </w:rPr>
        <w:t>di</w:t>
      </w:r>
      <w:r w:rsidRPr="003F7DC9">
        <w:rPr>
          <w:color w:val="0B0B0B"/>
          <w:spacing w:val="-16"/>
          <w:sz w:val="23"/>
        </w:rPr>
        <w:t xml:space="preserve"> </w:t>
      </w:r>
      <w:r w:rsidRPr="003F7DC9">
        <w:rPr>
          <w:color w:val="0B0B0B"/>
          <w:sz w:val="23"/>
        </w:rPr>
        <w:t>qualità,</w:t>
      </w:r>
      <w:r w:rsidRPr="003F7DC9">
        <w:rPr>
          <w:color w:val="0B0B0B"/>
          <w:spacing w:val="-17"/>
          <w:sz w:val="23"/>
        </w:rPr>
        <w:t xml:space="preserve"> </w:t>
      </w:r>
      <w:r w:rsidRPr="003F7DC9">
        <w:rPr>
          <w:color w:val="0B0B0B"/>
          <w:sz w:val="23"/>
        </w:rPr>
        <w:t>utilizzando</w:t>
      </w:r>
      <w:r w:rsidRPr="003F7DC9">
        <w:rPr>
          <w:color w:val="0B0B0B"/>
          <w:spacing w:val="-16"/>
          <w:sz w:val="23"/>
        </w:rPr>
        <w:t xml:space="preserve"> </w:t>
      </w:r>
      <w:r w:rsidRPr="003F7DC9">
        <w:rPr>
          <w:color w:val="0B0B0B"/>
          <w:sz w:val="23"/>
        </w:rPr>
        <w:t>le</w:t>
      </w:r>
      <w:r w:rsidRPr="003F7DC9">
        <w:rPr>
          <w:color w:val="0B0B0B"/>
          <w:spacing w:val="-17"/>
          <w:sz w:val="23"/>
        </w:rPr>
        <w:t xml:space="preserve"> </w:t>
      </w:r>
      <w:r w:rsidRPr="003F7DC9">
        <w:rPr>
          <w:color w:val="0B0B0B"/>
          <w:sz w:val="23"/>
        </w:rPr>
        <w:t>risorse</w:t>
      </w:r>
      <w:r w:rsidRPr="003F7DC9">
        <w:rPr>
          <w:color w:val="0B0B0B"/>
          <w:spacing w:val="-16"/>
          <w:sz w:val="23"/>
        </w:rPr>
        <w:t xml:space="preserve"> </w:t>
      </w:r>
      <w:r w:rsidRPr="003F7DC9">
        <w:rPr>
          <w:color w:val="0B0B0B"/>
          <w:sz w:val="23"/>
        </w:rPr>
        <w:t>assegnate</w:t>
      </w:r>
      <w:r w:rsidRPr="003F7DC9">
        <w:rPr>
          <w:color w:val="0B0B0B"/>
          <w:spacing w:val="-17"/>
          <w:sz w:val="23"/>
        </w:rPr>
        <w:t xml:space="preserve"> </w:t>
      </w:r>
      <w:r w:rsidRPr="003F7DC9">
        <w:rPr>
          <w:color w:val="0B0B0B"/>
          <w:sz w:val="23"/>
        </w:rPr>
        <w:t>dal</w:t>
      </w:r>
      <w:r w:rsidRPr="003F7DC9">
        <w:rPr>
          <w:color w:val="0B0B0B"/>
          <w:spacing w:val="-18"/>
          <w:sz w:val="23"/>
        </w:rPr>
        <w:t xml:space="preserve"> </w:t>
      </w:r>
      <w:r w:rsidRPr="003F7DC9">
        <w:rPr>
          <w:color w:val="0B0B0B"/>
          <w:sz w:val="23"/>
        </w:rPr>
        <w:t>Ministero</w:t>
      </w:r>
      <w:r w:rsidRPr="003F7DC9">
        <w:rPr>
          <w:color w:val="0B0B0B"/>
          <w:spacing w:val="-18"/>
          <w:sz w:val="23"/>
        </w:rPr>
        <w:t xml:space="preserve"> </w:t>
      </w:r>
      <w:r w:rsidRPr="003F7DC9">
        <w:rPr>
          <w:color w:val="0B0B0B"/>
          <w:sz w:val="23"/>
        </w:rPr>
        <w:t>a</w:t>
      </w:r>
      <w:r w:rsidRPr="003F7DC9">
        <w:rPr>
          <w:color w:val="0B0B0B"/>
          <w:spacing w:val="-17"/>
          <w:sz w:val="23"/>
        </w:rPr>
        <w:t xml:space="preserve"> </w:t>
      </w:r>
      <w:r w:rsidRPr="003F7DC9">
        <w:rPr>
          <w:color w:val="0B0B0B"/>
          <w:sz w:val="23"/>
        </w:rPr>
        <w:t>valere</w:t>
      </w:r>
      <w:r w:rsidRPr="003F7DC9">
        <w:rPr>
          <w:color w:val="0B0B0B"/>
          <w:spacing w:val="-16"/>
          <w:sz w:val="23"/>
        </w:rPr>
        <w:t xml:space="preserve"> </w:t>
      </w:r>
      <w:r w:rsidRPr="003F7DC9">
        <w:rPr>
          <w:color w:val="0B0B0B"/>
          <w:sz w:val="23"/>
        </w:rPr>
        <w:t>sul</w:t>
      </w:r>
      <w:r w:rsidRPr="003F7DC9">
        <w:rPr>
          <w:color w:val="0B0B0B"/>
          <w:spacing w:val="-16"/>
          <w:sz w:val="23"/>
        </w:rPr>
        <w:t xml:space="preserve"> </w:t>
      </w:r>
      <w:r w:rsidRPr="003F7DC9">
        <w:rPr>
          <w:color w:val="0B0B0B"/>
          <w:sz w:val="23"/>
        </w:rPr>
        <w:t>Fondo per le esigenze emergenziali del sistema dell’università, delle istituzioni di alta formazione artistica, musicale e coreutica e degli enti di</w:t>
      </w:r>
      <w:r w:rsidRPr="003F7DC9">
        <w:rPr>
          <w:color w:val="0B0B0B"/>
          <w:spacing w:val="-6"/>
          <w:sz w:val="23"/>
        </w:rPr>
        <w:t xml:space="preserve"> </w:t>
      </w:r>
      <w:r w:rsidRPr="003F7DC9">
        <w:rPr>
          <w:color w:val="0B0B0B"/>
          <w:sz w:val="23"/>
        </w:rPr>
        <w:t>ricerca.</w:t>
      </w:r>
    </w:p>
    <w:p w14:paraId="5333497B" w14:textId="77777777" w:rsidR="004C1BFC" w:rsidRPr="003F7DC9" w:rsidRDefault="004C1BFC" w:rsidP="0019267B">
      <w:pPr>
        <w:pStyle w:val="Corpotesto"/>
        <w:spacing w:before="1"/>
        <w:rPr>
          <w:sz w:val="23"/>
        </w:rPr>
      </w:pPr>
    </w:p>
    <w:p w14:paraId="7196D251" w14:textId="77777777" w:rsidR="004C1BFC" w:rsidRPr="003F7DC9" w:rsidRDefault="00D9217B" w:rsidP="0019267B">
      <w:pPr>
        <w:spacing w:before="1" w:line="261" w:lineRule="exact"/>
        <w:ind w:left="118"/>
        <w:jc w:val="both"/>
        <w:rPr>
          <w:b/>
          <w:sz w:val="23"/>
        </w:rPr>
      </w:pPr>
      <w:r w:rsidRPr="003F7DC9">
        <w:rPr>
          <w:b/>
          <w:color w:val="0B0B0B"/>
          <w:sz w:val="23"/>
        </w:rPr>
        <w:t>Rimodulazione delle misure contenitive nell’università</w:t>
      </w:r>
    </w:p>
    <w:p w14:paraId="420F5713" w14:textId="77777777" w:rsidR="004C1BFC" w:rsidRPr="003F7DC9" w:rsidRDefault="00D9217B" w:rsidP="0019267B">
      <w:pPr>
        <w:spacing w:line="237" w:lineRule="auto"/>
        <w:ind w:left="119" w:right="130"/>
        <w:jc w:val="both"/>
        <w:rPr>
          <w:sz w:val="23"/>
        </w:rPr>
      </w:pPr>
      <w:r w:rsidRPr="003F7DC9">
        <w:rPr>
          <w:color w:val="0B0B0B"/>
          <w:sz w:val="23"/>
        </w:rPr>
        <w:t>Anche per le attività universitarie, pur in presenza di specificità di contesto, restano validi i principi cardine che hanno caratterizzato le scelte e gli indirizzi tecnici quali:</w:t>
      </w:r>
    </w:p>
    <w:p w14:paraId="618C523C" w14:textId="77777777" w:rsidR="004C1BFC" w:rsidRPr="003F7DC9" w:rsidRDefault="004C1BFC" w:rsidP="0019267B">
      <w:pPr>
        <w:pStyle w:val="Corpotesto"/>
        <w:spacing w:before="8"/>
        <w:rPr>
          <w:sz w:val="22"/>
        </w:rPr>
      </w:pPr>
    </w:p>
    <w:p w14:paraId="5F3BBBEF" w14:textId="77777777" w:rsidR="004C1BFC" w:rsidRPr="003F7DC9" w:rsidRDefault="00D9217B" w:rsidP="0032000A">
      <w:pPr>
        <w:pStyle w:val="Paragrafoelenco"/>
        <w:numPr>
          <w:ilvl w:val="0"/>
          <w:numId w:val="20"/>
        </w:numPr>
        <w:tabs>
          <w:tab w:val="left" w:pos="349"/>
        </w:tabs>
        <w:spacing w:line="264" w:lineRule="exact"/>
        <w:ind w:firstLine="0"/>
        <w:rPr>
          <w:sz w:val="23"/>
        </w:rPr>
      </w:pPr>
      <w:r w:rsidRPr="003F7DC9">
        <w:rPr>
          <w:b/>
          <w:color w:val="0B0B0B"/>
          <w:sz w:val="23"/>
        </w:rPr>
        <w:t>distanziamento</w:t>
      </w:r>
      <w:r w:rsidRPr="003F7DC9">
        <w:rPr>
          <w:b/>
          <w:color w:val="0B0B0B"/>
          <w:spacing w:val="-2"/>
          <w:sz w:val="23"/>
        </w:rPr>
        <w:t xml:space="preserve"> </w:t>
      </w:r>
      <w:r w:rsidRPr="003F7DC9">
        <w:rPr>
          <w:b/>
          <w:color w:val="0B0B0B"/>
          <w:sz w:val="23"/>
        </w:rPr>
        <w:t>sociale</w:t>
      </w:r>
      <w:r w:rsidRPr="003F7DC9">
        <w:rPr>
          <w:color w:val="0B0B0B"/>
          <w:sz w:val="23"/>
        </w:rPr>
        <w:t>;</w:t>
      </w:r>
    </w:p>
    <w:p w14:paraId="11A5AE7F" w14:textId="77777777" w:rsidR="004C1BFC" w:rsidRPr="003F7DC9" w:rsidRDefault="00D9217B" w:rsidP="0032000A">
      <w:pPr>
        <w:pStyle w:val="Paragrafoelenco"/>
        <w:numPr>
          <w:ilvl w:val="0"/>
          <w:numId w:val="20"/>
        </w:numPr>
        <w:tabs>
          <w:tab w:val="left" w:pos="349"/>
        </w:tabs>
        <w:spacing w:line="262" w:lineRule="exact"/>
        <w:ind w:firstLine="0"/>
        <w:rPr>
          <w:sz w:val="23"/>
        </w:rPr>
      </w:pPr>
      <w:r w:rsidRPr="003F7DC9">
        <w:rPr>
          <w:b/>
          <w:color w:val="0B0B0B"/>
          <w:sz w:val="23"/>
        </w:rPr>
        <w:t>rigorosa igiene delle mani, personale e degli</w:t>
      </w:r>
      <w:r w:rsidRPr="003F7DC9">
        <w:rPr>
          <w:b/>
          <w:color w:val="0B0B0B"/>
          <w:spacing w:val="-13"/>
          <w:sz w:val="23"/>
        </w:rPr>
        <w:t xml:space="preserve"> </w:t>
      </w:r>
      <w:r w:rsidRPr="003F7DC9">
        <w:rPr>
          <w:b/>
          <w:color w:val="0B0B0B"/>
          <w:sz w:val="23"/>
        </w:rPr>
        <w:t>ambienti</w:t>
      </w:r>
      <w:r w:rsidRPr="003F7DC9">
        <w:rPr>
          <w:color w:val="0B0B0B"/>
          <w:sz w:val="23"/>
        </w:rPr>
        <w:t>;</w:t>
      </w:r>
    </w:p>
    <w:p w14:paraId="1C23FC7B" w14:textId="77777777" w:rsidR="004C1BFC" w:rsidRPr="003F7DC9" w:rsidRDefault="00D9217B" w:rsidP="0032000A">
      <w:pPr>
        <w:pStyle w:val="Paragrafoelenco"/>
        <w:numPr>
          <w:ilvl w:val="0"/>
          <w:numId w:val="20"/>
        </w:numPr>
        <w:tabs>
          <w:tab w:val="left" w:pos="344"/>
        </w:tabs>
        <w:spacing w:line="263" w:lineRule="exact"/>
        <w:ind w:left="343" w:firstLine="0"/>
        <w:rPr>
          <w:sz w:val="23"/>
        </w:rPr>
      </w:pPr>
      <w:r w:rsidRPr="003F7DC9">
        <w:rPr>
          <w:b/>
          <w:color w:val="0B0B0B"/>
          <w:sz w:val="23"/>
        </w:rPr>
        <w:t>capacità</w:t>
      </w:r>
      <w:r w:rsidRPr="003F7DC9">
        <w:rPr>
          <w:b/>
          <w:color w:val="0B0B0B"/>
          <w:spacing w:val="-12"/>
          <w:sz w:val="23"/>
        </w:rPr>
        <w:t xml:space="preserve"> </w:t>
      </w:r>
      <w:r w:rsidRPr="003F7DC9">
        <w:rPr>
          <w:b/>
          <w:color w:val="0B0B0B"/>
          <w:sz w:val="23"/>
        </w:rPr>
        <w:t>di</w:t>
      </w:r>
      <w:r w:rsidRPr="003F7DC9">
        <w:rPr>
          <w:b/>
          <w:color w:val="0B0B0B"/>
          <w:spacing w:val="-13"/>
          <w:sz w:val="23"/>
        </w:rPr>
        <w:t xml:space="preserve"> </w:t>
      </w:r>
      <w:r w:rsidRPr="003F7DC9">
        <w:rPr>
          <w:b/>
          <w:color w:val="0B0B0B"/>
          <w:sz w:val="23"/>
        </w:rPr>
        <w:t>controllo</w:t>
      </w:r>
      <w:r w:rsidRPr="003F7DC9">
        <w:rPr>
          <w:b/>
          <w:color w:val="0B0B0B"/>
          <w:spacing w:val="-11"/>
          <w:sz w:val="23"/>
        </w:rPr>
        <w:t xml:space="preserve"> </w:t>
      </w:r>
      <w:r w:rsidRPr="003F7DC9">
        <w:rPr>
          <w:b/>
          <w:color w:val="0B0B0B"/>
          <w:sz w:val="23"/>
        </w:rPr>
        <w:t>e</w:t>
      </w:r>
      <w:r w:rsidRPr="003F7DC9">
        <w:rPr>
          <w:b/>
          <w:color w:val="0B0B0B"/>
          <w:spacing w:val="-15"/>
          <w:sz w:val="23"/>
        </w:rPr>
        <w:t xml:space="preserve"> </w:t>
      </w:r>
      <w:r w:rsidRPr="003F7DC9">
        <w:rPr>
          <w:b/>
          <w:color w:val="0B0B0B"/>
          <w:sz w:val="23"/>
        </w:rPr>
        <w:t>risposta</w:t>
      </w:r>
      <w:r w:rsidRPr="003F7DC9">
        <w:rPr>
          <w:b/>
          <w:color w:val="0B0B0B"/>
          <w:spacing w:val="-11"/>
          <w:sz w:val="23"/>
        </w:rPr>
        <w:t xml:space="preserve"> </w:t>
      </w:r>
      <w:r w:rsidRPr="003F7DC9">
        <w:rPr>
          <w:b/>
          <w:color w:val="0B0B0B"/>
          <w:sz w:val="23"/>
        </w:rPr>
        <w:t>dei</w:t>
      </w:r>
      <w:r w:rsidRPr="003F7DC9">
        <w:rPr>
          <w:b/>
          <w:color w:val="0B0B0B"/>
          <w:spacing w:val="-11"/>
          <w:sz w:val="23"/>
        </w:rPr>
        <w:t xml:space="preserve"> </w:t>
      </w:r>
      <w:r w:rsidRPr="003F7DC9">
        <w:rPr>
          <w:b/>
          <w:color w:val="0B0B0B"/>
          <w:sz w:val="23"/>
        </w:rPr>
        <w:t>servizi</w:t>
      </w:r>
      <w:r w:rsidRPr="003F7DC9">
        <w:rPr>
          <w:b/>
          <w:color w:val="0B0B0B"/>
          <w:spacing w:val="-11"/>
          <w:sz w:val="23"/>
        </w:rPr>
        <w:t xml:space="preserve"> </w:t>
      </w:r>
      <w:r w:rsidRPr="003F7DC9">
        <w:rPr>
          <w:b/>
          <w:color w:val="0B0B0B"/>
          <w:sz w:val="23"/>
        </w:rPr>
        <w:t>sanitari</w:t>
      </w:r>
      <w:r w:rsidRPr="003F7DC9">
        <w:rPr>
          <w:b/>
          <w:color w:val="0B0B0B"/>
          <w:spacing w:val="-11"/>
          <w:sz w:val="23"/>
        </w:rPr>
        <w:t xml:space="preserve"> </w:t>
      </w:r>
      <w:r w:rsidRPr="003F7DC9">
        <w:rPr>
          <w:b/>
          <w:color w:val="0B0B0B"/>
          <w:sz w:val="23"/>
        </w:rPr>
        <w:t>della</w:t>
      </w:r>
      <w:r w:rsidRPr="003F7DC9">
        <w:rPr>
          <w:b/>
          <w:color w:val="0B0B0B"/>
          <w:spacing w:val="-11"/>
          <w:sz w:val="23"/>
        </w:rPr>
        <w:t xml:space="preserve"> </w:t>
      </w:r>
      <w:r w:rsidRPr="003F7DC9">
        <w:rPr>
          <w:b/>
          <w:color w:val="0B0B0B"/>
          <w:sz w:val="23"/>
        </w:rPr>
        <w:t>sanità</w:t>
      </w:r>
      <w:r w:rsidRPr="003F7DC9">
        <w:rPr>
          <w:b/>
          <w:color w:val="0B0B0B"/>
          <w:spacing w:val="-12"/>
          <w:sz w:val="23"/>
        </w:rPr>
        <w:t xml:space="preserve"> </w:t>
      </w:r>
      <w:r w:rsidRPr="003F7DC9">
        <w:rPr>
          <w:b/>
          <w:color w:val="0B0B0B"/>
          <w:sz w:val="23"/>
        </w:rPr>
        <w:t>pubblica</w:t>
      </w:r>
      <w:r w:rsidRPr="003F7DC9">
        <w:rPr>
          <w:b/>
          <w:color w:val="0B0B0B"/>
          <w:spacing w:val="-14"/>
          <w:sz w:val="23"/>
        </w:rPr>
        <w:t xml:space="preserve"> </w:t>
      </w:r>
      <w:r w:rsidRPr="003F7DC9">
        <w:rPr>
          <w:b/>
          <w:color w:val="0B0B0B"/>
          <w:sz w:val="23"/>
        </w:rPr>
        <w:t>territoriale</w:t>
      </w:r>
      <w:r w:rsidRPr="003F7DC9">
        <w:rPr>
          <w:b/>
          <w:color w:val="0B0B0B"/>
          <w:spacing w:val="-11"/>
          <w:sz w:val="23"/>
        </w:rPr>
        <w:t xml:space="preserve"> </w:t>
      </w:r>
      <w:r w:rsidRPr="003F7DC9">
        <w:rPr>
          <w:b/>
          <w:color w:val="0B0B0B"/>
          <w:sz w:val="23"/>
        </w:rPr>
        <w:t>e</w:t>
      </w:r>
      <w:r w:rsidRPr="003F7DC9">
        <w:rPr>
          <w:b/>
          <w:color w:val="0B0B0B"/>
          <w:spacing w:val="-12"/>
          <w:sz w:val="23"/>
        </w:rPr>
        <w:t xml:space="preserve"> </w:t>
      </w:r>
      <w:r w:rsidRPr="003F7DC9">
        <w:rPr>
          <w:b/>
          <w:color w:val="0B0B0B"/>
          <w:sz w:val="23"/>
        </w:rPr>
        <w:t>ospedalier</w:t>
      </w:r>
      <w:r w:rsidRPr="003F7DC9">
        <w:rPr>
          <w:color w:val="0B0B0B"/>
          <w:sz w:val="23"/>
        </w:rPr>
        <w:t>a.</w:t>
      </w:r>
    </w:p>
    <w:p w14:paraId="2B99B2F5" w14:textId="77777777" w:rsidR="004C1BFC" w:rsidRPr="003F7DC9" w:rsidRDefault="004C1BFC" w:rsidP="0019267B">
      <w:pPr>
        <w:pStyle w:val="Corpotesto"/>
        <w:spacing w:before="9"/>
        <w:rPr>
          <w:sz w:val="22"/>
        </w:rPr>
      </w:pPr>
    </w:p>
    <w:p w14:paraId="4273244A" w14:textId="77777777" w:rsidR="004C1BFC" w:rsidRPr="003F7DC9" w:rsidRDefault="00D9217B" w:rsidP="0019267B">
      <w:pPr>
        <w:spacing w:line="237" w:lineRule="auto"/>
        <w:ind w:left="119" w:right="122"/>
        <w:jc w:val="both"/>
        <w:rPr>
          <w:sz w:val="23"/>
        </w:rPr>
      </w:pPr>
      <w:r w:rsidRPr="003F7DC9">
        <w:rPr>
          <w:color w:val="0B0B0B"/>
          <w:sz w:val="23"/>
        </w:rPr>
        <w:t>È necessario quindi prevedere specifiche misure di sistema, organizzative, di prevenzione e protezione, igieniche</w:t>
      </w:r>
      <w:r w:rsidRPr="003F7DC9">
        <w:rPr>
          <w:color w:val="0B0B0B"/>
          <w:spacing w:val="-8"/>
          <w:sz w:val="23"/>
        </w:rPr>
        <w:t xml:space="preserve"> </w:t>
      </w:r>
      <w:r w:rsidRPr="003F7DC9">
        <w:rPr>
          <w:color w:val="0B0B0B"/>
          <w:sz w:val="23"/>
        </w:rPr>
        <w:t>e</w:t>
      </w:r>
      <w:r w:rsidRPr="003F7DC9">
        <w:rPr>
          <w:color w:val="0B0B0B"/>
          <w:spacing w:val="-5"/>
          <w:sz w:val="23"/>
        </w:rPr>
        <w:t xml:space="preserve"> </w:t>
      </w:r>
      <w:r w:rsidRPr="003F7DC9">
        <w:rPr>
          <w:color w:val="0B0B0B"/>
          <w:sz w:val="23"/>
        </w:rPr>
        <w:t>comunicative</w:t>
      </w:r>
      <w:r w:rsidRPr="003F7DC9">
        <w:rPr>
          <w:color w:val="0B0B0B"/>
          <w:spacing w:val="-8"/>
          <w:sz w:val="23"/>
        </w:rPr>
        <w:t xml:space="preserve"> </w:t>
      </w:r>
      <w:r w:rsidRPr="003F7DC9">
        <w:rPr>
          <w:color w:val="0B0B0B"/>
          <w:sz w:val="23"/>
        </w:rPr>
        <w:t>declinate</w:t>
      </w:r>
      <w:r w:rsidRPr="003F7DC9">
        <w:rPr>
          <w:color w:val="0B0B0B"/>
          <w:spacing w:val="-7"/>
          <w:sz w:val="23"/>
        </w:rPr>
        <w:t xml:space="preserve"> </w:t>
      </w:r>
      <w:r w:rsidRPr="003F7DC9">
        <w:rPr>
          <w:color w:val="0B0B0B"/>
          <w:sz w:val="23"/>
        </w:rPr>
        <w:t>nello</w:t>
      </w:r>
      <w:r w:rsidRPr="003F7DC9">
        <w:rPr>
          <w:color w:val="0B0B0B"/>
          <w:spacing w:val="-6"/>
          <w:sz w:val="23"/>
        </w:rPr>
        <w:t xml:space="preserve"> </w:t>
      </w:r>
      <w:r w:rsidRPr="003F7DC9">
        <w:rPr>
          <w:color w:val="0B0B0B"/>
          <w:sz w:val="23"/>
        </w:rPr>
        <w:t>specifico</w:t>
      </w:r>
      <w:r w:rsidRPr="003F7DC9">
        <w:rPr>
          <w:color w:val="0B0B0B"/>
          <w:spacing w:val="-8"/>
          <w:sz w:val="23"/>
        </w:rPr>
        <w:t xml:space="preserve"> </w:t>
      </w:r>
      <w:r w:rsidRPr="003F7DC9">
        <w:rPr>
          <w:color w:val="0B0B0B"/>
          <w:sz w:val="23"/>
        </w:rPr>
        <w:t>contesto</w:t>
      </w:r>
      <w:r w:rsidRPr="003F7DC9">
        <w:rPr>
          <w:color w:val="0B0B0B"/>
          <w:spacing w:val="-8"/>
          <w:sz w:val="23"/>
        </w:rPr>
        <w:t xml:space="preserve"> </w:t>
      </w:r>
      <w:r w:rsidRPr="003F7DC9">
        <w:rPr>
          <w:color w:val="0B0B0B"/>
          <w:sz w:val="23"/>
        </w:rPr>
        <w:t>delle</w:t>
      </w:r>
      <w:r w:rsidRPr="003F7DC9">
        <w:rPr>
          <w:color w:val="0B0B0B"/>
          <w:spacing w:val="1"/>
          <w:sz w:val="23"/>
        </w:rPr>
        <w:t xml:space="preserve"> </w:t>
      </w:r>
      <w:r w:rsidRPr="003F7DC9">
        <w:rPr>
          <w:color w:val="0B0B0B"/>
          <w:sz w:val="23"/>
        </w:rPr>
        <w:t>università,</w:t>
      </w:r>
      <w:r w:rsidRPr="003F7DC9">
        <w:rPr>
          <w:color w:val="0B0B0B"/>
          <w:spacing w:val="-7"/>
          <w:sz w:val="23"/>
        </w:rPr>
        <w:t xml:space="preserve"> </w:t>
      </w:r>
      <w:r w:rsidRPr="003F7DC9">
        <w:rPr>
          <w:color w:val="0B0B0B"/>
          <w:sz w:val="23"/>
        </w:rPr>
        <w:t>tenendo</w:t>
      </w:r>
      <w:r w:rsidRPr="003F7DC9">
        <w:rPr>
          <w:color w:val="0B0B0B"/>
          <w:spacing w:val="-5"/>
          <w:sz w:val="23"/>
        </w:rPr>
        <w:t xml:space="preserve"> </w:t>
      </w:r>
      <w:r w:rsidRPr="003F7DC9">
        <w:rPr>
          <w:color w:val="0B0B0B"/>
          <w:sz w:val="23"/>
        </w:rPr>
        <w:t>presente</w:t>
      </w:r>
      <w:r w:rsidRPr="003F7DC9">
        <w:rPr>
          <w:color w:val="0B0B0B"/>
          <w:spacing w:val="-8"/>
          <w:sz w:val="23"/>
        </w:rPr>
        <w:t xml:space="preserve"> </w:t>
      </w:r>
      <w:r w:rsidRPr="003F7DC9">
        <w:rPr>
          <w:color w:val="0B0B0B"/>
          <w:sz w:val="23"/>
        </w:rPr>
        <w:t>i</w:t>
      </w:r>
      <w:r w:rsidRPr="003F7DC9">
        <w:rPr>
          <w:color w:val="0B0B0B"/>
          <w:spacing w:val="-5"/>
          <w:sz w:val="23"/>
        </w:rPr>
        <w:t xml:space="preserve"> </w:t>
      </w:r>
      <w:r w:rsidRPr="003F7DC9">
        <w:rPr>
          <w:color w:val="0B0B0B"/>
          <w:sz w:val="23"/>
        </w:rPr>
        <w:t>criteri</w:t>
      </w:r>
      <w:r w:rsidRPr="003F7DC9">
        <w:rPr>
          <w:color w:val="0B0B0B"/>
          <w:spacing w:val="-8"/>
          <w:sz w:val="23"/>
        </w:rPr>
        <w:t xml:space="preserve"> </w:t>
      </w:r>
      <w:r w:rsidRPr="003F7DC9">
        <w:rPr>
          <w:color w:val="0B0B0B"/>
          <w:sz w:val="23"/>
        </w:rPr>
        <w:t>già individuati</w:t>
      </w:r>
      <w:r w:rsidRPr="003F7DC9">
        <w:rPr>
          <w:color w:val="0B0B0B"/>
          <w:spacing w:val="-19"/>
          <w:sz w:val="23"/>
        </w:rPr>
        <w:t xml:space="preserve"> </w:t>
      </w:r>
      <w:r w:rsidRPr="003F7DC9">
        <w:rPr>
          <w:color w:val="0B0B0B"/>
          <w:sz w:val="23"/>
        </w:rPr>
        <w:t>dal</w:t>
      </w:r>
      <w:r w:rsidRPr="003F7DC9">
        <w:rPr>
          <w:color w:val="0B0B0B"/>
          <w:spacing w:val="-19"/>
          <w:sz w:val="23"/>
        </w:rPr>
        <w:t xml:space="preserve"> </w:t>
      </w:r>
      <w:r w:rsidRPr="003F7DC9">
        <w:rPr>
          <w:color w:val="0B0B0B"/>
          <w:sz w:val="23"/>
        </w:rPr>
        <w:t>CTS</w:t>
      </w:r>
      <w:r w:rsidRPr="003F7DC9">
        <w:rPr>
          <w:color w:val="0B0B0B"/>
          <w:spacing w:val="-20"/>
          <w:sz w:val="23"/>
        </w:rPr>
        <w:t xml:space="preserve"> </w:t>
      </w:r>
      <w:r w:rsidRPr="003F7DC9">
        <w:rPr>
          <w:color w:val="0B0B0B"/>
          <w:sz w:val="23"/>
        </w:rPr>
        <w:t>per</w:t>
      </w:r>
      <w:r w:rsidRPr="003F7DC9">
        <w:rPr>
          <w:color w:val="0B0B0B"/>
          <w:spacing w:val="-21"/>
          <w:sz w:val="23"/>
        </w:rPr>
        <w:t xml:space="preserve"> </w:t>
      </w:r>
      <w:r w:rsidRPr="003F7DC9">
        <w:rPr>
          <w:color w:val="0B0B0B"/>
          <w:sz w:val="23"/>
        </w:rPr>
        <w:t>i</w:t>
      </w:r>
      <w:r w:rsidRPr="003F7DC9">
        <w:rPr>
          <w:color w:val="0B0B0B"/>
          <w:spacing w:val="-19"/>
          <w:sz w:val="23"/>
        </w:rPr>
        <w:t xml:space="preserve"> </w:t>
      </w:r>
      <w:r w:rsidRPr="003F7DC9">
        <w:rPr>
          <w:color w:val="0B0B0B"/>
          <w:sz w:val="23"/>
        </w:rPr>
        <w:t>protocolli</w:t>
      </w:r>
      <w:r w:rsidRPr="003F7DC9">
        <w:rPr>
          <w:color w:val="0B0B0B"/>
          <w:spacing w:val="-21"/>
          <w:sz w:val="23"/>
        </w:rPr>
        <w:t xml:space="preserve"> </w:t>
      </w:r>
      <w:r w:rsidRPr="003F7DC9">
        <w:rPr>
          <w:color w:val="0B0B0B"/>
          <w:sz w:val="23"/>
        </w:rPr>
        <w:t>di</w:t>
      </w:r>
      <w:r w:rsidRPr="003F7DC9">
        <w:rPr>
          <w:color w:val="0B0B0B"/>
          <w:spacing w:val="-19"/>
          <w:sz w:val="23"/>
        </w:rPr>
        <w:t xml:space="preserve"> </w:t>
      </w:r>
      <w:r w:rsidRPr="003F7DC9">
        <w:rPr>
          <w:color w:val="0B0B0B"/>
          <w:sz w:val="23"/>
        </w:rPr>
        <w:t>settore,</w:t>
      </w:r>
      <w:r w:rsidRPr="003F7DC9">
        <w:rPr>
          <w:color w:val="0B0B0B"/>
          <w:spacing w:val="-19"/>
          <w:sz w:val="23"/>
        </w:rPr>
        <w:t xml:space="preserve"> </w:t>
      </w:r>
      <w:r w:rsidRPr="003F7DC9">
        <w:rPr>
          <w:color w:val="0B0B0B"/>
          <w:sz w:val="23"/>
        </w:rPr>
        <w:t>anche</w:t>
      </w:r>
      <w:r w:rsidRPr="003F7DC9">
        <w:rPr>
          <w:color w:val="0B0B0B"/>
          <w:spacing w:val="-21"/>
          <w:sz w:val="23"/>
        </w:rPr>
        <w:t xml:space="preserve"> </w:t>
      </w:r>
      <w:r w:rsidRPr="003F7DC9">
        <w:rPr>
          <w:color w:val="0B0B0B"/>
          <w:sz w:val="23"/>
        </w:rPr>
        <w:t>facendo</w:t>
      </w:r>
      <w:r w:rsidRPr="003F7DC9">
        <w:rPr>
          <w:color w:val="0B0B0B"/>
          <w:spacing w:val="-18"/>
          <w:sz w:val="23"/>
        </w:rPr>
        <w:t xml:space="preserve"> </w:t>
      </w:r>
      <w:r w:rsidRPr="003F7DC9">
        <w:rPr>
          <w:color w:val="0B0B0B"/>
          <w:sz w:val="23"/>
        </w:rPr>
        <w:t>riferimento</w:t>
      </w:r>
      <w:r w:rsidRPr="003F7DC9">
        <w:rPr>
          <w:color w:val="0B0B0B"/>
          <w:spacing w:val="-19"/>
          <w:sz w:val="23"/>
        </w:rPr>
        <w:t xml:space="preserve"> </w:t>
      </w:r>
      <w:r w:rsidRPr="003F7DC9">
        <w:rPr>
          <w:color w:val="0B0B0B"/>
          <w:sz w:val="23"/>
        </w:rPr>
        <w:t>ai</w:t>
      </w:r>
      <w:r w:rsidRPr="003F7DC9">
        <w:rPr>
          <w:color w:val="0B0B0B"/>
          <w:spacing w:val="-19"/>
          <w:sz w:val="23"/>
        </w:rPr>
        <w:t xml:space="preserve"> </w:t>
      </w:r>
      <w:r w:rsidRPr="003F7DC9">
        <w:rPr>
          <w:color w:val="0B0B0B"/>
          <w:sz w:val="23"/>
        </w:rPr>
        <w:t>documenti</w:t>
      </w:r>
      <w:r w:rsidRPr="003F7DC9">
        <w:rPr>
          <w:color w:val="0B0B0B"/>
          <w:spacing w:val="-18"/>
          <w:sz w:val="23"/>
        </w:rPr>
        <w:t xml:space="preserve"> </w:t>
      </w:r>
      <w:r w:rsidRPr="003F7DC9">
        <w:rPr>
          <w:color w:val="0B0B0B"/>
          <w:sz w:val="23"/>
        </w:rPr>
        <w:t>di</w:t>
      </w:r>
      <w:r w:rsidRPr="003F7DC9">
        <w:rPr>
          <w:color w:val="0B0B0B"/>
          <w:spacing w:val="-21"/>
          <w:sz w:val="23"/>
        </w:rPr>
        <w:t xml:space="preserve"> </w:t>
      </w:r>
      <w:r w:rsidRPr="003F7DC9">
        <w:rPr>
          <w:color w:val="0B0B0B"/>
          <w:sz w:val="23"/>
        </w:rPr>
        <w:t>indirizzo</w:t>
      </w:r>
      <w:r w:rsidRPr="003F7DC9">
        <w:rPr>
          <w:color w:val="0B0B0B"/>
          <w:spacing w:val="-18"/>
          <w:sz w:val="23"/>
        </w:rPr>
        <w:t xml:space="preserve"> </w:t>
      </w:r>
      <w:r w:rsidRPr="003F7DC9">
        <w:rPr>
          <w:color w:val="0B0B0B"/>
          <w:sz w:val="23"/>
        </w:rPr>
        <w:t>prodotti da ISS e INAIL,</w:t>
      </w:r>
      <w:r w:rsidRPr="003F7DC9">
        <w:rPr>
          <w:color w:val="0B0B0B"/>
          <w:spacing w:val="-5"/>
          <w:sz w:val="23"/>
        </w:rPr>
        <w:t xml:space="preserve"> </w:t>
      </w:r>
      <w:r w:rsidRPr="003F7DC9">
        <w:rPr>
          <w:color w:val="0B0B0B"/>
          <w:sz w:val="23"/>
        </w:rPr>
        <w:t>ovvero:</w:t>
      </w:r>
    </w:p>
    <w:p w14:paraId="56440911" w14:textId="44CF5FF9" w:rsidR="004C1BFC" w:rsidRPr="003F7DC9" w:rsidRDefault="00D9217B" w:rsidP="00103785">
      <w:pPr>
        <w:pStyle w:val="Paragrafoelenco"/>
        <w:numPr>
          <w:ilvl w:val="0"/>
          <w:numId w:val="19"/>
        </w:numPr>
        <w:tabs>
          <w:tab w:val="left" w:pos="349"/>
        </w:tabs>
        <w:spacing w:before="4" w:line="237" w:lineRule="auto"/>
        <w:ind w:right="126" w:firstLine="0"/>
        <w:jc w:val="both"/>
        <w:rPr>
          <w:color w:val="0B0B0B"/>
          <w:sz w:val="23"/>
        </w:rPr>
      </w:pPr>
      <w:r w:rsidRPr="003F7DC9">
        <w:rPr>
          <w:color w:val="0B0B0B"/>
          <w:sz w:val="23"/>
        </w:rPr>
        <w:t>Il</w:t>
      </w:r>
      <w:r w:rsidRPr="003F7DC9">
        <w:rPr>
          <w:color w:val="0B0B0B"/>
          <w:spacing w:val="-7"/>
          <w:sz w:val="23"/>
        </w:rPr>
        <w:t xml:space="preserve"> </w:t>
      </w:r>
      <w:r w:rsidRPr="003F7DC9">
        <w:rPr>
          <w:color w:val="0B0B0B"/>
          <w:sz w:val="23"/>
        </w:rPr>
        <w:t>rischio</w:t>
      </w:r>
      <w:r w:rsidRPr="003F7DC9">
        <w:rPr>
          <w:color w:val="0B0B0B"/>
          <w:spacing w:val="-7"/>
          <w:sz w:val="23"/>
        </w:rPr>
        <w:t xml:space="preserve"> </w:t>
      </w:r>
      <w:r w:rsidRPr="003F7DC9">
        <w:rPr>
          <w:color w:val="0B0B0B"/>
          <w:sz w:val="23"/>
        </w:rPr>
        <w:t>di</w:t>
      </w:r>
      <w:r w:rsidRPr="003F7DC9">
        <w:rPr>
          <w:color w:val="0B0B0B"/>
          <w:spacing w:val="-9"/>
          <w:sz w:val="23"/>
        </w:rPr>
        <w:t xml:space="preserve"> </w:t>
      </w:r>
      <w:r w:rsidRPr="003F7DC9">
        <w:rPr>
          <w:color w:val="0B0B0B"/>
          <w:sz w:val="23"/>
        </w:rPr>
        <w:t>aggregazione</w:t>
      </w:r>
      <w:r w:rsidRPr="003F7DC9">
        <w:rPr>
          <w:color w:val="0B0B0B"/>
          <w:spacing w:val="-7"/>
          <w:sz w:val="23"/>
        </w:rPr>
        <w:t xml:space="preserve"> </w:t>
      </w:r>
      <w:r w:rsidRPr="003F7DC9">
        <w:rPr>
          <w:color w:val="0B0B0B"/>
          <w:sz w:val="23"/>
        </w:rPr>
        <w:t>e</w:t>
      </w:r>
      <w:r w:rsidRPr="003F7DC9">
        <w:rPr>
          <w:color w:val="0B0B0B"/>
          <w:spacing w:val="-6"/>
          <w:sz w:val="23"/>
        </w:rPr>
        <w:t xml:space="preserve"> </w:t>
      </w:r>
      <w:r w:rsidRPr="003F7DC9">
        <w:rPr>
          <w:color w:val="0B0B0B"/>
          <w:sz w:val="23"/>
        </w:rPr>
        <w:t>affollamento</w:t>
      </w:r>
      <w:r w:rsidRPr="003F7DC9">
        <w:rPr>
          <w:color w:val="0B0B0B"/>
          <w:spacing w:val="-10"/>
          <w:sz w:val="23"/>
        </w:rPr>
        <w:t xml:space="preserve"> </w:t>
      </w:r>
      <w:r w:rsidRPr="003F7DC9">
        <w:rPr>
          <w:color w:val="0B0B0B"/>
          <w:sz w:val="23"/>
        </w:rPr>
        <w:t>e</w:t>
      </w:r>
      <w:r w:rsidRPr="003F7DC9">
        <w:rPr>
          <w:color w:val="0B0B0B"/>
          <w:spacing w:val="-6"/>
          <w:sz w:val="23"/>
        </w:rPr>
        <w:t xml:space="preserve"> </w:t>
      </w:r>
      <w:r w:rsidRPr="003F7DC9">
        <w:rPr>
          <w:color w:val="0B0B0B"/>
          <w:sz w:val="23"/>
        </w:rPr>
        <w:t>la</w:t>
      </w:r>
      <w:r w:rsidRPr="003F7DC9">
        <w:rPr>
          <w:color w:val="0B0B0B"/>
          <w:spacing w:val="-7"/>
          <w:sz w:val="23"/>
        </w:rPr>
        <w:t xml:space="preserve"> </w:t>
      </w:r>
      <w:r w:rsidRPr="003F7DC9">
        <w:rPr>
          <w:color w:val="0B0B0B"/>
          <w:sz w:val="23"/>
        </w:rPr>
        <w:t>possibilità</w:t>
      </w:r>
      <w:r w:rsidRPr="003F7DC9">
        <w:rPr>
          <w:color w:val="0B0B0B"/>
          <w:spacing w:val="-7"/>
          <w:sz w:val="23"/>
        </w:rPr>
        <w:t xml:space="preserve"> </w:t>
      </w:r>
      <w:r w:rsidRPr="003F7DC9">
        <w:rPr>
          <w:color w:val="0B0B0B"/>
          <w:sz w:val="23"/>
        </w:rPr>
        <w:t>di</w:t>
      </w:r>
      <w:r w:rsidRPr="003F7DC9">
        <w:rPr>
          <w:color w:val="0B0B0B"/>
          <w:spacing w:val="-6"/>
          <w:sz w:val="23"/>
        </w:rPr>
        <w:t xml:space="preserve"> </w:t>
      </w:r>
      <w:r w:rsidRPr="003F7DC9">
        <w:rPr>
          <w:color w:val="0B0B0B"/>
          <w:sz w:val="23"/>
        </w:rPr>
        <w:t>prevenirlo</w:t>
      </w:r>
      <w:r w:rsidRPr="003F7DC9">
        <w:rPr>
          <w:color w:val="0B0B0B"/>
          <w:spacing w:val="-7"/>
          <w:sz w:val="23"/>
        </w:rPr>
        <w:t xml:space="preserve"> </w:t>
      </w:r>
      <w:r w:rsidRPr="003F7DC9">
        <w:rPr>
          <w:color w:val="0B0B0B"/>
          <w:sz w:val="23"/>
        </w:rPr>
        <w:t>in</w:t>
      </w:r>
      <w:r w:rsidRPr="003F7DC9">
        <w:rPr>
          <w:color w:val="0B0B0B"/>
          <w:spacing w:val="-9"/>
          <w:sz w:val="23"/>
        </w:rPr>
        <w:t xml:space="preserve"> </w:t>
      </w:r>
      <w:r w:rsidRPr="003F7DC9">
        <w:rPr>
          <w:color w:val="0B0B0B"/>
          <w:sz w:val="23"/>
        </w:rPr>
        <w:t>maniera</w:t>
      </w:r>
      <w:r w:rsidRPr="003F7DC9">
        <w:rPr>
          <w:color w:val="0B0B0B"/>
          <w:spacing w:val="-9"/>
          <w:sz w:val="23"/>
        </w:rPr>
        <w:t xml:space="preserve"> </w:t>
      </w:r>
      <w:r w:rsidRPr="003F7DC9">
        <w:rPr>
          <w:color w:val="0B0B0B"/>
          <w:sz w:val="23"/>
        </w:rPr>
        <w:t>efficace</w:t>
      </w:r>
      <w:r w:rsidRPr="003F7DC9">
        <w:rPr>
          <w:color w:val="0B0B0B"/>
          <w:spacing w:val="2"/>
          <w:sz w:val="23"/>
        </w:rPr>
        <w:t xml:space="preserve"> </w:t>
      </w:r>
      <w:r w:rsidRPr="003F7DC9">
        <w:rPr>
          <w:color w:val="0B0B0B"/>
          <w:sz w:val="23"/>
        </w:rPr>
        <w:t>nelle</w:t>
      </w:r>
      <w:r w:rsidRPr="003F7DC9">
        <w:rPr>
          <w:color w:val="0B0B0B"/>
          <w:spacing w:val="-7"/>
          <w:sz w:val="23"/>
        </w:rPr>
        <w:t xml:space="preserve"> </w:t>
      </w:r>
      <w:r w:rsidRPr="003F7DC9">
        <w:rPr>
          <w:color w:val="0B0B0B"/>
          <w:sz w:val="23"/>
        </w:rPr>
        <w:t>singole realtà e nell'accesso a</w:t>
      </w:r>
      <w:r w:rsidRPr="003F7DC9">
        <w:rPr>
          <w:color w:val="0B0B0B"/>
          <w:spacing w:val="-5"/>
          <w:sz w:val="23"/>
        </w:rPr>
        <w:t xml:space="preserve"> </w:t>
      </w:r>
      <w:r w:rsidRPr="003F7DC9">
        <w:rPr>
          <w:color w:val="0B0B0B"/>
          <w:sz w:val="23"/>
        </w:rPr>
        <w:t>queste;</w:t>
      </w:r>
    </w:p>
    <w:p w14:paraId="0B1CB762" w14:textId="62A1A8F3" w:rsidR="004C1BFC" w:rsidRPr="003F7DC9" w:rsidRDefault="00D9217B" w:rsidP="00103785">
      <w:pPr>
        <w:pStyle w:val="Paragrafoelenco"/>
        <w:numPr>
          <w:ilvl w:val="0"/>
          <w:numId w:val="19"/>
        </w:numPr>
        <w:tabs>
          <w:tab w:val="left" w:pos="349"/>
        </w:tabs>
        <w:spacing w:before="3" w:line="237" w:lineRule="auto"/>
        <w:ind w:right="123" w:firstLine="0"/>
        <w:jc w:val="both"/>
        <w:rPr>
          <w:color w:val="0B0B0B"/>
          <w:sz w:val="23"/>
        </w:rPr>
      </w:pPr>
      <w:r w:rsidRPr="003F7DC9">
        <w:rPr>
          <w:color w:val="0B0B0B"/>
          <w:sz w:val="23"/>
        </w:rPr>
        <w:t>La</w:t>
      </w:r>
      <w:r w:rsidRPr="003F7DC9">
        <w:rPr>
          <w:color w:val="0B0B0B"/>
          <w:spacing w:val="-9"/>
          <w:sz w:val="23"/>
        </w:rPr>
        <w:t xml:space="preserve"> </w:t>
      </w:r>
      <w:r w:rsidRPr="003F7DC9">
        <w:rPr>
          <w:color w:val="0B0B0B"/>
          <w:sz w:val="23"/>
        </w:rPr>
        <w:t>prossimità</w:t>
      </w:r>
      <w:r w:rsidRPr="003F7DC9">
        <w:rPr>
          <w:color w:val="0B0B0B"/>
          <w:spacing w:val="-9"/>
          <w:sz w:val="23"/>
        </w:rPr>
        <w:t xml:space="preserve"> </w:t>
      </w:r>
      <w:r w:rsidRPr="003F7DC9">
        <w:rPr>
          <w:color w:val="0B0B0B"/>
          <w:sz w:val="23"/>
        </w:rPr>
        <w:t>delle</w:t>
      </w:r>
      <w:r w:rsidRPr="003F7DC9">
        <w:rPr>
          <w:color w:val="0B0B0B"/>
          <w:spacing w:val="-9"/>
          <w:sz w:val="23"/>
        </w:rPr>
        <w:t xml:space="preserve"> </w:t>
      </w:r>
      <w:r w:rsidRPr="003F7DC9">
        <w:rPr>
          <w:color w:val="0B0B0B"/>
          <w:sz w:val="23"/>
        </w:rPr>
        <w:t>persone</w:t>
      </w:r>
      <w:r w:rsidRPr="003F7DC9">
        <w:rPr>
          <w:color w:val="0B0B0B"/>
          <w:spacing w:val="-9"/>
          <w:sz w:val="23"/>
        </w:rPr>
        <w:t xml:space="preserve"> </w:t>
      </w:r>
      <w:r w:rsidRPr="003F7DC9">
        <w:rPr>
          <w:color w:val="0B0B0B"/>
          <w:sz w:val="23"/>
        </w:rPr>
        <w:t>(es.</w:t>
      </w:r>
      <w:r w:rsidRPr="003F7DC9">
        <w:rPr>
          <w:color w:val="0B0B0B"/>
          <w:spacing w:val="-9"/>
          <w:sz w:val="23"/>
        </w:rPr>
        <w:t xml:space="preserve"> </w:t>
      </w:r>
      <w:r w:rsidRPr="003F7DC9">
        <w:rPr>
          <w:color w:val="0B0B0B"/>
          <w:sz w:val="23"/>
        </w:rPr>
        <w:t>studenti,</w:t>
      </w:r>
      <w:r w:rsidRPr="003F7DC9">
        <w:rPr>
          <w:color w:val="0B0B0B"/>
          <w:spacing w:val="-10"/>
          <w:sz w:val="23"/>
        </w:rPr>
        <w:t xml:space="preserve"> </w:t>
      </w:r>
      <w:r w:rsidRPr="003F7DC9">
        <w:rPr>
          <w:color w:val="0B0B0B"/>
          <w:sz w:val="23"/>
        </w:rPr>
        <w:t>docenti,</w:t>
      </w:r>
      <w:r w:rsidRPr="003F7DC9">
        <w:rPr>
          <w:color w:val="0B0B0B"/>
          <w:spacing w:val="-9"/>
          <w:sz w:val="23"/>
        </w:rPr>
        <w:t xml:space="preserve"> </w:t>
      </w:r>
      <w:r w:rsidRPr="003F7DC9">
        <w:rPr>
          <w:color w:val="0B0B0B"/>
          <w:sz w:val="23"/>
        </w:rPr>
        <w:t>personale</w:t>
      </w:r>
      <w:r w:rsidRPr="003F7DC9">
        <w:rPr>
          <w:color w:val="0B0B0B"/>
          <w:spacing w:val="-8"/>
          <w:sz w:val="23"/>
        </w:rPr>
        <w:t xml:space="preserve"> </w:t>
      </w:r>
      <w:r w:rsidRPr="003F7DC9">
        <w:rPr>
          <w:color w:val="0B0B0B"/>
          <w:sz w:val="23"/>
        </w:rPr>
        <w:t>ecc.)</w:t>
      </w:r>
      <w:r w:rsidRPr="003F7DC9">
        <w:rPr>
          <w:color w:val="0B0B0B"/>
          <w:spacing w:val="-9"/>
          <w:sz w:val="23"/>
        </w:rPr>
        <w:t xml:space="preserve"> </w:t>
      </w:r>
      <w:r w:rsidRPr="003F7DC9">
        <w:rPr>
          <w:color w:val="0B0B0B"/>
          <w:sz w:val="23"/>
        </w:rPr>
        <w:t>rispetto</w:t>
      </w:r>
      <w:r w:rsidRPr="003F7DC9">
        <w:rPr>
          <w:color w:val="0B0B0B"/>
          <w:spacing w:val="-11"/>
          <w:sz w:val="23"/>
        </w:rPr>
        <w:t xml:space="preserve"> </w:t>
      </w:r>
      <w:r w:rsidRPr="003F7DC9">
        <w:rPr>
          <w:color w:val="0B0B0B"/>
          <w:sz w:val="23"/>
        </w:rPr>
        <w:t>a</w:t>
      </w:r>
      <w:r w:rsidRPr="003F7DC9">
        <w:rPr>
          <w:color w:val="0B0B0B"/>
          <w:spacing w:val="-9"/>
          <w:sz w:val="23"/>
        </w:rPr>
        <w:t xml:space="preserve"> </w:t>
      </w:r>
      <w:r w:rsidRPr="003F7DC9">
        <w:rPr>
          <w:color w:val="0B0B0B"/>
          <w:sz w:val="23"/>
        </w:rPr>
        <w:t>contesti</w:t>
      </w:r>
      <w:r w:rsidRPr="003F7DC9">
        <w:rPr>
          <w:color w:val="0B0B0B"/>
          <w:spacing w:val="-10"/>
          <w:sz w:val="23"/>
        </w:rPr>
        <w:t xml:space="preserve"> </w:t>
      </w:r>
      <w:r w:rsidRPr="003F7DC9">
        <w:rPr>
          <w:color w:val="0B0B0B"/>
          <w:sz w:val="23"/>
        </w:rPr>
        <w:t>statici</w:t>
      </w:r>
      <w:r w:rsidRPr="003F7DC9">
        <w:rPr>
          <w:color w:val="0B0B0B"/>
          <w:spacing w:val="-9"/>
          <w:sz w:val="23"/>
        </w:rPr>
        <w:t xml:space="preserve"> </w:t>
      </w:r>
      <w:r w:rsidRPr="003F7DC9">
        <w:rPr>
          <w:color w:val="0B0B0B"/>
          <w:sz w:val="23"/>
        </w:rPr>
        <w:t>(es.</w:t>
      </w:r>
      <w:r w:rsidRPr="003F7DC9">
        <w:rPr>
          <w:color w:val="0B0B0B"/>
          <w:spacing w:val="-9"/>
          <w:sz w:val="23"/>
        </w:rPr>
        <w:t xml:space="preserve"> </w:t>
      </w:r>
      <w:r w:rsidRPr="003F7DC9">
        <w:rPr>
          <w:color w:val="0B0B0B"/>
          <w:sz w:val="23"/>
        </w:rPr>
        <w:t>persone tutte ferme in postazioni fisse), dinamici (persone in movimento) o misti (contemporanea presenza di persone in posizioni fisse e di altre in</w:t>
      </w:r>
      <w:r w:rsidRPr="003F7DC9">
        <w:rPr>
          <w:color w:val="0B0B0B"/>
          <w:spacing w:val="-13"/>
          <w:sz w:val="23"/>
        </w:rPr>
        <w:t xml:space="preserve"> </w:t>
      </w:r>
      <w:r w:rsidRPr="003F7DC9">
        <w:rPr>
          <w:color w:val="0B0B0B"/>
          <w:sz w:val="23"/>
        </w:rPr>
        <w:t>movimento);</w:t>
      </w:r>
    </w:p>
    <w:p w14:paraId="67B3D4C9" w14:textId="6F76BBE2" w:rsidR="00103785" w:rsidRPr="003F7DC9" w:rsidRDefault="00103785" w:rsidP="00103785">
      <w:pPr>
        <w:pStyle w:val="Paragrafoelenco"/>
        <w:numPr>
          <w:ilvl w:val="0"/>
          <w:numId w:val="19"/>
        </w:numPr>
        <w:tabs>
          <w:tab w:val="left" w:pos="415"/>
        </w:tabs>
        <w:spacing w:before="96"/>
        <w:ind w:left="414" w:firstLine="153"/>
        <w:jc w:val="left"/>
        <w:rPr>
          <w:color w:val="0B0B0B"/>
        </w:rPr>
      </w:pPr>
      <w:r w:rsidRPr="003F7DC9">
        <w:rPr>
          <w:color w:val="0B0B0B"/>
        </w:rPr>
        <w:t>Raccomandazione di mantenere l’uso della</w:t>
      </w:r>
      <w:r w:rsidRPr="003F7DC9">
        <w:rPr>
          <w:color w:val="0B0B0B"/>
          <w:spacing w:val="7"/>
        </w:rPr>
        <w:t xml:space="preserve"> </w:t>
      </w:r>
      <w:r w:rsidRPr="003F7DC9">
        <w:rPr>
          <w:color w:val="0B0B0B"/>
        </w:rPr>
        <w:t>mascherina</w:t>
      </w:r>
    </w:p>
    <w:p w14:paraId="78F706F9" w14:textId="3912D266" w:rsidR="00103785" w:rsidRPr="003F7DC9" w:rsidRDefault="00103785" w:rsidP="00103785">
      <w:pPr>
        <w:pStyle w:val="Paragrafoelenco"/>
        <w:numPr>
          <w:ilvl w:val="0"/>
          <w:numId w:val="19"/>
        </w:numPr>
        <w:tabs>
          <w:tab w:val="left" w:pos="426"/>
        </w:tabs>
        <w:spacing w:before="5" w:line="244" w:lineRule="auto"/>
        <w:ind w:left="426" w:right="198" w:firstLine="141"/>
        <w:jc w:val="left"/>
        <w:rPr>
          <w:color w:val="0B0B0B"/>
        </w:rPr>
      </w:pPr>
      <w:r w:rsidRPr="003F7DC9">
        <w:rPr>
          <w:color w:val="0B0B0B"/>
        </w:rPr>
        <w:t>Il rischio connesso alle principali vie di trasmissione (</w:t>
      </w:r>
      <w:r w:rsidRPr="003F7DC9">
        <w:rPr>
          <w:i/>
          <w:color w:val="0B0B0B"/>
        </w:rPr>
        <w:t xml:space="preserve">droplet </w:t>
      </w:r>
      <w:r w:rsidRPr="003F7DC9">
        <w:rPr>
          <w:color w:val="0B0B0B"/>
        </w:rPr>
        <w:t xml:space="preserve">e contatto) in particolare alle contaminazioni da </w:t>
      </w:r>
      <w:r w:rsidRPr="003F7DC9">
        <w:rPr>
          <w:i/>
          <w:color w:val="0B0B0B"/>
        </w:rPr>
        <w:t xml:space="preserve">droplet </w:t>
      </w:r>
      <w:r w:rsidRPr="003F7DC9">
        <w:rPr>
          <w:color w:val="0B0B0B"/>
        </w:rPr>
        <w:t>in relazione alle superfici di</w:t>
      </w:r>
      <w:r w:rsidRPr="003F7DC9">
        <w:rPr>
          <w:color w:val="0B0B0B"/>
          <w:spacing w:val="16"/>
        </w:rPr>
        <w:t xml:space="preserve"> </w:t>
      </w:r>
      <w:r w:rsidRPr="003F7DC9">
        <w:rPr>
          <w:color w:val="0B0B0B"/>
        </w:rPr>
        <w:t>contatto;</w:t>
      </w:r>
    </w:p>
    <w:p w14:paraId="37D36423" w14:textId="221E724A" w:rsidR="00103785" w:rsidRPr="003F7DC9" w:rsidRDefault="00103785" w:rsidP="00103785">
      <w:pPr>
        <w:pStyle w:val="Paragrafoelenco"/>
        <w:numPr>
          <w:ilvl w:val="0"/>
          <w:numId w:val="19"/>
        </w:numPr>
        <w:tabs>
          <w:tab w:val="left" w:pos="415"/>
        </w:tabs>
        <w:spacing w:before="4"/>
        <w:ind w:left="414" w:firstLine="153"/>
        <w:jc w:val="left"/>
        <w:rPr>
          <w:color w:val="0B0B0B"/>
        </w:rPr>
      </w:pPr>
      <w:r w:rsidRPr="003F7DC9">
        <w:rPr>
          <w:color w:val="0B0B0B"/>
        </w:rPr>
        <w:t>La concreta possibilità di accedere alla frequente ed efficace igiene delle</w:t>
      </w:r>
      <w:r w:rsidRPr="003F7DC9">
        <w:rPr>
          <w:color w:val="0B0B0B"/>
          <w:spacing w:val="26"/>
        </w:rPr>
        <w:t xml:space="preserve"> </w:t>
      </w:r>
      <w:r w:rsidRPr="003F7DC9">
        <w:rPr>
          <w:color w:val="0B0B0B"/>
        </w:rPr>
        <w:t>mani;</w:t>
      </w:r>
    </w:p>
    <w:p w14:paraId="43B558EC" w14:textId="0513558E" w:rsidR="00103785" w:rsidRPr="003F7DC9" w:rsidRDefault="00103785" w:rsidP="00103785">
      <w:pPr>
        <w:pStyle w:val="Paragrafoelenco"/>
        <w:numPr>
          <w:ilvl w:val="0"/>
          <w:numId w:val="19"/>
        </w:numPr>
        <w:tabs>
          <w:tab w:val="left" w:pos="415"/>
        </w:tabs>
        <w:spacing w:before="5"/>
        <w:ind w:left="414" w:firstLine="153"/>
        <w:jc w:val="left"/>
        <w:rPr>
          <w:color w:val="0B0B0B"/>
        </w:rPr>
      </w:pPr>
      <w:r w:rsidRPr="003F7DC9">
        <w:rPr>
          <w:color w:val="0B0B0B"/>
        </w:rPr>
        <w:t>L'adeguata aerazione negli ambienti al</w:t>
      </w:r>
      <w:r w:rsidRPr="003F7DC9">
        <w:rPr>
          <w:color w:val="0B0B0B"/>
          <w:spacing w:val="6"/>
        </w:rPr>
        <w:t xml:space="preserve"> </w:t>
      </w:r>
      <w:r w:rsidRPr="003F7DC9">
        <w:rPr>
          <w:color w:val="0B0B0B"/>
        </w:rPr>
        <w:t>chiuso;</w:t>
      </w:r>
    </w:p>
    <w:p w14:paraId="1F213725" w14:textId="51C5E5CD" w:rsidR="00103785" w:rsidRPr="003F7DC9" w:rsidRDefault="00103785" w:rsidP="00103785">
      <w:pPr>
        <w:pStyle w:val="Paragrafoelenco"/>
        <w:numPr>
          <w:ilvl w:val="0"/>
          <w:numId w:val="19"/>
        </w:numPr>
        <w:tabs>
          <w:tab w:val="left" w:pos="415"/>
        </w:tabs>
        <w:spacing w:before="6"/>
        <w:ind w:left="414" w:firstLine="153"/>
        <w:jc w:val="left"/>
        <w:rPr>
          <w:color w:val="0B0B0B"/>
        </w:rPr>
      </w:pPr>
      <w:r w:rsidRPr="003F7DC9">
        <w:rPr>
          <w:color w:val="0B0B0B"/>
        </w:rPr>
        <w:t>L'adeguata pulizia ed igienizzazione degli ambienti e delle</w:t>
      </w:r>
      <w:r w:rsidRPr="003F7DC9">
        <w:rPr>
          <w:color w:val="0B0B0B"/>
          <w:spacing w:val="17"/>
        </w:rPr>
        <w:t xml:space="preserve"> </w:t>
      </w:r>
      <w:r w:rsidRPr="003F7DC9">
        <w:rPr>
          <w:color w:val="0B0B0B"/>
        </w:rPr>
        <w:t>superfici;</w:t>
      </w:r>
    </w:p>
    <w:p w14:paraId="584D3F03" w14:textId="300DD2AC" w:rsidR="00103785" w:rsidRPr="003F7DC9" w:rsidRDefault="00103785" w:rsidP="00103785">
      <w:pPr>
        <w:pStyle w:val="Paragrafoelenco"/>
        <w:numPr>
          <w:ilvl w:val="0"/>
          <w:numId w:val="19"/>
        </w:numPr>
        <w:tabs>
          <w:tab w:val="left" w:pos="415"/>
        </w:tabs>
        <w:spacing w:before="5"/>
        <w:ind w:left="414" w:firstLine="153"/>
        <w:jc w:val="left"/>
        <w:rPr>
          <w:color w:val="0B0B0B"/>
        </w:rPr>
      </w:pPr>
      <w:r w:rsidRPr="003F7DC9">
        <w:rPr>
          <w:color w:val="0B0B0B"/>
        </w:rPr>
        <w:t>La disponibilità di una efficace informazione e</w:t>
      </w:r>
      <w:r w:rsidRPr="003F7DC9">
        <w:rPr>
          <w:color w:val="0B0B0B"/>
          <w:spacing w:val="11"/>
        </w:rPr>
        <w:t xml:space="preserve"> </w:t>
      </w:r>
      <w:r w:rsidRPr="003F7DC9">
        <w:rPr>
          <w:color w:val="0B0B0B"/>
        </w:rPr>
        <w:t>comunicazione;</w:t>
      </w:r>
    </w:p>
    <w:p w14:paraId="26773540" w14:textId="1D57EB3A" w:rsidR="00103785" w:rsidRPr="003F7DC9" w:rsidRDefault="00103785" w:rsidP="00103785">
      <w:pPr>
        <w:pStyle w:val="Paragrafoelenco"/>
        <w:numPr>
          <w:ilvl w:val="0"/>
          <w:numId w:val="19"/>
        </w:numPr>
        <w:tabs>
          <w:tab w:val="left" w:pos="429"/>
        </w:tabs>
        <w:spacing w:before="5" w:line="247" w:lineRule="auto"/>
        <w:ind w:left="567" w:right="204" w:firstLine="0"/>
        <w:jc w:val="left"/>
        <w:rPr>
          <w:color w:val="0B0B0B"/>
        </w:rPr>
      </w:pPr>
      <w:r w:rsidRPr="003F7DC9">
        <w:rPr>
          <w:color w:val="0B0B0B"/>
        </w:rPr>
        <w:t>La capacità di promuovere, monitorare e controllare l'adozione delle misure definendo i conseguenti ruoli.</w:t>
      </w:r>
    </w:p>
    <w:p w14:paraId="4642A5F3" w14:textId="77777777" w:rsidR="00103785" w:rsidRPr="003F7DC9" w:rsidRDefault="00103785" w:rsidP="00103785">
      <w:pPr>
        <w:pStyle w:val="Paragrafoelenco"/>
        <w:tabs>
          <w:tab w:val="left" w:pos="349"/>
        </w:tabs>
        <w:spacing w:before="3" w:line="237" w:lineRule="auto"/>
        <w:ind w:left="514" w:right="123" w:firstLine="0"/>
        <w:jc w:val="right"/>
        <w:rPr>
          <w:color w:val="0B0B0B"/>
          <w:sz w:val="23"/>
        </w:rPr>
      </w:pPr>
    </w:p>
    <w:p w14:paraId="05E542FB" w14:textId="77777777" w:rsidR="004C1BFC" w:rsidRPr="003F7DC9" w:rsidRDefault="004C1BFC" w:rsidP="0019267B">
      <w:pPr>
        <w:spacing w:line="237" w:lineRule="auto"/>
        <w:jc w:val="both"/>
        <w:rPr>
          <w:sz w:val="23"/>
        </w:rPr>
        <w:sectPr w:rsidR="004C1BFC" w:rsidRPr="003F7DC9">
          <w:pgSz w:w="11900" w:h="16840"/>
          <w:pgMar w:top="1600" w:right="1020" w:bottom="280" w:left="1060" w:header="720" w:footer="720" w:gutter="0"/>
          <w:cols w:space="720"/>
        </w:sectPr>
      </w:pPr>
    </w:p>
    <w:p w14:paraId="474759A5" w14:textId="77777777" w:rsidR="004C1BFC" w:rsidRPr="003F7DC9" w:rsidRDefault="004C1BFC" w:rsidP="0019267B">
      <w:pPr>
        <w:pStyle w:val="Corpotesto"/>
        <w:spacing w:before="2"/>
        <w:rPr>
          <w:sz w:val="26"/>
        </w:rPr>
      </w:pPr>
    </w:p>
    <w:p w14:paraId="1746ED34" w14:textId="77777777" w:rsidR="004C1BFC" w:rsidRPr="003F7DC9" w:rsidRDefault="004C1BFC" w:rsidP="0019267B">
      <w:pPr>
        <w:pStyle w:val="Corpotesto"/>
        <w:spacing w:before="8"/>
        <w:rPr>
          <w:sz w:val="22"/>
        </w:rPr>
      </w:pPr>
    </w:p>
    <w:p w14:paraId="1706AAB3" w14:textId="77777777" w:rsidR="004C1BFC" w:rsidRPr="003F7DC9" w:rsidRDefault="00D9217B" w:rsidP="0019267B">
      <w:pPr>
        <w:ind w:left="188"/>
        <w:jc w:val="both"/>
        <w:rPr>
          <w:b/>
        </w:rPr>
      </w:pPr>
      <w:r w:rsidRPr="003F7DC9">
        <w:rPr>
          <w:b/>
          <w:color w:val="0B0B0B"/>
        </w:rPr>
        <w:t>Misure organizzative di prevenzione e di protezione per l’esercizio dell’attività didattica in presenza</w:t>
      </w:r>
    </w:p>
    <w:p w14:paraId="75CF6174" w14:textId="6FB297DB" w:rsidR="004C1BFC" w:rsidRPr="003F7DC9" w:rsidRDefault="00D9217B" w:rsidP="0019267B">
      <w:pPr>
        <w:spacing w:before="1" w:line="244" w:lineRule="auto"/>
        <w:ind w:left="188" w:right="205"/>
        <w:jc w:val="both"/>
      </w:pPr>
      <w:r w:rsidRPr="003F7DC9">
        <w:rPr>
          <w:color w:val="0B0B0B"/>
        </w:rPr>
        <w:t xml:space="preserve">1. AULE. Le aule universitarie, di molteplici tipologie, sono in molti casi a postazioni fisse, </w:t>
      </w:r>
      <w:proofErr w:type="gramStart"/>
      <w:r w:rsidRPr="003F7DC9">
        <w:rPr>
          <w:color w:val="0B0B0B"/>
        </w:rPr>
        <w:t>organizzate  in</w:t>
      </w:r>
      <w:proofErr w:type="gramEnd"/>
      <w:r w:rsidRPr="003F7DC9">
        <w:rPr>
          <w:color w:val="0B0B0B"/>
        </w:rPr>
        <w:t xml:space="preserve"> file distanziate di 75-85</w:t>
      </w:r>
      <w:r w:rsidRPr="003F7DC9">
        <w:rPr>
          <w:color w:val="0B0B0B"/>
          <w:spacing w:val="4"/>
        </w:rPr>
        <w:t xml:space="preserve"> </w:t>
      </w:r>
      <w:r w:rsidRPr="003F7DC9">
        <w:rPr>
          <w:color w:val="0B0B0B"/>
        </w:rPr>
        <w:t>cm.</w:t>
      </w:r>
    </w:p>
    <w:p w14:paraId="2FDA8379" w14:textId="77777777" w:rsidR="004C1BFC" w:rsidRPr="003F7DC9" w:rsidRDefault="00D9217B" w:rsidP="0019267B">
      <w:pPr>
        <w:spacing w:before="3" w:line="244" w:lineRule="auto"/>
        <w:ind w:left="188" w:right="197"/>
        <w:jc w:val="both"/>
        <w:rPr>
          <w:sz w:val="21"/>
        </w:rPr>
      </w:pPr>
      <w:r w:rsidRPr="003F7DC9">
        <w:rPr>
          <w:color w:val="0B0B0B"/>
          <w:w w:val="105"/>
        </w:rPr>
        <w:t xml:space="preserve">Fermo restando </w:t>
      </w:r>
      <w:r w:rsidRPr="003F7DC9">
        <w:rPr>
          <w:b/>
          <w:color w:val="0B0B0B"/>
          <w:w w:val="105"/>
        </w:rPr>
        <w:t xml:space="preserve">l’uso obbligatorio delle mascherine </w:t>
      </w:r>
      <w:r w:rsidRPr="003F7DC9">
        <w:rPr>
          <w:color w:val="0B0B0B"/>
          <w:w w:val="105"/>
        </w:rPr>
        <w:t>per tutto il tempo di permanenza nelle strutture didattiche,</w:t>
      </w:r>
      <w:r w:rsidRPr="003F7DC9">
        <w:rPr>
          <w:color w:val="0B0B0B"/>
          <w:spacing w:val="-12"/>
          <w:w w:val="105"/>
        </w:rPr>
        <w:t xml:space="preserve"> </w:t>
      </w:r>
      <w:r w:rsidRPr="003F7DC9">
        <w:rPr>
          <w:color w:val="0B0B0B"/>
          <w:w w:val="105"/>
        </w:rPr>
        <w:t>nelle</w:t>
      </w:r>
      <w:r w:rsidRPr="003F7DC9">
        <w:rPr>
          <w:color w:val="0B0B0B"/>
          <w:spacing w:val="-11"/>
          <w:w w:val="105"/>
        </w:rPr>
        <w:t xml:space="preserve"> </w:t>
      </w:r>
      <w:r w:rsidRPr="003F7DC9">
        <w:rPr>
          <w:color w:val="0B0B0B"/>
          <w:w w:val="105"/>
        </w:rPr>
        <w:t>aule</w:t>
      </w:r>
      <w:r w:rsidRPr="003F7DC9">
        <w:rPr>
          <w:color w:val="0B0B0B"/>
          <w:spacing w:val="-10"/>
          <w:w w:val="105"/>
        </w:rPr>
        <w:t xml:space="preserve"> </w:t>
      </w:r>
      <w:r w:rsidRPr="003F7DC9">
        <w:rPr>
          <w:color w:val="0B0B0B"/>
          <w:w w:val="105"/>
        </w:rPr>
        <w:t>con</w:t>
      </w:r>
      <w:r w:rsidRPr="003F7DC9">
        <w:rPr>
          <w:color w:val="0B0B0B"/>
          <w:spacing w:val="-13"/>
          <w:w w:val="105"/>
        </w:rPr>
        <w:t xml:space="preserve"> </w:t>
      </w:r>
      <w:r w:rsidRPr="003F7DC9">
        <w:rPr>
          <w:color w:val="0B0B0B"/>
          <w:w w:val="105"/>
        </w:rPr>
        <w:t>posizionamento</w:t>
      </w:r>
      <w:r w:rsidRPr="003F7DC9">
        <w:rPr>
          <w:color w:val="0B0B0B"/>
          <w:spacing w:val="-12"/>
          <w:w w:val="105"/>
        </w:rPr>
        <w:t xml:space="preserve"> </w:t>
      </w:r>
      <w:r w:rsidRPr="003F7DC9">
        <w:rPr>
          <w:color w:val="0B0B0B"/>
          <w:w w:val="105"/>
        </w:rPr>
        <w:t>libero</w:t>
      </w:r>
      <w:r w:rsidRPr="003F7DC9">
        <w:rPr>
          <w:color w:val="0B0B0B"/>
          <w:spacing w:val="-11"/>
          <w:w w:val="105"/>
        </w:rPr>
        <w:t xml:space="preserve"> </w:t>
      </w:r>
      <w:r w:rsidRPr="003F7DC9">
        <w:rPr>
          <w:color w:val="0B0B0B"/>
          <w:w w:val="105"/>
        </w:rPr>
        <w:t>delle</w:t>
      </w:r>
      <w:r w:rsidRPr="003F7DC9">
        <w:rPr>
          <w:color w:val="0B0B0B"/>
          <w:spacing w:val="-9"/>
          <w:w w:val="105"/>
        </w:rPr>
        <w:t xml:space="preserve"> </w:t>
      </w:r>
      <w:r w:rsidRPr="003F7DC9">
        <w:rPr>
          <w:color w:val="0B0B0B"/>
          <w:w w:val="105"/>
        </w:rPr>
        <w:t>sedute</w:t>
      </w:r>
      <w:r w:rsidRPr="003F7DC9">
        <w:rPr>
          <w:color w:val="0B0B0B"/>
          <w:spacing w:val="-10"/>
          <w:w w:val="105"/>
        </w:rPr>
        <w:t xml:space="preserve"> </w:t>
      </w:r>
      <w:r w:rsidRPr="003F7DC9">
        <w:rPr>
          <w:color w:val="0B0B0B"/>
          <w:w w:val="105"/>
        </w:rPr>
        <w:t>degli</w:t>
      </w:r>
      <w:r w:rsidRPr="003F7DC9">
        <w:rPr>
          <w:color w:val="0B0B0B"/>
          <w:spacing w:val="-9"/>
          <w:w w:val="105"/>
        </w:rPr>
        <w:t xml:space="preserve"> </w:t>
      </w:r>
      <w:r w:rsidRPr="003F7DC9">
        <w:rPr>
          <w:color w:val="0B0B0B"/>
          <w:w w:val="105"/>
        </w:rPr>
        <w:t>studenti,</w:t>
      </w:r>
      <w:r w:rsidRPr="003F7DC9">
        <w:rPr>
          <w:color w:val="0B0B0B"/>
          <w:spacing w:val="-9"/>
          <w:w w:val="105"/>
        </w:rPr>
        <w:t xml:space="preserve"> </w:t>
      </w:r>
      <w:r w:rsidRPr="003F7DC9">
        <w:rPr>
          <w:color w:val="0B0B0B"/>
          <w:w w:val="105"/>
        </w:rPr>
        <w:t>le</w:t>
      </w:r>
      <w:r w:rsidRPr="003F7DC9">
        <w:rPr>
          <w:color w:val="0B0B0B"/>
          <w:spacing w:val="-11"/>
          <w:w w:val="105"/>
        </w:rPr>
        <w:t xml:space="preserve"> </w:t>
      </w:r>
      <w:r w:rsidRPr="003F7DC9">
        <w:rPr>
          <w:color w:val="0B0B0B"/>
          <w:w w:val="105"/>
        </w:rPr>
        <w:t>postazioni</w:t>
      </w:r>
      <w:r w:rsidRPr="003F7DC9">
        <w:rPr>
          <w:color w:val="0B0B0B"/>
          <w:spacing w:val="-9"/>
          <w:w w:val="105"/>
        </w:rPr>
        <w:t xml:space="preserve"> </w:t>
      </w:r>
      <w:r w:rsidRPr="003F7DC9">
        <w:rPr>
          <w:color w:val="0B0B0B"/>
          <w:w w:val="105"/>
        </w:rPr>
        <w:t>devono</w:t>
      </w:r>
      <w:r w:rsidRPr="003F7DC9">
        <w:rPr>
          <w:color w:val="0B0B0B"/>
          <w:spacing w:val="-10"/>
          <w:w w:val="105"/>
        </w:rPr>
        <w:t xml:space="preserve"> </w:t>
      </w:r>
      <w:r w:rsidRPr="003F7DC9">
        <w:rPr>
          <w:color w:val="0B0B0B"/>
          <w:w w:val="105"/>
        </w:rPr>
        <w:t xml:space="preserve">essere collocate alla </w:t>
      </w:r>
      <w:r w:rsidRPr="003F7DC9">
        <w:rPr>
          <w:b/>
          <w:color w:val="0B0B0B"/>
          <w:w w:val="105"/>
        </w:rPr>
        <w:t>distanza minima di 1 m</w:t>
      </w:r>
      <w:r w:rsidRPr="003F7DC9">
        <w:rPr>
          <w:color w:val="0B0B0B"/>
          <w:w w:val="105"/>
        </w:rPr>
        <w:t xml:space="preserve">. Nelle aule con postazioni fisse è opportuno </w:t>
      </w:r>
      <w:r w:rsidRPr="003F7DC9">
        <w:rPr>
          <w:color w:val="0B0B0B"/>
          <w:w w:val="105"/>
          <w:sz w:val="21"/>
        </w:rPr>
        <w:t>prevedere l’occupazione</w:t>
      </w:r>
      <w:r w:rsidRPr="003F7DC9">
        <w:rPr>
          <w:color w:val="0B0B0B"/>
          <w:spacing w:val="-7"/>
          <w:w w:val="105"/>
          <w:sz w:val="21"/>
        </w:rPr>
        <w:t xml:space="preserve"> </w:t>
      </w:r>
      <w:r w:rsidRPr="003F7DC9">
        <w:rPr>
          <w:color w:val="0B0B0B"/>
          <w:w w:val="105"/>
          <w:sz w:val="21"/>
        </w:rPr>
        <w:t>di</w:t>
      </w:r>
      <w:r w:rsidRPr="003F7DC9">
        <w:rPr>
          <w:color w:val="0B0B0B"/>
          <w:spacing w:val="-7"/>
          <w:w w:val="105"/>
          <w:sz w:val="21"/>
        </w:rPr>
        <w:t xml:space="preserve"> </w:t>
      </w:r>
      <w:r w:rsidRPr="003F7DC9">
        <w:rPr>
          <w:color w:val="0B0B0B"/>
          <w:w w:val="105"/>
          <w:sz w:val="21"/>
        </w:rPr>
        <w:t>postazioni</w:t>
      </w:r>
      <w:r w:rsidRPr="003F7DC9">
        <w:rPr>
          <w:color w:val="0B0B0B"/>
          <w:spacing w:val="-8"/>
          <w:w w:val="105"/>
          <w:sz w:val="21"/>
        </w:rPr>
        <w:t xml:space="preserve"> </w:t>
      </w:r>
      <w:r w:rsidRPr="003F7DC9">
        <w:rPr>
          <w:color w:val="0B0B0B"/>
          <w:w w:val="105"/>
          <w:sz w:val="21"/>
        </w:rPr>
        <w:t>alternate</w:t>
      </w:r>
      <w:r w:rsidRPr="003F7DC9">
        <w:rPr>
          <w:color w:val="0B0B0B"/>
          <w:spacing w:val="-8"/>
          <w:w w:val="105"/>
          <w:sz w:val="21"/>
        </w:rPr>
        <w:t xml:space="preserve"> </w:t>
      </w:r>
      <w:r w:rsidRPr="003F7DC9">
        <w:rPr>
          <w:color w:val="0B0B0B"/>
          <w:w w:val="105"/>
          <w:sz w:val="21"/>
        </w:rPr>
        <w:t>“a</w:t>
      </w:r>
      <w:r w:rsidRPr="003F7DC9">
        <w:rPr>
          <w:color w:val="0B0B0B"/>
          <w:spacing w:val="-8"/>
          <w:w w:val="105"/>
          <w:sz w:val="21"/>
        </w:rPr>
        <w:t xml:space="preserve"> </w:t>
      </w:r>
      <w:r w:rsidRPr="003F7DC9">
        <w:rPr>
          <w:color w:val="0B0B0B"/>
          <w:w w:val="105"/>
          <w:sz w:val="21"/>
        </w:rPr>
        <w:t>scacchiera”,</w:t>
      </w:r>
      <w:r w:rsidRPr="003F7DC9">
        <w:rPr>
          <w:color w:val="0B0B0B"/>
          <w:spacing w:val="-9"/>
          <w:w w:val="105"/>
          <w:sz w:val="21"/>
        </w:rPr>
        <w:t xml:space="preserve"> </w:t>
      </w:r>
      <w:r w:rsidRPr="003F7DC9">
        <w:rPr>
          <w:color w:val="0B0B0B"/>
          <w:w w:val="105"/>
          <w:sz w:val="21"/>
        </w:rPr>
        <w:t>nel</w:t>
      </w:r>
      <w:r w:rsidRPr="003F7DC9">
        <w:rPr>
          <w:color w:val="0B0B0B"/>
          <w:spacing w:val="-8"/>
          <w:w w:val="105"/>
          <w:sz w:val="21"/>
        </w:rPr>
        <w:t xml:space="preserve"> </w:t>
      </w:r>
      <w:r w:rsidRPr="003F7DC9">
        <w:rPr>
          <w:color w:val="0B0B0B"/>
          <w:w w:val="105"/>
          <w:sz w:val="21"/>
        </w:rPr>
        <w:t>rispetto</w:t>
      </w:r>
      <w:r w:rsidRPr="003F7DC9">
        <w:rPr>
          <w:color w:val="0B0B0B"/>
          <w:spacing w:val="-9"/>
          <w:w w:val="105"/>
          <w:sz w:val="21"/>
        </w:rPr>
        <w:t xml:space="preserve"> </w:t>
      </w:r>
      <w:r w:rsidRPr="003F7DC9">
        <w:rPr>
          <w:color w:val="0B0B0B"/>
          <w:w w:val="105"/>
          <w:sz w:val="21"/>
        </w:rPr>
        <w:t>del</w:t>
      </w:r>
      <w:r w:rsidRPr="003F7DC9">
        <w:rPr>
          <w:color w:val="0B0B0B"/>
          <w:spacing w:val="-6"/>
          <w:w w:val="105"/>
          <w:sz w:val="21"/>
        </w:rPr>
        <w:t xml:space="preserve"> </w:t>
      </w:r>
      <w:r w:rsidRPr="003F7DC9">
        <w:rPr>
          <w:color w:val="0B0B0B"/>
          <w:w w:val="105"/>
          <w:sz w:val="21"/>
        </w:rPr>
        <w:t>distanziamento</w:t>
      </w:r>
      <w:r w:rsidRPr="003F7DC9">
        <w:rPr>
          <w:color w:val="0B0B0B"/>
          <w:spacing w:val="-6"/>
          <w:w w:val="105"/>
          <w:sz w:val="21"/>
        </w:rPr>
        <w:t xml:space="preserve"> </w:t>
      </w:r>
      <w:r w:rsidRPr="003F7DC9">
        <w:rPr>
          <w:color w:val="0B0B0B"/>
          <w:w w:val="105"/>
          <w:sz w:val="21"/>
        </w:rPr>
        <w:t>minimo</w:t>
      </w:r>
      <w:r w:rsidRPr="003F7DC9">
        <w:rPr>
          <w:color w:val="0B0B0B"/>
          <w:spacing w:val="-7"/>
          <w:w w:val="105"/>
          <w:sz w:val="21"/>
        </w:rPr>
        <w:t xml:space="preserve"> </w:t>
      </w:r>
      <w:r w:rsidRPr="003F7DC9">
        <w:rPr>
          <w:color w:val="0B0B0B"/>
          <w:w w:val="105"/>
          <w:sz w:val="21"/>
        </w:rPr>
        <w:t>di</w:t>
      </w:r>
      <w:r w:rsidRPr="003F7DC9">
        <w:rPr>
          <w:color w:val="0B0B0B"/>
          <w:spacing w:val="-8"/>
          <w:w w:val="105"/>
          <w:sz w:val="21"/>
        </w:rPr>
        <w:t xml:space="preserve"> </w:t>
      </w:r>
      <w:r w:rsidRPr="003F7DC9">
        <w:rPr>
          <w:color w:val="0B0B0B"/>
          <w:w w:val="105"/>
          <w:sz w:val="21"/>
        </w:rPr>
        <w:t>1</w:t>
      </w:r>
      <w:r w:rsidRPr="003F7DC9">
        <w:rPr>
          <w:color w:val="0B0B0B"/>
          <w:spacing w:val="-6"/>
          <w:w w:val="105"/>
          <w:sz w:val="21"/>
        </w:rPr>
        <w:t xml:space="preserve"> </w:t>
      </w:r>
      <w:r w:rsidRPr="003F7DC9">
        <w:rPr>
          <w:color w:val="0B0B0B"/>
          <w:w w:val="105"/>
          <w:sz w:val="21"/>
        </w:rPr>
        <w:t>metro,</w:t>
      </w:r>
      <w:r w:rsidRPr="003F7DC9">
        <w:rPr>
          <w:color w:val="0B0B0B"/>
          <w:spacing w:val="-9"/>
          <w:w w:val="105"/>
          <w:sz w:val="21"/>
        </w:rPr>
        <w:t xml:space="preserve"> </w:t>
      </w:r>
      <w:r w:rsidRPr="003F7DC9">
        <w:rPr>
          <w:color w:val="0B0B0B"/>
          <w:w w:val="105"/>
          <w:sz w:val="21"/>
        </w:rPr>
        <w:t>con un margine della misura di +/- 10%, in considerazione delle caratteristiche antropometriche degli studenti, nonché della dinamicità della</w:t>
      </w:r>
      <w:r w:rsidRPr="003F7DC9">
        <w:rPr>
          <w:color w:val="0B0B0B"/>
          <w:spacing w:val="-13"/>
          <w:w w:val="105"/>
          <w:sz w:val="21"/>
        </w:rPr>
        <w:t xml:space="preserve"> </w:t>
      </w:r>
      <w:r w:rsidRPr="003F7DC9">
        <w:rPr>
          <w:color w:val="0B0B0B"/>
          <w:w w:val="105"/>
          <w:sz w:val="21"/>
        </w:rPr>
        <w:t>postura.</w:t>
      </w:r>
    </w:p>
    <w:p w14:paraId="6CF274D3" w14:textId="77777777" w:rsidR="004C1BFC" w:rsidRPr="003F7DC9" w:rsidRDefault="004C1BFC" w:rsidP="0019267B">
      <w:pPr>
        <w:pStyle w:val="Corpotesto"/>
        <w:spacing w:before="5"/>
        <w:rPr>
          <w:sz w:val="26"/>
        </w:rPr>
      </w:pPr>
    </w:p>
    <w:p w14:paraId="2C78A183" w14:textId="40BEC6FA" w:rsidR="004C1BFC" w:rsidRPr="003F7DC9" w:rsidRDefault="00D9217B" w:rsidP="0019267B">
      <w:pPr>
        <w:spacing w:line="244" w:lineRule="auto"/>
        <w:ind w:left="188" w:right="195"/>
        <w:jc w:val="both"/>
      </w:pPr>
      <w:r w:rsidRPr="003F7DC9">
        <w:rPr>
          <w:color w:val="0B0B0B"/>
        </w:rPr>
        <w:t xml:space="preserve">Alle aule e agli spazi universitari aperti agli studenti devono essere applicate </w:t>
      </w:r>
      <w:r w:rsidRPr="003F7DC9">
        <w:rPr>
          <w:b/>
          <w:color w:val="0B0B0B"/>
        </w:rPr>
        <w:t>procedure di sanificazione quotidiane</w:t>
      </w:r>
      <w:r w:rsidRPr="003F7DC9">
        <w:rPr>
          <w:color w:val="0B0B0B"/>
        </w:rPr>
        <w:t xml:space="preserve">, secondo le indicazioni dell’ISS previste nella Circolare del Ministero </w:t>
      </w:r>
      <w:proofErr w:type="gramStart"/>
      <w:r w:rsidRPr="003F7DC9">
        <w:rPr>
          <w:color w:val="0B0B0B"/>
        </w:rPr>
        <w:t>della  salute</w:t>
      </w:r>
      <w:proofErr w:type="gramEnd"/>
      <w:r w:rsidRPr="003F7DC9">
        <w:rPr>
          <w:color w:val="0B0B0B"/>
        </w:rPr>
        <w:t xml:space="preserve"> “Indicazioni per l’attuazione di misure contenitive del contagio da SARS-CoV-2 attraverso procedure di sanificazione di strutture non sanitarie (superfici, ambienti interni) e abbigliamento”, in particolare nella sezione </w:t>
      </w:r>
      <w:r w:rsidRPr="003F7DC9">
        <w:rPr>
          <w:i/>
          <w:color w:val="0B0B0B"/>
        </w:rPr>
        <w:t>Attività di sanificazione in ambiente chiuso</w:t>
      </w:r>
      <w:r w:rsidRPr="003F7DC9">
        <w:rPr>
          <w:color w:val="0B0B0B"/>
        </w:rPr>
        <w:t xml:space="preserve">. Nelle aule deve essere inoltre previsto </w:t>
      </w:r>
      <w:r w:rsidRPr="003F7DC9">
        <w:rPr>
          <w:b/>
          <w:color w:val="0B0B0B"/>
        </w:rPr>
        <w:t xml:space="preserve">frequente ricambio d’aria </w:t>
      </w:r>
      <w:r w:rsidRPr="003F7DC9">
        <w:rPr>
          <w:color w:val="0B0B0B"/>
        </w:rPr>
        <w:t xml:space="preserve">(ad esempio prevendendo apertura delle finestre ad ogni cambio di lezione e comunque non meno di 2 volte al giorno). In ogni aula, e negli spazi comuni, deve essere disponibile un </w:t>
      </w:r>
      <w:r w:rsidRPr="003F7DC9">
        <w:rPr>
          <w:b/>
          <w:color w:val="0B0B0B"/>
        </w:rPr>
        <w:t xml:space="preserve">dispensatore di soluzione igienizzante </w:t>
      </w:r>
      <w:r w:rsidRPr="003F7DC9">
        <w:rPr>
          <w:color w:val="0B0B0B"/>
        </w:rPr>
        <w:t>idroalcolica per permettere l’igiene delle mani all’ingresso in aula, favorendo comunque in via prioritaria il lavaggio delle mani con acqua e sapone</w:t>
      </w:r>
      <w:r w:rsidRPr="003F7DC9">
        <w:rPr>
          <w:color w:val="0B0B0B"/>
          <w:spacing w:val="29"/>
        </w:rPr>
        <w:t xml:space="preserve"> </w:t>
      </w:r>
      <w:r w:rsidRPr="003F7DC9">
        <w:rPr>
          <w:color w:val="0B0B0B"/>
        </w:rPr>
        <w:t>neutro.</w:t>
      </w:r>
    </w:p>
    <w:p w14:paraId="2AD8F6EF" w14:textId="77777777" w:rsidR="004C1BFC" w:rsidRPr="003F7DC9" w:rsidRDefault="004C1BFC" w:rsidP="0019267B">
      <w:pPr>
        <w:pStyle w:val="Corpotesto"/>
        <w:spacing w:before="7"/>
        <w:rPr>
          <w:sz w:val="26"/>
        </w:rPr>
      </w:pPr>
    </w:p>
    <w:p w14:paraId="6085E838" w14:textId="77777777" w:rsidR="004C1BFC" w:rsidRPr="003F7DC9" w:rsidRDefault="00D9217B" w:rsidP="0019267B">
      <w:pPr>
        <w:spacing w:line="244" w:lineRule="auto"/>
        <w:ind w:left="188" w:right="196"/>
        <w:jc w:val="both"/>
      </w:pPr>
      <w:r w:rsidRPr="003F7DC9">
        <w:rPr>
          <w:b/>
          <w:color w:val="0B0B0B"/>
        </w:rPr>
        <w:t xml:space="preserve">Spazi comuni e flussi. </w:t>
      </w:r>
      <w:r w:rsidRPr="003F7DC9">
        <w:rPr>
          <w:color w:val="0B0B0B"/>
        </w:rPr>
        <w:t xml:space="preserve">Per ogni complesso didattico devono essere valutati i </w:t>
      </w:r>
      <w:r w:rsidRPr="003F7DC9">
        <w:rPr>
          <w:b/>
          <w:color w:val="0B0B0B"/>
        </w:rPr>
        <w:t>flussi di entrata e di uscita</w:t>
      </w:r>
      <w:r w:rsidRPr="003F7DC9">
        <w:rPr>
          <w:color w:val="0B0B0B"/>
        </w:rPr>
        <w:t xml:space="preserve">, gli spostamenti interni, le caratteristiche degli spazi comuni, ecc. e devono essere messe in atto le misure più efficaci per </w:t>
      </w:r>
      <w:r w:rsidRPr="003F7DC9">
        <w:rPr>
          <w:b/>
          <w:color w:val="0B0B0B"/>
        </w:rPr>
        <w:t xml:space="preserve">prevenire assembramenti </w:t>
      </w:r>
      <w:r w:rsidRPr="003F7DC9">
        <w:rPr>
          <w:color w:val="0B0B0B"/>
        </w:rPr>
        <w:t>al di fuori delle lezioni in aula. In particolare, è necessario programmare flussi ordinati di studenti, attraverso la predisposizione di vie di ingresso e di uscita definite e indicate attraverso esplicita cartellonistica, definire capienza e modalità di utilizzo di aree e servizi comuni e, qualora necessario, predisporre orari di inizio delle lezioni non simultanei per permettere flussi di studenti sfalsati</w:t>
      </w:r>
      <w:r w:rsidRPr="003F7DC9">
        <w:rPr>
          <w:color w:val="0B0B0B"/>
          <w:spacing w:val="4"/>
        </w:rPr>
        <w:t xml:space="preserve"> </w:t>
      </w:r>
      <w:r w:rsidRPr="003F7DC9">
        <w:rPr>
          <w:color w:val="0B0B0B"/>
        </w:rPr>
        <w:t>temporalmente.</w:t>
      </w:r>
    </w:p>
    <w:p w14:paraId="0C2A8B6E" w14:textId="77777777" w:rsidR="004C1BFC" w:rsidRPr="003F7DC9" w:rsidRDefault="004C1BFC" w:rsidP="0019267B">
      <w:pPr>
        <w:pStyle w:val="Corpotesto"/>
        <w:spacing w:before="5"/>
        <w:rPr>
          <w:sz w:val="23"/>
        </w:rPr>
      </w:pPr>
    </w:p>
    <w:p w14:paraId="5733C1B1" w14:textId="77777777" w:rsidR="004C1BFC" w:rsidRPr="003F7DC9" w:rsidRDefault="00D9217B" w:rsidP="00822B31">
      <w:pPr>
        <w:spacing w:before="1"/>
        <w:ind w:left="188"/>
        <w:jc w:val="both"/>
        <w:rPr>
          <w:b/>
        </w:rPr>
      </w:pPr>
      <w:r w:rsidRPr="003F7DC9">
        <w:rPr>
          <w:b/>
          <w:color w:val="0B0B0B"/>
        </w:rPr>
        <w:t>Misure specifiche per i lavoratori (docenti, personale tecnico, amministrativo e di ricerca)</w:t>
      </w:r>
    </w:p>
    <w:p w14:paraId="779A8F1F" w14:textId="77777777" w:rsidR="00103785" w:rsidRPr="003F7DC9" w:rsidRDefault="00D9217B" w:rsidP="00103785">
      <w:pPr>
        <w:spacing w:line="247" w:lineRule="auto"/>
        <w:ind w:left="136" w:right="143"/>
        <w:jc w:val="both"/>
      </w:pPr>
      <w:r w:rsidRPr="003F7DC9">
        <w:rPr>
          <w:color w:val="0B0B0B"/>
          <w:sz w:val="23"/>
        </w:rPr>
        <w:t>Per quanto concerne il personale, a seguito dell’approvazione della legge 17 luglio 2020, n. 77, di conversione, con modificazioni, del decreto-legge 19 maggio 2020, n. 34, con circolare del Ministro</w:t>
      </w:r>
      <w:r w:rsidR="00103785" w:rsidRPr="003F7DC9">
        <w:rPr>
          <w:color w:val="0B0B0B"/>
          <w:sz w:val="23"/>
        </w:rPr>
        <w:t xml:space="preserve"> </w:t>
      </w:r>
      <w:r w:rsidR="00103785" w:rsidRPr="003F7DC9">
        <w:rPr>
          <w:color w:val="0B0B0B"/>
          <w:w w:val="105"/>
          <w:sz w:val="23"/>
        </w:rPr>
        <w:t>della pubblica amministrazione n. 3 del 24 luglio 2020, recante il “</w:t>
      </w:r>
      <w:r w:rsidR="00103785" w:rsidRPr="003F7DC9">
        <w:rPr>
          <w:i/>
          <w:color w:val="0B0B0B"/>
          <w:w w:val="105"/>
          <w:sz w:val="23"/>
        </w:rPr>
        <w:t>Protocollo quadro per la prevenzione e la sicurezza dei dipendenti pubblici sui luoghi di lavoro in ordine all’emergenza sanitaria da “Covid-19</w:t>
      </w:r>
      <w:r w:rsidR="00103785" w:rsidRPr="003F7DC9">
        <w:rPr>
          <w:color w:val="0B0B0B"/>
          <w:w w:val="105"/>
          <w:sz w:val="23"/>
        </w:rPr>
        <w:t>”, sono state fornite indicazioni per il rientro in sicurezza dei dipendenti pubblici, ponendo l’accento sugli elementi di maggior rilievo della norma, quali la presenza del personale nei luoghi di lavoro non più correlata alle attività ritenute indifferibili e urgenti; l</w:t>
      </w:r>
      <w:r w:rsidR="00103785" w:rsidRPr="003F7DC9">
        <w:rPr>
          <w:color w:val="0B0B0B"/>
          <w:w w:val="105"/>
        </w:rPr>
        <w:t>a disposizione in esame consente quindi alle amministrazioni di prevedere il rientro in servizio anche del personale fino a oggi non adibito a queste ultime. Le università definiranno le modalità per garantire al meglio la piena ripresa di tutte le attività coinvolgendo, nell’ambito delle ordinarie relazioni, le Organizzazioni sindacali per l’ambito di competenza, come già anticipato con nota del Ministro dell’università e della ricerca del 30 luglio u.s., prot. n. 2833.</w:t>
      </w:r>
    </w:p>
    <w:p w14:paraId="7F7180B5" w14:textId="77777777" w:rsidR="004C1BFC" w:rsidRPr="003F7DC9" w:rsidRDefault="00103785" w:rsidP="00103785">
      <w:pPr>
        <w:spacing w:line="244" w:lineRule="auto"/>
        <w:ind w:left="188" w:right="195"/>
        <w:jc w:val="both"/>
        <w:rPr>
          <w:sz w:val="23"/>
        </w:rPr>
        <w:sectPr w:rsidR="004C1BFC" w:rsidRPr="003F7DC9">
          <w:pgSz w:w="11900" w:h="16840"/>
          <w:pgMar w:top="1600" w:right="1020" w:bottom="280" w:left="1060" w:header="720" w:footer="720" w:gutter="0"/>
          <w:cols w:space="720"/>
        </w:sectPr>
      </w:pPr>
      <w:r w:rsidRPr="003F7DC9">
        <w:rPr>
          <w:color w:val="0B0B0B"/>
          <w:w w:val="105"/>
        </w:rPr>
        <w:t>Si</w:t>
      </w:r>
      <w:r w:rsidRPr="003F7DC9">
        <w:rPr>
          <w:color w:val="0B0B0B"/>
          <w:spacing w:val="-22"/>
          <w:w w:val="105"/>
        </w:rPr>
        <w:t xml:space="preserve"> </w:t>
      </w:r>
      <w:r w:rsidRPr="003F7DC9">
        <w:rPr>
          <w:color w:val="0B0B0B"/>
          <w:w w:val="105"/>
        </w:rPr>
        <w:t>fa</w:t>
      </w:r>
      <w:r w:rsidRPr="003F7DC9">
        <w:rPr>
          <w:color w:val="0B0B0B"/>
          <w:spacing w:val="-20"/>
          <w:w w:val="105"/>
        </w:rPr>
        <w:t xml:space="preserve"> </w:t>
      </w:r>
      <w:r w:rsidRPr="003F7DC9">
        <w:rPr>
          <w:color w:val="0B0B0B"/>
          <w:w w:val="105"/>
        </w:rPr>
        <w:t>quindi</w:t>
      </w:r>
      <w:r w:rsidRPr="003F7DC9">
        <w:rPr>
          <w:color w:val="0B0B0B"/>
          <w:spacing w:val="-21"/>
          <w:w w:val="105"/>
        </w:rPr>
        <w:t xml:space="preserve"> </w:t>
      </w:r>
      <w:r w:rsidRPr="003F7DC9">
        <w:rPr>
          <w:color w:val="0B0B0B"/>
          <w:w w:val="105"/>
        </w:rPr>
        <w:t>rinvio,</w:t>
      </w:r>
      <w:r w:rsidRPr="003F7DC9">
        <w:rPr>
          <w:color w:val="0B0B0B"/>
          <w:spacing w:val="-21"/>
          <w:w w:val="105"/>
        </w:rPr>
        <w:t xml:space="preserve"> </w:t>
      </w:r>
      <w:r w:rsidRPr="003F7DC9">
        <w:rPr>
          <w:color w:val="0B0B0B"/>
          <w:w w:val="105"/>
        </w:rPr>
        <w:t>per</w:t>
      </w:r>
      <w:r w:rsidRPr="003F7DC9">
        <w:rPr>
          <w:color w:val="0B0B0B"/>
          <w:spacing w:val="-21"/>
          <w:w w:val="105"/>
        </w:rPr>
        <w:t xml:space="preserve"> </w:t>
      </w:r>
      <w:r w:rsidRPr="003F7DC9">
        <w:rPr>
          <w:color w:val="0B0B0B"/>
          <w:w w:val="105"/>
        </w:rPr>
        <w:t>le</w:t>
      </w:r>
      <w:r w:rsidRPr="003F7DC9">
        <w:rPr>
          <w:color w:val="0B0B0B"/>
          <w:spacing w:val="-21"/>
          <w:w w:val="105"/>
        </w:rPr>
        <w:t xml:space="preserve"> </w:t>
      </w:r>
      <w:r w:rsidRPr="003F7DC9">
        <w:rPr>
          <w:color w:val="0B0B0B"/>
          <w:w w:val="105"/>
          <w:sz w:val="23"/>
        </w:rPr>
        <w:t>misure</w:t>
      </w:r>
      <w:r w:rsidRPr="003F7DC9">
        <w:rPr>
          <w:color w:val="0B0B0B"/>
          <w:spacing w:val="-23"/>
          <w:w w:val="105"/>
          <w:sz w:val="23"/>
        </w:rPr>
        <w:t xml:space="preserve"> </w:t>
      </w:r>
      <w:r w:rsidRPr="003F7DC9">
        <w:rPr>
          <w:color w:val="0B0B0B"/>
          <w:w w:val="105"/>
          <w:sz w:val="23"/>
        </w:rPr>
        <w:t>di</w:t>
      </w:r>
      <w:r w:rsidRPr="003F7DC9">
        <w:rPr>
          <w:color w:val="0B0B0B"/>
          <w:spacing w:val="-21"/>
          <w:w w:val="105"/>
          <w:sz w:val="23"/>
        </w:rPr>
        <w:t xml:space="preserve"> </w:t>
      </w:r>
      <w:r w:rsidRPr="003F7DC9">
        <w:rPr>
          <w:i/>
          <w:color w:val="0B0B0B"/>
          <w:w w:val="105"/>
          <w:sz w:val="23"/>
        </w:rPr>
        <w:t>s</w:t>
      </w:r>
      <w:r w:rsidRPr="003F7DC9">
        <w:rPr>
          <w:color w:val="0B0B0B"/>
          <w:w w:val="105"/>
          <w:sz w:val="23"/>
        </w:rPr>
        <w:t>orveglianza</w:t>
      </w:r>
      <w:r w:rsidRPr="003F7DC9">
        <w:rPr>
          <w:color w:val="0B0B0B"/>
          <w:spacing w:val="-21"/>
          <w:w w:val="105"/>
          <w:sz w:val="23"/>
        </w:rPr>
        <w:t xml:space="preserve"> </w:t>
      </w:r>
      <w:r w:rsidRPr="003F7DC9">
        <w:rPr>
          <w:color w:val="0B0B0B"/>
          <w:w w:val="105"/>
          <w:sz w:val="23"/>
        </w:rPr>
        <w:t>sanitaria</w:t>
      </w:r>
      <w:r w:rsidRPr="003F7DC9">
        <w:rPr>
          <w:color w:val="0B0B0B"/>
          <w:spacing w:val="-22"/>
          <w:w w:val="105"/>
          <w:sz w:val="23"/>
        </w:rPr>
        <w:t xml:space="preserve"> </w:t>
      </w:r>
      <w:r w:rsidRPr="003F7DC9">
        <w:rPr>
          <w:color w:val="0B0B0B"/>
          <w:w w:val="105"/>
          <w:sz w:val="23"/>
        </w:rPr>
        <w:t>e</w:t>
      </w:r>
      <w:r w:rsidRPr="003F7DC9">
        <w:rPr>
          <w:color w:val="0B0B0B"/>
          <w:spacing w:val="-20"/>
          <w:w w:val="105"/>
          <w:sz w:val="23"/>
        </w:rPr>
        <w:t xml:space="preserve"> </w:t>
      </w:r>
      <w:r w:rsidRPr="003F7DC9">
        <w:rPr>
          <w:color w:val="0B0B0B"/>
          <w:w w:val="105"/>
        </w:rPr>
        <w:t>l’organizzazione</w:t>
      </w:r>
      <w:r w:rsidRPr="003F7DC9">
        <w:rPr>
          <w:color w:val="0B0B0B"/>
          <w:spacing w:val="-21"/>
          <w:w w:val="105"/>
        </w:rPr>
        <w:t xml:space="preserve"> </w:t>
      </w:r>
      <w:r w:rsidRPr="003F7DC9">
        <w:rPr>
          <w:color w:val="0B0B0B"/>
          <w:w w:val="105"/>
        </w:rPr>
        <w:t>del</w:t>
      </w:r>
      <w:r w:rsidRPr="003F7DC9">
        <w:rPr>
          <w:color w:val="0B0B0B"/>
          <w:spacing w:val="-21"/>
          <w:w w:val="105"/>
        </w:rPr>
        <w:t xml:space="preserve"> </w:t>
      </w:r>
      <w:r w:rsidRPr="003F7DC9">
        <w:rPr>
          <w:color w:val="0B0B0B"/>
          <w:w w:val="105"/>
        </w:rPr>
        <w:t>lavoro,</w:t>
      </w:r>
      <w:r w:rsidRPr="003F7DC9">
        <w:rPr>
          <w:color w:val="0B0B0B"/>
          <w:spacing w:val="-21"/>
          <w:w w:val="105"/>
        </w:rPr>
        <w:t xml:space="preserve"> </w:t>
      </w:r>
      <w:r w:rsidRPr="003F7DC9">
        <w:rPr>
          <w:color w:val="0B0B0B"/>
          <w:w w:val="105"/>
        </w:rPr>
        <w:t>alle</w:t>
      </w:r>
      <w:r w:rsidRPr="003F7DC9">
        <w:rPr>
          <w:color w:val="0B0B0B"/>
          <w:spacing w:val="-22"/>
          <w:w w:val="105"/>
        </w:rPr>
        <w:t xml:space="preserve"> </w:t>
      </w:r>
      <w:r w:rsidRPr="003F7DC9">
        <w:rPr>
          <w:color w:val="0B0B0B"/>
          <w:w w:val="105"/>
        </w:rPr>
        <w:t xml:space="preserve">disposizioni di cui agli artt. 83 e 263 del citato d.l. 34/2020 e alla predetta circolare </w:t>
      </w:r>
      <w:r w:rsidRPr="003F7DC9">
        <w:rPr>
          <w:color w:val="0B0B0B"/>
          <w:w w:val="105"/>
          <w:sz w:val="23"/>
        </w:rPr>
        <w:t>del Ministro della pubblica amministrazione n.</w:t>
      </w:r>
      <w:r w:rsidRPr="003F7DC9">
        <w:rPr>
          <w:color w:val="0B0B0B"/>
          <w:spacing w:val="-5"/>
          <w:w w:val="105"/>
          <w:sz w:val="23"/>
        </w:rPr>
        <w:t xml:space="preserve"> </w:t>
      </w:r>
      <w:r w:rsidRPr="003F7DC9">
        <w:rPr>
          <w:color w:val="0B0B0B"/>
          <w:w w:val="105"/>
          <w:sz w:val="23"/>
        </w:rPr>
        <w:t>3/2020.</w:t>
      </w:r>
    </w:p>
    <w:p w14:paraId="4063A80C" w14:textId="77777777" w:rsidR="004C1BFC" w:rsidRPr="003F7DC9" w:rsidRDefault="004C1BFC" w:rsidP="00103785">
      <w:pPr>
        <w:spacing w:before="9" w:line="247" w:lineRule="auto"/>
        <w:ind w:right="144"/>
        <w:jc w:val="both"/>
        <w:rPr>
          <w:sz w:val="23"/>
        </w:rPr>
      </w:pPr>
    </w:p>
    <w:p w14:paraId="4A32BDC8" w14:textId="77777777" w:rsidR="004C1BFC" w:rsidRPr="003F7DC9" w:rsidRDefault="00D9217B" w:rsidP="0019267B">
      <w:pPr>
        <w:ind w:left="136"/>
        <w:jc w:val="both"/>
        <w:rPr>
          <w:b/>
        </w:rPr>
      </w:pPr>
      <w:r w:rsidRPr="003F7DC9">
        <w:rPr>
          <w:b/>
          <w:color w:val="0B0B0B"/>
          <w:w w:val="105"/>
        </w:rPr>
        <w:t>Indicazioni di informazione e comunicazione</w:t>
      </w:r>
    </w:p>
    <w:p w14:paraId="17A7914D" w14:textId="77777777" w:rsidR="004C1BFC" w:rsidRPr="003F7DC9" w:rsidRDefault="00D9217B" w:rsidP="0019267B">
      <w:pPr>
        <w:spacing w:before="3" w:line="249" w:lineRule="auto"/>
        <w:ind w:left="136" w:right="142"/>
        <w:jc w:val="both"/>
      </w:pPr>
      <w:r w:rsidRPr="003F7DC9">
        <w:rPr>
          <w:color w:val="0B0B0B"/>
          <w:w w:val="105"/>
        </w:rPr>
        <w:t>È</w:t>
      </w:r>
      <w:r w:rsidRPr="003F7DC9">
        <w:rPr>
          <w:color w:val="0B0B0B"/>
          <w:spacing w:val="-7"/>
          <w:w w:val="105"/>
        </w:rPr>
        <w:t xml:space="preserve"> </w:t>
      </w:r>
      <w:r w:rsidRPr="003F7DC9">
        <w:rPr>
          <w:color w:val="0B0B0B"/>
          <w:w w:val="105"/>
        </w:rPr>
        <w:t>necessario</w:t>
      </w:r>
      <w:r w:rsidRPr="003F7DC9">
        <w:rPr>
          <w:color w:val="0B0B0B"/>
          <w:spacing w:val="-8"/>
          <w:w w:val="105"/>
        </w:rPr>
        <w:t xml:space="preserve"> </w:t>
      </w:r>
      <w:r w:rsidRPr="003F7DC9">
        <w:rPr>
          <w:color w:val="0B0B0B"/>
          <w:w w:val="105"/>
        </w:rPr>
        <w:t>predisporre</w:t>
      </w:r>
      <w:r w:rsidRPr="003F7DC9">
        <w:rPr>
          <w:color w:val="0B0B0B"/>
          <w:spacing w:val="-9"/>
          <w:w w:val="105"/>
        </w:rPr>
        <w:t xml:space="preserve"> </w:t>
      </w:r>
      <w:r w:rsidRPr="003F7DC9">
        <w:rPr>
          <w:color w:val="0B0B0B"/>
          <w:w w:val="105"/>
        </w:rPr>
        <w:t>iniziative</w:t>
      </w:r>
      <w:r w:rsidRPr="003F7DC9">
        <w:rPr>
          <w:color w:val="0B0B0B"/>
          <w:spacing w:val="-6"/>
          <w:w w:val="105"/>
        </w:rPr>
        <w:t xml:space="preserve"> </w:t>
      </w:r>
      <w:r w:rsidRPr="003F7DC9">
        <w:rPr>
          <w:color w:val="0B0B0B"/>
          <w:w w:val="105"/>
        </w:rPr>
        <w:t>di</w:t>
      </w:r>
      <w:r w:rsidRPr="003F7DC9">
        <w:rPr>
          <w:color w:val="0B0B0B"/>
          <w:spacing w:val="-6"/>
          <w:w w:val="105"/>
        </w:rPr>
        <w:t xml:space="preserve"> </w:t>
      </w:r>
      <w:r w:rsidRPr="003F7DC9">
        <w:rPr>
          <w:color w:val="0B0B0B"/>
          <w:w w:val="105"/>
        </w:rPr>
        <w:t>informazione</w:t>
      </w:r>
      <w:r w:rsidRPr="003F7DC9">
        <w:rPr>
          <w:color w:val="0B0B0B"/>
          <w:spacing w:val="-7"/>
          <w:w w:val="105"/>
        </w:rPr>
        <w:t xml:space="preserve"> </w:t>
      </w:r>
      <w:r w:rsidRPr="003F7DC9">
        <w:rPr>
          <w:color w:val="0B0B0B"/>
          <w:w w:val="105"/>
        </w:rPr>
        <w:t>sulle</w:t>
      </w:r>
      <w:r w:rsidRPr="003F7DC9">
        <w:rPr>
          <w:color w:val="0B0B0B"/>
          <w:spacing w:val="-9"/>
          <w:w w:val="105"/>
        </w:rPr>
        <w:t xml:space="preserve"> </w:t>
      </w:r>
      <w:r w:rsidRPr="003F7DC9">
        <w:rPr>
          <w:color w:val="0B0B0B"/>
          <w:w w:val="105"/>
        </w:rPr>
        <w:t>misure</w:t>
      </w:r>
      <w:r w:rsidRPr="003F7DC9">
        <w:rPr>
          <w:color w:val="0B0B0B"/>
          <w:spacing w:val="-8"/>
          <w:w w:val="105"/>
        </w:rPr>
        <w:t xml:space="preserve"> </w:t>
      </w:r>
      <w:r w:rsidRPr="003F7DC9">
        <w:rPr>
          <w:color w:val="0B0B0B"/>
          <w:w w:val="105"/>
        </w:rPr>
        <w:t>di</w:t>
      </w:r>
      <w:r w:rsidRPr="003F7DC9">
        <w:rPr>
          <w:color w:val="0B0B0B"/>
          <w:spacing w:val="-6"/>
          <w:w w:val="105"/>
        </w:rPr>
        <w:t xml:space="preserve"> </w:t>
      </w:r>
      <w:r w:rsidRPr="003F7DC9">
        <w:rPr>
          <w:color w:val="0B0B0B"/>
          <w:w w:val="105"/>
        </w:rPr>
        <w:t>prevenzione</w:t>
      </w:r>
      <w:r w:rsidRPr="003F7DC9">
        <w:rPr>
          <w:color w:val="0B0B0B"/>
          <w:spacing w:val="-6"/>
          <w:w w:val="105"/>
        </w:rPr>
        <w:t xml:space="preserve"> </w:t>
      </w:r>
      <w:r w:rsidRPr="003F7DC9">
        <w:rPr>
          <w:color w:val="0B0B0B"/>
          <w:w w:val="105"/>
        </w:rPr>
        <w:t>e</w:t>
      </w:r>
      <w:r w:rsidRPr="003F7DC9">
        <w:rPr>
          <w:color w:val="0B0B0B"/>
          <w:spacing w:val="-7"/>
          <w:w w:val="105"/>
        </w:rPr>
        <w:t xml:space="preserve"> </w:t>
      </w:r>
      <w:r w:rsidRPr="003F7DC9">
        <w:rPr>
          <w:color w:val="0B0B0B"/>
          <w:w w:val="105"/>
        </w:rPr>
        <w:t>protezione</w:t>
      </w:r>
      <w:r w:rsidRPr="003F7DC9">
        <w:rPr>
          <w:color w:val="0B0B0B"/>
          <w:spacing w:val="-6"/>
          <w:w w:val="105"/>
        </w:rPr>
        <w:t xml:space="preserve"> </w:t>
      </w:r>
      <w:r w:rsidRPr="003F7DC9">
        <w:rPr>
          <w:color w:val="0B0B0B"/>
          <w:w w:val="105"/>
        </w:rPr>
        <w:t>adottate:</w:t>
      </w:r>
      <w:r w:rsidRPr="003F7DC9">
        <w:rPr>
          <w:color w:val="0B0B0B"/>
          <w:spacing w:val="-6"/>
          <w:w w:val="105"/>
        </w:rPr>
        <w:t xml:space="preserve"> </w:t>
      </w:r>
      <w:r w:rsidRPr="003F7DC9">
        <w:rPr>
          <w:color w:val="0B0B0B"/>
          <w:w w:val="105"/>
        </w:rPr>
        <w:t xml:space="preserve">le università assicureranno </w:t>
      </w:r>
      <w:r w:rsidRPr="003F7DC9">
        <w:rPr>
          <w:b/>
          <w:color w:val="0B0B0B"/>
          <w:w w:val="105"/>
        </w:rPr>
        <w:t xml:space="preserve">adeguata comunicazione </w:t>
      </w:r>
      <w:r w:rsidRPr="003F7DC9">
        <w:rPr>
          <w:color w:val="0B0B0B"/>
          <w:w w:val="105"/>
        </w:rPr>
        <w:t>agli studenti, al personale docente e al personale tecnico</w:t>
      </w:r>
      <w:r w:rsidRPr="003F7DC9">
        <w:rPr>
          <w:color w:val="0B0B0B"/>
          <w:spacing w:val="-13"/>
          <w:w w:val="105"/>
        </w:rPr>
        <w:t xml:space="preserve"> </w:t>
      </w:r>
      <w:r w:rsidRPr="003F7DC9">
        <w:rPr>
          <w:color w:val="0B0B0B"/>
          <w:w w:val="105"/>
        </w:rPr>
        <w:t>amministrativo</w:t>
      </w:r>
      <w:r w:rsidRPr="003F7DC9">
        <w:rPr>
          <w:color w:val="0B0B0B"/>
          <w:spacing w:val="-12"/>
          <w:w w:val="105"/>
        </w:rPr>
        <w:t xml:space="preserve"> </w:t>
      </w:r>
      <w:r w:rsidRPr="003F7DC9">
        <w:rPr>
          <w:color w:val="0B0B0B"/>
          <w:w w:val="105"/>
        </w:rPr>
        <w:t>in</w:t>
      </w:r>
      <w:r w:rsidRPr="003F7DC9">
        <w:rPr>
          <w:color w:val="0B0B0B"/>
          <w:spacing w:val="-12"/>
          <w:w w:val="105"/>
        </w:rPr>
        <w:t xml:space="preserve"> </w:t>
      </w:r>
      <w:r w:rsidRPr="003F7DC9">
        <w:rPr>
          <w:color w:val="0B0B0B"/>
          <w:w w:val="105"/>
        </w:rPr>
        <w:t>modalità</w:t>
      </w:r>
      <w:r w:rsidRPr="003F7DC9">
        <w:rPr>
          <w:color w:val="0B0B0B"/>
          <w:spacing w:val="-12"/>
          <w:w w:val="105"/>
        </w:rPr>
        <w:t xml:space="preserve"> </w:t>
      </w:r>
      <w:r w:rsidRPr="003F7DC9">
        <w:rPr>
          <w:color w:val="0B0B0B"/>
          <w:w w:val="105"/>
        </w:rPr>
        <w:t>telematica</w:t>
      </w:r>
      <w:r w:rsidRPr="003F7DC9">
        <w:rPr>
          <w:color w:val="0B0B0B"/>
          <w:spacing w:val="-12"/>
          <w:w w:val="105"/>
        </w:rPr>
        <w:t xml:space="preserve"> </w:t>
      </w:r>
      <w:r w:rsidRPr="003F7DC9">
        <w:rPr>
          <w:color w:val="0B0B0B"/>
          <w:w w:val="105"/>
        </w:rPr>
        <w:t>(siti</w:t>
      </w:r>
      <w:r w:rsidRPr="003F7DC9">
        <w:rPr>
          <w:color w:val="0B0B0B"/>
          <w:spacing w:val="-12"/>
          <w:w w:val="105"/>
        </w:rPr>
        <w:t xml:space="preserve"> </w:t>
      </w:r>
      <w:r w:rsidRPr="003F7DC9">
        <w:rPr>
          <w:color w:val="0B0B0B"/>
          <w:w w:val="105"/>
        </w:rPr>
        <w:t>web,</w:t>
      </w:r>
      <w:r w:rsidRPr="003F7DC9">
        <w:rPr>
          <w:color w:val="0B0B0B"/>
          <w:spacing w:val="-12"/>
          <w:w w:val="105"/>
        </w:rPr>
        <w:t xml:space="preserve"> </w:t>
      </w:r>
      <w:r w:rsidRPr="003F7DC9">
        <w:rPr>
          <w:color w:val="0B0B0B"/>
          <w:w w:val="105"/>
        </w:rPr>
        <w:t>comunicazioni</w:t>
      </w:r>
      <w:r w:rsidRPr="003F7DC9">
        <w:rPr>
          <w:color w:val="0B0B0B"/>
          <w:spacing w:val="-12"/>
          <w:w w:val="105"/>
        </w:rPr>
        <w:t xml:space="preserve"> </w:t>
      </w:r>
      <w:r w:rsidRPr="003F7DC9">
        <w:rPr>
          <w:color w:val="0B0B0B"/>
          <w:w w:val="105"/>
        </w:rPr>
        <w:t>via</w:t>
      </w:r>
      <w:r w:rsidRPr="003F7DC9">
        <w:rPr>
          <w:color w:val="0B0B0B"/>
          <w:spacing w:val="-13"/>
          <w:w w:val="105"/>
        </w:rPr>
        <w:t xml:space="preserve"> </w:t>
      </w:r>
      <w:r w:rsidRPr="003F7DC9">
        <w:rPr>
          <w:color w:val="0B0B0B"/>
          <w:w w:val="105"/>
        </w:rPr>
        <w:t>mail,</w:t>
      </w:r>
      <w:r w:rsidRPr="003F7DC9">
        <w:rPr>
          <w:color w:val="0B0B0B"/>
          <w:spacing w:val="-12"/>
          <w:w w:val="105"/>
        </w:rPr>
        <w:t xml:space="preserve"> </w:t>
      </w:r>
      <w:r w:rsidRPr="003F7DC9">
        <w:rPr>
          <w:color w:val="0B0B0B"/>
          <w:w w:val="105"/>
        </w:rPr>
        <w:t>webinar</w:t>
      </w:r>
      <w:r w:rsidRPr="003F7DC9">
        <w:rPr>
          <w:color w:val="0B0B0B"/>
          <w:spacing w:val="-12"/>
          <w:w w:val="105"/>
        </w:rPr>
        <w:t xml:space="preserve"> </w:t>
      </w:r>
      <w:r w:rsidRPr="003F7DC9">
        <w:rPr>
          <w:color w:val="0B0B0B"/>
          <w:w w:val="105"/>
        </w:rPr>
        <w:t>dedicati,</w:t>
      </w:r>
      <w:r w:rsidRPr="003F7DC9">
        <w:rPr>
          <w:color w:val="0B0B0B"/>
          <w:spacing w:val="-12"/>
          <w:w w:val="105"/>
        </w:rPr>
        <w:t xml:space="preserve"> </w:t>
      </w:r>
      <w:r w:rsidRPr="003F7DC9">
        <w:rPr>
          <w:color w:val="0B0B0B"/>
          <w:w w:val="105"/>
        </w:rPr>
        <w:t>ecc.), anche</w:t>
      </w:r>
      <w:r w:rsidRPr="003F7DC9">
        <w:rPr>
          <w:color w:val="0B0B0B"/>
          <w:spacing w:val="-12"/>
          <w:w w:val="105"/>
        </w:rPr>
        <w:t xml:space="preserve"> </w:t>
      </w:r>
      <w:r w:rsidRPr="003F7DC9">
        <w:rPr>
          <w:color w:val="0B0B0B"/>
          <w:w w:val="105"/>
        </w:rPr>
        <w:t>attraverso</w:t>
      </w:r>
      <w:r w:rsidRPr="003F7DC9">
        <w:rPr>
          <w:color w:val="0B0B0B"/>
          <w:spacing w:val="-13"/>
          <w:w w:val="105"/>
        </w:rPr>
        <w:t xml:space="preserve"> </w:t>
      </w:r>
      <w:r w:rsidRPr="003F7DC9">
        <w:rPr>
          <w:color w:val="0B0B0B"/>
          <w:w w:val="105"/>
        </w:rPr>
        <w:t>una</w:t>
      </w:r>
      <w:r w:rsidRPr="003F7DC9">
        <w:rPr>
          <w:color w:val="0B0B0B"/>
          <w:spacing w:val="-12"/>
          <w:w w:val="105"/>
        </w:rPr>
        <w:t xml:space="preserve"> </w:t>
      </w:r>
      <w:r w:rsidRPr="003F7DC9">
        <w:rPr>
          <w:b/>
          <w:color w:val="0B0B0B"/>
          <w:w w:val="105"/>
        </w:rPr>
        <w:t>cartellonistica</w:t>
      </w:r>
      <w:r w:rsidRPr="003F7DC9">
        <w:rPr>
          <w:color w:val="0B0B0B"/>
          <w:w w:val="105"/>
        </w:rPr>
        <w:t>,</w:t>
      </w:r>
      <w:r w:rsidRPr="003F7DC9">
        <w:rPr>
          <w:color w:val="0B0B0B"/>
          <w:spacing w:val="-11"/>
          <w:w w:val="105"/>
        </w:rPr>
        <w:t xml:space="preserve"> </w:t>
      </w:r>
      <w:r w:rsidRPr="003F7DC9">
        <w:rPr>
          <w:color w:val="0B0B0B"/>
          <w:w w:val="105"/>
        </w:rPr>
        <w:t>chiara</w:t>
      </w:r>
      <w:r w:rsidRPr="003F7DC9">
        <w:rPr>
          <w:color w:val="0B0B0B"/>
          <w:spacing w:val="-15"/>
          <w:w w:val="105"/>
        </w:rPr>
        <w:t xml:space="preserve"> </w:t>
      </w:r>
      <w:r w:rsidRPr="003F7DC9">
        <w:rPr>
          <w:color w:val="0B0B0B"/>
          <w:w w:val="105"/>
        </w:rPr>
        <w:t>e</w:t>
      </w:r>
      <w:r w:rsidRPr="003F7DC9">
        <w:rPr>
          <w:color w:val="0B0B0B"/>
          <w:spacing w:val="-11"/>
          <w:w w:val="105"/>
        </w:rPr>
        <w:t xml:space="preserve"> </w:t>
      </w:r>
      <w:r w:rsidRPr="003F7DC9">
        <w:rPr>
          <w:color w:val="0B0B0B"/>
          <w:w w:val="105"/>
        </w:rPr>
        <w:t>ben</w:t>
      </w:r>
      <w:r w:rsidRPr="003F7DC9">
        <w:rPr>
          <w:color w:val="0B0B0B"/>
          <w:spacing w:val="-12"/>
          <w:w w:val="105"/>
        </w:rPr>
        <w:t xml:space="preserve"> </w:t>
      </w:r>
      <w:r w:rsidRPr="003F7DC9">
        <w:rPr>
          <w:color w:val="0B0B0B"/>
          <w:w w:val="105"/>
        </w:rPr>
        <w:t>visibile</w:t>
      </w:r>
      <w:r w:rsidRPr="003F7DC9">
        <w:rPr>
          <w:color w:val="0B0B0B"/>
          <w:spacing w:val="-12"/>
          <w:w w:val="105"/>
        </w:rPr>
        <w:t xml:space="preserve"> </w:t>
      </w:r>
      <w:r w:rsidRPr="003F7DC9">
        <w:rPr>
          <w:color w:val="0B0B0B"/>
          <w:w w:val="105"/>
        </w:rPr>
        <w:t>che</w:t>
      </w:r>
      <w:r w:rsidRPr="003F7DC9">
        <w:rPr>
          <w:color w:val="0B0B0B"/>
          <w:spacing w:val="-14"/>
          <w:w w:val="105"/>
        </w:rPr>
        <w:t xml:space="preserve"> </w:t>
      </w:r>
      <w:r w:rsidRPr="003F7DC9">
        <w:rPr>
          <w:color w:val="0B0B0B"/>
          <w:w w:val="105"/>
        </w:rPr>
        <w:t>aiuti</w:t>
      </w:r>
      <w:r w:rsidRPr="003F7DC9">
        <w:rPr>
          <w:color w:val="0B0B0B"/>
          <w:spacing w:val="-12"/>
          <w:w w:val="105"/>
        </w:rPr>
        <w:t xml:space="preserve"> </w:t>
      </w:r>
      <w:r w:rsidRPr="003F7DC9">
        <w:rPr>
          <w:color w:val="0B0B0B"/>
          <w:w w:val="105"/>
        </w:rPr>
        <w:t>nella</w:t>
      </w:r>
      <w:r w:rsidRPr="003F7DC9">
        <w:rPr>
          <w:color w:val="0B0B0B"/>
          <w:spacing w:val="-12"/>
          <w:w w:val="105"/>
        </w:rPr>
        <w:t xml:space="preserve"> </w:t>
      </w:r>
      <w:r w:rsidRPr="003F7DC9">
        <w:rPr>
          <w:color w:val="0B0B0B"/>
          <w:w w:val="105"/>
        </w:rPr>
        <w:t>gestione</w:t>
      </w:r>
      <w:r w:rsidRPr="003F7DC9">
        <w:rPr>
          <w:color w:val="0B0B0B"/>
          <w:spacing w:val="-11"/>
          <w:w w:val="105"/>
        </w:rPr>
        <w:t xml:space="preserve"> </w:t>
      </w:r>
      <w:r w:rsidRPr="003F7DC9">
        <w:rPr>
          <w:color w:val="0B0B0B"/>
          <w:w w:val="105"/>
        </w:rPr>
        <w:t>dei</w:t>
      </w:r>
      <w:r w:rsidRPr="003F7DC9">
        <w:rPr>
          <w:color w:val="0B0B0B"/>
          <w:spacing w:val="-12"/>
          <w:w w:val="105"/>
        </w:rPr>
        <w:t xml:space="preserve"> </w:t>
      </w:r>
      <w:r w:rsidRPr="003F7DC9">
        <w:rPr>
          <w:color w:val="0B0B0B"/>
          <w:w w:val="105"/>
        </w:rPr>
        <w:t>flussi</w:t>
      </w:r>
      <w:r w:rsidRPr="003F7DC9">
        <w:rPr>
          <w:color w:val="0B0B0B"/>
          <w:spacing w:val="-12"/>
          <w:w w:val="105"/>
        </w:rPr>
        <w:t xml:space="preserve"> </w:t>
      </w:r>
      <w:r w:rsidRPr="003F7DC9">
        <w:rPr>
          <w:color w:val="0B0B0B"/>
          <w:w w:val="105"/>
        </w:rPr>
        <w:t>in</w:t>
      </w:r>
      <w:r w:rsidRPr="003F7DC9">
        <w:rPr>
          <w:color w:val="0B0B0B"/>
          <w:spacing w:val="-12"/>
          <w:w w:val="105"/>
        </w:rPr>
        <w:t xml:space="preserve"> </w:t>
      </w:r>
      <w:r w:rsidRPr="003F7DC9">
        <w:rPr>
          <w:color w:val="0B0B0B"/>
          <w:w w:val="105"/>
        </w:rPr>
        <w:t>entrata</w:t>
      </w:r>
      <w:r w:rsidRPr="003F7DC9">
        <w:rPr>
          <w:color w:val="0B0B0B"/>
          <w:spacing w:val="-12"/>
          <w:w w:val="105"/>
        </w:rPr>
        <w:t xml:space="preserve"> </w:t>
      </w:r>
      <w:r w:rsidRPr="003F7DC9">
        <w:rPr>
          <w:color w:val="0B0B0B"/>
          <w:w w:val="105"/>
        </w:rPr>
        <w:t>e</w:t>
      </w:r>
      <w:r w:rsidRPr="003F7DC9">
        <w:rPr>
          <w:color w:val="0B0B0B"/>
          <w:spacing w:val="-11"/>
          <w:w w:val="105"/>
        </w:rPr>
        <w:t xml:space="preserve"> </w:t>
      </w:r>
      <w:r w:rsidRPr="003F7DC9">
        <w:rPr>
          <w:color w:val="0B0B0B"/>
          <w:w w:val="105"/>
        </w:rPr>
        <w:t>in uscita e renda evidenti le misura di sicurezza</w:t>
      </w:r>
      <w:r w:rsidRPr="003F7DC9">
        <w:rPr>
          <w:color w:val="0B0B0B"/>
          <w:spacing w:val="-21"/>
          <w:w w:val="105"/>
        </w:rPr>
        <w:t xml:space="preserve"> </w:t>
      </w:r>
      <w:r w:rsidRPr="003F7DC9">
        <w:rPr>
          <w:color w:val="0B0B0B"/>
          <w:w w:val="105"/>
        </w:rPr>
        <w:t>necessarie.</w:t>
      </w:r>
    </w:p>
    <w:p w14:paraId="127E032E" w14:textId="77777777" w:rsidR="004C1BFC" w:rsidRPr="003F7DC9" w:rsidRDefault="004C1BFC" w:rsidP="0019267B">
      <w:pPr>
        <w:pStyle w:val="Corpotesto"/>
        <w:spacing w:before="9"/>
        <w:rPr>
          <w:sz w:val="22"/>
        </w:rPr>
      </w:pPr>
    </w:p>
    <w:p w14:paraId="074CA4C7" w14:textId="77777777" w:rsidR="004C1BFC" w:rsidRPr="003F7DC9" w:rsidRDefault="00D9217B" w:rsidP="0019267B">
      <w:pPr>
        <w:ind w:left="136"/>
        <w:jc w:val="both"/>
        <w:rPr>
          <w:b/>
        </w:rPr>
      </w:pPr>
      <w:r w:rsidRPr="003F7DC9">
        <w:rPr>
          <w:b/>
          <w:color w:val="0B0B0B"/>
          <w:w w:val="105"/>
        </w:rPr>
        <w:t>Le cinque regole per il rientro nelle aule universitarie in sicurezza</w:t>
      </w:r>
    </w:p>
    <w:p w14:paraId="225A0816" w14:textId="77777777" w:rsidR="004C1BFC" w:rsidRPr="003F7DC9" w:rsidRDefault="00D9217B" w:rsidP="0032000A">
      <w:pPr>
        <w:pStyle w:val="Paragrafoelenco"/>
        <w:numPr>
          <w:ilvl w:val="0"/>
          <w:numId w:val="18"/>
        </w:numPr>
        <w:tabs>
          <w:tab w:val="left" w:pos="382"/>
        </w:tabs>
        <w:spacing w:before="3" w:line="247" w:lineRule="auto"/>
        <w:ind w:right="141" w:firstLine="0"/>
      </w:pPr>
      <w:r w:rsidRPr="003F7DC9">
        <w:rPr>
          <w:color w:val="0B0B0B"/>
          <w:w w:val="105"/>
        </w:rPr>
        <w:t xml:space="preserve">Se hai sintomi di infezioni respiratorie acute (febbre, tosse, raffreddore), </w:t>
      </w:r>
      <w:r w:rsidRPr="003F7DC9">
        <w:rPr>
          <w:b/>
          <w:color w:val="0B0B0B"/>
          <w:w w:val="105"/>
        </w:rPr>
        <w:t xml:space="preserve">NON </w:t>
      </w:r>
      <w:r w:rsidRPr="003F7DC9">
        <w:rPr>
          <w:color w:val="0B0B0B"/>
          <w:w w:val="105"/>
        </w:rPr>
        <w:t>venire all’università. All’ingresso dell’università NON è necessaria la rilevazione della temperatura corporea. Pertanto, si rimanda alla responsabilità individuale rispetto al proprio stato di</w:t>
      </w:r>
      <w:r w:rsidRPr="003F7DC9">
        <w:rPr>
          <w:color w:val="0B0B0B"/>
          <w:spacing w:val="-24"/>
          <w:w w:val="105"/>
        </w:rPr>
        <w:t xml:space="preserve"> </w:t>
      </w:r>
      <w:r w:rsidRPr="003F7DC9">
        <w:rPr>
          <w:color w:val="0B0B0B"/>
          <w:w w:val="105"/>
        </w:rPr>
        <w:t>salute.</w:t>
      </w:r>
    </w:p>
    <w:p w14:paraId="72F50AC2" w14:textId="77777777" w:rsidR="004C1BFC" w:rsidRPr="003F7DC9" w:rsidRDefault="00D9217B" w:rsidP="0032000A">
      <w:pPr>
        <w:pStyle w:val="Paragrafoelenco"/>
        <w:numPr>
          <w:ilvl w:val="0"/>
          <w:numId w:val="18"/>
        </w:numPr>
        <w:tabs>
          <w:tab w:val="left" w:pos="375"/>
        </w:tabs>
        <w:spacing w:before="2" w:line="249" w:lineRule="auto"/>
        <w:ind w:right="145" w:firstLine="0"/>
      </w:pPr>
      <w:r w:rsidRPr="003F7DC9">
        <w:rPr>
          <w:color w:val="0B0B0B"/>
          <w:w w:val="105"/>
        </w:rPr>
        <w:t>Quando</w:t>
      </w:r>
      <w:r w:rsidRPr="003F7DC9">
        <w:rPr>
          <w:color w:val="0B0B0B"/>
          <w:spacing w:val="-5"/>
          <w:w w:val="105"/>
        </w:rPr>
        <w:t xml:space="preserve"> </w:t>
      </w:r>
      <w:r w:rsidRPr="003F7DC9">
        <w:rPr>
          <w:color w:val="0B0B0B"/>
          <w:w w:val="105"/>
        </w:rPr>
        <w:t>sei</w:t>
      </w:r>
      <w:r w:rsidRPr="003F7DC9">
        <w:rPr>
          <w:color w:val="0B0B0B"/>
          <w:spacing w:val="-5"/>
          <w:w w:val="105"/>
        </w:rPr>
        <w:t xml:space="preserve"> </w:t>
      </w:r>
      <w:r w:rsidRPr="003F7DC9">
        <w:rPr>
          <w:color w:val="0B0B0B"/>
          <w:w w:val="105"/>
        </w:rPr>
        <w:t>negli</w:t>
      </w:r>
      <w:r w:rsidRPr="003F7DC9">
        <w:rPr>
          <w:color w:val="0B0B0B"/>
          <w:spacing w:val="-3"/>
          <w:w w:val="105"/>
        </w:rPr>
        <w:t xml:space="preserve"> </w:t>
      </w:r>
      <w:r w:rsidRPr="003F7DC9">
        <w:rPr>
          <w:color w:val="0B0B0B"/>
          <w:w w:val="105"/>
        </w:rPr>
        <w:t>spazi</w:t>
      </w:r>
      <w:r w:rsidRPr="003F7DC9">
        <w:rPr>
          <w:color w:val="0B0B0B"/>
          <w:spacing w:val="-4"/>
          <w:w w:val="105"/>
        </w:rPr>
        <w:t xml:space="preserve"> </w:t>
      </w:r>
      <w:r w:rsidRPr="003F7DC9">
        <w:rPr>
          <w:color w:val="0B0B0B"/>
          <w:w w:val="105"/>
        </w:rPr>
        <w:t>comuni</w:t>
      </w:r>
      <w:r w:rsidRPr="003F7DC9">
        <w:rPr>
          <w:color w:val="0B0B0B"/>
          <w:spacing w:val="1"/>
          <w:w w:val="105"/>
        </w:rPr>
        <w:t xml:space="preserve"> </w:t>
      </w:r>
      <w:r w:rsidRPr="003F7DC9">
        <w:rPr>
          <w:color w:val="0B0B0B"/>
          <w:w w:val="105"/>
        </w:rPr>
        <w:t>universitari</w:t>
      </w:r>
      <w:r w:rsidRPr="003F7DC9">
        <w:rPr>
          <w:color w:val="0B0B0B"/>
          <w:spacing w:val="-4"/>
          <w:w w:val="105"/>
        </w:rPr>
        <w:t xml:space="preserve"> </w:t>
      </w:r>
      <w:r w:rsidRPr="003F7DC9">
        <w:rPr>
          <w:color w:val="0B0B0B"/>
          <w:w w:val="105"/>
        </w:rPr>
        <w:t>(aule,</w:t>
      </w:r>
      <w:r w:rsidRPr="003F7DC9">
        <w:rPr>
          <w:color w:val="0B0B0B"/>
          <w:spacing w:val="-7"/>
          <w:w w:val="105"/>
        </w:rPr>
        <w:t xml:space="preserve"> </w:t>
      </w:r>
      <w:r w:rsidRPr="003F7DC9">
        <w:rPr>
          <w:color w:val="0B0B0B"/>
          <w:w w:val="105"/>
        </w:rPr>
        <w:t>laboratori,</w:t>
      </w:r>
      <w:r w:rsidRPr="003F7DC9">
        <w:rPr>
          <w:color w:val="0B0B0B"/>
          <w:spacing w:val="-5"/>
          <w:w w:val="105"/>
        </w:rPr>
        <w:t xml:space="preserve"> </w:t>
      </w:r>
      <w:r w:rsidRPr="003F7DC9">
        <w:rPr>
          <w:color w:val="0B0B0B"/>
          <w:w w:val="105"/>
        </w:rPr>
        <w:t>spazi</w:t>
      </w:r>
      <w:r w:rsidRPr="003F7DC9">
        <w:rPr>
          <w:color w:val="0B0B0B"/>
          <w:spacing w:val="-5"/>
          <w:w w:val="105"/>
        </w:rPr>
        <w:t xml:space="preserve"> </w:t>
      </w:r>
      <w:r w:rsidRPr="003F7DC9">
        <w:rPr>
          <w:color w:val="0B0B0B"/>
          <w:w w:val="105"/>
        </w:rPr>
        <w:t>comuni</w:t>
      </w:r>
      <w:r w:rsidRPr="003F7DC9">
        <w:rPr>
          <w:color w:val="0B0B0B"/>
          <w:spacing w:val="-4"/>
          <w:w w:val="105"/>
        </w:rPr>
        <w:t xml:space="preserve"> </w:t>
      </w:r>
      <w:r w:rsidRPr="003F7DC9">
        <w:rPr>
          <w:color w:val="0B0B0B"/>
          <w:w w:val="105"/>
        </w:rPr>
        <w:t>ecc.)</w:t>
      </w:r>
      <w:r w:rsidRPr="003F7DC9">
        <w:rPr>
          <w:color w:val="0B0B0B"/>
          <w:spacing w:val="-7"/>
          <w:w w:val="105"/>
        </w:rPr>
        <w:t xml:space="preserve"> </w:t>
      </w:r>
      <w:r w:rsidRPr="003F7DC9">
        <w:rPr>
          <w:b/>
          <w:color w:val="0B0B0B"/>
          <w:w w:val="105"/>
        </w:rPr>
        <w:t>indossa</w:t>
      </w:r>
      <w:r w:rsidRPr="003F7DC9">
        <w:rPr>
          <w:b/>
          <w:color w:val="0B0B0B"/>
          <w:spacing w:val="-4"/>
          <w:w w:val="105"/>
        </w:rPr>
        <w:t xml:space="preserve"> </w:t>
      </w:r>
      <w:r w:rsidRPr="003F7DC9">
        <w:rPr>
          <w:b/>
          <w:color w:val="0B0B0B"/>
          <w:w w:val="105"/>
        </w:rPr>
        <w:t>sempre</w:t>
      </w:r>
      <w:r w:rsidRPr="003F7DC9">
        <w:rPr>
          <w:b/>
          <w:color w:val="0B0B0B"/>
          <w:spacing w:val="-2"/>
          <w:w w:val="105"/>
        </w:rPr>
        <w:t xml:space="preserve"> </w:t>
      </w:r>
      <w:r w:rsidRPr="003F7DC9">
        <w:rPr>
          <w:b/>
          <w:color w:val="0B0B0B"/>
          <w:w w:val="105"/>
        </w:rPr>
        <w:t xml:space="preserve">una mascherina </w:t>
      </w:r>
      <w:r w:rsidRPr="003F7DC9">
        <w:rPr>
          <w:color w:val="0B0B0B"/>
          <w:w w:val="105"/>
        </w:rPr>
        <w:t>per la protezione del naso e della</w:t>
      </w:r>
      <w:r w:rsidRPr="003F7DC9">
        <w:rPr>
          <w:color w:val="0B0B0B"/>
          <w:spacing w:val="-16"/>
          <w:w w:val="105"/>
        </w:rPr>
        <w:t xml:space="preserve"> </w:t>
      </w:r>
      <w:r w:rsidRPr="003F7DC9">
        <w:rPr>
          <w:color w:val="0B0B0B"/>
          <w:w w:val="105"/>
        </w:rPr>
        <w:t>bocca.</w:t>
      </w:r>
    </w:p>
    <w:p w14:paraId="3DAA9B5B" w14:textId="77777777" w:rsidR="004C1BFC" w:rsidRPr="003F7DC9" w:rsidRDefault="00D9217B" w:rsidP="00822B31">
      <w:pPr>
        <w:pStyle w:val="Paragrafoelenco"/>
        <w:numPr>
          <w:ilvl w:val="0"/>
          <w:numId w:val="18"/>
        </w:numPr>
        <w:tabs>
          <w:tab w:val="left" w:pos="366"/>
        </w:tabs>
        <w:spacing w:line="251" w:lineRule="exact"/>
        <w:ind w:left="365" w:firstLine="0"/>
      </w:pPr>
      <w:r w:rsidRPr="003F7DC9">
        <w:rPr>
          <w:color w:val="0B0B0B"/>
          <w:w w:val="105"/>
        </w:rPr>
        <w:t>Segui le indicazioni riportate sulla</w:t>
      </w:r>
      <w:r w:rsidRPr="003F7DC9">
        <w:rPr>
          <w:color w:val="0B0B0B"/>
          <w:spacing w:val="-8"/>
          <w:w w:val="105"/>
        </w:rPr>
        <w:t xml:space="preserve"> </w:t>
      </w:r>
      <w:r w:rsidRPr="003F7DC9">
        <w:rPr>
          <w:b/>
          <w:color w:val="0B0B0B"/>
          <w:w w:val="105"/>
        </w:rPr>
        <w:t>cartellonistica</w:t>
      </w:r>
      <w:r w:rsidRPr="003F7DC9">
        <w:rPr>
          <w:color w:val="0B0B0B"/>
          <w:w w:val="105"/>
        </w:rPr>
        <w:t>.</w:t>
      </w:r>
    </w:p>
    <w:p w14:paraId="5516B4AB" w14:textId="77777777" w:rsidR="004C1BFC" w:rsidRPr="003F7DC9" w:rsidRDefault="00D9217B" w:rsidP="0032000A">
      <w:pPr>
        <w:pStyle w:val="Paragrafoelenco"/>
        <w:numPr>
          <w:ilvl w:val="0"/>
          <w:numId w:val="18"/>
        </w:numPr>
        <w:tabs>
          <w:tab w:val="left" w:pos="402"/>
        </w:tabs>
        <w:spacing w:before="8" w:line="247" w:lineRule="auto"/>
        <w:ind w:right="144" w:firstLine="0"/>
      </w:pPr>
      <w:r w:rsidRPr="003F7DC9">
        <w:rPr>
          <w:color w:val="0B0B0B"/>
          <w:w w:val="105"/>
        </w:rPr>
        <w:t xml:space="preserve">Nelle aule siediti solo nelle </w:t>
      </w:r>
      <w:r w:rsidRPr="003F7DC9">
        <w:rPr>
          <w:b/>
          <w:i/>
          <w:color w:val="0B0B0B"/>
          <w:w w:val="105"/>
        </w:rPr>
        <w:t xml:space="preserve">sedute permesse </w:t>
      </w:r>
      <w:r w:rsidRPr="003F7DC9">
        <w:rPr>
          <w:color w:val="0B0B0B"/>
          <w:w w:val="105"/>
        </w:rPr>
        <w:t xml:space="preserve">(saranno </w:t>
      </w:r>
      <w:r w:rsidRPr="003F7DC9">
        <w:rPr>
          <w:b/>
          <w:color w:val="0B0B0B"/>
          <w:w w:val="105"/>
        </w:rPr>
        <w:t>evidenziate da appositi segnali</w:t>
      </w:r>
      <w:r w:rsidRPr="003F7DC9">
        <w:rPr>
          <w:color w:val="0B0B0B"/>
          <w:w w:val="105"/>
        </w:rPr>
        <w:t>), evita gli assembramenti (soprattutto in entrata e uscita) e il contatto</w:t>
      </w:r>
      <w:r w:rsidRPr="003F7DC9">
        <w:rPr>
          <w:color w:val="0B0B0B"/>
          <w:spacing w:val="-25"/>
          <w:w w:val="105"/>
        </w:rPr>
        <w:t xml:space="preserve"> </w:t>
      </w:r>
      <w:r w:rsidRPr="003F7DC9">
        <w:rPr>
          <w:color w:val="0B0B0B"/>
          <w:w w:val="105"/>
        </w:rPr>
        <w:t>fisico.</w:t>
      </w:r>
    </w:p>
    <w:p w14:paraId="631DF051" w14:textId="77777777" w:rsidR="004C1BFC" w:rsidRPr="003F7DC9" w:rsidRDefault="00D9217B" w:rsidP="0032000A">
      <w:pPr>
        <w:pStyle w:val="Paragrafoelenco"/>
        <w:numPr>
          <w:ilvl w:val="0"/>
          <w:numId w:val="18"/>
        </w:numPr>
        <w:tabs>
          <w:tab w:val="left" w:pos="359"/>
        </w:tabs>
        <w:spacing w:before="97" w:line="338" w:lineRule="auto"/>
        <w:ind w:right="143" w:firstLine="0"/>
      </w:pPr>
      <w:r w:rsidRPr="003F7DC9">
        <w:rPr>
          <w:b/>
          <w:color w:val="0B0B0B"/>
          <w:w w:val="105"/>
        </w:rPr>
        <w:t>Lava</w:t>
      </w:r>
      <w:r w:rsidRPr="003F7DC9">
        <w:rPr>
          <w:b/>
          <w:color w:val="0B0B0B"/>
          <w:spacing w:val="-22"/>
          <w:w w:val="105"/>
        </w:rPr>
        <w:t xml:space="preserve"> </w:t>
      </w:r>
      <w:r w:rsidRPr="003F7DC9">
        <w:rPr>
          <w:b/>
          <w:color w:val="0B0B0B"/>
          <w:w w:val="105"/>
        </w:rPr>
        <w:t>frequentemente</w:t>
      </w:r>
      <w:r w:rsidRPr="003F7DC9">
        <w:rPr>
          <w:b/>
          <w:color w:val="0B0B0B"/>
          <w:spacing w:val="-21"/>
          <w:w w:val="105"/>
        </w:rPr>
        <w:t xml:space="preserve"> </w:t>
      </w:r>
      <w:r w:rsidRPr="003F7DC9">
        <w:rPr>
          <w:b/>
          <w:color w:val="0B0B0B"/>
          <w:w w:val="105"/>
        </w:rPr>
        <w:t>le</w:t>
      </w:r>
      <w:r w:rsidRPr="003F7DC9">
        <w:rPr>
          <w:b/>
          <w:color w:val="0B0B0B"/>
          <w:spacing w:val="-19"/>
          <w:w w:val="105"/>
        </w:rPr>
        <w:t xml:space="preserve"> </w:t>
      </w:r>
      <w:r w:rsidRPr="003F7DC9">
        <w:rPr>
          <w:b/>
          <w:color w:val="0B0B0B"/>
          <w:w w:val="105"/>
        </w:rPr>
        <w:t>mani</w:t>
      </w:r>
      <w:r w:rsidRPr="003F7DC9">
        <w:rPr>
          <w:b/>
          <w:color w:val="0B0B0B"/>
          <w:spacing w:val="-19"/>
          <w:w w:val="105"/>
        </w:rPr>
        <w:t xml:space="preserve"> </w:t>
      </w:r>
      <w:r w:rsidRPr="003F7DC9">
        <w:rPr>
          <w:color w:val="0B0B0B"/>
          <w:w w:val="105"/>
        </w:rPr>
        <w:t>o</w:t>
      </w:r>
      <w:r w:rsidRPr="003F7DC9">
        <w:rPr>
          <w:color w:val="0B0B0B"/>
          <w:spacing w:val="-20"/>
          <w:w w:val="105"/>
        </w:rPr>
        <w:t xml:space="preserve"> </w:t>
      </w:r>
      <w:r w:rsidRPr="003F7DC9">
        <w:rPr>
          <w:color w:val="0B0B0B"/>
          <w:w w:val="105"/>
        </w:rPr>
        <w:t>usa</w:t>
      </w:r>
      <w:r w:rsidRPr="003F7DC9">
        <w:rPr>
          <w:color w:val="0B0B0B"/>
          <w:spacing w:val="-20"/>
          <w:w w:val="105"/>
        </w:rPr>
        <w:t xml:space="preserve"> </w:t>
      </w:r>
      <w:r w:rsidRPr="003F7DC9">
        <w:rPr>
          <w:color w:val="0B0B0B"/>
          <w:w w:val="105"/>
        </w:rPr>
        <w:t>gli</w:t>
      </w:r>
      <w:r w:rsidRPr="003F7DC9">
        <w:rPr>
          <w:color w:val="0B0B0B"/>
          <w:spacing w:val="-22"/>
          <w:w w:val="105"/>
        </w:rPr>
        <w:t xml:space="preserve"> </w:t>
      </w:r>
      <w:r w:rsidRPr="003F7DC9">
        <w:rPr>
          <w:color w:val="0B0B0B"/>
          <w:w w:val="105"/>
        </w:rPr>
        <w:t>appositi</w:t>
      </w:r>
      <w:r w:rsidRPr="003F7DC9">
        <w:rPr>
          <w:color w:val="0B0B0B"/>
          <w:spacing w:val="-20"/>
          <w:w w:val="105"/>
        </w:rPr>
        <w:t xml:space="preserve"> </w:t>
      </w:r>
      <w:r w:rsidRPr="003F7DC9">
        <w:rPr>
          <w:b/>
          <w:color w:val="0B0B0B"/>
          <w:w w:val="105"/>
        </w:rPr>
        <w:t>dispenser</w:t>
      </w:r>
      <w:r w:rsidRPr="003F7DC9">
        <w:rPr>
          <w:b/>
          <w:color w:val="0B0B0B"/>
          <w:spacing w:val="-19"/>
          <w:w w:val="105"/>
        </w:rPr>
        <w:t xml:space="preserve"> </w:t>
      </w:r>
      <w:r w:rsidRPr="003F7DC9">
        <w:rPr>
          <w:b/>
          <w:color w:val="0B0B0B"/>
          <w:w w:val="105"/>
        </w:rPr>
        <w:t>di</w:t>
      </w:r>
      <w:r w:rsidRPr="003F7DC9">
        <w:rPr>
          <w:b/>
          <w:color w:val="0B0B0B"/>
          <w:spacing w:val="-21"/>
          <w:w w:val="105"/>
        </w:rPr>
        <w:t xml:space="preserve"> </w:t>
      </w:r>
      <w:r w:rsidRPr="003F7DC9">
        <w:rPr>
          <w:b/>
          <w:color w:val="0B0B0B"/>
          <w:w w:val="105"/>
        </w:rPr>
        <w:t>soluzioni</w:t>
      </w:r>
      <w:r w:rsidRPr="003F7DC9">
        <w:rPr>
          <w:b/>
          <w:color w:val="0B0B0B"/>
          <w:spacing w:val="-19"/>
          <w:w w:val="105"/>
        </w:rPr>
        <w:t xml:space="preserve"> </w:t>
      </w:r>
      <w:r w:rsidRPr="003F7DC9">
        <w:rPr>
          <w:b/>
          <w:color w:val="0B0B0B"/>
          <w:w w:val="105"/>
        </w:rPr>
        <w:t>igienizzanti</w:t>
      </w:r>
      <w:r w:rsidRPr="003F7DC9">
        <w:rPr>
          <w:b/>
          <w:color w:val="0B0B0B"/>
          <w:spacing w:val="-16"/>
          <w:w w:val="105"/>
        </w:rPr>
        <w:t xml:space="preserve"> </w:t>
      </w:r>
      <w:r w:rsidRPr="003F7DC9">
        <w:rPr>
          <w:color w:val="0B0B0B"/>
          <w:w w:val="105"/>
        </w:rPr>
        <w:t>per</w:t>
      </w:r>
      <w:r w:rsidRPr="003F7DC9">
        <w:rPr>
          <w:color w:val="0B0B0B"/>
          <w:spacing w:val="-20"/>
          <w:w w:val="105"/>
        </w:rPr>
        <w:t xml:space="preserve"> </w:t>
      </w:r>
      <w:r w:rsidRPr="003F7DC9">
        <w:rPr>
          <w:color w:val="0B0B0B"/>
          <w:w w:val="105"/>
        </w:rPr>
        <w:t>tenerle</w:t>
      </w:r>
      <w:r w:rsidRPr="003F7DC9">
        <w:rPr>
          <w:color w:val="0B0B0B"/>
          <w:spacing w:val="-20"/>
          <w:w w:val="105"/>
        </w:rPr>
        <w:t xml:space="preserve"> </w:t>
      </w:r>
      <w:r w:rsidRPr="003F7DC9">
        <w:rPr>
          <w:color w:val="0B0B0B"/>
          <w:w w:val="105"/>
        </w:rPr>
        <w:t>pulite; evita di toccarti il viso e la</w:t>
      </w:r>
      <w:r w:rsidRPr="003F7DC9">
        <w:rPr>
          <w:color w:val="0B0B0B"/>
          <w:spacing w:val="-15"/>
          <w:w w:val="105"/>
        </w:rPr>
        <w:t xml:space="preserve"> </w:t>
      </w:r>
      <w:r w:rsidRPr="003F7DC9">
        <w:rPr>
          <w:color w:val="0B0B0B"/>
          <w:w w:val="105"/>
        </w:rPr>
        <w:t>mascherina.</w:t>
      </w:r>
    </w:p>
    <w:p w14:paraId="0E99385C" w14:textId="77777777" w:rsidR="004C1BFC" w:rsidRPr="003F7DC9" w:rsidRDefault="004C1BFC" w:rsidP="0019267B">
      <w:pPr>
        <w:spacing w:line="338" w:lineRule="auto"/>
        <w:jc w:val="both"/>
        <w:sectPr w:rsidR="004C1BFC" w:rsidRPr="003F7DC9">
          <w:pgSz w:w="11900" w:h="16840"/>
          <w:pgMar w:top="1600" w:right="1020" w:bottom="280" w:left="1060" w:header="720" w:footer="720" w:gutter="0"/>
          <w:cols w:space="720"/>
        </w:sectPr>
      </w:pPr>
    </w:p>
    <w:p w14:paraId="2713C83D" w14:textId="77777777" w:rsidR="004C1BFC" w:rsidRPr="003F7DC9" w:rsidRDefault="004C1BFC" w:rsidP="0019267B">
      <w:pPr>
        <w:pStyle w:val="Corpotesto"/>
      </w:pPr>
    </w:p>
    <w:p w14:paraId="3CF58315" w14:textId="77777777" w:rsidR="004C1BFC" w:rsidRPr="003F7DC9" w:rsidRDefault="004C1BFC" w:rsidP="0019267B">
      <w:pPr>
        <w:pStyle w:val="Corpotesto"/>
      </w:pPr>
    </w:p>
    <w:p w14:paraId="31B29BF0" w14:textId="77777777" w:rsidR="004C1BFC" w:rsidRPr="003F7DC9" w:rsidRDefault="004C1BFC" w:rsidP="0019267B">
      <w:pPr>
        <w:pStyle w:val="Corpotesto"/>
        <w:spacing w:before="10"/>
        <w:rPr>
          <w:sz w:val="17"/>
        </w:rPr>
      </w:pPr>
    </w:p>
    <w:p w14:paraId="2C1521D4" w14:textId="77777777" w:rsidR="0070282C" w:rsidRPr="003F7DC9" w:rsidRDefault="00D9217B" w:rsidP="0070282C">
      <w:pPr>
        <w:spacing w:before="89" w:line="472" w:lineRule="auto"/>
        <w:ind w:left="4173" w:right="2449" w:firstLine="147"/>
        <w:jc w:val="both"/>
        <w:rPr>
          <w:b/>
          <w:color w:val="0B0B0B"/>
          <w:sz w:val="28"/>
          <w:szCs w:val="28"/>
        </w:rPr>
      </w:pPr>
      <w:r w:rsidRPr="003F7DC9">
        <w:rPr>
          <w:b/>
          <w:color w:val="0B0B0B"/>
          <w:sz w:val="28"/>
          <w:szCs w:val="28"/>
        </w:rPr>
        <w:t xml:space="preserve">Allegato 19 </w:t>
      </w:r>
    </w:p>
    <w:p w14:paraId="41BF7B1C" w14:textId="77777777" w:rsidR="004C1BFC" w:rsidRPr="003F7DC9" w:rsidRDefault="00D9217B" w:rsidP="0070282C">
      <w:pPr>
        <w:spacing w:before="89" w:line="472" w:lineRule="auto"/>
        <w:ind w:left="1440" w:right="2449" w:firstLine="720"/>
        <w:jc w:val="center"/>
        <w:rPr>
          <w:b/>
          <w:sz w:val="24"/>
        </w:rPr>
      </w:pPr>
      <w:r w:rsidRPr="003F7DC9">
        <w:rPr>
          <w:b/>
          <w:color w:val="0B0B0B"/>
          <w:sz w:val="24"/>
        </w:rPr>
        <w:t>Misure igienico-sanitarie</w:t>
      </w:r>
    </w:p>
    <w:p w14:paraId="69E2CABE" w14:textId="77777777" w:rsidR="004C1BFC" w:rsidRPr="003F7DC9" w:rsidRDefault="00D9217B" w:rsidP="00103785">
      <w:pPr>
        <w:pStyle w:val="Titolo5"/>
        <w:numPr>
          <w:ilvl w:val="1"/>
          <w:numId w:val="18"/>
        </w:numPr>
        <w:tabs>
          <w:tab w:val="left" w:pos="284"/>
        </w:tabs>
        <w:spacing w:before="87" w:line="480" w:lineRule="auto"/>
        <w:ind w:left="284" w:right="276" w:firstLine="0"/>
        <w:jc w:val="both"/>
        <w:rPr>
          <w:sz w:val="22"/>
          <w:szCs w:val="22"/>
        </w:rPr>
      </w:pPr>
      <w:r w:rsidRPr="003F7DC9">
        <w:rPr>
          <w:color w:val="0B0B0B"/>
          <w:sz w:val="22"/>
          <w:szCs w:val="22"/>
        </w:rPr>
        <w:t>lavarsi spesso le mani. Si raccomanda di mettere a disposizione in tutti i locali pubblici, palestre, supermercati, farmacie e altri luoghi di aggregazione, soluzioni idroalcoliche per il lavaggio delle</w:t>
      </w:r>
      <w:r w:rsidRPr="003F7DC9">
        <w:rPr>
          <w:color w:val="0B0B0B"/>
          <w:spacing w:val="-1"/>
          <w:sz w:val="22"/>
          <w:szCs w:val="22"/>
        </w:rPr>
        <w:t xml:space="preserve"> </w:t>
      </w:r>
      <w:r w:rsidRPr="003F7DC9">
        <w:rPr>
          <w:color w:val="0B0B0B"/>
          <w:sz w:val="22"/>
          <w:szCs w:val="22"/>
        </w:rPr>
        <w:t>mani;</w:t>
      </w:r>
    </w:p>
    <w:p w14:paraId="3C88D89B" w14:textId="77777777" w:rsidR="004C1BFC" w:rsidRPr="003F7DC9" w:rsidRDefault="00D9217B" w:rsidP="00103785">
      <w:pPr>
        <w:pStyle w:val="Paragrafoelenco"/>
        <w:numPr>
          <w:ilvl w:val="1"/>
          <w:numId w:val="18"/>
        </w:numPr>
        <w:tabs>
          <w:tab w:val="left" w:pos="284"/>
        </w:tabs>
        <w:spacing w:line="275" w:lineRule="exact"/>
        <w:ind w:left="284" w:firstLine="0"/>
      </w:pPr>
      <w:r w:rsidRPr="003F7DC9">
        <w:rPr>
          <w:color w:val="0B0B0B"/>
        </w:rPr>
        <w:t>evitare il contatto ravvicinato con persone che soffrono di infezioni respiratorie</w:t>
      </w:r>
      <w:r w:rsidRPr="003F7DC9">
        <w:rPr>
          <w:color w:val="0B0B0B"/>
          <w:spacing w:val="-36"/>
        </w:rPr>
        <w:t xml:space="preserve"> </w:t>
      </w:r>
      <w:r w:rsidRPr="003F7DC9">
        <w:rPr>
          <w:color w:val="0B0B0B"/>
        </w:rPr>
        <w:t>acute;</w:t>
      </w:r>
    </w:p>
    <w:p w14:paraId="68EA7644" w14:textId="77777777" w:rsidR="004C1BFC" w:rsidRPr="003F7DC9" w:rsidRDefault="004C1BFC" w:rsidP="00103785">
      <w:pPr>
        <w:pStyle w:val="Corpotesto"/>
        <w:tabs>
          <w:tab w:val="left" w:pos="284"/>
        </w:tabs>
        <w:spacing w:before="11"/>
        <w:ind w:left="284"/>
        <w:rPr>
          <w:sz w:val="22"/>
          <w:szCs w:val="22"/>
        </w:rPr>
      </w:pPr>
    </w:p>
    <w:p w14:paraId="05C8053E" w14:textId="77777777" w:rsidR="004C1BFC" w:rsidRPr="003F7DC9" w:rsidRDefault="00D9217B" w:rsidP="00103785">
      <w:pPr>
        <w:pStyle w:val="Paragrafoelenco"/>
        <w:numPr>
          <w:ilvl w:val="1"/>
          <w:numId w:val="18"/>
        </w:numPr>
        <w:tabs>
          <w:tab w:val="left" w:pos="284"/>
        </w:tabs>
        <w:ind w:left="284" w:firstLine="0"/>
      </w:pPr>
      <w:r w:rsidRPr="003F7DC9">
        <w:rPr>
          <w:color w:val="0B0B0B"/>
        </w:rPr>
        <w:t>evitare abbracci e strette di</w:t>
      </w:r>
      <w:r w:rsidRPr="003F7DC9">
        <w:rPr>
          <w:color w:val="0B0B0B"/>
          <w:spacing w:val="-4"/>
        </w:rPr>
        <w:t xml:space="preserve"> </w:t>
      </w:r>
      <w:r w:rsidRPr="003F7DC9">
        <w:rPr>
          <w:color w:val="0B0B0B"/>
        </w:rPr>
        <w:t>mano;</w:t>
      </w:r>
    </w:p>
    <w:p w14:paraId="657DDCA2" w14:textId="77777777" w:rsidR="004C1BFC" w:rsidRPr="003F7DC9" w:rsidRDefault="004C1BFC" w:rsidP="00103785">
      <w:pPr>
        <w:pStyle w:val="Corpotesto"/>
        <w:tabs>
          <w:tab w:val="left" w:pos="284"/>
        </w:tabs>
        <w:spacing w:before="11"/>
        <w:ind w:left="284"/>
        <w:rPr>
          <w:sz w:val="22"/>
          <w:szCs w:val="22"/>
        </w:rPr>
      </w:pPr>
    </w:p>
    <w:p w14:paraId="28862D23" w14:textId="77777777" w:rsidR="004C1BFC" w:rsidRPr="003F7DC9" w:rsidRDefault="00D9217B" w:rsidP="00103785">
      <w:pPr>
        <w:pStyle w:val="Paragrafoelenco"/>
        <w:numPr>
          <w:ilvl w:val="1"/>
          <w:numId w:val="18"/>
        </w:numPr>
        <w:tabs>
          <w:tab w:val="left" w:pos="284"/>
        </w:tabs>
        <w:ind w:left="284" w:firstLine="0"/>
      </w:pPr>
      <w:r w:rsidRPr="003F7DC9">
        <w:rPr>
          <w:color w:val="0B0B0B"/>
        </w:rPr>
        <w:t>mantenere, nei contatti sociali, una distanza interpersonale di almeno un</w:t>
      </w:r>
      <w:r w:rsidRPr="003F7DC9">
        <w:rPr>
          <w:color w:val="0B0B0B"/>
          <w:spacing w:val="-12"/>
        </w:rPr>
        <w:t xml:space="preserve"> </w:t>
      </w:r>
      <w:r w:rsidRPr="003F7DC9">
        <w:rPr>
          <w:color w:val="0B0B0B"/>
        </w:rPr>
        <w:t>metro;</w:t>
      </w:r>
    </w:p>
    <w:p w14:paraId="3E7E5BFA" w14:textId="77777777" w:rsidR="004C1BFC" w:rsidRPr="003F7DC9" w:rsidRDefault="004C1BFC" w:rsidP="00103785">
      <w:pPr>
        <w:pStyle w:val="Corpotesto"/>
        <w:tabs>
          <w:tab w:val="left" w:pos="284"/>
        </w:tabs>
        <w:ind w:left="284"/>
        <w:rPr>
          <w:sz w:val="22"/>
          <w:szCs w:val="22"/>
        </w:rPr>
      </w:pPr>
    </w:p>
    <w:p w14:paraId="109B4B82" w14:textId="77777777" w:rsidR="004C1BFC" w:rsidRPr="003F7DC9" w:rsidRDefault="00D9217B" w:rsidP="00103785">
      <w:pPr>
        <w:pStyle w:val="Paragrafoelenco"/>
        <w:numPr>
          <w:ilvl w:val="1"/>
          <w:numId w:val="18"/>
        </w:numPr>
        <w:tabs>
          <w:tab w:val="left" w:pos="284"/>
        </w:tabs>
        <w:spacing w:line="480" w:lineRule="auto"/>
        <w:ind w:left="284" w:right="273" w:firstLine="0"/>
      </w:pPr>
      <w:r w:rsidRPr="003F7DC9">
        <w:rPr>
          <w:color w:val="0B0B0B"/>
        </w:rPr>
        <w:t>praticare l’igiene respiratoria (starnutire e/o tossire in un fazzoletto evitando il contatto delle mani con le secrezioni</w:t>
      </w:r>
      <w:r w:rsidRPr="003F7DC9">
        <w:rPr>
          <w:color w:val="0B0B0B"/>
          <w:spacing w:val="-1"/>
        </w:rPr>
        <w:t xml:space="preserve"> </w:t>
      </w:r>
      <w:r w:rsidRPr="003F7DC9">
        <w:rPr>
          <w:color w:val="0B0B0B"/>
        </w:rPr>
        <w:t>respiratorie);</w:t>
      </w:r>
    </w:p>
    <w:p w14:paraId="30AC6ADB" w14:textId="77777777" w:rsidR="004C1BFC" w:rsidRPr="003F7DC9" w:rsidRDefault="00D9217B" w:rsidP="00103785">
      <w:pPr>
        <w:pStyle w:val="Paragrafoelenco"/>
        <w:numPr>
          <w:ilvl w:val="1"/>
          <w:numId w:val="18"/>
        </w:numPr>
        <w:tabs>
          <w:tab w:val="left" w:pos="284"/>
        </w:tabs>
        <w:spacing w:line="275" w:lineRule="exact"/>
        <w:ind w:left="284" w:firstLine="0"/>
      </w:pPr>
      <w:r w:rsidRPr="003F7DC9">
        <w:rPr>
          <w:color w:val="0B0B0B"/>
        </w:rPr>
        <w:t>evitare l’uso promiscuo di bottiglie e bicchieri, in particolare durante l’attività</w:t>
      </w:r>
      <w:r w:rsidRPr="003F7DC9">
        <w:rPr>
          <w:color w:val="0B0B0B"/>
          <w:spacing w:val="-12"/>
        </w:rPr>
        <w:t xml:space="preserve"> </w:t>
      </w:r>
      <w:r w:rsidRPr="003F7DC9">
        <w:rPr>
          <w:color w:val="0B0B0B"/>
        </w:rPr>
        <w:t>sportiva;</w:t>
      </w:r>
    </w:p>
    <w:p w14:paraId="618C28FA" w14:textId="77777777" w:rsidR="004C1BFC" w:rsidRPr="003F7DC9" w:rsidRDefault="004C1BFC" w:rsidP="00103785">
      <w:pPr>
        <w:pStyle w:val="Corpotesto"/>
        <w:tabs>
          <w:tab w:val="left" w:pos="284"/>
        </w:tabs>
        <w:ind w:left="284"/>
        <w:rPr>
          <w:sz w:val="22"/>
          <w:szCs w:val="22"/>
        </w:rPr>
      </w:pPr>
    </w:p>
    <w:p w14:paraId="590CDB5B" w14:textId="77777777" w:rsidR="004C1BFC" w:rsidRPr="003F7DC9" w:rsidRDefault="00D9217B" w:rsidP="00103785">
      <w:pPr>
        <w:pStyle w:val="Paragrafoelenco"/>
        <w:numPr>
          <w:ilvl w:val="1"/>
          <w:numId w:val="18"/>
        </w:numPr>
        <w:tabs>
          <w:tab w:val="left" w:pos="284"/>
        </w:tabs>
        <w:ind w:left="284" w:firstLine="0"/>
      </w:pPr>
      <w:r w:rsidRPr="003F7DC9">
        <w:rPr>
          <w:color w:val="0B0B0B"/>
        </w:rPr>
        <w:t>non toccarsi occhi, naso e bocca con le</w:t>
      </w:r>
      <w:r w:rsidRPr="003F7DC9">
        <w:rPr>
          <w:color w:val="0B0B0B"/>
          <w:spacing w:val="-8"/>
        </w:rPr>
        <w:t xml:space="preserve"> </w:t>
      </w:r>
      <w:r w:rsidRPr="003F7DC9">
        <w:rPr>
          <w:color w:val="0B0B0B"/>
        </w:rPr>
        <w:t>mani;</w:t>
      </w:r>
    </w:p>
    <w:p w14:paraId="5D481869" w14:textId="77777777" w:rsidR="004C1BFC" w:rsidRPr="003F7DC9" w:rsidRDefault="004C1BFC" w:rsidP="00103785">
      <w:pPr>
        <w:pStyle w:val="Corpotesto"/>
        <w:tabs>
          <w:tab w:val="left" w:pos="284"/>
        </w:tabs>
        <w:spacing w:before="11"/>
        <w:ind w:left="284"/>
        <w:rPr>
          <w:sz w:val="22"/>
          <w:szCs w:val="22"/>
        </w:rPr>
      </w:pPr>
    </w:p>
    <w:p w14:paraId="31DD52A1" w14:textId="77777777" w:rsidR="004C1BFC" w:rsidRPr="003F7DC9" w:rsidRDefault="00D9217B" w:rsidP="00103785">
      <w:pPr>
        <w:pStyle w:val="Paragrafoelenco"/>
        <w:numPr>
          <w:ilvl w:val="1"/>
          <w:numId w:val="18"/>
        </w:numPr>
        <w:tabs>
          <w:tab w:val="left" w:pos="284"/>
        </w:tabs>
        <w:ind w:left="284" w:firstLine="0"/>
      </w:pPr>
      <w:r w:rsidRPr="003F7DC9">
        <w:rPr>
          <w:color w:val="0B0B0B"/>
        </w:rPr>
        <w:t>coprirsi bocca e naso se si starnutisce o</w:t>
      </w:r>
      <w:r w:rsidRPr="003F7DC9">
        <w:rPr>
          <w:color w:val="0B0B0B"/>
          <w:spacing w:val="-10"/>
        </w:rPr>
        <w:t xml:space="preserve"> </w:t>
      </w:r>
      <w:r w:rsidRPr="003F7DC9">
        <w:rPr>
          <w:color w:val="0B0B0B"/>
        </w:rPr>
        <w:t>tossisce;</w:t>
      </w:r>
    </w:p>
    <w:p w14:paraId="12B7C634" w14:textId="77777777" w:rsidR="004C1BFC" w:rsidRPr="003F7DC9" w:rsidRDefault="004C1BFC" w:rsidP="00103785">
      <w:pPr>
        <w:pStyle w:val="Corpotesto"/>
        <w:tabs>
          <w:tab w:val="left" w:pos="284"/>
        </w:tabs>
        <w:ind w:left="284"/>
        <w:rPr>
          <w:sz w:val="22"/>
          <w:szCs w:val="22"/>
        </w:rPr>
      </w:pPr>
    </w:p>
    <w:p w14:paraId="2F3B78F5" w14:textId="77777777" w:rsidR="004C1BFC" w:rsidRPr="003F7DC9" w:rsidRDefault="00D9217B" w:rsidP="00103785">
      <w:pPr>
        <w:pStyle w:val="Paragrafoelenco"/>
        <w:numPr>
          <w:ilvl w:val="1"/>
          <w:numId w:val="18"/>
        </w:numPr>
        <w:tabs>
          <w:tab w:val="left" w:pos="284"/>
        </w:tabs>
        <w:ind w:left="284" w:firstLine="0"/>
      </w:pPr>
      <w:r w:rsidRPr="003F7DC9">
        <w:rPr>
          <w:color w:val="0B0B0B"/>
        </w:rPr>
        <w:t>non prendere farmaci antivirali e antibiotici, a meno che siano prescritti dal</w:t>
      </w:r>
      <w:r w:rsidRPr="003F7DC9">
        <w:rPr>
          <w:color w:val="0B0B0B"/>
          <w:spacing w:val="-24"/>
        </w:rPr>
        <w:t xml:space="preserve"> </w:t>
      </w:r>
      <w:r w:rsidRPr="003F7DC9">
        <w:rPr>
          <w:color w:val="0B0B0B"/>
        </w:rPr>
        <w:t>medico;</w:t>
      </w:r>
    </w:p>
    <w:p w14:paraId="179C0E19" w14:textId="77777777" w:rsidR="004C1BFC" w:rsidRPr="003F7DC9" w:rsidRDefault="004C1BFC" w:rsidP="00103785">
      <w:pPr>
        <w:pStyle w:val="Corpotesto"/>
        <w:tabs>
          <w:tab w:val="left" w:pos="284"/>
        </w:tabs>
        <w:ind w:left="284"/>
        <w:rPr>
          <w:sz w:val="22"/>
          <w:szCs w:val="22"/>
        </w:rPr>
      </w:pPr>
    </w:p>
    <w:p w14:paraId="58D5864F" w14:textId="77777777" w:rsidR="004C1BFC" w:rsidRPr="003F7DC9" w:rsidRDefault="00D9217B" w:rsidP="00103785">
      <w:pPr>
        <w:pStyle w:val="Paragrafoelenco"/>
        <w:numPr>
          <w:ilvl w:val="1"/>
          <w:numId w:val="18"/>
        </w:numPr>
        <w:tabs>
          <w:tab w:val="left" w:pos="284"/>
        </w:tabs>
        <w:ind w:left="284" w:firstLine="0"/>
      </w:pPr>
      <w:r w:rsidRPr="003F7DC9">
        <w:rPr>
          <w:color w:val="0B0B0B"/>
        </w:rPr>
        <w:t>pulire le superfici con disinfettanti a base di cloro o</w:t>
      </w:r>
      <w:r w:rsidRPr="003F7DC9">
        <w:rPr>
          <w:color w:val="0B0B0B"/>
          <w:spacing w:val="-10"/>
        </w:rPr>
        <w:t xml:space="preserve"> </w:t>
      </w:r>
      <w:r w:rsidRPr="003F7DC9">
        <w:rPr>
          <w:color w:val="0B0B0B"/>
        </w:rPr>
        <w:t>alcol;</w:t>
      </w:r>
    </w:p>
    <w:p w14:paraId="128E6B81" w14:textId="77777777" w:rsidR="004C1BFC" w:rsidRPr="003F7DC9" w:rsidRDefault="004C1BFC" w:rsidP="00103785">
      <w:pPr>
        <w:pStyle w:val="Corpotesto"/>
        <w:tabs>
          <w:tab w:val="left" w:pos="284"/>
        </w:tabs>
        <w:ind w:left="284"/>
        <w:rPr>
          <w:sz w:val="22"/>
          <w:szCs w:val="22"/>
        </w:rPr>
      </w:pPr>
    </w:p>
    <w:p w14:paraId="7CBEEF6E" w14:textId="77777777" w:rsidR="004C1BFC" w:rsidRPr="003F7DC9" w:rsidRDefault="00D9217B" w:rsidP="00103785">
      <w:pPr>
        <w:pStyle w:val="Paragrafoelenco"/>
        <w:numPr>
          <w:ilvl w:val="1"/>
          <w:numId w:val="18"/>
        </w:numPr>
        <w:tabs>
          <w:tab w:val="left" w:pos="284"/>
        </w:tabs>
        <w:spacing w:line="477" w:lineRule="auto"/>
        <w:ind w:left="284" w:right="270" w:firstLine="0"/>
      </w:pPr>
      <w:r w:rsidRPr="003F7DC9">
        <w:rPr>
          <w:color w:val="0B0B0B"/>
        </w:rPr>
        <w:t>è</w:t>
      </w:r>
      <w:r w:rsidRPr="003F7DC9">
        <w:rPr>
          <w:color w:val="0B0B0B"/>
          <w:spacing w:val="-9"/>
        </w:rPr>
        <w:t xml:space="preserve"> </w:t>
      </w:r>
      <w:r w:rsidRPr="003F7DC9">
        <w:rPr>
          <w:color w:val="0B0B0B"/>
        </w:rPr>
        <w:t>fortemente</w:t>
      </w:r>
      <w:r w:rsidRPr="003F7DC9">
        <w:rPr>
          <w:color w:val="0B0B0B"/>
          <w:spacing w:val="-8"/>
        </w:rPr>
        <w:t xml:space="preserve"> </w:t>
      </w:r>
      <w:r w:rsidRPr="003F7DC9">
        <w:rPr>
          <w:color w:val="0B0B0B"/>
        </w:rPr>
        <w:t>raccomandato</w:t>
      </w:r>
      <w:r w:rsidRPr="003F7DC9">
        <w:rPr>
          <w:color w:val="0B0B0B"/>
          <w:spacing w:val="-9"/>
        </w:rPr>
        <w:t xml:space="preserve"> </w:t>
      </w:r>
      <w:r w:rsidRPr="003F7DC9">
        <w:rPr>
          <w:color w:val="0B0B0B"/>
        </w:rPr>
        <w:t>in</w:t>
      </w:r>
      <w:r w:rsidRPr="003F7DC9">
        <w:rPr>
          <w:color w:val="0B0B0B"/>
          <w:spacing w:val="-8"/>
        </w:rPr>
        <w:t xml:space="preserve"> </w:t>
      </w:r>
      <w:r w:rsidRPr="003F7DC9">
        <w:rPr>
          <w:color w:val="0B0B0B"/>
        </w:rPr>
        <w:t>tutti</w:t>
      </w:r>
      <w:r w:rsidRPr="003F7DC9">
        <w:rPr>
          <w:color w:val="0B0B0B"/>
          <w:spacing w:val="-11"/>
        </w:rPr>
        <w:t xml:space="preserve"> </w:t>
      </w:r>
      <w:r w:rsidRPr="003F7DC9">
        <w:rPr>
          <w:color w:val="0B0B0B"/>
        </w:rPr>
        <w:t>i</w:t>
      </w:r>
      <w:r w:rsidRPr="003F7DC9">
        <w:rPr>
          <w:color w:val="0B0B0B"/>
          <w:spacing w:val="-9"/>
        </w:rPr>
        <w:t xml:space="preserve"> </w:t>
      </w:r>
      <w:r w:rsidRPr="003F7DC9">
        <w:rPr>
          <w:color w:val="0B0B0B"/>
        </w:rPr>
        <w:t>contatti</w:t>
      </w:r>
      <w:r w:rsidRPr="003F7DC9">
        <w:rPr>
          <w:color w:val="0B0B0B"/>
          <w:spacing w:val="-8"/>
        </w:rPr>
        <w:t xml:space="preserve"> </w:t>
      </w:r>
      <w:r w:rsidRPr="003F7DC9">
        <w:rPr>
          <w:color w:val="0B0B0B"/>
        </w:rPr>
        <w:t>sociali,</w:t>
      </w:r>
      <w:r w:rsidRPr="003F7DC9">
        <w:rPr>
          <w:color w:val="0B0B0B"/>
          <w:spacing w:val="-9"/>
        </w:rPr>
        <w:t xml:space="preserve"> </w:t>
      </w:r>
      <w:r w:rsidRPr="003F7DC9">
        <w:rPr>
          <w:color w:val="0B0B0B"/>
        </w:rPr>
        <w:t>utilizzare</w:t>
      </w:r>
      <w:r w:rsidRPr="003F7DC9">
        <w:rPr>
          <w:color w:val="0B0B0B"/>
          <w:spacing w:val="-10"/>
        </w:rPr>
        <w:t xml:space="preserve"> </w:t>
      </w:r>
      <w:r w:rsidRPr="003F7DC9">
        <w:rPr>
          <w:color w:val="0B0B0B"/>
        </w:rPr>
        <w:t>protezioni</w:t>
      </w:r>
      <w:r w:rsidRPr="003F7DC9">
        <w:rPr>
          <w:color w:val="0B0B0B"/>
          <w:spacing w:val="-8"/>
        </w:rPr>
        <w:t xml:space="preserve"> </w:t>
      </w:r>
      <w:r w:rsidRPr="003F7DC9">
        <w:rPr>
          <w:color w:val="0B0B0B"/>
        </w:rPr>
        <w:t>delle</w:t>
      </w:r>
      <w:r w:rsidRPr="003F7DC9">
        <w:rPr>
          <w:color w:val="0B0B0B"/>
          <w:spacing w:val="-9"/>
        </w:rPr>
        <w:t xml:space="preserve"> </w:t>
      </w:r>
      <w:r w:rsidRPr="003F7DC9">
        <w:rPr>
          <w:color w:val="0B0B0B"/>
        </w:rPr>
        <w:t>vie</w:t>
      </w:r>
      <w:r w:rsidRPr="003F7DC9">
        <w:rPr>
          <w:color w:val="0B0B0B"/>
          <w:spacing w:val="-8"/>
        </w:rPr>
        <w:t xml:space="preserve"> </w:t>
      </w:r>
      <w:r w:rsidRPr="003F7DC9">
        <w:rPr>
          <w:color w:val="0B0B0B"/>
        </w:rPr>
        <w:t>respiratorie come misura aggiuntiva alle altre misure di protezione individuale</w:t>
      </w:r>
      <w:r w:rsidRPr="003F7DC9">
        <w:rPr>
          <w:color w:val="0B0B0B"/>
          <w:spacing w:val="10"/>
        </w:rPr>
        <w:t xml:space="preserve"> </w:t>
      </w:r>
      <w:r w:rsidRPr="003F7DC9">
        <w:rPr>
          <w:color w:val="0B0B0B"/>
        </w:rPr>
        <w:t>igienico-sanitarie.</w:t>
      </w:r>
    </w:p>
    <w:p w14:paraId="43F4384F" w14:textId="77777777" w:rsidR="004C1BFC" w:rsidRPr="003F7DC9" w:rsidRDefault="004C1BFC" w:rsidP="0019267B">
      <w:pPr>
        <w:spacing w:line="477" w:lineRule="auto"/>
        <w:jc w:val="both"/>
        <w:rPr>
          <w:sz w:val="24"/>
        </w:rPr>
        <w:sectPr w:rsidR="004C1BFC" w:rsidRPr="003F7DC9">
          <w:pgSz w:w="11900" w:h="16840"/>
          <w:pgMar w:top="1600" w:right="1020" w:bottom="280" w:left="1060" w:header="720" w:footer="720" w:gutter="0"/>
          <w:cols w:space="720"/>
        </w:sectPr>
      </w:pPr>
    </w:p>
    <w:p w14:paraId="0B211787" w14:textId="77777777" w:rsidR="004C1BFC" w:rsidRPr="003F7DC9" w:rsidRDefault="004C1BFC" w:rsidP="0019267B">
      <w:pPr>
        <w:pStyle w:val="Corpotesto"/>
      </w:pPr>
    </w:p>
    <w:p w14:paraId="5C94C4AA" w14:textId="77777777" w:rsidR="00C11E68" w:rsidRPr="00C11E68" w:rsidRDefault="00C11E68" w:rsidP="00C11E68">
      <w:pPr>
        <w:pStyle w:val="PreformattatoHTML"/>
        <w:jc w:val="center"/>
        <w:rPr>
          <w:rFonts w:ascii="Times New Roman" w:hAnsi="Times New Roman" w:cs="Times New Roman"/>
          <w:b/>
          <w:sz w:val="28"/>
          <w:szCs w:val="28"/>
          <w:lang w:bidi="it-IT"/>
        </w:rPr>
      </w:pPr>
      <w:commentRangeStart w:id="9"/>
      <w:r w:rsidRPr="00C11E68">
        <w:rPr>
          <w:rFonts w:ascii="Times New Roman" w:hAnsi="Times New Roman" w:cs="Times New Roman"/>
          <w:b/>
          <w:sz w:val="28"/>
          <w:szCs w:val="28"/>
          <w:lang w:bidi="it-IT"/>
        </w:rPr>
        <w:t>Allegato 20</w:t>
      </w:r>
    </w:p>
    <w:p w14:paraId="524989C5" w14:textId="77777777" w:rsidR="00C11E68" w:rsidRPr="00E569C9" w:rsidRDefault="00C11E68" w:rsidP="00C11E68">
      <w:pPr>
        <w:pStyle w:val="PreformattatoHTML"/>
        <w:jc w:val="center"/>
        <w:rPr>
          <w:rFonts w:ascii="Times New Roman" w:hAnsi="Times New Roman" w:cs="Times New Roman"/>
          <w:sz w:val="24"/>
          <w:szCs w:val="24"/>
          <w:lang w:bidi="it-IT"/>
        </w:rPr>
      </w:pPr>
    </w:p>
    <w:p w14:paraId="6A372680"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Spostamenti da e per l'estero</w:t>
      </w:r>
    </w:p>
    <w:p w14:paraId="60CCF7D5" w14:textId="77777777" w:rsidR="00C11E68" w:rsidRPr="00E569C9" w:rsidRDefault="00C11E68" w:rsidP="00C11E68">
      <w:pPr>
        <w:pStyle w:val="PreformattatoHTML"/>
        <w:rPr>
          <w:rFonts w:ascii="Times New Roman" w:hAnsi="Times New Roman" w:cs="Times New Roman"/>
          <w:sz w:val="24"/>
          <w:szCs w:val="24"/>
          <w:lang w:bidi="it-IT"/>
        </w:rPr>
      </w:pPr>
    </w:p>
    <w:p w14:paraId="324C7F78"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Elenco A</w:t>
      </w:r>
    </w:p>
    <w:p w14:paraId="3BC2F74F" w14:textId="77777777" w:rsidR="00C11E68" w:rsidRPr="00E569C9" w:rsidRDefault="00C11E68" w:rsidP="00C11E68">
      <w:pPr>
        <w:pStyle w:val="PreformattatoHTML"/>
        <w:jc w:val="both"/>
        <w:rPr>
          <w:rFonts w:ascii="Times New Roman" w:hAnsi="Times New Roman" w:cs="Times New Roman"/>
          <w:sz w:val="24"/>
          <w:szCs w:val="24"/>
          <w:lang w:bidi="it-IT"/>
        </w:rPr>
      </w:pPr>
      <w:r w:rsidRPr="00E569C9">
        <w:rPr>
          <w:rFonts w:ascii="Times New Roman" w:hAnsi="Times New Roman" w:cs="Times New Roman"/>
          <w:sz w:val="24"/>
          <w:szCs w:val="24"/>
          <w:lang w:bidi="it-IT"/>
        </w:rPr>
        <w:t>Repubblica di San Marino, Stato della Citta' del Vaticano.</w:t>
      </w:r>
    </w:p>
    <w:p w14:paraId="41966DF0" w14:textId="77777777" w:rsidR="00C11E68" w:rsidRPr="00E569C9" w:rsidRDefault="00C11E68" w:rsidP="00C11E68">
      <w:pPr>
        <w:pStyle w:val="PreformattatoHTML"/>
        <w:jc w:val="both"/>
        <w:rPr>
          <w:rFonts w:ascii="Times New Roman" w:hAnsi="Times New Roman" w:cs="Times New Roman"/>
          <w:sz w:val="24"/>
          <w:szCs w:val="24"/>
          <w:lang w:bidi="it-IT"/>
        </w:rPr>
      </w:pPr>
    </w:p>
    <w:p w14:paraId="43045AAB" w14:textId="77777777" w:rsidR="00C11E68" w:rsidRPr="00E569C9" w:rsidRDefault="00C11E68" w:rsidP="00C11E68">
      <w:pPr>
        <w:pStyle w:val="PreformattatoHTML"/>
        <w:jc w:val="both"/>
        <w:rPr>
          <w:rFonts w:ascii="Times New Roman" w:hAnsi="Times New Roman" w:cs="Times New Roman"/>
          <w:sz w:val="24"/>
          <w:szCs w:val="24"/>
          <w:lang w:bidi="it-IT"/>
        </w:rPr>
      </w:pPr>
    </w:p>
    <w:p w14:paraId="19171ABB"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Elenco B</w:t>
      </w:r>
      <w:bookmarkStart w:id="10" w:name="_GoBack"/>
      <w:bookmarkEnd w:id="10"/>
    </w:p>
    <w:p w14:paraId="26692BC9" w14:textId="77777777" w:rsidR="00C11E68" w:rsidRPr="00E569C9" w:rsidRDefault="00C11E68" w:rsidP="00C11E68">
      <w:pPr>
        <w:pStyle w:val="PreformattatoHTML"/>
        <w:jc w:val="both"/>
        <w:rPr>
          <w:rFonts w:ascii="Times New Roman" w:hAnsi="Times New Roman" w:cs="Times New Roman"/>
          <w:sz w:val="24"/>
          <w:szCs w:val="24"/>
          <w:lang w:bidi="it-IT"/>
        </w:rPr>
      </w:pPr>
      <w:r w:rsidRPr="00E569C9">
        <w:rPr>
          <w:rFonts w:ascii="Times New Roman" w:hAnsi="Times New Roman" w:cs="Times New Roman"/>
          <w:sz w:val="24"/>
          <w:szCs w:val="24"/>
          <w:lang w:bidi="it-IT"/>
        </w:rPr>
        <w:t xml:space="preserve">Stati e territori a basso rischio epidemiologico, individuati, tra quelli di cui all'elenco C, con ordinanza adottata ai sensi dell'articolo 6, comma 2. </w:t>
      </w:r>
    </w:p>
    <w:p w14:paraId="2BC18C2C" w14:textId="77777777" w:rsidR="00C11E68" w:rsidRPr="00E569C9" w:rsidRDefault="00C11E68" w:rsidP="00C11E68">
      <w:pPr>
        <w:pStyle w:val="PreformattatoHTML"/>
        <w:jc w:val="both"/>
        <w:rPr>
          <w:rFonts w:ascii="Times New Roman" w:hAnsi="Times New Roman" w:cs="Times New Roman"/>
          <w:sz w:val="24"/>
          <w:szCs w:val="24"/>
          <w:lang w:bidi="it-IT"/>
        </w:rPr>
      </w:pPr>
    </w:p>
    <w:p w14:paraId="3B2B38C5" w14:textId="77777777" w:rsidR="00C11E68" w:rsidRPr="00E569C9" w:rsidRDefault="00C11E68" w:rsidP="00C11E68">
      <w:pPr>
        <w:pStyle w:val="PreformattatoHTML"/>
        <w:jc w:val="both"/>
        <w:rPr>
          <w:rFonts w:ascii="Times New Roman" w:hAnsi="Times New Roman" w:cs="Times New Roman"/>
          <w:sz w:val="24"/>
          <w:szCs w:val="24"/>
          <w:lang w:bidi="it-IT"/>
        </w:rPr>
      </w:pPr>
    </w:p>
    <w:p w14:paraId="042DADAB"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Elenco C</w:t>
      </w:r>
    </w:p>
    <w:p w14:paraId="676C3343" w14:textId="77777777" w:rsidR="00C11E68" w:rsidRPr="00E569C9" w:rsidRDefault="00C11E68" w:rsidP="00C11E68">
      <w:pPr>
        <w:pStyle w:val="PreformattatoHTML"/>
        <w:jc w:val="both"/>
        <w:rPr>
          <w:rFonts w:ascii="Times New Roman" w:hAnsi="Times New Roman" w:cs="Times New Roman"/>
          <w:sz w:val="24"/>
          <w:szCs w:val="24"/>
          <w:lang w:bidi="it-IT"/>
        </w:rPr>
      </w:pPr>
      <w:r w:rsidRPr="00E569C9">
        <w:rPr>
          <w:rFonts w:ascii="Times New Roman" w:hAnsi="Times New Roman" w:cs="Times New Roman"/>
          <w:sz w:val="24"/>
          <w:szCs w:val="24"/>
          <w:lang w:bidi="it-IT"/>
        </w:rPr>
        <w:t xml:space="preserve">Austria, Belgio, Bulgaria, Cipro, Croazia, Danimarca (incluse isole Faer Oer e Groenlandia), Estonia, Finlandia, Francia, (inclusi Guadalupa, Martinica, Guyana, Riunione, Mayotte ed esclusi altri territori situati al di fuori del continente europeo), Germania, Grecia, Irlanda, Lettonia, Lituania, Lussemburgo, Malta, Paesi Bassi (esclusi territori situati al di fuori del continente europeo), Polonia, Portogallo (incluse Azzorre e Madeira), Repubblica Ceca, Romania, Slovacchia, Slovenia, Spagna (inclusi territori nel continente africano), Svezia, Ungheria, Islanda, Norvegia, Liechtenstein, Svizzera, Andorra, Principato di Monaco. </w:t>
      </w:r>
    </w:p>
    <w:p w14:paraId="3CF78FBF" w14:textId="77777777" w:rsidR="00C11E68" w:rsidRPr="00E569C9" w:rsidRDefault="00C11E68" w:rsidP="00C11E68">
      <w:pPr>
        <w:pStyle w:val="PreformattatoHTML"/>
        <w:jc w:val="both"/>
        <w:rPr>
          <w:rFonts w:ascii="Times New Roman" w:hAnsi="Times New Roman" w:cs="Times New Roman"/>
          <w:sz w:val="24"/>
          <w:szCs w:val="24"/>
          <w:lang w:bidi="it-IT"/>
        </w:rPr>
      </w:pPr>
    </w:p>
    <w:p w14:paraId="00525647" w14:textId="77777777" w:rsidR="00C11E68" w:rsidRPr="00E569C9" w:rsidRDefault="00C11E68" w:rsidP="00C11E68">
      <w:pPr>
        <w:pStyle w:val="PreformattatoHTML"/>
        <w:jc w:val="both"/>
        <w:rPr>
          <w:rFonts w:ascii="Times New Roman" w:hAnsi="Times New Roman" w:cs="Times New Roman"/>
          <w:sz w:val="24"/>
          <w:szCs w:val="24"/>
          <w:lang w:bidi="it-IT"/>
        </w:rPr>
      </w:pPr>
    </w:p>
    <w:p w14:paraId="71C484A2"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Elenco D</w:t>
      </w:r>
    </w:p>
    <w:p w14:paraId="1B212674" w14:textId="77777777" w:rsidR="00C11E68" w:rsidRPr="00E569C9" w:rsidRDefault="00C11E68" w:rsidP="00C11E68">
      <w:pPr>
        <w:pStyle w:val="PreformattatoHTML"/>
        <w:jc w:val="both"/>
        <w:rPr>
          <w:rFonts w:ascii="Times New Roman" w:hAnsi="Times New Roman" w:cs="Times New Roman"/>
          <w:sz w:val="24"/>
          <w:szCs w:val="24"/>
          <w:lang w:bidi="it-IT"/>
        </w:rPr>
      </w:pPr>
      <w:r w:rsidRPr="00E569C9">
        <w:rPr>
          <w:rFonts w:ascii="Times New Roman" w:hAnsi="Times New Roman" w:cs="Times New Roman"/>
          <w:sz w:val="24"/>
          <w:szCs w:val="24"/>
          <w:lang w:bidi="it-IT"/>
        </w:rPr>
        <w:t xml:space="preserve">Australia, Giappone, Nuova Zelanda, Repubblica di Corea, Ruanda, Singapore, Tailandia, nonche' gli ulteriori Stati e territori a basso rischio epidemiologico, individuati, tra quelli di cui all'elenco E, con ordinanza adottata ai sensi dell'articolo 6, comma 2. </w:t>
      </w:r>
    </w:p>
    <w:p w14:paraId="61CCEBB5" w14:textId="77777777" w:rsidR="00C11E68" w:rsidRPr="00E569C9" w:rsidRDefault="00C11E68" w:rsidP="00C11E68">
      <w:pPr>
        <w:pStyle w:val="PreformattatoHTML"/>
        <w:jc w:val="both"/>
        <w:rPr>
          <w:rFonts w:ascii="Times New Roman" w:hAnsi="Times New Roman" w:cs="Times New Roman"/>
          <w:sz w:val="24"/>
          <w:szCs w:val="24"/>
          <w:lang w:bidi="it-IT"/>
        </w:rPr>
      </w:pPr>
    </w:p>
    <w:p w14:paraId="0D7B681B" w14:textId="77777777" w:rsidR="00C11E68" w:rsidRPr="00E569C9" w:rsidRDefault="00C11E68" w:rsidP="00C11E68">
      <w:pPr>
        <w:pStyle w:val="PreformattatoHTML"/>
        <w:jc w:val="both"/>
        <w:rPr>
          <w:rFonts w:ascii="Times New Roman" w:hAnsi="Times New Roman" w:cs="Times New Roman"/>
          <w:sz w:val="24"/>
          <w:szCs w:val="24"/>
          <w:lang w:bidi="it-IT"/>
        </w:rPr>
      </w:pPr>
    </w:p>
    <w:p w14:paraId="5255961F"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Elenco E</w:t>
      </w:r>
    </w:p>
    <w:p w14:paraId="386CF396" w14:textId="77777777" w:rsidR="00C11E68" w:rsidRPr="00E569C9" w:rsidRDefault="00C11E68" w:rsidP="00C11E68">
      <w:pPr>
        <w:pStyle w:val="PreformattatoHTML"/>
        <w:jc w:val="both"/>
        <w:rPr>
          <w:rFonts w:ascii="Times New Roman" w:hAnsi="Times New Roman" w:cs="Times New Roman"/>
          <w:sz w:val="24"/>
          <w:szCs w:val="24"/>
          <w:lang w:bidi="it-IT"/>
        </w:rPr>
      </w:pPr>
      <w:r w:rsidRPr="00E569C9">
        <w:rPr>
          <w:rFonts w:ascii="Times New Roman" w:hAnsi="Times New Roman" w:cs="Times New Roman"/>
          <w:sz w:val="24"/>
          <w:szCs w:val="24"/>
          <w:lang w:bidi="it-IT"/>
        </w:rPr>
        <w:t xml:space="preserve">Tutti gli Stati e territori non espressamente indicati in altro elenco. </w:t>
      </w:r>
      <w:commentRangeEnd w:id="9"/>
      <w:r>
        <w:rPr>
          <w:rStyle w:val="Rimandocommento"/>
          <w:rFonts w:asciiTheme="minorHAnsi" w:eastAsiaTheme="minorHAnsi" w:hAnsiTheme="minorHAnsi" w:cstheme="minorBidi"/>
          <w:lang w:eastAsia="en-US"/>
        </w:rPr>
        <w:commentReference w:id="9"/>
      </w:r>
    </w:p>
    <w:p w14:paraId="46C9908B" w14:textId="77777777" w:rsidR="00C11E68" w:rsidRDefault="00C11E68" w:rsidP="00C11E68"/>
    <w:p w14:paraId="3890B20B" w14:textId="7D8235CD" w:rsidR="00E40A51" w:rsidRPr="004C7374" w:rsidRDefault="00E40A51" w:rsidP="00E40A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61B5DF82" w14:textId="05EE38FC" w:rsidR="004C1BFC" w:rsidRPr="003F7DC9" w:rsidRDefault="004C1BFC" w:rsidP="0019267B">
      <w:pPr>
        <w:spacing w:line="242" w:lineRule="auto"/>
        <w:rPr>
          <w:sz w:val="23"/>
        </w:rPr>
        <w:sectPr w:rsidR="004C1BFC" w:rsidRPr="003F7DC9">
          <w:pgSz w:w="11900" w:h="16840"/>
          <w:pgMar w:top="1600" w:right="1020" w:bottom="280" w:left="1060" w:header="720" w:footer="720" w:gutter="0"/>
          <w:cols w:space="720"/>
        </w:sectPr>
      </w:pPr>
    </w:p>
    <w:p w14:paraId="194C6375" w14:textId="77777777" w:rsidR="004C1BFC" w:rsidRPr="009778BC" w:rsidRDefault="00D9217B" w:rsidP="0019267B">
      <w:pPr>
        <w:spacing w:before="68"/>
        <w:ind w:left="1259" w:right="1402"/>
        <w:jc w:val="center"/>
        <w:rPr>
          <w:b/>
          <w:sz w:val="28"/>
          <w:szCs w:val="28"/>
        </w:rPr>
      </w:pPr>
      <w:r w:rsidRPr="009778BC">
        <w:rPr>
          <w:b/>
          <w:color w:val="231F20"/>
          <w:sz w:val="28"/>
          <w:szCs w:val="28"/>
        </w:rPr>
        <w:lastRenderedPageBreak/>
        <w:t>Allegato 21</w:t>
      </w:r>
    </w:p>
    <w:p w14:paraId="22904231" w14:textId="77777777" w:rsidR="004C1BFC" w:rsidRPr="009778BC" w:rsidRDefault="00D9217B" w:rsidP="009778BC">
      <w:pPr>
        <w:spacing w:before="100" w:line="183" w:lineRule="exact"/>
        <w:ind w:left="142" w:right="133" w:hanging="284"/>
        <w:jc w:val="center"/>
        <w:rPr>
          <w:b/>
        </w:rPr>
      </w:pPr>
      <w:r w:rsidRPr="009778BC">
        <w:rPr>
          <w:b/>
          <w:color w:val="231F20"/>
        </w:rPr>
        <w:t>INDICAZIONI OPERATIVE PER LA GESTIONE DI CASI E FOCOLAI</w:t>
      </w:r>
    </w:p>
    <w:p w14:paraId="13481E9B" w14:textId="77777777" w:rsidR="004C1BFC" w:rsidRPr="009778BC" w:rsidRDefault="00D9217B" w:rsidP="009778BC">
      <w:pPr>
        <w:spacing w:line="183" w:lineRule="exact"/>
        <w:ind w:left="142" w:right="133" w:hanging="284"/>
        <w:jc w:val="center"/>
      </w:pPr>
      <w:r w:rsidRPr="009778BC">
        <w:rPr>
          <w:b/>
          <w:noProof/>
          <w:lang w:bidi="ar-SA"/>
        </w:rPr>
        <w:drawing>
          <wp:anchor distT="0" distB="0" distL="0" distR="0" simplePos="0" relativeHeight="251661312" behindDoc="1" locked="0" layoutInCell="1" allowOverlap="1" wp14:anchorId="0C9C4A35" wp14:editId="7D9C416C">
            <wp:simplePos x="0" y="0"/>
            <wp:positionH relativeFrom="page">
              <wp:posOffset>1057275</wp:posOffset>
            </wp:positionH>
            <wp:positionV relativeFrom="paragraph">
              <wp:posOffset>405765</wp:posOffset>
            </wp:positionV>
            <wp:extent cx="5387340" cy="7618730"/>
            <wp:effectExtent l="0" t="0" r="3810" b="1270"/>
            <wp:wrapNone/>
            <wp:docPr id="75"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25.png"/>
                    <pic:cNvPicPr/>
                  </pic:nvPicPr>
                  <pic:blipFill>
                    <a:blip r:embed="rId46" cstate="print"/>
                    <a:stretch>
                      <a:fillRect/>
                    </a:stretch>
                  </pic:blipFill>
                  <pic:spPr>
                    <a:xfrm>
                      <a:off x="0" y="0"/>
                      <a:ext cx="5387340" cy="7618730"/>
                    </a:xfrm>
                    <a:prstGeom prst="rect">
                      <a:avLst/>
                    </a:prstGeom>
                  </pic:spPr>
                </pic:pic>
              </a:graphicData>
            </a:graphic>
          </wp:anchor>
        </w:drawing>
      </w:r>
      <w:r w:rsidRPr="009778BC">
        <w:rPr>
          <w:b/>
          <w:color w:val="231F20"/>
        </w:rPr>
        <w:t>DI SARS-CoV-2 NELLE SCUOLE E NEI SERVIZI EDUCATIVI DELL’INFANZI</w:t>
      </w:r>
      <w:r w:rsidRPr="009778BC">
        <w:rPr>
          <w:color w:val="231F20"/>
        </w:rPr>
        <w:t>A</w:t>
      </w:r>
    </w:p>
    <w:p w14:paraId="50CADAC1" w14:textId="77777777" w:rsidR="004C1BFC" w:rsidRPr="003F7DC9" w:rsidRDefault="004C1BFC" w:rsidP="0019267B">
      <w:pPr>
        <w:spacing w:line="183" w:lineRule="exact"/>
        <w:jc w:val="center"/>
        <w:rPr>
          <w:sz w:val="17"/>
        </w:rPr>
        <w:sectPr w:rsidR="004C1BFC" w:rsidRPr="003F7DC9">
          <w:pgSz w:w="11900" w:h="14920"/>
          <w:pgMar w:top="120" w:right="1560" w:bottom="280" w:left="1560" w:header="720" w:footer="720" w:gutter="0"/>
          <w:cols w:space="720"/>
        </w:sectPr>
      </w:pPr>
    </w:p>
    <w:p w14:paraId="1136EBAB" w14:textId="77777777" w:rsidR="004C1BFC" w:rsidRPr="003F7DC9" w:rsidRDefault="004C1BFC" w:rsidP="0019267B">
      <w:pPr>
        <w:pStyle w:val="Corpotesto"/>
        <w:spacing w:before="1"/>
        <w:rPr>
          <w:sz w:val="19"/>
        </w:rPr>
      </w:pPr>
    </w:p>
    <w:p w14:paraId="02FBB287" w14:textId="77777777" w:rsidR="004C1BFC" w:rsidRPr="003F7DC9" w:rsidRDefault="00D9217B" w:rsidP="0019267B">
      <w:pPr>
        <w:pStyle w:val="Titolo1"/>
        <w:spacing w:before="98"/>
        <w:ind w:right="857"/>
        <w:rPr>
          <w:rFonts w:ascii="Times New Roman" w:hAnsi="Times New Roman" w:cs="Times New Roman"/>
        </w:rPr>
      </w:pPr>
      <w:r w:rsidRPr="003F7DC9">
        <w:rPr>
          <w:rFonts w:ascii="Times New Roman" w:hAnsi="Times New Roman" w:cs="Times New Roman"/>
          <w:color w:val="313131"/>
          <w:spacing w:val="-10"/>
        </w:rPr>
        <w:t xml:space="preserve">Indicazioni </w:t>
      </w:r>
      <w:r w:rsidRPr="003F7DC9">
        <w:rPr>
          <w:rFonts w:ascii="Times New Roman" w:hAnsi="Times New Roman" w:cs="Times New Roman"/>
          <w:color w:val="313131"/>
          <w:spacing w:val="-9"/>
        </w:rPr>
        <w:t xml:space="preserve">operative </w:t>
      </w:r>
      <w:r w:rsidRPr="003F7DC9">
        <w:rPr>
          <w:rFonts w:ascii="Times New Roman" w:hAnsi="Times New Roman" w:cs="Times New Roman"/>
          <w:color w:val="313131"/>
          <w:spacing w:val="-7"/>
        </w:rPr>
        <w:t xml:space="preserve">per </w:t>
      </w:r>
      <w:r w:rsidRPr="003F7DC9">
        <w:rPr>
          <w:rFonts w:ascii="Times New Roman" w:hAnsi="Times New Roman" w:cs="Times New Roman"/>
          <w:color w:val="313131"/>
          <w:spacing w:val="-5"/>
        </w:rPr>
        <w:t xml:space="preserve">la </w:t>
      </w:r>
      <w:r w:rsidRPr="003F7DC9">
        <w:rPr>
          <w:rFonts w:ascii="Times New Roman" w:hAnsi="Times New Roman" w:cs="Times New Roman"/>
          <w:color w:val="313131"/>
          <w:spacing w:val="-10"/>
        </w:rPr>
        <w:t xml:space="preserve">gestione </w:t>
      </w:r>
      <w:r w:rsidRPr="003F7DC9">
        <w:rPr>
          <w:rFonts w:ascii="Times New Roman" w:hAnsi="Times New Roman" w:cs="Times New Roman"/>
          <w:color w:val="313131"/>
          <w:spacing w:val="-5"/>
        </w:rPr>
        <w:t xml:space="preserve">di </w:t>
      </w:r>
      <w:r w:rsidRPr="003F7DC9">
        <w:rPr>
          <w:rFonts w:ascii="Times New Roman" w:hAnsi="Times New Roman" w:cs="Times New Roman"/>
          <w:color w:val="313131"/>
          <w:spacing w:val="-8"/>
        </w:rPr>
        <w:t xml:space="preserve">casi </w:t>
      </w:r>
      <w:r w:rsidRPr="003F7DC9">
        <w:rPr>
          <w:rFonts w:ascii="Times New Roman" w:hAnsi="Times New Roman" w:cs="Times New Roman"/>
          <w:color w:val="313131"/>
        </w:rPr>
        <w:t xml:space="preserve">e </w:t>
      </w:r>
      <w:r w:rsidRPr="003F7DC9">
        <w:rPr>
          <w:rFonts w:ascii="Times New Roman" w:hAnsi="Times New Roman" w:cs="Times New Roman"/>
          <w:color w:val="313131"/>
          <w:spacing w:val="-9"/>
        </w:rPr>
        <w:t xml:space="preserve">focolai </w:t>
      </w:r>
      <w:r w:rsidRPr="003F7DC9">
        <w:rPr>
          <w:rFonts w:ascii="Times New Roman" w:hAnsi="Times New Roman" w:cs="Times New Roman"/>
          <w:color w:val="313131"/>
          <w:spacing w:val="-5"/>
        </w:rPr>
        <w:t xml:space="preserve">di </w:t>
      </w:r>
      <w:r w:rsidRPr="003F7DC9">
        <w:rPr>
          <w:rFonts w:ascii="Times New Roman" w:hAnsi="Times New Roman" w:cs="Times New Roman"/>
          <w:color w:val="313131"/>
          <w:spacing w:val="-12"/>
        </w:rPr>
        <w:t>SARS-CoV-2</w:t>
      </w:r>
      <w:r w:rsidRPr="003F7DC9">
        <w:rPr>
          <w:rFonts w:ascii="Times New Roman" w:hAnsi="Times New Roman" w:cs="Times New Roman"/>
          <w:color w:val="313131"/>
          <w:spacing w:val="-86"/>
        </w:rPr>
        <w:t xml:space="preserve"> </w:t>
      </w:r>
      <w:r w:rsidRPr="003F7DC9">
        <w:rPr>
          <w:rFonts w:ascii="Times New Roman" w:hAnsi="Times New Roman" w:cs="Times New Roman"/>
          <w:color w:val="313131"/>
          <w:spacing w:val="-10"/>
        </w:rPr>
        <w:t>nelle</w:t>
      </w:r>
    </w:p>
    <w:p w14:paraId="0CFC8963" w14:textId="77777777" w:rsidR="004C1BFC" w:rsidRPr="003F7DC9" w:rsidRDefault="00D9217B" w:rsidP="0019267B">
      <w:pPr>
        <w:spacing w:line="594" w:lineRule="exact"/>
        <w:ind w:left="372"/>
        <w:rPr>
          <w:b/>
          <w:sz w:val="52"/>
        </w:rPr>
      </w:pPr>
      <w:r w:rsidRPr="003F7DC9">
        <w:rPr>
          <w:b/>
          <w:color w:val="313131"/>
          <w:spacing w:val="-9"/>
          <w:sz w:val="52"/>
        </w:rPr>
        <w:t xml:space="preserve">scuole </w:t>
      </w:r>
      <w:r w:rsidRPr="003F7DC9">
        <w:rPr>
          <w:b/>
          <w:color w:val="313131"/>
          <w:sz w:val="52"/>
        </w:rPr>
        <w:t xml:space="preserve">e </w:t>
      </w:r>
      <w:r w:rsidRPr="003F7DC9">
        <w:rPr>
          <w:b/>
          <w:color w:val="313131"/>
          <w:spacing w:val="-7"/>
          <w:sz w:val="52"/>
        </w:rPr>
        <w:t xml:space="preserve">nei </w:t>
      </w:r>
      <w:r w:rsidRPr="003F7DC9">
        <w:rPr>
          <w:b/>
          <w:color w:val="313131"/>
          <w:spacing w:val="-9"/>
          <w:sz w:val="52"/>
        </w:rPr>
        <w:t>servizi educativi</w:t>
      </w:r>
      <w:r w:rsidRPr="003F7DC9">
        <w:rPr>
          <w:b/>
          <w:color w:val="313131"/>
          <w:spacing w:val="-72"/>
          <w:sz w:val="52"/>
        </w:rPr>
        <w:t xml:space="preserve"> </w:t>
      </w:r>
      <w:r w:rsidRPr="003F7DC9">
        <w:rPr>
          <w:b/>
          <w:color w:val="313131"/>
          <w:spacing w:val="-10"/>
          <w:sz w:val="52"/>
        </w:rPr>
        <w:t>dell’infanzia</w:t>
      </w:r>
    </w:p>
    <w:p w14:paraId="4F2F521D" w14:textId="77777777" w:rsidR="004C1BFC" w:rsidRPr="003F7DC9" w:rsidRDefault="00D9217B" w:rsidP="0019267B">
      <w:pPr>
        <w:spacing w:before="334"/>
        <w:ind w:left="371"/>
        <w:rPr>
          <w:sz w:val="26"/>
        </w:rPr>
      </w:pPr>
      <w:r w:rsidRPr="003F7DC9">
        <w:rPr>
          <w:color w:val="0B0B0B"/>
          <w:sz w:val="26"/>
        </w:rPr>
        <w:t>Versione del 28 agosto 2020</w:t>
      </w:r>
    </w:p>
    <w:p w14:paraId="656E0761" w14:textId="77777777" w:rsidR="004C1BFC" w:rsidRPr="003F7DC9" w:rsidRDefault="00D9217B" w:rsidP="0019267B">
      <w:pPr>
        <w:spacing w:before="148"/>
        <w:ind w:left="371"/>
        <w:rPr>
          <w:b/>
          <w:sz w:val="26"/>
        </w:rPr>
      </w:pPr>
      <w:r w:rsidRPr="003F7DC9">
        <w:rPr>
          <w:b/>
          <w:color w:val="0B0B0B"/>
          <w:sz w:val="26"/>
        </w:rPr>
        <w:t>Gruppo di Lavoro ISS, Ministero della Salute, Ministero dell’Istruzione, INAIL, Fondazione Bruno Kessler, Regione Emilia-Romagna, Regione Veneto</w:t>
      </w:r>
    </w:p>
    <w:p w14:paraId="491DF186" w14:textId="77777777" w:rsidR="004C1BFC" w:rsidRPr="003F7DC9" w:rsidRDefault="00D9217B" w:rsidP="0019267B">
      <w:pPr>
        <w:spacing w:before="224"/>
        <w:ind w:left="371"/>
        <w:rPr>
          <w:b/>
          <w:sz w:val="20"/>
        </w:rPr>
      </w:pPr>
      <w:r w:rsidRPr="003F7DC9">
        <w:rPr>
          <w:b/>
          <w:color w:val="0B0B0B"/>
          <w:sz w:val="20"/>
        </w:rPr>
        <w:t>Istituto Superiore di Sanità</w:t>
      </w:r>
    </w:p>
    <w:p w14:paraId="1CC780FE" w14:textId="77777777" w:rsidR="004C1BFC" w:rsidRPr="003F7DC9" w:rsidRDefault="00D9217B" w:rsidP="0019267B">
      <w:pPr>
        <w:spacing w:before="6"/>
        <w:ind w:left="635"/>
        <w:rPr>
          <w:sz w:val="19"/>
        </w:rPr>
      </w:pPr>
      <w:r w:rsidRPr="003F7DC9">
        <w:rPr>
          <w:color w:val="0B0B0B"/>
          <w:sz w:val="19"/>
        </w:rPr>
        <w:t>Fortunato “Paolo” D’ANCONA, Annalisa PANTOSTI, Patrizio PEZZOTTI, Flavia RICCARDO</w:t>
      </w:r>
    </w:p>
    <w:p w14:paraId="2CAC458D" w14:textId="77777777" w:rsidR="004C1BFC" w:rsidRPr="003F7DC9" w:rsidRDefault="00D9217B" w:rsidP="0019267B">
      <w:pPr>
        <w:spacing w:before="4"/>
        <w:ind w:left="1028"/>
        <w:rPr>
          <w:i/>
          <w:sz w:val="19"/>
        </w:rPr>
      </w:pPr>
      <w:r w:rsidRPr="003F7DC9">
        <w:rPr>
          <w:i/>
          <w:color w:val="0B0B0B"/>
          <w:sz w:val="19"/>
        </w:rPr>
        <w:t>Dipartimento Malattie Infettive</w:t>
      </w:r>
    </w:p>
    <w:p w14:paraId="67F4EB51" w14:textId="77777777" w:rsidR="004C1BFC" w:rsidRPr="003F7DC9" w:rsidRDefault="00D9217B" w:rsidP="0019267B">
      <w:pPr>
        <w:spacing w:before="6"/>
        <w:ind w:left="635"/>
        <w:rPr>
          <w:sz w:val="19"/>
        </w:rPr>
      </w:pPr>
      <w:r w:rsidRPr="003F7DC9">
        <w:rPr>
          <w:color w:val="0B0B0B"/>
          <w:sz w:val="19"/>
        </w:rPr>
        <w:t>Aurora ANGELOZZI, Luigi BERTINATO, Gianfranco BRAMBILLA, Susanna CAMINADA</w:t>
      </w:r>
    </w:p>
    <w:p w14:paraId="39F46C00" w14:textId="77777777" w:rsidR="004C1BFC" w:rsidRPr="003F7DC9" w:rsidRDefault="00D9217B" w:rsidP="0019267B">
      <w:pPr>
        <w:spacing w:before="6"/>
        <w:ind w:left="1027"/>
        <w:rPr>
          <w:i/>
          <w:sz w:val="19"/>
        </w:rPr>
      </w:pPr>
      <w:r w:rsidRPr="003F7DC9">
        <w:rPr>
          <w:i/>
          <w:color w:val="0B0B0B"/>
          <w:sz w:val="19"/>
        </w:rPr>
        <w:t>Segreteria Scientifica di Presidenza</w:t>
      </w:r>
    </w:p>
    <w:p w14:paraId="70E01337" w14:textId="77777777" w:rsidR="004C1BFC" w:rsidRPr="003F7DC9" w:rsidRDefault="00D9217B" w:rsidP="0019267B">
      <w:pPr>
        <w:spacing w:before="5"/>
        <w:ind w:left="635"/>
        <w:rPr>
          <w:sz w:val="19"/>
        </w:rPr>
      </w:pPr>
      <w:r w:rsidRPr="003F7DC9">
        <w:rPr>
          <w:color w:val="0B0B0B"/>
          <w:sz w:val="19"/>
        </w:rPr>
        <w:t>Donatella BARBINA, Debora GUERRERA, Alfonso MAZZACCARA</w:t>
      </w:r>
    </w:p>
    <w:p w14:paraId="5F4E0F4D" w14:textId="77777777" w:rsidR="004C1BFC" w:rsidRPr="003F7DC9" w:rsidRDefault="00D9217B" w:rsidP="0019267B">
      <w:pPr>
        <w:spacing w:before="6"/>
        <w:ind w:left="1027"/>
        <w:rPr>
          <w:i/>
          <w:sz w:val="19"/>
        </w:rPr>
      </w:pPr>
      <w:r w:rsidRPr="003F7DC9">
        <w:rPr>
          <w:i/>
          <w:color w:val="0B0B0B"/>
          <w:sz w:val="19"/>
        </w:rPr>
        <w:t>Servizio Formazione</w:t>
      </w:r>
    </w:p>
    <w:p w14:paraId="50ADF395" w14:textId="77777777" w:rsidR="004C1BFC" w:rsidRPr="003F7DC9" w:rsidRDefault="00D9217B" w:rsidP="0019267B">
      <w:pPr>
        <w:spacing w:before="5"/>
        <w:ind w:left="635"/>
        <w:rPr>
          <w:sz w:val="19"/>
        </w:rPr>
      </w:pPr>
      <w:r w:rsidRPr="003F7DC9">
        <w:rPr>
          <w:color w:val="0B0B0B"/>
          <w:sz w:val="19"/>
        </w:rPr>
        <w:t>Daniela D’ANGELO, Primiano IANNONE, Roberto LATINA</w:t>
      </w:r>
    </w:p>
    <w:p w14:paraId="3C668993" w14:textId="77777777" w:rsidR="004C1BFC" w:rsidRPr="003F7DC9" w:rsidRDefault="00D9217B" w:rsidP="0019267B">
      <w:pPr>
        <w:spacing w:before="5"/>
        <w:ind w:left="1028"/>
        <w:rPr>
          <w:i/>
          <w:sz w:val="19"/>
        </w:rPr>
      </w:pPr>
      <w:r w:rsidRPr="003F7DC9">
        <w:rPr>
          <w:i/>
          <w:color w:val="0B0B0B"/>
          <w:sz w:val="19"/>
        </w:rPr>
        <w:t>Centro Nazionale Eccellenza Clinica, Qualità e Sicurezza delle Cure</w:t>
      </w:r>
    </w:p>
    <w:p w14:paraId="44B89C33" w14:textId="77777777" w:rsidR="004C1BFC" w:rsidRPr="003F7DC9" w:rsidRDefault="00D9217B" w:rsidP="0019267B">
      <w:pPr>
        <w:spacing w:before="5"/>
        <w:ind w:left="635"/>
        <w:rPr>
          <w:sz w:val="19"/>
        </w:rPr>
      </w:pPr>
      <w:r w:rsidRPr="003F7DC9">
        <w:rPr>
          <w:color w:val="0B0B0B"/>
          <w:sz w:val="19"/>
        </w:rPr>
        <w:t>Angela SPINELLI</w:t>
      </w:r>
    </w:p>
    <w:p w14:paraId="794D3B86" w14:textId="77777777" w:rsidR="004C1BFC" w:rsidRPr="003F7DC9" w:rsidRDefault="00D9217B" w:rsidP="0019267B">
      <w:pPr>
        <w:spacing w:before="6"/>
        <w:ind w:left="1028"/>
        <w:rPr>
          <w:i/>
          <w:sz w:val="19"/>
        </w:rPr>
      </w:pPr>
      <w:r w:rsidRPr="003F7DC9">
        <w:rPr>
          <w:i/>
          <w:color w:val="0B0B0B"/>
          <w:sz w:val="19"/>
        </w:rPr>
        <w:t>Centro Nazionale Prevenzione delle Malattie e Promozione della Salute</w:t>
      </w:r>
    </w:p>
    <w:p w14:paraId="22F16C35" w14:textId="77777777" w:rsidR="004C1BFC" w:rsidRPr="003F7DC9" w:rsidRDefault="00D9217B" w:rsidP="0019267B">
      <w:pPr>
        <w:spacing w:before="5"/>
        <w:ind w:left="635"/>
        <w:rPr>
          <w:sz w:val="19"/>
        </w:rPr>
      </w:pPr>
      <w:r w:rsidRPr="003F7DC9">
        <w:rPr>
          <w:color w:val="0B0B0B"/>
          <w:sz w:val="19"/>
        </w:rPr>
        <w:t>Anna Mirella TARANTO</w:t>
      </w:r>
    </w:p>
    <w:p w14:paraId="22D0EFB8" w14:textId="77777777" w:rsidR="004C1BFC" w:rsidRPr="003F7DC9" w:rsidRDefault="00D9217B" w:rsidP="0019267B">
      <w:pPr>
        <w:spacing w:before="6"/>
        <w:ind w:left="1028"/>
        <w:rPr>
          <w:i/>
          <w:sz w:val="19"/>
        </w:rPr>
      </w:pPr>
      <w:r w:rsidRPr="003F7DC9">
        <w:rPr>
          <w:i/>
          <w:color w:val="0B0B0B"/>
          <w:sz w:val="19"/>
        </w:rPr>
        <w:t>Ufficio Stampa</w:t>
      </w:r>
    </w:p>
    <w:p w14:paraId="44891DBE" w14:textId="77777777" w:rsidR="004C1BFC" w:rsidRPr="003F7DC9" w:rsidRDefault="00D9217B" w:rsidP="0019267B">
      <w:pPr>
        <w:spacing w:before="4"/>
        <w:ind w:right="6408"/>
        <w:jc w:val="right"/>
        <w:rPr>
          <w:sz w:val="19"/>
        </w:rPr>
      </w:pPr>
      <w:r w:rsidRPr="003F7DC9">
        <w:rPr>
          <w:color w:val="0B0B0B"/>
          <w:sz w:val="19"/>
        </w:rPr>
        <w:t>Silvio BRUSAFERRO</w:t>
      </w:r>
    </w:p>
    <w:p w14:paraId="5B46C8D4" w14:textId="77777777" w:rsidR="004C1BFC" w:rsidRPr="003F7DC9" w:rsidRDefault="00D9217B" w:rsidP="0019267B">
      <w:pPr>
        <w:spacing w:before="6"/>
        <w:ind w:right="6484"/>
        <w:jc w:val="right"/>
        <w:rPr>
          <w:i/>
          <w:sz w:val="19"/>
        </w:rPr>
      </w:pPr>
      <w:r w:rsidRPr="003F7DC9">
        <w:rPr>
          <w:i/>
          <w:color w:val="0B0B0B"/>
          <w:sz w:val="19"/>
        </w:rPr>
        <w:t>Presidente</w:t>
      </w:r>
      <w:r w:rsidRPr="003F7DC9">
        <w:rPr>
          <w:i/>
          <w:color w:val="0B0B0B"/>
          <w:spacing w:val="24"/>
          <w:sz w:val="19"/>
        </w:rPr>
        <w:t xml:space="preserve"> </w:t>
      </w:r>
      <w:r w:rsidRPr="003F7DC9">
        <w:rPr>
          <w:i/>
          <w:color w:val="0B0B0B"/>
          <w:sz w:val="19"/>
        </w:rPr>
        <w:t>ISS</w:t>
      </w:r>
    </w:p>
    <w:p w14:paraId="45935FCE" w14:textId="77777777" w:rsidR="004C1BFC" w:rsidRPr="003F7DC9" w:rsidRDefault="004C1BFC" w:rsidP="0019267B">
      <w:pPr>
        <w:pStyle w:val="Corpotesto"/>
        <w:spacing w:before="7"/>
        <w:rPr>
          <w:i/>
          <w:sz w:val="19"/>
        </w:rPr>
      </w:pPr>
    </w:p>
    <w:p w14:paraId="41CF462A" w14:textId="7A0048A1" w:rsidR="004C1BFC" w:rsidRPr="003F7DC9" w:rsidRDefault="00D9217B" w:rsidP="0019267B">
      <w:pPr>
        <w:ind w:left="371"/>
        <w:rPr>
          <w:b/>
          <w:sz w:val="20"/>
        </w:rPr>
      </w:pPr>
      <w:proofErr w:type="gramStart"/>
      <w:r w:rsidRPr="003F7DC9">
        <w:rPr>
          <w:b/>
          <w:color w:val="0B0B0B"/>
          <w:sz w:val="20"/>
        </w:rPr>
        <w:t>Ministero  della</w:t>
      </w:r>
      <w:proofErr w:type="gramEnd"/>
      <w:r w:rsidRPr="003F7DC9">
        <w:rPr>
          <w:b/>
          <w:color w:val="0B0B0B"/>
          <w:spacing w:val="-16"/>
          <w:sz w:val="20"/>
        </w:rPr>
        <w:t xml:space="preserve"> </w:t>
      </w:r>
      <w:r w:rsidRPr="003F7DC9">
        <w:rPr>
          <w:b/>
          <w:color w:val="0B0B0B"/>
          <w:sz w:val="20"/>
        </w:rPr>
        <w:t>Salute</w:t>
      </w:r>
    </w:p>
    <w:p w14:paraId="47C39B6A" w14:textId="77777777" w:rsidR="004C1BFC" w:rsidRPr="003F7DC9" w:rsidRDefault="00D9217B" w:rsidP="0019267B">
      <w:pPr>
        <w:spacing w:before="6" w:line="247" w:lineRule="auto"/>
        <w:ind w:left="635" w:right="857"/>
        <w:rPr>
          <w:sz w:val="19"/>
        </w:rPr>
      </w:pPr>
      <w:r w:rsidRPr="003F7DC9">
        <w:rPr>
          <w:color w:val="0B0B0B"/>
          <w:sz w:val="19"/>
        </w:rPr>
        <w:t>Anna CARAGLIA, Alessia D’ALISERA. Michela GUIDUCCI, Jessica IERA, Francesco MARAGLINO, Patrizia PARODI, Giovanni REZZA</w:t>
      </w:r>
    </w:p>
    <w:p w14:paraId="362E0966" w14:textId="77777777" w:rsidR="004C1BFC" w:rsidRPr="003F7DC9" w:rsidRDefault="00D9217B" w:rsidP="0019267B">
      <w:pPr>
        <w:spacing w:line="216" w:lineRule="exact"/>
        <w:ind w:left="1027"/>
        <w:rPr>
          <w:i/>
          <w:sz w:val="19"/>
        </w:rPr>
      </w:pPr>
      <w:r w:rsidRPr="003F7DC9">
        <w:rPr>
          <w:i/>
          <w:color w:val="0B0B0B"/>
          <w:sz w:val="19"/>
        </w:rPr>
        <w:t>Direzione Generale della Prevenzione Sanitaria</w:t>
      </w:r>
    </w:p>
    <w:p w14:paraId="1F2B6A5E" w14:textId="77777777" w:rsidR="004C1BFC" w:rsidRPr="003F7DC9" w:rsidRDefault="00D9217B" w:rsidP="0019267B">
      <w:pPr>
        <w:spacing w:before="5"/>
        <w:ind w:left="635"/>
        <w:rPr>
          <w:sz w:val="19"/>
        </w:rPr>
      </w:pPr>
      <w:r w:rsidRPr="003F7DC9">
        <w:rPr>
          <w:color w:val="0B0B0B"/>
          <w:sz w:val="19"/>
        </w:rPr>
        <w:t>Mariadonata BELLENTANI, Simona CARBONE, Andrea URBANI</w:t>
      </w:r>
    </w:p>
    <w:p w14:paraId="5F9C6998" w14:textId="77777777" w:rsidR="004C1BFC" w:rsidRPr="003F7DC9" w:rsidRDefault="00D9217B" w:rsidP="0019267B">
      <w:pPr>
        <w:spacing w:before="6"/>
        <w:ind w:left="897"/>
        <w:rPr>
          <w:i/>
          <w:sz w:val="19"/>
        </w:rPr>
      </w:pPr>
      <w:r w:rsidRPr="003F7DC9">
        <w:rPr>
          <w:i/>
          <w:color w:val="0B0B0B"/>
          <w:sz w:val="19"/>
        </w:rPr>
        <w:t>Direzione Generale della Programmazione Sanitaria</w:t>
      </w:r>
    </w:p>
    <w:p w14:paraId="0E8BD712" w14:textId="77777777" w:rsidR="004C1BFC" w:rsidRPr="003F7DC9" w:rsidRDefault="004C1BFC" w:rsidP="0019267B">
      <w:pPr>
        <w:pStyle w:val="Corpotesto"/>
        <w:spacing w:before="8"/>
        <w:rPr>
          <w:i/>
          <w:sz w:val="19"/>
        </w:rPr>
      </w:pPr>
    </w:p>
    <w:p w14:paraId="25C681C4" w14:textId="77777777" w:rsidR="004C1BFC" w:rsidRPr="003F7DC9" w:rsidRDefault="00D9217B" w:rsidP="0019267B">
      <w:pPr>
        <w:ind w:left="371"/>
        <w:rPr>
          <w:b/>
          <w:sz w:val="20"/>
        </w:rPr>
      </w:pPr>
      <w:r w:rsidRPr="003F7DC9">
        <w:rPr>
          <w:b/>
          <w:color w:val="0B0B0B"/>
          <w:sz w:val="20"/>
        </w:rPr>
        <w:t>Ministero dell’Istruzione</w:t>
      </w:r>
    </w:p>
    <w:p w14:paraId="4B6D06D5" w14:textId="77777777" w:rsidR="004C1BFC" w:rsidRPr="003F7DC9" w:rsidRDefault="00D9217B" w:rsidP="0019267B">
      <w:pPr>
        <w:spacing w:before="6"/>
        <w:ind w:left="687" w:right="1980"/>
        <w:jc w:val="center"/>
        <w:rPr>
          <w:i/>
          <w:sz w:val="19"/>
        </w:rPr>
      </w:pPr>
      <w:r w:rsidRPr="003F7DC9">
        <w:rPr>
          <w:color w:val="0B0B0B"/>
          <w:sz w:val="19"/>
        </w:rPr>
        <w:t xml:space="preserve">Laura PAZIENTI, </w:t>
      </w:r>
      <w:r w:rsidRPr="003F7DC9">
        <w:rPr>
          <w:i/>
          <w:color w:val="0B0B0B"/>
          <w:sz w:val="19"/>
        </w:rPr>
        <w:t>Dipartimento per il Sistema Educativo di Istruzione e di Formazione</w:t>
      </w:r>
    </w:p>
    <w:p w14:paraId="30ABEFEC" w14:textId="77777777" w:rsidR="004C1BFC" w:rsidRPr="003F7DC9" w:rsidRDefault="004C1BFC" w:rsidP="0019267B">
      <w:pPr>
        <w:pStyle w:val="Corpotesto"/>
        <w:spacing w:before="8"/>
        <w:rPr>
          <w:i/>
          <w:sz w:val="19"/>
        </w:rPr>
      </w:pPr>
    </w:p>
    <w:p w14:paraId="4F2002B5" w14:textId="77777777" w:rsidR="004C1BFC" w:rsidRPr="003F7DC9" w:rsidRDefault="00D9217B" w:rsidP="0019267B">
      <w:pPr>
        <w:ind w:left="371"/>
        <w:rPr>
          <w:b/>
          <w:sz w:val="20"/>
        </w:rPr>
      </w:pPr>
      <w:r w:rsidRPr="003F7DC9">
        <w:rPr>
          <w:b/>
          <w:color w:val="0B0B0B"/>
          <w:sz w:val="20"/>
        </w:rPr>
        <w:t>INAIL</w:t>
      </w:r>
    </w:p>
    <w:p w14:paraId="1A14A8A8" w14:textId="77777777" w:rsidR="004C1BFC" w:rsidRPr="003F7DC9" w:rsidRDefault="00D9217B" w:rsidP="0019267B">
      <w:pPr>
        <w:spacing w:before="5"/>
        <w:ind w:left="635"/>
        <w:rPr>
          <w:sz w:val="19"/>
        </w:rPr>
      </w:pPr>
      <w:r w:rsidRPr="003F7DC9">
        <w:rPr>
          <w:color w:val="0B0B0B"/>
          <w:sz w:val="19"/>
        </w:rPr>
        <w:t>Benedetta PERSECHINO, Marta PETYX, Sergio IAVICOLI</w:t>
      </w:r>
    </w:p>
    <w:p w14:paraId="2596F2C6" w14:textId="77777777" w:rsidR="004C1BFC" w:rsidRPr="003F7DC9" w:rsidRDefault="00D9217B" w:rsidP="0019267B">
      <w:pPr>
        <w:spacing w:before="6"/>
        <w:ind w:left="592" w:right="1980"/>
        <w:jc w:val="center"/>
        <w:rPr>
          <w:i/>
          <w:sz w:val="19"/>
        </w:rPr>
      </w:pPr>
      <w:r w:rsidRPr="003F7DC9">
        <w:rPr>
          <w:i/>
          <w:color w:val="0B0B0B"/>
          <w:sz w:val="19"/>
        </w:rPr>
        <w:t>Dipartimento di Medicina, Epidemiologia, Igiene del Lavoro e Ambientale</w:t>
      </w:r>
    </w:p>
    <w:p w14:paraId="2AEC632F" w14:textId="77777777" w:rsidR="004C1BFC" w:rsidRPr="003F7DC9" w:rsidRDefault="004C1BFC" w:rsidP="0019267B">
      <w:pPr>
        <w:pStyle w:val="Corpotesto"/>
        <w:spacing w:before="8"/>
        <w:rPr>
          <w:i/>
          <w:sz w:val="19"/>
        </w:rPr>
      </w:pPr>
    </w:p>
    <w:p w14:paraId="49A5BFF7" w14:textId="77777777" w:rsidR="004C1BFC" w:rsidRPr="003F7DC9" w:rsidRDefault="00D9217B" w:rsidP="0019267B">
      <w:pPr>
        <w:ind w:left="371"/>
        <w:rPr>
          <w:b/>
          <w:sz w:val="20"/>
        </w:rPr>
      </w:pPr>
      <w:r w:rsidRPr="003F7DC9">
        <w:rPr>
          <w:b/>
          <w:color w:val="0B0B0B"/>
          <w:sz w:val="20"/>
        </w:rPr>
        <w:t>Fondazione Bruno Kessler</w:t>
      </w:r>
    </w:p>
    <w:p w14:paraId="76C241EA" w14:textId="77777777" w:rsidR="004C1BFC" w:rsidRPr="003F7DC9" w:rsidRDefault="00D9217B" w:rsidP="0019267B">
      <w:pPr>
        <w:spacing w:before="6"/>
        <w:ind w:left="635"/>
        <w:rPr>
          <w:i/>
          <w:sz w:val="19"/>
        </w:rPr>
      </w:pPr>
      <w:r w:rsidRPr="003F7DC9">
        <w:rPr>
          <w:color w:val="0B0B0B"/>
          <w:sz w:val="19"/>
        </w:rPr>
        <w:t>Stefano MERLER</w:t>
      </w:r>
      <w:r w:rsidRPr="003F7DC9">
        <w:rPr>
          <w:i/>
          <w:color w:val="0B0B0B"/>
          <w:sz w:val="19"/>
        </w:rPr>
        <w:t>, Unità DPCS</w:t>
      </w:r>
    </w:p>
    <w:p w14:paraId="1567B063" w14:textId="77777777" w:rsidR="004C1BFC" w:rsidRPr="003F7DC9" w:rsidRDefault="004C1BFC" w:rsidP="0019267B">
      <w:pPr>
        <w:pStyle w:val="Corpotesto"/>
        <w:spacing w:before="8"/>
        <w:rPr>
          <w:i/>
          <w:sz w:val="19"/>
        </w:rPr>
      </w:pPr>
    </w:p>
    <w:p w14:paraId="45E67B8A" w14:textId="77777777" w:rsidR="004C1BFC" w:rsidRPr="003F7DC9" w:rsidRDefault="00D9217B" w:rsidP="0019267B">
      <w:pPr>
        <w:spacing w:before="1"/>
        <w:ind w:left="372"/>
        <w:rPr>
          <w:b/>
          <w:sz w:val="20"/>
        </w:rPr>
      </w:pPr>
      <w:r w:rsidRPr="003F7DC9">
        <w:rPr>
          <w:b/>
          <w:color w:val="0B0B0B"/>
          <w:sz w:val="20"/>
        </w:rPr>
        <w:t>Regione Emilia-Romagna</w:t>
      </w:r>
    </w:p>
    <w:p w14:paraId="361E321A" w14:textId="77777777" w:rsidR="004C1BFC" w:rsidRPr="003F7DC9" w:rsidRDefault="00D9217B" w:rsidP="0019267B">
      <w:pPr>
        <w:spacing w:before="5"/>
        <w:ind w:left="635"/>
        <w:rPr>
          <w:i/>
          <w:sz w:val="19"/>
        </w:rPr>
      </w:pPr>
      <w:r w:rsidRPr="003F7DC9">
        <w:rPr>
          <w:color w:val="0B0B0B"/>
          <w:sz w:val="19"/>
        </w:rPr>
        <w:t>Kyriakoula PETROPULACOS</w:t>
      </w:r>
      <w:r w:rsidRPr="003F7DC9">
        <w:rPr>
          <w:i/>
          <w:color w:val="0B0B0B"/>
          <w:sz w:val="19"/>
        </w:rPr>
        <w:t>, Direzione Generale Cura della Persona, Salute e Welfare</w:t>
      </w:r>
    </w:p>
    <w:p w14:paraId="3F74E889" w14:textId="77777777" w:rsidR="004C1BFC" w:rsidRPr="003F7DC9" w:rsidRDefault="004C1BFC" w:rsidP="0019267B">
      <w:pPr>
        <w:pStyle w:val="Corpotesto"/>
        <w:spacing w:before="8"/>
        <w:rPr>
          <w:i/>
          <w:sz w:val="19"/>
        </w:rPr>
      </w:pPr>
    </w:p>
    <w:p w14:paraId="0309A87D" w14:textId="77777777" w:rsidR="004C1BFC" w:rsidRPr="003F7DC9" w:rsidRDefault="00D9217B" w:rsidP="0019267B">
      <w:pPr>
        <w:spacing w:before="1"/>
        <w:ind w:left="371"/>
        <w:rPr>
          <w:b/>
          <w:sz w:val="20"/>
        </w:rPr>
      </w:pPr>
      <w:r w:rsidRPr="003F7DC9">
        <w:rPr>
          <w:b/>
          <w:color w:val="0B0B0B"/>
          <w:sz w:val="20"/>
        </w:rPr>
        <w:t>Regione Veneto</w:t>
      </w:r>
    </w:p>
    <w:p w14:paraId="24917949" w14:textId="77777777" w:rsidR="004C1BFC" w:rsidRPr="003F7DC9" w:rsidRDefault="00D9217B" w:rsidP="0019267B">
      <w:pPr>
        <w:spacing w:before="5"/>
        <w:ind w:left="635"/>
        <w:rPr>
          <w:sz w:val="19"/>
        </w:rPr>
      </w:pPr>
      <w:r w:rsidRPr="003F7DC9">
        <w:rPr>
          <w:color w:val="0B0B0B"/>
          <w:sz w:val="19"/>
        </w:rPr>
        <w:t>Michele MONGILLO, Francesca RUSSO, Michele TONON</w:t>
      </w:r>
    </w:p>
    <w:p w14:paraId="7BE6AFFF" w14:textId="77777777" w:rsidR="004C1BFC" w:rsidRPr="003F7DC9" w:rsidRDefault="00D9217B" w:rsidP="0019267B">
      <w:pPr>
        <w:spacing w:before="6"/>
        <w:ind w:left="1027"/>
        <w:rPr>
          <w:i/>
          <w:sz w:val="19"/>
        </w:rPr>
      </w:pPr>
      <w:r w:rsidRPr="003F7DC9">
        <w:rPr>
          <w:i/>
          <w:color w:val="0B0B0B"/>
          <w:sz w:val="19"/>
        </w:rPr>
        <w:t>Direzione Prevenzione, Sicurezza Alimentare, Veterinaria</w:t>
      </w:r>
    </w:p>
    <w:p w14:paraId="5BFACF9B" w14:textId="77777777" w:rsidR="004C1BFC" w:rsidRPr="003F7DC9" w:rsidRDefault="004C1BFC" w:rsidP="0019267B">
      <w:pPr>
        <w:rPr>
          <w:sz w:val="19"/>
        </w:rPr>
        <w:sectPr w:rsidR="004C1BFC" w:rsidRPr="003F7DC9">
          <w:pgSz w:w="11900" w:h="16840"/>
          <w:pgMar w:top="1600" w:right="1680" w:bottom="280" w:left="1640" w:header="720" w:footer="720" w:gutter="0"/>
          <w:cols w:space="720"/>
        </w:sectPr>
      </w:pPr>
    </w:p>
    <w:p w14:paraId="3FFB64D2" w14:textId="77777777" w:rsidR="004C1BFC" w:rsidRPr="003F7DC9" w:rsidRDefault="004C1BFC" w:rsidP="0019267B">
      <w:pPr>
        <w:pStyle w:val="Corpotesto"/>
        <w:spacing w:before="1"/>
        <w:rPr>
          <w:i/>
          <w:sz w:val="19"/>
        </w:rPr>
      </w:pPr>
    </w:p>
    <w:p w14:paraId="2A579B44" w14:textId="77777777" w:rsidR="004C1BFC" w:rsidRPr="003F7DC9" w:rsidRDefault="00D9217B" w:rsidP="0019267B">
      <w:pPr>
        <w:spacing w:before="105"/>
        <w:ind w:left="371"/>
        <w:rPr>
          <w:sz w:val="18"/>
        </w:rPr>
      </w:pPr>
      <w:r w:rsidRPr="003F7DC9">
        <w:rPr>
          <w:color w:val="0B0B0B"/>
          <w:w w:val="105"/>
          <w:sz w:val="18"/>
        </w:rPr>
        <w:t>Istituto Superiore di Sanità</w:t>
      </w:r>
    </w:p>
    <w:p w14:paraId="7DEC4469" w14:textId="77777777" w:rsidR="004C1BFC" w:rsidRPr="003F7DC9" w:rsidRDefault="00D9217B" w:rsidP="0019267B">
      <w:pPr>
        <w:spacing w:before="6" w:line="247" w:lineRule="auto"/>
        <w:ind w:left="371"/>
        <w:rPr>
          <w:b/>
          <w:sz w:val="18"/>
        </w:rPr>
      </w:pPr>
      <w:r w:rsidRPr="003F7DC9">
        <w:rPr>
          <w:b/>
          <w:color w:val="0B0B0B"/>
          <w:w w:val="105"/>
          <w:sz w:val="18"/>
        </w:rPr>
        <w:t>Indicazioni operative per la gestione di casi e focolai di SARS-CoV-2 nelle scuole e nei servizi educativi dell’infanzia. Versione del 28 agosto 2020.</w:t>
      </w:r>
    </w:p>
    <w:p w14:paraId="6C095FA3" w14:textId="77777777" w:rsidR="004C1BFC" w:rsidRPr="003F7DC9" w:rsidRDefault="00D9217B" w:rsidP="0019267B">
      <w:pPr>
        <w:spacing w:line="247" w:lineRule="auto"/>
        <w:ind w:left="371" w:right="328"/>
        <w:rPr>
          <w:sz w:val="18"/>
        </w:rPr>
      </w:pPr>
      <w:r w:rsidRPr="003F7DC9">
        <w:rPr>
          <w:color w:val="0B0B0B"/>
          <w:w w:val="105"/>
          <w:sz w:val="18"/>
        </w:rPr>
        <w:t>Gruppo di Lavoro ISS, Ministero della Salute, Ministero dell’Istruzione, INAIL, Fondazione Bruno Kessler, Regione Emilia-Romagna, Regione Veneto</w:t>
      </w:r>
    </w:p>
    <w:p w14:paraId="3EA6D4D8" w14:textId="77777777" w:rsidR="004C1BFC" w:rsidRPr="00896CC6" w:rsidRDefault="00D9217B" w:rsidP="0019267B">
      <w:pPr>
        <w:ind w:left="372"/>
        <w:rPr>
          <w:sz w:val="18"/>
          <w:lang w:val="en-US"/>
        </w:rPr>
      </w:pPr>
      <w:r w:rsidRPr="00896CC6">
        <w:rPr>
          <w:color w:val="0B0B0B"/>
          <w:w w:val="105"/>
          <w:sz w:val="18"/>
          <w:lang w:val="en-US"/>
        </w:rPr>
        <w:t>2020, ii, 21 p. Rapporto ISS COVID-19 n. 58/2020 Rev.</w:t>
      </w:r>
    </w:p>
    <w:p w14:paraId="21403A36" w14:textId="77777777" w:rsidR="004C1BFC" w:rsidRPr="00896CC6" w:rsidRDefault="004C1BFC" w:rsidP="0019267B">
      <w:pPr>
        <w:pStyle w:val="Corpotesto"/>
        <w:rPr>
          <w:sz w:val="19"/>
          <w:lang w:val="en-US"/>
        </w:rPr>
      </w:pPr>
    </w:p>
    <w:p w14:paraId="3805F7FE" w14:textId="77777777" w:rsidR="004C1BFC" w:rsidRPr="003F7DC9" w:rsidRDefault="00D9217B" w:rsidP="0019267B">
      <w:pPr>
        <w:spacing w:line="247" w:lineRule="auto"/>
        <w:ind w:left="372" w:right="325"/>
        <w:jc w:val="both"/>
        <w:rPr>
          <w:sz w:val="18"/>
        </w:rPr>
      </w:pPr>
      <w:r w:rsidRPr="003F7DC9">
        <w:rPr>
          <w:color w:val="0B0B0B"/>
          <w:w w:val="105"/>
          <w:sz w:val="18"/>
        </w:rPr>
        <w:t>Questo</w:t>
      </w:r>
      <w:r w:rsidRPr="003F7DC9">
        <w:rPr>
          <w:color w:val="0B0B0B"/>
          <w:spacing w:val="-24"/>
          <w:w w:val="105"/>
          <w:sz w:val="18"/>
        </w:rPr>
        <w:t xml:space="preserve"> </w:t>
      </w:r>
      <w:r w:rsidRPr="003F7DC9">
        <w:rPr>
          <w:color w:val="0B0B0B"/>
          <w:w w:val="105"/>
          <w:sz w:val="18"/>
        </w:rPr>
        <w:t>documento,</w:t>
      </w:r>
      <w:r w:rsidRPr="003F7DC9">
        <w:rPr>
          <w:color w:val="0B0B0B"/>
          <w:spacing w:val="-24"/>
          <w:w w:val="105"/>
          <w:sz w:val="18"/>
        </w:rPr>
        <w:t xml:space="preserve"> </w:t>
      </w:r>
      <w:r w:rsidRPr="003F7DC9">
        <w:rPr>
          <w:color w:val="0B0B0B"/>
          <w:w w:val="105"/>
          <w:sz w:val="18"/>
        </w:rPr>
        <w:t>in</w:t>
      </w:r>
      <w:r w:rsidRPr="003F7DC9">
        <w:rPr>
          <w:color w:val="0B0B0B"/>
          <w:spacing w:val="-23"/>
          <w:w w:val="105"/>
          <w:sz w:val="18"/>
        </w:rPr>
        <w:t xml:space="preserve"> </w:t>
      </w:r>
      <w:r w:rsidRPr="003F7DC9">
        <w:rPr>
          <w:color w:val="0B0B0B"/>
          <w:w w:val="105"/>
          <w:sz w:val="18"/>
        </w:rPr>
        <w:t>previsione</w:t>
      </w:r>
      <w:r w:rsidRPr="003F7DC9">
        <w:rPr>
          <w:color w:val="0B0B0B"/>
          <w:spacing w:val="-24"/>
          <w:w w:val="105"/>
          <w:sz w:val="18"/>
        </w:rPr>
        <w:t xml:space="preserve"> </w:t>
      </w:r>
      <w:r w:rsidRPr="003F7DC9">
        <w:rPr>
          <w:color w:val="0B0B0B"/>
          <w:w w:val="105"/>
          <w:sz w:val="18"/>
        </w:rPr>
        <w:t>della</w:t>
      </w:r>
      <w:r w:rsidRPr="003F7DC9">
        <w:rPr>
          <w:color w:val="0B0B0B"/>
          <w:spacing w:val="-22"/>
          <w:w w:val="105"/>
          <w:sz w:val="18"/>
        </w:rPr>
        <w:t xml:space="preserve"> </w:t>
      </w:r>
      <w:r w:rsidRPr="003F7DC9">
        <w:rPr>
          <w:color w:val="0B0B0B"/>
          <w:w w:val="105"/>
          <w:sz w:val="18"/>
        </w:rPr>
        <w:t>prossima</w:t>
      </w:r>
      <w:r w:rsidRPr="003F7DC9">
        <w:rPr>
          <w:color w:val="0B0B0B"/>
          <w:spacing w:val="-24"/>
          <w:w w:val="105"/>
          <w:sz w:val="18"/>
        </w:rPr>
        <w:t xml:space="preserve"> </w:t>
      </w:r>
      <w:r w:rsidRPr="003F7DC9">
        <w:rPr>
          <w:color w:val="0B0B0B"/>
          <w:w w:val="105"/>
          <w:sz w:val="18"/>
        </w:rPr>
        <w:t>riapertura</w:t>
      </w:r>
      <w:r w:rsidRPr="003F7DC9">
        <w:rPr>
          <w:color w:val="0B0B0B"/>
          <w:spacing w:val="-23"/>
          <w:w w:val="105"/>
          <w:sz w:val="18"/>
        </w:rPr>
        <w:t xml:space="preserve"> </w:t>
      </w:r>
      <w:r w:rsidRPr="003F7DC9">
        <w:rPr>
          <w:color w:val="0B0B0B"/>
          <w:w w:val="105"/>
          <w:sz w:val="18"/>
        </w:rPr>
        <w:t>delle</w:t>
      </w:r>
      <w:r w:rsidRPr="003F7DC9">
        <w:rPr>
          <w:color w:val="0B0B0B"/>
          <w:spacing w:val="-24"/>
          <w:w w:val="105"/>
          <w:sz w:val="18"/>
        </w:rPr>
        <w:t xml:space="preserve"> </w:t>
      </w:r>
      <w:r w:rsidRPr="003F7DC9">
        <w:rPr>
          <w:color w:val="0B0B0B"/>
          <w:w w:val="105"/>
          <w:sz w:val="18"/>
        </w:rPr>
        <w:t>scuole</w:t>
      </w:r>
      <w:r w:rsidRPr="003F7DC9">
        <w:rPr>
          <w:color w:val="0B0B0B"/>
          <w:spacing w:val="-24"/>
          <w:w w:val="105"/>
          <w:sz w:val="18"/>
        </w:rPr>
        <w:t xml:space="preserve"> </w:t>
      </w:r>
      <w:r w:rsidRPr="003F7DC9">
        <w:rPr>
          <w:color w:val="0B0B0B"/>
          <w:w w:val="105"/>
          <w:sz w:val="18"/>
        </w:rPr>
        <w:t>(settembre</w:t>
      </w:r>
      <w:r w:rsidRPr="003F7DC9">
        <w:rPr>
          <w:color w:val="0B0B0B"/>
          <w:spacing w:val="-24"/>
          <w:w w:val="105"/>
          <w:sz w:val="18"/>
        </w:rPr>
        <w:t xml:space="preserve"> </w:t>
      </w:r>
      <w:r w:rsidRPr="003F7DC9">
        <w:rPr>
          <w:color w:val="0B0B0B"/>
          <w:w w:val="105"/>
          <w:sz w:val="18"/>
        </w:rPr>
        <w:t>2020),</w:t>
      </w:r>
      <w:r w:rsidRPr="003F7DC9">
        <w:rPr>
          <w:color w:val="0B0B0B"/>
          <w:spacing w:val="-23"/>
          <w:w w:val="105"/>
          <w:sz w:val="18"/>
        </w:rPr>
        <w:t xml:space="preserve"> </w:t>
      </w:r>
      <w:r w:rsidRPr="003F7DC9">
        <w:rPr>
          <w:color w:val="0B0B0B"/>
          <w:w w:val="105"/>
          <w:sz w:val="18"/>
        </w:rPr>
        <w:t>vuole</w:t>
      </w:r>
      <w:r w:rsidRPr="003F7DC9">
        <w:rPr>
          <w:color w:val="0B0B0B"/>
          <w:spacing w:val="-23"/>
          <w:w w:val="105"/>
          <w:sz w:val="18"/>
        </w:rPr>
        <w:t xml:space="preserve"> </w:t>
      </w:r>
      <w:r w:rsidRPr="003F7DC9">
        <w:rPr>
          <w:color w:val="0B0B0B"/>
          <w:w w:val="105"/>
          <w:sz w:val="18"/>
        </w:rPr>
        <w:t>fornire</w:t>
      </w:r>
      <w:r w:rsidRPr="003F7DC9">
        <w:rPr>
          <w:color w:val="0B0B0B"/>
          <w:spacing w:val="-24"/>
          <w:w w:val="105"/>
          <w:sz w:val="18"/>
        </w:rPr>
        <w:t xml:space="preserve"> </w:t>
      </w:r>
      <w:r w:rsidRPr="003F7DC9">
        <w:rPr>
          <w:color w:val="0B0B0B"/>
          <w:w w:val="105"/>
          <w:sz w:val="18"/>
        </w:rPr>
        <w:t>un</w:t>
      </w:r>
      <w:r w:rsidRPr="003F7DC9">
        <w:rPr>
          <w:color w:val="0B0B0B"/>
          <w:spacing w:val="-24"/>
          <w:w w:val="105"/>
          <w:sz w:val="18"/>
        </w:rPr>
        <w:t xml:space="preserve"> </w:t>
      </w:r>
      <w:r w:rsidRPr="003F7DC9">
        <w:rPr>
          <w:color w:val="0B0B0B"/>
          <w:w w:val="105"/>
          <w:sz w:val="18"/>
        </w:rPr>
        <w:t>supporto operativo ai decisori e agli operatori nel settore scolastico e nei Dipartimenti di Prevenzione che sono a pieno titolo coinvolti nel monitoraggio e nella risposta a casi sospetti/probabili e confermati di COVID-19 nonché nell’attuare strategie di prevenzione a livello comunitario. Al suo interno si forniscono indicazioni pratiche per la gestione di eventuali casi e focolai di SARS-CoV-2 nelle scuole e nei servizi educativi dell’infanzia tramite l’utilizzo di scenari ipotetici, in assenza, per il momento, di modelli previsionali</w:t>
      </w:r>
      <w:r w:rsidRPr="003F7DC9">
        <w:rPr>
          <w:color w:val="0B0B0B"/>
          <w:spacing w:val="-22"/>
          <w:w w:val="105"/>
          <w:sz w:val="18"/>
        </w:rPr>
        <w:t xml:space="preserve"> </w:t>
      </w:r>
      <w:r w:rsidRPr="003F7DC9">
        <w:rPr>
          <w:color w:val="0B0B0B"/>
          <w:w w:val="105"/>
          <w:sz w:val="18"/>
        </w:rPr>
        <w:t>solidi.</w:t>
      </w:r>
    </w:p>
    <w:p w14:paraId="5807A4F6" w14:textId="77777777" w:rsidR="004C1BFC" w:rsidRPr="003F7DC9" w:rsidRDefault="004C1BFC" w:rsidP="0019267B">
      <w:pPr>
        <w:pStyle w:val="Corpotesto"/>
      </w:pPr>
    </w:p>
    <w:p w14:paraId="38505B77" w14:textId="77777777" w:rsidR="004C1BFC" w:rsidRPr="003F7DC9" w:rsidRDefault="004C1BFC" w:rsidP="0019267B">
      <w:pPr>
        <w:pStyle w:val="Corpotesto"/>
        <w:spacing w:before="1"/>
        <w:rPr>
          <w:sz w:val="17"/>
        </w:rPr>
      </w:pPr>
    </w:p>
    <w:p w14:paraId="7DD1C5DC" w14:textId="77777777" w:rsidR="004C1BFC" w:rsidRPr="00896CC6" w:rsidRDefault="00D9217B" w:rsidP="0019267B">
      <w:pPr>
        <w:ind w:left="372"/>
        <w:rPr>
          <w:sz w:val="18"/>
          <w:lang w:val="en-US"/>
        </w:rPr>
      </w:pPr>
      <w:r w:rsidRPr="00896CC6">
        <w:rPr>
          <w:color w:val="0B0B0B"/>
          <w:w w:val="105"/>
          <w:sz w:val="18"/>
          <w:lang w:val="en-US"/>
        </w:rPr>
        <w:t>Istituto Superiore di Sanità</w:t>
      </w:r>
    </w:p>
    <w:p w14:paraId="73A07CC2" w14:textId="77777777" w:rsidR="004C1BFC" w:rsidRPr="003F7DC9" w:rsidRDefault="00D9217B" w:rsidP="0019267B">
      <w:pPr>
        <w:spacing w:before="6" w:line="247" w:lineRule="auto"/>
        <w:ind w:left="372" w:right="318"/>
        <w:rPr>
          <w:b/>
          <w:sz w:val="18"/>
        </w:rPr>
      </w:pPr>
      <w:r w:rsidRPr="00896CC6">
        <w:rPr>
          <w:b/>
          <w:color w:val="0B0B0B"/>
          <w:w w:val="105"/>
          <w:sz w:val="18"/>
          <w:lang w:val="en-US"/>
        </w:rPr>
        <w:t>Operational</w:t>
      </w:r>
      <w:r w:rsidRPr="00896CC6">
        <w:rPr>
          <w:b/>
          <w:color w:val="0B0B0B"/>
          <w:spacing w:val="-10"/>
          <w:w w:val="105"/>
          <w:sz w:val="18"/>
          <w:lang w:val="en-US"/>
        </w:rPr>
        <w:t xml:space="preserve"> </w:t>
      </w:r>
      <w:r w:rsidRPr="00896CC6">
        <w:rPr>
          <w:b/>
          <w:color w:val="0B0B0B"/>
          <w:w w:val="105"/>
          <w:sz w:val="18"/>
          <w:lang w:val="en-US"/>
        </w:rPr>
        <w:t>guidance</w:t>
      </w:r>
      <w:r w:rsidRPr="00896CC6">
        <w:rPr>
          <w:b/>
          <w:color w:val="0B0B0B"/>
          <w:spacing w:val="-10"/>
          <w:w w:val="105"/>
          <w:sz w:val="18"/>
          <w:lang w:val="en-US"/>
        </w:rPr>
        <w:t xml:space="preserve"> </w:t>
      </w:r>
      <w:r w:rsidRPr="00896CC6">
        <w:rPr>
          <w:b/>
          <w:color w:val="0B0B0B"/>
          <w:w w:val="105"/>
          <w:sz w:val="18"/>
          <w:lang w:val="en-US"/>
        </w:rPr>
        <w:t>for</w:t>
      </w:r>
      <w:r w:rsidRPr="00896CC6">
        <w:rPr>
          <w:b/>
          <w:color w:val="0B0B0B"/>
          <w:spacing w:val="-10"/>
          <w:w w:val="105"/>
          <w:sz w:val="18"/>
          <w:lang w:val="en-US"/>
        </w:rPr>
        <w:t xml:space="preserve"> </w:t>
      </w:r>
      <w:r w:rsidRPr="00896CC6">
        <w:rPr>
          <w:b/>
          <w:color w:val="0B0B0B"/>
          <w:w w:val="105"/>
          <w:sz w:val="18"/>
          <w:lang w:val="en-US"/>
        </w:rPr>
        <w:t>the</w:t>
      </w:r>
      <w:r w:rsidRPr="00896CC6">
        <w:rPr>
          <w:b/>
          <w:color w:val="0B0B0B"/>
          <w:spacing w:val="-11"/>
          <w:w w:val="105"/>
          <w:sz w:val="18"/>
          <w:lang w:val="en-US"/>
        </w:rPr>
        <w:t xml:space="preserve"> </w:t>
      </w:r>
      <w:r w:rsidRPr="00896CC6">
        <w:rPr>
          <w:b/>
          <w:color w:val="0B0B0B"/>
          <w:w w:val="105"/>
          <w:sz w:val="18"/>
          <w:lang w:val="en-US"/>
        </w:rPr>
        <w:t>management</w:t>
      </w:r>
      <w:r w:rsidRPr="00896CC6">
        <w:rPr>
          <w:b/>
          <w:color w:val="0B0B0B"/>
          <w:spacing w:val="-10"/>
          <w:w w:val="105"/>
          <w:sz w:val="18"/>
          <w:lang w:val="en-US"/>
        </w:rPr>
        <w:t xml:space="preserve"> </w:t>
      </w:r>
      <w:r w:rsidRPr="00896CC6">
        <w:rPr>
          <w:b/>
          <w:color w:val="0B0B0B"/>
          <w:w w:val="105"/>
          <w:sz w:val="18"/>
          <w:lang w:val="en-US"/>
        </w:rPr>
        <w:t>of</w:t>
      </w:r>
      <w:r w:rsidRPr="00896CC6">
        <w:rPr>
          <w:b/>
          <w:color w:val="0B0B0B"/>
          <w:spacing w:val="-10"/>
          <w:w w:val="105"/>
          <w:sz w:val="18"/>
          <w:lang w:val="en-US"/>
        </w:rPr>
        <w:t xml:space="preserve"> </w:t>
      </w:r>
      <w:r w:rsidRPr="00896CC6">
        <w:rPr>
          <w:b/>
          <w:color w:val="0B0B0B"/>
          <w:w w:val="105"/>
          <w:sz w:val="18"/>
          <w:lang w:val="en-US"/>
        </w:rPr>
        <w:t>SARS-CoV-2</w:t>
      </w:r>
      <w:r w:rsidRPr="00896CC6">
        <w:rPr>
          <w:b/>
          <w:color w:val="0B0B0B"/>
          <w:spacing w:val="-10"/>
          <w:w w:val="105"/>
          <w:sz w:val="18"/>
          <w:lang w:val="en-US"/>
        </w:rPr>
        <w:t xml:space="preserve"> </w:t>
      </w:r>
      <w:r w:rsidRPr="00896CC6">
        <w:rPr>
          <w:b/>
          <w:color w:val="0B0B0B"/>
          <w:w w:val="105"/>
          <w:sz w:val="18"/>
          <w:lang w:val="en-US"/>
        </w:rPr>
        <w:t>cases</w:t>
      </w:r>
      <w:r w:rsidRPr="00896CC6">
        <w:rPr>
          <w:b/>
          <w:color w:val="0B0B0B"/>
          <w:spacing w:val="-10"/>
          <w:w w:val="105"/>
          <w:sz w:val="18"/>
          <w:lang w:val="en-US"/>
        </w:rPr>
        <w:t xml:space="preserve"> </w:t>
      </w:r>
      <w:r w:rsidRPr="00896CC6">
        <w:rPr>
          <w:b/>
          <w:color w:val="0B0B0B"/>
          <w:w w:val="105"/>
          <w:sz w:val="18"/>
          <w:lang w:val="en-US"/>
        </w:rPr>
        <w:t>and</w:t>
      </w:r>
      <w:r w:rsidRPr="00896CC6">
        <w:rPr>
          <w:b/>
          <w:color w:val="0B0B0B"/>
          <w:spacing w:val="-10"/>
          <w:w w:val="105"/>
          <w:sz w:val="18"/>
          <w:lang w:val="en-US"/>
        </w:rPr>
        <w:t xml:space="preserve"> </w:t>
      </w:r>
      <w:r w:rsidRPr="00896CC6">
        <w:rPr>
          <w:b/>
          <w:color w:val="0B0B0B"/>
          <w:w w:val="105"/>
          <w:sz w:val="18"/>
          <w:lang w:val="en-US"/>
        </w:rPr>
        <w:t>outbreak</w:t>
      </w:r>
      <w:r w:rsidRPr="00896CC6">
        <w:rPr>
          <w:b/>
          <w:color w:val="0B0B0B"/>
          <w:spacing w:val="-10"/>
          <w:w w:val="105"/>
          <w:sz w:val="18"/>
          <w:lang w:val="en-US"/>
        </w:rPr>
        <w:t xml:space="preserve"> </w:t>
      </w:r>
      <w:r w:rsidRPr="00896CC6">
        <w:rPr>
          <w:b/>
          <w:color w:val="0B0B0B"/>
          <w:w w:val="105"/>
          <w:sz w:val="18"/>
          <w:lang w:val="en-US"/>
        </w:rPr>
        <w:t>in</w:t>
      </w:r>
      <w:r w:rsidRPr="00896CC6">
        <w:rPr>
          <w:b/>
          <w:color w:val="0B0B0B"/>
          <w:spacing w:val="-10"/>
          <w:w w:val="105"/>
          <w:sz w:val="18"/>
          <w:lang w:val="en-US"/>
        </w:rPr>
        <w:t xml:space="preserve"> </w:t>
      </w:r>
      <w:r w:rsidRPr="00896CC6">
        <w:rPr>
          <w:b/>
          <w:color w:val="0B0B0B"/>
          <w:w w:val="105"/>
          <w:sz w:val="18"/>
          <w:lang w:val="en-US"/>
        </w:rPr>
        <w:t>schools</w:t>
      </w:r>
      <w:r w:rsidRPr="00896CC6">
        <w:rPr>
          <w:b/>
          <w:color w:val="0B0B0B"/>
          <w:spacing w:val="-11"/>
          <w:w w:val="105"/>
          <w:sz w:val="18"/>
          <w:lang w:val="en-US"/>
        </w:rPr>
        <w:t xml:space="preserve"> </w:t>
      </w:r>
      <w:r w:rsidRPr="00896CC6">
        <w:rPr>
          <w:b/>
          <w:color w:val="0B0B0B"/>
          <w:w w:val="105"/>
          <w:sz w:val="18"/>
          <w:lang w:val="en-US"/>
        </w:rPr>
        <w:t>and</w:t>
      </w:r>
      <w:r w:rsidRPr="00896CC6">
        <w:rPr>
          <w:b/>
          <w:color w:val="0B0B0B"/>
          <w:spacing w:val="-10"/>
          <w:w w:val="105"/>
          <w:sz w:val="18"/>
          <w:lang w:val="en-US"/>
        </w:rPr>
        <w:t xml:space="preserve"> </w:t>
      </w:r>
      <w:r w:rsidRPr="00896CC6">
        <w:rPr>
          <w:b/>
          <w:color w:val="0B0B0B"/>
          <w:w w:val="105"/>
          <w:sz w:val="18"/>
          <w:lang w:val="en-US"/>
        </w:rPr>
        <w:t xml:space="preserve">kindergartens. </w:t>
      </w:r>
      <w:r w:rsidRPr="003F7DC9">
        <w:rPr>
          <w:b/>
          <w:color w:val="0B0B0B"/>
          <w:w w:val="105"/>
          <w:sz w:val="18"/>
        </w:rPr>
        <w:t>Version of August 28,</w:t>
      </w:r>
      <w:r w:rsidRPr="003F7DC9">
        <w:rPr>
          <w:b/>
          <w:color w:val="0B0B0B"/>
          <w:spacing w:val="-6"/>
          <w:w w:val="105"/>
          <w:sz w:val="18"/>
        </w:rPr>
        <w:t xml:space="preserve"> </w:t>
      </w:r>
      <w:r w:rsidRPr="003F7DC9">
        <w:rPr>
          <w:b/>
          <w:color w:val="0B0B0B"/>
          <w:w w:val="105"/>
          <w:sz w:val="18"/>
        </w:rPr>
        <w:t>2020.</w:t>
      </w:r>
    </w:p>
    <w:p w14:paraId="6EDF17C8" w14:textId="77777777" w:rsidR="004C1BFC" w:rsidRPr="003F7DC9" w:rsidRDefault="00D9217B" w:rsidP="0019267B">
      <w:pPr>
        <w:spacing w:line="247" w:lineRule="auto"/>
        <w:ind w:left="372"/>
        <w:rPr>
          <w:sz w:val="18"/>
        </w:rPr>
      </w:pPr>
      <w:r w:rsidRPr="003F7DC9">
        <w:rPr>
          <w:color w:val="0B0B0B"/>
          <w:w w:val="105"/>
          <w:sz w:val="18"/>
        </w:rPr>
        <w:t>Working</w:t>
      </w:r>
      <w:r w:rsidRPr="003F7DC9">
        <w:rPr>
          <w:color w:val="0B0B0B"/>
          <w:spacing w:val="-27"/>
          <w:w w:val="105"/>
          <w:sz w:val="18"/>
        </w:rPr>
        <w:t xml:space="preserve"> </w:t>
      </w:r>
      <w:r w:rsidRPr="003F7DC9">
        <w:rPr>
          <w:color w:val="0B0B0B"/>
          <w:w w:val="105"/>
          <w:sz w:val="18"/>
        </w:rPr>
        <w:t>Group</w:t>
      </w:r>
      <w:r w:rsidRPr="003F7DC9">
        <w:rPr>
          <w:color w:val="0B0B0B"/>
          <w:spacing w:val="-27"/>
          <w:w w:val="105"/>
          <w:sz w:val="18"/>
        </w:rPr>
        <w:t xml:space="preserve"> </w:t>
      </w:r>
      <w:r w:rsidRPr="003F7DC9">
        <w:rPr>
          <w:color w:val="0B0B0B"/>
          <w:w w:val="105"/>
          <w:sz w:val="18"/>
        </w:rPr>
        <w:t>ISS,</w:t>
      </w:r>
      <w:r w:rsidRPr="003F7DC9">
        <w:rPr>
          <w:color w:val="0B0B0B"/>
          <w:spacing w:val="-26"/>
          <w:w w:val="105"/>
          <w:sz w:val="18"/>
        </w:rPr>
        <w:t xml:space="preserve"> </w:t>
      </w:r>
      <w:r w:rsidRPr="003F7DC9">
        <w:rPr>
          <w:color w:val="0B0B0B"/>
          <w:w w:val="105"/>
          <w:sz w:val="18"/>
        </w:rPr>
        <w:t>Ministero</w:t>
      </w:r>
      <w:r w:rsidRPr="003F7DC9">
        <w:rPr>
          <w:color w:val="0B0B0B"/>
          <w:spacing w:val="-26"/>
          <w:w w:val="105"/>
          <w:sz w:val="18"/>
        </w:rPr>
        <w:t xml:space="preserve"> </w:t>
      </w:r>
      <w:r w:rsidRPr="003F7DC9">
        <w:rPr>
          <w:color w:val="0B0B0B"/>
          <w:w w:val="105"/>
          <w:sz w:val="18"/>
        </w:rPr>
        <w:t>della</w:t>
      </w:r>
      <w:r w:rsidRPr="003F7DC9">
        <w:rPr>
          <w:color w:val="0B0B0B"/>
          <w:spacing w:val="-25"/>
          <w:w w:val="105"/>
          <w:sz w:val="18"/>
        </w:rPr>
        <w:t xml:space="preserve"> </w:t>
      </w:r>
      <w:r w:rsidRPr="003F7DC9">
        <w:rPr>
          <w:color w:val="0B0B0B"/>
          <w:w w:val="105"/>
          <w:sz w:val="18"/>
        </w:rPr>
        <w:t>Salute,</w:t>
      </w:r>
      <w:r w:rsidRPr="003F7DC9">
        <w:rPr>
          <w:color w:val="0B0B0B"/>
          <w:spacing w:val="-26"/>
          <w:w w:val="105"/>
          <w:sz w:val="18"/>
        </w:rPr>
        <w:t xml:space="preserve"> </w:t>
      </w:r>
      <w:r w:rsidRPr="003F7DC9">
        <w:rPr>
          <w:color w:val="0B0B0B"/>
          <w:w w:val="105"/>
          <w:sz w:val="18"/>
        </w:rPr>
        <w:t>Ministero</w:t>
      </w:r>
      <w:r w:rsidRPr="003F7DC9">
        <w:rPr>
          <w:color w:val="0B0B0B"/>
          <w:spacing w:val="-26"/>
          <w:w w:val="105"/>
          <w:sz w:val="18"/>
        </w:rPr>
        <w:t xml:space="preserve"> </w:t>
      </w:r>
      <w:r w:rsidRPr="003F7DC9">
        <w:rPr>
          <w:color w:val="0B0B0B"/>
          <w:w w:val="105"/>
          <w:sz w:val="18"/>
        </w:rPr>
        <w:t>dell’Istruzione,</w:t>
      </w:r>
      <w:r w:rsidRPr="003F7DC9">
        <w:rPr>
          <w:color w:val="0B0B0B"/>
          <w:spacing w:val="-26"/>
          <w:w w:val="105"/>
          <w:sz w:val="18"/>
        </w:rPr>
        <w:t xml:space="preserve"> </w:t>
      </w:r>
      <w:r w:rsidRPr="003F7DC9">
        <w:rPr>
          <w:color w:val="0B0B0B"/>
          <w:w w:val="105"/>
          <w:sz w:val="18"/>
        </w:rPr>
        <w:t>INAIL,</w:t>
      </w:r>
      <w:r w:rsidRPr="003F7DC9">
        <w:rPr>
          <w:color w:val="0B0B0B"/>
          <w:spacing w:val="-27"/>
          <w:w w:val="105"/>
          <w:sz w:val="18"/>
        </w:rPr>
        <w:t xml:space="preserve"> </w:t>
      </w:r>
      <w:r w:rsidRPr="003F7DC9">
        <w:rPr>
          <w:color w:val="0B0B0B"/>
          <w:w w:val="105"/>
          <w:sz w:val="18"/>
        </w:rPr>
        <w:t>Fondazione</w:t>
      </w:r>
      <w:r w:rsidRPr="003F7DC9">
        <w:rPr>
          <w:color w:val="0B0B0B"/>
          <w:spacing w:val="-26"/>
          <w:w w:val="105"/>
          <w:sz w:val="18"/>
        </w:rPr>
        <w:t xml:space="preserve"> </w:t>
      </w:r>
      <w:r w:rsidRPr="003F7DC9">
        <w:rPr>
          <w:color w:val="0B0B0B"/>
          <w:w w:val="105"/>
          <w:sz w:val="18"/>
        </w:rPr>
        <w:t>Bruno</w:t>
      </w:r>
      <w:r w:rsidRPr="003F7DC9">
        <w:rPr>
          <w:color w:val="0B0B0B"/>
          <w:spacing w:val="-26"/>
          <w:w w:val="105"/>
          <w:sz w:val="18"/>
        </w:rPr>
        <w:t xml:space="preserve"> </w:t>
      </w:r>
      <w:r w:rsidRPr="003F7DC9">
        <w:rPr>
          <w:color w:val="0B0B0B"/>
          <w:w w:val="105"/>
          <w:sz w:val="18"/>
        </w:rPr>
        <w:t>Kessler,</w:t>
      </w:r>
      <w:r w:rsidRPr="003F7DC9">
        <w:rPr>
          <w:color w:val="0B0B0B"/>
          <w:spacing w:val="-25"/>
          <w:w w:val="105"/>
          <w:sz w:val="18"/>
        </w:rPr>
        <w:t xml:space="preserve"> </w:t>
      </w:r>
      <w:r w:rsidRPr="003F7DC9">
        <w:rPr>
          <w:color w:val="0B0B0B"/>
          <w:w w:val="105"/>
          <w:sz w:val="18"/>
        </w:rPr>
        <w:t>Regione</w:t>
      </w:r>
      <w:r w:rsidRPr="003F7DC9">
        <w:rPr>
          <w:color w:val="0B0B0B"/>
          <w:spacing w:val="-26"/>
          <w:w w:val="105"/>
          <w:sz w:val="18"/>
        </w:rPr>
        <w:t xml:space="preserve"> </w:t>
      </w:r>
      <w:r w:rsidRPr="003F7DC9">
        <w:rPr>
          <w:color w:val="0B0B0B"/>
          <w:w w:val="105"/>
          <w:sz w:val="18"/>
        </w:rPr>
        <w:t>Emilia- Romagna, Regione</w:t>
      </w:r>
      <w:r w:rsidRPr="003F7DC9">
        <w:rPr>
          <w:color w:val="0B0B0B"/>
          <w:spacing w:val="-3"/>
          <w:w w:val="105"/>
          <w:sz w:val="18"/>
        </w:rPr>
        <w:t xml:space="preserve"> </w:t>
      </w:r>
      <w:r w:rsidRPr="003F7DC9">
        <w:rPr>
          <w:color w:val="0B0B0B"/>
          <w:w w:val="105"/>
          <w:sz w:val="18"/>
        </w:rPr>
        <w:t>Veneto</w:t>
      </w:r>
    </w:p>
    <w:p w14:paraId="7FA056DA" w14:textId="77777777" w:rsidR="004C1BFC" w:rsidRPr="00896CC6" w:rsidRDefault="00D9217B" w:rsidP="0019267B">
      <w:pPr>
        <w:spacing w:line="206" w:lineRule="exact"/>
        <w:ind w:left="372"/>
        <w:rPr>
          <w:sz w:val="18"/>
          <w:lang w:val="en-US"/>
        </w:rPr>
      </w:pPr>
      <w:r w:rsidRPr="00896CC6">
        <w:rPr>
          <w:color w:val="0B0B0B"/>
          <w:w w:val="105"/>
          <w:sz w:val="18"/>
          <w:lang w:val="en-US"/>
        </w:rPr>
        <w:t>2020, ii, 21 p. Rapporto ISS COVID-19 n. 58/2020 Rev. (in Italian)</w:t>
      </w:r>
    </w:p>
    <w:p w14:paraId="4530EB7F" w14:textId="77777777" w:rsidR="004C1BFC" w:rsidRPr="00896CC6" w:rsidRDefault="004C1BFC" w:rsidP="0019267B">
      <w:pPr>
        <w:pStyle w:val="Corpotesto"/>
        <w:spacing w:before="2"/>
        <w:rPr>
          <w:sz w:val="19"/>
          <w:lang w:val="en-US"/>
        </w:rPr>
      </w:pPr>
    </w:p>
    <w:p w14:paraId="00C73C2F" w14:textId="77777777" w:rsidR="004C1BFC" w:rsidRPr="00896CC6" w:rsidRDefault="00D9217B" w:rsidP="0019267B">
      <w:pPr>
        <w:spacing w:line="247" w:lineRule="auto"/>
        <w:ind w:left="372" w:right="327"/>
        <w:jc w:val="both"/>
        <w:rPr>
          <w:sz w:val="18"/>
          <w:lang w:val="en-US"/>
        </w:rPr>
      </w:pPr>
      <w:r w:rsidRPr="00896CC6">
        <w:rPr>
          <w:color w:val="0B0B0B"/>
          <w:w w:val="105"/>
          <w:sz w:val="18"/>
          <w:lang w:val="en-US"/>
        </w:rPr>
        <w:t>This document, in anticipation of the reopening of schools in Italy (September 2020), is aimed at providing a practical support to policy makers, workers in schools and the staff of prevention departments of local health units involved</w:t>
      </w:r>
      <w:r w:rsidRPr="00896CC6">
        <w:rPr>
          <w:color w:val="0B0B0B"/>
          <w:spacing w:val="-22"/>
          <w:w w:val="105"/>
          <w:sz w:val="18"/>
          <w:lang w:val="en-US"/>
        </w:rPr>
        <w:t xml:space="preserve"> </w:t>
      </w:r>
      <w:r w:rsidRPr="00896CC6">
        <w:rPr>
          <w:color w:val="0B0B0B"/>
          <w:w w:val="105"/>
          <w:sz w:val="18"/>
          <w:lang w:val="en-US"/>
        </w:rPr>
        <w:t>in</w:t>
      </w:r>
      <w:r w:rsidRPr="00896CC6">
        <w:rPr>
          <w:color w:val="0B0B0B"/>
          <w:spacing w:val="-21"/>
          <w:w w:val="105"/>
          <w:sz w:val="18"/>
          <w:lang w:val="en-US"/>
        </w:rPr>
        <w:t xml:space="preserve"> </w:t>
      </w:r>
      <w:r w:rsidRPr="00896CC6">
        <w:rPr>
          <w:color w:val="0B0B0B"/>
          <w:w w:val="105"/>
          <w:sz w:val="18"/>
          <w:lang w:val="en-US"/>
        </w:rPr>
        <w:t>the</w:t>
      </w:r>
      <w:r w:rsidRPr="00896CC6">
        <w:rPr>
          <w:color w:val="0B0B0B"/>
          <w:spacing w:val="-21"/>
          <w:w w:val="105"/>
          <w:sz w:val="18"/>
          <w:lang w:val="en-US"/>
        </w:rPr>
        <w:t xml:space="preserve"> </w:t>
      </w:r>
      <w:r w:rsidRPr="00896CC6">
        <w:rPr>
          <w:color w:val="0B0B0B"/>
          <w:w w:val="105"/>
          <w:sz w:val="18"/>
          <w:lang w:val="en-US"/>
        </w:rPr>
        <w:t>monitoring</w:t>
      </w:r>
      <w:r w:rsidRPr="00896CC6">
        <w:rPr>
          <w:color w:val="0B0B0B"/>
          <w:spacing w:val="-22"/>
          <w:w w:val="105"/>
          <w:sz w:val="18"/>
          <w:lang w:val="en-US"/>
        </w:rPr>
        <w:t xml:space="preserve"> </w:t>
      </w:r>
      <w:r w:rsidRPr="00896CC6">
        <w:rPr>
          <w:color w:val="0B0B0B"/>
          <w:w w:val="105"/>
          <w:sz w:val="18"/>
          <w:lang w:val="en-US"/>
        </w:rPr>
        <w:t>and</w:t>
      </w:r>
      <w:r w:rsidRPr="00896CC6">
        <w:rPr>
          <w:color w:val="0B0B0B"/>
          <w:spacing w:val="-21"/>
          <w:w w:val="105"/>
          <w:sz w:val="18"/>
          <w:lang w:val="en-US"/>
        </w:rPr>
        <w:t xml:space="preserve"> </w:t>
      </w:r>
      <w:r w:rsidRPr="00896CC6">
        <w:rPr>
          <w:color w:val="0B0B0B"/>
          <w:w w:val="105"/>
          <w:sz w:val="18"/>
          <w:lang w:val="en-US"/>
        </w:rPr>
        <w:t>response</w:t>
      </w:r>
      <w:r w:rsidRPr="00896CC6">
        <w:rPr>
          <w:color w:val="0B0B0B"/>
          <w:spacing w:val="-21"/>
          <w:w w:val="105"/>
          <w:sz w:val="18"/>
          <w:lang w:val="en-US"/>
        </w:rPr>
        <w:t xml:space="preserve"> </w:t>
      </w:r>
      <w:r w:rsidRPr="00896CC6">
        <w:rPr>
          <w:color w:val="0B0B0B"/>
          <w:w w:val="105"/>
          <w:sz w:val="18"/>
          <w:lang w:val="en-US"/>
        </w:rPr>
        <w:t>to</w:t>
      </w:r>
      <w:r w:rsidRPr="00896CC6">
        <w:rPr>
          <w:color w:val="0B0B0B"/>
          <w:spacing w:val="-21"/>
          <w:w w:val="105"/>
          <w:sz w:val="18"/>
          <w:lang w:val="en-US"/>
        </w:rPr>
        <w:t xml:space="preserve"> </w:t>
      </w:r>
      <w:r w:rsidRPr="00896CC6">
        <w:rPr>
          <w:color w:val="0B0B0B"/>
          <w:w w:val="105"/>
          <w:sz w:val="18"/>
          <w:lang w:val="en-US"/>
        </w:rPr>
        <w:t>suspect/probable/confirmed</w:t>
      </w:r>
      <w:r w:rsidRPr="00896CC6">
        <w:rPr>
          <w:color w:val="0B0B0B"/>
          <w:spacing w:val="-22"/>
          <w:w w:val="105"/>
          <w:sz w:val="18"/>
          <w:lang w:val="en-US"/>
        </w:rPr>
        <w:t xml:space="preserve"> </w:t>
      </w:r>
      <w:r w:rsidRPr="00896CC6">
        <w:rPr>
          <w:color w:val="0B0B0B"/>
          <w:w w:val="105"/>
          <w:sz w:val="18"/>
          <w:lang w:val="en-US"/>
        </w:rPr>
        <w:t>cases</w:t>
      </w:r>
      <w:r w:rsidRPr="00896CC6">
        <w:rPr>
          <w:color w:val="0B0B0B"/>
          <w:spacing w:val="-21"/>
          <w:w w:val="105"/>
          <w:sz w:val="18"/>
          <w:lang w:val="en-US"/>
        </w:rPr>
        <w:t xml:space="preserve"> </w:t>
      </w:r>
      <w:r w:rsidRPr="00896CC6">
        <w:rPr>
          <w:color w:val="0B0B0B"/>
          <w:w w:val="105"/>
          <w:sz w:val="18"/>
          <w:lang w:val="en-US"/>
        </w:rPr>
        <w:t>of</w:t>
      </w:r>
      <w:r w:rsidRPr="00896CC6">
        <w:rPr>
          <w:color w:val="0B0B0B"/>
          <w:spacing w:val="-21"/>
          <w:w w:val="105"/>
          <w:sz w:val="18"/>
          <w:lang w:val="en-US"/>
        </w:rPr>
        <w:t xml:space="preserve"> </w:t>
      </w:r>
      <w:r w:rsidRPr="00896CC6">
        <w:rPr>
          <w:color w:val="0B0B0B"/>
          <w:w w:val="105"/>
          <w:sz w:val="18"/>
          <w:lang w:val="en-US"/>
        </w:rPr>
        <w:t>COVID-19,</w:t>
      </w:r>
      <w:r w:rsidRPr="00896CC6">
        <w:rPr>
          <w:color w:val="0B0B0B"/>
          <w:spacing w:val="-21"/>
          <w:w w:val="105"/>
          <w:sz w:val="18"/>
          <w:lang w:val="en-US"/>
        </w:rPr>
        <w:t xml:space="preserve"> </w:t>
      </w:r>
      <w:r w:rsidRPr="00896CC6">
        <w:rPr>
          <w:color w:val="0B0B0B"/>
          <w:w w:val="105"/>
          <w:sz w:val="18"/>
          <w:lang w:val="en-US"/>
        </w:rPr>
        <w:t>and</w:t>
      </w:r>
      <w:r w:rsidRPr="00896CC6">
        <w:rPr>
          <w:color w:val="0B0B0B"/>
          <w:spacing w:val="-22"/>
          <w:w w:val="105"/>
          <w:sz w:val="18"/>
          <w:lang w:val="en-US"/>
        </w:rPr>
        <w:t xml:space="preserve"> </w:t>
      </w:r>
      <w:r w:rsidRPr="00896CC6">
        <w:rPr>
          <w:color w:val="0B0B0B"/>
          <w:w w:val="105"/>
          <w:sz w:val="18"/>
          <w:lang w:val="en-US"/>
        </w:rPr>
        <w:t>involved</w:t>
      </w:r>
      <w:r w:rsidRPr="00896CC6">
        <w:rPr>
          <w:color w:val="0B0B0B"/>
          <w:spacing w:val="-21"/>
          <w:w w:val="105"/>
          <w:sz w:val="18"/>
          <w:lang w:val="en-US"/>
        </w:rPr>
        <w:t xml:space="preserve"> </w:t>
      </w:r>
      <w:r w:rsidRPr="00896CC6">
        <w:rPr>
          <w:color w:val="0B0B0B"/>
          <w:w w:val="105"/>
          <w:sz w:val="18"/>
          <w:lang w:val="en-US"/>
        </w:rPr>
        <w:t>in</w:t>
      </w:r>
      <w:r w:rsidRPr="00896CC6">
        <w:rPr>
          <w:color w:val="0B0B0B"/>
          <w:spacing w:val="-21"/>
          <w:w w:val="105"/>
          <w:sz w:val="18"/>
          <w:lang w:val="en-US"/>
        </w:rPr>
        <w:t xml:space="preserve"> </w:t>
      </w:r>
      <w:r w:rsidRPr="00896CC6">
        <w:rPr>
          <w:color w:val="0B0B0B"/>
          <w:w w:val="105"/>
          <w:sz w:val="18"/>
          <w:lang w:val="en-US"/>
        </w:rPr>
        <w:t>prevention strategies</w:t>
      </w:r>
      <w:r w:rsidRPr="00896CC6">
        <w:rPr>
          <w:color w:val="0B0B0B"/>
          <w:spacing w:val="-10"/>
          <w:w w:val="105"/>
          <w:sz w:val="18"/>
          <w:lang w:val="en-US"/>
        </w:rPr>
        <w:t xml:space="preserve"> </w:t>
      </w:r>
      <w:r w:rsidRPr="00896CC6">
        <w:rPr>
          <w:color w:val="0B0B0B"/>
          <w:w w:val="105"/>
          <w:sz w:val="18"/>
          <w:lang w:val="en-US"/>
        </w:rPr>
        <w:t>at</w:t>
      </w:r>
      <w:r w:rsidRPr="00896CC6">
        <w:rPr>
          <w:color w:val="0B0B0B"/>
          <w:spacing w:val="-9"/>
          <w:w w:val="105"/>
          <w:sz w:val="18"/>
          <w:lang w:val="en-US"/>
        </w:rPr>
        <w:t xml:space="preserve"> </w:t>
      </w:r>
      <w:r w:rsidRPr="00896CC6">
        <w:rPr>
          <w:color w:val="0B0B0B"/>
          <w:w w:val="105"/>
          <w:sz w:val="18"/>
          <w:lang w:val="en-US"/>
        </w:rPr>
        <w:t>community</w:t>
      </w:r>
      <w:r w:rsidRPr="00896CC6">
        <w:rPr>
          <w:color w:val="0B0B0B"/>
          <w:spacing w:val="-9"/>
          <w:w w:val="105"/>
          <w:sz w:val="18"/>
          <w:lang w:val="en-US"/>
        </w:rPr>
        <w:t xml:space="preserve"> </w:t>
      </w:r>
      <w:r w:rsidRPr="00896CC6">
        <w:rPr>
          <w:color w:val="0B0B0B"/>
          <w:w w:val="105"/>
          <w:sz w:val="18"/>
          <w:lang w:val="en-US"/>
        </w:rPr>
        <w:t>level.</w:t>
      </w:r>
      <w:r w:rsidRPr="00896CC6">
        <w:rPr>
          <w:color w:val="0B0B0B"/>
          <w:spacing w:val="-9"/>
          <w:w w:val="105"/>
          <w:sz w:val="18"/>
          <w:lang w:val="en-US"/>
        </w:rPr>
        <w:t xml:space="preserve"> </w:t>
      </w:r>
      <w:r w:rsidRPr="00896CC6">
        <w:rPr>
          <w:color w:val="0B0B0B"/>
          <w:w w:val="105"/>
          <w:sz w:val="18"/>
          <w:lang w:val="en-US"/>
        </w:rPr>
        <w:t>In</w:t>
      </w:r>
      <w:r w:rsidRPr="00896CC6">
        <w:rPr>
          <w:color w:val="0B0B0B"/>
          <w:spacing w:val="-9"/>
          <w:w w:val="105"/>
          <w:sz w:val="18"/>
          <w:lang w:val="en-US"/>
        </w:rPr>
        <w:t xml:space="preserve"> </w:t>
      </w:r>
      <w:r w:rsidRPr="00896CC6">
        <w:rPr>
          <w:color w:val="0B0B0B"/>
          <w:w w:val="105"/>
          <w:sz w:val="18"/>
          <w:lang w:val="en-US"/>
        </w:rPr>
        <w:t>this</w:t>
      </w:r>
      <w:r w:rsidRPr="00896CC6">
        <w:rPr>
          <w:color w:val="0B0B0B"/>
          <w:spacing w:val="-9"/>
          <w:w w:val="105"/>
          <w:sz w:val="18"/>
          <w:lang w:val="en-US"/>
        </w:rPr>
        <w:t xml:space="preserve"> </w:t>
      </w:r>
      <w:r w:rsidRPr="00896CC6">
        <w:rPr>
          <w:color w:val="0B0B0B"/>
          <w:w w:val="105"/>
          <w:sz w:val="18"/>
          <w:lang w:val="en-US"/>
        </w:rPr>
        <w:t>document,</w:t>
      </w:r>
      <w:r w:rsidRPr="00896CC6">
        <w:rPr>
          <w:color w:val="0B0B0B"/>
          <w:spacing w:val="-9"/>
          <w:w w:val="105"/>
          <w:sz w:val="18"/>
          <w:lang w:val="en-US"/>
        </w:rPr>
        <w:t xml:space="preserve"> </w:t>
      </w:r>
      <w:r w:rsidRPr="00896CC6">
        <w:rPr>
          <w:color w:val="0B0B0B"/>
          <w:w w:val="105"/>
          <w:sz w:val="18"/>
          <w:lang w:val="en-US"/>
        </w:rPr>
        <w:t>practical</w:t>
      </w:r>
      <w:r w:rsidRPr="00896CC6">
        <w:rPr>
          <w:color w:val="0B0B0B"/>
          <w:spacing w:val="-9"/>
          <w:w w:val="105"/>
          <w:sz w:val="18"/>
          <w:lang w:val="en-US"/>
        </w:rPr>
        <w:t xml:space="preserve"> </w:t>
      </w:r>
      <w:r w:rsidRPr="00896CC6">
        <w:rPr>
          <w:color w:val="0B0B0B"/>
          <w:w w:val="105"/>
          <w:sz w:val="18"/>
          <w:lang w:val="en-US"/>
        </w:rPr>
        <w:t>instructions</w:t>
      </w:r>
      <w:r w:rsidRPr="00896CC6">
        <w:rPr>
          <w:color w:val="0B0B0B"/>
          <w:spacing w:val="-9"/>
          <w:w w:val="105"/>
          <w:sz w:val="18"/>
          <w:lang w:val="en-US"/>
        </w:rPr>
        <w:t xml:space="preserve"> </w:t>
      </w:r>
      <w:r w:rsidRPr="00896CC6">
        <w:rPr>
          <w:color w:val="0B0B0B"/>
          <w:w w:val="105"/>
          <w:sz w:val="18"/>
          <w:lang w:val="en-US"/>
        </w:rPr>
        <w:t>are</w:t>
      </w:r>
      <w:r w:rsidRPr="00896CC6">
        <w:rPr>
          <w:color w:val="0B0B0B"/>
          <w:spacing w:val="-9"/>
          <w:w w:val="105"/>
          <w:sz w:val="18"/>
          <w:lang w:val="en-US"/>
        </w:rPr>
        <w:t xml:space="preserve"> </w:t>
      </w:r>
      <w:r w:rsidRPr="00896CC6">
        <w:rPr>
          <w:color w:val="0B0B0B"/>
          <w:w w:val="105"/>
          <w:sz w:val="18"/>
          <w:lang w:val="en-US"/>
        </w:rPr>
        <w:t>provided</w:t>
      </w:r>
      <w:r w:rsidRPr="00896CC6">
        <w:rPr>
          <w:color w:val="0B0B0B"/>
          <w:spacing w:val="-9"/>
          <w:w w:val="105"/>
          <w:sz w:val="18"/>
          <w:lang w:val="en-US"/>
        </w:rPr>
        <w:t xml:space="preserve"> </w:t>
      </w:r>
      <w:r w:rsidRPr="00896CC6">
        <w:rPr>
          <w:color w:val="0B0B0B"/>
          <w:w w:val="105"/>
          <w:sz w:val="18"/>
          <w:lang w:val="en-US"/>
        </w:rPr>
        <w:t>for</w:t>
      </w:r>
      <w:r w:rsidRPr="00896CC6">
        <w:rPr>
          <w:color w:val="0B0B0B"/>
          <w:spacing w:val="-9"/>
          <w:w w:val="105"/>
          <w:sz w:val="18"/>
          <w:lang w:val="en-US"/>
        </w:rPr>
        <w:t xml:space="preserve"> </w:t>
      </w:r>
      <w:r w:rsidRPr="00896CC6">
        <w:rPr>
          <w:color w:val="0B0B0B"/>
          <w:w w:val="105"/>
          <w:sz w:val="18"/>
          <w:lang w:val="en-US"/>
        </w:rPr>
        <w:t>the</w:t>
      </w:r>
      <w:r w:rsidRPr="00896CC6">
        <w:rPr>
          <w:color w:val="0B0B0B"/>
          <w:spacing w:val="-9"/>
          <w:w w:val="105"/>
          <w:sz w:val="18"/>
          <w:lang w:val="en-US"/>
        </w:rPr>
        <w:t xml:space="preserve"> </w:t>
      </w:r>
      <w:r w:rsidRPr="00896CC6">
        <w:rPr>
          <w:color w:val="0B0B0B"/>
          <w:w w:val="105"/>
          <w:sz w:val="18"/>
          <w:lang w:val="en-US"/>
        </w:rPr>
        <w:t>management</w:t>
      </w:r>
      <w:r w:rsidRPr="00896CC6">
        <w:rPr>
          <w:color w:val="0B0B0B"/>
          <w:spacing w:val="-9"/>
          <w:w w:val="105"/>
          <w:sz w:val="18"/>
          <w:lang w:val="en-US"/>
        </w:rPr>
        <w:t xml:space="preserve"> </w:t>
      </w:r>
      <w:r w:rsidRPr="00896CC6">
        <w:rPr>
          <w:color w:val="0B0B0B"/>
          <w:w w:val="105"/>
          <w:sz w:val="18"/>
          <w:lang w:val="en-US"/>
        </w:rPr>
        <w:t>of</w:t>
      </w:r>
      <w:r w:rsidRPr="00896CC6">
        <w:rPr>
          <w:color w:val="0B0B0B"/>
          <w:spacing w:val="-9"/>
          <w:w w:val="105"/>
          <w:sz w:val="18"/>
          <w:lang w:val="en-US"/>
        </w:rPr>
        <w:t xml:space="preserve"> </w:t>
      </w:r>
      <w:r w:rsidRPr="00896CC6">
        <w:rPr>
          <w:color w:val="0B0B0B"/>
          <w:w w:val="105"/>
          <w:sz w:val="18"/>
          <w:lang w:val="en-US"/>
        </w:rPr>
        <w:t>any</w:t>
      </w:r>
      <w:r w:rsidRPr="00896CC6">
        <w:rPr>
          <w:color w:val="0B0B0B"/>
          <w:spacing w:val="-9"/>
          <w:w w:val="105"/>
          <w:sz w:val="18"/>
          <w:lang w:val="en-US"/>
        </w:rPr>
        <w:t xml:space="preserve"> </w:t>
      </w:r>
      <w:r w:rsidRPr="00896CC6">
        <w:rPr>
          <w:color w:val="0B0B0B"/>
          <w:w w:val="105"/>
          <w:sz w:val="18"/>
          <w:lang w:val="en-US"/>
        </w:rPr>
        <w:t>cases or outbreaks of SARS-CoV-2 inside schools and kindergartens using hypothetical scenarios in the absence, at the moment, of solid forecasting</w:t>
      </w:r>
      <w:r w:rsidRPr="00896CC6">
        <w:rPr>
          <w:color w:val="0B0B0B"/>
          <w:spacing w:val="-7"/>
          <w:w w:val="105"/>
          <w:sz w:val="18"/>
          <w:lang w:val="en-US"/>
        </w:rPr>
        <w:t xml:space="preserve"> </w:t>
      </w:r>
      <w:r w:rsidRPr="00896CC6">
        <w:rPr>
          <w:color w:val="0B0B0B"/>
          <w:w w:val="105"/>
          <w:sz w:val="18"/>
          <w:lang w:val="en-US"/>
        </w:rPr>
        <w:t>models.</w:t>
      </w:r>
    </w:p>
    <w:p w14:paraId="765C90C4" w14:textId="77777777" w:rsidR="004C1BFC" w:rsidRPr="00896CC6" w:rsidRDefault="004C1BFC" w:rsidP="0019267B">
      <w:pPr>
        <w:pStyle w:val="Corpotesto"/>
        <w:rPr>
          <w:lang w:val="en-US"/>
        </w:rPr>
      </w:pPr>
    </w:p>
    <w:p w14:paraId="582AAA29" w14:textId="77777777" w:rsidR="004C1BFC" w:rsidRPr="00896CC6" w:rsidRDefault="0070282C" w:rsidP="0019267B">
      <w:pPr>
        <w:pStyle w:val="Corpotesto"/>
        <w:spacing w:before="8"/>
        <w:rPr>
          <w:sz w:val="21"/>
          <w:lang w:val="en-US"/>
        </w:rPr>
      </w:pPr>
      <w:r w:rsidRPr="003F7DC9">
        <w:rPr>
          <w:noProof/>
          <w:lang w:bidi="ar-SA"/>
        </w:rPr>
        <mc:AlternateContent>
          <mc:Choice Requires="wps">
            <w:drawing>
              <wp:anchor distT="0" distB="0" distL="0" distR="0" simplePos="0" relativeHeight="251750400" behindDoc="1" locked="0" layoutInCell="1" allowOverlap="1" wp14:anchorId="01BA4136" wp14:editId="616474FB">
                <wp:simplePos x="0" y="0"/>
                <wp:positionH relativeFrom="page">
                  <wp:posOffset>1249680</wp:posOffset>
                </wp:positionH>
                <wp:positionV relativeFrom="paragraph">
                  <wp:posOffset>173990</wp:posOffset>
                </wp:positionV>
                <wp:extent cx="5022215" cy="551180"/>
                <wp:effectExtent l="0" t="0" r="0" b="0"/>
                <wp:wrapTopAndBottom/>
                <wp:docPr id="118"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215" cy="551180"/>
                        </a:xfrm>
                        <a:prstGeom prst="rect">
                          <a:avLst/>
                        </a:prstGeom>
                        <a:solidFill>
                          <a:srgbClr val="C2C2C2"/>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260238" w14:textId="77777777" w:rsidR="00667E3C" w:rsidRDefault="00667E3C">
                            <w:pPr>
                              <w:spacing w:before="135" w:line="247" w:lineRule="auto"/>
                              <w:ind w:left="307" w:right="244"/>
                              <w:jc w:val="both"/>
                              <w:rPr>
                                <w:rFonts w:ascii="Arial Narrow"/>
                                <w:sz w:val="18"/>
                              </w:rPr>
                            </w:pP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seguente</w:t>
                            </w:r>
                            <w:r>
                              <w:rPr>
                                <w:rFonts w:ascii="Arial Narrow"/>
                                <w:color w:val="0B0B0B"/>
                                <w:spacing w:val="-21"/>
                                <w:w w:val="105"/>
                                <w:sz w:val="18"/>
                              </w:rPr>
                              <w:t xml:space="preserve"> </w:t>
                            </w:r>
                            <w:r>
                              <w:rPr>
                                <w:rFonts w:ascii="Arial Narrow"/>
                                <w:color w:val="0B0B0B"/>
                                <w:w w:val="105"/>
                                <w:sz w:val="18"/>
                              </w:rPr>
                              <w:t>versione</w:t>
                            </w:r>
                            <w:r>
                              <w:rPr>
                                <w:rFonts w:ascii="Arial Narrow"/>
                                <w:color w:val="0B0B0B"/>
                                <w:spacing w:val="-22"/>
                                <w:w w:val="105"/>
                                <w:sz w:val="18"/>
                              </w:rPr>
                              <w:t xml:space="preserve"> </w:t>
                            </w:r>
                            <w:r>
                              <w:rPr>
                                <w:rFonts w:ascii="Arial Narrow"/>
                                <w:color w:val="0B0B0B"/>
                                <w:w w:val="105"/>
                                <w:sz w:val="18"/>
                              </w:rPr>
                              <w:t>sostituisce</w:t>
                            </w:r>
                            <w:r>
                              <w:rPr>
                                <w:rFonts w:ascii="Arial Narrow"/>
                                <w:color w:val="0B0B0B"/>
                                <w:spacing w:val="-22"/>
                                <w:w w:val="105"/>
                                <w:sz w:val="18"/>
                              </w:rPr>
                              <w:t xml:space="preserve"> </w:t>
                            </w: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precedente,</w:t>
                            </w:r>
                            <w:r>
                              <w:rPr>
                                <w:rFonts w:ascii="Arial Narrow"/>
                                <w:color w:val="0B0B0B"/>
                                <w:spacing w:val="-21"/>
                                <w:w w:val="105"/>
                                <w:sz w:val="18"/>
                              </w:rPr>
                              <w:t xml:space="preserve"> </w:t>
                            </w:r>
                            <w:r>
                              <w:rPr>
                                <w:rFonts w:ascii="Arial Narrow"/>
                                <w:color w:val="0B0B0B"/>
                                <w:w w:val="105"/>
                                <w:sz w:val="18"/>
                              </w:rPr>
                              <w:t>con</w:t>
                            </w:r>
                            <w:r>
                              <w:rPr>
                                <w:rFonts w:ascii="Arial Narrow"/>
                                <w:color w:val="0B0B0B"/>
                                <w:spacing w:val="-22"/>
                                <w:w w:val="105"/>
                                <w:sz w:val="18"/>
                              </w:rPr>
                              <w:t xml:space="preserve"> </w:t>
                            </w:r>
                            <w:r>
                              <w:rPr>
                                <w:rFonts w:ascii="Arial Narrow"/>
                                <w:color w:val="0B0B0B"/>
                                <w:w w:val="105"/>
                                <w:sz w:val="18"/>
                              </w:rPr>
                              <w:t>le</w:t>
                            </w:r>
                            <w:r>
                              <w:rPr>
                                <w:rFonts w:ascii="Arial Narrow"/>
                                <w:color w:val="0B0B0B"/>
                                <w:spacing w:val="-21"/>
                                <w:w w:val="105"/>
                                <w:sz w:val="18"/>
                              </w:rPr>
                              <w:t xml:space="preserve"> </w:t>
                            </w:r>
                            <w:r>
                              <w:rPr>
                                <w:rFonts w:ascii="Arial Narrow"/>
                                <w:color w:val="0B0B0B"/>
                                <w:w w:val="105"/>
                                <w:sz w:val="18"/>
                              </w:rPr>
                              <w:t>modifiche</w:t>
                            </w:r>
                            <w:r>
                              <w:rPr>
                                <w:rFonts w:ascii="Arial Narrow"/>
                                <w:color w:val="0B0B0B"/>
                                <w:spacing w:val="-22"/>
                                <w:w w:val="105"/>
                                <w:sz w:val="18"/>
                              </w:rPr>
                              <w:t xml:space="preserve"> </w:t>
                            </w:r>
                            <w:r>
                              <w:rPr>
                                <w:rFonts w:ascii="Arial Narrow"/>
                                <w:color w:val="0B0B0B"/>
                                <w:w w:val="105"/>
                                <w:sz w:val="18"/>
                              </w:rPr>
                              <w:t>e</w:t>
                            </w:r>
                            <w:r>
                              <w:rPr>
                                <w:rFonts w:ascii="Arial Narrow"/>
                                <w:color w:val="0B0B0B"/>
                                <w:spacing w:val="-20"/>
                                <w:w w:val="105"/>
                                <w:sz w:val="18"/>
                              </w:rPr>
                              <w:t xml:space="preserve"> </w:t>
                            </w:r>
                            <w:r>
                              <w:rPr>
                                <w:rFonts w:ascii="Arial Narrow"/>
                                <w:color w:val="0B0B0B"/>
                                <w:w w:val="105"/>
                                <w:sz w:val="18"/>
                              </w:rPr>
                              <w:t>integrazioni</w:t>
                            </w:r>
                            <w:r>
                              <w:rPr>
                                <w:rFonts w:ascii="Arial Narrow"/>
                                <w:color w:val="0B0B0B"/>
                                <w:spacing w:val="-22"/>
                                <w:w w:val="105"/>
                                <w:sz w:val="18"/>
                              </w:rPr>
                              <w:t xml:space="preserve"> </w:t>
                            </w:r>
                            <w:r>
                              <w:rPr>
                                <w:rFonts w:ascii="Arial Narrow"/>
                                <w:color w:val="0B0B0B"/>
                                <w:w w:val="105"/>
                                <w:sz w:val="18"/>
                              </w:rPr>
                              <w:t>richieste</w:t>
                            </w:r>
                            <w:r>
                              <w:rPr>
                                <w:rFonts w:ascii="Arial Narrow"/>
                                <w:color w:val="0B0B0B"/>
                                <w:spacing w:val="-21"/>
                                <w:w w:val="105"/>
                                <w:sz w:val="18"/>
                              </w:rPr>
                              <w:t xml:space="preserve"> </w:t>
                            </w:r>
                            <w:r>
                              <w:rPr>
                                <w:rFonts w:ascii="Arial Narrow"/>
                                <w:color w:val="0B0B0B"/>
                                <w:w w:val="105"/>
                                <w:sz w:val="18"/>
                              </w:rPr>
                              <w:t>dalla</w:t>
                            </w:r>
                            <w:r>
                              <w:rPr>
                                <w:rFonts w:ascii="Arial Narrow"/>
                                <w:color w:val="0B0B0B"/>
                                <w:spacing w:val="-22"/>
                                <w:w w:val="105"/>
                                <w:sz w:val="18"/>
                              </w:rPr>
                              <w:t xml:space="preserve"> </w:t>
                            </w:r>
                            <w:r>
                              <w:rPr>
                                <w:rFonts w:ascii="Arial Narrow"/>
                                <w:color w:val="0B0B0B"/>
                                <w:w w:val="105"/>
                                <w:sz w:val="18"/>
                              </w:rPr>
                              <w:t>Conferenza</w:t>
                            </w:r>
                            <w:r>
                              <w:rPr>
                                <w:rFonts w:ascii="Arial Narrow"/>
                                <w:color w:val="0B0B0B"/>
                                <w:spacing w:val="-21"/>
                                <w:w w:val="105"/>
                                <w:sz w:val="18"/>
                              </w:rPr>
                              <w:t xml:space="preserve"> </w:t>
                            </w:r>
                            <w:r>
                              <w:rPr>
                                <w:rFonts w:ascii="Arial Narrow"/>
                                <w:color w:val="0B0B0B"/>
                                <w:w w:val="105"/>
                                <w:sz w:val="18"/>
                              </w:rPr>
                              <w:t>delle Regioni e delle Province autonome e la relativa approvazione del documento in Conferenza Unificata, il 28 agosto</w:t>
                            </w:r>
                            <w:r>
                              <w:rPr>
                                <w:rFonts w:ascii="Arial Narrow"/>
                                <w:color w:val="0B0B0B"/>
                                <w:spacing w:val="-2"/>
                                <w:w w:val="105"/>
                                <w:sz w:val="18"/>
                              </w:rPr>
                              <w:t xml:space="preserve"> </w:t>
                            </w:r>
                            <w:r>
                              <w:rPr>
                                <w:rFonts w:ascii="Arial Narrow"/>
                                <w:color w:val="0B0B0B"/>
                                <w:w w:val="105"/>
                                <w:sz w:val="18"/>
                              </w:rPr>
                              <w:t>20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BA4136" id="_x0000_t202" coordsize="21600,21600" o:spt="202" path="m,l,21600r21600,l21600,xe">
                <v:stroke joinstyle="miter"/>
                <v:path gradientshapeok="t" o:connecttype="rect"/>
              </v:shapetype>
              <v:shape id="Text Box 97" o:spid="_x0000_s1026" type="#_x0000_t202" style="position:absolute;margin-left:98.4pt;margin-top:13.7pt;width:395.45pt;height:43.4pt;z-index:-2515660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" fillcolor="#c2c2c2" stroked="f">
                <v:textbox inset="0,0,0,0">
                  <w:txbxContent>
                    <w:p w14:paraId="1B260238" w14:textId="77777777" w:rsidR="00667E3C" w:rsidRDefault="00667E3C">
                      <w:pPr>
                        <w:spacing w:before="135" w:line="247" w:lineRule="auto"/>
                        <w:ind w:left="307" w:right="244"/>
                        <w:jc w:val="both"/>
                        <w:rPr>
                          <w:rFonts w:ascii="Arial Narrow"/>
                          <w:sz w:val="18"/>
                        </w:rPr>
                      </w:pP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seguente</w:t>
                      </w:r>
                      <w:r>
                        <w:rPr>
                          <w:rFonts w:ascii="Arial Narrow"/>
                          <w:color w:val="0B0B0B"/>
                          <w:spacing w:val="-21"/>
                          <w:w w:val="105"/>
                          <w:sz w:val="18"/>
                        </w:rPr>
                        <w:t xml:space="preserve"> </w:t>
                      </w:r>
                      <w:r>
                        <w:rPr>
                          <w:rFonts w:ascii="Arial Narrow"/>
                          <w:color w:val="0B0B0B"/>
                          <w:w w:val="105"/>
                          <w:sz w:val="18"/>
                        </w:rPr>
                        <w:t>versione</w:t>
                      </w:r>
                      <w:r>
                        <w:rPr>
                          <w:rFonts w:ascii="Arial Narrow"/>
                          <w:color w:val="0B0B0B"/>
                          <w:spacing w:val="-22"/>
                          <w:w w:val="105"/>
                          <w:sz w:val="18"/>
                        </w:rPr>
                        <w:t xml:space="preserve"> </w:t>
                      </w:r>
                      <w:r>
                        <w:rPr>
                          <w:rFonts w:ascii="Arial Narrow"/>
                          <w:color w:val="0B0B0B"/>
                          <w:w w:val="105"/>
                          <w:sz w:val="18"/>
                        </w:rPr>
                        <w:t>sostituisce</w:t>
                      </w:r>
                      <w:r>
                        <w:rPr>
                          <w:rFonts w:ascii="Arial Narrow"/>
                          <w:color w:val="0B0B0B"/>
                          <w:spacing w:val="-22"/>
                          <w:w w:val="105"/>
                          <w:sz w:val="18"/>
                        </w:rPr>
                        <w:t xml:space="preserve"> </w:t>
                      </w: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precedente,</w:t>
                      </w:r>
                      <w:r>
                        <w:rPr>
                          <w:rFonts w:ascii="Arial Narrow"/>
                          <w:color w:val="0B0B0B"/>
                          <w:spacing w:val="-21"/>
                          <w:w w:val="105"/>
                          <w:sz w:val="18"/>
                        </w:rPr>
                        <w:t xml:space="preserve"> </w:t>
                      </w:r>
                      <w:r>
                        <w:rPr>
                          <w:rFonts w:ascii="Arial Narrow"/>
                          <w:color w:val="0B0B0B"/>
                          <w:w w:val="105"/>
                          <w:sz w:val="18"/>
                        </w:rPr>
                        <w:t>con</w:t>
                      </w:r>
                      <w:r>
                        <w:rPr>
                          <w:rFonts w:ascii="Arial Narrow"/>
                          <w:color w:val="0B0B0B"/>
                          <w:spacing w:val="-22"/>
                          <w:w w:val="105"/>
                          <w:sz w:val="18"/>
                        </w:rPr>
                        <w:t xml:space="preserve"> </w:t>
                      </w:r>
                      <w:r>
                        <w:rPr>
                          <w:rFonts w:ascii="Arial Narrow"/>
                          <w:color w:val="0B0B0B"/>
                          <w:w w:val="105"/>
                          <w:sz w:val="18"/>
                        </w:rPr>
                        <w:t>le</w:t>
                      </w:r>
                      <w:r>
                        <w:rPr>
                          <w:rFonts w:ascii="Arial Narrow"/>
                          <w:color w:val="0B0B0B"/>
                          <w:spacing w:val="-21"/>
                          <w:w w:val="105"/>
                          <w:sz w:val="18"/>
                        </w:rPr>
                        <w:t xml:space="preserve"> </w:t>
                      </w:r>
                      <w:r>
                        <w:rPr>
                          <w:rFonts w:ascii="Arial Narrow"/>
                          <w:color w:val="0B0B0B"/>
                          <w:w w:val="105"/>
                          <w:sz w:val="18"/>
                        </w:rPr>
                        <w:t>modifiche</w:t>
                      </w:r>
                      <w:r>
                        <w:rPr>
                          <w:rFonts w:ascii="Arial Narrow"/>
                          <w:color w:val="0B0B0B"/>
                          <w:spacing w:val="-22"/>
                          <w:w w:val="105"/>
                          <w:sz w:val="18"/>
                        </w:rPr>
                        <w:t xml:space="preserve"> </w:t>
                      </w:r>
                      <w:r>
                        <w:rPr>
                          <w:rFonts w:ascii="Arial Narrow"/>
                          <w:color w:val="0B0B0B"/>
                          <w:w w:val="105"/>
                          <w:sz w:val="18"/>
                        </w:rPr>
                        <w:t>e</w:t>
                      </w:r>
                      <w:r>
                        <w:rPr>
                          <w:rFonts w:ascii="Arial Narrow"/>
                          <w:color w:val="0B0B0B"/>
                          <w:spacing w:val="-20"/>
                          <w:w w:val="105"/>
                          <w:sz w:val="18"/>
                        </w:rPr>
                        <w:t xml:space="preserve"> </w:t>
                      </w:r>
                      <w:r>
                        <w:rPr>
                          <w:rFonts w:ascii="Arial Narrow"/>
                          <w:color w:val="0B0B0B"/>
                          <w:w w:val="105"/>
                          <w:sz w:val="18"/>
                        </w:rPr>
                        <w:t>integrazioni</w:t>
                      </w:r>
                      <w:r>
                        <w:rPr>
                          <w:rFonts w:ascii="Arial Narrow"/>
                          <w:color w:val="0B0B0B"/>
                          <w:spacing w:val="-22"/>
                          <w:w w:val="105"/>
                          <w:sz w:val="18"/>
                        </w:rPr>
                        <w:t xml:space="preserve"> </w:t>
                      </w:r>
                      <w:r>
                        <w:rPr>
                          <w:rFonts w:ascii="Arial Narrow"/>
                          <w:color w:val="0B0B0B"/>
                          <w:w w:val="105"/>
                          <w:sz w:val="18"/>
                        </w:rPr>
                        <w:t>richieste</w:t>
                      </w:r>
                      <w:r>
                        <w:rPr>
                          <w:rFonts w:ascii="Arial Narrow"/>
                          <w:color w:val="0B0B0B"/>
                          <w:spacing w:val="-21"/>
                          <w:w w:val="105"/>
                          <w:sz w:val="18"/>
                        </w:rPr>
                        <w:t xml:space="preserve"> </w:t>
                      </w:r>
                      <w:r>
                        <w:rPr>
                          <w:rFonts w:ascii="Arial Narrow"/>
                          <w:color w:val="0B0B0B"/>
                          <w:w w:val="105"/>
                          <w:sz w:val="18"/>
                        </w:rPr>
                        <w:t>dalla</w:t>
                      </w:r>
                      <w:r>
                        <w:rPr>
                          <w:rFonts w:ascii="Arial Narrow"/>
                          <w:color w:val="0B0B0B"/>
                          <w:spacing w:val="-22"/>
                          <w:w w:val="105"/>
                          <w:sz w:val="18"/>
                        </w:rPr>
                        <w:t xml:space="preserve"> </w:t>
                      </w:r>
                      <w:r>
                        <w:rPr>
                          <w:rFonts w:ascii="Arial Narrow"/>
                          <w:color w:val="0B0B0B"/>
                          <w:w w:val="105"/>
                          <w:sz w:val="18"/>
                        </w:rPr>
                        <w:t>Conferenza</w:t>
                      </w:r>
                      <w:r>
                        <w:rPr>
                          <w:rFonts w:ascii="Arial Narrow"/>
                          <w:color w:val="0B0B0B"/>
                          <w:spacing w:val="-21"/>
                          <w:w w:val="105"/>
                          <w:sz w:val="18"/>
                        </w:rPr>
                        <w:t xml:space="preserve"> </w:t>
                      </w:r>
                      <w:r>
                        <w:rPr>
                          <w:rFonts w:ascii="Arial Narrow"/>
                          <w:color w:val="0B0B0B"/>
                          <w:w w:val="105"/>
                          <w:sz w:val="18"/>
                        </w:rPr>
                        <w:t>delle Regioni e delle Province autonome e la relativa approvazione del documento in Conferenza Unificata, il 28 agosto</w:t>
                      </w:r>
                      <w:r>
                        <w:rPr>
                          <w:rFonts w:ascii="Arial Narrow"/>
                          <w:color w:val="0B0B0B"/>
                          <w:spacing w:val="-2"/>
                          <w:w w:val="105"/>
                          <w:sz w:val="18"/>
                        </w:rPr>
                        <w:t xml:space="preserve"> </w:t>
                      </w:r>
                      <w:r>
                        <w:rPr>
                          <w:rFonts w:ascii="Arial Narrow"/>
                          <w:color w:val="0B0B0B"/>
                          <w:w w:val="105"/>
                          <w:sz w:val="18"/>
                        </w:rPr>
                        <w:t>2020.</w:t>
                      </w:r>
                    </w:p>
                  </w:txbxContent>
                </v:textbox>
                <w10:wrap type="topAndBottom" anchorx="page"/>
              </v:shape>
            </w:pict>
          </mc:Fallback>
        </mc:AlternateContent>
      </w:r>
    </w:p>
    <w:p w14:paraId="77CECF1E" w14:textId="77777777" w:rsidR="004C1BFC" w:rsidRPr="00896CC6" w:rsidRDefault="004C1BFC" w:rsidP="0019267B">
      <w:pPr>
        <w:pStyle w:val="Corpotesto"/>
        <w:rPr>
          <w:lang w:val="en-US"/>
        </w:rPr>
      </w:pPr>
    </w:p>
    <w:p w14:paraId="53ECA523" w14:textId="77777777" w:rsidR="004C1BFC" w:rsidRPr="00896CC6" w:rsidRDefault="004C1BFC" w:rsidP="0019267B">
      <w:pPr>
        <w:pStyle w:val="Corpotesto"/>
        <w:rPr>
          <w:lang w:val="en-US"/>
        </w:rPr>
      </w:pPr>
    </w:p>
    <w:p w14:paraId="388817A4" w14:textId="77777777" w:rsidR="004C1BFC" w:rsidRPr="00896CC6" w:rsidRDefault="004C1BFC" w:rsidP="0019267B">
      <w:pPr>
        <w:pStyle w:val="Corpotesto"/>
        <w:spacing w:before="7"/>
        <w:rPr>
          <w:sz w:val="24"/>
          <w:lang w:val="en-US"/>
        </w:rPr>
      </w:pPr>
    </w:p>
    <w:p w14:paraId="57FFC5F2" w14:textId="77777777" w:rsidR="004C1BFC" w:rsidRPr="003F7DC9" w:rsidRDefault="00D9217B" w:rsidP="0019267B">
      <w:pPr>
        <w:ind w:left="372"/>
        <w:rPr>
          <w:sz w:val="18"/>
        </w:rPr>
      </w:pPr>
      <w:r w:rsidRPr="003F7DC9">
        <w:rPr>
          <w:color w:val="0B0B0B"/>
          <w:w w:val="105"/>
          <w:sz w:val="18"/>
        </w:rPr>
        <w:t xml:space="preserve">Per informazioni su questo documento scrivere a: </w:t>
      </w:r>
      <w:hyperlink r:id="rId47">
        <w:r w:rsidRPr="003F7DC9">
          <w:rPr>
            <w:color w:val="0B0B0B"/>
            <w:w w:val="105"/>
            <w:sz w:val="18"/>
          </w:rPr>
          <w:t>paolo.dancona@iss.it</w:t>
        </w:r>
      </w:hyperlink>
    </w:p>
    <w:p w14:paraId="0A59A6D0" w14:textId="77777777" w:rsidR="004C1BFC" w:rsidRPr="003F7DC9" w:rsidRDefault="004C1BFC" w:rsidP="0019267B">
      <w:pPr>
        <w:pStyle w:val="Corpotesto"/>
      </w:pPr>
    </w:p>
    <w:p w14:paraId="2C61417F" w14:textId="77777777" w:rsidR="004C1BFC" w:rsidRPr="003F7DC9" w:rsidRDefault="004C1BFC" w:rsidP="0019267B">
      <w:pPr>
        <w:pStyle w:val="Corpotesto"/>
      </w:pPr>
    </w:p>
    <w:p w14:paraId="2A1A6700" w14:textId="77777777" w:rsidR="004C1BFC" w:rsidRPr="003F7DC9" w:rsidRDefault="004C1BFC" w:rsidP="0019267B">
      <w:pPr>
        <w:pStyle w:val="Corpotesto"/>
      </w:pPr>
    </w:p>
    <w:p w14:paraId="51EE37E0" w14:textId="77777777" w:rsidR="004C1BFC" w:rsidRPr="003F7DC9" w:rsidRDefault="004C1BFC" w:rsidP="0019267B">
      <w:pPr>
        <w:pStyle w:val="Corpotesto"/>
      </w:pPr>
    </w:p>
    <w:p w14:paraId="3AE27427" w14:textId="77777777" w:rsidR="004C1BFC" w:rsidRPr="003F7DC9" w:rsidRDefault="004C1BFC" w:rsidP="0019267B">
      <w:pPr>
        <w:pStyle w:val="Corpotesto"/>
      </w:pPr>
    </w:p>
    <w:p w14:paraId="1C8EC59A" w14:textId="77777777" w:rsidR="004C1BFC" w:rsidRPr="003F7DC9" w:rsidRDefault="004C1BFC" w:rsidP="0019267B">
      <w:pPr>
        <w:pStyle w:val="Corpotesto"/>
      </w:pPr>
    </w:p>
    <w:p w14:paraId="2C3F58B9" w14:textId="77777777" w:rsidR="004C1BFC" w:rsidRPr="003F7DC9" w:rsidRDefault="00D9217B" w:rsidP="0019267B">
      <w:pPr>
        <w:spacing w:before="118"/>
        <w:ind w:left="372"/>
        <w:rPr>
          <w:sz w:val="18"/>
        </w:rPr>
      </w:pPr>
      <w:r w:rsidRPr="003F7DC9">
        <w:rPr>
          <w:color w:val="0B0B0B"/>
          <w:w w:val="105"/>
          <w:sz w:val="18"/>
        </w:rPr>
        <w:t>Citare questo documento come segue:</w:t>
      </w:r>
    </w:p>
    <w:p w14:paraId="153B7864" w14:textId="77777777" w:rsidR="004C1BFC" w:rsidRPr="003F7DC9" w:rsidRDefault="00D9217B" w:rsidP="0019267B">
      <w:pPr>
        <w:spacing w:before="118" w:line="247" w:lineRule="auto"/>
        <w:ind w:left="636" w:right="325"/>
        <w:jc w:val="both"/>
        <w:rPr>
          <w:sz w:val="18"/>
        </w:rPr>
      </w:pPr>
      <w:r w:rsidRPr="003F7DC9">
        <w:rPr>
          <w:color w:val="0B0B0B"/>
          <w:w w:val="105"/>
          <w:sz w:val="18"/>
        </w:rPr>
        <w:t>Gruppo</w:t>
      </w:r>
      <w:r w:rsidRPr="003F7DC9">
        <w:rPr>
          <w:color w:val="0B0B0B"/>
          <w:spacing w:val="-20"/>
          <w:w w:val="105"/>
          <w:sz w:val="18"/>
        </w:rPr>
        <w:t xml:space="preserve"> </w:t>
      </w:r>
      <w:r w:rsidRPr="003F7DC9">
        <w:rPr>
          <w:color w:val="0B0B0B"/>
          <w:w w:val="105"/>
          <w:sz w:val="18"/>
        </w:rPr>
        <w:t>di</w:t>
      </w:r>
      <w:r w:rsidRPr="003F7DC9">
        <w:rPr>
          <w:color w:val="0B0B0B"/>
          <w:spacing w:val="-19"/>
          <w:w w:val="105"/>
          <w:sz w:val="18"/>
        </w:rPr>
        <w:t xml:space="preserve"> </w:t>
      </w:r>
      <w:r w:rsidRPr="003F7DC9">
        <w:rPr>
          <w:color w:val="0B0B0B"/>
          <w:w w:val="105"/>
          <w:sz w:val="18"/>
        </w:rPr>
        <w:t>Lavoro</w:t>
      </w:r>
      <w:r w:rsidRPr="003F7DC9">
        <w:rPr>
          <w:color w:val="0B0B0B"/>
          <w:spacing w:val="-19"/>
          <w:w w:val="105"/>
          <w:sz w:val="18"/>
        </w:rPr>
        <w:t xml:space="preserve"> </w:t>
      </w:r>
      <w:r w:rsidRPr="003F7DC9">
        <w:rPr>
          <w:color w:val="0B0B0B"/>
          <w:w w:val="105"/>
          <w:sz w:val="18"/>
        </w:rPr>
        <w:t>ISS,</w:t>
      </w:r>
      <w:r w:rsidRPr="003F7DC9">
        <w:rPr>
          <w:color w:val="0B0B0B"/>
          <w:spacing w:val="-19"/>
          <w:w w:val="105"/>
          <w:sz w:val="18"/>
        </w:rPr>
        <w:t xml:space="preserve"> </w:t>
      </w:r>
      <w:r w:rsidRPr="003F7DC9">
        <w:rPr>
          <w:color w:val="0B0B0B"/>
          <w:w w:val="105"/>
          <w:sz w:val="18"/>
        </w:rPr>
        <w:t>Ministero</w:t>
      </w:r>
      <w:r w:rsidRPr="003F7DC9">
        <w:rPr>
          <w:color w:val="0B0B0B"/>
          <w:spacing w:val="-20"/>
          <w:w w:val="105"/>
          <w:sz w:val="18"/>
        </w:rPr>
        <w:t xml:space="preserve"> </w:t>
      </w:r>
      <w:r w:rsidRPr="003F7DC9">
        <w:rPr>
          <w:color w:val="0B0B0B"/>
          <w:w w:val="105"/>
          <w:sz w:val="18"/>
        </w:rPr>
        <w:t>della</w:t>
      </w:r>
      <w:r w:rsidRPr="003F7DC9">
        <w:rPr>
          <w:color w:val="0B0B0B"/>
          <w:spacing w:val="-19"/>
          <w:w w:val="105"/>
          <w:sz w:val="18"/>
        </w:rPr>
        <w:t xml:space="preserve"> </w:t>
      </w:r>
      <w:r w:rsidRPr="003F7DC9">
        <w:rPr>
          <w:color w:val="0B0B0B"/>
          <w:w w:val="105"/>
          <w:sz w:val="18"/>
        </w:rPr>
        <w:t>Salute,</w:t>
      </w:r>
      <w:r w:rsidRPr="003F7DC9">
        <w:rPr>
          <w:color w:val="0B0B0B"/>
          <w:spacing w:val="-19"/>
          <w:w w:val="105"/>
          <w:sz w:val="18"/>
        </w:rPr>
        <w:t xml:space="preserve"> </w:t>
      </w:r>
      <w:r w:rsidRPr="003F7DC9">
        <w:rPr>
          <w:color w:val="0B0B0B"/>
          <w:w w:val="105"/>
          <w:sz w:val="18"/>
        </w:rPr>
        <w:t>Ministero</w:t>
      </w:r>
      <w:r w:rsidRPr="003F7DC9">
        <w:rPr>
          <w:color w:val="0B0B0B"/>
          <w:spacing w:val="-20"/>
          <w:w w:val="105"/>
          <w:sz w:val="18"/>
        </w:rPr>
        <w:t xml:space="preserve"> </w:t>
      </w:r>
      <w:r w:rsidRPr="003F7DC9">
        <w:rPr>
          <w:color w:val="0B0B0B"/>
          <w:w w:val="105"/>
          <w:sz w:val="18"/>
        </w:rPr>
        <w:t>dell’Istruzione,</w:t>
      </w:r>
      <w:r w:rsidRPr="003F7DC9">
        <w:rPr>
          <w:color w:val="0B0B0B"/>
          <w:spacing w:val="-19"/>
          <w:w w:val="105"/>
          <w:sz w:val="18"/>
        </w:rPr>
        <w:t xml:space="preserve"> </w:t>
      </w:r>
      <w:r w:rsidRPr="003F7DC9">
        <w:rPr>
          <w:color w:val="0B0B0B"/>
          <w:w w:val="105"/>
          <w:sz w:val="18"/>
        </w:rPr>
        <w:t>INAIL,</w:t>
      </w:r>
      <w:r w:rsidRPr="003F7DC9">
        <w:rPr>
          <w:color w:val="0B0B0B"/>
          <w:spacing w:val="-19"/>
          <w:w w:val="105"/>
          <w:sz w:val="18"/>
        </w:rPr>
        <w:t xml:space="preserve"> </w:t>
      </w:r>
      <w:r w:rsidRPr="003F7DC9">
        <w:rPr>
          <w:color w:val="0B0B0B"/>
          <w:w w:val="105"/>
          <w:sz w:val="18"/>
        </w:rPr>
        <w:t>Fondazione</w:t>
      </w:r>
      <w:r w:rsidRPr="003F7DC9">
        <w:rPr>
          <w:color w:val="0B0B0B"/>
          <w:spacing w:val="-19"/>
          <w:w w:val="105"/>
          <w:sz w:val="18"/>
        </w:rPr>
        <w:t xml:space="preserve"> </w:t>
      </w:r>
      <w:r w:rsidRPr="003F7DC9">
        <w:rPr>
          <w:color w:val="0B0B0B"/>
          <w:w w:val="105"/>
          <w:sz w:val="18"/>
        </w:rPr>
        <w:t>Bruno</w:t>
      </w:r>
      <w:r w:rsidRPr="003F7DC9">
        <w:rPr>
          <w:color w:val="0B0B0B"/>
          <w:spacing w:val="-19"/>
          <w:w w:val="105"/>
          <w:sz w:val="18"/>
        </w:rPr>
        <w:t xml:space="preserve"> </w:t>
      </w:r>
      <w:r w:rsidRPr="003F7DC9">
        <w:rPr>
          <w:color w:val="0B0B0B"/>
          <w:w w:val="105"/>
          <w:sz w:val="18"/>
        </w:rPr>
        <w:t>Kessler,</w:t>
      </w:r>
      <w:r w:rsidRPr="003F7DC9">
        <w:rPr>
          <w:color w:val="0B0B0B"/>
          <w:spacing w:val="-20"/>
          <w:w w:val="105"/>
          <w:sz w:val="18"/>
        </w:rPr>
        <w:t xml:space="preserve"> </w:t>
      </w:r>
      <w:r w:rsidRPr="003F7DC9">
        <w:rPr>
          <w:color w:val="0B0B0B"/>
          <w:w w:val="105"/>
          <w:sz w:val="18"/>
        </w:rPr>
        <w:t xml:space="preserve">Regione Emilia-Romagna, Regione Veneto. </w:t>
      </w:r>
      <w:r w:rsidRPr="003F7DC9">
        <w:rPr>
          <w:i/>
          <w:color w:val="0B0B0B"/>
          <w:w w:val="105"/>
          <w:sz w:val="18"/>
        </w:rPr>
        <w:t>Indicazioni operative per la gestione di casi e focolai di SARS-CoV-2 nelle scuole</w:t>
      </w:r>
      <w:r w:rsidRPr="003F7DC9">
        <w:rPr>
          <w:i/>
          <w:color w:val="0B0B0B"/>
          <w:spacing w:val="-12"/>
          <w:w w:val="105"/>
          <w:sz w:val="18"/>
        </w:rPr>
        <w:t xml:space="preserve"> </w:t>
      </w:r>
      <w:r w:rsidRPr="003F7DC9">
        <w:rPr>
          <w:i/>
          <w:color w:val="0B0B0B"/>
          <w:w w:val="105"/>
          <w:sz w:val="18"/>
        </w:rPr>
        <w:t>e</w:t>
      </w:r>
      <w:r w:rsidRPr="003F7DC9">
        <w:rPr>
          <w:i/>
          <w:color w:val="0B0B0B"/>
          <w:spacing w:val="-12"/>
          <w:w w:val="105"/>
          <w:sz w:val="18"/>
        </w:rPr>
        <w:t xml:space="preserve"> </w:t>
      </w:r>
      <w:r w:rsidRPr="003F7DC9">
        <w:rPr>
          <w:i/>
          <w:color w:val="0B0B0B"/>
          <w:w w:val="105"/>
          <w:sz w:val="18"/>
        </w:rPr>
        <w:t>nei</w:t>
      </w:r>
      <w:r w:rsidRPr="003F7DC9">
        <w:rPr>
          <w:i/>
          <w:color w:val="0B0B0B"/>
          <w:spacing w:val="-13"/>
          <w:w w:val="105"/>
          <w:sz w:val="18"/>
        </w:rPr>
        <w:t xml:space="preserve"> </w:t>
      </w:r>
      <w:r w:rsidRPr="003F7DC9">
        <w:rPr>
          <w:i/>
          <w:color w:val="0B0B0B"/>
          <w:w w:val="105"/>
          <w:sz w:val="18"/>
        </w:rPr>
        <w:t>servizi</w:t>
      </w:r>
      <w:r w:rsidRPr="003F7DC9">
        <w:rPr>
          <w:i/>
          <w:color w:val="0B0B0B"/>
          <w:spacing w:val="-12"/>
          <w:w w:val="105"/>
          <w:sz w:val="18"/>
        </w:rPr>
        <w:t xml:space="preserve"> </w:t>
      </w:r>
      <w:r w:rsidRPr="003F7DC9">
        <w:rPr>
          <w:i/>
          <w:color w:val="0B0B0B"/>
          <w:w w:val="105"/>
          <w:sz w:val="18"/>
        </w:rPr>
        <w:t>educativi</w:t>
      </w:r>
      <w:r w:rsidRPr="003F7DC9">
        <w:rPr>
          <w:i/>
          <w:color w:val="0B0B0B"/>
          <w:spacing w:val="-12"/>
          <w:w w:val="105"/>
          <w:sz w:val="18"/>
        </w:rPr>
        <w:t xml:space="preserve"> </w:t>
      </w:r>
      <w:r w:rsidRPr="003F7DC9">
        <w:rPr>
          <w:i/>
          <w:color w:val="0B0B0B"/>
          <w:w w:val="105"/>
          <w:sz w:val="18"/>
        </w:rPr>
        <w:t>dell’infanzia.</w:t>
      </w:r>
      <w:r w:rsidRPr="003F7DC9">
        <w:rPr>
          <w:i/>
          <w:color w:val="0B0B0B"/>
          <w:spacing w:val="-10"/>
          <w:w w:val="105"/>
          <w:sz w:val="18"/>
        </w:rPr>
        <w:t xml:space="preserve"> </w:t>
      </w:r>
      <w:r w:rsidRPr="003F7DC9">
        <w:rPr>
          <w:i/>
          <w:color w:val="0B0B0B"/>
          <w:w w:val="105"/>
          <w:sz w:val="18"/>
        </w:rPr>
        <w:t>V</w:t>
      </w:r>
      <w:r w:rsidRPr="003F7DC9">
        <w:rPr>
          <w:color w:val="0B0B0B"/>
          <w:w w:val="105"/>
          <w:sz w:val="18"/>
        </w:rPr>
        <w:t>er</w:t>
      </w:r>
      <w:r w:rsidRPr="003F7DC9">
        <w:rPr>
          <w:i/>
          <w:color w:val="0B0B0B"/>
          <w:w w:val="105"/>
          <w:sz w:val="18"/>
        </w:rPr>
        <w:t>sione</w:t>
      </w:r>
      <w:r w:rsidRPr="003F7DC9">
        <w:rPr>
          <w:i/>
          <w:color w:val="0B0B0B"/>
          <w:spacing w:val="-12"/>
          <w:w w:val="105"/>
          <w:sz w:val="18"/>
        </w:rPr>
        <w:t xml:space="preserve"> </w:t>
      </w:r>
      <w:r w:rsidRPr="003F7DC9">
        <w:rPr>
          <w:i/>
          <w:color w:val="0B0B0B"/>
          <w:w w:val="105"/>
          <w:sz w:val="18"/>
        </w:rPr>
        <w:t>del</w:t>
      </w:r>
      <w:r w:rsidRPr="003F7DC9">
        <w:rPr>
          <w:i/>
          <w:color w:val="0B0B0B"/>
          <w:spacing w:val="-12"/>
          <w:w w:val="105"/>
          <w:sz w:val="18"/>
        </w:rPr>
        <w:t xml:space="preserve"> </w:t>
      </w:r>
      <w:r w:rsidRPr="003F7DC9">
        <w:rPr>
          <w:i/>
          <w:color w:val="0B0B0B"/>
          <w:w w:val="105"/>
          <w:sz w:val="18"/>
        </w:rPr>
        <w:t>28</w:t>
      </w:r>
      <w:r w:rsidRPr="003F7DC9">
        <w:rPr>
          <w:i/>
          <w:color w:val="0B0B0B"/>
          <w:spacing w:val="-11"/>
          <w:w w:val="105"/>
          <w:sz w:val="18"/>
        </w:rPr>
        <w:t xml:space="preserve"> </w:t>
      </w:r>
      <w:r w:rsidRPr="003F7DC9">
        <w:rPr>
          <w:i/>
          <w:color w:val="0B0B0B"/>
          <w:w w:val="105"/>
          <w:sz w:val="18"/>
        </w:rPr>
        <w:t>agosto</w:t>
      </w:r>
      <w:r w:rsidRPr="003F7DC9">
        <w:rPr>
          <w:i/>
          <w:color w:val="0B0B0B"/>
          <w:spacing w:val="-13"/>
          <w:w w:val="105"/>
          <w:sz w:val="18"/>
        </w:rPr>
        <w:t xml:space="preserve"> </w:t>
      </w:r>
      <w:r w:rsidRPr="003F7DC9">
        <w:rPr>
          <w:i/>
          <w:color w:val="0B0B0B"/>
          <w:w w:val="105"/>
          <w:sz w:val="18"/>
        </w:rPr>
        <w:t>2020.</w:t>
      </w:r>
      <w:r w:rsidRPr="003F7DC9">
        <w:rPr>
          <w:i/>
          <w:color w:val="0B0B0B"/>
          <w:spacing w:val="-11"/>
          <w:w w:val="105"/>
          <w:sz w:val="18"/>
        </w:rPr>
        <w:t xml:space="preserve"> </w:t>
      </w:r>
      <w:r w:rsidRPr="003F7DC9">
        <w:rPr>
          <w:color w:val="0B0B0B"/>
          <w:w w:val="105"/>
          <w:sz w:val="18"/>
        </w:rPr>
        <w:t>Roma:</w:t>
      </w:r>
      <w:r w:rsidRPr="003F7DC9">
        <w:rPr>
          <w:color w:val="0B0B0B"/>
          <w:spacing w:val="-12"/>
          <w:w w:val="105"/>
          <w:sz w:val="18"/>
        </w:rPr>
        <w:t xml:space="preserve"> </w:t>
      </w:r>
      <w:r w:rsidRPr="003F7DC9">
        <w:rPr>
          <w:color w:val="0B0B0B"/>
          <w:w w:val="105"/>
          <w:sz w:val="18"/>
        </w:rPr>
        <w:t>Istituto</w:t>
      </w:r>
      <w:r w:rsidRPr="003F7DC9">
        <w:rPr>
          <w:color w:val="0B0B0B"/>
          <w:spacing w:val="-12"/>
          <w:w w:val="105"/>
          <w:sz w:val="18"/>
        </w:rPr>
        <w:t xml:space="preserve"> </w:t>
      </w:r>
      <w:r w:rsidRPr="003F7DC9">
        <w:rPr>
          <w:color w:val="0B0B0B"/>
          <w:w w:val="105"/>
          <w:sz w:val="18"/>
        </w:rPr>
        <w:t>Superiore</w:t>
      </w:r>
      <w:r w:rsidRPr="003F7DC9">
        <w:rPr>
          <w:color w:val="0B0B0B"/>
          <w:spacing w:val="-12"/>
          <w:w w:val="105"/>
          <w:sz w:val="18"/>
        </w:rPr>
        <w:t xml:space="preserve"> </w:t>
      </w:r>
      <w:r w:rsidRPr="003F7DC9">
        <w:rPr>
          <w:color w:val="0B0B0B"/>
          <w:w w:val="105"/>
          <w:sz w:val="18"/>
        </w:rPr>
        <w:t>di</w:t>
      </w:r>
      <w:r w:rsidRPr="003F7DC9">
        <w:rPr>
          <w:color w:val="0B0B0B"/>
          <w:spacing w:val="-12"/>
          <w:w w:val="105"/>
          <w:sz w:val="18"/>
        </w:rPr>
        <w:t xml:space="preserve"> </w:t>
      </w:r>
      <w:r w:rsidRPr="003F7DC9">
        <w:rPr>
          <w:color w:val="0B0B0B"/>
          <w:w w:val="105"/>
          <w:sz w:val="18"/>
        </w:rPr>
        <w:t>Sanità;</w:t>
      </w:r>
      <w:r w:rsidRPr="003F7DC9">
        <w:rPr>
          <w:color w:val="0B0B0B"/>
          <w:spacing w:val="-12"/>
          <w:w w:val="105"/>
          <w:sz w:val="18"/>
        </w:rPr>
        <w:t xml:space="preserve"> </w:t>
      </w:r>
      <w:r w:rsidRPr="003F7DC9">
        <w:rPr>
          <w:color w:val="0B0B0B"/>
          <w:w w:val="105"/>
          <w:sz w:val="18"/>
        </w:rPr>
        <w:t>2020. (Rapporto ISS COVID-19 n. 58/2020</w:t>
      </w:r>
      <w:r w:rsidRPr="003F7DC9">
        <w:rPr>
          <w:color w:val="0B0B0B"/>
          <w:spacing w:val="-9"/>
          <w:w w:val="105"/>
          <w:sz w:val="18"/>
        </w:rPr>
        <w:t xml:space="preserve"> </w:t>
      </w:r>
      <w:r w:rsidRPr="003F7DC9">
        <w:rPr>
          <w:color w:val="0B0B0B"/>
          <w:w w:val="105"/>
          <w:sz w:val="18"/>
        </w:rPr>
        <w:t>Rev.)</w:t>
      </w:r>
    </w:p>
    <w:p w14:paraId="25865D3C" w14:textId="77777777" w:rsidR="004C1BFC" w:rsidRPr="003F7DC9" w:rsidRDefault="004C1BFC" w:rsidP="0019267B">
      <w:pPr>
        <w:pStyle w:val="Corpotesto"/>
      </w:pPr>
    </w:p>
    <w:p w14:paraId="2EB39686" w14:textId="77777777" w:rsidR="004C1BFC" w:rsidRPr="003F7DC9" w:rsidRDefault="0070282C" w:rsidP="0019267B">
      <w:pPr>
        <w:pStyle w:val="Corpotesto"/>
        <w:spacing w:before="1"/>
        <w:rPr>
          <w:sz w:val="26"/>
        </w:rPr>
      </w:pPr>
      <w:r w:rsidRPr="003F7DC9">
        <w:rPr>
          <w:noProof/>
          <w:lang w:bidi="ar-SA"/>
        </w:rPr>
        <mc:AlternateContent>
          <mc:Choice Requires="wps">
            <w:drawing>
              <wp:anchor distT="0" distB="0" distL="0" distR="0" simplePos="0" relativeHeight="251751424" behindDoc="1" locked="0" layoutInCell="1" allowOverlap="1" wp14:anchorId="65E89C26" wp14:editId="27BB3BEB">
                <wp:simplePos x="0" y="0"/>
                <wp:positionH relativeFrom="page">
                  <wp:posOffset>1259840</wp:posOffset>
                </wp:positionH>
                <wp:positionV relativeFrom="paragraph">
                  <wp:posOffset>218440</wp:posOffset>
                </wp:positionV>
                <wp:extent cx="5039360" cy="0"/>
                <wp:effectExtent l="0" t="0" r="0" b="0"/>
                <wp:wrapTopAndBottom/>
                <wp:docPr id="117" name="Lin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360" cy="0"/>
                        </a:xfrm>
                        <a:prstGeom prst="line">
                          <a:avLst/>
                        </a:prstGeom>
                        <a:noFill/>
                        <a:ln w="5664">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B6232D" id="Line 96" o:spid="_x0000_s1026" style="position:absolute;z-index:-251565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9.2pt,17.2pt" to="496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" strokecolor="#0b0b0b" strokeweight=".15733mm">
                <w10:wrap type="topAndBottom" anchorx="page"/>
              </v:line>
            </w:pict>
          </mc:Fallback>
        </mc:AlternateContent>
      </w:r>
    </w:p>
    <w:p w14:paraId="3AA25059" w14:textId="77777777" w:rsidR="004C1BFC" w:rsidRPr="003F7DC9" w:rsidRDefault="00D9217B" w:rsidP="0019267B">
      <w:pPr>
        <w:spacing w:before="126" w:line="451" w:lineRule="auto"/>
        <w:ind w:left="371" w:right="1039"/>
        <w:rPr>
          <w:sz w:val="17"/>
        </w:rPr>
      </w:pPr>
      <w:r w:rsidRPr="003F7DC9">
        <w:rPr>
          <w:color w:val="0B0B0B"/>
          <w:w w:val="105"/>
          <w:sz w:val="17"/>
        </w:rPr>
        <w:t>La</w:t>
      </w:r>
      <w:r w:rsidRPr="003F7DC9">
        <w:rPr>
          <w:color w:val="0B0B0B"/>
          <w:spacing w:val="-7"/>
          <w:w w:val="105"/>
          <w:sz w:val="17"/>
        </w:rPr>
        <w:t xml:space="preserve"> </w:t>
      </w:r>
      <w:r w:rsidRPr="003F7DC9">
        <w:rPr>
          <w:color w:val="0B0B0B"/>
          <w:w w:val="105"/>
          <w:sz w:val="17"/>
        </w:rPr>
        <w:t>responsabilità</w:t>
      </w:r>
      <w:r w:rsidRPr="003F7DC9">
        <w:rPr>
          <w:color w:val="0B0B0B"/>
          <w:spacing w:val="-5"/>
          <w:w w:val="105"/>
          <w:sz w:val="17"/>
        </w:rPr>
        <w:t xml:space="preserve"> </w:t>
      </w:r>
      <w:r w:rsidRPr="003F7DC9">
        <w:rPr>
          <w:color w:val="0B0B0B"/>
          <w:w w:val="105"/>
          <w:sz w:val="17"/>
        </w:rPr>
        <w:t>dei</w:t>
      </w:r>
      <w:r w:rsidRPr="003F7DC9">
        <w:rPr>
          <w:color w:val="0B0B0B"/>
          <w:spacing w:val="-6"/>
          <w:w w:val="105"/>
          <w:sz w:val="17"/>
        </w:rPr>
        <w:t xml:space="preserve"> </w:t>
      </w:r>
      <w:r w:rsidRPr="003F7DC9">
        <w:rPr>
          <w:color w:val="0B0B0B"/>
          <w:w w:val="105"/>
          <w:sz w:val="17"/>
        </w:rPr>
        <w:t>dati</w:t>
      </w:r>
      <w:r w:rsidRPr="003F7DC9">
        <w:rPr>
          <w:color w:val="0B0B0B"/>
          <w:spacing w:val="-6"/>
          <w:w w:val="105"/>
          <w:sz w:val="17"/>
        </w:rPr>
        <w:t xml:space="preserve"> </w:t>
      </w:r>
      <w:r w:rsidRPr="003F7DC9">
        <w:rPr>
          <w:color w:val="0B0B0B"/>
          <w:w w:val="105"/>
          <w:sz w:val="17"/>
        </w:rPr>
        <w:t>scientifici</w:t>
      </w:r>
      <w:r w:rsidRPr="003F7DC9">
        <w:rPr>
          <w:color w:val="0B0B0B"/>
          <w:spacing w:val="-6"/>
          <w:w w:val="105"/>
          <w:sz w:val="17"/>
        </w:rPr>
        <w:t xml:space="preserve"> </w:t>
      </w:r>
      <w:r w:rsidRPr="003F7DC9">
        <w:rPr>
          <w:color w:val="0B0B0B"/>
          <w:w w:val="105"/>
          <w:sz w:val="17"/>
        </w:rPr>
        <w:t>e</w:t>
      </w:r>
      <w:r w:rsidRPr="003F7DC9">
        <w:rPr>
          <w:color w:val="0B0B0B"/>
          <w:spacing w:val="-6"/>
          <w:w w:val="105"/>
          <w:sz w:val="17"/>
        </w:rPr>
        <w:t xml:space="preserve"> </w:t>
      </w:r>
      <w:r w:rsidRPr="003F7DC9">
        <w:rPr>
          <w:color w:val="0B0B0B"/>
          <w:w w:val="105"/>
          <w:sz w:val="17"/>
        </w:rPr>
        <w:t>tecnici</w:t>
      </w:r>
      <w:r w:rsidRPr="003F7DC9">
        <w:rPr>
          <w:color w:val="0B0B0B"/>
          <w:spacing w:val="-6"/>
          <w:w w:val="105"/>
          <w:sz w:val="17"/>
        </w:rPr>
        <w:t xml:space="preserve"> </w:t>
      </w:r>
      <w:r w:rsidRPr="003F7DC9">
        <w:rPr>
          <w:color w:val="0B0B0B"/>
          <w:w w:val="105"/>
          <w:sz w:val="17"/>
        </w:rPr>
        <w:t>è</w:t>
      </w:r>
      <w:r w:rsidRPr="003F7DC9">
        <w:rPr>
          <w:color w:val="0B0B0B"/>
          <w:spacing w:val="-6"/>
          <w:w w:val="105"/>
          <w:sz w:val="17"/>
        </w:rPr>
        <w:t xml:space="preserve"> </w:t>
      </w:r>
      <w:r w:rsidRPr="003F7DC9">
        <w:rPr>
          <w:color w:val="0B0B0B"/>
          <w:w w:val="105"/>
          <w:sz w:val="17"/>
        </w:rPr>
        <w:t>dei</w:t>
      </w:r>
      <w:r w:rsidRPr="003F7DC9">
        <w:rPr>
          <w:color w:val="0B0B0B"/>
          <w:spacing w:val="-6"/>
          <w:w w:val="105"/>
          <w:sz w:val="17"/>
        </w:rPr>
        <w:t xml:space="preserve"> </w:t>
      </w:r>
      <w:r w:rsidRPr="003F7DC9">
        <w:rPr>
          <w:color w:val="0B0B0B"/>
          <w:w w:val="105"/>
          <w:sz w:val="17"/>
        </w:rPr>
        <w:t>singoli</w:t>
      </w:r>
      <w:r w:rsidRPr="003F7DC9">
        <w:rPr>
          <w:color w:val="0B0B0B"/>
          <w:spacing w:val="-6"/>
          <w:w w:val="105"/>
          <w:sz w:val="17"/>
        </w:rPr>
        <w:t xml:space="preserve"> </w:t>
      </w:r>
      <w:r w:rsidRPr="003F7DC9">
        <w:rPr>
          <w:color w:val="0B0B0B"/>
          <w:w w:val="105"/>
          <w:sz w:val="17"/>
        </w:rPr>
        <w:t>autori,</w:t>
      </w:r>
      <w:r w:rsidRPr="003F7DC9">
        <w:rPr>
          <w:color w:val="0B0B0B"/>
          <w:spacing w:val="-6"/>
          <w:w w:val="105"/>
          <w:sz w:val="17"/>
        </w:rPr>
        <w:t xml:space="preserve"> </w:t>
      </w:r>
      <w:r w:rsidRPr="003F7DC9">
        <w:rPr>
          <w:color w:val="0B0B0B"/>
          <w:w w:val="105"/>
          <w:sz w:val="17"/>
        </w:rPr>
        <w:t>che</w:t>
      </w:r>
      <w:r w:rsidRPr="003F7DC9">
        <w:rPr>
          <w:color w:val="0B0B0B"/>
          <w:spacing w:val="-7"/>
          <w:w w:val="105"/>
          <w:sz w:val="17"/>
        </w:rPr>
        <w:t xml:space="preserve"> </w:t>
      </w:r>
      <w:r w:rsidRPr="003F7DC9">
        <w:rPr>
          <w:color w:val="0B0B0B"/>
          <w:w w:val="105"/>
          <w:sz w:val="17"/>
        </w:rPr>
        <w:t>dichiarano</w:t>
      </w:r>
      <w:r w:rsidRPr="003F7DC9">
        <w:rPr>
          <w:color w:val="0B0B0B"/>
          <w:spacing w:val="-6"/>
          <w:w w:val="105"/>
          <w:sz w:val="17"/>
        </w:rPr>
        <w:t xml:space="preserve"> </w:t>
      </w:r>
      <w:r w:rsidRPr="003F7DC9">
        <w:rPr>
          <w:color w:val="0B0B0B"/>
          <w:w w:val="105"/>
          <w:sz w:val="17"/>
        </w:rPr>
        <w:t>di</w:t>
      </w:r>
      <w:r w:rsidRPr="003F7DC9">
        <w:rPr>
          <w:color w:val="0B0B0B"/>
          <w:spacing w:val="-6"/>
          <w:w w:val="105"/>
          <w:sz w:val="17"/>
        </w:rPr>
        <w:t xml:space="preserve"> </w:t>
      </w:r>
      <w:r w:rsidRPr="003F7DC9">
        <w:rPr>
          <w:color w:val="0B0B0B"/>
          <w:w w:val="105"/>
          <w:sz w:val="17"/>
        </w:rPr>
        <w:t>non</w:t>
      </w:r>
      <w:r w:rsidRPr="003F7DC9">
        <w:rPr>
          <w:color w:val="0B0B0B"/>
          <w:spacing w:val="-6"/>
          <w:w w:val="105"/>
          <w:sz w:val="17"/>
        </w:rPr>
        <w:t xml:space="preserve"> </w:t>
      </w:r>
      <w:r w:rsidRPr="003F7DC9">
        <w:rPr>
          <w:color w:val="0B0B0B"/>
          <w:w w:val="105"/>
          <w:sz w:val="17"/>
        </w:rPr>
        <w:t>avere</w:t>
      </w:r>
      <w:r w:rsidRPr="003F7DC9">
        <w:rPr>
          <w:color w:val="0B0B0B"/>
          <w:spacing w:val="-6"/>
          <w:w w:val="105"/>
          <w:sz w:val="17"/>
        </w:rPr>
        <w:t xml:space="preserve"> </w:t>
      </w:r>
      <w:r w:rsidRPr="003F7DC9">
        <w:rPr>
          <w:color w:val="0B0B0B"/>
          <w:w w:val="105"/>
          <w:sz w:val="17"/>
        </w:rPr>
        <w:t>conflitti</w:t>
      </w:r>
      <w:r w:rsidRPr="003F7DC9">
        <w:rPr>
          <w:color w:val="0B0B0B"/>
          <w:spacing w:val="-6"/>
          <w:w w:val="105"/>
          <w:sz w:val="17"/>
        </w:rPr>
        <w:t xml:space="preserve"> </w:t>
      </w:r>
      <w:r w:rsidRPr="003F7DC9">
        <w:rPr>
          <w:color w:val="0B0B0B"/>
          <w:w w:val="105"/>
          <w:sz w:val="17"/>
        </w:rPr>
        <w:t>di</w:t>
      </w:r>
      <w:r w:rsidRPr="003F7DC9">
        <w:rPr>
          <w:color w:val="0B0B0B"/>
          <w:spacing w:val="-6"/>
          <w:w w:val="105"/>
          <w:sz w:val="17"/>
        </w:rPr>
        <w:t xml:space="preserve"> </w:t>
      </w:r>
      <w:r w:rsidRPr="003F7DC9">
        <w:rPr>
          <w:color w:val="0B0B0B"/>
          <w:w w:val="105"/>
          <w:sz w:val="17"/>
        </w:rPr>
        <w:t>interesse. Redazione</w:t>
      </w:r>
      <w:r w:rsidRPr="003F7DC9">
        <w:rPr>
          <w:color w:val="0B0B0B"/>
          <w:spacing w:val="-5"/>
          <w:w w:val="105"/>
          <w:sz w:val="17"/>
        </w:rPr>
        <w:t xml:space="preserve"> </w:t>
      </w:r>
      <w:r w:rsidRPr="003F7DC9">
        <w:rPr>
          <w:color w:val="0B0B0B"/>
          <w:w w:val="105"/>
          <w:sz w:val="17"/>
        </w:rPr>
        <w:t>e</w:t>
      </w:r>
      <w:r w:rsidRPr="003F7DC9">
        <w:rPr>
          <w:color w:val="0B0B0B"/>
          <w:spacing w:val="-4"/>
          <w:w w:val="105"/>
          <w:sz w:val="17"/>
        </w:rPr>
        <w:t xml:space="preserve"> </w:t>
      </w:r>
      <w:r w:rsidRPr="003F7DC9">
        <w:rPr>
          <w:color w:val="0B0B0B"/>
          <w:w w:val="105"/>
          <w:sz w:val="17"/>
        </w:rPr>
        <w:t>grafica</w:t>
      </w:r>
      <w:r w:rsidRPr="003F7DC9">
        <w:rPr>
          <w:color w:val="0B0B0B"/>
          <w:spacing w:val="-4"/>
          <w:w w:val="105"/>
          <w:sz w:val="17"/>
        </w:rPr>
        <w:t xml:space="preserve"> </w:t>
      </w:r>
      <w:r w:rsidRPr="003F7DC9">
        <w:rPr>
          <w:color w:val="0B0B0B"/>
          <w:w w:val="105"/>
          <w:sz w:val="17"/>
        </w:rPr>
        <w:t>a</w:t>
      </w:r>
      <w:r w:rsidRPr="003F7DC9">
        <w:rPr>
          <w:color w:val="0B0B0B"/>
          <w:spacing w:val="-4"/>
          <w:w w:val="105"/>
          <w:sz w:val="17"/>
        </w:rPr>
        <w:t xml:space="preserve"> </w:t>
      </w:r>
      <w:r w:rsidRPr="003F7DC9">
        <w:rPr>
          <w:color w:val="0B0B0B"/>
          <w:w w:val="105"/>
          <w:sz w:val="17"/>
        </w:rPr>
        <w:t>cura</w:t>
      </w:r>
      <w:r w:rsidRPr="003F7DC9">
        <w:rPr>
          <w:color w:val="0B0B0B"/>
          <w:spacing w:val="-5"/>
          <w:w w:val="105"/>
          <w:sz w:val="17"/>
        </w:rPr>
        <w:t xml:space="preserve"> </w:t>
      </w:r>
      <w:r w:rsidRPr="003F7DC9">
        <w:rPr>
          <w:color w:val="0B0B0B"/>
          <w:w w:val="105"/>
          <w:sz w:val="17"/>
        </w:rPr>
        <w:t>del</w:t>
      </w:r>
      <w:r w:rsidRPr="003F7DC9">
        <w:rPr>
          <w:color w:val="0B0B0B"/>
          <w:spacing w:val="-4"/>
          <w:w w:val="105"/>
          <w:sz w:val="17"/>
        </w:rPr>
        <w:t xml:space="preserve"> </w:t>
      </w:r>
      <w:r w:rsidRPr="003F7DC9">
        <w:rPr>
          <w:color w:val="0B0B0B"/>
          <w:w w:val="105"/>
          <w:sz w:val="17"/>
        </w:rPr>
        <w:t>Servizio</w:t>
      </w:r>
      <w:r w:rsidRPr="003F7DC9">
        <w:rPr>
          <w:color w:val="0B0B0B"/>
          <w:spacing w:val="-4"/>
          <w:w w:val="105"/>
          <w:sz w:val="17"/>
        </w:rPr>
        <w:t xml:space="preserve"> </w:t>
      </w:r>
      <w:r w:rsidRPr="003F7DC9">
        <w:rPr>
          <w:color w:val="0B0B0B"/>
          <w:w w:val="105"/>
          <w:sz w:val="17"/>
        </w:rPr>
        <w:t>Comunicazione</w:t>
      </w:r>
      <w:r w:rsidRPr="003F7DC9">
        <w:rPr>
          <w:color w:val="0B0B0B"/>
          <w:spacing w:val="-4"/>
          <w:w w:val="105"/>
          <w:sz w:val="17"/>
        </w:rPr>
        <w:t xml:space="preserve"> </w:t>
      </w:r>
      <w:r w:rsidRPr="003F7DC9">
        <w:rPr>
          <w:color w:val="0B0B0B"/>
          <w:w w:val="105"/>
          <w:sz w:val="17"/>
        </w:rPr>
        <w:t>Scientifica</w:t>
      </w:r>
      <w:r w:rsidRPr="003F7DC9">
        <w:rPr>
          <w:color w:val="0B0B0B"/>
          <w:spacing w:val="-4"/>
          <w:w w:val="105"/>
          <w:sz w:val="17"/>
        </w:rPr>
        <w:t xml:space="preserve"> </w:t>
      </w:r>
      <w:r w:rsidRPr="003F7DC9">
        <w:rPr>
          <w:color w:val="0B0B0B"/>
          <w:w w:val="105"/>
          <w:sz w:val="17"/>
        </w:rPr>
        <w:t>(Sandra</w:t>
      </w:r>
      <w:r w:rsidRPr="003F7DC9">
        <w:rPr>
          <w:color w:val="0B0B0B"/>
          <w:spacing w:val="-4"/>
          <w:w w:val="105"/>
          <w:sz w:val="17"/>
        </w:rPr>
        <w:t xml:space="preserve"> </w:t>
      </w:r>
      <w:r w:rsidRPr="003F7DC9">
        <w:rPr>
          <w:color w:val="0B0B0B"/>
          <w:w w:val="105"/>
          <w:sz w:val="17"/>
        </w:rPr>
        <w:t>Salinetti</w:t>
      </w:r>
      <w:r w:rsidRPr="003F7DC9">
        <w:rPr>
          <w:color w:val="0B0B0B"/>
          <w:spacing w:val="-4"/>
          <w:w w:val="105"/>
          <w:sz w:val="17"/>
        </w:rPr>
        <w:t xml:space="preserve"> </w:t>
      </w:r>
      <w:r w:rsidRPr="003F7DC9">
        <w:rPr>
          <w:color w:val="0B0B0B"/>
          <w:w w:val="105"/>
          <w:sz w:val="17"/>
        </w:rPr>
        <w:t>e</w:t>
      </w:r>
      <w:r w:rsidRPr="003F7DC9">
        <w:rPr>
          <w:color w:val="0B0B0B"/>
          <w:spacing w:val="-3"/>
          <w:w w:val="105"/>
          <w:sz w:val="17"/>
        </w:rPr>
        <w:t xml:space="preserve"> </w:t>
      </w:r>
      <w:r w:rsidRPr="003F7DC9">
        <w:rPr>
          <w:color w:val="0B0B0B"/>
          <w:w w:val="105"/>
          <w:sz w:val="17"/>
        </w:rPr>
        <w:t>Paola</w:t>
      </w:r>
      <w:r w:rsidRPr="003F7DC9">
        <w:rPr>
          <w:color w:val="0B0B0B"/>
          <w:spacing w:val="-5"/>
          <w:w w:val="105"/>
          <w:sz w:val="17"/>
        </w:rPr>
        <w:t xml:space="preserve"> </w:t>
      </w:r>
      <w:r w:rsidRPr="003F7DC9">
        <w:rPr>
          <w:color w:val="0B0B0B"/>
          <w:w w:val="105"/>
          <w:sz w:val="17"/>
        </w:rPr>
        <w:t>De</w:t>
      </w:r>
      <w:r w:rsidRPr="003F7DC9">
        <w:rPr>
          <w:color w:val="0B0B0B"/>
          <w:spacing w:val="-4"/>
          <w:w w:val="105"/>
          <w:sz w:val="17"/>
        </w:rPr>
        <w:t xml:space="preserve"> </w:t>
      </w:r>
      <w:r w:rsidRPr="003F7DC9">
        <w:rPr>
          <w:color w:val="0B0B0B"/>
          <w:w w:val="105"/>
          <w:sz w:val="17"/>
        </w:rPr>
        <w:t>Castro)</w:t>
      </w:r>
    </w:p>
    <w:p w14:paraId="7FF12C9C" w14:textId="77777777" w:rsidR="004C1BFC" w:rsidRPr="003F7DC9" w:rsidRDefault="00D9217B" w:rsidP="0019267B">
      <w:pPr>
        <w:ind w:left="371"/>
        <w:rPr>
          <w:sz w:val="17"/>
        </w:rPr>
      </w:pPr>
      <w:r w:rsidRPr="003F7DC9">
        <w:rPr>
          <w:noProof/>
          <w:lang w:bidi="ar-SA"/>
        </w:rPr>
        <w:drawing>
          <wp:anchor distT="0" distB="0" distL="0" distR="0" simplePos="0" relativeHeight="251662336" behindDoc="0" locked="0" layoutInCell="1" allowOverlap="1" wp14:anchorId="54F65F3E" wp14:editId="0AB0A232">
            <wp:simplePos x="0" y="0"/>
            <wp:positionH relativeFrom="page">
              <wp:posOffset>3042285</wp:posOffset>
            </wp:positionH>
            <wp:positionV relativeFrom="paragraph">
              <wp:posOffset>8916</wp:posOffset>
            </wp:positionV>
            <wp:extent cx="635495" cy="223596"/>
            <wp:effectExtent l="0" t="0" r="0" b="0"/>
            <wp:wrapNone/>
            <wp:docPr id="77"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26.png"/>
                    <pic:cNvPicPr/>
                  </pic:nvPicPr>
                  <pic:blipFill>
                    <a:blip r:embed="rId48" cstate="print"/>
                    <a:stretch>
                      <a:fillRect/>
                    </a:stretch>
                  </pic:blipFill>
                  <pic:spPr>
                    <a:xfrm>
                      <a:off x="0" y="0"/>
                      <a:ext cx="635495" cy="223596"/>
                    </a:xfrm>
                    <a:prstGeom prst="rect">
                      <a:avLst/>
                    </a:prstGeom>
                  </pic:spPr>
                </pic:pic>
              </a:graphicData>
            </a:graphic>
          </wp:anchor>
        </w:drawing>
      </w:r>
      <w:r w:rsidRPr="003F7DC9">
        <w:rPr>
          <w:color w:val="0B0B0B"/>
          <w:w w:val="105"/>
          <w:sz w:val="17"/>
        </w:rPr>
        <w:t>© Istituto Superiore di Sanità 2020</w:t>
      </w:r>
    </w:p>
    <w:p w14:paraId="62496B69" w14:textId="77777777" w:rsidR="004C1BFC" w:rsidRPr="003F7DC9" w:rsidRDefault="00D9217B" w:rsidP="00915C96">
      <w:pPr>
        <w:spacing w:before="24"/>
        <w:ind w:left="371"/>
        <w:rPr>
          <w:sz w:val="14"/>
        </w:rPr>
        <w:sectPr w:rsidR="004C1BFC" w:rsidRPr="003F7DC9">
          <w:pgSz w:w="11900" w:h="16840"/>
          <w:pgMar w:top="1600" w:right="1680" w:bottom="280" w:left="1640" w:header="720" w:footer="720" w:gutter="0"/>
          <w:cols w:space="720"/>
        </w:sectPr>
      </w:pPr>
      <w:r w:rsidRPr="003F7DC9">
        <w:rPr>
          <w:color w:val="0B0B0B"/>
          <w:w w:val="105"/>
          <w:sz w:val="14"/>
        </w:rPr>
        <w:t>viale Regina Elena, 299 –00161 Rom</w:t>
      </w:r>
    </w:p>
    <w:p w14:paraId="35AA7609" w14:textId="77777777" w:rsidR="004C1BFC" w:rsidRPr="003F7DC9" w:rsidRDefault="004C1BFC" w:rsidP="0019267B">
      <w:pPr>
        <w:pStyle w:val="Corpotesto"/>
        <w:spacing w:before="7"/>
        <w:rPr>
          <w:sz w:val="19"/>
        </w:rPr>
      </w:pPr>
    </w:p>
    <w:p w14:paraId="677EF768" w14:textId="77777777" w:rsidR="004C1BFC" w:rsidRPr="003F7DC9" w:rsidRDefault="00D9217B" w:rsidP="00915C96">
      <w:pPr>
        <w:spacing w:before="104"/>
        <w:ind w:left="237"/>
        <w:rPr>
          <w:b/>
          <w:color w:val="313131"/>
          <w:sz w:val="36"/>
        </w:rPr>
      </w:pPr>
      <w:r w:rsidRPr="003F7DC9">
        <w:rPr>
          <w:b/>
          <w:color w:val="313131"/>
          <w:sz w:val="36"/>
        </w:rPr>
        <w:t>Indice</w:t>
      </w:r>
    </w:p>
    <w:p w14:paraId="0CE63D35" w14:textId="77777777" w:rsidR="00915C96" w:rsidRPr="003F7DC9" w:rsidRDefault="00915C96" w:rsidP="00915C96">
      <w:pPr>
        <w:spacing w:before="104"/>
        <w:ind w:left="237"/>
        <w:rPr>
          <w:b/>
          <w:sz w:val="36"/>
        </w:rPr>
      </w:pPr>
    </w:p>
    <w:p w14:paraId="77C6C75C" w14:textId="77777777" w:rsidR="004C1BFC" w:rsidRPr="003F7DC9" w:rsidRDefault="00D9217B" w:rsidP="0019267B">
      <w:pPr>
        <w:pStyle w:val="Titolo9"/>
        <w:spacing w:before="0"/>
        <w:ind w:left="236" w:right="6635" w:firstLine="0"/>
        <w:rPr>
          <w:rFonts w:ascii="Times New Roman" w:hAnsi="Times New Roman" w:cs="Times New Roman"/>
        </w:rPr>
      </w:pPr>
      <w:r w:rsidRPr="003F7DC9">
        <w:rPr>
          <w:rFonts w:ascii="Times New Roman" w:hAnsi="Times New Roman" w:cs="Times New Roman"/>
          <w:color w:val="0B0B0B"/>
          <w:spacing w:val="-4"/>
        </w:rPr>
        <w:t xml:space="preserve">Destinatari </w:t>
      </w:r>
      <w:r w:rsidRPr="003F7DC9">
        <w:rPr>
          <w:rFonts w:ascii="Times New Roman" w:hAnsi="Times New Roman" w:cs="Times New Roman"/>
          <w:color w:val="0B0B0B"/>
          <w:spacing w:val="-3"/>
        </w:rPr>
        <w:t xml:space="preserve">del </w:t>
      </w:r>
      <w:r w:rsidRPr="003F7DC9">
        <w:rPr>
          <w:rFonts w:ascii="Times New Roman" w:hAnsi="Times New Roman" w:cs="Times New Roman"/>
          <w:color w:val="0B0B0B"/>
          <w:spacing w:val="-6"/>
        </w:rPr>
        <w:t xml:space="preserve">rapporto </w:t>
      </w:r>
      <w:r w:rsidRPr="003F7DC9">
        <w:rPr>
          <w:rFonts w:ascii="Times New Roman" w:hAnsi="Times New Roman" w:cs="Times New Roman"/>
          <w:color w:val="0B0B0B"/>
        </w:rPr>
        <w:t>Scopo del documento Glossario</w:t>
      </w:r>
    </w:p>
    <w:p w14:paraId="1FDAFB9A" w14:textId="77777777" w:rsidR="004C1BFC" w:rsidRPr="003F7DC9" w:rsidRDefault="00D9217B" w:rsidP="0019267B">
      <w:pPr>
        <w:spacing w:before="117"/>
        <w:ind w:left="236"/>
        <w:rPr>
          <w:sz w:val="21"/>
        </w:rPr>
      </w:pPr>
      <w:r w:rsidRPr="003F7DC9">
        <w:rPr>
          <w:color w:val="0B0B0B"/>
          <w:sz w:val="21"/>
        </w:rPr>
        <w:t>Introduzione</w:t>
      </w:r>
    </w:p>
    <w:p w14:paraId="2EF2FB11" w14:textId="77777777" w:rsidR="004C1BFC" w:rsidRPr="003F7DC9" w:rsidRDefault="00D9217B" w:rsidP="0032000A">
      <w:pPr>
        <w:pStyle w:val="Paragrafoelenco"/>
        <w:numPr>
          <w:ilvl w:val="0"/>
          <w:numId w:val="17"/>
        </w:numPr>
        <w:tabs>
          <w:tab w:val="left" w:pos="418"/>
        </w:tabs>
        <w:spacing w:before="115"/>
        <w:ind w:firstLine="0"/>
        <w:rPr>
          <w:sz w:val="21"/>
        </w:rPr>
      </w:pPr>
      <w:r w:rsidRPr="003F7DC9">
        <w:rPr>
          <w:color w:val="0B0B0B"/>
          <w:spacing w:val="-4"/>
          <w:sz w:val="21"/>
        </w:rPr>
        <w:t xml:space="preserve">Preparazione </w:t>
      </w:r>
      <w:r w:rsidRPr="003F7DC9">
        <w:rPr>
          <w:color w:val="0B0B0B"/>
          <w:spacing w:val="-3"/>
          <w:sz w:val="21"/>
        </w:rPr>
        <w:t xml:space="preserve">alla </w:t>
      </w:r>
      <w:r w:rsidRPr="003F7DC9">
        <w:rPr>
          <w:color w:val="0B0B0B"/>
          <w:spacing w:val="-4"/>
          <w:sz w:val="21"/>
        </w:rPr>
        <w:t xml:space="preserve">riapertura delle scuole </w:t>
      </w:r>
      <w:r w:rsidRPr="003F7DC9">
        <w:rPr>
          <w:color w:val="0B0B0B"/>
          <w:sz w:val="21"/>
        </w:rPr>
        <w:t xml:space="preserve">in </w:t>
      </w:r>
      <w:r w:rsidRPr="003F7DC9">
        <w:rPr>
          <w:color w:val="0B0B0B"/>
          <w:spacing w:val="-4"/>
          <w:sz w:val="21"/>
        </w:rPr>
        <w:t xml:space="preserve">relazione </w:t>
      </w:r>
      <w:r w:rsidRPr="003F7DC9">
        <w:rPr>
          <w:color w:val="0B0B0B"/>
          <w:spacing w:val="-3"/>
          <w:sz w:val="21"/>
        </w:rPr>
        <w:t xml:space="preserve">alla </w:t>
      </w:r>
      <w:r w:rsidRPr="003F7DC9">
        <w:rPr>
          <w:color w:val="0B0B0B"/>
          <w:spacing w:val="-4"/>
          <w:sz w:val="21"/>
        </w:rPr>
        <w:t xml:space="preserve">risposta </w:t>
      </w:r>
      <w:r w:rsidRPr="003F7DC9">
        <w:rPr>
          <w:color w:val="0B0B0B"/>
          <w:sz w:val="21"/>
        </w:rPr>
        <w:t xml:space="preserve">ad </w:t>
      </w:r>
      <w:r w:rsidRPr="003F7DC9">
        <w:rPr>
          <w:color w:val="0B0B0B"/>
          <w:spacing w:val="-4"/>
          <w:sz w:val="21"/>
        </w:rPr>
        <w:t>eventuali casi/focolai</w:t>
      </w:r>
      <w:r w:rsidRPr="003F7DC9">
        <w:rPr>
          <w:color w:val="0B0B0B"/>
          <w:spacing w:val="-2"/>
          <w:sz w:val="21"/>
        </w:rPr>
        <w:t xml:space="preserve"> </w:t>
      </w:r>
      <w:r w:rsidRPr="003F7DC9">
        <w:rPr>
          <w:color w:val="0B0B0B"/>
          <w:sz w:val="21"/>
        </w:rPr>
        <w:t xml:space="preserve">di </w:t>
      </w:r>
      <w:r w:rsidRPr="003F7DC9">
        <w:rPr>
          <w:color w:val="0B0B0B"/>
          <w:spacing w:val="-4"/>
          <w:sz w:val="21"/>
        </w:rPr>
        <w:t>COVID-19</w:t>
      </w:r>
    </w:p>
    <w:p w14:paraId="3A9696E3" w14:textId="77777777" w:rsidR="004C1BFC" w:rsidRPr="003F7DC9" w:rsidRDefault="00D9217B" w:rsidP="0032000A">
      <w:pPr>
        <w:pStyle w:val="Paragrafoelenco"/>
        <w:numPr>
          <w:ilvl w:val="1"/>
          <w:numId w:val="17"/>
        </w:numPr>
        <w:tabs>
          <w:tab w:val="left" w:pos="783"/>
        </w:tabs>
        <w:spacing w:before="3"/>
        <w:ind w:firstLine="0"/>
        <w:rPr>
          <w:sz w:val="21"/>
        </w:rPr>
      </w:pPr>
      <w:r w:rsidRPr="003F7DC9">
        <w:rPr>
          <w:color w:val="0B0B0B"/>
          <w:sz w:val="21"/>
        </w:rPr>
        <w:t>Peculiarità dei servizi educativi dell’infanzia (bambini 0-6</w:t>
      </w:r>
      <w:r w:rsidRPr="003F7DC9">
        <w:rPr>
          <w:color w:val="0B0B0B"/>
          <w:spacing w:val="-1"/>
          <w:sz w:val="21"/>
        </w:rPr>
        <w:t xml:space="preserve"> </w:t>
      </w:r>
      <w:r w:rsidRPr="003F7DC9">
        <w:rPr>
          <w:color w:val="0B0B0B"/>
          <w:sz w:val="21"/>
        </w:rPr>
        <w:t>anni)</w:t>
      </w:r>
    </w:p>
    <w:p w14:paraId="3E2768E4" w14:textId="77777777" w:rsidR="004C1BFC" w:rsidRPr="003F7DC9" w:rsidRDefault="00D9217B" w:rsidP="0032000A">
      <w:pPr>
        <w:pStyle w:val="Paragrafoelenco"/>
        <w:numPr>
          <w:ilvl w:val="1"/>
          <w:numId w:val="17"/>
        </w:numPr>
        <w:tabs>
          <w:tab w:val="left" w:pos="783"/>
        </w:tabs>
        <w:spacing w:before="1"/>
        <w:ind w:firstLine="0"/>
        <w:rPr>
          <w:sz w:val="21"/>
        </w:rPr>
      </w:pPr>
      <w:r w:rsidRPr="003F7DC9">
        <w:rPr>
          <w:color w:val="0B0B0B"/>
          <w:sz w:val="21"/>
        </w:rPr>
        <w:t>Bambini e studenti con fragilità</w:t>
      </w:r>
    </w:p>
    <w:p w14:paraId="08EFD849" w14:textId="77777777" w:rsidR="004C1BFC" w:rsidRPr="003F7DC9" w:rsidRDefault="00D9217B" w:rsidP="0032000A">
      <w:pPr>
        <w:pStyle w:val="Paragrafoelenco"/>
        <w:numPr>
          <w:ilvl w:val="1"/>
          <w:numId w:val="17"/>
        </w:numPr>
        <w:tabs>
          <w:tab w:val="left" w:pos="783"/>
        </w:tabs>
        <w:ind w:firstLine="0"/>
        <w:rPr>
          <w:sz w:val="21"/>
        </w:rPr>
      </w:pPr>
      <w:r w:rsidRPr="003F7DC9">
        <w:rPr>
          <w:color w:val="0B0B0B"/>
          <w:sz w:val="21"/>
        </w:rPr>
        <w:t>Interfacce e rispettivi compiti dell’SSN e del Sistema educativo ai vari</w:t>
      </w:r>
      <w:r w:rsidRPr="003F7DC9">
        <w:rPr>
          <w:color w:val="0B0B0B"/>
          <w:spacing w:val="-2"/>
          <w:sz w:val="21"/>
        </w:rPr>
        <w:t xml:space="preserve"> </w:t>
      </w:r>
      <w:r w:rsidRPr="003F7DC9">
        <w:rPr>
          <w:color w:val="0B0B0B"/>
          <w:sz w:val="21"/>
        </w:rPr>
        <w:t>livelli</w:t>
      </w:r>
    </w:p>
    <w:p w14:paraId="744919BF" w14:textId="77777777" w:rsidR="004C1BFC" w:rsidRPr="003F7DC9" w:rsidRDefault="00D9217B" w:rsidP="0032000A">
      <w:pPr>
        <w:pStyle w:val="Paragrafoelenco"/>
        <w:numPr>
          <w:ilvl w:val="2"/>
          <w:numId w:val="17"/>
        </w:numPr>
        <w:tabs>
          <w:tab w:val="left" w:pos="1138"/>
        </w:tabs>
        <w:spacing w:before="2"/>
        <w:ind w:firstLine="0"/>
        <w:rPr>
          <w:sz w:val="21"/>
        </w:rPr>
      </w:pPr>
      <w:r w:rsidRPr="003F7DC9">
        <w:rPr>
          <w:color w:val="0B0B0B"/>
          <w:sz w:val="21"/>
        </w:rPr>
        <w:t>Interfaccia</w:t>
      </w:r>
      <w:r w:rsidRPr="003F7DC9">
        <w:rPr>
          <w:color w:val="0B0B0B"/>
          <w:spacing w:val="-1"/>
          <w:sz w:val="21"/>
        </w:rPr>
        <w:t xml:space="preserve"> </w:t>
      </w:r>
      <w:r w:rsidRPr="003F7DC9">
        <w:rPr>
          <w:color w:val="0B0B0B"/>
          <w:sz w:val="21"/>
        </w:rPr>
        <w:t>nell’SSN</w:t>
      </w:r>
    </w:p>
    <w:p w14:paraId="336D9B30" w14:textId="77777777" w:rsidR="004C1BFC" w:rsidRPr="003F7DC9" w:rsidRDefault="00D9217B" w:rsidP="0032000A">
      <w:pPr>
        <w:pStyle w:val="Paragrafoelenco"/>
        <w:numPr>
          <w:ilvl w:val="2"/>
          <w:numId w:val="17"/>
        </w:numPr>
        <w:tabs>
          <w:tab w:val="left" w:pos="1138"/>
        </w:tabs>
        <w:ind w:firstLine="0"/>
        <w:rPr>
          <w:sz w:val="21"/>
        </w:rPr>
      </w:pPr>
      <w:r w:rsidRPr="003F7DC9">
        <w:rPr>
          <w:color w:val="0B0B0B"/>
          <w:sz w:val="21"/>
        </w:rPr>
        <w:t>Interfaccia nel sistema educativo</w:t>
      </w:r>
    </w:p>
    <w:p w14:paraId="0EE7625F" w14:textId="77777777" w:rsidR="004C1BFC" w:rsidRPr="003F7DC9" w:rsidRDefault="00D9217B" w:rsidP="0032000A">
      <w:pPr>
        <w:pStyle w:val="Paragrafoelenco"/>
        <w:numPr>
          <w:ilvl w:val="1"/>
          <w:numId w:val="17"/>
        </w:numPr>
        <w:tabs>
          <w:tab w:val="left" w:pos="783"/>
        </w:tabs>
        <w:spacing w:before="2"/>
        <w:ind w:firstLine="0"/>
        <w:rPr>
          <w:sz w:val="21"/>
        </w:rPr>
      </w:pPr>
      <w:r w:rsidRPr="003F7DC9">
        <w:rPr>
          <w:color w:val="0B0B0B"/>
          <w:sz w:val="21"/>
        </w:rPr>
        <w:t>La tutela della salute e sicurezza dei lavoratori della</w:t>
      </w:r>
      <w:r w:rsidRPr="003F7DC9">
        <w:rPr>
          <w:color w:val="0B0B0B"/>
          <w:spacing w:val="-1"/>
          <w:sz w:val="21"/>
        </w:rPr>
        <w:t xml:space="preserve"> </w:t>
      </w:r>
      <w:r w:rsidRPr="003F7DC9">
        <w:rPr>
          <w:color w:val="0B0B0B"/>
          <w:sz w:val="21"/>
        </w:rPr>
        <w:t>scuola</w:t>
      </w:r>
    </w:p>
    <w:p w14:paraId="5DB5997F" w14:textId="77777777" w:rsidR="004C1BFC" w:rsidRPr="003F7DC9" w:rsidRDefault="00D9217B" w:rsidP="0032000A">
      <w:pPr>
        <w:pStyle w:val="Paragrafoelenco"/>
        <w:numPr>
          <w:ilvl w:val="1"/>
          <w:numId w:val="17"/>
        </w:numPr>
        <w:tabs>
          <w:tab w:val="left" w:pos="784"/>
        </w:tabs>
        <w:spacing w:before="1"/>
        <w:ind w:left="783" w:firstLine="0"/>
        <w:rPr>
          <w:sz w:val="21"/>
        </w:rPr>
      </w:pPr>
      <w:r w:rsidRPr="003F7DC9">
        <w:rPr>
          <w:color w:val="0B0B0B"/>
          <w:sz w:val="21"/>
        </w:rPr>
        <w:t>I test diagnostici a</w:t>
      </w:r>
      <w:r w:rsidRPr="003F7DC9">
        <w:rPr>
          <w:color w:val="0B0B0B"/>
          <w:spacing w:val="-1"/>
          <w:sz w:val="21"/>
        </w:rPr>
        <w:t xml:space="preserve"> </w:t>
      </w:r>
      <w:r w:rsidRPr="003F7DC9">
        <w:rPr>
          <w:color w:val="0B0B0B"/>
          <w:sz w:val="21"/>
        </w:rPr>
        <w:t>disposizione</w:t>
      </w:r>
    </w:p>
    <w:p w14:paraId="1ACE85D0" w14:textId="77777777" w:rsidR="004C1BFC" w:rsidRPr="003F7DC9" w:rsidRDefault="00D9217B" w:rsidP="0032000A">
      <w:pPr>
        <w:pStyle w:val="Paragrafoelenco"/>
        <w:numPr>
          <w:ilvl w:val="0"/>
          <w:numId w:val="17"/>
        </w:numPr>
        <w:tabs>
          <w:tab w:val="left" w:pos="418"/>
        </w:tabs>
        <w:spacing w:before="114"/>
        <w:ind w:firstLine="0"/>
        <w:rPr>
          <w:sz w:val="21"/>
        </w:rPr>
      </w:pPr>
      <w:r w:rsidRPr="003F7DC9">
        <w:rPr>
          <w:color w:val="0B0B0B"/>
          <w:spacing w:val="-4"/>
          <w:sz w:val="21"/>
        </w:rPr>
        <w:t xml:space="preserve">Risposta </w:t>
      </w:r>
      <w:r w:rsidRPr="003F7DC9">
        <w:rPr>
          <w:color w:val="0B0B0B"/>
          <w:sz w:val="21"/>
        </w:rPr>
        <w:t xml:space="preserve">a </w:t>
      </w:r>
      <w:r w:rsidRPr="003F7DC9">
        <w:rPr>
          <w:color w:val="0B0B0B"/>
          <w:spacing w:val="-4"/>
          <w:sz w:val="21"/>
        </w:rPr>
        <w:t xml:space="preserve">eventuali </w:t>
      </w:r>
      <w:r w:rsidRPr="003F7DC9">
        <w:rPr>
          <w:color w:val="0B0B0B"/>
          <w:spacing w:val="-3"/>
          <w:sz w:val="21"/>
        </w:rPr>
        <w:t xml:space="preserve">casi </w:t>
      </w:r>
      <w:r w:rsidRPr="003F7DC9">
        <w:rPr>
          <w:color w:val="0B0B0B"/>
          <w:sz w:val="21"/>
        </w:rPr>
        <w:t xml:space="preserve">e </w:t>
      </w:r>
      <w:r w:rsidRPr="003F7DC9">
        <w:rPr>
          <w:color w:val="0B0B0B"/>
          <w:spacing w:val="-4"/>
          <w:sz w:val="21"/>
        </w:rPr>
        <w:t xml:space="preserve">focolai </w:t>
      </w:r>
      <w:r w:rsidRPr="003F7DC9">
        <w:rPr>
          <w:color w:val="0B0B0B"/>
          <w:sz w:val="21"/>
        </w:rPr>
        <w:t>da</w:t>
      </w:r>
      <w:r w:rsidRPr="003F7DC9">
        <w:rPr>
          <w:color w:val="0B0B0B"/>
          <w:spacing w:val="-34"/>
          <w:sz w:val="21"/>
        </w:rPr>
        <w:t xml:space="preserve"> </w:t>
      </w:r>
      <w:r w:rsidRPr="003F7DC9">
        <w:rPr>
          <w:color w:val="0B0B0B"/>
          <w:spacing w:val="-4"/>
          <w:sz w:val="21"/>
        </w:rPr>
        <w:t>COVID-19</w:t>
      </w:r>
    </w:p>
    <w:p w14:paraId="7FF04CE2" w14:textId="77777777" w:rsidR="004C1BFC" w:rsidRPr="003F7DC9" w:rsidRDefault="00D9217B" w:rsidP="0032000A">
      <w:pPr>
        <w:pStyle w:val="Paragrafoelenco"/>
        <w:numPr>
          <w:ilvl w:val="1"/>
          <w:numId w:val="17"/>
        </w:numPr>
        <w:tabs>
          <w:tab w:val="left" w:pos="783"/>
        </w:tabs>
        <w:spacing w:before="3"/>
        <w:ind w:firstLine="0"/>
        <w:rPr>
          <w:sz w:val="21"/>
        </w:rPr>
      </w:pPr>
      <w:r w:rsidRPr="003F7DC9">
        <w:rPr>
          <w:color w:val="0B0B0B"/>
          <w:sz w:val="21"/>
        </w:rPr>
        <w:t>Gli</w:t>
      </w:r>
      <w:r w:rsidRPr="003F7DC9">
        <w:rPr>
          <w:color w:val="0B0B0B"/>
          <w:spacing w:val="-1"/>
          <w:sz w:val="21"/>
        </w:rPr>
        <w:t xml:space="preserve"> </w:t>
      </w:r>
      <w:r w:rsidRPr="003F7DC9">
        <w:rPr>
          <w:color w:val="0B0B0B"/>
          <w:sz w:val="21"/>
        </w:rPr>
        <w:t>scenari</w:t>
      </w:r>
    </w:p>
    <w:p w14:paraId="40C26F84" w14:textId="77777777" w:rsidR="004C1BFC" w:rsidRPr="003F7DC9" w:rsidRDefault="00D9217B" w:rsidP="0032000A">
      <w:pPr>
        <w:pStyle w:val="Paragrafoelenco"/>
        <w:numPr>
          <w:ilvl w:val="2"/>
          <w:numId w:val="17"/>
        </w:numPr>
        <w:tabs>
          <w:tab w:val="left" w:pos="1188"/>
        </w:tabs>
        <w:ind w:left="1187" w:firstLine="0"/>
        <w:rPr>
          <w:sz w:val="21"/>
        </w:rPr>
      </w:pPr>
      <w:r w:rsidRPr="003F7DC9">
        <w:rPr>
          <w:color w:val="0B0B0B"/>
          <w:sz w:val="21"/>
        </w:rPr>
        <w:t>Nel caso in cui un alunno presenti un aumento della temperatura</w:t>
      </w:r>
      <w:r w:rsidRPr="003F7DC9">
        <w:rPr>
          <w:color w:val="0B0B0B"/>
          <w:spacing w:val="-5"/>
          <w:sz w:val="21"/>
        </w:rPr>
        <w:t xml:space="preserve"> </w:t>
      </w:r>
      <w:r w:rsidRPr="003F7DC9">
        <w:rPr>
          <w:color w:val="0B0B0B"/>
          <w:sz w:val="21"/>
        </w:rPr>
        <w:t>corporea</w:t>
      </w:r>
    </w:p>
    <w:p w14:paraId="7E3CE6B4" w14:textId="77777777" w:rsidR="004C1BFC" w:rsidRPr="003F7DC9" w:rsidRDefault="00D9217B" w:rsidP="0019267B">
      <w:pPr>
        <w:spacing w:before="1"/>
        <w:ind w:left="1187"/>
        <w:rPr>
          <w:sz w:val="21"/>
        </w:rPr>
      </w:pPr>
      <w:r w:rsidRPr="003F7DC9">
        <w:rPr>
          <w:color w:val="0B0B0B"/>
          <w:sz w:val="21"/>
        </w:rPr>
        <w:t>al di sopra di 37,5°C o un sintomo compatibile con COVID-19, in ambito scolastico</w:t>
      </w:r>
    </w:p>
    <w:p w14:paraId="016B79BC" w14:textId="77777777" w:rsidR="004C1BFC" w:rsidRPr="003F7DC9" w:rsidRDefault="00D9217B" w:rsidP="0032000A">
      <w:pPr>
        <w:pStyle w:val="Paragrafoelenco"/>
        <w:numPr>
          <w:ilvl w:val="2"/>
          <w:numId w:val="17"/>
        </w:numPr>
        <w:tabs>
          <w:tab w:val="left" w:pos="1188"/>
        </w:tabs>
        <w:spacing w:before="2"/>
        <w:ind w:left="1187" w:firstLine="0"/>
        <w:rPr>
          <w:sz w:val="21"/>
        </w:rPr>
      </w:pPr>
      <w:r w:rsidRPr="003F7DC9">
        <w:rPr>
          <w:color w:val="0B0B0B"/>
          <w:sz w:val="21"/>
        </w:rPr>
        <w:t>Nel caso in cui un alunno presenti un aumento della temperatura</w:t>
      </w:r>
      <w:r w:rsidRPr="003F7DC9">
        <w:rPr>
          <w:color w:val="0B0B0B"/>
          <w:spacing w:val="-2"/>
          <w:sz w:val="21"/>
        </w:rPr>
        <w:t xml:space="preserve"> </w:t>
      </w:r>
      <w:r w:rsidRPr="003F7DC9">
        <w:rPr>
          <w:color w:val="0B0B0B"/>
          <w:sz w:val="21"/>
        </w:rPr>
        <w:t>corporea</w:t>
      </w:r>
    </w:p>
    <w:p w14:paraId="1329DBF8" w14:textId="77777777" w:rsidR="004C1BFC" w:rsidRPr="003F7DC9" w:rsidRDefault="00D9217B" w:rsidP="0019267B">
      <w:pPr>
        <w:ind w:left="1235"/>
        <w:rPr>
          <w:sz w:val="21"/>
        </w:rPr>
      </w:pPr>
      <w:r w:rsidRPr="003F7DC9">
        <w:rPr>
          <w:color w:val="0B0B0B"/>
          <w:sz w:val="21"/>
        </w:rPr>
        <w:t>al di sopra di 37,5°C o un sintomo compatibile con COVID-19, presso il proprio domicilio</w:t>
      </w:r>
    </w:p>
    <w:p w14:paraId="47E87530" w14:textId="77777777" w:rsidR="004C1BFC" w:rsidRPr="003F7DC9" w:rsidRDefault="00D9217B" w:rsidP="0032000A">
      <w:pPr>
        <w:pStyle w:val="Paragrafoelenco"/>
        <w:numPr>
          <w:ilvl w:val="2"/>
          <w:numId w:val="17"/>
        </w:numPr>
        <w:tabs>
          <w:tab w:val="left" w:pos="1189"/>
        </w:tabs>
        <w:spacing w:before="1"/>
        <w:ind w:left="1188" w:right="687" w:firstLine="0"/>
        <w:rPr>
          <w:sz w:val="21"/>
        </w:rPr>
      </w:pPr>
      <w:r w:rsidRPr="003F7DC9">
        <w:rPr>
          <w:color w:val="0B0B0B"/>
          <w:sz w:val="21"/>
        </w:rPr>
        <w:t>Nel caso in cui un operatore scolastico presenti un aumento della temperatura corporea al di sopra di 37,5°C o un sintomo compatibile con COVID-19, in ambito</w:t>
      </w:r>
      <w:r w:rsidRPr="003F7DC9">
        <w:rPr>
          <w:color w:val="0B0B0B"/>
          <w:spacing w:val="-14"/>
          <w:sz w:val="21"/>
        </w:rPr>
        <w:t xml:space="preserve"> </w:t>
      </w:r>
      <w:r w:rsidRPr="003F7DC9">
        <w:rPr>
          <w:color w:val="0B0B0B"/>
          <w:sz w:val="21"/>
        </w:rPr>
        <w:t>scolastico</w:t>
      </w:r>
    </w:p>
    <w:p w14:paraId="3BE48B57" w14:textId="77777777" w:rsidR="004C1BFC" w:rsidRPr="003F7DC9" w:rsidRDefault="00D9217B" w:rsidP="0032000A">
      <w:pPr>
        <w:pStyle w:val="Paragrafoelenco"/>
        <w:numPr>
          <w:ilvl w:val="2"/>
          <w:numId w:val="17"/>
        </w:numPr>
        <w:tabs>
          <w:tab w:val="left" w:pos="1189"/>
        </w:tabs>
        <w:spacing w:before="2"/>
        <w:ind w:left="1188" w:right="686" w:firstLine="0"/>
        <w:rPr>
          <w:sz w:val="21"/>
        </w:rPr>
      </w:pPr>
      <w:r w:rsidRPr="003F7DC9">
        <w:rPr>
          <w:color w:val="0B0B0B"/>
          <w:sz w:val="21"/>
        </w:rPr>
        <w:t>Nel caso in cui un operatore scolastico presenti un aumento della temperatura corporea al di sopra di 37.5°C o un sintomo compatibile con COVID-19, al proprio</w:t>
      </w:r>
      <w:r w:rsidRPr="003F7DC9">
        <w:rPr>
          <w:color w:val="0B0B0B"/>
          <w:spacing w:val="-12"/>
          <w:sz w:val="21"/>
        </w:rPr>
        <w:t xml:space="preserve"> </w:t>
      </w:r>
      <w:r w:rsidRPr="003F7DC9">
        <w:rPr>
          <w:color w:val="0B0B0B"/>
          <w:sz w:val="21"/>
        </w:rPr>
        <w:t>domicilio</w:t>
      </w:r>
    </w:p>
    <w:p w14:paraId="49C2631E" w14:textId="77777777" w:rsidR="004C1BFC" w:rsidRPr="003F7DC9" w:rsidRDefault="00D9217B" w:rsidP="0032000A">
      <w:pPr>
        <w:pStyle w:val="Paragrafoelenco"/>
        <w:numPr>
          <w:ilvl w:val="2"/>
          <w:numId w:val="17"/>
        </w:numPr>
        <w:tabs>
          <w:tab w:val="left" w:pos="1188"/>
        </w:tabs>
        <w:spacing w:before="2"/>
        <w:ind w:left="1187" w:firstLine="0"/>
        <w:rPr>
          <w:sz w:val="21"/>
        </w:rPr>
      </w:pPr>
      <w:r w:rsidRPr="003F7DC9">
        <w:rPr>
          <w:color w:val="0B0B0B"/>
          <w:sz w:val="21"/>
        </w:rPr>
        <w:t>Nel caso di un numero elevato di assenze in una</w:t>
      </w:r>
      <w:r w:rsidRPr="003F7DC9">
        <w:rPr>
          <w:color w:val="0B0B0B"/>
          <w:spacing w:val="-3"/>
          <w:sz w:val="21"/>
        </w:rPr>
        <w:t xml:space="preserve"> </w:t>
      </w:r>
      <w:r w:rsidRPr="003F7DC9">
        <w:rPr>
          <w:color w:val="0B0B0B"/>
          <w:sz w:val="21"/>
        </w:rPr>
        <w:t>classe</w:t>
      </w:r>
    </w:p>
    <w:p w14:paraId="41615FEC" w14:textId="77777777" w:rsidR="004C1BFC" w:rsidRPr="003F7DC9" w:rsidRDefault="00D9217B" w:rsidP="0032000A">
      <w:pPr>
        <w:pStyle w:val="Paragrafoelenco"/>
        <w:numPr>
          <w:ilvl w:val="2"/>
          <w:numId w:val="17"/>
        </w:numPr>
        <w:tabs>
          <w:tab w:val="left" w:pos="1189"/>
        </w:tabs>
        <w:spacing w:before="1"/>
        <w:ind w:left="1188" w:firstLine="0"/>
        <w:rPr>
          <w:sz w:val="21"/>
        </w:rPr>
      </w:pPr>
      <w:r w:rsidRPr="003F7DC9">
        <w:rPr>
          <w:color w:val="0B0B0B"/>
          <w:sz w:val="21"/>
        </w:rPr>
        <w:t>Catena di trasmissione non nota</w:t>
      </w:r>
    </w:p>
    <w:p w14:paraId="4FA9BB66" w14:textId="77777777" w:rsidR="004C1BFC" w:rsidRPr="003F7DC9" w:rsidRDefault="00D9217B" w:rsidP="0032000A">
      <w:pPr>
        <w:pStyle w:val="Paragrafoelenco"/>
        <w:numPr>
          <w:ilvl w:val="2"/>
          <w:numId w:val="17"/>
        </w:numPr>
        <w:tabs>
          <w:tab w:val="left" w:pos="1189"/>
        </w:tabs>
        <w:spacing w:before="2"/>
        <w:ind w:left="1188" w:firstLine="0"/>
        <w:rPr>
          <w:sz w:val="21"/>
        </w:rPr>
      </w:pPr>
      <w:r w:rsidRPr="003F7DC9">
        <w:rPr>
          <w:color w:val="0B0B0B"/>
          <w:sz w:val="21"/>
        </w:rPr>
        <w:t>Alunno o operatore scolastico convivente di un</w:t>
      </w:r>
      <w:r w:rsidRPr="003F7DC9">
        <w:rPr>
          <w:color w:val="0B0B0B"/>
          <w:spacing w:val="-1"/>
          <w:sz w:val="21"/>
        </w:rPr>
        <w:t xml:space="preserve"> </w:t>
      </w:r>
      <w:r w:rsidRPr="003F7DC9">
        <w:rPr>
          <w:color w:val="0B0B0B"/>
          <w:sz w:val="21"/>
        </w:rPr>
        <w:t>caso</w:t>
      </w:r>
    </w:p>
    <w:p w14:paraId="3D8709A7" w14:textId="77777777" w:rsidR="004C1BFC" w:rsidRPr="003F7DC9" w:rsidRDefault="00D9217B" w:rsidP="0032000A">
      <w:pPr>
        <w:pStyle w:val="Paragrafoelenco"/>
        <w:numPr>
          <w:ilvl w:val="1"/>
          <w:numId w:val="17"/>
        </w:numPr>
        <w:tabs>
          <w:tab w:val="left" w:pos="784"/>
        </w:tabs>
        <w:ind w:left="784" w:firstLine="0"/>
        <w:rPr>
          <w:sz w:val="21"/>
        </w:rPr>
      </w:pPr>
      <w:r w:rsidRPr="003F7DC9">
        <w:rPr>
          <w:color w:val="0B0B0B"/>
          <w:sz w:val="21"/>
        </w:rPr>
        <w:t>Alunno o operatore scolastico risultano SARS-CoV-2</w:t>
      </w:r>
      <w:r w:rsidRPr="003F7DC9">
        <w:rPr>
          <w:color w:val="0B0B0B"/>
          <w:spacing w:val="3"/>
          <w:sz w:val="21"/>
        </w:rPr>
        <w:t xml:space="preserve"> </w:t>
      </w:r>
      <w:r w:rsidRPr="003F7DC9">
        <w:rPr>
          <w:color w:val="0B0B0B"/>
          <w:sz w:val="21"/>
        </w:rPr>
        <w:t>positivi</w:t>
      </w:r>
    </w:p>
    <w:p w14:paraId="008A1E18" w14:textId="77777777" w:rsidR="004C1BFC" w:rsidRPr="003F7DC9" w:rsidRDefault="00D9217B" w:rsidP="0032000A">
      <w:pPr>
        <w:pStyle w:val="Paragrafoelenco"/>
        <w:numPr>
          <w:ilvl w:val="2"/>
          <w:numId w:val="17"/>
        </w:numPr>
        <w:tabs>
          <w:tab w:val="left" w:pos="1140"/>
        </w:tabs>
        <w:spacing w:before="1"/>
        <w:ind w:left="1139" w:firstLine="0"/>
        <w:rPr>
          <w:sz w:val="21"/>
        </w:rPr>
      </w:pPr>
      <w:r w:rsidRPr="003F7DC9">
        <w:rPr>
          <w:color w:val="0B0B0B"/>
          <w:sz w:val="21"/>
        </w:rPr>
        <w:t>Effettuare una sanificazione straordinaria della</w:t>
      </w:r>
      <w:r w:rsidRPr="003F7DC9">
        <w:rPr>
          <w:color w:val="0B0B0B"/>
          <w:spacing w:val="-2"/>
          <w:sz w:val="21"/>
        </w:rPr>
        <w:t xml:space="preserve"> </w:t>
      </w:r>
      <w:r w:rsidRPr="003F7DC9">
        <w:rPr>
          <w:color w:val="0B0B0B"/>
          <w:sz w:val="21"/>
        </w:rPr>
        <w:t>scuola</w:t>
      </w:r>
    </w:p>
    <w:p w14:paraId="4DB12AB3" w14:textId="77777777" w:rsidR="004C1BFC" w:rsidRPr="003F7DC9" w:rsidRDefault="00D9217B" w:rsidP="0032000A">
      <w:pPr>
        <w:pStyle w:val="Paragrafoelenco"/>
        <w:numPr>
          <w:ilvl w:val="2"/>
          <w:numId w:val="17"/>
        </w:numPr>
        <w:tabs>
          <w:tab w:val="left" w:pos="1140"/>
        </w:tabs>
        <w:spacing w:before="2" w:line="241" w:lineRule="exact"/>
        <w:ind w:left="1139" w:firstLine="0"/>
        <w:rPr>
          <w:sz w:val="21"/>
        </w:rPr>
      </w:pPr>
      <w:r w:rsidRPr="003F7DC9">
        <w:rPr>
          <w:color w:val="0B0B0B"/>
          <w:sz w:val="21"/>
        </w:rPr>
        <w:t>Collaborare con il</w:t>
      </w:r>
      <w:r w:rsidRPr="003F7DC9">
        <w:rPr>
          <w:color w:val="0B0B0B"/>
          <w:spacing w:val="-1"/>
          <w:sz w:val="21"/>
        </w:rPr>
        <w:t xml:space="preserve"> </w:t>
      </w:r>
      <w:r w:rsidRPr="003F7DC9">
        <w:rPr>
          <w:color w:val="0B0B0B"/>
          <w:sz w:val="21"/>
        </w:rPr>
        <w:t>DdP</w:t>
      </w:r>
    </w:p>
    <w:p w14:paraId="20C006C6" w14:textId="77777777" w:rsidR="004C1BFC" w:rsidRPr="003F7DC9" w:rsidRDefault="00D9217B" w:rsidP="0032000A">
      <w:pPr>
        <w:pStyle w:val="Paragrafoelenco"/>
        <w:numPr>
          <w:ilvl w:val="2"/>
          <w:numId w:val="17"/>
        </w:numPr>
        <w:tabs>
          <w:tab w:val="left" w:pos="1189"/>
        </w:tabs>
        <w:ind w:left="1188" w:right="1368" w:firstLine="0"/>
        <w:rPr>
          <w:sz w:val="21"/>
        </w:rPr>
      </w:pPr>
      <w:r w:rsidRPr="003F7DC9">
        <w:rPr>
          <w:color w:val="0B0B0B"/>
          <w:sz w:val="21"/>
        </w:rPr>
        <w:t>Elementi per la valutazione della quarantena dei contatti stretti e della chiusura di una parte o dell’intera</w:t>
      </w:r>
      <w:r w:rsidRPr="003F7DC9">
        <w:rPr>
          <w:color w:val="0B0B0B"/>
          <w:spacing w:val="-1"/>
          <w:sz w:val="21"/>
        </w:rPr>
        <w:t xml:space="preserve"> </w:t>
      </w:r>
      <w:r w:rsidRPr="003F7DC9">
        <w:rPr>
          <w:color w:val="0B0B0B"/>
          <w:sz w:val="21"/>
        </w:rPr>
        <w:t>scuola</w:t>
      </w:r>
    </w:p>
    <w:p w14:paraId="01D08E89" w14:textId="77777777" w:rsidR="004C1BFC" w:rsidRPr="003F7DC9" w:rsidRDefault="00D9217B" w:rsidP="0032000A">
      <w:pPr>
        <w:pStyle w:val="Paragrafoelenco"/>
        <w:numPr>
          <w:ilvl w:val="1"/>
          <w:numId w:val="17"/>
        </w:numPr>
        <w:tabs>
          <w:tab w:val="left" w:pos="784"/>
        </w:tabs>
        <w:spacing w:before="1"/>
        <w:ind w:left="783" w:firstLine="0"/>
        <w:rPr>
          <w:sz w:val="21"/>
        </w:rPr>
      </w:pPr>
      <w:r w:rsidRPr="003F7DC9">
        <w:rPr>
          <w:color w:val="0B0B0B"/>
          <w:sz w:val="21"/>
        </w:rPr>
        <w:t>Alunno o operatore scolastico contatto stretto di un contatto stretto di un</w:t>
      </w:r>
      <w:r w:rsidRPr="003F7DC9">
        <w:rPr>
          <w:color w:val="0B0B0B"/>
          <w:spacing w:val="-2"/>
          <w:sz w:val="21"/>
        </w:rPr>
        <w:t xml:space="preserve"> </w:t>
      </w:r>
      <w:r w:rsidRPr="003F7DC9">
        <w:rPr>
          <w:color w:val="0B0B0B"/>
          <w:sz w:val="21"/>
        </w:rPr>
        <w:t>caso</w:t>
      </w:r>
    </w:p>
    <w:p w14:paraId="38F8BE84" w14:textId="77777777" w:rsidR="004C1BFC" w:rsidRPr="003F7DC9" w:rsidRDefault="00D9217B" w:rsidP="0032000A">
      <w:pPr>
        <w:pStyle w:val="Paragrafoelenco"/>
        <w:numPr>
          <w:ilvl w:val="1"/>
          <w:numId w:val="17"/>
        </w:numPr>
        <w:tabs>
          <w:tab w:val="left" w:pos="784"/>
        </w:tabs>
        <w:spacing w:before="1"/>
        <w:ind w:left="783" w:firstLine="0"/>
        <w:rPr>
          <w:sz w:val="21"/>
        </w:rPr>
      </w:pPr>
      <w:r w:rsidRPr="003F7DC9">
        <w:rPr>
          <w:color w:val="0B0B0B"/>
          <w:sz w:val="21"/>
        </w:rPr>
        <w:t>Algoritmi decisionali</w:t>
      </w:r>
    </w:p>
    <w:p w14:paraId="39B18FE5" w14:textId="77777777" w:rsidR="004C1BFC" w:rsidRPr="003F7DC9" w:rsidRDefault="00D9217B" w:rsidP="0032000A">
      <w:pPr>
        <w:pStyle w:val="Paragrafoelenco"/>
        <w:numPr>
          <w:ilvl w:val="0"/>
          <w:numId w:val="17"/>
        </w:numPr>
        <w:tabs>
          <w:tab w:val="left" w:pos="419"/>
        </w:tabs>
        <w:spacing w:before="116"/>
        <w:ind w:left="418" w:firstLine="0"/>
        <w:rPr>
          <w:sz w:val="21"/>
        </w:rPr>
      </w:pPr>
      <w:r w:rsidRPr="003F7DC9">
        <w:rPr>
          <w:color w:val="0B0B0B"/>
          <w:spacing w:val="-4"/>
          <w:sz w:val="21"/>
        </w:rPr>
        <w:t xml:space="preserve">Formazione, informazione </w:t>
      </w:r>
      <w:r w:rsidRPr="003F7DC9">
        <w:rPr>
          <w:color w:val="0B0B0B"/>
          <w:sz w:val="21"/>
        </w:rPr>
        <w:t xml:space="preserve">e </w:t>
      </w:r>
      <w:r w:rsidRPr="003F7DC9">
        <w:rPr>
          <w:color w:val="0B0B0B"/>
          <w:spacing w:val="-4"/>
          <w:sz w:val="21"/>
        </w:rPr>
        <w:t xml:space="preserve">comunicazione </w:t>
      </w:r>
      <w:r w:rsidRPr="003F7DC9">
        <w:rPr>
          <w:color w:val="0B0B0B"/>
          <w:spacing w:val="-3"/>
          <w:sz w:val="21"/>
        </w:rPr>
        <w:t xml:space="preserve">per </w:t>
      </w:r>
      <w:r w:rsidRPr="003F7DC9">
        <w:rPr>
          <w:color w:val="0B0B0B"/>
          <w:spacing w:val="-4"/>
          <w:sz w:val="21"/>
        </w:rPr>
        <w:t xml:space="preserve">operatori sanitari </w:t>
      </w:r>
      <w:r w:rsidRPr="003F7DC9">
        <w:rPr>
          <w:color w:val="0B0B0B"/>
          <w:sz w:val="21"/>
        </w:rPr>
        <w:t xml:space="preserve">e </w:t>
      </w:r>
      <w:r w:rsidRPr="003F7DC9">
        <w:rPr>
          <w:color w:val="0B0B0B"/>
          <w:spacing w:val="-4"/>
          <w:sz w:val="21"/>
        </w:rPr>
        <w:t>operatori</w:t>
      </w:r>
      <w:r w:rsidRPr="003F7DC9">
        <w:rPr>
          <w:color w:val="0B0B0B"/>
          <w:spacing w:val="-35"/>
          <w:sz w:val="21"/>
        </w:rPr>
        <w:t xml:space="preserve"> </w:t>
      </w:r>
      <w:r w:rsidRPr="003F7DC9">
        <w:rPr>
          <w:color w:val="0B0B0B"/>
          <w:spacing w:val="-4"/>
          <w:sz w:val="21"/>
        </w:rPr>
        <w:t>scolastici</w:t>
      </w:r>
    </w:p>
    <w:p w14:paraId="6BEA08AC" w14:textId="77777777" w:rsidR="004C1BFC" w:rsidRPr="003F7DC9" w:rsidRDefault="00D9217B" w:rsidP="0032000A">
      <w:pPr>
        <w:pStyle w:val="Paragrafoelenco"/>
        <w:numPr>
          <w:ilvl w:val="1"/>
          <w:numId w:val="17"/>
        </w:numPr>
        <w:tabs>
          <w:tab w:val="left" w:pos="785"/>
        </w:tabs>
        <w:spacing w:before="1"/>
        <w:ind w:left="784" w:firstLine="0"/>
        <w:rPr>
          <w:sz w:val="21"/>
        </w:rPr>
      </w:pPr>
      <w:r w:rsidRPr="003F7DC9">
        <w:rPr>
          <w:color w:val="0B0B0B"/>
          <w:sz w:val="21"/>
        </w:rPr>
        <w:t>Formazione</w:t>
      </w:r>
    </w:p>
    <w:p w14:paraId="0C5BAF70" w14:textId="77777777" w:rsidR="004C1BFC" w:rsidRPr="003F7DC9" w:rsidRDefault="00D9217B" w:rsidP="0032000A">
      <w:pPr>
        <w:pStyle w:val="Paragrafoelenco"/>
        <w:numPr>
          <w:ilvl w:val="1"/>
          <w:numId w:val="17"/>
        </w:numPr>
        <w:tabs>
          <w:tab w:val="left" w:pos="784"/>
        </w:tabs>
        <w:spacing w:before="1"/>
        <w:ind w:left="783" w:firstLine="0"/>
        <w:rPr>
          <w:sz w:val="21"/>
        </w:rPr>
      </w:pPr>
      <w:r w:rsidRPr="003F7DC9">
        <w:rPr>
          <w:color w:val="0B0B0B"/>
          <w:sz w:val="21"/>
        </w:rPr>
        <w:t>Informazione e</w:t>
      </w:r>
      <w:r w:rsidRPr="003F7DC9">
        <w:rPr>
          <w:color w:val="0B0B0B"/>
          <w:spacing w:val="-1"/>
          <w:sz w:val="21"/>
        </w:rPr>
        <w:t xml:space="preserve"> </w:t>
      </w:r>
      <w:r w:rsidRPr="003F7DC9">
        <w:rPr>
          <w:color w:val="0B0B0B"/>
          <w:sz w:val="21"/>
        </w:rPr>
        <w:t>comunicazione</w:t>
      </w:r>
    </w:p>
    <w:p w14:paraId="34662664" w14:textId="77777777" w:rsidR="004C1BFC" w:rsidRPr="003F7DC9" w:rsidRDefault="00D9217B" w:rsidP="0032000A">
      <w:pPr>
        <w:pStyle w:val="Paragrafoelenco"/>
        <w:numPr>
          <w:ilvl w:val="2"/>
          <w:numId w:val="17"/>
        </w:numPr>
        <w:tabs>
          <w:tab w:val="left" w:pos="1189"/>
        </w:tabs>
        <w:spacing w:before="1"/>
        <w:ind w:left="1188" w:firstLine="0"/>
        <w:rPr>
          <w:sz w:val="21"/>
        </w:rPr>
      </w:pPr>
      <w:r w:rsidRPr="003F7DC9">
        <w:rPr>
          <w:color w:val="0B0B0B"/>
          <w:spacing w:val="-4"/>
          <w:sz w:val="21"/>
        </w:rPr>
        <w:t xml:space="preserve">Azioni </w:t>
      </w:r>
      <w:r w:rsidRPr="003F7DC9">
        <w:rPr>
          <w:color w:val="0B0B0B"/>
          <w:sz w:val="21"/>
        </w:rPr>
        <w:t xml:space="preserve">di </w:t>
      </w:r>
      <w:r w:rsidRPr="003F7DC9">
        <w:rPr>
          <w:color w:val="0B0B0B"/>
          <w:spacing w:val="-4"/>
          <w:sz w:val="21"/>
        </w:rPr>
        <w:t xml:space="preserve">informazione </w:t>
      </w:r>
      <w:r w:rsidRPr="003F7DC9">
        <w:rPr>
          <w:color w:val="0B0B0B"/>
          <w:sz w:val="21"/>
        </w:rPr>
        <w:t xml:space="preserve">e </w:t>
      </w:r>
      <w:r w:rsidRPr="003F7DC9">
        <w:rPr>
          <w:color w:val="0B0B0B"/>
          <w:spacing w:val="-4"/>
          <w:sz w:val="21"/>
        </w:rPr>
        <w:t>comunicazione raccomandate prima dell’inizio dell’anno</w:t>
      </w:r>
      <w:r w:rsidRPr="003F7DC9">
        <w:rPr>
          <w:color w:val="0B0B0B"/>
          <w:spacing w:val="-2"/>
          <w:sz w:val="21"/>
        </w:rPr>
        <w:t xml:space="preserve"> </w:t>
      </w:r>
      <w:r w:rsidRPr="003F7DC9">
        <w:rPr>
          <w:color w:val="0B0B0B"/>
          <w:spacing w:val="-4"/>
          <w:sz w:val="21"/>
        </w:rPr>
        <w:t>scolastico</w:t>
      </w:r>
    </w:p>
    <w:p w14:paraId="4DDBA7D7" w14:textId="77777777" w:rsidR="004C1BFC" w:rsidRPr="003F7DC9" w:rsidRDefault="00D9217B" w:rsidP="0032000A">
      <w:pPr>
        <w:pStyle w:val="Paragrafoelenco"/>
        <w:numPr>
          <w:ilvl w:val="2"/>
          <w:numId w:val="17"/>
        </w:numPr>
        <w:tabs>
          <w:tab w:val="left" w:pos="1189"/>
        </w:tabs>
        <w:spacing w:before="1"/>
        <w:ind w:left="1188" w:firstLine="0"/>
        <w:rPr>
          <w:sz w:val="21"/>
        </w:rPr>
      </w:pPr>
      <w:r w:rsidRPr="003F7DC9">
        <w:rPr>
          <w:color w:val="0B0B0B"/>
          <w:spacing w:val="-4"/>
          <w:sz w:val="21"/>
        </w:rPr>
        <w:t xml:space="preserve">Azioni </w:t>
      </w:r>
      <w:r w:rsidRPr="003F7DC9">
        <w:rPr>
          <w:color w:val="0B0B0B"/>
          <w:sz w:val="21"/>
        </w:rPr>
        <w:t xml:space="preserve">di </w:t>
      </w:r>
      <w:r w:rsidRPr="003F7DC9">
        <w:rPr>
          <w:color w:val="0B0B0B"/>
          <w:spacing w:val="-4"/>
          <w:sz w:val="21"/>
        </w:rPr>
        <w:t xml:space="preserve">informazione </w:t>
      </w:r>
      <w:r w:rsidRPr="003F7DC9">
        <w:rPr>
          <w:color w:val="0B0B0B"/>
          <w:sz w:val="21"/>
        </w:rPr>
        <w:t xml:space="preserve">e </w:t>
      </w:r>
      <w:r w:rsidRPr="003F7DC9">
        <w:rPr>
          <w:color w:val="0B0B0B"/>
          <w:spacing w:val="-4"/>
          <w:sz w:val="21"/>
        </w:rPr>
        <w:t xml:space="preserve">comunicazione raccomandate </w:t>
      </w:r>
      <w:r w:rsidRPr="003F7DC9">
        <w:rPr>
          <w:color w:val="0B0B0B"/>
          <w:spacing w:val="-3"/>
          <w:sz w:val="21"/>
        </w:rPr>
        <w:t xml:space="preserve">dopo </w:t>
      </w:r>
      <w:r w:rsidRPr="003F7DC9">
        <w:rPr>
          <w:color w:val="0B0B0B"/>
          <w:spacing w:val="-4"/>
          <w:sz w:val="21"/>
        </w:rPr>
        <w:t>l’inizio dell’anno</w:t>
      </w:r>
      <w:r w:rsidRPr="003F7DC9">
        <w:rPr>
          <w:color w:val="0B0B0B"/>
          <w:spacing w:val="-5"/>
          <w:sz w:val="21"/>
        </w:rPr>
        <w:t xml:space="preserve"> </w:t>
      </w:r>
      <w:r w:rsidRPr="003F7DC9">
        <w:rPr>
          <w:color w:val="0B0B0B"/>
          <w:spacing w:val="-4"/>
          <w:sz w:val="21"/>
        </w:rPr>
        <w:t>scolastico</w:t>
      </w:r>
    </w:p>
    <w:p w14:paraId="7EC2B0F4" w14:textId="77777777" w:rsidR="004C1BFC" w:rsidRPr="003F7DC9" w:rsidRDefault="00D9217B" w:rsidP="0032000A">
      <w:pPr>
        <w:pStyle w:val="Paragrafoelenco"/>
        <w:numPr>
          <w:ilvl w:val="0"/>
          <w:numId w:val="17"/>
        </w:numPr>
        <w:tabs>
          <w:tab w:val="left" w:pos="419"/>
        </w:tabs>
        <w:spacing w:before="115"/>
        <w:ind w:left="418" w:firstLine="0"/>
        <w:rPr>
          <w:sz w:val="21"/>
        </w:rPr>
      </w:pPr>
      <w:r w:rsidRPr="003F7DC9">
        <w:rPr>
          <w:color w:val="0B0B0B"/>
          <w:spacing w:val="-4"/>
          <w:sz w:val="21"/>
        </w:rPr>
        <w:t xml:space="preserve">Monitoraggio </w:t>
      </w:r>
      <w:r w:rsidRPr="003F7DC9">
        <w:rPr>
          <w:color w:val="0B0B0B"/>
          <w:sz w:val="21"/>
        </w:rPr>
        <w:t>e</w:t>
      </w:r>
      <w:r w:rsidRPr="003F7DC9">
        <w:rPr>
          <w:color w:val="0B0B0B"/>
          <w:spacing w:val="-10"/>
          <w:sz w:val="21"/>
        </w:rPr>
        <w:t xml:space="preserve"> </w:t>
      </w:r>
      <w:r w:rsidRPr="003F7DC9">
        <w:rPr>
          <w:color w:val="0B0B0B"/>
          <w:spacing w:val="-4"/>
          <w:sz w:val="21"/>
        </w:rPr>
        <w:t>studi</w:t>
      </w:r>
    </w:p>
    <w:p w14:paraId="0E0B7648" w14:textId="77777777" w:rsidR="004C1BFC" w:rsidRPr="003F7DC9" w:rsidRDefault="00D9217B" w:rsidP="0032000A">
      <w:pPr>
        <w:pStyle w:val="Paragrafoelenco"/>
        <w:numPr>
          <w:ilvl w:val="1"/>
          <w:numId w:val="17"/>
        </w:numPr>
        <w:tabs>
          <w:tab w:val="left" w:pos="784"/>
        </w:tabs>
        <w:spacing w:before="2"/>
        <w:ind w:left="783" w:firstLine="0"/>
        <w:rPr>
          <w:sz w:val="21"/>
        </w:rPr>
      </w:pPr>
      <w:r w:rsidRPr="003F7DC9">
        <w:rPr>
          <w:color w:val="0B0B0B"/>
          <w:sz w:val="21"/>
        </w:rPr>
        <w:t>Obiettivi</w:t>
      </w:r>
      <w:r w:rsidRPr="003F7DC9">
        <w:rPr>
          <w:color w:val="0B0B0B"/>
          <w:spacing w:val="-2"/>
          <w:sz w:val="21"/>
        </w:rPr>
        <w:t xml:space="preserve"> </w:t>
      </w:r>
      <w:r w:rsidRPr="003F7DC9">
        <w:rPr>
          <w:color w:val="0B0B0B"/>
          <w:sz w:val="21"/>
        </w:rPr>
        <w:t>specifici</w:t>
      </w:r>
    </w:p>
    <w:p w14:paraId="68C56286" w14:textId="77777777" w:rsidR="004C1BFC" w:rsidRPr="003F7DC9" w:rsidRDefault="00D9217B" w:rsidP="0032000A">
      <w:pPr>
        <w:pStyle w:val="Paragrafoelenco"/>
        <w:numPr>
          <w:ilvl w:val="1"/>
          <w:numId w:val="17"/>
        </w:numPr>
        <w:tabs>
          <w:tab w:val="left" w:pos="783"/>
        </w:tabs>
        <w:spacing w:before="1"/>
        <w:ind w:firstLine="0"/>
        <w:rPr>
          <w:sz w:val="21"/>
        </w:rPr>
      </w:pPr>
      <w:r w:rsidRPr="003F7DC9">
        <w:rPr>
          <w:color w:val="0B0B0B"/>
          <w:sz w:val="21"/>
        </w:rPr>
        <w:t>Proposte per la sorveglianza e gli</w:t>
      </w:r>
      <w:r w:rsidRPr="003F7DC9">
        <w:rPr>
          <w:color w:val="0B0B0B"/>
          <w:spacing w:val="1"/>
          <w:sz w:val="21"/>
        </w:rPr>
        <w:t xml:space="preserve"> </w:t>
      </w:r>
      <w:r w:rsidRPr="003F7DC9">
        <w:rPr>
          <w:color w:val="0B0B0B"/>
          <w:sz w:val="21"/>
        </w:rPr>
        <w:t>studi</w:t>
      </w:r>
    </w:p>
    <w:p w14:paraId="77619B9F" w14:textId="77777777" w:rsidR="004C1BFC" w:rsidRPr="003F7DC9" w:rsidRDefault="00D9217B" w:rsidP="0032000A">
      <w:pPr>
        <w:pStyle w:val="Paragrafoelenco"/>
        <w:numPr>
          <w:ilvl w:val="0"/>
          <w:numId w:val="17"/>
        </w:numPr>
        <w:tabs>
          <w:tab w:val="left" w:pos="418"/>
        </w:tabs>
        <w:spacing w:before="115"/>
        <w:ind w:firstLine="0"/>
        <w:rPr>
          <w:sz w:val="21"/>
        </w:rPr>
      </w:pPr>
      <w:r w:rsidRPr="003F7DC9">
        <w:rPr>
          <w:color w:val="0B0B0B"/>
          <w:spacing w:val="-4"/>
          <w:sz w:val="21"/>
        </w:rPr>
        <w:t xml:space="preserve">Tempistica prevista </w:t>
      </w:r>
      <w:r w:rsidRPr="003F7DC9">
        <w:rPr>
          <w:color w:val="0B0B0B"/>
          <w:sz w:val="21"/>
        </w:rPr>
        <w:t xml:space="preserve">di </w:t>
      </w:r>
      <w:r w:rsidRPr="003F7DC9">
        <w:rPr>
          <w:color w:val="0B0B0B"/>
          <w:spacing w:val="-4"/>
          <w:sz w:val="21"/>
        </w:rPr>
        <w:t>alcuni prodotti</w:t>
      </w:r>
      <w:r w:rsidRPr="003F7DC9">
        <w:rPr>
          <w:color w:val="0B0B0B"/>
          <w:spacing w:val="3"/>
          <w:sz w:val="21"/>
        </w:rPr>
        <w:t xml:space="preserve"> </w:t>
      </w:r>
      <w:r w:rsidRPr="003F7DC9">
        <w:rPr>
          <w:color w:val="0B0B0B"/>
          <w:spacing w:val="-4"/>
          <w:sz w:val="21"/>
        </w:rPr>
        <w:t xml:space="preserve">correlati </w:t>
      </w:r>
      <w:r w:rsidRPr="003F7DC9">
        <w:rPr>
          <w:color w:val="0B0B0B"/>
          <w:sz w:val="21"/>
        </w:rPr>
        <w:t xml:space="preserve">a </w:t>
      </w:r>
      <w:r w:rsidRPr="003F7DC9">
        <w:rPr>
          <w:color w:val="0B0B0B"/>
          <w:spacing w:val="-4"/>
          <w:sz w:val="21"/>
        </w:rPr>
        <w:t>questa tematica</w:t>
      </w:r>
    </w:p>
    <w:p w14:paraId="769C2702" w14:textId="77777777" w:rsidR="00915C96" w:rsidRPr="003F7DC9" w:rsidRDefault="00D9217B" w:rsidP="0032000A">
      <w:pPr>
        <w:pStyle w:val="Paragrafoelenco"/>
        <w:numPr>
          <w:ilvl w:val="0"/>
          <w:numId w:val="17"/>
        </w:numPr>
        <w:tabs>
          <w:tab w:val="left" w:pos="567"/>
        </w:tabs>
        <w:spacing w:before="7" w:line="350" w:lineRule="atLeast"/>
        <w:ind w:left="426" w:right="7162" w:firstLine="0"/>
        <w:rPr>
          <w:sz w:val="21"/>
        </w:rPr>
      </w:pPr>
      <w:r w:rsidRPr="003F7DC9">
        <w:rPr>
          <w:color w:val="0B0B0B"/>
          <w:spacing w:val="-4"/>
          <w:sz w:val="21"/>
        </w:rPr>
        <w:t xml:space="preserve">Criticità </w:t>
      </w:r>
    </w:p>
    <w:p w14:paraId="5F91687E" w14:textId="77777777" w:rsidR="00915C96" w:rsidRPr="003F7DC9" w:rsidRDefault="00D9217B" w:rsidP="0032000A">
      <w:pPr>
        <w:pStyle w:val="Paragrafoelenco"/>
        <w:numPr>
          <w:ilvl w:val="0"/>
          <w:numId w:val="17"/>
        </w:numPr>
        <w:tabs>
          <w:tab w:val="left" w:pos="567"/>
        </w:tabs>
        <w:spacing w:before="7" w:line="350" w:lineRule="atLeast"/>
        <w:ind w:left="426" w:right="7020" w:firstLine="0"/>
        <w:rPr>
          <w:sz w:val="21"/>
        </w:rPr>
      </w:pPr>
      <w:r w:rsidRPr="003F7DC9">
        <w:rPr>
          <w:color w:val="0B0B0B"/>
          <w:spacing w:val="-4"/>
          <w:sz w:val="21"/>
        </w:rPr>
        <w:t>Bibliografia</w:t>
      </w:r>
    </w:p>
    <w:p w14:paraId="686291D9" w14:textId="77777777" w:rsidR="00915C96" w:rsidRPr="003F7DC9" w:rsidRDefault="00915C96" w:rsidP="00915C96">
      <w:pPr>
        <w:tabs>
          <w:tab w:val="left" w:pos="419"/>
        </w:tabs>
        <w:spacing w:before="7" w:line="350" w:lineRule="atLeast"/>
        <w:ind w:right="7162"/>
        <w:rPr>
          <w:sz w:val="21"/>
        </w:rPr>
      </w:pPr>
    </w:p>
    <w:p w14:paraId="28821723" w14:textId="77777777" w:rsidR="004C1BFC" w:rsidRPr="003F7DC9" w:rsidRDefault="00D9217B" w:rsidP="0019267B">
      <w:pPr>
        <w:spacing w:before="9"/>
        <w:ind w:left="447"/>
        <w:rPr>
          <w:sz w:val="21"/>
        </w:rPr>
      </w:pPr>
      <w:r w:rsidRPr="003F7DC9">
        <w:rPr>
          <w:color w:val="0B0B0B"/>
          <w:sz w:val="21"/>
        </w:rPr>
        <w:t>Allegato 1. Schema riassuntivo</w:t>
      </w:r>
    </w:p>
    <w:p w14:paraId="21BE635F" w14:textId="77777777" w:rsidR="004C1BFC" w:rsidRPr="003F7DC9" w:rsidRDefault="004C1BFC" w:rsidP="002604F4">
      <w:pPr>
        <w:ind w:right="-492"/>
        <w:rPr>
          <w:sz w:val="21"/>
        </w:rPr>
        <w:sectPr w:rsidR="004C1BFC" w:rsidRPr="003F7DC9">
          <w:pgSz w:w="11900" w:h="16840"/>
          <w:pgMar w:top="1600" w:right="1680" w:bottom="280" w:left="1640" w:header="720" w:footer="720" w:gutter="0"/>
          <w:cols w:space="720"/>
        </w:sectPr>
      </w:pPr>
    </w:p>
    <w:p w14:paraId="1FF6FC32" w14:textId="77777777" w:rsidR="004C1BFC" w:rsidRPr="003F7DC9" w:rsidRDefault="004C1BFC" w:rsidP="0019267B">
      <w:pPr>
        <w:pStyle w:val="Corpotesto"/>
        <w:spacing w:before="5"/>
        <w:rPr>
          <w:sz w:val="19"/>
        </w:rPr>
      </w:pPr>
    </w:p>
    <w:p w14:paraId="6135C4FB" w14:textId="77777777" w:rsidR="004C1BFC" w:rsidRPr="003F7DC9" w:rsidRDefault="00D9217B" w:rsidP="0019267B">
      <w:pPr>
        <w:spacing w:before="107"/>
        <w:ind w:left="237"/>
        <w:rPr>
          <w:b/>
          <w:sz w:val="30"/>
        </w:rPr>
      </w:pPr>
      <w:r w:rsidRPr="003F7DC9">
        <w:rPr>
          <w:b/>
          <w:color w:val="313131"/>
          <w:sz w:val="30"/>
        </w:rPr>
        <w:t>Destinatari del rapporto</w:t>
      </w:r>
    </w:p>
    <w:p w14:paraId="66D2C193" w14:textId="77777777" w:rsidR="004C1BFC" w:rsidRPr="003F7DC9" w:rsidRDefault="00D9217B" w:rsidP="0019267B">
      <w:pPr>
        <w:pStyle w:val="Corpotesto"/>
        <w:spacing w:before="194" w:line="261" w:lineRule="auto"/>
        <w:ind w:left="237" w:right="195"/>
        <w:jc w:val="both"/>
        <w:rPr>
          <w:sz w:val="21"/>
          <w:szCs w:val="21"/>
        </w:rPr>
      </w:pPr>
      <w:r w:rsidRPr="003F7DC9">
        <w:rPr>
          <w:color w:val="0B0B0B"/>
          <w:sz w:val="21"/>
          <w:szCs w:val="21"/>
        </w:rPr>
        <w:t>Il presente rapporto è destinato alle istituzioni scolastiche e dei servizi educativi dell’infanzia nonché ai Dipartimenti</w:t>
      </w:r>
      <w:r w:rsidRPr="003F7DC9">
        <w:rPr>
          <w:color w:val="0B0B0B"/>
          <w:spacing w:val="-11"/>
          <w:sz w:val="21"/>
          <w:szCs w:val="21"/>
        </w:rPr>
        <w:t xml:space="preserve"> </w:t>
      </w:r>
      <w:r w:rsidRPr="003F7DC9">
        <w:rPr>
          <w:color w:val="0B0B0B"/>
          <w:sz w:val="21"/>
          <w:szCs w:val="21"/>
        </w:rPr>
        <w:t>di</w:t>
      </w:r>
      <w:r w:rsidRPr="003F7DC9">
        <w:rPr>
          <w:color w:val="0B0B0B"/>
          <w:spacing w:val="-11"/>
          <w:sz w:val="21"/>
          <w:szCs w:val="21"/>
        </w:rPr>
        <w:t xml:space="preserve"> </w:t>
      </w:r>
      <w:r w:rsidRPr="003F7DC9">
        <w:rPr>
          <w:color w:val="0B0B0B"/>
          <w:sz w:val="21"/>
          <w:szCs w:val="21"/>
        </w:rPr>
        <w:t>Prevenzione</w:t>
      </w:r>
      <w:r w:rsidRPr="003F7DC9">
        <w:rPr>
          <w:color w:val="0B0B0B"/>
          <w:spacing w:val="-10"/>
          <w:sz w:val="21"/>
          <w:szCs w:val="21"/>
        </w:rPr>
        <w:t xml:space="preserve"> </w:t>
      </w:r>
      <w:r w:rsidRPr="003F7DC9">
        <w:rPr>
          <w:color w:val="0B0B0B"/>
          <w:sz w:val="21"/>
          <w:szCs w:val="21"/>
        </w:rPr>
        <w:t>del</w:t>
      </w:r>
      <w:r w:rsidRPr="003F7DC9">
        <w:rPr>
          <w:color w:val="0B0B0B"/>
          <w:spacing w:val="-10"/>
          <w:sz w:val="21"/>
          <w:szCs w:val="21"/>
        </w:rPr>
        <w:t xml:space="preserve"> </w:t>
      </w:r>
      <w:r w:rsidRPr="003F7DC9">
        <w:rPr>
          <w:color w:val="0B0B0B"/>
          <w:sz w:val="21"/>
          <w:szCs w:val="21"/>
        </w:rPr>
        <w:t>Servizio</w:t>
      </w:r>
      <w:r w:rsidRPr="003F7DC9">
        <w:rPr>
          <w:color w:val="0B0B0B"/>
          <w:spacing w:val="-10"/>
          <w:sz w:val="21"/>
          <w:szCs w:val="21"/>
        </w:rPr>
        <w:t xml:space="preserve"> </w:t>
      </w:r>
      <w:r w:rsidRPr="003F7DC9">
        <w:rPr>
          <w:color w:val="0B0B0B"/>
          <w:sz w:val="21"/>
          <w:szCs w:val="21"/>
        </w:rPr>
        <w:t>Sanitario</w:t>
      </w:r>
      <w:r w:rsidRPr="003F7DC9">
        <w:rPr>
          <w:color w:val="0B0B0B"/>
          <w:spacing w:val="-8"/>
          <w:sz w:val="21"/>
          <w:szCs w:val="21"/>
        </w:rPr>
        <w:t xml:space="preserve"> </w:t>
      </w:r>
      <w:r w:rsidRPr="003F7DC9">
        <w:rPr>
          <w:color w:val="0B0B0B"/>
          <w:sz w:val="21"/>
          <w:szCs w:val="21"/>
        </w:rPr>
        <w:t>Nazionale</w:t>
      </w:r>
      <w:r w:rsidRPr="003F7DC9">
        <w:rPr>
          <w:color w:val="0B0B0B"/>
          <w:spacing w:val="-8"/>
          <w:sz w:val="21"/>
          <w:szCs w:val="21"/>
        </w:rPr>
        <w:t xml:space="preserve"> </w:t>
      </w:r>
      <w:r w:rsidRPr="003F7DC9">
        <w:rPr>
          <w:color w:val="0B0B0B"/>
          <w:sz w:val="21"/>
          <w:szCs w:val="21"/>
        </w:rPr>
        <w:t>(SSN)</w:t>
      </w:r>
      <w:r w:rsidRPr="003F7DC9">
        <w:rPr>
          <w:color w:val="0B0B0B"/>
          <w:spacing w:val="-8"/>
          <w:sz w:val="21"/>
          <w:szCs w:val="21"/>
        </w:rPr>
        <w:t xml:space="preserve"> </w:t>
      </w:r>
      <w:r w:rsidRPr="003F7DC9">
        <w:rPr>
          <w:color w:val="0B0B0B"/>
          <w:sz w:val="21"/>
          <w:szCs w:val="21"/>
        </w:rPr>
        <w:t>e</w:t>
      </w:r>
      <w:r w:rsidRPr="003F7DC9">
        <w:rPr>
          <w:color w:val="0B0B0B"/>
          <w:spacing w:val="-7"/>
          <w:sz w:val="21"/>
          <w:szCs w:val="21"/>
        </w:rPr>
        <w:t xml:space="preserve"> </w:t>
      </w:r>
      <w:r w:rsidRPr="003F7DC9">
        <w:rPr>
          <w:color w:val="0B0B0B"/>
          <w:sz w:val="21"/>
          <w:szCs w:val="21"/>
        </w:rPr>
        <w:t>a</w:t>
      </w:r>
      <w:r w:rsidRPr="003F7DC9">
        <w:rPr>
          <w:color w:val="0B0B0B"/>
          <w:spacing w:val="-11"/>
          <w:sz w:val="21"/>
          <w:szCs w:val="21"/>
        </w:rPr>
        <w:t xml:space="preserve"> </w:t>
      </w:r>
      <w:r w:rsidRPr="003F7DC9">
        <w:rPr>
          <w:color w:val="0B0B0B"/>
          <w:sz w:val="21"/>
          <w:szCs w:val="21"/>
        </w:rPr>
        <w:t>tutti</w:t>
      </w:r>
      <w:r w:rsidRPr="003F7DC9">
        <w:rPr>
          <w:color w:val="0B0B0B"/>
          <w:spacing w:val="-10"/>
          <w:sz w:val="21"/>
          <w:szCs w:val="21"/>
        </w:rPr>
        <w:t xml:space="preserve"> </w:t>
      </w:r>
      <w:r w:rsidRPr="003F7DC9">
        <w:rPr>
          <w:color w:val="0B0B0B"/>
          <w:sz w:val="21"/>
          <w:szCs w:val="21"/>
        </w:rPr>
        <w:t>coloro</w:t>
      </w:r>
      <w:r w:rsidRPr="003F7DC9">
        <w:rPr>
          <w:color w:val="0B0B0B"/>
          <w:spacing w:val="-7"/>
          <w:sz w:val="21"/>
          <w:szCs w:val="21"/>
        </w:rPr>
        <w:t xml:space="preserve"> </w:t>
      </w:r>
      <w:r w:rsidRPr="003F7DC9">
        <w:rPr>
          <w:color w:val="0B0B0B"/>
          <w:sz w:val="21"/>
          <w:szCs w:val="21"/>
        </w:rPr>
        <w:t>che</w:t>
      </w:r>
      <w:r w:rsidRPr="003F7DC9">
        <w:rPr>
          <w:color w:val="0B0B0B"/>
          <w:spacing w:val="-11"/>
          <w:sz w:val="21"/>
          <w:szCs w:val="21"/>
        </w:rPr>
        <w:t xml:space="preserve"> </w:t>
      </w:r>
      <w:r w:rsidRPr="003F7DC9">
        <w:rPr>
          <w:color w:val="0B0B0B"/>
          <w:sz w:val="21"/>
          <w:szCs w:val="21"/>
        </w:rPr>
        <w:t>potrebbero</w:t>
      </w:r>
      <w:r w:rsidRPr="003F7DC9">
        <w:rPr>
          <w:color w:val="0B0B0B"/>
          <w:spacing w:val="-7"/>
          <w:sz w:val="21"/>
          <w:szCs w:val="21"/>
        </w:rPr>
        <w:t xml:space="preserve"> </w:t>
      </w:r>
      <w:r w:rsidRPr="003F7DC9">
        <w:rPr>
          <w:color w:val="0B0B0B"/>
          <w:sz w:val="21"/>
          <w:szCs w:val="21"/>
        </w:rPr>
        <w:t>essere</w:t>
      </w:r>
      <w:r w:rsidRPr="003F7DC9">
        <w:rPr>
          <w:color w:val="0B0B0B"/>
          <w:spacing w:val="-10"/>
          <w:sz w:val="21"/>
          <w:szCs w:val="21"/>
        </w:rPr>
        <w:t xml:space="preserve"> </w:t>
      </w:r>
      <w:r w:rsidRPr="003F7DC9">
        <w:rPr>
          <w:color w:val="0B0B0B"/>
          <w:sz w:val="21"/>
          <w:szCs w:val="21"/>
        </w:rPr>
        <w:t>coinvolti nella risposta a livello di salute pubblica ai possibili casi e focolai di COVID-19 in ambito scolastico e dei servizi educativi dell’infanzia.</w:t>
      </w:r>
    </w:p>
    <w:p w14:paraId="3E590FED" w14:textId="77777777" w:rsidR="004C1BFC" w:rsidRPr="003F7DC9" w:rsidRDefault="004C1BFC" w:rsidP="0019267B">
      <w:pPr>
        <w:pStyle w:val="Corpotesto"/>
        <w:rPr>
          <w:sz w:val="22"/>
        </w:rPr>
      </w:pPr>
    </w:p>
    <w:p w14:paraId="79C4C3AC" w14:textId="77777777" w:rsidR="004C1BFC" w:rsidRPr="003F7DC9" w:rsidRDefault="00D9217B" w:rsidP="0019267B">
      <w:pPr>
        <w:spacing w:before="132"/>
        <w:ind w:left="237"/>
        <w:rPr>
          <w:b/>
          <w:sz w:val="30"/>
        </w:rPr>
      </w:pPr>
      <w:r w:rsidRPr="003F7DC9">
        <w:rPr>
          <w:b/>
          <w:color w:val="313131"/>
          <w:sz w:val="30"/>
        </w:rPr>
        <w:t>Scopo del documento</w:t>
      </w:r>
    </w:p>
    <w:p w14:paraId="0C938FC1" w14:textId="77777777" w:rsidR="004C1BFC" w:rsidRPr="003F7DC9" w:rsidRDefault="00D9217B" w:rsidP="0019267B">
      <w:pPr>
        <w:pStyle w:val="Corpotesto"/>
        <w:spacing w:before="195" w:line="261" w:lineRule="auto"/>
        <w:ind w:left="237" w:right="194"/>
        <w:jc w:val="both"/>
        <w:rPr>
          <w:sz w:val="21"/>
          <w:szCs w:val="21"/>
        </w:rPr>
      </w:pPr>
      <w:r w:rsidRPr="003F7DC9">
        <w:rPr>
          <w:color w:val="0B0B0B"/>
          <w:sz w:val="21"/>
          <w:szCs w:val="21"/>
        </w:rPr>
        <w:t>Fornire un supporto operativo per la gestione dei casi di bambini con segni/sintomi COVID-19 correlati e per la preparazione, il monitoraggio e la risposta a potenziali focolai da COVID-19 collegati all’ambito scolastico e dei servizi educativi dell’infanzia, adottando modalità basate su evidenze e/o buone pratiche di sanità pubblica, razionali, condivise e coerenti sul territorio nazionale, evitando così frammentazione e disomogeneità.</w:t>
      </w:r>
    </w:p>
    <w:p w14:paraId="13FE92BE" w14:textId="77777777" w:rsidR="004C1BFC" w:rsidRPr="003F7DC9" w:rsidRDefault="00D9217B" w:rsidP="0019267B">
      <w:pPr>
        <w:pStyle w:val="Corpotesto"/>
        <w:spacing w:before="111"/>
        <w:ind w:left="509"/>
        <w:jc w:val="both"/>
        <w:rPr>
          <w:sz w:val="21"/>
          <w:szCs w:val="21"/>
        </w:rPr>
      </w:pPr>
      <w:r w:rsidRPr="003F7DC9">
        <w:rPr>
          <w:color w:val="0B0B0B"/>
          <w:sz w:val="21"/>
          <w:szCs w:val="21"/>
        </w:rPr>
        <w:t>A questo documento saranno correlati:</w:t>
      </w:r>
    </w:p>
    <w:p w14:paraId="28503C45" w14:textId="77777777" w:rsidR="004C1BFC" w:rsidRPr="003F7DC9" w:rsidRDefault="00D9217B" w:rsidP="0032000A">
      <w:pPr>
        <w:pStyle w:val="Paragrafoelenco"/>
        <w:numPr>
          <w:ilvl w:val="0"/>
          <w:numId w:val="16"/>
        </w:numPr>
        <w:tabs>
          <w:tab w:val="left" w:pos="782"/>
        </w:tabs>
        <w:spacing w:before="134"/>
        <w:ind w:left="781" w:firstLine="0"/>
        <w:jc w:val="left"/>
        <w:rPr>
          <w:sz w:val="21"/>
          <w:szCs w:val="21"/>
        </w:rPr>
      </w:pPr>
      <w:r w:rsidRPr="003F7DC9">
        <w:rPr>
          <w:color w:val="0B0B0B"/>
          <w:sz w:val="21"/>
          <w:szCs w:val="21"/>
        </w:rPr>
        <w:t>altri elementi/iniziative di tipo informativo/comunicativo/formativo rivolti a vari target;</w:t>
      </w:r>
    </w:p>
    <w:p w14:paraId="2924F437" w14:textId="77777777" w:rsidR="004C1BFC" w:rsidRPr="003F7DC9" w:rsidRDefault="00D9217B" w:rsidP="0032000A">
      <w:pPr>
        <w:pStyle w:val="Paragrafoelenco"/>
        <w:numPr>
          <w:ilvl w:val="0"/>
          <w:numId w:val="16"/>
        </w:numPr>
        <w:tabs>
          <w:tab w:val="left" w:pos="781"/>
        </w:tabs>
        <w:spacing w:before="135" w:line="261" w:lineRule="auto"/>
        <w:ind w:right="194" w:firstLine="0"/>
        <w:rPr>
          <w:sz w:val="21"/>
          <w:szCs w:val="21"/>
        </w:rPr>
      </w:pPr>
      <w:r w:rsidRPr="003F7DC9">
        <w:rPr>
          <w:color w:val="0B0B0B"/>
          <w:sz w:val="21"/>
          <w:szCs w:val="21"/>
        </w:rPr>
        <w:t>strumenti di indagine volti a fronteggiare la mancanza di evidenze scientifiche e la relativa difficoltà di stimare il reale ruolo che possono avere le attività in presenza nelle scuole nella trasmissione di SARS- CoV-2.</w:t>
      </w:r>
    </w:p>
    <w:p w14:paraId="09B9B0F5" w14:textId="77777777" w:rsidR="004C1BFC" w:rsidRPr="003F7DC9" w:rsidRDefault="004C1BFC" w:rsidP="0019267B">
      <w:pPr>
        <w:pStyle w:val="Corpotesto"/>
        <w:rPr>
          <w:sz w:val="22"/>
        </w:rPr>
      </w:pPr>
    </w:p>
    <w:p w14:paraId="33C66BB7" w14:textId="77777777" w:rsidR="004C1BFC" w:rsidRPr="003F7DC9" w:rsidRDefault="00D9217B" w:rsidP="0019267B">
      <w:pPr>
        <w:pStyle w:val="Titolo4"/>
        <w:spacing w:before="132"/>
        <w:ind w:left="237" w:firstLine="0"/>
        <w:rPr>
          <w:rFonts w:ascii="Times New Roman" w:hAnsi="Times New Roman" w:cs="Times New Roman"/>
        </w:rPr>
      </w:pPr>
      <w:r w:rsidRPr="003F7DC9">
        <w:rPr>
          <w:rFonts w:ascii="Times New Roman" w:hAnsi="Times New Roman" w:cs="Times New Roman"/>
          <w:color w:val="313131"/>
        </w:rPr>
        <w:t>Glossario</w:t>
      </w:r>
    </w:p>
    <w:p w14:paraId="5E1F149C" w14:textId="77777777" w:rsidR="004C1BFC" w:rsidRPr="003F7DC9" w:rsidRDefault="00D9217B" w:rsidP="0019267B">
      <w:pPr>
        <w:pStyle w:val="Corpotesto"/>
        <w:tabs>
          <w:tab w:val="left" w:pos="1052"/>
        </w:tabs>
        <w:spacing w:before="195"/>
        <w:ind w:left="509"/>
      </w:pPr>
      <w:r w:rsidRPr="003F7DC9">
        <w:rPr>
          <w:b/>
          <w:color w:val="0B0B0B"/>
        </w:rPr>
        <w:t>ATA</w:t>
      </w:r>
      <w:r w:rsidRPr="003F7DC9">
        <w:rPr>
          <w:b/>
          <w:color w:val="0B0B0B"/>
        </w:rPr>
        <w:tab/>
      </w:r>
      <w:r w:rsidRPr="003F7DC9">
        <w:rPr>
          <w:color w:val="0B0B0B"/>
        </w:rPr>
        <w:t>Personale Amministrativo Tecnico e Ausiliario scolastico</w:t>
      </w:r>
    </w:p>
    <w:p w14:paraId="6966894C" w14:textId="77777777" w:rsidR="004C1BFC" w:rsidRPr="003F7DC9" w:rsidRDefault="00D9217B" w:rsidP="0019267B">
      <w:pPr>
        <w:pStyle w:val="Corpotesto"/>
        <w:tabs>
          <w:tab w:val="left" w:pos="1052"/>
        </w:tabs>
        <w:spacing w:before="135" w:line="381" w:lineRule="auto"/>
        <w:ind w:left="510" w:right="5443"/>
      </w:pPr>
      <w:r w:rsidRPr="003F7DC9">
        <w:rPr>
          <w:b/>
          <w:color w:val="0B0B0B"/>
        </w:rPr>
        <w:t>CTS</w:t>
      </w:r>
      <w:r w:rsidRPr="003F7DC9">
        <w:rPr>
          <w:b/>
          <w:color w:val="0B0B0B"/>
        </w:rPr>
        <w:tab/>
      </w:r>
      <w:r w:rsidRPr="003F7DC9">
        <w:rPr>
          <w:color w:val="0B0B0B"/>
        </w:rPr>
        <w:t xml:space="preserve">Comitato Tecnico </w:t>
      </w:r>
      <w:r w:rsidRPr="003F7DC9">
        <w:rPr>
          <w:color w:val="0B0B0B"/>
          <w:spacing w:val="-3"/>
        </w:rPr>
        <w:t xml:space="preserve">Scientifico </w:t>
      </w:r>
      <w:r w:rsidRPr="003F7DC9">
        <w:rPr>
          <w:b/>
          <w:color w:val="0B0B0B"/>
        </w:rPr>
        <w:t>DDI</w:t>
      </w:r>
      <w:r w:rsidRPr="003F7DC9">
        <w:rPr>
          <w:b/>
          <w:color w:val="0B0B0B"/>
        </w:rPr>
        <w:tab/>
      </w:r>
      <w:r w:rsidRPr="003F7DC9">
        <w:rPr>
          <w:color w:val="0B0B0B"/>
        </w:rPr>
        <w:t xml:space="preserve">Didattica Digitale Integrata </w:t>
      </w:r>
      <w:r w:rsidRPr="003F7DC9">
        <w:rPr>
          <w:b/>
          <w:color w:val="0B0B0B"/>
        </w:rPr>
        <w:t>DdP</w:t>
      </w:r>
      <w:r w:rsidRPr="003F7DC9">
        <w:rPr>
          <w:b/>
          <w:color w:val="0B0B0B"/>
        </w:rPr>
        <w:tab/>
      </w:r>
      <w:r w:rsidRPr="003F7DC9">
        <w:rPr>
          <w:color w:val="0B0B0B"/>
        </w:rPr>
        <w:t>Dipartimento di</w:t>
      </w:r>
      <w:r w:rsidRPr="003F7DC9">
        <w:rPr>
          <w:color w:val="0B0B0B"/>
          <w:spacing w:val="5"/>
        </w:rPr>
        <w:t xml:space="preserve"> </w:t>
      </w:r>
      <w:r w:rsidRPr="003F7DC9">
        <w:rPr>
          <w:color w:val="0B0B0B"/>
        </w:rPr>
        <w:t>Prevenzione</w:t>
      </w:r>
    </w:p>
    <w:p w14:paraId="1DAE26A4" w14:textId="77777777" w:rsidR="004C1BFC" w:rsidRPr="003F7DC9" w:rsidRDefault="00D9217B" w:rsidP="0019267B">
      <w:pPr>
        <w:pStyle w:val="Corpotesto"/>
        <w:tabs>
          <w:tab w:val="left" w:pos="1052"/>
        </w:tabs>
        <w:spacing w:line="227" w:lineRule="exact"/>
        <w:ind w:left="510"/>
      </w:pPr>
      <w:r w:rsidRPr="003F7DC9">
        <w:rPr>
          <w:b/>
          <w:color w:val="0B0B0B"/>
        </w:rPr>
        <w:t>DPI</w:t>
      </w:r>
      <w:r w:rsidRPr="003F7DC9">
        <w:rPr>
          <w:b/>
          <w:color w:val="0B0B0B"/>
        </w:rPr>
        <w:tab/>
      </w:r>
      <w:r w:rsidRPr="003F7DC9">
        <w:rPr>
          <w:color w:val="0B0B0B"/>
        </w:rPr>
        <w:t>Dispositivi di Protezione</w:t>
      </w:r>
      <w:r w:rsidRPr="003F7DC9">
        <w:rPr>
          <w:color w:val="0B0B0B"/>
          <w:spacing w:val="-1"/>
        </w:rPr>
        <w:t xml:space="preserve"> </w:t>
      </w:r>
      <w:r w:rsidRPr="003F7DC9">
        <w:rPr>
          <w:color w:val="0B0B0B"/>
        </w:rPr>
        <w:t>Individuale</w:t>
      </w:r>
    </w:p>
    <w:p w14:paraId="3D0D28FC" w14:textId="77777777" w:rsidR="004C1BFC" w:rsidRPr="003F7DC9" w:rsidRDefault="00D9217B" w:rsidP="0019267B">
      <w:pPr>
        <w:pStyle w:val="Corpotesto"/>
        <w:tabs>
          <w:tab w:val="left" w:pos="1052"/>
        </w:tabs>
        <w:spacing w:before="135" w:line="381" w:lineRule="auto"/>
        <w:ind w:left="509" w:right="5388"/>
      </w:pPr>
      <w:r w:rsidRPr="003F7DC9">
        <w:rPr>
          <w:b/>
          <w:color w:val="0B0B0B"/>
        </w:rPr>
        <w:t xml:space="preserve">MMG </w:t>
      </w:r>
      <w:r w:rsidRPr="003F7DC9">
        <w:rPr>
          <w:color w:val="0B0B0B"/>
        </w:rPr>
        <w:t xml:space="preserve">Medico di Medicina </w:t>
      </w:r>
      <w:r w:rsidRPr="003F7DC9">
        <w:rPr>
          <w:color w:val="0B0B0B"/>
          <w:spacing w:val="-3"/>
        </w:rPr>
        <w:t xml:space="preserve">Generale </w:t>
      </w:r>
      <w:r w:rsidRPr="003F7DC9">
        <w:rPr>
          <w:b/>
          <w:color w:val="0B0B0B"/>
        </w:rPr>
        <w:t>PLS</w:t>
      </w:r>
      <w:r w:rsidRPr="003F7DC9">
        <w:rPr>
          <w:b/>
          <w:color w:val="0B0B0B"/>
        </w:rPr>
        <w:tab/>
      </w:r>
      <w:r w:rsidRPr="003F7DC9">
        <w:rPr>
          <w:color w:val="0B0B0B"/>
        </w:rPr>
        <w:t xml:space="preserve">Pediatra di Libera Scelta </w:t>
      </w:r>
      <w:r w:rsidRPr="003F7DC9">
        <w:rPr>
          <w:b/>
          <w:color w:val="0B0B0B"/>
        </w:rPr>
        <w:t>SSN</w:t>
      </w:r>
      <w:r w:rsidRPr="003F7DC9">
        <w:rPr>
          <w:b/>
          <w:color w:val="0B0B0B"/>
        </w:rPr>
        <w:tab/>
      </w:r>
      <w:r w:rsidRPr="003F7DC9">
        <w:rPr>
          <w:color w:val="0B0B0B"/>
        </w:rPr>
        <w:t>Servizio Sanitario</w:t>
      </w:r>
      <w:r w:rsidRPr="003F7DC9">
        <w:rPr>
          <w:color w:val="0B0B0B"/>
          <w:spacing w:val="4"/>
        </w:rPr>
        <w:t xml:space="preserve"> </w:t>
      </w:r>
      <w:r w:rsidRPr="003F7DC9">
        <w:rPr>
          <w:color w:val="0B0B0B"/>
        </w:rPr>
        <w:t>Nazionale</w:t>
      </w:r>
    </w:p>
    <w:p w14:paraId="3CEA295C" w14:textId="77777777" w:rsidR="004C1BFC" w:rsidRPr="003F7DC9" w:rsidRDefault="004C1BFC" w:rsidP="0019267B">
      <w:pPr>
        <w:spacing w:line="381" w:lineRule="auto"/>
        <w:sectPr w:rsidR="004C1BFC" w:rsidRPr="003F7DC9">
          <w:pgSz w:w="11900" w:h="16840"/>
          <w:pgMar w:top="1600" w:right="1680" w:bottom="280" w:left="1640" w:header="720" w:footer="720" w:gutter="0"/>
          <w:cols w:space="720"/>
        </w:sectPr>
      </w:pPr>
    </w:p>
    <w:p w14:paraId="7E4171C7" w14:textId="77777777" w:rsidR="004C1BFC" w:rsidRPr="003F7DC9" w:rsidRDefault="004C1BFC" w:rsidP="0019267B">
      <w:pPr>
        <w:pStyle w:val="Corpotesto"/>
        <w:spacing w:before="7"/>
        <w:rPr>
          <w:sz w:val="19"/>
        </w:rPr>
      </w:pPr>
    </w:p>
    <w:p w14:paraId="2FB6EAD0" w14:textId="77777777" w:rsidR="004C1BFC" w:rsidRPr="003F7DC9" w:rsidRDefault="00D9217B" w:rsidP="00356158">
      <w:pPr>
        <w:pStyle w:val="Titolo3"/>
        <w:ind w:right="283"/>
        <w:rPr>
          <w:rFonts w:ascii="Times New Roman" w:hAnsi="Times New Roman" w:cs="Times New Roman"/>
        </w:rPr>
      </w:pPr>
      <w:r w:rsidRPr="003F7DC9">
        <w:rPr>
          <w:rFonts w:ascii="Times New Roman" w:hAnsi="Times New Roman" w:cs="Times New Roman"/>
          <w:color w:val="313131"/>
        </w:rPr>
        <w:t>Introduzione</w:t>
      </w:r>
    </w:p>
    <w:p w14:paraId="175AE96F" w14:textId="77777777" w:rsidR="004C1BFC" w:rsidRPr="003F7DC9" w:rsidRDefault="004C1BFC" w:rsidP="00356158">
      <w:pPr>
        <w:pStyle w:val="Corpotesto"/>
        <w:spacing w:before="2"/>
        <w:ind w:right="283"/>
        <w:rPr>
          <w:b/>
          <w:sz w:val="50"/>
        </w:rPr>
      </w:pPr>
    </w:p>
    <w:p w14:paraId="15B9FFD3" w14:textId="77777777" w:rsidR="004C1BFC" w:rsidRPr="003F7DC9" w:rsidRDefault="00D9217B" w:rsidP="00356158">
      <w:pPr>
        <w:pStyle w:val="Titolo9"/>
        <w:tabs>
          <w:tab w:val="left" w:pos="8364"/>
        </w:tabs>
        <w:spacing w:before="0" w:line="259" w:lineRule="auto"/>
        <w:ind w:left="237" w:right="283" w:firstLine="0"/>
        <w:rPr>
          <w:rFonts w:ascii="Times New Roman" w:hAnsi="Times New Roman" w:cs="Times New Roman"/>
        </w:rPr>
      </w:pPr>
      <w:r w:rsidRPr="003F7DC9">
        <w:rPr>
          <w:rFonts w:ascii="Times New Roman" w:hAnsi="Times New Roman" w:cs="Times New Roman"/>
          <w:color w:val="0B0B0B"/>
        </w:rPr>
        <w:t>La riapertura della scuola attualmente prevista nel mese di settembre 2020 pone dal punto di vista epidemiologico un possibile aumento del rischio della circolazione del virus nella comunità. La questione centrale delle decisioni di riapertura scolastica non è se le scuole debbano riaprire o meno, ma piuttosto come procedere con una riapertura scolastica più sicura attraverso la comprensione e la consapevolezza dei rischi per la salute pubblica, non solo sui bambini, sul personale scolastico e sui loro contatti sociali immediati, ma anche su un aumento della trasmissione a livello di virus comunitari.</w:t>
      </w:r>
    </w:p>
    <w:p w14:paraId="1B97F37B" w14:textId="77777777" w:rsidR="004C1BFC" w:rsidRPr="003F7DC9" w:rsidRDefault="00D9217B" w:rsidP="00356158">
      <w:pPr>
        <w:tabs>
          <w:tab w:val="left" w:pos="8364"/>
        </w:tabs>
        <w:spacing w:before="119" w:line="259" w:lineRule="auto"/>
        <w:ind w:left="237" w:right="283"/>
        <w:jc w:val="both"/>
        <w:rPr>
          <w:sz w:val="21"/>
        </w:rPr>
      </w:pPr>
      <w:r w:rsidRPr="003F7DC9">
        <w:rPr>
          <w:color w:val="0B0B0B"/>
          <w:sz w:val="21"/>
        </w:rPr>
        <w:t>Per controllare/mitigare questa possibilità sono state già considerate alcune misure di prevenzione in documenti formali e in documenti tecnici del Comitato Tecnico Scientifico (CTS) inviati al Ministro dell’Istruzione (CTS, 28 maggio 2020; CTS, 22 giugno e successive specificazioni) che forniscono le indicazioni per la riapertura della scuola e dei servizi educativi dell’infanzia, in linea con la situazione epidemiologica e con le conoscenze scientifiche finora disponibili.</w:t>
      </w:r>
    </w:p>
    <w:p w14:paraId="2F648782" w14:textId="77777777" w:rsidR="004C1BFC" w:rsidRPr="003F7DC9" w:rsidRDefault="00D9217B" w:rsidP="00356158">
      <w:pPr>
        <w:tabs>
          <w:tab w:val="left" w:pos="8364"/>
        </w:tabs>
        <w:spacing w:before="119" w:line="259" w:lineRule="auto"/>
        <w:ind w:left="237" w:right="283"/>
        <w:jc w:val="both"/>
        <w:rPr>
          <w:sz w:val="21"/>
        </w:rPr>
      </w:pPr>
      <w:r w:rsidRPr="003F7DC9">
        <w:rPr>
          <w:color w:val="0B0B0B"/>
          <w:sz w:val="21"/>
        </w:rPr>
        <w:t>Va sottolineato che tutte queste misure possono ridurre il rischio di trasmissione in ambito scolastico, ma non possono azzerarlo. Pertanto, in una prospettiva di probabile circolazione del virus a settembre, è necessario sviluppare una strategia nazionale di risposta a eventuali casi sospetti e confermati che ci si aspetta possano avvenire in ambito scolastico o che abbiano ripercussioni su di esso. Anche la strategia di risposta a eventuali casi e focolai in ambito scolastico sarà strettamente correlata alla situazione epidemiologica. Le attuali strategie di contenimento sono basate sulle conoscenze scientifiche disponibili. Per valutare il possibile impatto dell’epidemia in ambito scolastico è necessario fare alcune riflessioni preliminari.</w:t>
      </w:r>
    </w:p>
    <w:p w14:paraId="3EAF4731" w14:textId="77777777" w:rsidR="004C1BFC" w:rsidRPr="003F7DC9" w:rsidRDefault="00D9217B" w:rsidP="00356158">
      <w:pPr>
        <w:tabs>
          <w:tab w:val="left" w:pos="8364"/>
        </w:tabs>
        <w:spacing w:before="120" w:line="259" w:lineRule="auto"/>
        <w:ind w:left="236" w:right="283"/>
        <w:jc w:val="both"/>
        <w:rPr>
          <w:sz w:val="21"/>
        </w:rPr>
      </w:pPr>
      <w:r w:rsidRPr="003F7DC9">
        <w:rPr>
          <w:color w:val="0B0B0B"/>
          <w:sz w:val="21"/>
        </w:rPr>
        <w:t>Una valutazione rigorosa dell’effetto di diverse strategie di gestione di SARS-CoV-2 nelle scuole in termini</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interventi</w:t>
      </w:r>
      <w:r w:rsidRPr="003F7DC9">
        <w:rPr>
          <w:color w:val="0B0B0B"/>
          <w:spacing w:val="-8"/>
          <w:sz w:val="21"/>
        </w:rPr>
        <w:t xml:space="preserve"> </w:t>
      </w:r>
      <w:r w:rsidRPr="003F7DC9">
        <w:rPr>
          <w:color w:val="0B0B0B"/>
          <w:sz w:val="21"/>
        </w:rPr>
        <w:t>(</w:t>
      </w:r>
      <w:r w:rsidRPr="003F7DC9">
        <w:rPr>
          <w:i/>
          <w:color w:val="0B0B0B"/>
          <w:sz w:val="21"/>
        </w:rPr>
        <w:t>chiusura</w:t>
      </w:r>
      <w:r w:rsidRPr="003F7DC9">
        <w:rPr>
          <w:i/>
          <w:color w:val="0B0B0B"/>
          <w:spacing w:val="-8"/>
          <w:sz w:val="21"/>
        </w:rPr>
        <w:t xml:space="preserve"> </w:t>
      </w:r>
      <w:r w:rsidRPr="003F7DC9">
        <w:rPr>
          <w:i/>
          <w:color w:val="0B0B0B"/>
          <w:sz w:val="21"/>
        </w:rPr>
        <w:t>preventiva,</w:t>
      </w:r>
      <w:r w:rsidRPr="003F7DC9">
        <w:rPr>
          <w:i/>
          <w:color w:val="0B0B0B"/>
          <w:spacing w:val="-8"/>
          <w:sz w:val="21"/>
        </w:rPr>
        <w:t xml:space="preserve"> </w:t>
      </w:r>
      <w:r w:rsidRPr="003F7DC9">
        <w:rPr>
          <w:i/>
          <w:color w:val="0B0B0B"/>
          <w:sz w:val="21"/>
        </w:rPr>
        <w:t>reattiva,</w:t>
      </w:r>
      <w:r w:rsidRPr="003F7DC9">
        <w:rPr>
          <w:i/>
          <w:color w:val="0B0B0B"/>
          <w:spacing w:val="-8"/>
          <w:sz w:val="21"/>
        </w:rPr>
        <w:t xml:space="preserve"> </w:t>
      </w:r>
      <w:r w:rsidRPr="003F7DC9">
        <w:rPr>
          <w:i/>
          <w:color w:val="0B0B0B"/>
          <w:sz w:val="21"/>
        </w:rPr>
        <w:t>graduale</w:t>
      </w:r>
      <w:r w:rsidRPr="003F7DC9">
        <w:rPr>
          <w:i/>
          <w:color w:val="0B0B0B"/>
          <w:position w:val="5"/>
          <w:sz w:val="13"/>
        </w:rPr>
        <w:t>1</w:t>
      </w:r>
      <w:r w:rsidRPr="003F7DC9">
        <w:rPr>
          <w:color w:val="0B0B0B"/>
          <w:sz w:val="21"/>
        </w:rPr>
        <w:t>)</w:t>
      </w:r>
      <w:r w:rsidRPr="003F7DC9">
        <w:rPr>
          <w:color w:val="0B0B0B"/>
          <w:spacing w:val="-9"/>
          <w:sz w:val="21"/>
        </w:rPr>
        <w:t xml:space="preserve"> </w:t>
      </w:r>
      <w:r w:rsidRPr="003F7DC9">
        <w:rPr>
          <w:color w:val="0B0B0B"/>
          <w:sz w:val="21"/>
        </w:rPr>
        <w:t>e</w:t>
      </w:r>
      <w:r w:rsidRPr="003F7DC9">
        <w:rPr>
          <w:color w:val="0B0B0B"/>
          <w:spacing w:val="-8"/>
          <w:sz w:val="21"/>
        </w:rPr>
        <w:t xml:space="preserve"> </w:t>
      </w:r>
      <w:r w:rsidRPr="003F7DC9">
        <w:rPr>
          <w:color w:val="0B0B0B"/>
          <w:sz w:val="21"/>
        </w:rPr>
        <w:t>di</w:t>
      </w:r>
      <w:r w:rsidRPr="003F7DC9">
        <w:rPr>
          <w:color w:val="0B0B0B"/>
          <w:spacing w:val="-8"/>
          <w:sz w:val="21"/>
        </w:rPr>
        <w:t xml:space="preserve"> </w:t>
      </w:r>
      <w:r w:rsidRPr="003F7DC9">
        <w:rPr>
          <w:i/>
          <w:color w:val="0B0B0B"/>
          <w:sz w:val="21"/>
        </w:rPr>
        <w:t>trigger</w:t>
      </w:r>
      <w:r w:rsidRPr="003F7DC9">
        <w:rPr>
          <w:i/>
          <w:color w:val="0B0B0B"/>
          <w:spacing w:val="-9"/>
          <w:sz w:val="21"/>
        </w:rPr>
        <w:t xml:space="preserve"> </w:t>
      </w:r>
      <w:r w:rsidRPr="003F7DC9">
        <w:rPr>
          <w:color w:val="0B0B0B"/>
          <w:sz w:val="21"/>
        </w:rPr>
        <w:t>(eccesso</w:t>
      </w:r>
      <w:r w:rsidRPr="003F7DC9">
        <w:rPr>
          <w:color w:val="0B0B0B"/>
          <w:spacing w:val="-7"/>
          <w:sz w:val="21"/>
        </w:rPr>
        <w:t xml:space="preserve"> </w:t>
      </w:r>
      <w:r w:rsidRPr="003F7DC9">
        <w:rPr>
          <w:color w:val="0B0B0B"/>
          <w:sz w:val="21"/>
        </w:rPr>
        <w:t>di</w:t>
      </w:r>
      <w:r w:rsidRPr="003F7DC9">
        <w:rPr>
          <w:color w:val="0B0B0B"/>
          <w:spacing w:val="-7"/>
          <w:sz w:val="21"/>
        </w:rPr>
        <w:t xml:space="preserve"> </w:t>
      </w:r>
      <w:r w:rsidRPr="003F7DC9">
        <w:rPr>
          <w:color w:val="0B0B0B"/>
          <w:sz w:val="21"/>
        </w:rPr>
        <w:t>assenteismo,</w:t>
      </w:r>
      <w:r w:rsidRPr="003F7DC9">
        <w:rPr>
          <w:color w:val="0B0B0B"/>
          <w:spacing w:val="-9"/>
          <w:sz w:val="21"/>
        </w:rPr>
        <w:t xml:space="preserve"> </w:t>
      </w:r>
      <w:r w:rsidRPr="003F7DC9">
        <w:rPr>
          <w:color w:val="0B0B0B"/>
          <w:sz w:val="21"/>
        </w:rPr>
        <w:t>incidenza di SARS-CoV-2 nella popolazione generale, identificazione di casi sospetti</w:t>
      </w:r>
      <w:r w:rsidRPr="003F7DC9">
        <w:rPr>
          <w:color w:val="0B0B0B"/>
          <w:position w:val="5"/>
          <w:sz w:val="13"/>
        </w:rPr>
        <w:t xml:space="preserve">2 </w:t>
      </w:r>
      <w:r w:rsidRPr="003F7DC9">
        <w:rPr>
          <w:color w:val="0B0B0B"/>
          <w:sz w:val="21"/>
        </w:rPr>
        <w:t>o casi confermati</w:t>
      </w:r>
      <w:r w:rsidRPr="003F7DC9">
        <w:rPr>
          <w:color w:val="0B0B0B"/>
          <w:position w:val="5"/>
          <w:sz w:val="13"/>
        </w:rPr>
        <w:t>3</w:t>
      </w:r>
      <w:r w:rsidRPr="003F7DC9">
        <w:rPr>
          <w:color w:val="0B0B0B"/>
          <w:sz w:val="21"/>
        </w:rPr>
        <w:t>) richiede la disponibilità di dati su una serie di fattori che caratterizzano la trasmissione di SARS-CoV-2 nelle scuole e tra scuole e popolazione generale (es. famiglie degli</w:t>
      </w:r>
      <w:r w:rsidRPr="003F7DC9">
        <w:rPr>
          <w:color w:val="0B0B0B"/>
          <w:spacing w:val="1"/>
          <w:sz w:val="21"/>
        </w:rPr>
        <w:t xml:space="preserve"> </w:t>
      </w:r>
      <w:r w:rsidRPr="003F7DC9">
        <w:rPr>
          <w:color w:val="0B0B0B"/>
          <w:sz w:val="21"/>
        </w:rPr>
        <w:t>studenti).</w:t>
      </w:r>
    </w:p>
    <w:p w14:paraId="654AE8C8" w14:textId="77777777" w:rsidR="004C1BFC" w:rsidRPr="003F7DC9" w:rsidRDefault="00D9217B" w:rsidP="00356158">
      <w:pPr>
        <w:tabs>
          <w:tab w:val="left" w:pos="8364"/>
        </w:tabs>
        <w:spacing w:before="121" w:line="259" w:lineRule="auto"/>
        <w:ind w:left="236" w:right="283"/>
        <w:jc w:val="both"/>
        <w:rPr>
          <w:sz w:val="21"/>
        </w:rPr>
      </w:pPr>
      <w:r w:rsidRPr="003F7DC9">
        <w:rPr>
          <w:color w:val="0B0B0B"/>
          <w:sz w:val="21"/>
        </w:rPr>
        <w:t xml:space="preserve">È nota la trasmissibilità di SARS-CoV-2 nella popolazione generale nelle diverse regioni italiane (R0 circa 3 prima dell’identificazione del paziente 1, con Rt ridotto a valori compresi tra 0,5 e 0,7 durante il lockdown) (Guzzetta </w:t>
      </w:r>
      <w:r w:rsidRPr="003F7DC9">
        <w:rPr>
          <w:i/>
          <w:color w:val="0B0B0B"/>
          <w:sz w:val="21"/>
        </w:rPr>
        <w:t>et al.</w:t>
      </w:r>
      <w:r w:rsidRPr="003F7DC9">
        <w:rPr>
          <w:color w:val="0B0B0B"/>
          <w:sz w:val="21"/>
        </w:rPr>
        <w:t xml:space="preserve">, 2020; Riccardo </w:t>
      </w:r>
      <w:r w:rsidRPr="003F7DC9">
        <w:rPr>
          <w:i/>
          <w:color w:val="0B0B0B"/>
          <w:sz w:val="21"/>
        </w:rPr>
        <w:t>et al.</w:t>
      </w:r>
      <w:r w:rsidRPr="003F7DC9">
        <w:rPr>
          <w:color w:val="0B0B0B"/>
          <w:sz w:val="21"/>
        </w:rPr>
        <w:t xml:space="preserve">, 2020; ISTAT </w:t>
      </w:r>
      <w:r w:rsidRPr="003F7DC9">
        <w:rPr>
          <w:i/>
          <w:color w:val="0B0B0B"/>
          <w:sz w:val="21"/>
        </w:rPr>
        <w:t>et al.</w:t>
      </w:r>
      <w:r w:rsidRPr="003F7DC9">
        <w:rPr>
          <w:color w:val="0B0B0B"/>
          <w:sz w:val="21"/>
        </w:rPr>
        <w:t>, 2020). Sono noti con una certa precisione</w:t>
      </w:r>
      <w:r w:rsidRPr="003F7DC9">
        <w:rPr>
          <w:color w:val="0B0B0B"/>
          <w:spacing w:val="-6"/>
          <w:sz w:val="21"/>
        </w:rPr>
        <w:t xml:space="preserve"> </w:t>
      </w:r>
      <w:r w:rsidRPr="003F7DC9">
        <w:rPr>
          <w:color w:val="0B0B0B"/>
          <w:sz w:val="21"/>
        </w:rPr>
        <w:t>tutti</w:t>
      </w:r>
      <w:r w:rsidRPr="003F7DC9">
        <w:rPr>
          <w:color w:val="0B0B0B"/>
          <w:spacing w:val="-5"/>
          <w:sz w:val="21"/>
        </w:rPr>
        <w:t xml:space="preserve"> </w:t>
      </w:r>
      <w:r w:rsidRPr="003F7DC9">
        <w:rPr>
          <w:color w:val="0B0B0B"/>
          <w:sz w:val="21"/>
        </w:rPr>
        <w:t>i</w:t>
      </w:r>
      <w:r w:rsidRPr="003F7DC9">
        <w:rPr>
          <w:color w:val="0B0B0B"/>
          <w:spacing w:val="-5"/>
          <w:sz w:val="21"/>
        </w:rPr>
        <w:t xml:space="preserve"> </w:t>
      </w:r>
      <w:r w:rsidRPr="003F7DC9">
        <w:rPr>
          <w:color w:val="0B0B0B"/>
          <w:sz w:val="21"/>
        </w:rPr>
        <w:t>tempi</w:t>
      </w:r>
      <w:r w:rsidRPr="003F7DC9">
        <w:rPr>
          <w:color w:val="0B0B0B"/>
          <w:spacing w:val="-6"/>
          <w:sz w:val="21"/>
        </w:rPr>
        <w:t xml:space="preserve"> </w:t>
      </w:r>
      <w:r w:rsidRPr="003F7DC9">
        <w:rPr>
          <w:color w:val="0B0B0B"/>
          <w:sz w:val="21"/>
        </w:rPr>
        <w:t>chiave</w:t>
      </w:r>
      <w:r w:rsidRPr="003F7DC9">
        <w:rPr>
          <w:color w:val="0B0B0B"/>
          <w:spacing w:val="-4"/>
          <w:sz w:val="21"/>
        </w:rPr>
        <w:t xml:space="preserve"> </w:t>
      </w:r>
      <w:r w:rsidRPr="003F7DC9">
        <w:rPr>
          <w:color w:val="0B0B0B"/>
          <w:sz w:val="21"/>
        </w:rPr>
        <w:t>che</w:t>
      </w:r>
      <w:r w:rsidRPr="003F7DC9">
        <w:rPr>
          <w:color w:val="0B0B0B"/>
          <w:spacing w:val="-6"/>
          <w:sz w:val="21"/>
        </w:rPr>
        <w:t xml:space="preserve"> </w:t>
      </w:r>
      <w:r w:rsidRPr="003F7DC9">
        <w:rPr>
          <w:color w:val="0B0B0B"/>
          <w:sz w:val="21"/>
        </w:rPr>
        <w:t>regolano</w:t>
      </w:r>
      <w:r w:rsidRPr="003F7DC9">
        <w:rPr>
          <w:color w:val="0B0B0B"/>
          <w:spacing w:val="-5"/>
          <w:sz w:val="21"/>
        </w:rPr>
        <w:t xml:space="preserve"> </w:t>
      </w:r>
      <w:r w:rsidRPr="003F7DC9">
        <w:rPr>
          <w:color w:val="0B0B0B"/>
          <w:sz w:val="21"/>
        </w:rPr>
        <w:t>la</w:t>
      </w:r>
      <w:r w:rsidRPr="003F7DC9">
        <w:rPr>
          <w:color w:val="0B0B0B"/>
          <w:spacing w:val="-6"/>
          <w:sz w:val="21"/>
        </w:rPr>
        <w:t xml:space="preserve"> </w:t>
      </w:r>
      <w:r w:rsidRPr="003F7DC9">
        <w:rPr>
          <w:color w:val="0B0B0B"/>
          <w:sz w:val="21"/>
        </w:rPr>
        <w:t>trasmissione</w:t>
      </w:r>
      <w:r w:rsidRPr="003F7DC9">
        <w:rPr>
          <w:color w:val="0B0B0B"/>
          <w:spacing w:val="-6"/>
          <w:sz w:val="21"/>
        </w:rPr>
        <w:t xml:space="preserve"> </w:t>
      </w:r>
      <w:r w:rsidRPr="003F7DC9">
        <w:rPr>
          <w:color w:val="0B0B0B"/>
          <w:sz w:val="21"/>
        </w:rPr>
        <w:t>di</w:t>
      </w:r>
      <w:r w:rsidRPr="003F7DC9">
        <w:rPr>
          <w:color w:val="0B0B0B"/>
          <w:spacing w:val="-5"/>
          <w:sz w:val="21"/>
        </w:rPr>
        <w:t xml:space="preserve"> </w:t>
      </w:r>
      <w:r w:rsidRPr="003F7DC9">
        <w:rPr>
          <w:color w:val="0B0B0B"/>
          <w:sz w:val="21"/>
        </w:rPr>
        <w:t>SARS-CoV-2</w:t>
      </w:r>
      <w:r w:rsidRPr="003F7DC9">
        <w:rPr>
          <w:color w:val="0B0B0B"/>
          <w:spacing w:val="-4"/>
          <w:sz w:val="21"/>
        </w:rPr>
        <w:t xml:space="preserve"> </w:t>
      </w:r>
      <w:r w:rsidRPr="003F7DC9">
        <w:rPr>
          <w:color w:val="0B0B0B"/>
          <w:sz w:val="21"/>
        </w:rPr>
        <w:t>in</w:t>
      </w:r>
      <w:r w:rsidRPr="003F7DC9">
        <w:rPr>
          <w:color w:val="0B0B0B"/>
          <w:spacing w:val="-5"/>
          <w:sz w:val="21"/>
        </w:rPr>
        <w:t xml:space="preserve"> </w:t>
      </w:r>
      <w:r w:rsidRPr="003F7DC9">
        <w:rPr>
          <w:color w:val="0B0B0B"/>
          <w:sz w:val="21"/>
        </w:rPr>
        <w:t>Italia</w:t>
      </w:r>
      <w:r w:rsidRPr="003F7DC9">
        <w:rPr>
          <w:color w:val="0B0B0B"/>
          <w:spacing w:val="-6"/>
          <w:sz w:val="21"/>
        </w:rPr>
        <w:t xml:space="preserve"> </w:t>
      </w:r>
      <w:r w:rsidRPr="003F7DC9">
        <w:rPr>
          <w:color w:val="0B0B0B"/>
          <w:sz w:val="21"/>
        </w:rPr>
        <w:t>(periodo</w:t>
      </w:r>
      <w:r w:rsidRPr="003F7DC9">
        <w:rPr>
          <w:color w:val="0B0B0B"/>
          <w:spacing w:val="-5"/>
          <w:sz w:val="21"/>
        </w:rPr>
        <w:t xml:space="preserve"> </w:t>
      </w:r>
      <w:r w:rsidRPr="003F7DC9">
        <w:rPr>
          <w:color w:val="0B0B0B"/>
          <w:sz w:val="21"/>
        </w:rPr>
        <w:t>di</w:t>
      </w:r>
      <w:r w:rsidRPr="003F7DC9">
        <w:rPr>
          <w:color w:val="0B0B0B"/>
          <w:spacing w:val="-6"/>
          <w:sz w:val="21"/>
        </w:rPr>
        <w:t xml:space="preserve"> </w:t>
      </w:r>
      <w:r w:rsidRPr="003F7DC9">
        <w:rPr>
          <w:color w:val="0B0B0B"/>
          <w:sz w:val="21"/>
        </w:rPr>
        <w:t xml:space="preserve">incubazione, intervallo seriale, tempo da sintomi a ospedalizzazione, tempo da ospedalizzazione ad ammissione in terapia intensiva, periodo di degenza in terapia intensiva, ecc.) (Cereda </w:t>
      </w:r>
      <w:r w:rsidRPr="003F7DC9">
        <w:rPr>
          <w:i/>
          <w:color w:val="0B0B0B"/>
          <w:sz w:val="21"/>
        </w:rPr>
        <w:t>et al.</w:t>
      </w:r>
      <w:r w:rsidRPr="003F7DC9">
        <w:rPr>
          <w:color w:val="0B0B0B"/>
          <w:sz w:val="21"/>
        </w:rPr>
        <w:t xml:space="preserve">, 2020; Lavezzo </w:t>
      </w:r>
      <w:r w:rsidRPr="003F7DC9">
        <w:rPr>
          <w:i/>
          <w:color w:val="0B0B0B"/>
          <w:sz w:val="21"/>
        </w:rPr>
        <w:t>et al.</w:t>
      </w:r>
      <w:r w:rsidRPr="003F7DC9">
        <w:rPr>
          <w:color w:val="0B0B0B"/>
          <w:sz w:val="21"/>
        </w:rPr>
        <w:t xml:space="preserve">, 2020). Sono disponibili stime sulla probabilità per età di sviluppare sintomi, sintomi critici o morte, da cui emerge una probabilità molto inferiore dei bambini di ammalarsi o morire a seguito dell’infezione da SARS-CoV-2 (Perez-Saez </w:t>
      </w:r>
      <w:r w:rsidRPr="003F7DC9">
        <w:rPr>
          <w:i/>
          <w:color w:val="0B0B0B"/>
          <w:sz w:val="21"/>
        </w:rPr>
        <w:t xml:space="preserve">et al. </w:t>
      </w:r>
      <w:r w:rsidRPr="003F7DC9">
        <w:rPr>
          <w:color w:val="0B0B0B"/>
          <w:sz w:val="21"/>
        </w:rPr>
        <w:t xml:space="preserve">2020; Verity </w:t>
      </w:r>
      <w:r w:rsidRPr="003F7DC9">
        <w:rPr>
          <w:i/>
          <w:color w:val="0B0B0B"/>
          <w:sz w:val="21"/>
        </w:rPr>
        <w:t xml:space="preserve">et al., </w:t>
      </w:r>
      <w:r w:rsidRPr="003F7DC9">
        <w:rPr>
          <w:color w:val="0B0B0B"/>
          <w:sz w:val="21"/>
        </w:rPr>
        <w:t xml:space="preserve">2020; Poletti </w:t>
      </w:r>
      <w:r w:rsidRPr="003F7DC9">
        <w:rPr>
          <w:i/>
          <w:color w:val="0B0B0B"/>
          <w:sz w:val="21"/>
        </w:rPr>
        <w:t xml:space="preserve">et al. </w:t>
      </w:r>
      <w:r w:rsidRPr="003F7DC9">
        <w:rPr>
          <w:color w:val="0B0B0B"/>
          <w:sz w:val="21"/>
        </w:rPr>
        <w:t xml:space="preserve">(a), 2020; Poletti </w:t>
      </w:r>
      <w:r w:rsidRPr="003F7DC9">
        <w:rPr>
          <w:i/>
          <w:color w:val="0B0B0B"/>
          <w:sz w:val="21"/>
        </w:rPr>
        <w:t xml:space="preserve">et al. </w:t>
      </w:r>
      <w:r w:rsidRPr="003F7DC9">
        <w:rPr>
          <w:color w:val="0B0B0B"/>
          <w:sz w:val="21"/>
        </w:rPr>
        <w:t xml:space="preserve">(b), 2020; Wu </w:t>
      </w:r>
      <w:r w:rsidRPr="003F7DC9">
        <w:rPr>
          <w:i/>
          <w:color w:val="0B0B0B"/>
          <w:sz w:val="21"/>
        </w:rPr>
        <w:t>et al.</w:t>
      </w:r>
      <w:r w:rsidRPr="003F7DC9">
        <w:rPr>
          <w:color w:val="0B0B0B"/>
          <w:sz w:val="21"/>
        </w:rPr>
        <w:t xml:space="preserve">, 2020). È prevalente l’ipotesi che i bambini, specialmente quelli sotto i 10 anni, esposti al rischio di infezione, sviluppino l’infezione con minor probabilità rispetto agli adulti e agli anziani, da cui gli autori inferiscono che i bambini possano trasmettere meno l’infezione rispetto ad adulti e anziani (Zhang </w:t>
      </w:r>
      <w:r w:rsidRPr="003F7DC9">
        <w:rPr>
          <w:i/>
          <w:color w:val="0B0B0B"/>
          <w:sz w:val="21"/>
        </w:rPr>
        <w:t>et al.</w:t>
      </w:r>
      <w:r w:rsidRPr="003F7DC9">
        <w:rPr>
          <w:color w:val="0B0B0B"/>
          <w:sz w:val="21"/>
        </w:rPr>
        <w:t xml:space="preserve">, 2020; Jing </w:t>
      </w:r>
      <w:r w:rsidRPr="003F7DC9">
        <w:rPr>
          <w:i/>
          <w:color w:val="0B0B0B"/>
          <w:sz w:val="21"/>
        </w:rPr>
        <w:t xml:space="preserve">et al. </w:t>
      </w:r>
      <w:r w:rsidRPr="003F7DC9">
        <w:rPr>
          <w:color w:val="0B0B0B"/>
          <w:sz w:val="21"/>
        </w:rPr>
        <w:t xml:space="preserve">2020; Wu </w:t>
      </w:r>
      <w:r w:rsidRPr="003F7DC9">
        <w:rPr>
          <w:i/>
          <w:color w:val="0B0B0B"/>
          <w:sz w:val="21"/>
        </w:rPr>
        <w:t>et al.</w:t>
      </w:r>
      <w:r w:rsidRPr="003F7DC9">
        <w:rPr>
          <w:color w:val="0B0B0B"/>
          <w:sz w:val="21"/>
        </w:rPr>
        <w:t xml:space="preserve">, 2020; Bi </w:t>
      </w:r>
      <w:r w:rsidRPr="003F7DC9">
        <w:rPr>
          <w:i/>
          <w:color w:val="0B0B0B"/>
          <w:sz w:val="21"/>
        </w:rPr>
        <w:t>et al.</w:t>
      </w:r>
      <w:r w:rsidRPr="003F7DC9">
        <w:rPr>
          <w:color w:val="0B0B0B"/>
          <w:sz w:val="21"/>
        </w:rPr>
        <w:t xml:space="preserve">, 2020; Viner </w:t>
      </w:r>
      <w:r w:rsidRPr="003F7DC9">
        <w:rPr>
          <w:i/>
          <w:color w:val="0B0B0B"/>
          <w:sz w:val="21"/>
        </w:rPr>
        <w:t>et al</w:t>
      </w:r>
      <w:r w:rsidRPr="003F7DC9">
        <w:rPr>
          <w:color w:val="0B0B0B"/>
          <w:sz w:val="21"/>
        </w:rPr>
        <w:t>., 2020). È infine noto che la carica virale di sintomatici e asintomatici</w:t>
      </w:r>
      <w:r w:rsidRPr="003F7DC9">
        <w:rPr>
          <w:color w:val="0B0B0B"/>
          <w:spacing w:val="-12"/>
          <w:sz w:val="21"/>
        </w:rPr>
        <w:t xml:space="preserve"> </w:t>
      </w:r>
      <w:r w:rsidRPr="003F7DC9">
        <w:rPr>
          <w:color w:val="0B0B0B"/>
          <w:sz w:val="21"/>
        </w:rPr>
        <w:t>non</w:t>
      </w:r>
      <w:r w:rsidRPr="003F7DC9">
        <w:rPr>
          <w:color w:val="0B0B0B"/>
          <w:spacing w:val="-11"/>
          <w:sz w:val="21"/>
        </w:rPr>
        <w:t xml:space="preserve"> </w:t>
      </w:r>
      <w:r w:rsidRPr="003F7DC9">
        <w:rPr>
          <w:color w:val="0B0B0B"/>
          <w:sz w:val="21"/>
        </w:rPr>
        <w:t>è</w:t>
      </w:r>
      <w:r w:rsidRPr="003F7DC9">
        <w:rPr>
          <w:color w:val="0B0B0B"/>
          <w:spacing w:val="-11"/>
          <w:sz w:val="21"/>
        </w:rPr>
        <w:t xml:space="preserve"> </w:t>
      </w:r>
      <w:r w:rsidRPr="003F7DC9">
        <w:rPr>
          <w:color w:val="0B0B0B"/>
          <w:sz w:val="21"/>
        </w:rPr>
        <w:t>statisticamente</w:t>
      </w:r>
      <w:r w:rsidRPr="003F7DC9">
        <w:rPr>
          <w:color w:val="0B0B0B"/>
          <w:spacing w:val="-11"/>
          <w:sz w:val="21"/>
        </w:rPr>
        <w:t xml:space="preserve"> </w:t>
      </w:r>
      <w:r w:rsidRPr="003F7DC9">
        <w:rPr>
          <w:color w:val="0B0B0B"/>
          <w:sz w:val="21"/>
        </w:rPr>
        <w:t>differente</w:t>
      </w:r>
      <w:r w:rsidRPr="003F7DC9">
        <w:rPr>
          <w:color w:val="0B0B0B"/>
          <w:spacing w:val="-9"/>
          <w:sz w:val="21"/>
        </w:rPr>
        <w:t xml:space="preserve"> </w:t>
      </w:r>
      <w:r w:rsidRPr="003F7DC9">
        <w:rPr>
          <w:color w:val="0B0B0B"/>
          <w:sz w:val="21"/>
        </w:rPr>
        <w:t>e</w:t>
      </w:r>
      <w:r w:rsidRPr="003F7DC9">
        <w:rPr>
          <w:color w:val="0B0B0B"/>
          <w:spacing w:val="-11"/>
          <w:sz w:val="21"/>
        </w:rPr>
        <w:t xml:space="preserve"> </w:t>
      </w:r>
      <w:r w:rsidRPr="003F7DC9">
        <w:rPr>
          <w:color w:val="0B0B0B"/>
          <w:sz w:val="21"/>
        </w:rPr>
        <w:t>quindi</w:t>
      </w:r>
      <w:r w:rsidRPr="003F7DC9">
        <w:rPr>
          <w:color w:val="0B0B0B"/>
          <w:spacing w:val="-11"/>
          <w:sz w:val="21"/>
        </w:rPr>
        <w:t xml:space="preserve"> </w:t>
      </w:r>
      <w:r w:rsidRPr="003F7DC9">
        <w:rPr>
          <w:color w:val="0B0B0B"/>
          <w:sz w:val="21"/>
        </w:rPr>
        <w:t>il</w:t>
      </w:r>
      <w:r w:rsidRPr="003F7DC9">
        <w:rPr>
          <w:color w:val="0B0B0B"/>
          <w:spacing w:val="-11"/>
          <w:sz w:val="21"/>
        </w:rPr>
        <w:t xml:space="preserve"> </w:t>
      </w:r>
      <w:r w:rsidRPr="003F7DC9">
        <w:rPr>
          <w:color w:val="0B0B0B"/>
          <w:sz w:val="21"/>
        </w:rPr>
        <w:t>potenziale</w:t>
      </w:r>
      <w:r w:rsidRPr="003F7DC9">
        <w:rPr>
          <w:color w:val="0B0B0B"/>
          <w:spacing w:val="-11"/>
          <w:sz w:val="21"/>
        </w:rPr>
        <w:t xml:space="preserve"> </w:t>
      </w:r>
      <w:r w:rsidRPr="003F7DC9">
        <w:rPr>
          <w:color w:val="0B0B0B"/>
          <w:sz w:val="21"/>
        </w:rPr>
        <w:t>di</w:t>
      </w:r>
      <w:r w:rsidRPr="003F7DC9">
        <w:rPr>
          <w:color w:val="0B0B0B"/>
          <w:spacing w:val="-10"/>
          <w:sz w:val="21"/>
        </w:rPr>
        <w:t xml:space="preserve"> </w:t>
      </w:r>
      <w:r w:rsidRPr="003F7DC9">
        <w:rPr>
          <w:color w:val="0B0B0B"/>
          <w:sz w:val="21"/>
        </w:rPr>
        <w:t>trasmissione</w:t>
      </w:r>
      <w:r w:rsidRPr="003F7DC9">
        <w:rPr>
          <w:color w:val="0B0B0B"/>
          <w:spacing w:val="-10"/>
          <w:sz w:val="21"/>
        </w:rPr>
        <w:t xml:space="preserve"> </w:t>
      </w:r>
      <w:r w:rsidRPr="003F7DC9">
        <w:rPr>
          <w:color w:val="0B0B0B"/>
          <w:sz w:val="21"/>
        </w:rPr>
        <w:t>è</w:t>
      </w:r>
      <w:r w:rsidRPr="003F7DC9">
        <w:rPr>
          <w:color w:val="0B0B0B"/>
          <w:spacing w:val="-11"/>
          <w:sz w:val="21"/>
        </w:rPr>
        <w:t xml:space="preserve"> </w:t>
      </w:r>
      <w:r w:rsidRPr="003F7DC9">
        <w:rPr>
          <w:color w:val="0B0B0B"/>
          <w:sz w:val="21"/>
        </w:rPr>
        <w:t>verosimilmente</w:t>
      </w:r>
      <w:r w:rsidRPr="003F7DC9">
        <w:rPr>
          <w:color w:val="0B0B0B"/>
          <w:spacing w:val="-11"/>
          <w:sz w:val="21"/>
        </w:rPr>
        <w:t xml:space="preserve"> </w:t>
      </w:r>
      <w:r w:rsidRPr="003F7DC9">
        <w:rPr>
          <w:color w:val="0B0B0B"/>
          <w:sz w:val="21"/>
        </w:rPr>
        <w:t>lo</w:t>
      </w:r>
      <w:r w:rsidRPr="003F7DC9">
        <w:rPr>
          <w:color w:val="0B0B0B"/>
          <w:spacing w:val="-11"/>
          <w:sz w:val="21"/>
        </w:rPr>
        <w:t xml:space="preserve"> </w:t>
      </w:r>
      <w:r w:rsidRPr="003F7DC9">
        <w:rPr>
          <w:color w:val="0B0B0B"/>
          <w:sz w:val="21"/>
        </w:rPr>
        <w:t>stesso</w:t>
      </w:r>
    </w:p>
    <w:p w14:paraId="05D13386" w14:textId="77777777" w:rsidR="004C1BFC" w:rsidRPr="003F7DC9" w:rsidRDefault="004C1BFC" w:rsidP="00356158">
      <w:pPr>
        <w:pStyle w:val="Corpotesto"/>
        <w:tabs>
          <w:tab w:val="left" w:pos="8364"/>
        </w:tabs>
        <w:ind w:right="283"/>
      </w:pPr>
    </w:p>
    <w:p w14:paraId="45B2609D" w14:textId="77777777" w:rsidR="004C1BFC" w:rsidRPr="003F7DC9" w:rsidRDefault="0070282C" w:rsidP="00356158">
      <w:pPr>
        <w:pStyle w:val="Corpotesto"/>
        <w:tabs>
          <w:tab w:val="left" w:pos="8364"/>
        </w:tabs>
        <w:spacing w:before="6"/>
        <w:ind w:right="283"/>
        <w:rPr>
          <w:sz w:val="22"/>
        </w:rPr>
      </w:pPr>
      <w:r w:rsidRPr="003F7DC9">
        <w:rPr>
          <w:noProof/>
          <w:lang w:bidi="ar-SA"/>
        </w:rPr>
        <mc:AlternateContent>
          <mc:Choice Requires="wps">
            <w:drawing>
              <wp:anchor distT="0" distB="0" distL="0" distR="0" simplePos="0" relativeHeight="251753472" behindDoc="1" locked="0" layoutInCell="1" allowOverlap="1" wp14:anchorId="354B1562" wp14:editId="1C801371">
                <wp:simplePos x="0" y="0"/>
                <wp:positionH relativeFrom="page">
                  <wp:posOffset>1191895</wp:posOffset>
                </wp:positionH>
                <wp:positionV relativeFrom="paragraph">
                  <wp:posOffset>193675</wp:posOffset>
                </wp:positionV>
                <wp:extent cx="1752600" cy="0"/>
                <wp:effectExtent l="0" t="0" r="0" b="0"/>
                <wp:wrapTopAndBottom/>
                <wp:docPr id="116" name="Lin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52600" cy="0"/>
                        </a:xfrm>
                        <a:prstGeom prst="line">
                          <a:avLst/>
                        </a:prstGeom>
                        <a:noFill/>
                        <a:ln w="8039">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E9FFD8" id="Line 95" o:spid="_x0000_s1026" style="position:absolute;z-index:-2515630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3.85pt,15.25pt" to="231.8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" strokecolor="#0b0b0b" strokeweight=".22331mm">
                <w10:wrap type="topAndBottom" anchorx="page"/>
              </v:line>
            </w:pict>
          </mc:Fallback>
        </mc:AlternateContent>
      </w:r>
    </w:p>
    <w:p w14:paraId="67314511" w14:textId="77777777" w:rsidR="004C1BFC" w:rsidRPr="003F7DC9" w:rsidRDefault="00D9217B" w:rsidP="00356158">
      <w:pPr>
        <w:tabs>
          <w:tab w:val="left" w:pos="8364"/>
        </w:tabs>
        <w:spacing w:before="63"/>
        <w:ind w:left="372" w:right="283"/>
        <w:rPr>
          <w:sz w:val="19"/>
        </w:rPr>
      </w:pPr>
      <w:r w:rsidRPr="003F7DC9">
        <w:rPr>
          <w:color w:val="0B0B0B"/>
          <w:position w:val="5"/>
          <w:sz w:val="12"/>
        </w:rPr>
        <w:t xml:space="preserve">1 </w:t>
      </w:r>
      <w:r w:rsidRPr="003F7DC9">
        <w:rPr>
          <w:color w:val="0B0B0B"/>
          <w:sz w:val="19"/>
        </w:rPr>
        <w:t>Cioè prima la singola classe, poi il grado – es. scuola primaria o secondaria – o aree dell’edificio a seconda della organizzazione ed infine l’intero istituto – o su base geografica</w:t>
      </w:r>
    </w:p>
    <w:p w14:paraId="68339BCD" w14:textId="77777777" w:rsidR="004C1BFC" w:rsidRPr="003F7DC9" w:rsidRDefault="00D9217B" w:rsidP="00356158">
      <w:pPr>
        <w:tabs>
          <w:tab w:val="left" w:pos="8364"/>
        </w:tabs>
        <w:spacing w:before="5"/>
        <w:ind w:left="237" w:right="283"/>
        <w:rPr>
          <w:sz w:val="19"/>
        </w:rPr>
      </w:pPr>
      <w:r w:rsidRPr="003F7DC9">
        <w:rPr>
          <w:color w:val="0B0B0B"/>
          <w:position w:val="5"/>
          <w:sz w:val="12"/>
        </w:rPr>
        <w:t xml:space="preserve">2 </w:t>
      </w:r>
      <w:r w:rsidRPr="003F7DC9">
        <w:rPr>
          <w:color w:val="0B0B0B"/>
          <w:sz w:val="19"/>
        </w:rPr>
        <w:t>Ad esempio individui con sintomi riconducibili a SARS-CoV-2</w:t>
      </w:r>
    </w:p>
    <w:p w14:paraId="1EED06A1" w14:textId="77777777" w:rsidR="004C1BFC" w:rsidRPr="003F7DC9" w:rsidRDefault="00D9217B" w:rsidP="00356158">
      <w:pPr>
        <w:tabs>
          <w:tab w:val="left" w:pos="8364"/>
        </w:tabs>
        <w:spacing w:before="1"/>
        <w:ind w:left="237" w:right="283"/>
        <w:rPr>
          <w:sz w:val="19"/>
        </w:rPr>
      </w:pPr>
      <w:r w:rsidRPr="003F7DC9">
        <w:rPr>
          <w:color w:val="0B0B0B"/>
          <w:position w:val="5"/>
          <w:sz w:val="12"/>
        </w:rPr>
        <w:t xml:space="preserve">3 </w:t>
      </w:r>
      <w:r w:rsidRPr="003F7DC9">
        <w:rPr>
          <w:color w:val="0B0B0B"/>
          <w:sz w:val="19"/>
        </w:rPr>
        <w:t>Ad esempio individui diagnosticati tramite test molecolare in RT-PCR o tramite test PCR rapido</w:t>
      </w:r>
    </w:p>
    <w:p w14:paraId="06240B55" w14:textId="77777777" w:rsidR="004C1BFC" w:rsidRPr="003F7DC9" w:rsidRDefault="004C1BFC" w:rsidP="00356158">
      <w:pPr>
        <w:tabs>
          <w:tab w:val="left" w:pos="8364"/>
        </w:tabs>
        <w:ind w:right="283"/>
        <w:rPr>
          <w:sz w:val="19"/>
        </w:rPr>
        <w:sectPr w:rsidR="004C1BFC" w:rsidRPr="003F7DC9" w:rsidSect="00356158">
          <w:pgSz w:w="11900" w:h="16840"/>
          <w:pgMar w:top="1600" w:right="985" w:bottom="280" w:left="709" w:header="720" w:footer="720" w:gutter="0"/>
          <w:cols w:space="720"/>
        </w:sectPr>
      </w:pPr>
    </w:p>
    <w:p w14:paraId="2FD3823D" w14:textId="77777777" w:rsidR="004C1BFC" w:rsidRPr="003F7DC9" w:rsidRDefault="004C1BFC" w:rsidP="00356158">
      <w:pPr>
        <w:pStyle w:val="Corpotesto"/>
        <w:tabs>
          <w:tab w:val="left" w:pos="8364"/>
        </w:tabs>
        <w:spacing w:before="7"/>
        <w:ind w:right="283"/>
        <w:rPr>
          <w:sz w:val="19"/>
        </w:rPr>
      </w:pPr>
    </w:p>
    <w:p w14:paraId="60382724" w14:textId="77777777" w:rsidR="004C1BFC" w:rsidRPr="003F7DC9" w:rsidRDefault="00D9217B" w:rsidP="00356158">
      <w:pPr>
        <w:pStyle w:val="Titolo9"/>
        <w:tabs>
          <w:tab w:val="left" w:pos="8364"/>
        </w:tabs>
        <w:spacing w:before="101" w:line="259" w:lineRule="auto"/>
        <w:ind w:left="237" w:right="283" w:firstLine="0"/>
        <w:rPr>
          <w:rFonts w:ascii="Times New Roman" w:hAnsi="Times New Roman" w:cs="Times New Roman"/>
        </w:rPr>
      </w:pPr>
      <w:r w:rsidRPr="003F7DC9">
        <w:rPr>
          <w:rFonts w:ascii="Times New Roman" w:hAnsi="Times New Roman" w:cs="Times New Roman"/>
          <w:color w:val="0B0B0B"/>
        </w:rPr>
        <w:t xml:space="preserve">(Cereda </w:t>
      </w:r>
      <w:r w:rsidRPr="003F7DC9">
        <w:rPr>
          <w:rFonts w:ascii="Times New Roman" w:hAnsi="Times New Roman" w:cs="Times New Roman"/>
          <w:i/>
          <w:color w:val="0B0B0B"/>
        </w:rPr>
        <w:t>et al.</w:t>
      </w:r>
      <w:r w:rsidRPr="003F7DC9">
        <w:rPr>
          <w:rFonts w:ascii="Times New Roman" w:hAnsi="Times New Roman" w:cs="Times New Roman"/>
          <w:color w:val="0B0B0B"/>
        </w:rPr>
        <w:t xml:space="preserve">, 2020; Lavezzo </w:t>
      </w:r>
      <w:r w:rsidRPr="003F7DC9">
        <w:rPr>
          <w:rFonts w:ascii="Times New Roman" w:hAnsi="Times New Roman" w:cs="Times New Roman"/>
          <w:i/>
          <w:color w:val="0B0B0B"/>
        </w:rPr>
        <w:t>et al.</w:t>
      </w:r>
      <w:r w:rsidRPr="003F7DC9">
        <w:rPr>
          <w:rFonts w:ascii="Times New Roman" w:hAnsi="Times New Roman" w:cs="Times New Roman"/>
          <w:color w:val="0B0B0B"/>
        </w:rPr>
        <w:t xml:space="preserve">, 2020; Lee </w:t>
      </w:r>
      <w:r w:rsidRPr="003F7DC9">
        <w:rPr>
          <w:rFonts w:ascii="Times New Roman" w:hAnsi="Times New Roman" w:cs="Times New Roman"/>
          <w:i/>
          <w:color w:val="0B0B0B"/>
        </w:rPr>
        <w:t xml:space="preserve">et al., </w:t>
      </w:r>
      <w:r w:rsidRPr="003F7DC9">
        <w:rPr>
          <w:rFonts w:ascii="Times New Roman" w:hAnsi="Times New Roman" w:cs="Times New Roman"/>
          <w:color w:val="0B0B0B"/>
        </w:rPr>
        <w:t xml:space="preserve">2020). Inoltre alcuni recenti studi hanno riportato una carica virale più elevata nei bambini al di sotto dei 5 anni (Heald-Sargent </w:t>
      </w:r>
      <w:r w:rsidRPr="003F7DC9">
        <w:rPr>
          <w:rFonts w:ascii="Times New Roman" w:hAnsi="Times New Roman" w:cs="Times New Roman"/>
          <w:i/>
          <w:color w:val="0B0B0B"/>
        </w:rPr>
        <w:t>et al.</w:t>
      </w:r>
      <w:r w:rsidRPr="003F7DC9">
        <w:rPr>
          <w:rFonts w:ascii="Times New Roman" w:hAnsi="Times New Roman" w:cs="Times New Roman"/>
          <w:color w:val="0B0B0B"/>
        </w:rPr>
        <w:t>, 2020).</w:t>
      </w:r>
    </w:p>
    <w:p w14:paraId="654266C5" w14:textId="77777777" w:rsidR="004C1BFC" w:rsidRPr="003F7DC9" w:rsidRDefault="00D9217B" w:rsidP="00356158">
      <w:pPr>
        <w:tabs>
          <w:tab w:val="left" w:pos="8364"/>
        </w:tabs>
        <w:spacing w:before="116" w:line="259" w:lineRule="auto"/>
        <w:ind w:left="237" w:right="283"/>
        <w:jc w:val="both"/>
        <w:rPr>
          <w:sz w:val="21"/>
        </w:rPr>
      </w:pPr>
      <w:r w:rsidRPr="003F7DC9">
        <w:rPr>
          <w:color w:val="0B0B0B"/>
          <w:sz w:val="21"/>
        </w:rPr>
        <w:t>Sono</w:t>
      </w:r>
      <w:r w:rsidRPr="003F7DC9">
        <w:rPr>
          <w:color w:val="0B0B0B"/>
          <w:spacing w:val="-7"/>
          <w:sz w:val="21"/>
        </w:rPr>
        <w:t xml:space="preserve"> </w:t>
      </w:r>
      <w:r w:rsidRPr="003F7DC9">
        <w:rPr>
          <w:color w:val="0B0B0B"/>
          <w:sz w:val="21"/>
        </w:rPr>
        <w:t>però</w:t>
      </w:r>
      <w:r w:rsidRPr="003F7DC9">
        <w:rPr>
          <w:color w:val="0B0B0B"/>
          <w:spacing w:val="-8"/>
          <w:sz w:val="21"/>
        </w:rPr>
        <w:t xml:space="preserve"> </w:t>
      </w:r>
      <w:r w:rsidRPr="003F7DC9">
        <w:rPr>
          <w:color w:val="0B0B0B"/>
          <w:sz w:val="21"/>
        </w:rPr>
        <w:t>ancora</w:t>
      </w:r>
      <w:r w:rsidRPr="003F7DC9">
        <w:rPr>
          <w:color w:val="0B0B0B"/>
          <w:spacing w:val="-7"/>
          <w:sz w:val="21"/>
        </w:rPr>
        <w:t xml:space="preserve"> </w:t>
      </w:r>
      <w:r w:rsidRPr="003F7DC9">
        <w:rPr>
          <w:color w:val="0B0B0B"/>
          <w:sz w:val="21"/>
        </w:rPr>
        <w:t>diverse</w:t>
      </w:r>
      <w:r w:rsidRPr="003F7DC9">
        <w:rPr>
          <w:color w:val="0B0B0B"/>
          <w:spacing w:val="-8"/>
          <w:sz w:val="21"/>
        </w:rPr>
        <w:t xml:space="preserve"> </w:t>
      </w:r>
      <w:r w:rsidRPr="003F7DC9">
        <w:rPr>
          <w:color w:val="0B0B0B"/>
          <w:sz w:val="21"/>
        </w:rPr>
        <w:t>le</w:t>
      </w:r>
      <w:r w:rsidRPr="003F7DC9">
        <w:rPr>
          <w:color w:val="0B0B0B"/>
          <w:spacing w:val="-8"/>
          <w:sz w:val="21"/>
        </w:rPr>
        <w:t xml:space="preserve"> </w:t>
      </w:r>
      <w:r w:rsidRPr="003F7DC9">
        <w:rPr>
          <w:color w:val="0B0B0B"/>
          <w:sz w:val="21"/>
        </w:rPr>
        <w:t>incognite,</w:t>
      </w:r>
      <w:r w:rsidRPr="003F7DC9">
        <w:rPr>
          <w:color w:val="0B0B0B"/>
          <w:spacing w:val="-7"/>
          <w:sz w:val="21"/>
        </w:rPr>
        <w:t xml:space="preserve"> </w:t>
      </w:r>
      <w:r w:rsidRPr="003F7DC9">
        <w:rPr>
          <w:color w:val="0B0B0B"/>
          <w:sz w:val="21"/>
        </w:rPr>
        <w:t>di</w:t>
      </w:r>
      <w:r w:rsidRPr="003F7DC9">
        <w:rPr>
          <w:color w:val="0B0B0B"/>
          <w:spacing w:val="-7"/>
          <w:sz w:val="21"/>
        </w:rPr>
        <w:t xml:space="preserve"> </w:t>
      </w:r>
      <w:r w:rsidRPr="003F7DC9">
        <w:rPr>
          <w:color w:val="0B0B0B"/>
          <w:sz w:val="21"/>
        </w:rPr>
        <w:t>cui</w:t>
      </w:r>
      <w:r w:rsidRPr="003F7DC9">
        <w:rPr>
          <w:color w:val="0B0B0B"/>
          <w:spacing w:val="-8"/>
          <w:sz w:val="21"/>
        </w:rPr>
        <w:t xml:space="preserve"> </w:t>
      </w:r>
      <w:r w:rsidRPr="003F7DC9">
        <w:rPr>
          <w:color w:val="0B0B0B"/>
          <w:sz w:val="21"/>
        </w:rPr>
        <w:t>alcune</w:t>
      </w:r>
      <w:r w:rsidRPr="003F7DC9">
        <w:rPr>
          <w:color w:val="0B0B0B"/>
          <w:spacing w:val="-8"/>
          <w:sz w:val="21"/>
        </w:rPr>
        <w:t xml:space="preserve"> </w:t>
      </w:r>
      <w:r w:rsidRPr="003F7DC9">
        <w:rPr>
          <w:color w:val="0B0B0B"/>
          <w:sz w:val="21"/>
        </w:rPr>
        <w:t>cruciali,</w:t>
      </w:r>
      <w:r w:rsidRPr="003F7DC9">
        <w:rPr>
          <w:color w:val="0B0B0B"/>
          <w:spacing w:val="-8"/>
          <w:sz w:val="21"/>
        </w:rPr>
        <w:t xml:space="preserve"> </w:t>
      </w:r>
      <w:r w:rsidRPr="003F7DC9">
        <w:rPr>
          <w:color w:val="0B0B0B"/>
          <w:sz w:val="21"/>
        </w:rPr>
        <w:t>che</w:t>
      </w:r>
      <w:r w:rsidRPr="003F7DC9">
        <w:rPr>
          <w:color w:val="0B0B0B"/>
          <w:spacing w:val="-7"/>
          <w:sz w:val="21"/>
        </w:rPr>
        <w:t xml:space="preserve"> </w:t>
      </w:r>
      <w:r w:rsidRPr="003F7DC9">
        <w:rPr>
          <w:color w:val="0B0B0B"/>
          <w:sz w:val="21"/>
        </w:rPr>
        <w:t>non</w:t>
      </w:r>
      <w:r w:rsidRPr="003F7DC9">
        <w:rPr>
          <w:color w:val="0B0B0B"/>
          <w:spacing w:val="-8"/>
          <w:sz w:val="21"/>
        </w:rPr>
        <w:t xml:space="preserve"> </w:t>
      </w:r>
      <w:r w:rsidRPr="003F7DC9">
        <w:rPr>
          <w:color w:val="0B0B0B"/>
          <w:sz w:val="21"/>
        </w:rPr>
        <w:t>permettono</w:t>
      </w:r>
      <w:r w:rsidRPr="003F7DC9">
        <w:rPr>
          <w:color w:val="0B0B0B"/>
          <w:spacing w:val="-7"/>
          <w:sz w:val="21"/>
        </w:rPr>
        <w:t xml:space="preserve"> </w:t>
      </w:r>
      <w:r w:rsidRPr="003F7DC9">
        <w:rPr>
          <w:color w:val="0B0B0B"/>
          <w:sz w:val="21"/>
        </w:rPr>
        <w:t>al</w:t>
      </w:r>
      <w:r w:rsidRPr="003F7DC9">
        <w:rPr>
          <w:color w:val="0B0B0B"/>
          <w:spacing w:val="-7"/>
          <w:sz w:val="21"/>
        </w:rPr>
        <w:t xml:space="preserve"> </w:t>
      </w:r>
      <w:r w:rsidRPr="003F7DC9">
        <w:rPr>
          <w:color w:val="0B0B0B"/>
          <w:sz w:val="21"/>
        </w:rPr>
        <w:t>momento</w:t>
      </w:r>
      <w:r w:rsidRPr="003F7DC9">
        <w:rPr>
          <w:color w:val="0B0B0B"/>
          <w:spacing w:val="-8"/>
          <w:sz w:val="21"/>
        </w:rPr>
        <w:t xml:space="preserve"> </w:t>
      </w:r>
      <w:r w:rsidRPr="003F7DC9">
        <w:rPr>
          <w:color w:val="0B0B0B"/>
          <w:sz w:val="21"/>
        </w:rPr>
        <w:t>una</w:t>
      </w:r>
      <w:r w:rsidRPr="003F7DC9">
        <w:rPr>
          <w:color w:val="0B0B0B"/>
          <w:spacing w:val="-8"/>
          <w:sz w:val="21"/>
        </w:rPr>
        <w:t xml:space="preserve"> </w:t>
      </w:r>
      <w:r w:rsidRPr="003F7DC9">
        <w:rPr>
          <w:color w:val="0B0B0B"/>
          <w:sz w:val="21"/>
        </w:rPr>
        <w:t>solida valutazione</w:t>
      </w:r>
      <w:r w:rsidRPr="003F7DC9">
        <w:rPr>
          <w:color w:val="0B0B0B"/>
          <w:spacing w:val="-5"/>
          <w:sz w:val="21"/>
        </w:rPr>
        <w:t xml:space="preserve"> </w:t>
      </w:r>
      <w:r w:rsidRPr="003F7DC9">
        <w:rPr>
          <w:color w:val="0B0B0B"/>
          <w:sz w:val="21"/>
        </w:rPr>
        <w:t>dell’efficacia</w:t>
      </w:r>
      <w:r w:rsidRPr="003F7DC9">
        <w:rPr>
          <w:color w:val="0B0B0B"/>
          <w:spacing w:val="-5"/>
          <w:sz w:val="21"/>
        </w:rPr>
        <w:t xml:space="preserve"> </w:t>
      </w:r>
      <w:r w:rsidRPr="003F7DC9">
        <w:rPr>
          <w:color w:val="0B0B0B"/>
          <w:sz w:val="21"/>
        </w:rPr>
        <w:t>delle</w:t>
      </w:r>
      <w:r w:rsidRPr="003F7DC9">
        <w:rPr>
          <w:color w:val="0B0B0B"/>
          <w:spacing w:val="-3"/>
          <w:sz w:val="21"/>
        </w:rPr>
        <w:t xml:space="preserve"> </w:t>
      </w:r>
      <w:r w:rsidRPr="003F7DC9">
        <w:rPr>
          <w:color w:val="0B0B0B"/>
          <w:sz w:val="21"/>
        </w:rPr>
        <w:t>diverse</w:t>
      </w:r>
      <w:r w:rsidRPr="003F7DC9">
        <w:rPr>
          <w:color w:val="0B0B0B"/>
          <w:spacing w:val="-5"/>
          <w:sz w:val="21"/>
        </w:rPr>
        <w:t xml:space="preserve"> </w:t>
      </w:r>
      <w:r w:rsidRPr="003F7DC9">
        <w:rPr>
          <w:color w:val="0B0B0B"/>
          <w:sz w:val="21"/>
        </w:rPr>
        <w:t>strategie</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intervento</w:t>
      </w:r>
      <w:r w:rsidRPr="003F7DC9">
        <w:rPr>
          <w:color w:val="0B0B0B"/>
          <w:spacing w:val="-6"/>
          <w:sz w:val="21"/>
        </w:rPr>
        <w:t xml:space="preserve"> </w:t>
      </w:r>
      <w:r w:rsidRPr="003F7DC9">
        <w:rPr>
          <w:color w:val="0B0B0B"/>
          <w:sz w:val="21"/>
        </w:rPr>
        <w:t>attraverso</w:t>
      </w:r>
      <w:r w:rsidRPr="003F7DC9">
        <w:rPr>
          <w:color w:val="0B0B0B"/>
          <w:spacing w:val="-5"/>
          <w:sz w:val="21"/>
        </w:rPr>
        <w:t xml:space="preserve"> </w:t>
      </w:r>
      <w:r w:rsidRPr="003F7DC9">
        <w:rPr>
          <w:color w:val="0B0B0B"/>
          <w:sz w:val="21"/>
        </w:rPr>
        <w:t>i</w:t>
      </w:r>
      <w:r w:rsidRPr="003F7DC9">
        <w:rPr>
          <w:color w:val="0B0B0B"/>
          <w:spacing w:val="-6"/>
          <w:sz w:val="21"/>
        </w:rPr>
        <w:t xml:space="preserve"> </w:t>
      </w:r>
      <w:r w:rsidRPr="003F7DC9">
        <w:rPr>
          <w:color w:val="0B0B0B"/>
          <w:sz w:val="21"/>
        </w:rPr>
        <w:t>modelli.</w:t>
      </w:r>
      <w:r w:rsidRPr="003F7DC9">
        <w:rPr>
          <w:color w:val="0B0B0B"/>
          <w:spacing w:val="-5"/>
          <w:sz w:val="21"/>
        </w:rPr>
        <w:t xml:space="preserve"> </w:t>
      </w:r>
      <w:r w:rsidRPr="003F7DC9">
        <w:rPr>
          <w:color w:val="0B0B0B"/>
          <w:sz w:val="21"/>
        </w:rPr>
        <w:t>In</w:t>
      </w:r>
      <w:r w:rsidRPr="003F7DC9">
        <w:rPr>
          <w:color w:val="0B0B0B"/>
          <w:spacing w:val="-6"/>
          <w:sz w:val="21"/>
        </w:rPr>
        <w:t xml:space="preserve"> </w:t>
      </w:r>
      <w:r w:rsidRPr="003F7DC9">
        <w:rPr>
          <w:color w:val="0B0B0B"/>
          <w:sz w:val="21"/>
        </w:rPr>
        <w:t>primo</w:t>
      </w:r>
      <w:r w:rsidRPr="003F7DC9">
        <w:rPr>
          <w:color w:val="0B0B0B"/>
          <w:spacing w:val="-5"/>
          <w:sz w:val="21"/>
        </w:rPr>
        <w:t xml:space="preserve"> </w:t>
      </w:r>
      <w:r w:rsidRPr="003F7DC9">
        <w:rPr>
          <w:color w:val="0B0B0B"/>
          <w:sz w:val="21"/>
        </w:rPr>
        <w:t>luogo,</w:t>
      </w:r>
      <w:r w:rsidRPr="003F7DC9">
        <w:rPr>
          <w:color w:val="0B0B0B"/>
          <w:spacing w:val="-6"/>
          <w:sz w:val="21"/>
        </w:rPr>
        <w:t xml:space="preserve"> </w:t>
      </w:r>
      <w:r w:rsidRPr="003F7DC9">
        <w:rPr>
          <w:color w:val="0B0B0B"/>
          <w:sz w:val="21"/>
        </w:rPr>
        <w:t>non</w:t>
      </w:r>
      <w:r w:rsidRPr="003F7DC9">
        <w:rPr>
          <w:color w:val="0B0B0B"/>
          <w:spacing w:val="-6"/>
          <w:sz w:val="21"/>
        </w:rPr>
        <w:t xml:space="preserve"> </w:t>
      </w:r>
      <w:r w:rsidRPr="003F7DC9">
        <w:rPr>
          <w:color w:val="0B0B0B"/>
          <w:sz w:val="21"/>
        </w:rPr>
        <w:t>è</w:t>
      </w:r>
      <w:r w:rsidRPr="003F7DC9">
        <w:rPr>
          <w:color w:val="0B0B0B"/>
          <w:spacing w:val="-5"/>
          <w:sz w:val="21"/>
        </w:rPr>
        <w:t xml:space="preserve"> </w:t>
      </w:r>
      <w:r w:rsidRPr="003F7DC9">
        <w:rPr>
          <w:color w:val="0B0B0B"/>
          <w:sz w:val="21"/>
        </w:rPr>
        <w:t xml:space="preserve">nota la trasmissibilità di SARS-CoV-2 nelle scuole, anche se cominciano ad essere disponibili descrizioni scientifiche di </w:t>
      </w:r>
      <w:r w:rsidRPr="003F7DC9">
        <w:rPr>
          <w:i/>
          <w:color w:val="0B0B0B"/>
          <w:sz w:val="21"/>
        </w:rPr>
        <w:t xml:space="preserve">outbreak </w:t>
      </w:r>
      <w:r w:rsidRPr="003F7DC9">
        <w:rPr>
          <w:color w:val="0B0B0B"/>
          <w:sz w:val="21"/>
        </w:rPr>
        <w:t xml:space="preserve">in ambienti scolastici in altri Paesi (Stein-Zamir </w:t>
      </w:r>
      <w:r w:rsidRPr="003F7DC9">
        <w:rPr>
          <w:i/>
          <w:color w:val="0B0B0B"/>
          <w:sz w:val="21"/>
        </w:rPr>
        <w:t xml:space="preserve">et al., </w:t>
      </w:r>
      <w:r w:rsidRPr="003F7DC9">
        <w:rPr>
          <w:color w:val="0B0B0B"/>
          <w:sz w:val="21"/>
        </w:rPr>
        <w:t>2020). Più in generale, non è noto quanto i bambini, prevalentemente asintomatici, trasmettano SARS-CoV-2 rispetto agli adulti, anche se la carica virale di sintomatici e asintomatici e quindi il potenziale di trasmissione non è statisticamente differente.</w:t>
      </w:r>
    </w:p>
    <w:p w14:paraId="3F6D737A" w14:textId="77777777" w:rsidR="004C1BFC" w:rsidRPr="003F7DC9" w:rsidRDefault="00D9217B" w:rsidP="00356158">
      <w:pPr>
        <w:tabs>
          <w:tab w:val="left" w:pos="8364"/>
        </w:tabs>
        <w:spacing w:before="120" w:line="259" w:lineRule="auto"/>
        <w:ind w:left="237" w:right="283"/>
        <w:jc w:val="both"/>
        <w:rPr>
          <w:sz w:val="21"/>
        </w:rPr>
      </w:pPr>
      <w:r w:rsidRPr="003F7DC9">
        <w:rPr>
          <w:color w:val="0B0B0B"/>
          <w:sz w:val="21"/>
        </w:rPr>
        <w:t>Questo non permette una realistica valutazione della trasmissione di SARS-CoV-2 all’interno delle scuole</w:t>
      </w:r>
      <w:r w:rsidRPr="003F7DC9">
        <w:rPr>
          <w:color w:val="0B0B0B"/>
          <w:spacing w:val="-11"/>
          <w:sz w:val="21"/>
        </w:rPr>
        <w:t xml:space="preserve"> </w:t>
      </w:r>
      <w:r w:rsidRPr="003F7DC9">
        <w:rPr>
          <w:color w:val="0B0B0B"/>
          <w:sz w:val="21"/>
        </w:rPr>
        <w:t>nel</w:t>
      </w:r>
      <w:r w:rsidRPr="003F7DC9">
        <w:rPr>
          <w:color w:val="0B0B0B"/>
          <w:spacing w:val="-11"/>
          <w:sz w:val="21"/>
        </w:rPr>
        <w:t xml:space="preserve"> </w:t>
      </w:r>
      <w:r w:rsidRPr="003F7DC9">
        <w:rPr>
          <w:color w:val="0B0B0B"/>
          <w:sz w:val="21"/>
        </w:rPr>
        <w:t>contesto</w:t>
      </w:r>
      <w:r w:rsidRPr="003F7DC9">
        <w:rPr>
          <w:color w:val="0B0B0B"/>
          <w:spacing w:val="-10"/>
          <w:sz w:val="21"/>
        </w:rPr>
        <w:t xml:space="preserve"> </w:t>
      </w:r>
      <w:r w:rsidRPr="003F7DC9">
        <w:rPr>
          <w:color w:val="0B0B0B"/>
          <w:sz w:val="21"/>
        </w:rPr>
        <w:t>italiano.</w:t>
      </w:r>
      <w:r w:rsidRPr="003F7DC9">
        <w:rPr>
          <w:color w:val="0B0B0B"/>
          <w:spacing w:val="-11"/>
          <w:sz w:val="21"/>
        </w:rPr>
        <w:t xml:space="preserve"> </w:t>
      </w:r>
      <w:r w:rsidRPr="003F7DC9">
        <w:rPr>
          <w:color w:val="0B0B0B"/>
          <w:sz w:val="21"/>
        </w:rPr>
        <w:t>Non</w:t>
      </w:r>
      <w:r w:rsidRPr="003F7DC9">
        <w:rPr>
          <w:color w:val="0B0B0B"/>
          <w:spacing w:val="-10"/>
          <w:sz w:val="21"/>
        </w:rPr>
        <w:t xml:space="preserve"> </w:t>
      </w:r>
      <w:r w:rsidRPr="003F7DC9">
        <w:rPr>
          <w:color w:val="0B0B0B"/>
          <w:sz w:val="21"/>
        </w:rPr>
        <w:t>è</w:t>
      </w:r>
      <w:r w:rsidRPr="003F7DC9">
        <w:rPr>
          <w:color w:val="0B0B0B"/>
          <w:spacing w:val="-11"/>
          <w:sz w:val="21"/>
        </w:rPr>
        <w:t xml:space="preserve"> </w:t>
      </w:r>
      <w:r w:rsidRPr="003F7DC9">
        <w:rPr>
          <w:color w:val="0B0B0B"/>
          <w:sz w:val="21"/>
        </w:rPr>
        <w:t>inoltre</w:t>
      </w:r>
      <w:r w:rsidRPr="003F7DC9">
        <w:rPr>
          <w:color w:val="0B0B0B"/>
          <w:spacing w:val="-10"/>
          <w:sz w:val="21"/>
        </w:rPr>
        <w:t xml:space="preserve"> </w:t>
      </w:r>
      <w:r w:rsidRPr="003F7DC9">
        <w:rPr>
          <w:color w:val="0B0B0B"/>
          <w:sz w:val="21"/>
        </w:rPr>
        <w:t>predicibile</w:t>
      </w:r>
      <w:r w:rsidRPr="003F7DC9">
        <w:rPr>
          <w:color w:val="0B0B0B"/>
          <w:spacing w:val="-5"/>
          <w:sz w:val="21"/>
        </w:rPr>
        <w:t xml:space="preserve"> </w:t>
      </w:r>
      <w:r w:rsidRPr="003F7DC9">
        <w:rPr>
          <w:color w:val="0B0B0B"/>
          <w:sz w:val="21"/>
        </w:rPr>
        <w:t>il</w:t>
      </w:r>
      <w:r w:rsidRPr="003F7DC9">
        <w:rPr>
          <w:color w:val="0B0B0B"/>
          <w:spacing w:val="-10"/>
          <w:sz w:val="21"/>
        </w:rPr>
        <w:t xml:space="preserve"> </w:t>
      </w:r>
      <w:r w:rsidRPr="003F7DC9">
        <w:rPr>
          <w:color w:val="0B0B0B"/>
          <w:sz w:val="21"/>
        </w:rPr>
        <w:t>livello</w:t>
      </w:r>
      <w:r w:rsidRPr="003F7DC9">
        <w:rPr>
          <w:color w:val="0B0B0B"/>
          <w:spacing w:val="-10"/>
          <w:sz w:val="21"/>
        </w:rPr>
        <w:t xml:space="preserve"> </w:t>
      </w:r>
      <w:r w:rsidRPr="003F7DC9">
        <w:rPr>
          <w:color w:val="0B0B0B"/>
          <w:sz w:val="21"/>
        </w:rPr>
        <w:t>di</w:t>
      </w:r>
      <w:r w:rsidRPr="003F7DC9">
        <w:rPr>
          <w:color w:val="0B0B0B"/>
          <w:spacing w:val="-11"/>
          <w:sz w:val="21"/>
        </w:rPr>
        <w:t xml:space="preserve"> </w:t>
      </w:r>
      <w:r w:rsidRPr="003F7DC9">
        <w:rPr>
          <w:color w:val="0B0B0B"/>
          <w:sz w:val="21"/>
        </w:rPr>
        <w:t>trasmissione</w:t>
      </w:r>
      <w:r w:rsidRPr="003F7DC9">
        <w:rPr>
          <w:color w:val="0B0B0B"/>
          <w:spacing w:val="-11"/>
          <w:sz w:val="21"/>
        </w:rPr>
        <w:t xml:space="preserve"> </w:t>
      </w:r>
      <w:r w:rsidRPr="003F7DC9">
        <w:rPr>
          <w:color w:val="0B0B0B"/>
          <w:sz w:val="21"/>
        </w:rPr>
        <w:t>(Rt)</w:t>
      </w:r>
      <w:r w:rsidRPr="003F7DC9">
        <w:rPr>
          <w:color w:val="0B0B0B"/>
          <w:spacing w:val="-11"/>
          <w:sz w:val="21"/>
        </w:rPr>
        <w:t xml:space="preserve"> </w:t>
      </w:r>
      <w:r w:rsidRPr="003F7DC9">
        <w:rPr>
          <w:color w:val="0B0B0B"/>
          <w:sz w:val="21"/>
        </w:rPr>
        <w:t>al</w:t>
      </w:r>
      <w:r w:rsidRPr="003F7DC9">
        <w:rPr>
          <w:color w:val="0B0B0B"/>
          <w:spacing w:val="-10"/>
          <w:sz w:val="21"/>
        </w:rPr>
        <w:t xml:space="preserve"> </w:t>
      </w:r>
      <w:r w:rsidRPr="003F7DC9">
        <w:rPr>
          <w:color w:val="0B0B0B"/>
          <w:sz w:val="21"/>
        </w:rPr>
        <w:t>momento</w:t>
      </w:r>
      <w:r w:rsidRPr="003F7DC9">
        <w:rPr>
          <w:color w:val="0B0B0B"/>
          <w:spacing w:val="-11"/>
          <w:sz w:val="21"/>
        </w:rPr>
        <w:t xml:space="preserve"> </w:t>
      </w:r>
      <w:r w:rsidRPr="003F7DC9">
        <w:rPr>
          <w:color w:val="0B0B0B"/>
          <w:sz w:val="21"/>
        </w:rPr>
        <w:t>della</w:t>
      </w:r>
      <w:r w:rsidRPr="003F7DC9">
        <w:rPr>
          <w:color w:val="0B0B0B"/>
          <w:spacing w:val="-11"/>
          <w:sz w:val="21"/>
        </w:rPr>
        <w:t xml:space="preserve"> </w:t>
      </w:r>
      <w:r w:rsidRPr="003F7DC9">
        <w:rPr>
          <w:color w:val="0B0B0B"/>
          <w:sz w:val="21"/>
        </w:rPr>
        <w:t>riapertura delle scuole a</w:t>
      </w:r>
      <w:r w:rsidRPr="003F7DC9">
        <w:rPr>
          <w:color w:val="0B0B0B"/>
          <w:spacing w:val="-1"/>
          <w:sz w:val="21"/>
        </w:rPr>
        <w:t xml:space="preserve"> </w:t>
      </w:r>
      <w:r w:rsidRPr="003F7DC9">
        <w:rPr>
          <w:color w:val="0B0B0B"/>
          <w:sz w:val="21"/>
        </w:rPr>
        <w:t>settembre.</w:t>
      </w:r>
    </w:p>
    <w:p w14:paraId="64F3D5FA" w14:textId="77777777" w:rsidR="004C1BFC" w:rsidRPr="003F7DC9" w:rsidRDefault="00D9217B" w:rsidP="00356158">
      <w:pPr>
        <w:tabs>
          <w:tab w:val="left" w:pos="8364"/>
        </w:tabs>
        <w:spacing w:before="117" w:line="259" w:lineRule="auto"/>
        <w:ind w:left="237" w:right="283"/>
        <w:jc w:val="both"/>
        <w:rPr>
          <w:sz w:val="21"/>
        </w:rPr>
      </w:pPr>
      <w:r w:rsidRPr="003F7DC9">
        <w:rPr>
          <w:color w:val="0B0B0B"/>
          <w:sz w:val="21"/>
        </w:rPr>
        <w:t>Dopo molte settimane di continuo calo dei casi e di valore di Rt sotto la soglia di 1, si è notato un aumento,</w:t>
      </w:r>
      <w:r w:rsidRPr="003F7DC9">
        <w:rPr>
          <w:color w:val="0B0B0B"/>
          <w:spacing w:val="-6"/>
          <w:sz w:val="21"/>
        </w:rPr>
        <w:t xml:space="preserve"> </w:t>
      </w:r>
      <w:r w:rsidRPr="003F7DC9">
        <w:rPr>
          <w:color w:val="0B0B0B"/>
          <w:sz w:val="21"/>
        </w:rPr>
        <w:t>a</w:t>
      </w:r>
      <w:r w:rsidRPr="003F7DC9">
        <w:rPr>
          <w:color w:val="0B0B0B"/>
          <w:spacing w:val="-4"/>
          <w:sz w:val="21"/>
        </w:rPr>
        <w:t xml:space="preserve"> </w:t>
      </w:r>
      <w:r w:rsidRPr="003F7DC9">
        <w:rPr>
          <w:color w:val="0B0B0B"/>
          <w:sz w:val="21"/>
        </w:rPr>
        <w:t>partire</w:t>
      </w:r>
      <w:r w:rsidRPr="003F7DC9">
        <w:rPr>
          <w:color w:val="0B0B0B"/>
          <w:spacing w:val="-6"/>
          <w:sz w:val="21"/>
        </w:rPr>
        <w:t xml:space="preserve"> </w:t>
      </w:r>
      <w:r w:rsidRPr="003F7DC9">
        <w:rPr>
          <w:color w:val="0B0B0B"/>
          <w:sz w:val="21"/>
        </w:rPr>
        <w:t>dall’ultima</w:t>
      </w:r>
      <w:r w:rsidRPr="003F7DC9">
        <w:rPr>
          <w:color w:val="0B0B0B"/>
          <w:spacing w:val="-4"/>
          <w:sz w:val="21"/>
        </w:rPr>
        <w:t xml:space="preserve"> </w:t>
      </w:r>
      <w:r w:rsidRPr="003F7DC9">
        <w:rPr>
          <w:color w:val="0B0B0B"/>
          <w:sz w:val="21"/>
        </w:rPr>
        <w:t>settimana</w:t>
      </w:r>
      <w:r w:rsidRPr="003F7DC9">
        <w:rPr>
          <w:color w:val="0B0B0B"/>
          <w:spacing w:val="-5"/>
          <w:sz w:val="21"/>
        </w:rPr>
        <w:t xml:space="preserve"> </w:t>
      </w:r>
      <w:r w:rsidRPr="003F7DC9">
        <w:rPr>
          <w:color w:val="0B0B0B"/>
          <w:sz w:val="21"/>
        </w:rPr>
        <w:t>di</w:t>
      </w:r>
      <w:r w:rsidRPr="003F7DC9">
        <w:rPr>
          <w:color w:val="0B0B0B"/>
          <w:spacing w:val="-6"/>
          <w:sz w:val="21"/>
        </w:rPr>
        <w:t xml:space="preserve"> </w:t>
      </w:r>
      <w:r w:rsidRPr="003F7DC9">
        <w:rPr>
          <w:color w:val="0B0B0B"/>
          <w:sz w:val="21"/>
        </w:rPr>
        <w:t>luglio,</w:t>
      </w:r>
      <w:r w:rsidRPr="003F7DC9">
        <w:rPr>
          <w:color w:val="0B0B0B"/>
          <w:spacing w:val="-6"/>
          <w:sz w:val="21"/>
        </w:rPr>
        <w:t xml:space="preserve"> </w:t>
      </w:r>
      <w:r w:rsidRPr="003F7DC9">
        <w:rPr>
          <w:color w:val="0B0B0B"/>
          <w:sz w:val="21"/>
        </w:rPr>
        <w:t>di</w:t>
      </w:r>
      <w:r w:rsidRPr="003F7DC9">
        <w:rPr>
          <w:color w:val="0B0B0B"/>
          <w:spacing w:val="-6"/>
          <w:sz w:val="21"/>
        </w:rPr>
        <w:t xml:space="preserve"> </w:t>
      </w:r>
      <w:r w:rsidRPr="003F7DC9">
        <w:rPr>
          <w:color w:val="0B0B0B"/>
          <w:sz w:val="21"/>
        </w:rPr>
        <w:t>Rt</w:t>
      </w:r>
      <w:r w:rsidRPr="003F7DC9">
        <w:rPr>
          <w:color w:val="0B0B0B"/>
          <w:spacing w:val="-4"/>
          <w:sz w:val="21"/>
        </w:rPr>
        <w:t xml:space="preserve"> </w:t>
      </w:r>
      <w:r w:rsidRPr="003F7DC9">
        <w:rPr>
          <w:color w:val="0B0B0B"/>
          <w:sz w:val="21"/>
        </w:rPr>
        <w:t>(con</w:t>
      </w:r>
      <w:r w:rsidRPr="003F7DC9">
        <w:rPr>
          <w:color w:val="0B0B0B"/>
          <w:spacing w:val="-3"/>
          <w:sz w:val="21"/>
        </w:rPr>
        <w:t xml:space="preserve"> </w:t>
      </w:r>
      <w:r w:rsidRPr="003F7DC9">
        <w:rPr>
          <w:color w:val="0B0B0B"/>
          <w:sz w:val="21"/>
        </w:rPr>
        <w:t>Rt</w:t>
      </w:r>
      <w:r w:rsidRPr="003F7DC9">
        <w:rPr>
          <w:color w:val="0B0B0B"/>
          <w:spacing w:val="-4"/>
          <w:sz w:val="21"/>
        </w:rPr>
        <w:t xml:space="preserve"> </w:t>
      </w:r>
      <w:r w:rsidRPr="003F7DC9">
        <w:rPr>
          <w:color w:val="0B0B0B"/>
          <w:sz w:val="21"/>
        </w:rPr>
        <w:t>vicino</w:t>
      </w:r>
      <w:r w:rsidRPr="003F7DC9">
        <w:rPr>
          <w:color w:val="0B0B0B"/>
          <w:spacing w:val="-6"/>
          <w:sz w:val="21"/>
        </w:rPr>
        <w:t xml:space="preserve"> </w:t>
      </w:r>
      <w:r w:rsidRPr="003F7DC9">
        <w:rPr>
          <w:color w:val="0B0B0B"/>
          <w:sz w:val="21"/>
        </w:rPr>
        <w:t>ad</w:t>
      </w:r>
      <w:r w:rsidRPr="003F7DC9">
        <w:rPr>
          <w:color w:val="0B0B0B"/>
          <w:spacing w:val="-4"/>
          <w:sz w:val="21"/>
        </w:rPr>
        <w:t xml:space="preserve"> </w:t>
      </w:r>
      <w:r w:rsidRPr="003F7DC9">
        <w:rPr>
          <w:color w:val="0B0B0B"/>
          <w:sz w:val="21"/>
        </w:rPr>
        <w:t>1)</w:t>
      </w:r>
      <w:r w:rsidRPr="003F7DC9">
        <w:rPr>
          <w:color w:val="0B0B0B"/>
          <w:spacing w:val="-4"/>
          <w:sz w:val="21"/>
        </w:rPr>
        <w:t xml:space="preserve"> </w:t>
      </w:r>
      <w:r w:rsidRPr="003F7DC9">
        <w:rPr>
          <w:color w:val="0B0B0B"/>
          <w:sz w:val="21"/>
        </w:rPr>
        <w:t>a</w:t>
      </w:r>
      <w:r w:rsidRPr="003F7DC9">
        <w:rPr>
          <w:color w:val="0B0B0B"/>
          <w:spacing w:val="-5"/>
          <w:sz w:val="21"/>
        </w:rPr>
        <w:t xml:space="preserve"> </w:t>
      </w:r>
      <w:r w:rsidRPr="003F7DC9">
        <w:rPr>
          <w:color w:val="0B0B0B"/>
          <w:sz w:val="21"/>
        </w:rPr>
        <w:t>seguito</w:t>
      </w:r>
      <w:r w:rsidRPr="003F7DC9">
        <w:rPr>
          <w:color w:val="0B0B0B"/>
          <w:spacing w:val="-3"/>
          <w:sz w:val="21"/>
        </w:rPr>
        <w:t xml:space="preserve"> </w:t>
      </w:r>
      <w:r w:rsidRPr="003F7DC9">
        <w:rPr>
          <w:color w:val="0B0B0B"/>
          <w:sz w:val="21"/>
        </w:rPr>
        <w:t>delle</w:t>
      </w:r>
      <w:r w:rsidRPr="003F7DC9">
        <w:rPr>
          <w:color w:val="0B0B0B"/>
          <w:spacing w:val="-4"/>
          <w:sz w:val="21"/>
        </w:rPr>
        <w:t xml:space="preserve"> </w:t>
      </w:r>
      <w:r w:rsidRPr="003F7DC9">
        <w:rPr>
          <w:color w:val="0B0B0B"/>
          <w:sz w:val="21"/>
        </w:rPr>
        <w:t>maggiori</w:t>
      </w:r>
      <w:r w:rsidRPr="003F7DC9">
        <w:rPr>
          <w:color w:val="0B0B0B"/>
          <w:spacing w:val="-4"/>
          <w:sz w:val="21"/>
        </w:rPr>
        <w:t xml:space="preserve"> </w:t>
      </w:r>
      <w:r w:rsidRPr="003F7DC9">
        <w:rPr>
          <w:color w:val="0B0B0B"/>
          <w:sz w:val="21"/>
        </w:rPr>
        <w:t>aperture nel nostro Paese del 4 e 18 maggio e del 3 giugno. Se da un lato è evidente la migliorata capacità dei sistemi di prevenzione nell’identificare rapidamente i focolai, isolare i casi e applicare misure di quarantena ai</w:t>
      </w:r>
      <w:r w:rsidRPr="003F7DC9">
        <w:rPr>
          <w:color w:val="0B0B0B"/>
          <w:spacing w:val="-9"/>
          <w:sz w:val="21"/>
        </w:rPr>
        <w:t xml:space="preserve"> </w:t>
      </w:r>
      <w:r w:rsidRPr="003F7DC9">
        <w:rPr>
          <w:color w:val="0B0B0B"/>
          <w:sz w:val="21"/>
        </w:rPr>
        <w:t>contatti</w:t>
      </w:r>
      <w:r w:rsidRPr="003F7DC9">
        <w:rPr>
          <w:color w:val="0B0B0B"/>
          <w:spacing w:val="-9"/>
          <w:sz w:val="21"/>
        </w:rPr>
        <w:t xml:space="preserve"> </w:t>
      </w:r>
      <w:r w:rsidRPr="003F7DC9">
        <w:rPr>
          <w:color w:val="0B0B0B"/>
          <w:sz w:val="21"/>
        </w:rPr>
        <w:t>dei</w:t>
      </w:r>
      <w:r w:rsidRPr="003F7DC9">
        <w:rPr>
          <w:color w:val="0B0B0B"/>
          <w:spacing w:val="-9"/>
          <w:sz w:val="21"/>
        </w:rPr>
        <w:t xml:space="preserve"> </w:t>
      </w:r>
      <w:r w:rsidRPr="003F7DC9">
        <w:rPr>
          <w:color w:val="0B0B0B"/>
          <w:sz w:val="21"/>
        </w:rPr>
        <w:t>casi,</w:t>
      </w:r>
      <w:r w:rsidRPr="003F7DC9">
        <w:rPr>
          <w:color w:val="0B0B0B"/>
          <w:spacing w:val="-9"/>
          <w:sz w:val="21"/>
        </w:rPr>
        <w:t xml:space="preserve"> </w:t>
      </w:r>
      <w:r w:rsidRPr="003F7DC9">
        <w:rPr>
          <w:color w:val="0B0B0B"/>
          <w:sz w:val="21"/>
        </w:rPr>
        <w:t>cosa</w:t>
      </w:r>
      <w:r w:rsidRPr="003F7DC9">
        <w:rPr>
          <w:color w:val="0B0B0B"/>
          <w:spacing w:val="-9"/>
          <w:sz w:val="21"/>
        </w:rPr>
        <w:t xml:space="preserve"> </w:t>
      </w:r>
      <w:r w:rsidRPr="003F7DC9">
        <w:rPr>
          <w:color w:val="0B0B0B"/>
          <w:sz w:val="21"/>
        </w:rPr>
        <w:t>che</w:t>
      </w:r>
      <w:r w:rsidRPr="003F7DC9">
        <w:rPr>
          <w:color w:val="0B0B0B"/>
          <w:spacing w:val="-9"/>
          <w:sz w:val="21"/>
        </w:rPr>
        <w:t xml:space="preserve"> </w:t>
      </w:r>
      <w:r w:rsidRPr="003F7DC9">
        <w:rPr>
          <w:color w:val="0B0B0B"/>
          <w:sz w:val="21"/>
        </w:rPr>
        <w:t>contribuisce</w:t>
      </w:r>
      <w:r w:rsidRPr="003F7DC9">
        <w:rPr>
          <w:color w:val="0B0B0B"/>
          <w:spacing w:val="-9"/>
          <w:sz w:val="21"/>
        </w:rPr>
        <w:t xml:space="preserve"> </w:t>
      </w:r>
      <w:r w:rsidRPr="003F7DC9">
        <w:rPr>
          <w:color w:val="0B0B0B"/>
          <w:sz w:val="21"/>
        </w:rPr>
        <w:t>in</w:t>
      </w:r>
      <w:r w:rsidRPr="003F7DC9">
        <w:rPr>
          <w:color w:val="0B0B0B"/>
          <w:spacing w:val="-8"/>
          <w:sz w:val="21"/>
        </w:rPr>
        <w:t xml:space="preserve"> </w:t>
      </w:r>
      <w:r w:rsidRPr="003F7DC9">
        <w:rPr>
          <w:color w:val="0B0B0B"/>
          <w:sz w:val="21"/>
        </w:rPr>
        <w:t>modo</w:t>
      </w:r>
      <w:r w:rsidRPr="003F7DC9">
        <w:rPr>
          <w:color w:val="0B0B0B"/>
          <w:spacing w:val="-8"/>
          <w:sz w:val="21"/>
        </w:rPr>
        <w:t xml:space="preserve"> </w:t>
      </w:r>
      <w:r w:rsidRPr="003F7DC9">
        <w:rPr>
          <w:color w:val="0B0B0B"/>
          <w:sz w:val="21"/>
        </w:rPr>
        <w:t>determinante</w:t>
      </w:r>
      <w:r w:rsidRPr="003F7DC9">
        <w:rPr>
          <w:color w:val="0B0B0B"/>
          <w:spacing w:val="-9"/>
          <w:sz w:val="21"/>
        </w:rPr>
        <w:t xml:space="preserve"> </w:t>
      </w:r>
      <w:r w:rsidRPr="003F7DC9">
        <w:rPr>
          <w:color w:val="0B0B0B"/>
          <w:sz w:val="21"/>
        </w:rPr>
        <w:t>a</w:t>
      </w:r>
      <w:r w:rsidRPr="003F7DC9">
        <w:rPr>
          <w:color w:val="0B0B0B"/>
          <w:spacing w:val="-9"/>
          <w:sz w:val="21"/>
        </w:rPr>
        <w:t xml:space="preserve"> </w:t>
      </w:r>
      <w:r w:rsidRPr="003F7DC9">
        <w:rPr>
          <w:color w:val="0B0B0B"/>
          <w:sz w:val="21"/>
        </w:rPr>
        <w:t>mantenere</w:t>
      </w:r>
      <w:r w:rsidRPr="003F7DC9">
        <w:rPr>
          <w:color w:val="0B0B0B"/>
          <w:spacing w:val="-8"/>
          <w:sz w:val="21"/>
        </w:rPr>
        <w:t xml:space="preserve"> </w:t>
      </w:r>
      <w:r w:rsidRPr="003F7DC9">
        <w:rPr>
          <w:color w:val="0B0B0B"/>
          <w:sz w:val="21"/>
        </w:rPr>
        <w:t>la</w:t>
      </w:r>
      <w:r w:rsidRPr="003F7DC9">
        <w:rPr>
          <w:color w:val="0B0B0B"/>
          <w:spacing w:val="-9"/>
          <w:sz w:val="21"/>
        </w:rPr>
        <w:t xml:space="preserve"> </w:t>
      </w:r>
      <w:r w:rsidRPr="003F7DC9">
        <w:rPr>
          <w:color w:val="0B0B0B"/>
          <w:sz w:val="21"/>
        </w:rPr>
        <w:t>trasmissione</w:t>
      </w:r>
      <w:r w:rsidRPr="003F7DC9">
        <w:rPr>
          <w:color w:val="0B0B0B"/>
          <w:spacing w:val="-9"/>
          <w:sz w:val="21"/>
        </w:rPr>
        <w:t xml:space="preserve"> </w:t>
      </w:r>
      <w:r w:rsidRPr="003F7DC9">
        <w:rPr>
          <w:color w:val="0B0B0B"/>
          <w:sz w:val="21"/>
        </w:rPr>
        <w:t>sotto</w:t>
      </w:r>
      <w:r w:rsidRPr="003F7DC9">
        <w:rPr>
          <w:color w:val="0B0B0B"/>
          <w:spacing w:val="-9"/>
          <w:sz w:val="21"/>
        </w:rPr>
        <w:t xml:space="preserve"> </w:t>
      </w:r>
      <w:r w:rsidRPr="003F7DC9">
        <w:rPr>
          <w:color w:val="0B0B0B"/>
          <w:sz w:val="21"/>
        </w:rPr>
        <w:t>controllo, non è noto al momento quale sia il livello di trasmissione, ad esempio in termini di numero di focolai, che i sistemi di prevenzione riescono a gestire efficacemente. È prevedibile che gli scenari possano cambiare anche notevolmente a seconda che si riesca o meno a mantenere Rt sotto-soglia. Un’ulteriore incertezza deriva dalla probabile co-circolazione del virus dell’influenza o altri virus responsabili di sindromi influenzali a partire dai mesi autunnali, che renderà probabilmente più complesse le procedure di identificazione dei casi</w:t>
      </w:r>
      <w:r w:rsidRPr="003F7DC9">
        <w:rPr>
          <w:color w:val="0B0B0B"/>
          <w:spacing w:val="-12"/>
          <w:sz w:val="21"/>
        </w:rPr>
        <w:t xml:space="preserve"> </w:t>
      </w:r>
      <w:r w:rsidRPr="003F7DC9">
        <w:rPr>
          <w:color w:val="0B0B0B"/>
          <w:sz w:val="21"/>
        </w:rPr>
        <w:t>di</w:t>
      </w:r>
      <w:r w:rsidRPr="003F7DC9">
        <w:rPr>
          <w:color w:val="0B0B0B"/>
          <w:spacing w:val="-12"/>
          <w:sz w:val="21"/>
        </w:rPr>
        <w:t xml:space="preserve"> </w:t>
      </w:r>
      <w:r w:rsidRPr="003F7DC9">
        <w:rPr>
          <w:color w:val="0B0B0B"/>
          <w:sz w:val="21"/>
        </w:rPr>
        <w:t>COVID-19</w:t>
      </w:r>
      <w:r w:rsidRPr="003F7DC9">
        <w:rPr>
          <w:color w:val="0B0B0B"/>
          <w:spacing w:val="-11"/>
          <w:sz w:val="21"/>
        </w:rPr>
        <w:t xml:space="preserve"> </w:t>
      </w:r>
      <w:r w:rsidRPr="003F7DC9">
        <w:rPr>
          <w:color w:val="0B0B0B"/>
          <w:sz w:val="21"/>
        </w:rPr>
        <w:t>e</w:t>
      </w:r>
      <w:r w:rsidRPr="003F7DC9">
        <w:rPr>
          <w:color w:val="0B0B0B"/>
          <w:spacing w:val="-12"/>
          <w:sz w:val="21"/>
        </w:rPr>
        <w:t xml:space="preserve"> </w:t>
      </w:r>
      <w:r w:rsidRPr="003F7DC9">
        <w:rPr>
          <w:color w:val="0B0B0B"/>
          <w:sz w:val="21"/>
        </w:rPr>
        <w:t>quindi</w:t>
      </w:r>
      <w:r w:rsidRPr="003F7DC9">
        <w:rPr>
          <w:color w:val="0B0B0B"/>
          <w:spacing w:val="-12"/>
          <w:sz w:val="21"/>
        </w:rPr>
        <w:t xml:space="preserve"> </w:t>
      </w:r>
      <w:r w:rsidRPr="003F7DC9">
        <w:rPr>
          <w:color w:val="0B0B0B"/>
          <w:sz w:val="21"/>
        </w:rPr>
        <w:t>i</w:t>
      </w:r>
      <w:r w:rsidRPr="003F7DC9">
        <w:rPr>
          <w:color w:val="0B0B0B"/>
          <w:spacing w:val="-11"/>
          <w:sz w:val="21"/>
        </w:rPr>
        <w:t xml:space="preserve"> </w:t>
      </w:r>
      <w:r w:rsidRPr="003F7DC9">
        <w:rPr>
          <w:color w:val="0B0B0B"/>
          <w:sz w:val="21"/>
        </w:rPr>
        <w:t>trigger</w:t>
      </w:r>
      <w:r w:rsidRPr="003F7DC9">
        <w:rPr>
          <w:color w:val="0B0B0B"/>
          <w:spacing w:val="-12"/>
          <w:sz w:val="21"/>
        </w:rPr>
        <w:t xml:space="preserve"> </w:t>
      </w:r>
      <w:r w:rsidRPr="003F7DC9">
        <w:rPr>
          <w:color w:val="0B0B0B"/>
          <w:sz w:val="21"/>
        </w:rPr>
        <w:t>di</w:t>
      </w:r>
      <w:r w:rsidRPr="003F7DC9">
        <w:rPr>
          <w:color w:val="0B0B0B"/>
          <w:spacing w:val="-11"/>
          <w:sz w:val="21"/>
        </w:rPr>
        <w:t xml:space="preserve"> </w:t>
      </w:r>
      <w:r w:rsidRPr="003F7DC9">
        <w:rPr>
          <w:color w:val="0B0B0B"/>
          <w:sz w:val="21"/>
        </w:rPr>
        <w:t>applicazione</w:t>
      </w:r>
      <w:r w:rsidRPr="003F7DC9">
        <w:rPr>
          <w:color w:val="0B0B0B"/>
          <w:spacing w:val="-12"/>
          <w:sz w:val="21"/>
        </w:rPr>
        <w:t xml:space="preserve"> </w:t>
      </w:r>
      <w:r w:rsidRPr="003F7DC9">
        <w:rPr>
          <w:color w:val="0B0B0B"/>
          <w:sz w:val="21"/>
        </w:rPr>
        <w:t>delle</w:t>
      </w:r>
      <w:r w:rsidRPr="003F7DC9">
        <w:rPr>
          <w:color w:val="0B0B0B"/>
          <w:spacing w:val="-10"/>
          <w:sz w:val="21"/>
        </w:rPr>
        <w:t xml:space="preserve"> </w:t>
      </w:r>
      <w:r w:rsidRPr="003F7DC9">
        <w:rPr>
          <w:color w:val="0B0B0B"/>
          <w:sz w:val="21"/>
        </w:rPr>
        <w:t>strategie.</w:t>
      </w:r>
      <w:r w:rsidRPr="003F7DC9">
        <w:rPr>
          <w:color w:val="0B0B0B"/>
          <w:spacing w:val="-11"/>
          <w:sz w:val="21"/>
        </w:rPr>
        <w:t xml:space="preserve"> </w:t>
      </w:r>
      <w:r w:rsidRPr="003F7DC9">
        <w:rPr>
          <w:color w:val="0B0B0B"/>
          <w:sz w:val="21"/>
        </w:rPr>
        <w:t>Un</w:t>
      </w:r>
      <w:r w:rsidRPr="003F7DC9">
        <w:rPr>
          <w:color w:val="0B0B0B"/>
          <w:spacing w:val="-12"/>
          <w:sz w:val="21"/>
        </w:rPr>
        <w:t xml:space="preserve"> </w:t>
      </w:r>
      <w:r w:rsidRPr="003F7DC9">
        <w:rPr>
          <w:color w:val="0B0B0B"/>
          <w:sz w:val="21"/>
        </w:rPr>
        <w:t>altro</w:t>
      </w:r>
      <w:r w:rsidRPr="003F7DC9">
        <w:rPr>
          <w:color w:val="0B0B0B"/>
          <w:spacing w:val="-11"/>
          <w:sz w:val="21"/>
        </w:rPr>
        <w:t xml:space="preserve"> </w:t>
      </w:r>
      <w:r w:rsidRPr="003F7DC9">
        <w:rPr>
          <w:color w:val="0B0B0B"/>
          <w:sz w:val="21"/>
        </w:rPr>
        <w:t>aspetto</w:t>
      </w:r>
      <w:r w:rsidRPr="003F7DC9">
        <w:rPr>
          <w:color w:val="0B0B0B"/>
          <w:spacing w:val="-11"/>
          <w:sz w:val="21"/>
        </w:rPr>
        <w:t xml:space="preserve"> </w:t>
      </w:r>
      <w:r w:rsidRPr="003F7DC9">
        <w:rPr>
          <w:color w:val="0B0B0B"/>
          <w:sz w:val="21"/>
        </w:rPr>
        <w:t>importante</w:t>
      </w:r>
      <w:r w:rsidRPr="003F7DC9">
        <w:rPr>
          <w:color w:val="0B0B0B"/>
          <w:spacing w:val="-12"/>
          <w:sz w:val="21"/>
        </w:rPr>
        <w:t xml:space="preserve"> </w:t>
      </w:r>
      <w:r w:rsidRPr="003F7DC9">
        <w:rPr>
          <w:color w:val="0B0B0B"/>
          <w:sz w:val="21"/>
        </w:rPr>
        <w:t>da</w:t>
      </w:r>
      <w:r w:rsidRPr="003F7DC9">
        <w:rPr>
          <w:color w:val="0B0B0B"/>
          <w:spacing w:val="-12"/>
          <w:sz w:val="21"/>
        </w:rPr>
        <w:t xml:space="preserve"> </w:t>
      </w:r>
      <w:r w:rsidRPr="003F7DC9">
        <w:rPr>
          <w:color w:val="0B0B0B"/>
          <w:sz w:val="21"/>
        </w:rPr>
        <w:t>considerare riguarda l’età media dei casi e quindi l’impatto sul sistema sanitario. Recentemente è stata osservata un’importante decrescita dell’età media dei casi con relativamente poche nuove ospedalizzazioni da COVID-19. Non è al momento chiaro se questo è un fenomeno che può protrarsi nel tempo o è semplicemente</w:t>
      </w:r>
      <w:r w:rsidRPr="003F7DC9">
        <w:rPr>
          <w:color w:val="0B0B0B"/>
          <w:spacing w:val="-15"/>
          <w:sz w:val="21"/>
        </w:rPr>
        <w:t xml:space="preserve"> </w:t>
      </w:r>
      <w:r w:rsidRPr="003F7DC9">
        <w:rPr>
          <w:color w:val="0B0B0B"/>
          <w:sz w:val="21"/>
        </w:rPr>
        <w:t>dovuto</w:t>
      </w:r>
      <w:r w:rsidRPr="003F7DC9">
        <w:rPr>
          <w:color w:val="0B0B0B"/>
          <w:spacing w:val="-14"/>
          <w:sz w:val="21"/>
        </w:rPr>
        <w:t xml:space="preserve"> </w:t>
      </w:r>
      <w:r w:rsidRPr="003F7DC9">
        <w:rPr>
          <w:color w:val="0B0B0B"/>
          <w:sz w:val="21"/>
        </w:rPr>
        <w:t>al</w:t>
      </w:r>
      <w:r w:rsidRPr="003F7DC9">
        <w:rPr>
          <w:color w:val="0B0B0B"/>
          <w:spacing w:val="-13"/>
          <w:sz w:val="21"/>
        </w:rPr>
        <w:t xml:space="preserve"> </w:t>
      </w:r>
      <w:r w:rsidRPr="003F7DC9">
        <w:rPr>
          <w:color w:val="0B0B0B"/>
          <w:sz w:val="21"/>
        </w:rPr>
        <w:t>basso</w:t>
      </w:r>
      <w:r w:rsidRPr="003F7DC9">
        <w:rPr>
          <w:color w:val="0B0B0B"/>
          <w:spacing w:val="-15"/>
          <w:sz w:val="21"/>
        </w:rPr>
        <w:t xml:space="preserve"> </w:t>
      </w:r>
      <w:r w:rsidRPr="003F7DC9">
        <w:rPr>
          <w:color w:val="0B0B0B"/>
          <w:sz w:val="21"/>
        </w:rPr>
        <w:t>livello</w:t>
      </w:r>
      <w:r w:rsidRPr="003F7DC9">
        <w:rPr>
          <w:color w:val="0B0B0B"/>
          <w:spacing w:val="-12"/>
          <w:sz w:val="21"/>
        </w:rPr>
        <w:t xml:space="preserve"> </w:t>
      </w:r>
      <w:r w:rsidRPr="003F7DC9">
        <w:rPr>
          <w:color w:val="0B0B0B"/>
          <w:sz w:val="21"/>
        </w:rPr>
        <w:t>di</w:t>
      </w:r>
      <w:r w:rsidRPr="003F7DC9">
        <w:rPr>
          <w:color w:val="0B0B0B"/>
          <w:spacing w:val="-14"/>
          <w:sz w:val="21"/>
        </w:rPr>
        <w:t xml:space="preserve"> </w:t>
      </w:r>
      <w:r w:rsidRPr="003F7DC9">
        <w:rPr>
          <w:color w:val="0B0B0B"/>
          <w:sz w:val="21"/>
        </w:rPr>
        <w:t>circolazione</w:t>
      </w:r>
      <w:r w:rsidRPr="003F7DC9">
        <w:rPr>
          <w:color w:val="0B0B0B"/>
          <w:spacing w:val="-15"/>
          <w:sz w:val="21"/>
        </w:rPr>
        <w:t xml:space="preserve"> </w:t>
      </w:r>
      <w:r w:rsidRPr="003F7DC9">
        <w:rPr>
          <w:color w:val="0B0B0B"/>
          <w:sz w:val="21"/>
        </w:rPr>
        <w:t>attuale</w:t>
      </w:r>
      <w:r w:rsidRPr="003F7DC9">
        <w:rPr>
          <w:color w:val="0B0B0B"/>
          <w:spacing w:val="-13"/>
          <w:sz w:val="21"/>
        </w:rPr>
        <w:t xml:space="preserve"> </w:t>
      </w:r>
      <w:r w:rsidRPr="003F7DC9">
        <w:rPr>
          <w:color w:val="0B0B0B"/>
          <w:sz w:val="21"/>
        </w:rPr>
        <w:t>che</w:t>
      </w:r>
      <w:r w:rsidRPr="003F7DC9">
        <w:rPr>
          <w:color w:val="0B0B0B"/>
          <w:spacing w:val="-14"/>
          <w:sz w:val="21"/>
        </w:rPr>
        <w:t xml:space="preserve"> </w:t>
      </w:r>
      <w:r w:rsidRPr="003F7DC9">
        <w:rPr>
          <w:color w:val="0B0B0B"/>
          <w:sz w:val="21"/>
        </w:rPr>
        <w:t>permette</w:t>
      </w:r>
      <w:r w:rsidRPr="003F7DC9">
        <w:rPr>
          <w:color w:val="0B0B0B"/>
          <w:spacing w:val="-12"/>
          <w:sz w:val="21"/>
        </w:rPr>
        <w:t xml:space="preserve"> </w:t>
      </w:r>
      <w:r w:rsidRPr="003F7DC9">
        <w:rPr>
          <w:color w:val="0B0B0B"/>
          <w:sz w:val="21"/>
        </w:rPr>
        <w:t>di</w:t>
      </w:r>
      <w:r w:rsidRPr="003F7DC9">
        <w:rPr>
          <w:color w:val="0B0B0B"/>
          <w:spacing w:val="-13"/>
          <w:sz w:val="21"/>
        </w:rPr>
        <w:t xml:space="preserve"> </w:t>
      </w:r>
      <w:r w:rsidRPr="003F7DC9">
        <w:rPr>
          <w:color w:val="0B0B0B"/>
          <w:sz w:val="21"/>
        </w:rPr>
        <w:t>mantenere</w:t>
      </w:r>
      <w:r w:rsidRPr="003F7DC9">
        <w:rPr>
          <w:color w:val="0B0B0B"/>
          <w:spacing w:val="-13"/>
          <w:sz w:val="21"/>
        </w:rPr>
        <w:t xml:space="preserve"> </w:t>
      </w:r>
      <w:r w:rsidRPr="003F7DC9">
        <w:rPr>
          <w:color w:val="0B0B0B"/>
          <w:sz w:val="21"/>
        </w:rPr>
        <w:t>protette</w:t>
      </w:r>
      <w:r w:rsidRPr="003F7DC9">
        <w:rPr>
          <w:color w:val="0B0B0B"/>
          <w:spacing w:val="-14"/>
          <w:sz w:val="21"/>
        </w:rPr>
        <w:t xml:space="preserve"> </w:t>
      </w:r>
      <w:r w:rsidRPr="003F7DC9">
        <w:rPr>
          <w:color w:val="0B0B0B"/>
          <w:sz w:val="21"/>
        </w:rPr>
        <w:t>le</w:t>
      </w:r>
      <w:r w:rsidRPr="003F7DC9">
        <w:rPr>
          <w:color w:val="0B0B0B"/>
          <w:spacing w:val="-14"/>
          <w:sz w:val="21"/>
        </w:rPr>
        <w:t xml:space="preserve"> </w:t>
      </w:r>
      <w:r w:rsidRPr="003F7DC9">
        <w:rPr>
          <w:color w:val="0B0B0B"/>
          <w:sz w:val="21"/>
        </w:rPr>
        <w:t>categorie a rischio, ad esempio, gli anziani. È del tutto evidente che l’identificazione di strategie di controllo ottimali dipenderà dalla conoscenza di questo aspetto che regola l’impatto della trasmissione nelle scuole sulla popolazione generale e quindi sulle categorie a</w:t>
      </w:r>
      <w:r w:rsidRPr="003F7DC9">
        <w:rPr>
          <w:color w:val="0B0B0B"/>
          <w:spacing w:val="2"/>
          <w:sz w:val="21"/>
        </w:rPr>
        <w:t xml:space="preserve"> </w:t>
      </w:r>
      <w:r w:rsidRPr="003F7DC9">
        <w:rPr>
          <w:color w:val="0B0B0B"/>
          <w:sz w:val="21"/>
        </w:rPr>
        <w:t>rischio.</w:t>
      </w:r>
    </w:p>
    <w:p w14:paraId="7964BCAC" w14:textId="77777777" w:rsidR="004C1BFC" w:rsidRPr="003F7DC9" w:rsidRDefault="00D9217B" w:rsidP="00356158">
      <w:pPr>
        <w:tabs>
          <w:tab w:val="left" w:pos="8364"/>
        </w:tabs>
        <w:spacing w:before="128" w:line="259" w:lineRule="auto"/>
        <w:ind w:left="237" w:right="283"/>
        <w:jc w:val="both"/>
        <w:rPr>
          <w:sz w:val="21"/>
        </w:rPr>
      </w:pPr>
      <w:r w:rsidRPr="003F7DC9">
        <w:rPr>
          <w:color w:val="0B0B0B"/>
          <w:sz w:val="21"/>
        </w:rPr>
        <w:t>Per questi motivi, non è al momento possibile sviluppare modelli previsionali solidi sull’effetto delle diverse strategie di intervento. Questi modelli potranno essere sviluppati man mano che si acquisirà conoscenza</w:t>
      </w:r>
      <w:r w:rsidRPr="003F7DC9">
        <w:rPr>
          <w:color w:val="0B0B0B"/>
          <w:spacing w:val="-9"/>
          <w:sz w:val="21"/>
        </w:rPr>
        <w:t xml:space="preserve"> </w:t>
      </w:r>
      <w:r w:rsidRPr="003F7DC9">
        <w:rPr>
          <w:color w:val="0B0B0B"/>
          <w:sz w:val="21"/>
        </w:rPr>
        <w:t>su</w:t>
      </w:r>
      <w:r w:rsidRPr="003F7DC9">
        <w:rPr>
          <w:color w:val="0B0B0B"/>
          <w:spacing w:val="-10"/>
          <w:sz w:val="21"/>
        </w:rPr>
        <w:t xml:space="preserve"> </w:t>
      </w:r>
      <w:r w:rsidRPr="003F7DC9">
        <w:rPr>
          <w:color w:val="0B0B0B"/>
          <w:sz w:val="21"/>
        </w:rPr>
        <w:t>questi</w:t>
      </w:r>
      <w:r w:rsidRPr="003F7DC9">
        <w:rPr>
          <w:color w:val="0B0B0B"/>
          <w:spacing w:val="-9"/>
          <w:sz w:val="21"/>
        </w:rPr>
        <w:t xml:space="preserve"> </w:t>
      </w:r>
      <w:r w:rsidRPr="003F7DC9">
        <w:rPr>
          <w:color w:val="0B0B0B"/>
          <w:sz w:val="21"/>
        </w:rPr>
        <w:t>aspetti</w:t>
      </w:r>
      <w:r w:rsidRPr="003F7DC9">
        <w:rPr>
          <w:color w:val="0B0B0B"/>
          <w:spacing w:val="-10"/>
          <w:sz w:val="21"/>
        </w:rPr>
        <w:t xml:space="preserve"> </w:t>
      </w:r>
      <w:r w:rsidRPr="003F7DC9">
        <w:rPr>
          <w:color w:val="0B0B0B"/>
          <w:sz w:val="21"/>
        </w:rPr>
        <w:t>specifici,</w:t>
      </w:r>
      <w:r w:rsidRPr="003F7DC9">
        <w:rPr>
          <w:color w:val="0B0B0B"/>
          <w:spacing w:val="-8"/>
          <w:sz w:val="21"/>
        </w:rPr>
        <w:t xml:space="preserve"> </w:t>
      </w:r>
      <w:r w:rsidRPr="003F7DC9">
        <w:rPr>
          <w:color w:val="0B0B0B"/>
          <w:sz w:val="21"/>
        </w:rPr>
        <w:t>derivante</w:t>
      </w:r>
      <w:r w:rsidRPr="003F7DC9">
        <w:rPr>
          <w:color w:val="0B0B0B"/>
          <w:spacing w:val="-9"/>
          <w:sz w:val="21"/>
        </w:rPr>
        <w:t xml:space="preserve"> </w:t>
      </w:r>
      <w:r w:rsidRPr="003F7DC9">
        <w:rPr>
          <w:color w:val="0B0B0B"/>
          <w:sz w:val="21"/>
        </w:rPr>
        <w:t>dagli</w:t>
      </w:r>
      <w:r w:rsidRPr="003F7DC9">
        <w:rPr>
          <w:color w:val="0B0B0B"/>
          <w:spacing w:val="-7"/>
          <w:sz w:val="21"/>
        </w:rPr>
        <w:t xml:space="preserve"> </w:t>
      </w:r>
      <w:r w:rsidRPr="003F7DC9">
        <w:rPr>
          <w:color w:val="0B0B0B"/>
          <w:sz w:val="21"/>
        </w:rPr>
        <w:t>studi</w:t>
      </w:r>
      <w:r w:rsidRPr="003F7DC9">
        <w:rPr>
          <w:color w:val="0B0B0B"/>
          <w:spacing w:val="-9"/>
          <w:sz w:val="21"/>
        </w:rPr>
        <w:t xml:space="preserve"> </w:t>
      </w:r>
      <w:r w:rsidRPr="003F7DC9">
        <w:rPr>
          <w:color w:val="0B0B0B"/>
          <w:sz w:val="21"/>
        </w:rPr>
        <w:t>proposti</w:t>
      </w:r>
      <w:r w:rsidRPr="003F7DC9">
        <w:rPr>
          <w:color w:val="0B0B0B"/>
          <w:spacing w:val="-10"/>
          <w:sz w:val="21"/>
        </w:rPr>
        <w:t xml:space="preserve"> </w:t>
      </w:r>
      <w:r w:rsidRPr="003F7DC9">
        <w:rPr>
          <w:color w:val="0B0B0B"/>
          <w:sz w:val="21"/>
        </w:rPr>
        <w:t>in</w:t>
      </w:r>
      <w:r w:rsidRPr="003F7DC9">
        <w:rPr>
          <w:color w:val="0B0B0B"/>
          <w:spacing w:val="-9"/>
          <w:sz w:val="21"/>
        </w:rPr>
        <w:t xml:space="preserve"> </w:t>
      </w:r>
      <w:r w:rsidRPr="003F7DC9">
        <w:rPr>
          <w:color w:val="0B0B0B"/>
          <w:sz w:val="21"/>
        </w:rPr>
        <w:t>questo</w:t>
      </w:r>
      <w:r w:rsidRPr="003F7DC9">
        <w:rPr>
          <w:color w:val="0B0B0B"/>
          <w:spacing w:val="-10"/>
          <w:sz w:val="21"/>
        </w:rPr>
        <w:t xml:space="preserve"> </w:t>
      </w:r>
      <w:r w:rsidRPr="003F7DC9">
        <w:rPr>
          <w:color w:val="0B0B0B"/>
          <w:sz w:val="21"/>
        </w:rPr>
        <w:t>documento</w:t>
      </w:r>
      <w:r w:rsidRPr="003F7DC9">
        <w:rPr>
          <w:color w:val="0B0B0B"/>
          <w:spacing w:val="-9"/>
          <w:sz w:val="21"/>
        </w:rPr>
        <w:t xml:space="preserve"> </w:t>
      </w:r>
      <w:r w:rsidRPr="003F7DC9">
        <w:rPr>
          <w:color w:val="0B0B0B"/>
          <w:sz w:val="21"/>
        </w:rPr>
        <w:t>o</w:t>
      </w:r>
      <w:r w:rsidRPr="003F7DC9">
        <w:rPr>
          <w:color w:val="0B0B0B"/>
          <w:spacing w:val="-10"/>
          <w:sz w:val="21"/>
        </w:rPr>
        <w:t xml:space="preserve"> </w:t>
      </w:r>
      <w:r w:rsidRPr="003F7DC9">
        <w:rPr>
          <w:color w:val="0B0B0B"/>
          <w:sz w:val="21"/>
        </w:rPr>
        <w:t>da</w:t>
      </w:r>
      <w:r w:rsidRPr="003F7DC9">
        <w:rPr>
          <w:color w:val="0B0B0B"/>
          <w:spacing w:val="-9"/>
          <w:sz w:val="21"/>
        </w:rPr>
        <w:t xml:space="preserve"> </w:t>
      </w:r>
      <w:r w:rsidRPr="003F7DC9">
        <w:rPr>
          <w:color w:val="0B0B0B"/>
          <w:sz w:val="21"/>
        </w:rPr>
        <w:t>studi</w:t>
      </w:r>
      <w:r w:rsidRPr="003F7DC9">
        <w:rPr>
          <w:color w:val="0B0B0B"/>
          <w:spacing w:val="-10"/>
          <w:sz w:val="21"/>
        </w:rPr>
        <w:t xml:space="preserve"> </w:t>
      </w:r>
      <w:r w:rsidRPr="003F7DC9">
        <w:rPr>
          <w:color w:val="0B0B0B"/>
          <w:sz w:val="21"/>
        </w:rPr>
        <w:t>condotti in</w:t>
      </w:r>
      <w:r w:rsidRPr="003F7DC9">
        <w:rPr>
          <w:color w:val="0B0B0B"/>
          <w:spacing w:val="-5"/>
          <w:sz w:val="21"/>
        </w:rPr>
        <w:t xml:space="preserve"> </w:t>
      </w:r>
      <w:r w:rsidRPr="003F7DC9">
        <w:rPr>
          <w:color w:val="0B0B0B"/>
          <w:sz w:val="21"/>
        </w:rPr>
        <w:t>altri</w:t>
      </w:r>
      <w:r w:rsidRPr="003F7DC9">
        <w:rPr>
          <w:color w:val="0B0B0B"/>
          <w:spacing w:val="-5"/>
          <w:sz w:val="21"/>
        </w:rPr>
        <w:t xml:space="preserve"> </w:t>
      </w:r>
      <w:r w:rsidRPr="003F7DC9">
        <w:rPr>
          <w:color w:val="0B0B0B"/>
          <w:sz w:val="21"/>
        </w:rPr>
        <w:t>Paesi</w:t>
      </w:r>
      <w:r w:rsidRPr="003F7DC9">
        <w:rPr>
          <w:color w:val="0B0B0B"/>
          <w:spacing w:val="-5"/>
          <w:sz w:val="21"/>
        </w:rPr>
        <w:t xml:space="preserve"> </w:t>
      </w:r>
      <w:r w:rsidRPr="003F7DC9">
        <w:rPr>
          <w:color w:val="0B0B0B"/>
          <w:sz w:val="21"/>
        </w:rPr>
        <w:t>o</w:t>
      </w:r>
      <w:r w:rsidRPr="003F7DC9">
        <w:rPr>
          <w:color w:val="0B0B0B"/>
          <w:spacing w:val="-5"/>
          <w:sz w:val="21"/>
        </w:rPr>
        <w:t xml:space="preserve"> </w:t>
      </w:r>
      <w:r w:rsidRPr="003F7DC9">
        <w:rPr>
          <w:color w:val="0B0B0B"/>
          <w:sz w:val="21"/>
        </w:rPr>
        <w:t>raccolte</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evidenze</w:t>
      </w:r>
      <w:r w:rsidRPr="003F7DC9">
        <w:rPr>
          <w:color w:val="0B0B0B"/>
          <w:spacing w:val="-5"/>
          <w:sz w:val="21"/>
        </w:rPr>
        <w:t xml:space="preserve"> </w:t>
      </w:r>
      <w:r w:rsidRPr="003F7DC9">
        <w:rPr>
          <w:color w:val="0B0B0B"/>
          <w:sz w:val="21"/>
        </w:rPr>
        <w:t>scientifiche</w:t>
      </w:r>
      <w:r w:rsidRPr="003F7DC9">
        <w:rPr>
          <w:color w:val="0B0B0B"/>
          <w:spacing w:val="-5"/>
          <w:sz w:val="21"/>
        </w:rPr>
        <w:t xml:space="preserve"> </w:t>
      </w:r>
      <w:r w:rsidRPr="003F7DC9">
        <w:rPr>
          <w:color w:val="0B0B0B"/>
          <w:sz w:val="21"/>
        </w:rPr>
        <w:t>aggiornate</w:t>
      </w:r>
      <w:r w:rsidRPr="003F7DC9">
        <w:rPr>
          <w:color w:val="0B0B0B"/>
          <w:spacing w:val="-5"/>
          <w:sz w:val="21"/>
        </w:rPr>
        <w:t xml:space="preserve"> </w:t>
      </w:r>
      <w:r w:rsidRPr="003F7DC9">
        <w:rPr>
          <w:color w:val="0B0B0B"/>
          <w:sz w:val="21"/>
        </w:rPr>
        <w:t>e</w:t>
      </w:r>
      <w:r w:rsidRPr="003F7DC9">
        <w:rPr>
          <w:color w:val="0B0B0B"/>
          <w:spacing w:val="-5"/>
          <w:sz w:val="21"/>
        </w:rPr>
        <w:t xml:space="preserve"> </w:t>
      </w:r>
      <w:r w:rsidRPr="003F7DC9">
        <w:rPr>
          <w:color w:val="0B0B0B"/>
          <w:sz w:val="21"/>
        </w:rPr>
        <w:t>consensus</w:t>
      </w:r>
      <w:r w:rsidRPr="003F7DC9">
        <w:rPr>
          <w:color w:val="0B0B0B"/>
          <w:spacing w:val="-5"/>
          <w:sz w:val="21"/>
        </w:rPr>
        <w:t xml:space="preserve"> </w:t>
      </w:r>
      <w:r w:rsidRPr="003F7DC9">
        <w:rPr>
          <w:color w:val="0B0B0B"/>
          <w:sz w:val="21"/>
        </w:rPr>
        <w:t>da</w:t>
      </w:r>
      <w:r w:rsidRPr="003F7DC9">
        <w:rPr>
          <w:color w:val="0B0B0B"/>
          <w:spacing w:val="-5"/>
          <w:sz w:val="21"/>
        </w:rPr>
        <w:t xml:space="preserve"> </w:t>
      </w:r>
      <w:r w:rsidRPr="003F7DC9">
        <w:rPr>
          <w:color w:val="0B0B0B"/>
          <w:sz w:val="21"/>
        </w:rPr>
        <w:t>parte</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istituzioni</w:t>
      </w:r>
      <w:r w:rsidRPr="003F7DC9">
        <w:rPr>
          <w:color w:val="0B0B0B"/>
          <w:spacing w:val="-5"/>
          <w:sz w:val="21"/>
        </w:rPr>
        <w:t xml:space="preserve"> </w:t>
      </w:r>
      <w:r w:rsidRPr="003F7DC9">
        <w:rPr>
          <w:color w:val="0B0B0B"/>
          <w:sz w:val="21"/>
        </w:rPr>
        <w:t>internazionali.</w:t>
      </w:r>
    </w:p>
    <w:p w14:paraId="28A6FF0F" w14:textId="77777777" w:rsidR="004C1BFC" w:rsidRPr="003F7DC9" w:rsidRDefault="00D9217B" w:rsidP="00356158">
      <w:pPr>
        <w:tabs>
          <w:tab w:val="left" w:pos="8364"/>
        </w:tabs>
        <w:spacing w:before="117" w:line="259" w:lineRule="auto"/>
        <w:ind w:left="237" w:right="283"/>
        <w:jc w:val="both"/>
        <w:rPr>
          <w:sz w:val="21"/>
        </w:rPr>
      </w:pPr>
      <w:r w:rsidRPr="003F7DC9">
        <w:rPr>
          <w:color w:val="0B0B0B"/>
          <w:sz w:val="21"/>
        </w:rPr>
        <w:t>Il presente documento vuole fornire un supporto operativo ai decisori e agli operatori nel settore scolastico</w:t>
      </w:r>
      <w:r w:rsidRPr="003F7DC9">
        <w:rPr>
          <w:color w:val="0B0B0B"/>
          <w:spacing w:val="-12"/>
          <w:sz w:val="21"/>
        </w:rPr>
        <w:t xml:space="preserve"> </w:t>
      </w:r>
      <w:r w:rsidRPr="003F7DC9">
        <w:rPr>
          <w:color w:val="0B0B0B"/>
          <w:sz w:val="21"/>
        </w:rPr>
        <w:t>e</w:t>
      </w:r>
      <w:r w:rsidRPr="003F7DC9">
        <w:rPr>
          <w:color w:val="0B0B0B"/>
          <w:spacing w:val="-14"/>
          <w:sz w:val="21"/>
        </w:rPr>
        <w:t xml:space="preserve"> </w:t>
      </w:r>
      <w:r w:rsidRPr="003F7DC9">
        <w:rPr>
          <w:color w:val="0B0B0B"/>
          <w:sz w:val="21"/>
        </w:rPr>
        <w:t>nei</w:t>
      </w:r>
      <w:r w:rsidRPr="003F7DC9">
        <w:rPr>
          <w:color w:val="0B0B0B"/>
          <w:spacing w:val="-14"/>
          <w:sz w:val="21"/>
        </w:rPr>
        <w:t xml:space="preserve"> </w:t>
      </w:r>
      <w:r w:rsidRPr="003F7DC9">
        <w:rPr>
          <w:color w:val="0B0B0B"/>
          <w:sz w:val="21"/>
        </w:rPr>
        <w:t>Dipartimenti</w:t>
      </w:r>
      <w:r w:rsidRPr="003F7DC9">
        <w:rPr>
          <w:color w:val="0B0B0B"/>
          <w:spacing w:val="-12"/>
          <w:sz w:val="21"/>
        </w:rPr>
        <w:t xml:space="preserve"> </w:t>
      </w:r>
      <w:r w:rsidRPr="003F7DC9">
        <w:rPr>
          <w:color w:val="0B0B0B"/>
          <w:sz w:val="21"/>
        </w:rPr>
        <w:t>di</w:t>
      </w:r>
      <w:r w:rsidRPr="003F7DC9">
        <w:rPr>
          <w:color w:val="0B0B0B"/>
          <w:spacing w:val="-14"/>
          <w:sz w:val="21"/>
        </w:rPr>
        <w:t xml:space="preserve"> </w:t>
      </w:r>
      <w:r w:rsidRPr="003F7DC9">
        <w:rPr>
          <w:color w:val="0B0B0B"/>
          <w:sz w:val="21"/>
        </w:rPr>
        <w:t>Prevenzione</w:t>
      </w:r>
      <w:r w:rsidRPr="003F7DC9">
        <w:rPr>
          <w:color w:val="0B0B0B"/>
          <w:spacing w:val="-13"/>
          <w:sz w:val="21"/>
        </w:rPr>
        <w:t xml:space="preserve"> </w:t>
      </w:r>
      <w:r w:rsidRPr="003F7DC9">
        <w:rPr>
          <w:color w:val="0B0B0B"/>
          <w:sz w:val="21"/>
        </w:rPr>
        <w:t>che</w:t>
      </w:r>
      <w:r w:rsidRPr="003F7DC9">
        <w:rPr>
          <w:color w:val="0B0B0B"/>
          <w:spacing w:val="-14"/>
          <w:sz w:val="21"/>
        </w:rPr>
        <w:t xml:space="preserve"> </w:t>
      </w:r>
      <w:r w:rsidRPr="003F7DC9">
        <w:rPr>
          <w:color w:val="0B0B0B"/>
          <w:sz w:val="21"/>
        </w:rPr>
        <w:t>sono</w:t>
      </w:r>
      <w:r w:rsidRPr="003F7DC9">
        <w:rPr>
          <w:color w:val="0B0B0B"/>
          <w:spacing w:val="-11"/>
          <w:sz w:val="21"/>
        </w:rPr>
        <w:t xml:space="preserve"> </w:t>
      </w:r>
      <w:r w:rsidRPr="003F7DC9">
        <w:rPr>
          <w:color w:val="0B0B0B"/>
          <w:sz w:val="21"/>
        </w:rPr>
        <w:t>a</w:t>
      </w:r>
      <w:r w:rsidRPr="003F7DC9">
        <w:rPr>
          <w:color w:val="0B0B0B"/>
          <w:spacing w:val="-13"/>
          <w:sz w:val="21"/>
        </w:rPr>
        <w:t xml:space="preserve"> </w:t>
      </w:r>
      <w:r w:rsidRPr="003F7DC9">
        <w:rPr>
          <w:color w:val="0B0B0B"/>
          <w:sz w:val="21"/>
        </w:rPr>
        <w:t>pieno</w:t>
      </w:r>
      <w:r w:rsidRPr="003F7DC9">
        <w:rPr>
          <w:color w:val="0B0B0B"/>
          <w:spacing w:val="-14"/>
          <w:sz w:val="21"/>
        </w:rPr>
        <w:t xml:space="preserve"> </w:t>
      </w:r>
      <w:r w:rsidRPr="003F7DC9">
        <w:rPr>
          <w:color w:val="0B0B0B"/>
          <w:sz w:val="21"/>
        </w:rPr>
        <w:t>titolo</w:t>
      </w:r>
      <w:r w:rsidRPr="003F7DC9">
        <w:rPr>
          <w:color w:val="0B0B0B"/>
          <w:spacing w:val="-14"/>
          <w:sz w:val="21"/>
        </w:rPr>
        <w:t xml:space="preserve"> </w:t>
      </w:r>
      <w:r w:rsidRPr="003F7DC9">
        <w:rPr>
          <w:color w:val="0B0B0B"/>
          <w:sz w:val="21"/>
        </w:rPr>
        <w:t>coinvolti</w:t>
      </w:r>
      <w:r w:rsidRPr="003F7DC9">
        <w:rPr>
          <w:color w:val="0B0B0B"/>
          <w:spacing w:val="-13"/>
          <w:sz w:val="21"/>
        </w:rPr>
        <w:t xml:space="preserve"> </w:t>
      </w:r>
      <w:r w:rsidRPr="003F7DC9">
        <w:rPr>
          <w:color w:val="0B0B0B"/>
          <w:sz w:val="21"/>
        </w:rPr>
        <w:t>nel</w:t>
      </w:r>
      <w:r w:rsidRPr="003F7DC9">
        <w:rPr>
          <w:color w:val="0B0B0B"/>
          <w:spacing w:val="-12"/>
          <w:sz w:val="21"/>
        </w:rPr>
        <w:t xml:space="preserve"> </w:t>
      </w:r>
      <w:r w:rsidRPr="003F7DC9">
        <w:rPr>
          <w:color w:val="0B0B0B"/>
          <w:sz w:val="21"/>
        </w:rPr>
        <w:t>monitoraggio</w:t>
      </w:r>
      <w:r w:rsidRPr="003F7DC9">
        <w:rPr>
          <w:color w:val="0B0B0B"/>
          <w:spacing w:val="-14"/>
          <w:sz w:val="21"/>
        </w:rPr>
        <w:t xml:space="preserve"> </w:t>
      </w:r>
      <w:r w:rsidRPr="003F7DC9">
        <w:rPr>
          <w:color w:val="0B0B0B"/>
          <w:sz w:val="21"/>
        </w:rPr>
        <w:t>e</w:t>
      </w:r>
      <w:r w:rsidRPr="003F7DC9">
        <w:rPr>
          <w:color w:val="0B0B0B"/>
          <w:spacing w:val="-12"/>
          <w:sz w:val="21"/>
        </w:rPr>
        <w:t xml:space="preserve"> </w:t>
      </w:r>
      <w:r w:rsidRPr="003F7DC9">
        <w:rPr>
          <w:color w:val="0B0B0B"/>
          <w:sz w:val="21"/>
        </w:rPr>
        <w:t>nella</w:t>
      </w:r>
      <w:r w:rsidRPr="003F7DC9">
        <w:rPr>
          <w:color w:val="0B0B0B"/>
          <w:spacing w:val="-13"/>
          <w:sz w:val="21"/>
        </w:rPr>
        <w:t xml:space="preserve"> </w:t>
      </w:r>
      <w:r w:rsidRPr="003F7DC9">
        <w:rPr>
          <w:color w:val="0B0B0B"/>
          <w:sz w:val="21"/>
        </w:rPr>
        <w:t>risposta a casi sospetti/probabili e confermati di COVID-19 nonché nell’attuare strategie di prevenzione a livello comunitario.</w:t>
      </w:r>
    </w:p>
    <w:p w14:paraId="29939D92" w14:textId="77777777" w:rsidR="004C1BFC" w:rsidRPr="003F7DC9" w:rsidRDefault="004C1BFC" w:rsidP="00356158">
      <w:pPr>
        <w:spacing w:line="259" w:lineRule="auto"/>
        <w:ind w:right="283"/>
        <w:jc w:val="both"/>
        <w:rPr>
          <w:sz w:val="21"/>
        </w:rPr>
        <w:sectPr w:rsidR="004C1BFC" w:rsidRPr="003F7DC9" w:rsidSect="00356158">
          <w:pgSz w:w="11900" w:h="16840"/>
          <w:pgMar w:top="1600" w:right="985" w:bottom="280" w:left="709" w:header="720" w:footer="720" w:gutter="0"/>
          <w:cols w:space="720"/>
        </w:sectPr>
      </w:pPr>
    </w:p>
    <w:p w14:paraId="1F10A995" w14:textId="77777777" w:rsidR="004C1BFC" w:rsidRPr="003F7DC9" w:rsidRDefault="004C1BFC" w:rsidP="00356158">
      <w:pPr>
        <w:pStyle w:val="Corpotesto"/>
        <w:spacing w:before="7"/>
        <w:ind w:right="283"/>
        <w:rPr>
          <w:sz w:val="19"/>
        </w:rPr>
      </w:pPr>
    </w:p>
    <w:p w14:paraId="5D466DCD" w14:textId="34E43D51" w:rsidR="004C1BFC" w:rsidRPr="003F7DC9" w:rsidRDefault="00D9217B" w:rsidP="003D78FA">
      <w:pPr>
        <w:pStyle w:val="Paragrafoelenco"/>
        <w:numPr>
          <w:ilvl w:val="0"/>
          <w:numId w:val="15"/>
        </w:numPr>
        <w:tabs>
          <w:tab w:val="left" w:pos="709"/>
          <w:tab w:val="left" w:pos="1134"/>
        </w:tabs>
        <w:spacing w:before="4" w:line="242" w:lineRule="auto"/>
        <w:ind w:left="709" w:right="566" w:firstLine="0"/>
        <w:jc w:val="both"/>
        <w:rPr>
          <w:b/>
          <w:sz w:val="36"/>
        </w:rPr>
      </w:pPr>
      <w:r w:rsidRPr="003F7DC9">
        <w:rPr>
          <w:b/>
          <w:color w:val="313131"/>
          <w:sz w:val="36"/>
        </w:rPr>
        <w:t>Preparazione alla riapertura delle</w:t>
      </w:r>
      <w:r w:rsidRPr="003F7DC9">
        <w:rPr>
          <w:b/>
          <w:color w:val="313131"/>
          <w:spacing w:val="4"/>
          <w:sz w:val="36"/>
        </w:rPr>
        <w:t xml:space="preserve"> </w:t>
      </w:r>
      <w:r w:rsidRPr="003F7DC9">
        <w:rPr>
          <w:b/>
          <w:color w:val="313131"/>
          <w:sz w:val="36"/>
        </w:rPr>
        <w:t>scuolein relazione alla risposta ad eventuali casi/focolai di COVID-19</w:t>
      </w:r>
    </w:p>
    <w:p w14:paraId="71EF45E9" w14:textId="77777777" w:rsidR="004C1BFC" w:rsidRPr="003F7DC9" w:rsidRDefault="004C1BFC" w:rsidP="00356158">
      <w:pPr>
        <w:pStyle w:val="Corpotesto"/>
        <w:spacing w:before="11"/>
        <w:ind w:right="283"/>
        <w:rPr>
          <w:b/>
          <w:sz w:val="49"/>
        </w:rPr>
      </w:pPr>
    </w:p>
    <w:p w14:paraId="0359DFD4" w14:textId="77777777" w:rsidR="004C1BFC" w:rsidRPr="003F7DC9" w:rsidRDefault="00D9217B" w:rsidP="00356158">
      <w:pPr>
        <w:spacing w:line="259" w:lineRule="auto"/>
        <w:ind w:left="709" w:right="708"/>
        <w:jc w:val="both"/>
        <w:rPr>
          <w:sz w:val="21"/>
        </w:rPr>
      </w:pPr>
      <w:r w:rsidRPr="003F7DC9">
        <w:rPr>
          <w:color w:val="0B0B0B"/>
          <w:sz w:val="21"/>
        </w:rPr>
        <w:t>Ogni scuola deve seguire le indicazioni per la prevenzione dei casi COVID-19 del Ministero della Istruzione (MI), del Ministero della Salute (MdS) e del Comitato Tecnico Scientifico (CTS). In particolare, i seguenti documenti aggiornati rappresentano l’attuale riferimento:</w:t>
      </w:r>
    </w:p>
    <w:p w14:paraId="29EC75F3" w14:textId="77777777" w:rsidR="004C1BFC" w:rsidRPr="003F7DC9" w:rsidRDefault="00D9217B" w:rsidP="00356158">
      <w:pPr>
        <w:spacing w:before="117" w:line="259" w:lineRule="auto"/>
        <w:ind w:left="781" w:right="708"/>
        <w:jc w:val="both"/>
        <w:rPr>
          <w:sz w:val="21"/>
        </w:rPr>
      </w:pPr>
      <w:r w:rsidRPr="003F7DC9">
        <w:rPr>
          <w:b/>
          <w:color w:val="313131"/>
          <w:sz w:val="21"/>
        </w:rPr>
        <w:t>MI</w:t>
      </w:r>
      <w:r w:rsidRPr="003F7DC9">
        <w:rPr>
          <w:color w:val="313131"/>
          <w:sz w:val="21"/>
        </w:rPr>
        <w:t xml:space="preserve">: </w:t>
      </w:r>
      <w:r w:rsidRPr="003F7DC9">
        <w:rPr>
          <w:color w:val="0B0B0B"/>
          <w:sz w:val="21"/>
        </w:rPr>
        <w:t>Documento per la pianificazione delle attività scolastiche, educative e formative in tutte le Istituzioni del Sistema nazionale di Istruzione per l’anno scolastico 2020-2021 (26/6/2020)</w:t>
      </w:r>
    </w:p>
    <w:p w14:paraId="6F75AC03" w14:textId="77777777" w:rsidR="004C1BFC" w:rsidRPr="003F7DC9" w:rsidRDefault="00D9217B" w:rsidP="00356158">
      <w:pPr>
        <w:spacing w:before="117" w:line="259" w:lineRule="auto"/>
        <w:ind w:left="781" w:right="708"/>
        <w:jc w:val="both"/>
        <w:rPr>
          <w:sz w:val="21"/>
        </w:rPr>
      </w:pPr>
      <w:r w:rsidRPr="003F7DC9">
        <w:rPr>
          <w:b/>
          <w:color w:val="313131"/>
          <w:sz w:val="21"/>
        </w:rPr>
        <w:t>CTS</w:t>
      </w:r>
      <w:r w:rsidRPr="003F7DC9">
        <w:rPr>
          <w:color w:val="313131"/>
          <w:sz w:val="21"/>
        </w:rPr>
        <w:t xml:space="preserve">: </w:t>
      </w:r>
      <w:r w:rsidRPr="003F7DC9">
        <w:rPr>
          <w:color w:val="0B0B0B"/>
          <w:sz w:val="21"/>
        </w:rPr>
        <w:t>“Ipotesi di rimodulazione delle misure contenitive nel settore scolastico e le modalità di ripresa delle attività didattiche per il prossimo anno scolastico”, approvato in data 28/5/2020 e successivamente aggiornato il 22/6/2020</w:t>
      </w:r>
    </w:p>
    <w:p w14:paraId="1054ECE6" w14:textId="77777777" w:rsidR="004C1BFC" w:rsidRPr="003F7DC9" w:rsidRDefault="00D9217B" w:rsidP="00356158">
      <w:pPr>
        <w:spacing w:before="117" w:line="259" w:lineRule="auto"/>
        <w:ind w:left="781" w:right="708"/>
        <w:jc w:val="both"/>
        <w:rPr>
          <w:sz w:val="21"/>
        </w:rPr>
      </w:pPr>
      <w:r w:rsidRPr="003F7DC9">
        <w:rPr>
          <w:b/>
          <w:color w:val="313131"/>
          <w:sz w:val="21"/>
        </w:rPr>
        <w:t>Circolare n. 18584 del 29 maggio 2020</w:t>
      </w:r>
      <w:r w:rsidRPr="003F7DC9">
        <w:rPr>
          <w:color w:val="313131"/>
          <w:sz w:val="21"/>
        </w:rPr>
        <w:t xml:space="preserve">: </w:t>
      </w:r>
      <w:r w:rsidRPr="003F7DC9">
        <w:rPr>
          <w:color w:val="0B0B0B"/>
          <w:sz w:val="21"/>
        </w:rPr>
        <w:t>“Ricerca e gestione dei contatti di casi COVID-19 (</w:t>
      </w:r>
      <w:r w:rsidRPr="003F7DC9">
        <w:rPr>
          <w:i/>
          <w:color w:val="0B0B0B"/>
          <w:sz w:val="21"/>
        </w:rPr>
        <w:t>contact tracing</w:t>
      </w:r>
      <w:r w:rsidRPr="003F7DC9">
        <w:rPr>
          <w:color w:val="0B0B0B"/>
          <w:sz w:val="21"/>
        </w:rPr>
        <w:t>) ed App IMMUNI”</w:t>
      </w:r>
    </w:p>
    <w:p w14:paraId="2510E622" w14:textId="77777777" w:rsidR="004C1BFC" w:rsidRPr="003F7DC9" w:rsidRDefault="00D9217B" w:rsidP="00356158">
      <w:pPr>
        <w:pStyle w:val="Titolo9"/>
        <w:spacing w:before="116" w:line="259" w:lineRule="auto"/>
        <w:ind w:right="708" w:firstLine="0"/>
        <w:rPr>
          <w:rFonts w:ascii="Times New Roman" w:hAnsi="Times New Roman" w:cs="Times New Roman"/>
        </w:rPr>
      </w:pPr>
      <w:r w:rsidRPr="003F7DC9">
        <w:rPr>
          <w:rFonts w:ascii="Times New Roman" w:hAnsi="Times New Roman" w:cs="Times New Roman"/>
          <w:b/>
          <w:color w:val="313131"/>
        </w:rPr>
        <w:t>Rapporto</w:t>
      </w:r>
      <w:r w:rsidRPr="003F7DC9">
        <w:rPr>
          <w:rFonts w:ascii="Times New Roman" w:hAnsi="Times New Roman" w:cs="Times New Roman"/>
          <w:b/>
          <w:color w:val="313131"/>
          <w:spacing w:val="-9"/>
        </w:rPr>
        <w:t xml:space="preserve"> </w:t>
      </w:r>
      <w:r w:rsidRPr="003F7DC9">
        <w:rPr>
          <w:rFonts w:ascii="Times New Roman" w:hAnsi="Times New Roman" w:cs="Times New Roman"/>
          <w:b/>
          <w:color w:val="313131"/>
        </w:rPr>
        <w:t>ISS</w:t>
      </w:r>
      <w:r w:rsidRPr="003F7DC9">
        <w:rPr>
          <w:rFonts w:ascii="Times New Roman" w:hAnsi="Times New Roman" w:cs="Times New Roman"/>
          <w:b/>
          <w:color w:val="313131"/>
          <w:spacing w:val="-8"/>
        </w:rPr>
        <w:t xml:space="preserve"> </w:t>
      </w:r>
      <w:r w:rsidRPr="003F7DC9">
        <w:rPr>
          <w:rFonts w:ascii="Times New Roman" w:hAnsi="Times New Roman" w:cs="Times New Roman"/>
          <w:b/>
          <w:color w:val="313131"/>
        </w:rPr>
        <w:t>COVID-19</w:t>
      </w:r>
      <w:r w:rsidRPr="003F7DC9">
        <w:rPr>
          <w:rFonts w:ascii="Times New Roman" w:hAnsi="Times New Roman" w:cs="Times New Roman"/>
          <w:b/>
          <w:color w:val="313131"/>
          <w:spacing w:val="-9"/>
        </w:rPr>
        <w:t xml:space="preserve"> </w:t>
      </w:r>
      <w:r w:rsidRPr="003F7DC9">
        <w:rPr>
          <w:rFonts w:ascii="Times New Roman" w:hAnsi="Times New Roman" w:cs="Times New Roman"/>
          <w:b/>
          <w:color w:val="313131"/>
        </w:rPr>
        <w:t>n.</w:t>
      </w:r>
      <w:r w:rsidRPr="003F7DC9">
        <w:rPr>
          <w:rFonts w:ascii="Times New Roman" w:hAnsi="Times New Roman" w:cs="Times New Roman"/>
          <w:b/>
          <w:color w:val="313131"/>
          <w:spacing w:val="-9"/>
        </w:rPr>
        <w:t xml:space="preserve"> </w:t>
      </w:r>
      <w:r w:rsidRPr="003F7DC9">
        <w:rPr>
          <w:rFonts w:ascii="Times New Roman" w:hAnsi="Times New Roman" w:cs="Times New Roman"/>
          <w:b/>
          <w:color w:val="313131"/>
        </w:rPr>
        <w:t>1/2020</w:t>
      </w:r>
      <w:r w:rsidRPr="003F7DC9">
        <w:rPr>
          <w:rFonts w:ascii="Times New Roman" w:hAnsi="Times New Roman" w:cs="Times New Roman"/>
          <w:b/>
          <w:color w:val="313131"/>
          <w:spacing w:val="-7"/>
        </w:rPr>
        <w:t xml:space="preserve"> </w:t>
      </w:r>
      <w:r w:rsidRPr="003F7DC9">
        <w:rPr>
          <w:rFonts w:ascii="Times New Roman" w:hAnsi="Times New Roman" w:cs="Times New Roman"/>
          <w:b/>
          <w:color w:val="313131"/>
        </w:rPr>
        <w:t>Rev.</w:t>
      </w:r>
      <w:r w:rsidRPr="003F7DC9">
        <w:rPr>
          <w:rFonts w:ascii="Times New Roman" w:hAnsi="Times New Roman" w:cs="Times New Roman"/>
          <w:b/>
          <w:color w:val="313131"/>
          <w:spacing w:val="-9"/>
        </w:rPr>
        <w:t xml:space="preserve"> </w:t>
      </w:r>
      <w:r w:rsidRPr="003F7DC9">
        <w:rPr>
          <w:rFonts w:ascii="Times New Roman" w:hAnsi="Times New Roman" w:cs="Times New Roman"/>
          <w:color w:val="0B0B0B"/>
        </w:rPr>
        <w:t>Indicazioni</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ad</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interim</w:t>
      </w:r>
      <w:r w:rsidRPr="003F7DC9">
        <w:rPr>
          <w:rFonts w:ascii="Times New Roman" w:hAnsi="Times New Roman" w:cs="Times New Roman"/>
          <w:color w:val="0B0B0B"/>
          <w:spacing w:val="-8"/>
        </w:rPr>
        <w:t xml:space="preserve"> </w:t>
      </w:r>
      <w:r w:rsidRPr="003F7DC9">
        <w:rPr>
          <w:rFonts w:ascii="Times New Roman" w:hAnsi="Times New Roman" w:cs="Times New Roman"/>
          <w:color w:val="0B0B0B"/>
        </w:rPr>
        <w:t>per</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l’effettuazione</w:t>
      </w:r>
      <w:r w:rsidRPr="003F7DC9">
        <w:rPr>
          <w:rFonts w:ascii="Times New Roman" w:hAnsi="Times New Roman" w:cs="Times New Roman"/>
          <w:color w:val="0B0B0B"/>
          <w:spacing w:val="-8"/>
        </w:rPr>
        <w:t xml:space="preserve"> </w:t>
      </w:r>
      <w:r w:rsidRPr="003F7DC9">
        <w:rPr>
          <w:rFonts w:ascii="Times New Roman" w:hAnsi="Times New Roman" w:cs="Times New Roman"/>
          <w:color w:val="0B0B0B"/>
        </w:rPr>
        <w:t>dell’isolamento</w:t>
      </w:r>
      <w:r w:rsidRPr="003F7DC9">
        <w:rPr>
          <w:rFonts w:ascii="Times New Roman" w:hAnsi="Times New Roman" w:cs="Times New Roman"/>
          <w:color w:val="0B0B0B"/>
          <w:spacing w:val="-8"/>
        </w:rPr>
        <w:t xml:space="preserve"> </w:t>
      </w:r>
      <w:r w:rsidRPr="003F7DC9">
        <w:rPr>
          <w:rFonts w:ascii="Times New Roman" w:hAnsi="Times New Roman" w:cs="Times New Roman"/>
          <w:color w:val="0B0B0B"/>
        </w:rPr>
        <w:t>e</w:t>
      </w:r>
      <w:r w:rsidRPr="003F7DC9">
        <w:rPr>
          <w:rFonts w:ascii="Times New Roman" w:hAnsi="Times New Roman" w:cs="Times New Roman"/>
          <w:color w:val="0B0B0B"/>
          <w:spacing w:val="-7"/>
        </w:rPr>
        <w:t xml:space="preserve"> </w:t>
      </w:r>
      <w:r w:rsidRPr="003F7DC9">
        <w:rPr>
          <w:rFonts w:ascii="Times New Roman" w:hAnsi="Times New Roman" w:cs="Times New Roman"/>
          <w:color w:val="0B0B0B"/>
        </w:rPr>
        <w:t>della assistenza sanitaria domiciliare nell’attuale contesto COVID-19. Versione del 24 luglio</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2020.</w:t>
      </w:r>
    </w:p>
    <w:p w14:paraId="14597122" w14:textId="77777777" w:rsidR="004C1BFC" w:rsidRPr="003F7DC9" w:rsidRDefault="00D9217B" w:rsidP="00356158">
      <w:pPr>
        <w:spacing w:before="117"/>
        <w:ind w:left="709" w:right="708"/>
        <w:jc w:val="both"/>
        <w:rPr>
          <w:sz w:val="21"/>
        </w:rPr>
      </w:pPr>
      <w:r w:rsidRPr="003F7DC9">
        <w:rPr>
          <w:color w:val="0B0B0B"/>
          <w:sz w:val="21"/>
        </w:rPr>
        <w:t>Ai fini dell’identificazione precoce dei casi sospetti è necessario prevedere:</w:t>
      </w:r>
    </w:p>
    <w:p w14:paraId="4655E378" w14:textId="77777777" w:rsidR="004C1BFC" w:rsidRPr="003F7DC9" w:rsidRDefault="00D9217B" w:rsidP="00356158">
      <w:pPr>
        <w:pStyle w:val="Paragrafoelenco"/>
        <w:numPr>
          <w:ilvl w:val="1"/>
          <w:numId w:val="15"/>
        </w:numPr>
        <w:tabs>
          <w:tab w:val="left" w:pos="782"/>
        </w:tabs>
        <w:spacing w:before="135"/>
        <w:ind w:right="708" w:firstLine="0"/>
        <w:rPr>
          <w:sz w:val="21"/>
        </w:rPr>
      </w:pPr>
      <w:r w:rsidRPr="003F7DC9">
        <w:rPr>
          <w:color w:val="0B0B0B"/>
          <w:sz w:val="21"/>
        </w:rPr>
        <w:t>un sistema di monitoraggio dello stato di salute degli alunni e del personale</w:t>
      </w:r>
      <w:r w:rsidRPr="003F7DC9">
        <w:rPr>
          <w:color w:val="0B0B0B"/>
          <w:spacing w:val="-10"/>
          <w:sz w:val="21"/>
        </w:rPr>
        <w:t xml:space="preserve"> </w:t>
      </w:r>
      <w:r w:rsidRPr="003F7DC9">
        <w:rPr>
          <w:color w:val="0B0B0B"/>
          <w:sz w:val="21"/>
        </w:rPr>
        <w:t>scolastico;</w:t>
      </w:r>
    </w:p>
    <w:p w14:paraId="68043C52" w14:textId="77777777" w:rsidR="004C1BFC" w:rsidRPr="003F7DC9" w:rsidRDefault="00D9217B" w:rsidP="00356158">
      <w:pPr>
        <w:pStyle w:val="Paragrafoelenco"/>
        <w:numPr>
          <w:ilvl w:val="1"/>
          <w:numId w:val="15"/>
        </w:numPr>
        <w:tabs>
          <w:tab w:val="left" w:pos="782"/>
        </w:tabs>
        <w:spacing w:before="77" w:line="259" w:lineRule="auto"/>
        <w:ind w:right="708" w:firstLine="0"/>
        <w:rPr>
          <w:sz w:val="21"/>
        </w:rPr>
      </w:pPr>
      <w:r w:rsidRPr="003F7DC9">
        <w:rPr>
          <w:color w:val="0B0B0B"/>
          <w:sz w:val="21"/>
        </w:rPr>
        <w:t>il coinvolgimento delle famiglie nell’effettuare il controllo della temperatura corporea del bambino/studente a casa ogni giorno prima di recarsi al servizio educativo dell’infanzia o a</w:t>
      </w:r>
      <w:r w:rsidRPr="003F7DC9">
        <w:rPr>
          <w:color w:val="0B0B0B"/>
          <w:spacing w:val="-27"/>
          <w:sz w:val="21"/>
        </w:rPr>
        <w:t xml:space="preserve"> </w:t>
      </w:r>
      <w:r w:rsidRPr="003F7DC9">
        <w:rPr>
          <w:color w:val="0B0B0B"/>
          <w:sz w:val="21"/>
        </w:rPr>
        <w:t>scuola;</w:t>
      </w:r>
    </w:p>
    <w:p w14:paraId="058B0BCE" w14:textId="77777777" w:rsidR="004C1BFC" w:rsidRPr="003F7DC9" w:rsidRDefault="00D9217B" w:rsidP="00356158">
      <w:pPr>
        <w:pStyle w:val="Paragrafoelenco"/>
        <w:numPr>
          <w:ilvl w:val="1"/>
          <w:numId w:val="15"/>
        </w:numPr>
        <w:tabs>
          <w:tab w:val="left" w:pos="782"/>
        </w:tabs>
        <w:spacing w:before="59" w:line="259" w:lineRule="auto"/>
        <w:ind w:right="708" w:firstLine="0"/>
        <w:rPr>
          <w:sz w:val="21"/>
        </w:rPr>
      </w:pPr>
      <w:r w:rsidRPr="003F7DC9">
        <w:rPr>
          <w:color w:val="0B0B0B"/>
          <w:sz w:val="21"/>
        </w:rPr>
        <w:t>la misurazione della temperatura corporea al bisogno (es. malore a scuola di uno studente o di un operatore</w:t>
      </w:r>
      <w:r w:rsidRPr="003F7DC9">
        <w:rPr>
          <w:color w:val="0B0B0B"/>
          <w:spacing w:val="-11"/>
          <w:sz w:val="21"/>
        </w:rPr>
        <w:t xml:space="preserve"> </w:t>
      </w:r>
      <w:r w:rsidRPr="003F7DC9">
        <w:rPr>
          <w:color w:val="0B0B0B"/>
          <w:sz w:val="21"/>
        </w:rPr>
        <w:t>scolastico),</w:t>
      </w:r>
      <w:r w:rsidRPr="003F7DC9">
        <w:rPr>
          <w:color w:val="0B0B0B"/>
          <w:spacing w:val="-11"/>
          <w:sz w:val="21"/>
        </w:rPr>
        <w:t xml:space="preserve"> </w:t>
      </w:r>
      <w:r w:rsidRPr="003F7DC9">
        <w:rPr>
          <w:color w:val="0B0B0B"/>
          <w:sz w:val="21"/>
        </w:rPr>
        <w:t>da</w:t>
      </w:r>
      <w:r w:rsidRPr="003F7DC9">
        <w:rPr>
          <w:color w:val="0B0B0B"/>
          <w:spacing w:val="-10"/>
          <w:sz w:val="21"/>
        </w:rPr>
        <w:t xml:space="preserve"> </w:t>
      </w:r>
      <w:r w:rsidRPr="003F7DC9">
        <w:rPr>
          <w:color w:val="0B0B0B"/>
          <w:sz w:val="21"/>
        </w:rPr>
        <w:t>parte</w:t>
      </w:r>
      <w:r w:rsidRPr="003F7DC9">
        <w:rPr>
          <w:color w:val="0B0B0B"/>
          <w:spacing w:val="-11"/>
          <w:sz w:val="21"/>
        </w:rPr>
        <w:t xml:space="preserve"> </w:t>
      </w:r>
      <w:r w:rsidRPr="003F7DC9">
        <w:rPr>
          <w:color w:val="0B0B0B"/>
          <w:sz w:val="21"/>
        </w:rPr>
        <w:t>del</w:t>
      </w:r>
      <w:r w:rsidRPr="003F7DC9">
        <w:rPr>
          <w:color w:val="0B0B0B"/>
          <w:spacing w:val="-10"/>
          <w:sz w:val="21"/>
        </w:rPr>
        <w:t xml:space="preserve"> </w:t>
      </w:r>
      <w:r w:rsidRPr="003F7DC9">
        <w:rPr>
          <w:color w:val="0B0B0B"/>
          <w:sz w:val="21"/>
        </w:rPr>
        <w:t>personale</w:t>
      </w:r>
      <w:r w:rsidRPr="003F7DC9">
        <w:rPr>
          <w:color w:val="0B0B0B"/>
          <w:spacing w:val="-11"/>
          <w:sz w:val="21"/>
        </w:rPr>
        <w:t xml:space="preserve"> </w:t>
      </w:r>
      <w:r w:rsidRPr="003F7DC9">
        <w:rPr>
          <w:color w:val="0B0B0B"/>
          <w:sz w:val="21"/>
        </w:rPr>
        <w:t>scolastico</w:t>
      </w:r>
      <w:r w:rsidRPr="003F7DC9">
        <w:rPr>
          <w:color w:val="0B0B0B"/>
          <w:spacing w:val="-9"/>
          <w:sz w:val="21"/>
        </w:rPr>
        <w:t xml:space="preserve"> </w:t>
      </w:r>
      <w:r w:rsidRPr="003F7DC9">
        <w:rPr>
          <w:color w:val="0B0B0B"/>
          <w:sz w:val="21"/>
        </w:rPr>
        <w:t>individuato,</w:t>
      </w:r>
      <w:r w:rsidRPr="003F7DC9">
        <w:rPr>
          <w:color w:val="0B0B0B"/>
          <w:spacing w:val="-11"/>
          <w:sz w:val="21"/>
        </w:rPr>
        <w:t xml:space="preserve"> </w:t>
      </w:r>
      <w:r w:rsidRPr="003F7DC9">
        <w:rPr>
          <w:color w:val="0B0B0B"/>
          <w:sz w:val="21"/>
        </w:rPr>
        <w:t>mediante</w:t>
      </w:r>
      <w:r w:rsidRPr="003F7DC9">
        <w:rPr>
          <w:color w:val="0B0B0B"/>
          <w:spacing w:val="-11"/>
          <w:sz w:val="21"/>
        </w:rPr>
        <w:t xml:space="preserve"> </w:t>
      </w:r>
      <w:r w:rsidRPr="003F7DC9">
        <w:rPr>
          <w:color w:val="0B0B0B"/>
          <w:sz w:val="21"/>
        </w:rPr>
        <w:t>l’uso</w:t>
      </w:r>
      <w:r w:rsidRPr="003F7DC9">
        <w:rPr>
          <w:color w:val="0B0B0B"/>
          <w:spacing w:val="-9"/>
          <w:sz w:val="21"/>
        </w:rPr>
        <w:t xml:space="preserve"> </w:t>
      </w:r>
      <w:r w:rsidRPr="003F7DC9">
        <w:rPr>
          <w:color w:val="0B0B0B"/>
          <w:sz w:val="21"/>
        </w:rPr>
        <w:t>di</w:t>
      </w:r>
      <w:r w:rsidRPr="003F7DC9">
        <w:rPr>
          <w:color w:val="0B0B0B"/>
          <w:spacing w:val="-11"/>
          <w:sz w:val="21"/>
        </w:rPr>
        <w:t xml:space="preserve"> </w:t>
      </w:r>
      <w:r w:rsidRPr="003F7DC9">
        <w:rPr>
          <w:color w:val="0B0B0B"/>
          <w:sz w:val="21"/>
        </w:rPr>
        <w:t>termometri</w:t>
      </w:r>
      <w:r w:rsidRPr="003F7DC9">
        <w:rPr>
          <w:color w:val="0B0B0B"/>
          <w:spacing w:val="-11"/>
          <w:sz w:val="21"/>
        </w:rPr>
        <w:t xml:space="preserve"> </w:t>
      </w:r>
      <w:r w:rsidRPr="003F7DC9">
        <w:rPr>
          <w:color w:val="0B0B0B"/>
          <w:sz w:val="21"/>
        </w:rPr>
        <w:t>che non prevedono il contatto che andranno preventivamente</w:t>
      </w:r>
      <w:r w:rsidRPr="003F7DC9">
        <w:rPr>
          <w:color w:val="0B0B0B"/>
          <w:spacing w:val="-2"/>
          <w:sz w:val="21"/>
        </w:rPr>
        <w:t xml:space="preserve"> </w:t>
      </w:r>
      <w:r w:rsidRPr="003F7DC9">
        <w:rPr>
          <w:color w:val="0B0B0B"/>
          <w:sz w:val="21"/>
        </w:rPr>
        <w:t>reperiti;</w:t>
      </w:r>
    </w:p>
    <w:p w14:paraId="42509489" w14:textId="77777777" w:rsidR="004C1BFC" w:rsidRPr="003F7DC9" w:rsidRDefault="00D9217B" w:rsidP="00356158">
      <w:pPr>
        <w:pStyle w:val="Paragrafoelenco"/>
        <w:numPr>
          <w:ilvl w:val="1"/>
          <w:numId w:val="15"/>
        </w:numPr>
        <w:tabs>
          <w:tab w:val="left" w:pos="782"/>
        </w:tabs>
        <w:spacing w:before="60"/>
        <w:ind w:right="708" w:firstLine="0"/>
        <w:rPr>
          <w:sz w:val="21"/>
        </w:rPr>
      </w:pPr>
      <w:r w:rsidRPr="003F7DC9">
        <w:rPr>
          <w:color w:val="0B0B0B"/>
          <w:sz w:val="21"/>
        </w:rPr>
        <w:t>la</w:t>
      </w:r>
      <w:r w:rsidRPr="003F7DC9">
        <w:rPr>
          <w:color w:val="0B0B0B"/>
          <w:spacing w:val="-7"/>
          <w:sz w:val="21"/>
        </w:rPr>
        <w:t xml:space="preserve"> </w:t>
      </w:r>
      <w:r w:rsidRPr="003F7DC9">
        <w:rPr>
          <w:color w:val="0B0B0B"/>
          <w:sz w:val="21"/>
        </w:rPr>
        <w:t>collaborazione</w:t>
      </w:r>
      <w:r w:rsidRPr="003F7DC9">
        <w:rPr>
          <w:color w:val="0B0B0B"/>
          <w:spacing w:val="-5"/>
          <w:sz w:val="21"/>
        </w:rPr>
        <w:t xml:space="preserve"> </w:t>
      </w:r>
      <w:r w:rsidRPr="003F7DC9">
        <w:rPr>
          <w:color w:val="0B0B0B"/>
          <w:sz w:val="21"/>
        </w:rPr>
        <w:t>dei</w:t>
      </w:r>
      <w:r w:rsidRPr="003F7DC9">
        <w:rPr>
          <w:color w:val="0B0B0B"/>
          <w:spacing w:val="-6"/>
          <w:sz w:val="21"/>
        </w:rPr>
        <w:t xml:space="preserve"> </w:t>
      </w:r>
      <w:r w:rsidRPr="003F7DC9">
        <w:rPr>
          <w:color w:val="0B0B0B"/>
          <w:sz w:val="21"/>
        </w:rPr>
        <w:t>genitori</w:t>
      </w:r>
      <w:r w:rsidRPr="003F7DC9">
        <w:rPr>
          <w:color w:val="0B0B0B"/>
          <w:spacing w:val="-6"/>
          <w:sz w:val="21"/>
        </w:rPr>
        <w:t xml:space="preserve"> </w:t>
      </w:r>
      <w:r w:rsidRPr="003F7DC9">
        <w:rPr>
          <w:color w:val="0B0B0B"/>
          <w:sz w:val="21"/>
        </w:rPr>
        <w:t>nel</w:t>
      </w:r>
      <w:r w:rsidRPr="003F7DC9">
        <w:rPr>
          <w:color w:val="0B0B0B"/>
          <w:spacing w:val="-6"/>
          <w:sz w:val="21"/>
        </w:rPr>
        <w:t xml:space="preserve"> </w:t>
      </w:r>
      <w:r w:rsidRPr="003F7DC9">
        <w:rPr>
          <w:color w:val="0B0B0B"/>
          <w:sz w:val="21"/>
        </w:rPr>
        <w:t>contattare</w:t>
      </w:r>
      <w:r w:rsidRPr="003F7DC9">
        <w:rPr>
          <w:color w:val="0B0B0B"/>
          <w:spacing w:val="-6"/>
          <w:sz w:val="21"/>
        </w:rPr>
        <w:t xml:space="preserve"> </w:t>
      </w:r>
      <w:r w:rsidRPr="003F7DC9">
        <w:rPr>
          <w:color w:val="0B0B0B"/>
          <w:sz w:val="21"/>
        </w:rPr>
        <w:t>il</w:t>
      </w:r>
      <w:r w:rsidRPr="003F7DC9">
        <w:rPr>
          <w:color w:val="0B0B0B"/>
          <w:spacing w:val="-7"/>
          <w:sz w:val="21"/>
        </w:rPr>
        <w:t xml:space="preserve"> </w:t>
      </w:r>
      <w:r w:rsidRPr="003F7DC9">
        <w:rPr>
          <w:color w:val="0B0B0B"/>
          <w:sz w:val="21"/>
        </w:rPr>
        <w:t>proprio</w:t>
      </w:r>
      <w:r w:rsidRPr="003F7DC9">
        <w:rPr>
          <w:color w:val="0B0B0B"/>
          <w:spacing w:val="-5"/>
          <w:sz w:val="21"/>
        </w:rPr>
        <w:t xml:space="preserve"> </w:t>
      </w:r>
      <w:r w:rsidRPr="003F7DC9">
        <w:rPr>
          <w:color w:val="0B0B0B"/>
          <w:sz w:val="21"/>
        </w:rPr>
        <w:t>medico</w:t>
      </w:r>
      <w:r w:rsidRPr="003F7DC9">
        <w:rPr>
          <w:color w:val="0B0B0B"/>
          <w:spacing w:val="-6"/>
          <w:sz w:val="21"/>
        </w:rPr>
        <w:t xml:space="preserve"> </w:t>
      </w:r>
      <w:r w:rsidRPr="003F7DC9">
        <w:rPr>
          <w:color w:val="0B0B0B"/>
          <w:sz w:val="21"/>
        </w:rPr>
        <w:t>curante</w:t>
      </w:r>
      <w:r w:rsidRPr="003F7DC9">
        <w:rPr>
          <w:color w:val="0B0B0B"/>
          <w:spacing w:val="-6"/>
          <w:sz w:val="21"/>
        </w:rPr>
        <w:t xml:space="preserve"> </w:t>
      </w:r>
      <w:r w:rsidRPr="003F7DC9">
        <w:rPr>
          <w:color w:val="0B0B0B"/>
          <w:sz w:val="21"/>
        </w:rPr>
        <w:t>(PLS</w:t>
      </w:r>
      <w:r w:rsidRPr="003F7DC9">
        <w:rPr>
          <w:color w:val="0B0B0B"/>
          <w:spacing w:val="-5"/>
          <w:sz w:val="21"/>
        </w:rPr>
        <w:t xml:space="preserve"> </w:t>
      </w:r>
      <w:r w:rsidRPr="003F7DC9">
        <w:rPr>
          <w:color w:val="0B0B0B"/>
          <w:sz w:val="21"/>
        </w:rPr>
        <w:t>o</w:t>
      </w:r>
      <w:r w:rsidRPr="003F7DC9">
        <w:rPr>
          <w:color w:val="0B0B0B"/>
          <w:spacing w:val="-6"/>
          <w:sz w:val="21"/>
        </w:rPr>
        <w:t xml:space="preserve"> </w:t>
      </w:r>
      <w:r w:rsidRPr="003F7DC9">
        <w:rPr>
          <w:color w:val="0B0B0B"/>
          <w:sz w:val="21"/>
        </w:rPr>
        <w:t>MMG)</w:t>
      </w:r>
      <w:r w:rsidRPr="003F7DC9">
        <w:rPr>
          <w:color w:val="0B0B0B"/>
          <w:spacing w:val="-6"/>
          <w:sz w:val="21"/>
        </w:rPr>
        <w:t xml:space="preserve"> </w:t>
      </w:r>
      <w:r w:rsidRPr="003F7DC9">
        <w:rPr>
          <w:color w:val="0B0B0B"/>
          <w:sz w:val="21"/>
        </w:rPr>
        <w:t>per</w:t>
      </w:r>
      <w:r w:rsidRPr="003F7DC9">
        <w:rPr>
          <w:color w:val="0B0B0B"/>
          <w:spacing w:val="-6"/>
          <w:sz w:val="21"/>
        </w:rPr>
        <w:t xml:space="preserve"> </w:t>
      </w:r>
      <w:r w:rsidRPr="003F7DC9">
        <w:rPr>
          <w:color w:val="0B0B0B"/>
          <w:sz w:val="21"/>
        </w:rPr>
        <w:t>le</w:t>
      </w:r>
      <w:r w:rsidRPr="003F7DC9">
        <w:rPr>
          <w:color w:val="0B0B0B"/>
          <w:spacing w:val="-6"/>
          <w:sz w:val="21"/>
        </w:rPr>
        <w:t xml:space="preserve"> </w:t>
      </w:r>
      <w:r w:rsidRPr="003F7DC9">
        <w:rPr>
          <w:color w:val="0B0B0B"/>
          <w:sz w:val="21"/>
        </w:rPr>
        <w:t>operatività connesse alla valutazione clinica e all’eventuale prescrizione del tampone</w:t>
      </w:r>
      <w:r w:rsidRPr="003F7DC9">
        <w:rPr>
          <w:color w:val="0B0B0B"/>
          <w:spacing w:val="-11"/>
          <w:sz w:val="21"/>
        </w:rPr>
        <w:t xml:space="preserve"> </w:t>
      </w:r>
      <w:r w:rsidRPr="003F7DC9">
        <w:rPr>
          <w:color w:val="0B0B0B"/>
          <w:sz w:val="21"/>
        </w:rPr>
        <w:t>naso-faringeo.</w:t>
      </w:r>
    </w:p>
    <w:p w14:paraId="285F162D" w14:textId="77777777" w:rsidR="004C1BFC" w:rsidRPr="003F7DC9" w:rsidRDefault="004C1BFC" w:rsidP="00356158">
      <w:pPr>
        <w:pStyle w:val="Corpotesto"/>
        <w:spacing w:before="4"/>
        <w:ind w:right="708"/>
      </w:pPr>
    </w:p>
    <w:p w14:paraId="62E27DFC" w14:textId="77777777" w:rsidR="004C1BFC" w:rsidRPr="003F7DC9" w:rsidRDefault="00D9217B" w:rsidP="00356158">
      <w:pPr>
        <w:spacing w:line="259" w:lineRule="auto"/>
        <w:ind w:left="709" w:right="708"/>
        <w:jc w:val="both"/>
        <w:rPr>
          <w:sz w:val="21"/>
        </w:rPr>
      </w:pPr>
      <w:r w:rsidRPr="003F7DC9">
        <w:rPr>
          <w:color w:val="0B0B0B"/>
          <w:sz w:val="21"/>
        </w:rPr>
        <w:t>È inoltre necessario approntare un sistema flessibile per la gestione della numerosità delle assenze per classe</w:t>
      </w:r>
      <w:r w:rsidRPr="003F7DC9">
        <w:rPr>
          <w:color w:val="0B0B0B"/>
          <w:spacing w:val="-9"/>
          <w:sz w:val="21"/>
        </w:rPr>
        <w:t xml:space="preserve"> </w:t>
      </w:r>
      <w:r w:rsidRPr="003F7DC9">
        <w:rPr>
          <w:color w:val="0B0B0B"/>
          <w:sz w:val="21"/>
        </w:rPr>
        <w:t>che</w:t>
      </w:r>
      <w:r w:rsidRPr="003F7DC9">
        <w:rPr>
          <w:color w:val="0B0B0B"/>
          <w:spacing w:val="-8"/>
          <w:sz w:val="21"/>
        </w:rPr>
        <w:t xml:space="preserve"> </w:t>
      </w:r>
      <w:r w:rsidRPr="003F7DC9">
        <w:rPr>
          <w:color w:val="0B0B0B"/>
          <w:sz w:val="21"/>
        </w:rPr>
        <w:t>possa</w:t>
      </w:r>
      <w:r w:rsidRPr="003F7DC9">
        <w:rPr>
          <w:color w:val="0B0B0B"/>
          <w:spacing w:val="-9"/>
          <w:sz w:val="21"/>
        </w:rPr>
        <w:t xml:space="preserve"> </w:t>
      </w:r>
      <w:r w:rsidRPr="003F7DC9">
        <w:rPr>
          <w:color w:val="0B0B0B"/>
          <w:sz w:val="21"/>
        </w:rPr>
        <w:t>essere</w:t>
      </w:r>
      <w:r w:rsidRPr="003F7DC9">
        <w:rPr>
          <w:color w:val="0B0B0B"/>
          <w:spacing w:val="-8"/>
          <w:sz w:val="21"/>
        </w:rPr>
        <w:t xml:space="preserve"> </w:t>
      </w:r>
      <w:r w:rsidRPr="003F7DC9">
        <w:rPr>
          <w:color w:val="0B0B0B"/>
          <w:sz w:val="21"/>
        </w:rPr>
        <w:t>utilizzato</w:t>
      </w:r>
      <w:r w:rsidRPr="003F7DC9">
        <w:rPr>
          <w:color w:val="0B0B0B"/>
          <w:spacing w:val="-7"/>
          <w:sz w:val="21"/>
        </w:rPr>
        <w:t xml:space="preserve"> </w:t>
      </w:r>
      <w:r w:rsidRPr="003F7DC9">
        <w:rPr>
          <w:color w:val="0B0B0B"/>
          <w:sz w:val="21"/>
        </w:rPr>
        <w:t>per</w:t>
      </w:r>
      <w:r w:rsidRPr="003F7DC9">
        <w:rPr>
          <w:color w:val="0B0B0B"/>
          <w:spacing w:val="-8"/>
          <w:sz w:val="21"/>
        </w:rPr>
        <w:t xml:space="preserve"> </w:t>
      </w:r>
      <w:r w:rsidRPr="003F7DC9">
        <w:rPr>
          <w:color w:val="0B0B0B"/>
          <w:sz w:val="21"/>
        </w:rPr>
        <w:t>identificare</w:t>
      </w:r>
      <w:r w:rsidRPr="003F7DC9">
        <w:rPr>
          <w:color w:val="0B0B0B"/>
          <w:spacing w:val="-5"/>
          <w:sz w:val="21"/>
        </w:rPr>
        <w:t xml:space="preserve"> </w:t>
      </w:r>
      <w:r w:rsidRPr="003F7DC9">
        <w:rPr>
          <w:color w:val="0B0B0B"/>
          <w:sz w:val="21"/>
        </w:rPr>
        <w:t>situazioni</w:t>
      </w:r>
      <w:r w:rsidRPr="003F7DC9">
        <w:rPr>
          <w:color w:val="0B0B0B"/>
          <w:spacing w:val="-8"/>
          <w:sz w:val="21"/>
        </w:rPr>
        <w:t xml:space="preserve"> </w:t>
      </w:r>
      <w:r w:rsidRPr="003F7DC9">
        <w:rPr>
          <w:color w:val="0B0B0B"/>
          <w:sz w:val="21"/>
        </w:rPr>
        <w:t>anomale</w:t>
      </w:r>
      <w:r w:rsidRPr="003F7DC9">
        <w:rPr>
          <w:color w:val="0B0B0B"/>
          <w:spacing w:val="-8"/>
          <w:sz w:val="21"/>
        </w:rPr>
        <w:t xml:space="preserve"> </w:t>
      </w:r>
      <w:r w:rsidRPr="003F7DC9">
        <w:rPr>
          <w:color w:val="0B0B0B"/>
          <w:sz w:val="21"/>
        </w:rPr>
        <w:t>per</w:t>
      </w:r>
      <w:r w:rsidRPr="003F7DC9">
        <w:rPr>
          <w:color w:val="0B0B0B"/>
          <w:spacing w:val="-9"/>
          <w:sz w:val="21"/>
        </w:rPr>
        <w:t xml:space="preserve"> </w:t>
      </w:r>
      <w:r w:rsidRPr="003F7DC9">
        <w:rPr>
          <w:color w:val="0B0B0B"/>
          <w:sz w:val="21"/>
        </w:rPr>
        <w:t>eccesso</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assenze,</w:t>
      </w:r>
      <w:r w:rsidRPr="003F7DC9">
        <w:rPr>
          <w:color w:val="0B0B0B"/>
          <w:spacing w:val="-8"/>
          <w:sz w:val="21"/>
        </w:rPr>
        <w:t xml:space="preserve"> </w:t>
      </w:r>
      <w:r w:rsidRPr="003F7DC9">
        <w:rPr>
          <w:color w:val="0B0B0B"/>
          <w:sz w:val="21"/>
        </w:rPr>
        <w:t>per</w:t>
      </w:r>
      <w:r w:rsidRPr="003F7DC9">
        <w:rPr>
          <w:color w:val="0B0B0B"/>
          <w:spacing w:val="-7"/>
          <w:sz w:val="21"/>
        </w:rPr>
        <w:t xml:space="preserve"> </w:t>
      </w:r>
      <w:r w:rsidRPr="003F7DC9">
        <w:rPr>
          <w:color w:val="0B0B0B"/>
          <w:sz w:val="21"/>
        </w:rPr>
        <w:t>esempio, attraverso il registro elettronico o appositi registri su cui riassumere i dati ogni</w:t>
      </w:r>
      <w:r w:rsidRPr="003F7DC9">
        <w:rPr>
          <w:color w:val="0B0B0B"/>
          <w:spacing w:val="-7"/>
          <w:sz w:val="21"/>
        </w:rPr>
        <w:t xml:space="preserve"> </w:t>
      </w:r>
      <w:r w:rsidRPr="003F7DC9">
        <w:rPr>
          <w:color w:val="0B0B0B"/>
          <w:sz w:val="21"/>
        </w:rPr>
        <w:t>giorno.</w:t>
      </w:r>
    </w:p>
    <w:p w14:paraId="26080AE2" w14:textId="77777777" w:rsidR="004C1BFC" w:rsidRPr="003F7DC9" w:rsidRDefault="00D9217B" w:rsidP="00356158">
      <w:pPr>
        <w:spacing w:before="117"/>
        <w:ind w:left="709" w:right="708"/>
        <w:jc w:val="both"/>
        <w:rPr>
          <w:sz w:val="21"/>
        </w:rPr>
      </w:pPr>
      <w:r w:rsidRPr="003F7DC9">
        <w:rPr>
          <w:color w:val="0B0B0B"/>
          <w:sz w:val="21"/>
        </w:rPr>
        <w:t>Si raccomanda alle scuole e ai servizi educativi dell’infanzia di:</w:t>
      </w:r>
    </w:p>
    <w:p w14:paraId="1D964DE1" w14:textId="77777777" w:rsidR="004C1BFC" w:rsidRPr="003F7DC9" w:rsidRDefault="00D9217B" w:rsidP="00356158">
      <w:pPr>
        <w:pStyle w:val="Paragrafoelenco"/>
        <w:numPr>
          <w:ilvl w:val="1"/>
          <w:numId w:val="15"/>
        </w:numPr>
        <w:tabs>
          <w:tab w:val="left" w:pos="782"/>
        </w:tabs>
        <w:spacing w:before="135" w:line="259" w:lineRule="auto"/>
        <w:ind w:right="708" w:firstLine="0"/>
        <w:rPr>
          <w:sz w:val="21"/>
        </w:rPr>
      </w:pPr>
      <w:r w:rsidRPr="003F7DC9">
        <w:rPr>
          <w:color w:val="0B0B0B"/>
          <w:sz w:val="21"/>
        </w:rPr>
        <w:t>identificare dei referenti scolastici per COVID-19 adeguatamente formati sulle procedure da seguire (vedi capitolo</w:t>
      </w:r>
      <w:r w:rsidRPr="003F7DC9">
        <w:rPr>
          <w:color w:val="0B0B0B"/>
          <w:spacing w:val="-1"/>
          <w:sz w:val="21"/>
        </w:rPr>
        <w:t xml:space="preserve"> </w:t>
      </w:r>
      <w:r w:rsidRPr="003F7DC9">
        <w:rPr>
          <w:color w:val="0B0B0B"/>
          <w:sz w:val="21"/>
        </w:rPr>
        <w:t>1.3.2);</w:t>
      </w:r>
    </w:p>
    <w:p w14:paraId="2A36790C" w14:textId="77777777" w:rsidR="004C1BFC" w:rsidRPr="003F7DC9" w:rsidRDefault="00D9217B" w:rsidP="00356158">
      <w:pPr>
        <w:pStyle w:val="Paragrafoelenco"/>
        <w:numPr>
          <w:ilvl w:val="1"/>
          <w:numId w:val="15"/>
        </w:numPr>
        <w:tabs>
          <w:tab w:val="left" w:pos="782"/>
        </w:tabs>
        <w:spacing w:before="117" w:line="259" w:lineRule="auto"/>
        <w:ind w:right="708" w:firstLine="0"/>
        <w:rPr>
          <w:sz w:val="21"/>
        </w:rPr>
      </w:pPr>
      <w:r w:rsidRPr="003F7DC9">
        <w:rPr>
          <w:color w:val="0B0B0B"/>
          <w:sz w:val="21"/>
        </w:rPr>
        <w:t>identificare</w:t>
      </w:r>
      <w:r w:rsidRPr="003F7DC9">
        <w:rPr>
          <w:color w:val="0B0B0B"/>
          <w:spacing w:val="-15"/>
          <w:sz w:val="21"/>
        </w:rPr>
        <w:t xml:space="preserve"> </w:t>
      </w:r>
      <w:r w:rsidRPr="003F7DC9">
        <w:rPr>
          <w:color w:val="0B0B0B"/>
          <w:sz w:val="21"/>
        </w:rPr>
        <w:t>dei</w:t>
      </w:r>
      <w:r w:rsidRPr="003F7DC9">
        <w:rPr>
          <w:color w:val="0B0B0B"/>
          <w:spacing w:val="-13"/>
          <w:sz w:val="21"/>
        </w:rPr>
        <w:t xml:space="preserve"> </w:t>
      </w:r>
      <w:r w:rsidRPr="003F7DC9">
        <w:rPr>
          <w:color w:val="0B0B0B"/>
          <w:sz w:val="21"/>
        </w:rPr>
        <w:t>referenti</w:t>
      </w:r>
      <w:r w:rsidRPr="003F7DC9">
        <w:rPr>
          <w:color w:val="0B0B0B"/>
          <w:spacing w:val="-14"/>
          <w:sz w:val="21"/>
        </w:rPr>
        <w:t xml:space="preserve"> </w:t>
      </w:r>
      <w:r w:rsidRPr="003F7DC9">
        <w:rPr>
          <w:color w:val="0B0B0B"/>
          <w:sz w:val="21"/>
        </w:rPr>
        <w:t>per</w:t>
      </w:r>
      <w:r w:rsidRPr="003F7DC9">
        <w:rPr>
          <w:color w:val="0B0B0B"/>
          <w:spacing w:val="-13"/>
          <w:sz w:val="21"/>
        </w:rPr>
        <w:t xml:space="preserve"> </w:t>
      </w:r>
      <w:r w:rsidRPr="003F7DC9">
        <w:rPr>
          <w:color w:val="0B0B0B"/>
          <w:sz w:val="21"/>
        </w:rPr>
        <w:t>l’ambito</w:t>
      </w:r>
      <w:r w:rsidRPr="003F7DC9">
        <w:rPr>
          <w:color w:val="0B0B0B"/>
          <w:spacing w:val="-15"/>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all’interno</w:t>
      </w:r>
      <w:r w:rsidRPr="003F7DC9">
        <w:rPr>
          <w:color w:val="0B0B0B"/>
          <w:spacing w:val="-14"/>
          <w:sz w:val="21"/>
        </w:rPr>
        <w:t xml:space="preserve"> </w:t>
      </w:r>
      <w:r w:rsidRPr="003F7DC9">
        <w:rPr>
          <w:color w:val="0B0B0B"/>
          <w:sz w:val="21"/>
        </w:rPr>
        <w:t>del</w:t>
      </w:r>
      <w:r w:rsidRPr="003F7DC9">
        <w:rPr>
          <w:color w:val="0B0B0B"/>
          <w:spacing w:val="-12"/>
          <w:sz w:val="21"/>
        </w:rPr>
        <w:t xml:space="preserve"> </w:t>
      </w:r>
      <w:r w:rsidRPr="003F7DC9">
        <w:rPr>
          <w:color w:val="0B0B0B"/>
          <w:sz w:val="21"/>
        </w:rPr>
        <w:t>Dipartimento</w:t>
      </w:r>
      <w:r w:rsidRPr="003F7DC9">
        <w:rPr>
          <w:color w:val="0B0B0B"/>
          <w:spacing w:val="-14"/>
          <w:sz w:val="21"/>
        </w:rPr>
        <w:t xml:space="preserve"> </w:t>
      </w:r>
      <w:r w:rsidRPr="003F7DC9">
        <w:rPr>
          <w:color w:val="0B0B0B"/>
          <w:sz w:val="21"/>
        </w:rPr>
        <w:t>di</w:t>
      </w:r>
      <w:r w:rsidRPr="003F7DC9">
        <w:rPr>
          <w:color w:val="0B0B0B"/>
          <w:spacing w:val="-14"/>
          <w:sz w:val="21"/>
        </w:rPr>
        <w:t xml:space="preserve"> </w:t>
      </w:r>
      <w:r w:rsidRPr="003F7DC9">
        <w:rPr>
          <w:color w:val="0B0B0B"/>
          <w:sz w:val="21"/>
        </w:rPr>
        <w:t>Prevenzione</w:t>
      </w:r>
      <w:r w:rsidRPr="003F7DC9">
        <w:rPr>
          <w:color w:val="0B0B0B"/>
          <w:spacing w:val="-14"/>
          <w:sz w:val="21"/>
        </w:rPr>
        <w:t xml:space="preserve"> </w:t>
      </w:r>
      <w:r w:rsidRPr="003F7DC9">
        <w:rPr>
          <w:color w:val="0B0B0B"/>
          <w:sz w:val="21"/>
        </w:rPr>
        <w:t>(DdP)</w:t>
      </w:r>
      <w:r w:rsidRPr="003F7DC9">
        <w:rPr>
          <w:color w:val="0B0B0B"/>
          <w:spacing w:val="-12"/>
          <w:sz w:val="21"/>
        </w:rPr>
        <w:t xml:space="preserve"> </w:t>
      </w:r>
      <w:r w:rsidRPr="003F7DC9">
        <w:rPr>
          <w:color w:val="0B0B0B"/>
          <w:sz w:val="21"/>
        </w:rPr>
        <w:t>della ASL competente territorialmente (</w:t>
      </w:r>
      <w:r w:rsidRPr="003F7DC9">
        <w:rPr>
          <w:i/>
          <w:color w:val="0B0B0B"/>
          <w:sz w:val="21"/>
        </w:rPr>
        <w:t xml:space="preserve">vedi </w:t>
      </w:r>
      <w:r w:rsidRPr="003F7DC9">
        <w:rPr>
          <w:color w:val="0B0B0B"/>
          <w:sz w:val="21"/>
        </w:rPr>
        <w:t>capitolo</w:t>
      </w:r>
      <w:r w:rsidRPr="003F7DC9">
        <w:rPr>
          <w:color w:val="0B0B0B"/>
          <w:spacing w:val="-1"/>
          <w:sz w:val="21"/>
        </w:rPr>
        <w:t xml:space="preserve"> </w:t>
      </w:r>
      <w:r w:rsidRPr="003F7DC9">
        <w:rPr>
          <w:color w:val="0B0B0B"/>
          <w:sz w:val="21"/>
        </w:rPr>
        <w:t>1.3.1);</w:t>
      </w:r>
    </w:p>
    <w:p w14:paraId="06CE7FB4" w14:textId="77777777" w:rsidR="004C1BFC" w:rsidRPr="003F7DC9" w:rsidRDefault="00D9217B" w:rsidP="00356158">
      <w:pPr>
        <w:pStyle w:val="Paragrafoelenco"/>
        <w:numPr>
          <w:ilvl w:val="1"/>
          <w:numId w:val="15"/>
        </w:numPr>
        <w:tabs>
          <w:tab w:val="left" w:pos="782"/>
        </w:tabs>
        <w:spacing w:before="116" w:line="259" w:lineRule="auto"/>
        <w:ind w:right="708" w:firstLine="0"/>
        <w:rPr>
          <w:sz w:val="21"/>
        </w:rPr>
      </w:pPr>
      <w:r w:rsidRPr="003F7DC9">
        <w:rPr>
          <w:color w:val="0B0B0B"/>
          <w:sz w:val="21"/>
        </w:rPr>
        <w:t>tenere</w:t>
      </w:r>
      <w:r w:rsidRPr="003F7DC9">
        <w:rPr>
          <w:color w:val="0B0B0B"/>
          <w:spacing w:val="-14"/>
          <w:sz w:val="21"/>
        </w:rPr>
        <w:t xml:space="preserve"> </w:t>
      </w:r>
      <w:r w:rsidRPr="003F7DC9">
        <w:rPr>
          <w:color w:val="0B0B0B"/>
          <w:sz w:val="21"/>
        </w:rPr>
        <w:t>un</w:t>
      </w:r>
      <w:r w:rsidRPr="003F7DC9">
        <w:rPr>
          <w:color w:val="0B0B0B"/>
          <w:spacing w:val="-14"/>
          <w:sz w:val="21"/>
        </w:rPr>
        <w:t xml:space="preserve"> </w:t>
      </w:r>
      <w:r w:rsidRPr="003F7DC9">
        <w:rPr>
          <w:color w:val="0B0B0B"/>
          <w:sz w:val="21"/>
        </w:rPr>
        <w:t>registro</w:t>
      </w:r>
      <w:r w:rsidRPr="003F7DC9">
        <w:rPr>
          <w:color w:val="0B0B0B"/>
          <w:spacing w:val="-14"/>
          <w:sz w:val="21"/>
        </w:rPr>
        <w:t xml:space="preserve"> </w:t>
      </w:r>
      <w:r w:rsidRPr="003F7DC9">
        <w:rPr>
          <w:color w:val="0B0B0B"/>
          <w:sz w:val="21"/>
        </w:rPr>
        <w:t>degli</w:t>
      </w:r>
      <w:r w:rsidRPr="003F7DC9">
        <w:rPr>
          <w:color w:val="0B0B0B"/>
          <w:spacing w:val="-14"/>
          <w:sz w:val="21"/>
        </w:rPr>
        <w:t xml:space="preserve"> </w:t>
      </w:r>
      <w:r w:rsidRPr="003F7DC9">
        <w:rPr>
          <w:color w:val="0B0B0B"/>
          <w:sz w:val="21"/>
        </w:rPr>
        <w:t>alunni</w:t>
      </w:r>
      <w:r w:rsidRPr="003F7DC9">
        <w:rPr>
          <w:color w:val="0B0B0B"/>
          <w:spacing w:val="-14"/>
          <w:sz w:val="21"/>
        </w:rPr>
        <w:t xml:space="preserve"> </w:t>
      </w:r>
      <w:r w:rsidRPr="003F7DC9">
        <w:rPr>
          <w:color w:val="0B0B0B"/>
          <w:sz w:val="21"/>
        </w:rPr>
        <w:t>e</w:t>
      </w:r>
      <w:r w:rsidRPr="003F7DC9">
        <w:rPr>
          <w:color w:val="0B0B0B"/>
          <w:spacing w:val="-12"/>
          <w:sz w:val="21"/>
        </w:rPr>
        <w:t xml:space="preserve"> </w:t>
      </w:r>
      <w:r w:rsidRPr="003F7DC9">
        <w:rPr>
          <w:color w:val="0B0B0B"/>
          <w:sz w:val="21"/>
        </w:rPr>
        <w:t>del</w:t>
      </w:r>
      <w:r w:rsidRPr="003F7DC9">
        <w:rPr>
          <w:color w:val="0B0B0B"/>
          <w:spacing w:val="-14"/>
          <w:sz w:val="21"/>
        </w:rPr>
        <w:t xml:space="preserve"> </w:t>
      </w:r>
      <w:r w:rsidRPr="003F7DC9">
        <w:rPr>
          <w:color w:val="0B0B0B"/>
          <w:sz w:val="21"/>
        </w:rPr>
        <w:t>personale</w:t>
      </w:r>
      <w:r w:rsidRPr="003F7DC9">
        <w:rPr>
          <w:color w:val="0B0B0B"/>
          <w:spacing w:val="-14"/>
          <w:sz w:val="21"/>
        </w:rPr>
        <w:t xml:space="preserve"> </w:t>
      </w:r>
      <w:r w:rsidRPr="003F7DC9">
        <w:rPr>
          <w:color w:val="0B0B0B"/>
          <w:sz w:val="21"/>
        </w:rPr>
        <w:t>di</w:t>
      </w:r>
      <w:r w:rsidRPr="003F7DC9">
        <w:rPr>
          <w:color w:val="0B0B0B"/>
          <w:spacing w:val="-14"/>
          <w:sz w:val="21"/>
        </w:rPr>
        <w:t xml:space="preserve"> </w:t>
      </w:r>
      <w:r w:rsidRPr="003F7DC9">
        <w:rPr>
          <w:color w:val="0B0B0B"/>
          <w:sz w:val="21"/>
        </w:rPr>
        <w:t>ciascun</w:t>
      </w:r>
      <w:r w:rsidRPr="003F7DC9">
        <w:rPr>
          <w:color w:val="0B0B0B"/>
          <w:spacing w:val="-15"/>
          <w:sz w:val="21"/>
        </w:rPr>
        <w:t xml:space="preserve"> </w:t>
      </w:r>
      <w:r w:rsidRPr="003F7DC9">
        <w:rPr>
          <w:color w:val="0B0B0B"/>
          <w:sz w:val="21"/>
        </w:rPr>
        <w:t>gruppo</w:t>
      </w:r>
      <w:r w:rsidRPr="003F7DC9">
        <w:rPr>
          <w:color w:val="0B0B0B"/>
          <w:spacing w:val="-14"/>
          <w:sz w:val="21"/>
        </w:rPr>
        <w:t xml:space="preserve"> </w:t>
      </w:r>
      <w:r w:rsidRPr="003F7DC9">
        <w:rPr>
          <w:color w:val="0B0B0B"/>
          <w:sz w:val="21"/>
        </w:rPr>
        <w:t>classe</w:t>
      </w:r>
      <w:r w:rsidRPr="003F7DC9">
        <w:rPr>
          <w:color w:val="0B0B0B"/>
          <w:spacing w:val="-14"/>
          <w:sz w:val="21"/>
        </w:rPr>
        <w:t xml:space="preserve"> </w:t>
      </w:r>
      <w:r w:rsidRPr="003F7DC9">
        <w:rPr>
          <w:color w:val="0B0B0B"/>
          <w:sz w:val="21"/>
        </w:rPr>
        <w:t>e</w:t>
      </w:r>
      <w:r w:rsidRPr="003F7DC9">
        <w:rPr>
          <w:color w:val="0B0B0B"/>
          <w:spacing w:val="-13"/>
          <w:sz w:val="21"/>
        </w:rPr>
        <w:t xml:space="preserve"> </w:t>
      </w:r>
      <w:r w:rsidRPr="003F7DC9">
        <w:rPr>
          <w:color w:val="0B0B0B"/>
          <w:sz w:val="21"/>
        </w:rPr>
        <w:t>di</w:t>
      </w:r>
      <w:r w:rsidRPr="003F7DC9">
        <w:rPr>
          <w:color w:val="0B0B0B"/>
          <w:spacing w:val="-14"/>
          <w:sz w:val="21"/>
        </w:rPr>
        <w:t xml:space="preserve"> </w:t>
      </w:r>
      <w:r w:rsidRPr="003F7DC9">
        <w:rPr>
          <w:color w:val="0B0B0B"/>
          <w:sz w:val="21"/>
        </w:rPr>
        <w:t>ogni</w:t>
      </w:r>
      <w:r w:rsidRPr="003F7DC9">
        <w:rPr>
          <w:color w:val="0B0B0B"/>
          <w:spacing w:val="-14"/>
          <w:sz w:val="21"/>
        </w:rPr>
        <w:t xml:space="preserve"> </w:t>
      </w:r>
      <w:r w:rsidRPr="003F7DC9">
        <w:rPr>
          <w:color w:val="0B0B0B"/>
          <w:sz w:val="21"/>
        </w:rPr>
        <w:t>contatto</w:t>
      </w:r>
      <w:r w:rsidRPr="003F7DC9">
        <w:rPr>
          <w:color w:val="0B0B0B"/>
          <w:spacing w:val="-14"/>
          <w:sz w:val="21"/>
        </w:rPr>
        <w:t xml:space="preserve"> </w:t>
      </w:r>
      <w:r w:rsidRPr="003F7DC9">
        <w:rPr>
          <w:color w:val="0B0B0B"/>
          <w:sz w:val="21"/>
        </w:rPr>
        <w:t>che,</w:t>
      </w:r>
      <w:r w:rsidRPr="003F7DC9">
        <w:rPr>
          <w:color w:val="0B0B0B"/>
          <w:spacing w:val="-14"/>
          <w:sz w:val="21"/>
        </w:rPr>
        <w:t xml:space="preserve"> </w:t>
      </w:r>
      <w:r w:rsidRPr="003F7DC9">
        <w:rPr>
          <w:color w:val="0B0B0B"/>
          <w:sz w:val="21"/>
        </w:rPr>
        <w:t>almeno nell’ambito didattico e al di là della normale programmazione, possa intercorrere tra gli alunni ed il personale di classi diverse (es. registrare le supplenze, gli spostamenti provvisori e/o eccezionali di studenti</w:t>
      </w:r>
      <w:r w:rsidRPr="003F7DC9">
        <w:rPr>
          <w:color w:val="0B0B0B"/>
          <w:spacing w:val="-8"/>
          <w:sz w:val="21"/>
        </w:rPr>
        <w:t xml:space="preserve"> </w:t>
      </w:r>
      <w:r w:rsidRPr="003F7DC9">
        <w:rPr>
          <w:color w:val="0B0B0B"/>
          <w:sz w:val="21"/>
        </w:rPr>
        <w:t>fra</w:t>
      </w:r>
      <w:r w:rsidRPr="003F7DC9">
        <w:rPr>
          <w:color w:val="0B0B0B"/>
          <w:spacing w:val="-8"/>
          <w:sz w:val="21"/>
        </w:rPr>
        <w:t xml:space="preserve"> </w:t>
      </w:r>
      <w:r w:rsidRPr="003F7DC9">
        <w:rPr>
          <w:color w:val="0B0B0B"/>
          <w:sz w:val="21"/>
        </w:rPr>
        <w:t>le</w:t>
      </w:r>
      <w:r w:rsidRPr="003F7DC9">
        <w:rPr>
          <w:color w:val="0B0B0B"/>
          <w:spacing w:val="-8"/>
          <w:sz w:val="21"/>
        </w:rPr>
        <w:t xml:space="preserve"> </w:t>
      </w:r>
      <w:r w:rsidRPr="003F7DC9">
        <w:rPr>
          <w:color w:val="0B0B0B"/>
          <w:sz w:val="21"/>
        </w:rPr>
        <w:t>classi,</w:t>
      </w:r>
      <w:r w:rsidRPr="003F7DC9">
        <w:rPr>
          <w:color w:val="0B0B0B"/>
          <w:spacing w:val="-8"/>
          <w:sz w:val="21"/>
        </w:rPr>
        <w:t xml:space="preserve"> </w:t>
      </w:r>
      <w:r w:rsidRPr="003F7DC9">
        <w:rPr>
          <w:color w:val="0B0B0B"/>
          <w:sz w:val="21"/>
        </w:rPr>
        <w:t>ecc.)</w:t>
      </w:r>
      <w:r w:rsidRPr="003F7DC9">
        <w:rPr>
          <w:color w:val="0B0B0B"/>
          <w:spacing w:val="-8"/>
          <w:sz w:val="21"/>
        </w:rPr>
        <w:t xml:space="preserve"> </w:t>
      </w:r>
      <w:r w:rsidRPr="003F7DC9">
        <w:rPr>
          <w:color w:val="0B0B0B"/>
          <w:sz w:val="21"/>
        </w:rPr>
        <w:t>per</w:t>
      </w:r>
      <w:r w:rsidRPr="003F7DC9">
        <w:rPr>
          <w:color w:val="0B0B0B"/>
          <w:spacing w:val="-6"/>
          <w:sz w:val="21"/>
        </w:rPr>
        <w:t xml:space="preserve"> </w:t>
      </w:r>
      <w:r w:rsidRPr="003F7DC9">
        <w:rPr>
          <w:color w:val="0B0B0B"/>
          <w:sz w:val="21"/>
        </w:rPr>
        <w:t>facilitare</w:t>
      </w:r>
      <w:r w:rsidRPr="003F7DC9">
        <w:rPr>
          <w:color w:val="0B0B0B"/>
          <w:spacing w:val="-8"/>
          <w:sz w:val="21"/>
        </w:rPr>
        <w:t xml:space="preserve"> </w:t>
      </w:r>
      <w:r w:rsidRPr="003F7DC9">
        <w:rPr>
          <w:color w:val="0B0B0B"/>
          <w:sz w:val="21"/>
        </w:rPr>
        <w:t>l’identificazione</w:t>
      </w:r>
      <w:r w:rsidRPr="003F7DC9">
        <w:rPr>
          <w:color w:val="0B0B0B"/>
          <w:spacing w:val="-8"/>
          <w:sz w:val="21"/>
        </w:rPr>
        <w:t xml:space="preserve"> </w:t>
      </w:r>
      <w:r w:rsidRPr="003F7DC9">
        <w:rPr>
          <w:color w:val="0B0B0B"/>
          <w:sz w:val="21"/>
        </w:rPr>
        <w:t>dei</w:t>
      </w:r>
      <w:r w:rsidRPr="003F7DC9">
        <w:rPr>
          <w:color w:val="0B0B0B"/>
          <w:spacing w:val="-8"/>
          <w:sz w:val="21"/>
        </w:rPr>
        <w:t xml:space="preserve"> </w:t>
      </w:r>
      <w:r w:rsidRPr="003F7DC9">
        <w:rPr>
          <w:color w:val="0B0B0B"/>
          <w:sz w:val="21"/>
        </w:rPr>
        <w:t>contatti</w:t>
      </w:r>
      <w:r w:rsidRPr="003F7DC9">
        <w:rPr>
          <w:color w:val="0B0B0B"/>
          <w:spacing w:val="-8"/>
          <w:sz w:val="21"/>
        </w:rPr>
        <w:t xml:space="preserve"> </w:t>
      </w:r>
      <w:r w:rsidRPr="003F7DC9">
        <w:rPr>
          <w:color w:val="0B0B0B"/>
          <w:sz w:val="21"/>
        </w:rPr>
        <w:t>stretti</w:t>
      </w:r>
      <w:r w:rsidRPr="003F7DC9">
        <w:rPr>
          <w:color w:val="0B0B0B"/>
          <w:spacing w:val="-6"/>
          <w:sz w:val="21"/>
        </w:rPr>
        <w:t xml:space="preserve"> </w:t>
      </w:r>
      <w:r w:rsidRPr="003F7DC9">
        <w:rPr>
          <w:color w:val="0B0B0B"/>
          <w:sz w:val="21"/>
        </w:rPr>
        <w:t>da</w:t>
      </w:r>
      <w:r w:rsidRPr="003F7DC9">
        <w:rPr>
          <w:color w:val="0B0B0B"/>
          <w:spacing w:val="-7"/>
          <w:sz w:val="21"/>
        </w:rPr>
        <w:t xml:space="preserve"> </w:t>
      </w:r>
      <w:r w:rsidRPr="003F7DC9">
        <w:rPr>
          <w:color w:val="0B0B0B"/>
          <w:sz w:val="21"/>
        </w:rPr>
        <w:t>parte</w:t>
      </w:r>
      <w:r w:rsidRPr="003F7DC9">
        <w:rPr>
          <w:color w:val="0B0B0B"/>
          <w:spacing w:val="-8"/>
          <w:sz w:val="21"/>
        </w:rPr>
        <w:t xml:space="preserve"> </w:t>
      </w:r>
      <w:r w:rsidRPr="003F7DC9">
        <w:rPr>
          <w:color w:val="0B0B0B"/>
          <w:sz w:val="21"/>
        </w:rPr>
        <w:t>del</w:t>
      </w:r>
      <w:r w:rsidRPr="003F7DC9">
        <w:rPr>
          <w:color w:val="0B0B0B"/>
          <w:spacing w:val="-8"/>
          <w:sz w:val="21"/>
        </w:rPr>
        <w:t xml:space="preserve"> </w:t>
      </w:r>
      <w:r w:rsidRPr="003F7DC9">
        <w:rPr>
          <w:color w:val="0B0B0B"/>
          <w:sz w:val="21"/>
        </w:rPr>
        <w:t>DdP</w:t>
      </w:r>
      <w:r w:rsidRPr="003F7DC9">
        <w:rPr>
          <w:color w:val="0B0B0B"/>
          <w:spacing w:val="-8"/>
          <w:sz w:val="21"/>
        </w:rPr>
        <w:t xml:space="preserve"> </w:t>
      </w:r>
      <w:r w:rsidRPr="003F7DC9">
        <w:rPr>
          <w:color w:val="0B0B0B"/>
          <w:sz w:val="21"/>
        </w:rPr>
        <w:t>della</w:t>
      </w:r>
      <w:r w:rsidRPr="003F7DC9">
        <w:rPr>
          <w:color w:val="0B0B0B"/>
          <w:spacing w:val="-8"/>
          <w:sz w:val="21"/>
        </w:rPr>
        <w:t xml:space="preserve"> </w:t>
      </w:r>
      <w:r w:rsidRPr="003F7DC9">
        <w:rPr>
          <w:color w:val="0B0B0B"/>
          <w:sz w:val="21"/>
        </w:rPr>
        <w:t>ASL competente</w:t>
      </w:r>
      <w:r w:rsidRPr="003F7DC9">
        <w:rPr>
          <w:color w:val="0B0B0B"/>
          <w:spacing w:val="-1"/>
          <w:sz w:val="21"/>
        </w:rPr>
        <w:t xml:space="preserve"> </w:t>
      </w:r>
      <w:r w:rsidRPr="003F7DC9">
        <w:rPr>
          <w:color w:val="0B0B0B"/>
          <w:sz w:val="21"/>
        </w:rPr>
        <w:t>territorialmente;</w:t>
      </w:r>
    </w:p>
    <w:p w14:paraId="3B05D4AA" w14:textId="77777777" w:rsidR="004C1BFC" w:rsidRPr="003F7DC9" w:rsidRDefault="00D9217B" w:rsidP="00356158">
      <w:pPr>
        <w:pStyle w:val="Paragrafoelenco"/>
        <w:numPr>
          <w:ilvl w:val="1"/>
          <w:numId w:val="15"/>
        </w:numPr>
        <w:tabs>
          <w:tab w:val="left" w:pos="782"/>
        </w:tabs>
        <w:spacing w:before="119" w:line="259" w:lineRule="auto"/>
        <w:ind w:right="708" w:firstLine="0"/>
        <w:rPr>
          <w:sz w:val="21"/>
        </w:rPr>
      </w:pPr>
      <w:r w:rsidRPr="003F7DC9">
        <w:rPr>
          <w:color w:val="0B0B0B"/>
          <w:sz w:val="21"/>
        </w:rPr>
        <w:t>richiedere</w:t>
      </w:r>
      <w:r w:rsidRPr="003F7DC9">
        <w:rPr>
          <w:color w:val="0B0B0B"/>
          <w:spacing w:val="-10"/>
          <w:sz w:val="21"/>
        </w:rPr>
        <w:t xml:space="preserve"> </w:t>
      </w:r>
      <w:r w:rsidRPr="003F7DC9">
        <w:rPr>
          <w:color w:val="0B0B0B"/>
          <w:sz w:val="21"/>
        </w:rPr>
        <w:t>la</w:t>
      </w:r>
      <w:r w:rsidRPr="003F7DC9">
        <w:rPr>
          <w:color w:val="0B0B0B"/>
          <w:spacing w:val="-11"/>
          <w:sz w:val="21"/>
        </w:rPr>
        <w:t xml:space="preserve"> </w:t>
      </w:r>
      <w:r w:rsidRPr="003F7DC9">
        <w:rPr>
          <w:color w:val="0B0B0B"/>
          <w:sz w:val="21"/>
        </w:rPr>
        <w:t>collaborazione</w:t>
      </w:r>
      <w:r w:rsidRPr="003F7DC9">
        <w:rPr>
          <w:color w:val="0B0B0B"/>
          <w:spacing w:val="-11"/>
          <w:sz w:val="21"/>
        </w:rPr>
        <w:t xml:space="preserve"> </w:t>
      </w:r>
      <w:r w:rsidRPr="003F7DC9">
        <w:rPr>
          <w:color w:val="0B0B0B"/>
          <w:sz w:val="21"/>
        </w:rPr>
        <w:t>dei</w:t>
      </w:r>
      <w:r w:rsidRPr="003F7DC9">
        <w:rPr>
          <w:color w:val="0B0B0B"/>
          <w:spacing w:val="-11"/>
          <w:sz w:val="21"/>
        </w:rPr>
        <w:t xml:space="preserve"> </w:t>
      </w:r>
      <w:r w:rsidRPr="003F7DC9">
        <w:rPr>
          <w:color w:val="0B0B0B"/>
          <w:sz w:val="21"/>
        </w:rPr>
        <w:t>genitori</w:t>
      </w:r>
      <w:r w:rsidRPr="003F7DC9">
        <w:rPr>
          <w:color w:val="0B0B0B"/>
          <w:spacing w:val="-11"/>
          <w:sz w:val="21"/>
        </w:rPr>
        <w:t xml:space="preserve"> </w:t>
      </w:r>
      <w:r w:rsidRPr="003F7DC9">
        <w:rPr>
          <w:color w:val="0B0B0B"/>
          <w:sz w:val="21"/>
        </w:rPr>
        <w:t>a</w:t>
      </w:r>
      <w:r w:rsidRPr="003F7DC9">
        <w:rPr>
          <w:color w:val="0B0B0B"/>
          <w:spacing w:val="-10"/>
          <w:sz w:val="21"/>
        </w:rPr>
        <w:t xml:space="preserve"> </w:t>
      </w:r>
      <w:r w:rsidRPr="003F7DC9">
        <w:rPr>
          <w:color w:val="0B0B0B"/>
          <w:sz w:val="21"/>
        </w:rPr>
        <w:t>inviare</w:t>
      </w:r>
      <w:r w:rsidRPr="003F7DC9">
        <w:rPr>
          <w:color w:val="0B0B0B"/>
          <w:spacing w:val="-10"/>
          <w:sz w:val="21"/>
        </w:rPr>
        <w:t xml:space="preserve"> </w:t>
      </w:r>
      <w:r w:rsidRPr="003F7DC9">
        <w:rPr>
          <w:color w:val="0B0B0B"/>
          <w:sz w:val="21"/>
        </w:rPr>
        <w:t>tempestiva</w:t>
      </w:r>
      <w:r w:rsidRPr="003F7DC9">
        <w:rPr>
          <w:color w:val="0B0B0B"/>
          <w:spacing w:val="-10"/>
          <w:sz w:val="21"/>
        </w:rPr>
        <w:t xml:space="preserve"> </w:t>
      </w:r>
      <w:r w:rsidRPr="003F7DC9">
        <w:rPr>
          <w:color w:val="0B0B0B"/>
          <w:sz w:val="21"/>
        </w:rPr>
        <w:t>comunicazione</w:t>
      </w:r>
      <w:r w:rsidRPr="003F7DC9">
        <w:rPr>
          <w:color w:val="0B0B0B"/>
          <w:spacing w:val="-11"/>
          <w:sz w:val="21"/>
        </w:rPr>
        <w:t xml:space="preserve"> </w:t>
      </w:r>
      <w:r w:rsidRPr="003F7DC9">
        <w:rPr>
          <w:color w:val="0B0B0B"/>
          <w:sz w:val="21"/>
        </w:rPr>
        <w:t>di</w:t>
      </w:r>
      <w:r w:rsidRPr="003F7DC9">
        <w:rPr>
          <w:color w:val="0B0B0B"/>
          <w:spacing w:val="-10"/>
          <w:sz w:val="21"/>
        </w:rPr>
        <w:t xml:space="preserve"> </w:t>
      </w:r>
      <w:r w:rsidRPr="003F7DC9">
        <w:rPr>
          <w:color w:val="0B0B0B"/>
          <w:sz w:val="21"/>
        </w:rPr>
        <w:t>eventuali</w:t>
      </w:r>
      <w:r w:rsidRPr="003F7DC9">
        <w:rPr>
          <w:color w:val="0B0B0B"/>
          <w:spacing w:val="-10"/>
          <w:sz w:val="21"/>
        </w:rPr>
        <w:t xml:space="preserve"> </w:t>
      </w:r>
      <w:r w:rsidRPr="003F7DC9">
        <w:rPr>
          <w:color w:val="0B0B0B"/>
          <w:sz w:val="21"/>
        </w:rPr>
        <w:t>assenze</w:t>
      </w:r>
      <w:r w:rsidRPr="003F7DC9">
        <w:rPr>
          <w:color w:val="0B0B0B"/>
          <w:spacing w:val="-9"/>
          <w:sz w:val="21"/>
        </w:rPr>
        <w:t xml:space="preserve"> </w:t>
      </w:r>
      <w:r w:rsidRPr="003F7DC9">
        <w:rPr>
          <w:color w:val="0B0B0B"/>
          <w:sz w:val="21"/>
        </w:rPr>
        <w:t>per motivi sanitari in modo da rilevare eventuali cluster di assenze nella stessa</w:t>
      </w:r>
      <w:r w:rsidRPr="003F7DC9">
        <w:rPr>
          <w:color w:val="0B0B0B"/>
          <w:spacing w:val="-8"/>
          <w:sz w:val="21"/>
        </w:rPr>
        <w:t xml:space="preserve"> </w:t>
      </w:r>
      <w:r w:rsidRPr="003F7DC9">
        <w:rPr>
          <w:color w:val="0B0B0B"/>
          <w:sz w:val="21"/>
        </w:rPr>
        <w:t>classe;</w:t>
      </w:r>
    </w:p>
    <w:p w14:paraId="69BC410B" w14:textId="77777777" w:rsidR="004C1BFC" w:rsidRPr="003F7DC9" w:rsidRDefault="004C1BFC" w:rsidP="00356158">
      <w:pPr>
        <w:spacing w:line="259" w:lineRule="auto"/>
        <w:ind w:right="708"/>
        <w:jc w:val="both"/>
        <w:rPr>
          <w:sz w:val="21"/>
        </w:rPr>
        <w:sectPr w:rsidR="004C1BFC" w:rsidRPr="003F7DC9" w:rsidSect="00356158">
          <w:pgSz w:w="11900" w:h="16840"/>
          <w:pgMar w:top="1600" w:right="560" w:bottom="280" w:left="709" w:header="720" w:footer="720" w:gutter="0"/>
          <w:cols w:space="720"/>
        </w:sectPr>
      </w:pPr>
    </w:p>
    <w:p w14:paraId="7618212E" w14:textId="77777777" w:rsidR="004C1BFC" w:rsidRPr="003F7DC9" w:rsidRDefault="004C1BFC" w:rsidP="00356158">
      <w:pPr>
        <w:pStyle w:val="Corpotesto"/>
        <w:spacing w:before="7"/>
        <w:ind w:right="708"/>
        <w:rPr>
          <w:sz w:val="19"/>
        </w:rPr>
      </w:pPr>
    </w:p>
    <w:p w14:paraId="16BDC7EA" w14:textId="77777777" w:rsidR="004C1BFC" w:rsidRPr="003F7DC9" w:rsidRDefault="00D9217B" w:rsidP="00356158">
      <w:pPr>
        <w:pStyle w:val="Paragrafoelenco"/>
        <w:numPr>
          <w:ilvl w:val="1"/>
          <w:numId w:val="15"/>
        </w:numPr>
        <w:tabs>
          <w:tab w:val="left" w:pos="782"/>
        </w:tabs>
        <w:spacing w:before="101" w:line="259" w:lineRule="auto"/>
        <w:ind w:right="708" w:firstLine="0"/>
        <w:rPr>
          <w:sz w:val="21"/>
        </w:rPr>
      </w:pPr>
      <w:r w:rsidRPr="003F7DC9">
        <w:rPr>
          <w:color w:val="0B0B0B"/>
          <w:sz w:val="21"/>
        </w:rPr>
        <w:t>richiedere alle famiglie e agli operatori scolastici la comunicazione immediata al dirigente scolastico e al referente scolastico per COVID-19 nel caso in cui, rispettivamente, un alunno o un componente del personale risultassero contatti stretti di un caso confermato</w:t>
      </w:r>
      <w:r w:rsidRPr="003F7DC9">
        <w:rPr>
          <w:color w:val="0B0B0B"/>
          <w:spacing w:val="-5"/>
          <w:sz w:val="21"/>
        </w:rPr>
        <w:t xml:space="preserve"> </w:t>
      </w:r>
      <w:r w:rsidRPr="003F7DC9">
        <w:rPr>
          <w:color w:val="0B0B0B"/>
          <w:sz w:val="21"/>
        </w:rPr>
        <w:t>COVID-19;</w:t>
      </w:r>
    </w:p>
    <w:p w14:paraId="09AB2C8F" w14:textId="77777777" w:rsidR="004C1BFC" w:rsidRPr="003F7DC9" w:rsidRDefault="00D9217B" w:rsidP="00356158">
      <w:pPr>
        <w:pStyle w:val="Paragrafoelenco"/>
        <w:numPr>
          <w:ilvl w:val="1"/>
          <w:numId w:val="15"/>
        </w:numPr>
        <w:tabs>
          <w:tab w:val="left" w:pos="782"/>
        </w:tabs>
        <w:spacing w:before="117" w:line="259" w:lineRule="auto"/>
        <w:ind w:right="708" w:firstLine="0"/>
        <w:rPr>
          <w:sz w:val="21"/>
        </w:rPr>
      </w:pPr>
      <w:r w:rsidRPr="003F7DC9">
        <w:rPr>
          <w:color w:val="0B0B0B"/>
          <w:sz w:val="21"/>
        </w:rPr>
        <w:t>stabilire</w:t>
      </w:r>
      <w:r w:rsidRPr="003F7DC9">
        <w:rPr>
          <w:color w:val="0B0B0B"/>
          <w:spacing w:val="-15"/>
          <w:sz w:val="21"/>
        </w:rPr>
        <w:t xml:space="preserve"> </w:t>
      </w:r>
      <w:r w:rsidRPr="003F7DC9">
        <w:rPr>
          <w:color w:val="0B0B0B"/>
          <w:sz w:val="21"/>
        </w:rPr>
        <w:t>con</w:t>
      </w:r>
      <w:r w:rsidRPr="003F7DC9">
        <w:rPr>
          <w:color w:val="0B0B0B"/>
          <w:spacing w:val="-14"/>
          <w:sz w:val="21"/>
        </w:rPr>
        <w:t xml:space="preserve"> </w:t>
      </w:r>
      <w:r w:rsidRPr="003F7DC9">
        <w:rPr>
          <w:color w:val="0B0B0B"/>
          <w:sz w:val="21"/>
        </w:rPr>
        <w:t>il</w:t>
      </w:r>
      <w:r w:rsidRPr="003F7DC9">
        <w:rPr>
          <w:color w:val="0B0B0B"/>
          <w:spacing w:val="-13"/>
          <w:sz w:val="21"/>
        </w:rPr>
        <w:t xml:space="preserve"> </w:t>
      </w:r>
      <w:r w:rsidRPr="003F7DC9">
        <w:rPr>
          <w:color w:val="0B0B0B"/>
          <w:sz w:val="21"/>
        </w:rPr>
        <w:t>DdP</w:t>
      </w:r>
      <w:r w:rsidRPr="003F7DC9">
        <w:rPr>
          <w:color w:val="0B0B0B"/>
          <w:spacing w:val="-14"/>
          <w:sz w:val="21"/>
        </w:rPr>
        <w:t xml:space="preserve"> </w:t>
      </w:r>
      <w:r w:rsidRPr="003F7DC9">
        <w:rPr>
          <w:color w:val="0B0B0B"/>
          <w:sz w:val="21"/>
        </w:rPr>
        <w:t>un</w:t>
      </w:r>
      <w:r w:rsidRPr="003F7DC9">
        <w:rPr>
          <w:color w:val="0B0B0B"/>
          <w:spacing w:val="-14"/>
          <w:sz w:val="21"/>
        </w:rPr>
        <w:t xml:space="preserve"> </w:t>
      </w:r>
      <w:r w:rsidRPr="003F7DC9">
        <w:rPr>
          <w:color w:val="0B0B0B"/>
          <w:sz w:val="21"/>
        </w:rPr>
        <w:t>protocollo</w:t>
      </w:r>
      <w:r w:rsidRPr="003F7DC9">
        <w:rPr>
          <w:color w:val="0B0B0B"/>
          <w:spacing w:val="-13"/>
          <w:sz w:val="21"/>
        </w:rPr>
        <w:t xml:space="preserve"> </w:t>
      </w:r>
      <w:r w:rsidRPr="003F7DC9">
        <w:rPr>
          <w:color w:val="0B0B0B"/>
          <w:sz w:val="21"/>
        </w:rPr>
        <w:t>nel</w:t>
      </w:r>
      <w:r w:rsidRPr="003F7DC9">
        <w:rPr>
          <w:color w:val="0B0B0B"/>
          <w:spacing w:val="-12"/>
          <w:sz w:val="21"/>
        </w:rPr>
        <w:t xml:space="preserve"> </w:t>
      </w:r>
      <w:r w:rsidRPr="003F7DC9">
        <w:rPr>
          <w:color w:val="0B0B0B"/>
          <w:sz w:val="21"/>
        </w:rPr>
        <w:t>rispetto</w:t>
      </w:r>
      <w:r w:rsidRPr="003F7DC9">
        <w:rPr>
          <w:color w:val="0B0B0B"/>
          <w:spacing w:val="-15"/>
          <w:sz w:val="21"/>
        </w:rPr>
        <w:t xml:space="preserve"> </w:t>
      </w:r>
      <w:r w:rsidRPr="003F7DC9">
        <w:rPr>
          <w:color w:val="0B0B0B"/>
          <w:sz w:val="21"/>
        </w:rPr>
        <w:t>della</w:t>
      </w:r>
      <w:r w:rsidRPr="003F7DC9">
        <w:rPr>
          <w:color w:val="0B0B0B"/>
          <w:spacing w:val="-14"/>
          <w:sz w:val="21"/>
        </w:rPr>
        <w:t xml:space="preserve"> </w:t>
      </w:r>
      <w:r w:rsidRPr="003F7DC9">
        <w:rPr>
          <w:color w:val="0B0B0B"/>
          <w:sz w:val="21"/>
        </w:rPr>
        <w:t>privacy,</w:t>
      </w:r>
      <w:r w:rsidRPr="003F7DC9">
        <w:rPr>
          <w:color w:val="0B0B0B"/>
          <w:spacing w:val="-13"/>
          <w:sz w:val="21"/>
        </w:rPr>
        <w:t xml:space="preserve"> </w:t>
      </w:r>
      <w:r w:rsidRPr="003F7DC9">
        <w:rPr>
          <w:color w:val="0B0B0B"/>
          <w:sz w:val="21"/>
        </w:rPr>
        <w:t>per</w:t>
      </w:r>
      <w:r w:rsidRPr="003F7DC9">
        <w:rPr>
          <w:color w:val="0B0B0B"/>
          <w:spacing w:val="-14"/>
          <w:sz w:val="21"/>
        </w:rPr>
        <w:t xml:space="preserve"> </w:t>
      </w:r>
      <w:r w:rsidRPr="003F7DC9">
        <w:rPr>
          <w:color w:val="0B0B0B"/>
          <w:sz w:val="21"/>
        </w:rPr>
        <w:t>avvisare</w:t>
      </w:r>
      <w:r w:rsidRPr="003F7DC9">
        <w:rPr>
          <w:color w:val="0B0B0B"/>
          <w:spacing w:val="-13"/>
          <w:sz w:val="21"/>
        </w:rPr>
        <w:t xml:space="preserve"> </w:t>
      </w:r>
      <w:r w:rsidRPr="003F7DC9">
        <w:rPr>
          <w:color w:val="0B0B0B"/>
          <w:sz w:val="21"/>
        </w:rPr>
        <w:t>i</w:t>
      </w:r>
      <w:r w:rsidRPr="003F7DC9">
        <w:rPr>
          <w:color w:val="0B0B0B"/>
          <w:spacing w:val="-13"/>
          <w:sz w:val="21"/>
        </w:rPr>
        <w:t xml:space="preserve"> </w:t>
      </w:r>
      <w:r w:rsidRPr="003F7DC9">
        <w:rPr>
          <w:color w:val="0B0B0B"/>
          <w:sz w:val="21"/>
        </w:rPr>
        <w:t>genitori</w:t>
      </w:r>
      <w:r w:rsidRPr="003F7DC9">
        <w:rPr>
          <w:color w:val="0B0B0B"/>
          <w:spacing w:val="-13"/>
          <w:sz w:val="21"/>
        </w:rPr>
        <w:t xml:space="preserve"> </w:t>
      </w:r>
      <w:r w:rsidRPr="003F7DC9">
        <w:rPr>
          <w:color w:val="0B0B0B"/>
          <w:sz w:val="21"/>
        </w:rPr>
        <w:t>degli</w:t>
      </w:r>
      <w:r w:rsidRPr="003F7DC9">
        <w:rPr>
          <w:color w:val="0B0B0B"/>
          <w:spacing w:val="-15"/>
          <w:sz w:val="21"/>
        </w:rPr>
        <w:t xml:space="preserve"> </w:t>
      </w:r>
      <w:r w:rsidRPr="003F7DC9">
        <w:rPr>
          <w:color w:val="0B0B0B"/>
          <w:sz w:val="21"/>
        </w:rPr>
        <w:t>studenti</w:t>
      </w:r>
      <w:r w:rsidRPr="003F7DC9">
        <w:rPr>
          <w:color w:val="0B0B0B"/>
          <w:spacing w:val="-13"/>
          <w:sz w:val="21"/>
        </w:rPr>
        <w:t xml:space="preserve"> </w:t>
      </w:r>
      <w:r w:rsidRPr="003F7DC9">
        <w:rPr>
          <w:color w:val="0B0B0B"/>
          <w:sz w:val="21"/>
        </w:rPr>
        <w:t>contatti stretti; particolare attenzione deve essere posta alla privacy non diffondendo nell’ambito scolastico alcun elenco di contatti stretti o di dati sensibili nel rispetto della GDPR 2016/679 EU e alle prescrizioni del garante (DL.vo 10 agosto 2018, n 101) ma fornendo le opportune informazioni solo al DdP. Questo avrà anche il compito di informare, in collaborazione con il dirigente scolastico, le famiglie dei bambini/studenti individuati come contatti stretti ed eventualmente predisporre una informativa per gli utenti e lo staff della</w:t>
      </w:r>
      <w:r w:rsidRPr="003F7DC9">
        <w:rPr>
          <w:color w:val="0B0B0B"/>
          <w:spacing w:val="1"/>
          <w:sz w:val="21"/>
        </w:rPr>
        <w:t xml:space="preserve"> </w:t>
      </w:r>
      <w:r w:rsidRPr="003F7DC9">
        <w:rPr>
          <w:color w:val="0B0B0B"/>
          <w:sz w:val="21"/>
        </w:rPr>
        <w:t>scuola;</w:t>
      </w:r>
    </w:p>
    <w:p w14:paraId="06D9278B" w14:textId="77777777" w:rsidR="004C1BFC" w:rsidRPr="003F7DC9" w:rsidRDefault="00D9217B" w:rsidP="00356158">
      <w:pPr>
        <w:pStyle w:val="Paragrafoelenco"/>
        <w:numPr>
          <w:ilvl w:val="1"/>
          <w:numId w:val="15"/>
        </w:numPr>
        <w:tabs>
          <w:tab w:val="left" w:pos="782"/>
        </w:tabs>
        <w:spacing w:before="120" w:line="259" w:lineRule="auto"/>
        <w:ind w:right="708" w:firstLine="0"/>
        <w:rPr>
          <w:sz w:val="21"/>
        </w:rPr>
      </w:pPr>
      <w:r w:rsidRPr="003F7DC9">
        <w:rPr>
          <w:color w:val="0B0B0B"/>
          <w:sz w:val="21"/>
        </w:rPr>
        <w:t>provvedere ad una adeguata comunicazione circa la necessità, per gli alunni e il personale scolastico, di rimanere presso il proprio domicilio, contattando il proprio pediatra di libera scelta o medico di famiglia, in caso di sintomatologia e/o temperatura corporea superiore a 37,5°C. Si riportano di seguito i sintomi più comuni di COVID-19 nei bambini: febbre, tosse, cefalea, sintomi gastrointestinali (nausea/vomito, diarrea), faringodinia, dispnea, mialgie, rinorrea/congestione nasale; sintomi più comuni nella popolazione generale: febbre, brividi, tosse, difficoltà respiratorie, perdita improvvisa dell’olfatto (anosmia) o diminuzione dell’olfatto (iposmia), perdita del gusto (ageusia) o alterazione del gusto (disgeusia), rinorrea/congestione nasale, faringodinia, diarrea (ECDC, 31 luglio</w:t>
      </w:r>
      <w:r w:rsidRPr="003F7DC9">
        <w:rPr>
          <w:color w:val="0B0B0B"/>
          <w:spacing w:val="-1"/>
          <w:sz w:val="21"/>
        </w:rPr>
        <w:t xml:space="preserve"> </w:t>
      </w:r>
      <w:r w:rsidRPr="003F7DC9">
        <w:rPr>
          <w:color w:val="0B0B0B"/>
          <w:sz w:val="21"/>
        </w:rPr>
        <w:t>2020);</w:t>
      </w:r>
    </w:p>
    <w:p w14:paraId="53CEBECF" w14:textId="77777777" w:rsidR="004C1BFC" w:rsidRPr="003F7DC9" w:rsidRDefault="00D9217B" w:rsidP="00356158">
      <w:pPr>
        <w:pStyle w:val="Paragrafoelenco"/>
        <w:numPr>
          <w:ilvl w:val="1"/>
          <w:numId w:val="15"/>
        </w:numPr>
        <w:tabs>
          <w:tab w:val="left" w:pos="782"/>
        </w:tabs>
        <w:spacing w:before="121" w:line="259" w:lineRule="auto"/>
        <w:ind w:right="708" w:firstLine="0"/>
        <w:rPr>
          <w:sz w:val="21"/>
        </w:rPr>
      </w:pPr>
      <w:r w:rsidRPr="003F7DC9">
        <w:rPr>
          <w:color w:val="0B0B0B"/>
          <w:sz w:val="21"/>
        </w:rPr>
        <w:t>informare e sensibilizzare il personale scolastico sull’importanza di individuare precocemente eventuali segni/sintomi e comunicarli tempestivamente al referente scolastico per</w:t>
      </w:r>
      <w:r w:rsidRPr="003F7DC9">
        <w:rPr>
          <w:color w:val="0B0B0B"/>
          <w:spacing w:val="-17"/>
          <w:sz w:val="21"/>
        </w:rPr>
        <w:t xml:space="preserve"> </w:t>
      </w:r>
      <w:r w:rsidRPr="003F7DC9">
        <w:rPr>
          <w:color w:val="0B0B0B"/>
          <w:sz w:val="21"/>
        </w:rPr>
        <w:t>COVID-19;</w:t>
      </w:r>
    </w:p>
    <w:p w14:paraId="3D7AF7B2" w14:textId="77777777" w:rsidR="004C1BFC" w:rsidRPr="003F7DC9" w:rsidRDefault="00D9217B" w:rsidP="00356158">
      <w:pPr>
        <w:pStyle w:val="Paragrafoelenco"/>
        <w:numPr>
          <w:ilvl w:val="1"/>
          <w:numId w:val="15"/>
        </w:numPr>
        <w:tabs>
          <w:tab w:val="left" w:pos="782"/>
        </w:tabs>
        <w:spacing w:before="116" w:line="259" w:lineRule="auto"/>
        <w:ind w:right="708" w:firstLine="0"/>
        <w:rPr>
          <w:sz w:val="21"/>
        </w:rPr>
      </w:pPr>
      <w:r w:rsidRPr="003F7DC9">
        <w:rPr>
          <w:color w:val="0B0B0B"/>
          <w:sz w:val="21"/>
        </w:rPr>
        <w:t>stabilire procedure definite per gestire gli alunni e il personale scolastico che manifestano sintomi mentre sono a scuola, che prevedono il rientro al proprio domicilio il prima possibile, mantenendoli separati dagli altri e fornendo loro la necessaria assistenza utilizzando appositi</w:t>
      </w:r>
      <w:r w:rsidRPr="003F7DC9">
        <w:rPr>
          <w:color w:val="0B0B0B"/>
          <w:spacing w:val="-9"/>
          <w:sz w:val="21"/>
        </w:rPr>
        <w:t xml:space="preserve"> </w:t>
      </w:r>
      <w:r w:rsidRPr="003F7DC9">
        <w:rPr>
          <w:color w:val="0B0B0B"/>
          <w:sz w:val="21"/>
        </w:rPr>
        <w:t>DPI;</w:t>
      </w:r>
    </w:p>
    <w:p w14:paraId="317D421B" w14:textId="77777777" w:rsidR="004C1BFC" w:rsidRPr="003F7DC9" w:rsidRDefault="00D9217B" w:rsidP="00356158">
      <w:pPr>
        <w:pStyle w:val="Paragrafoelenco"/>
        <w:numPr>
          <w:ilvl w:val="1"/>
          <w:numId w:val="15"/>
        </w:numPr>
        <w:tabs>
          <w:tab w:val="left" w:pos="782"/>
        </w:tabs>
        <w:spacing w:before="117" w:line="259" w:lineRule="auto"/>
        <w:ind w:right="708" w:firstLine="0"/>
        <w:rPr>
          <w:sz w:val="21"/>
        </w:rPr>
      </w:pPr>
      <w:r w:rsidRPr="003F7DC9">
        <w:rPr>
          <w:color w:val="0B0B0B"/>
          <w:sz w:val="21"/>
        </w:rPr>
        <w:t>identificare un ambiente dedicato all’accoglienza e isolamento di eventuali persone che dovessero manifestare una sintomatologia compatibile con COVID-19 (senza creare allarmismi o stigmatizzazione).</w:t>
      </w:r>
      <w:r w:rsidRPr="003F7DC9">
        <w:rPr>
          <w:color w:val="0B0B0B"/>
          <w:spacing w:val="-4"/>
          <w:sz w:val="21"/>
        </w:rPr>
        <w:t xml:space="preserve"> </w:t>
      </w:r>
      <w:r w:rsidRPr="003F7DC9">
        <w:rPr>
          <w:color w:val="0B0B0B"/>
          <w:sz w:val="21"/>
        </w:rPr>
        <w:t>I</w:t>
      </w:r>
      <w:r w:rsidRPr="003F7DC9">
        <w:rPr>
          <w:color w:val="0B0B0B"/>
          <w:spacing w:val="-4"/>
          <w:sz w:val="21"/>
        </w:rPr>
        <w:t xml:space="preserve"> </w:t>
      </w:r>
      <w:r w:rsidRPr="003F7DC9">
        <w:rPr>
          <w:color w:val="0B0B0B"/>
          <w:sz w:val="21"/>
        </w:rPr>
        <w:t>minori</w:t>
      </w:r>
      <w:r w:rsidRPr="003F7DC9">
        <w:rPr>
          <w:color w:val="0B0B0B"/>
          <w:spacing w:val="-2"/>
          <w:sz w:val="21"/>
        </w:rPr>
        <w:t xml:space="preserve"> </w:t>
      </w:r>
      <w:r w:rsidRPr="003F7DC9">
        <w:rPr>
          <w:color w:val="0B0B0B"/>
          <w:sz w:val="21"/>
        </w:rPr>
        <w:t>non</w:t>
      </w:r>
      <w:r w:rsidRPr="003F7DC9">
        <w:rPr>
          <w:color w:val="0B0B0B"/>
          <w:spacing w:val="-4"/>
          <w:sz w:val="21"/>
        </w:rPr>
        <w:t xml:space="preserve"> </w:t>
      </w:r>
      <w:r w:rsidRPr="003F7DC9">
        <w:rPr>
          <w:color w:val="0B0B0B"/>
          <w:sz w:val="21"/>
        </w:rPr>
        <w:t>devono</w:t>
      </w:r>
      <w:r w:rsidRPr="003F7DC9">
        <w:rPr>
          <w:color w:val="0B0B0B"/>
          <w:spacing w:val="-4"/>
          <w:sz w:val="21"/>
        </w:rPr>
        <w:t xml:space="preserve"> </w:t>
      </w:r>
      <w:r w:rsidRPr="003F7DC9">
        <w:rPr>
          <w:color w:val="0B0B0B"/>
          <w:sz w:val="21"/>
        </w:rPr>
        <w:t>restare</w:t>
      </w:r>
      <w:r w:rsidRPr="003F7DC9">
        <w:rPr>
          <w:color w:val="0B0B0B"/>
          <w:spacing w:val="-3"/>
          <w:sz w:val="21"/>
        </w:rPr>
        <w:t xml:space="preserve"> </w:t>
      </w:r>
      <w:r w:rsidRPr="003F7DC9">
        <w:rPr>
          <w:color w:val="0B0B0B"/>
          <w:sz w:val="21"/>
        </w:rPr>
        <w:t>da</w:t>
      </w:r>
      <w:r w:rsidRPr="003F7DC9">
        <w:rPr>
          <w:color w:val="0B0B0B"/>
          <w:spacing w:val="-2"/>
          <w:sz w:val="21"/>
        </w:rPr>
        <w:t xml:space="preserve"> </w:t>
      </w:r>
      <w:r w:rsidRPr="003F7DC9">
        <w:rPr>
          <w:color w:val="0B0B0B"/>
          <w:sz w:val="21"/>
        </w:rPr>
        <w:t>soli</w:t>
      </w:r>
      <w:r w:rsidRPr="003F7DC9">
        <w:rPr>
          <w:color w:val="0B0B0B"/>
          <w:spacing w:val="-4"/>
          <w:sz w:val="21"/>
        </w:rPr>
        <w:t xml:space="preserve"> </w:t>
      </w:r>
      <w:r w:rsidRPr="003F7DC9">
        <w:rPr>
          <w:color w:val="0B0B0B"/>
          <w:sz w:val="21"/>
        </w:rPr>
        <w:t>ma</w:t>
      </w:r>
      <w:r w:rsidRPr="003F7DC9">
        <w:rPr>
          <w:color w:val="0B0B0B"/>
          <w:spacing w:val="-3"/>
          <w:sz w:val="21"/>
        </w:rPr>
        <w:t xml:space="preserve"> </w:t>
      </w:r>
      <w:r w:rsidRPr="003F7DC9">
        <w:rPr>
          <w:color w:val="0B0B0B"/>
          <w:sz w:val="21"/>
        </w:rPr>
        <w:t>con</w:t>
      </w:r>
      <w:r w:rsidRPr="003F7DC9">
        <w:rPr>
          <w:color w:val="0B0B0B"/>
          <w:spacing w:val="-4"/>
          <w:sz w:val="21"/>
        </w:rPr>
        <w:t xml:space="preserve"> </w:t>
      </w:r>
      <w:r w:rsidRPr="003F7DC9">
        <w:rPr>
          <w:color w:val="0B0B0B"/>
          <w:sz w:val="21"/>
        </w:rPr>
        <w:t>un</w:t>
      </w:r>
      <w:r w:rsidRPr="003F7DC9">
        <w:rPr>
          <w:color w:val="0B0B0B"/>
          <w:spacing w:val="-4"/>
          <w:sz w:val="21"/>
        </w:rPr>
        <w:t xml:space="preserve"> </w:t>
      </w:r>
      <w:r w:rsidRPr="003F7DC9">
        <w:rPr>
          <w:color w:val="0B0B0B"/>
          <w:sz w:val="21"/>
        </w:rPr>
        <w:t>adulto</w:t>
      </w:r>
      <w:r w:rsidRPr="003F7DC9">
        <w:rPr>
          <w:color w:val="0B0B0B"/>
          <w:spacing w:val="-3"/>
          <w:sz w:val="21"/>
        </w:rPr>
        <w:t xml:space="preserve"> </w:t>
      </w:r>
      <w:r w:rsidRPr="003F7DC9">
        <w:rPr>
          <w:color w:val="0B0B0B"/>
          <w:sz w:val="21"/>
        </w:rPr>
        <w:t>munito</w:t>
      </w:r>
      <w:r w:rsidRPr="003F7DC9">
        <w:rPr>
          <w:color w:val="0B0B0B"/>
          <w:spacing w:val="-4"/>
          <w:sz w:val="21"/>
        </w:rPr>
        <w:t xml:space="preserve"> </w:t>
      </w:r>
      <w:r w:rsidRPr="003F7DC9">
        <w:rPr>
          <w:color w:val="0B0B0B"/>
          <w:sz w:val="21"/>
        </w:rPr>
        <w:t>di</w:t>
      </w:r>
      <w:r w:rsidRPr="003F7DC9">
        <w:rPr>
          <w:color w:val="0B0B0B"/>
          <w:spacing w:val="-4"/>
          <w:sz w:val="21"/>
        </w:rPr>
        <w:t xml:space="preserve"> </w:t>
      </w:r>
      <w:r w:rsidRPr="003F7DC9">
        <w:rPr>
          <w:color w:val="0B0B0B"/>
          <w:sz w:val="21"/>
        </w:rPr>
        <w:t>DPI</w:t>
      </w:r>
      <w:r w:rsidRPr="003F7DC9">
        <w:rPr>
          <w:color w:val="0B0B0B"/>
          <w:spacing w:val="-3"/>
          <w:sz w:val="21"/>
        </w:rPr>
        <w:t xml:space="preserve"> </w:t>
      </w:r>
      <w:r w:rsidRPr="003F7DC9">
        <w:rPr>
          <w:color w:val="0B0B0B"/>
          <w:sz w:val="21"/>
        </w:rPr>
        <w:t>fino</w:t>
      </w:r>
      <w:r w:rsidRPr="003F7DC9">
        <w:rPr>
          <w:color w:val="0B0B0B"/>
          <w:spacing w:val="-4"/>
          <w:sz w:val="21"/>
        </w:rPr>
        <w:t xml:space="preserve"> </w:t>
      </w:r>
      <w:r w:rsidRPr="003F7DC9">
        <w:rPr>
          <w:color w:val="0B0B0B"/>
          <w:sz w:val="21"/>
        </w:rPr>
        <w:t>a</w:t>
      </w:r>
      <w:r w:rsidRPr="003F7DC9">
        <w:rPr>
          <w:color w:val="0B0B0B"/>
          <w:spacing w:val="-4"/>
          <w:sz w:val="21"/>
        </w:rPr>
        <w:t xml:space="preserve"> </w:t>
      </w:r>
      <w:r w:rsidRPr="003F7DC9">
        <w:rPr>
          <w:color w:val="0B0B0B"/>
          <w:sz w:val="21"/>
        </w:rPr>
        <w:t>quando non saranno affidati a un genitore/tutore</w:t>
      </w:r>
      <w:r w:rsidRPr="003F7DC9">
        <w:rPr>
          <w:color w:val="0B0B0B"/>
          <w:spacing w:val="-3"/>
          <w:sz w:val="21"/>
        </w:rPr>
        <w:t xml:space="preserve"> </w:t>
      </w:r>
      <w:r w:rsidRPr="003F7DC9">
        <w:rPr>
          <w:color w:val="0B0B0B"/>
          <w:sz w:val="21"/>
        </w:rPr>
        <w:t>legale;</w:t>
      </w:r>
    </w:p>
    <w:p w14:paraId="2D5DC281" w14:textId="77777777" w:rsidR="004C1BFC" w:rsidRPr="003F7DC9" w:rsidRDefault="00D9217B" w:rsidP="00356158">
      <w:pPr>
        <w:pStyle w:val="Paragrafoelenco"/>
        <w:numPr>
          <w:ilvl w:val="1"/>
          <w:numId w:val="15"/>
        </w:numPr>
        <w:tabs>
          <w:tab w:val="left" w:pos="782"/>
        </w:tabs>
        <w:spacing w:before="118" w:line="259" w:lineRule="auto"/>
        <w:ind w:right="708" w:firstLine="0"/>
        <w:rPr>
          <w:sz w:val="21"/>
        </w:rPr>
      </w:pPr>
      <w:r w:rsidRPr="003F7DC9">
        <w:rPr>
          <w:color w:val="0B0B0B"/>
          <w:sz w:val="21"/>
        </w:rPr>
        <w:t>prevedere un piano di sanificazione straordinaria per l’area di isolamento e per i luoghi frequentati dall’alunno/componente del personale scolastico</w:t>
      </w:r>
      <w:r w:rsidRPr="003F7DC9">
        <w:rPr>
          <w:color w:val="0B0B0B"/>
          <w:spacing w:val="-2"/>
          <w:sz w:val="21"/>
        </w:rPr>
        <w:t xml:space="preserve"> </w:t>
      </w:r>
      <w:r w:rsidRPr="003F7DC9">
        <w:rPr>
          <w:color w:val="0B0B0B"/>
          <w:sz w:val="21"/>
        </w:rPr>
        <w:t>sintomatici;</w:t>
      </w:r>
    </w:p>
    <w:p w14:paraId="00FB874A" w14:textId="77777777" w:rsidR="004C1BFC" w:rsidRPr="003F7DC9" w:rsidRDefault="00D9217B" w:rsidP="00356158">
      <w:pPr>
        <w:pStyle w:val="Paragrafoelenco"/>
        <w:numPr>
          <w:ilvl w:val="1"/>
          <w:numId w:val="15"/>
        </w:numPr>
        <w:tabs>
          <w:tab w:val="left" w:pos="782"/>
        </w:tabs>
        <w:spacing w:before="116" w:line="259" w:lineRule="auto"/>
        <w:ind w:right="708" w:firstLine="0"/>
        <w:rPr>
          <w:sz w:val="21"/>
        </w:rPr>
      </w:pPr>
      <w:r w:rsidRPr="003F7DC9">
        <w:rPr>
          <w:color w:val="0B0B0B"/>
          <w:sz w:val="21"/>
        </w:rPr>
        <w:t>condividere le procedure e le informazioni con il personale scolastico, i genitori e gli alunni e provvedere alla formazione del</w:t>
      </w:r>
      <w:r w:rsidRPr="003F7DC9">
        <w:rPr>
          <w:color w:val="0B0B0B"/>
          <w:spacing w:val="1"/>
          <w:sz w:val="21"/>
        </w:rPr>
        <w:t xml:space="preserve"> </w:t>
      </w:r>
      <w:r w:rsidRPr="003F7DC9">
        <w:rPr>
          <w:color w:val="0B0B0B"/>
          <w:sz w:val="21"/>
        </w:rPr>
        <w:t>personale;</w:t>
      </w:r>
    </w:p>
    <w:p w14:paraId="4C81CCBE" w14:textId="77777777" w:rsidR="004C1BFC" w:rsidRPr="003F7DC9" w:rsidRDefault="00D9217B" w:rsidP="00356158">
      <w:pPr>
        <w:pStyle w:val="Paragrafoelenco"/>
        <w:numPr>
          <w:ilvl w:val="1"/>
          <w:numId w:val="15"/>
        </w:numPr>
        <w:tabs>
          <w:tab w:val="left" w:pos="782"/>
        </w:tabs>
        <w:spacing w:before="117" w:line="259" w:lineRule="auto"/>
        <w:ind w:right="708" w:firstLine="0"/>
        <w:rPr>
          <w:sz w:val="21"/>
        </w:rPr>
      </w:pPr>
      <w:r w:rsidRPr="003F7DC9">
        <w:rPr>
          <w:color w:val="0B0B0B"/>
          <w:sz w:val="21"/>
        </w:rPr>
        <w:t>predisporre nel piano scolastico per Didattica Digitale Integrata (DDI), previsto dalle Linee Guida, le specifiche</w:t>
      </w:r>
      <w:r w:rsidRPr="003F7DC9">
        <w:rPr>
          <w:color w:val="0B0B0B"/>
          <w:spacing w:val="-8"/>
          <w:sz w:val="21"/>
        </w:rPr>
        <w:t xml:space="preserve"> </w:t>
      </w:r>
      <w:r w:rsidRPr="003F7DC9">
        <w:rPr>
          <w:color w:val="0B0B0B"/>
          <w:sz w:val="21"/>
        </w:rPr>
        <w:t>modalità</w:t>
      </w:r>
      <w:r w:rsidRPr="003F7DC9">
        <w:rPr>
          <w:color w:val="0B0B0B"/>
          <w:spacing w:val="-7"/>
          <w:sz w:val="21"/>
        </w:rPr>
        <w:t xml:space="preserve"> </w:t>
      </w:r>
      <w:r w:rsidRPr="003F7DC9">
        <w:rPr>
          <w:color w:val="0B0B0B"/>
          <w:sz w:val="21"/>
        </w:rPr>
        <w:t>di</w:t>
      </w:r>
      <w:r w:rsidRPr="003F7DC9">
        <w:rPr>
          <w:color w:val="0B0B0B"/>
          <w:spacing w:val="-6"/>
          <w:sz w:val="21"/>
        </w:rPr>
        <w:t xml:space="preserve"> </w:t>
      </w:r>
      <w:r w:rsidRPr="003F7DC9">
        <w:rPr>
          <w:color w:val="0B0B0B"/>
          <w:sz w:val="21"/>
        </w:rPr>
        <w:t>attivazione</w:t>
      </w:r>
      <w:r w:rsidRPr="003F7DC9">
        <w:rPr>
          <w:color w:val="0B0B0B"/>
          <w:spacing w:val="-7"/>
          <w:sz w:val="21"/>
        </w:rPr>
        <w:t xml:space="preserve"> </w:t>
      </w:r>
      <w:r w:rsidRPr="003F7DC9">
        <w:rPr>
          <w:color w:val="0B0B0B"/>
          <w:sz w:val="21"/>
        </w:rPr>
        <w:t>nei</w:t>
      </w:r>
      <w:r w:rsidRPr="003F7DC9">
        <w:rPr>
          <w:color w:val="0B0B0B"/>
          <w:spacing w:val="-7"/>
          <w:sz w:val="21"/>
        </w:rPr>
        <w:t xml:space="preserve"> </w:t>
      </w:r>
      <w:r w:rsidRPr="003F7DC9">
        <w:rPr>
          <w:color w:val="0B0B0B"/>
          <w:sz w:val="21"/>
        </w:rPr>
        <w:t>casi</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necessità</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contenimento</w:t>
      </w:r>
      <w:r w:rsidRPr="003F7DC9">
        <w:rPr>
          <w:color w:val="0B0B0B"/>
          <w:spacing w:val="-7"/>
          <w:sz w:val="21"/>
        </w:rPr>
        <w:t xml:space="preserve"> </w:t>
      </w:r>
      <w:r w:rsidRPr="003F7DC9">
        <w:rPr>
          <w:color w:val="0B0B0B"/>
          <w:sz w:val="21"/>
        </w:rPr>
        <w:t>del</w:t>
      </w:r>
      <w:r w:rsidRPr="003F7DC9">
        <w:rPr>
          <w:color w:val="0B0B0B"/>
          <w:spacing w:val="-7"/>
          <w:sz w:val="21"/>
        </w:rPr>
        <w:t xml:space="preserve"> </w:t>
      </w:r>
      <w:r w:rsidRPr="003F7DC9">
        <w:rPr>
          <w:color w:val="0B0B0B"/>
          <w:sz w:val="21"/>
        </w:rPr>
        <w:t>contagio,</w:t>
      </w:r>
      <w:r w:rsidRPr="003F7DC9">
        <w:rPr>
          <w:color w:val="0B0B0B"/>
          <w:spacing w:val="-7"/>
          <w:sz w:val="21"/>
        </w:rPr>
        <w:t xml:space="preserve"> </w:t>
      </w:r>
      <w:r w:rsidRPr="003F7DC9">
        <w:rPr>
          <w:color w:val="0B0B0B"/>
          <w:sz w:val="21"/>
        </w:rPr>
        <w:t>nonché</w:t>
      </w:r>
      <w:r w:rsidRPr="003F7DC9">
        <w:rPr>
          <w:color w:val="0B0B0B"/>
          <w:spacing w:val="-7"/>
          <w:sz w:val="21"/>
        </w:rPr>
        <w:t xml:space="preserve"> </w:t>
      </w:r>
      <w:r w:rsidRPr="003F7DC9">
        <w:rPr>
          <w:color w:val="0B0B0B"/>
          <w:sz w:val="21"/>
        </w:rPr>
        <w:t>qualora si rendesse necessario sospendere nuovamente le attività didattiche in presenza a causa delle condizioni epidemiologiche</w:t>
      </w:r>
      <w:r w:rsidRPr="003F7DC9">
        <w:rPr>
          <w:color w:val="0B0B0B"/>
          <w:spacing w:val="-3"/>
          <w:sz w:val="21"/>
        </w:rPr>
        <w:t xml:space="preserve"> </w:t>
      </w:r>
      <w:r w:rsidRPr="003F7DC9">
        <w:rPr>
          <w:color w:val="0B0B0B"/>
          <w:sz w:val="21"/>
        </w:rPr>
        <w:t>contingenti.</w:t>
      </w:r>
    </w:p>
    <w:p w14:paraId="2A986AF8" w14:textId="77777777" w:rsidR="004C1BFC" w:rsidRPr="003F7DC9" w:rsidRDefault="00D9217B" w:rsidP="00356158">
      <w:pPr>
        <w:pStyle w:val="Paragrafoelenco"/>
        <w:numPr>
          <w:ilvl w:val="1"/>
          <w:numId w:val="15"/>
        </w:numPr>
        <w:tabs>
          <w:tab w:val="left" w:pos="782"/>
        </w:tabs>
        <w:spacing w:before="117" w:line="259" w:lineRule="auto"/>
        <w:ind w:right="708" w:firstLine="0"/>
        <w:rPr>
          <w:sz w:val="21"/>
        </w:rPr>
      </w:pPr>
      <w:r w:rsidRPr="003F7DC9">
        <w:rPr>
          <w:color w:val="0B0B0B"/>
          <w:sz w:val="21"/>
        </w:rPr>
        <w:t>L’attivazione della didattica a distanza nel corso dell’anno scolastico 2019-2020 è stata una delle modalità di realizzazione del distanziamento sociale, rivelatosi intervento di sanità pubblica cardine per il contenimento della diffusione dell’infezione dal SARS-CoV-2. A fronte di ciò è opportuno, nel rispetto dell’autonomia scolastica, che ciascuna scuola ne definisca le modalità di realizzazione, per classi e per plesso, qualora si dovessero verificare cluster che ne imponga la</w:t>
      </w:r>
      <w:r w:rsidRPr="003F7DC9">
        <w:rPr>
          <w:color w:val="0B0B0B"/>
          <w:spacing w:val="-13"/>
          <w:sz w:val="21"/>
        </w:rPr>
        <w:t xml:space="preserve"> </w:t>
      </w:r>
      <w:r w:rsidRPr="003F7DC9">
        <w:rPr>
          <w:color w:val="0B0B0B"/>
          <w:sz w:val="21"/>
        </w:rPr>
        <w:t>riattivazione.</w:t>
      </w:r>
    </w:p>
    <w:p w14:paraId="344C7826" w14:textId="77777777" w:rsidR="004C1BFC" w:rsidRPr="003F7DC9" w:rsidRDefault="004C1BFC" w:rsidP="00356158">
      <w:pPr>
        <w:spacing w:line="259" w:lineRule="auto"/>
        <w:ind w:right="708"/>
        <w:jc w:val="both"/>
        <w:rPr>
          <w:sz w:val="21"/>
        </w:rPr>
        <w:sectPr w:rsidR="004C1BFC" w:rsidRPr="003F7DC9" w:rsidSect="00356158">
          <w:pgSz w:w="11900" w:h="16840"/>
          <w:pgMar w:top="1600" w:right="560" w:bottom="280" w:left="709" w:header="720" w:footer="720" w:gutter="0"/>
          <w:cols w:space="720"/>
        </w:sectPr>
      </w:pPr>
    </w:p>
    <w:p w14:paraId="74AA0B4A" w14:textId="77777777" w:rsidR="004C1BFC" w:rsidRPr="003F7DC9" w:rsidRDefault="00D9217B" w:rsidP="00356158">
      <w:pPr>
        <w:pStyle w:val="Paragrafoelenco"/>
        <w:numPr>
          <w:ilvl w:val="1"/>
          <w:numId w:val="14"/>
        </w:numPr>
        <w:tabs>
          <w:tab w:val="left" w:pos="727"/>
        </w:tabs>
        <w:spacing w:before="107"/>
        <w:ind w:right="708" w:firstLine="0"/>
        <w:rPr>
          <w:b/>
          <w:sz w:val="30"/>
        </w:rPr>
      </w:pPr>
      <w:r w:rsidRPr="003F7DC9">
        <w:rPr>
          <w:b/>
          <w:color w:val="313131"/>
          <w:sz w:val="30"/>
        </w:rPr>
        <w:lastRenderedPageBreak/>
        <w:t>Peculiarità dei servizi educativi dell’infanzia (bambini 0-6</w:t>
      </w:r>
      <w:r w:rsidRPr="003F7DC9">
        <w:rPr>
          <w:b/>
          <w:color w:val="313131"/>
          <w:spacing w:val="57"/>
          <w:sz w:val="30"/>
        </w:rPr>
        <w:t xml:space="preserve"> </w:t>
      </w:r>
      <w:r w:rsidRPr="003F7DC9">
        <w:rPr>
          <w:b/>
          <w:color w:val="313131"/>
          <w:sz w:val="30"/>
        </w:rPr>
        <w:t>anni)</w:t>
      </w:r>
    </w:p>
    <w:p w14:paraId="3A800CA5" w14:textId="77777777" w:rsidR="004C1BFC" w:rsidRPr="003F7DC9" w:rsidRDefault="00D9217B" w:rsidP="00356158">
      <w:pPr>
        <w:spacing w:before="194" w:line="259" w:lineRule="auto"/>
        <w:ind w:left="237" w:right="708"/>
        <w:jc w:val="both"/>
        <w:rPr>
          <w:sz w:val="21"/>
        </w:rPr>
      </w:pPr>
      <w:r w:rsidRPr="003F7DC9">
        <w:rPr>
          <w:color w:val="0B0B0B"/>
          <w:sz w:val="21"/>
        </w:rPr>
        <w:t>I servizi educativi dell’infanzia presentano delle peculiarità didattiche/educative che non rendono possibile l’applicazione di alcune misure di prevenzione invece possibili per studenti di età maggiore, in particolare il mantenimento della distanza fisica di almeno un metro e l’uso di mascherine. Questo è un aspetto</w:t>
      </w:r>
      <w:r w:rsidRPr="003F7DC9">
        <w:rPr>
          <w:color w:val="0B0B0B"/>
          <w:spacing w:val="-6"/>
          <w:sz w:val="21"/>
        </w:rPr>
        <w:t xml:space="preserve"> </w:t>
      </w:r>
      <w:r w:rsidRPr="003F7DC9">
        <w:rPr>
          <w:color w:val="0B0B0B"/>
          <w:sz w:val="21"/>
        </w:rPr>
        <w:t>che</w:t>
      </w:r>
      <w:r w:rsidRPr="003F7DC9">
        <w:rPr>
          <w:color w:val="0B0B0B"/>
          <w:spacing w:val="-5"/>
          <w:sz w:val="21"/>
        </w:rPr>
        <w:t xml:space="preserve"> </w:t>
      </w:r>
      <w:r w:rsidRPr="003F7DC9">
        <w:rPr>
          <w:color w:val="0B0B0B"/>
          <w:sz w:val="21"/>
        </w:rPr>
        <w:t>deve</w:t>
      </w:r>
      <w:r w:rsidRPr="003F7DC9">
        <w:rPr>
          <w:color w:val="0B0B0B"/>
          <w:spacing w:val="-6"/>
          <w:sz w:val="21"/>
        </w:rPr>
        <w:t xml:space="preserve"> </w:t>
      </w:r>
      <w:r w:rsidRPr="003F7DC9">
        <w:rPr>
          <w:color w:val="0B0B0B"/>
          <w:sz w:val="21"/>
        </w:rPr>
        <w:t>essere</w:t>
      </w:r>
      <w:r w:rsidRPr="003F7DC9">
        <w:rPr>
          <w:color w:val="0B0B0B"/>
          <w:spacing w:val="-6"/>
          <w:sz w:val="21"/>
        </w:rPr>
        <w:t xml:space="preserve"> </w:t>
      </w:r>
      <w:r w:rsidRPr="003F7DC9">
        <w:rPr>
          <w:color w:val="0B0B0B"/>
          <w:sz w:val="21"/>
        </w:rPr>
        <w:t>tenuto</w:t>
      </w:r>
      <w:r w:rsidRPr="003F7DC9">
        <w:rPr>
          <w:color w:val="0B0B0B"/>
          <w:spacing w:val="-6"/>
          <w:sz w:val="21"/>
        </w:rPr>
        <w:t xml:space="preserve"> </w:t>
      </w:r>
      <w:r w:rsidRPr="003F7DC9">
        <w:rPr>
          <w:color w:val="0B0B0B"/>
          <w:sz w:val="21"/>
        </w:rPr>
        <w:t>in</w:t>
      </w:r>
      <w:r w:rsidRPr="003F7DC9">
        <w:rPr>
          <w:color w:val="0B0B0B"/>
          <w:spacing w:val="-5"/>
          <w:sz w:val="21"/>
        </w:rPr>
        <w:t xml:space="preserve"> </w:t>
      </w:r>
      <w:r w:rsidRPr="003F7DC9">
        <w:rPr>
          <w:color w:val="0B0B0B"/>
          <w:sz w:val="21"/>
        </w:rPr>
        <w:t>debita</w:t>
      </w:r>
      <w:r w:rsidRPr="003F7DC9">
        <w:rPr>
          <w:color w:val="0B0B0B"/>
          <w:spacing w:val="-6"/>
          <w:sz w:val="21"/>
        </w:rPr>
        <w:t xml:space="preserve"> </w:t>
      </w:r>
      <w:r w:rsidRPr="003F7DC9">
        <w:rPr>
          <w:color w:val="0B0B0B"/>
          <w:sz w:val="21"/>
        </w:rPr>
        <w:t>considerazione</w:t>
      </w:r>
      <w:r w:rsidRPr="003F7DC9">
        <w:rPr>
          <w:color w:val="0B0B0B"/>
          <w:spacing w:val="-5"/>
          <w:sz w:val="21"/>
        </w:rPr>
        <w:t xml:space="preserve"> </w:t>
      </w:r>
      <w:r w:rsidRPr="003F7DC9">
        <w:rPr>
          <w:color w:val="0B0B0B"/>
          <w:sz w:val="21"/>
        </w:rPr>
        <w:t>specialmente</w:t>
      </w:r>
      <w:r w:rsidRPr="003F7DC9">
        <w:rPr>
          <w:color w:val="0B0B0B"/>
          <w:spacing w:val="-5"/>
          <w:sz w:val="21"/>
        </w:rPr>
        <w:t xml:space="preserve"> </w:t>
      </w:r>
      <w:r w:rsidRPr="003F7DC9">
        <w:rPr>
          <w:color w:val="0B0B0B"/>
          <w:sz w:val="21"/>
        </w:rPr>
        <w:t>nella</w:t>
      </w:r>
      <w:r w:rsidRPr="003F7DC9">
        <w:rPr>
          <w:color w:val="0B0B0B"/>
          <w:spacing w:val="-5"/>
          <w:sz w:val="21"/>
        </w:rPr>
        <w:t xml:space="preserve"> </w:t>
      </w:r>
      <w:r w:rsidRPr="003F7DC9">
        <w:rPr>
          <w:color w:val="0B0B0B"/>
          <w:sz w:val="21"/>
        </w:rPr>
        <w:t>identificazione</w:t>
      </w:r>
      <w:r w:rsidRPr="003F7DC9">
        <w:rPr>
          <w:color w:val="0B0B0B"/>
          <w:spacing w:val="-5"/>
          <w:sz w:val="21"/>
        </w:rPr>
        <w:t xml:space="preserve"> </w:t>
      </w:r>
      <w:r w:rsidRPr="003F7DC9">
        <w:rPr>
          <w:color w:val="0B0B0B"/>
          <w:sz w:val="21"/>
        </w:rPr>
        <w:t>dei</w:t>
      </w:r>
      <w:r w:rsidRPr="003F7DC9">
        <w:rPr>
          <w:color w:val="0B0B0B"/>
          <w:spacing w:val="-5"/>
          <w:sz w:val="21"/>
        </w:rPr>
        <w:t xml:space="preserve"> </w:t>
      </w:r>
      <w:r w:rsidRPr="003F7DC9">
        <w:rPr>
          <w:color w:val="0B0B0B"/>
          <w:sz w:val="21"/>
        </w:rPr>
        <w:t>soggetti</w:t>
      </w:r>
      <w:r w:rsidRPr="003F7DC9">
        <w:rPr>
          <w:color w:val="0B0B0B"/>
          <w:spacing w:val="-5"/>
          <w:sz w:val="21"/>
        </w:rPr>
        <w:t xml:space="preserve"> </w:t>
      </w:r>
      <w:r w:rsidRPr="003F7DC9">
        <w:rPr>
          <w:color w:val="0B0B0B"/>
          <w:sz w:val="21"/>
        </w:rPr>
        <w:t>che ricadono nella definizione di contatto stretto. Per tale motivo è raccomandata una didattica a gruppi stabili (sia per i bambini che per gli</w:t>
      </w:r>
      <w:r w:rsidRPr="003F7DC9">
        <w:rPr>
          <w:color w:val="0B0B0B"/>
          <w:spacing w:val="1"/>
          <w:sz w:val="21"/>
        </w:rPr>
        <w:t xml:space="preserve"> </w:t>
      </w:r>
      <w:r w:rsidRPr="003F7DC9">
        <w:rPr>
          <w:color w:val="0B0B0B"/>
          <w:sz w:val="21"/>
        </w:rPr>
        <w:t>educatori).</w:t>
      </w:r>
    </w:p>
    <w:p w14:paraId="5D71EC08" w14:textId="77777777" w:rsidR="004C1BFC" w:rsidRPr="003F7DC9" w:rsidRDefault="00D9217B" w:rsidP="00356158">
      <w:pPr>
        <w:spacing w:before="119" w:line="259" w:lineRule="auto"/>
        <w:ind w:left="237" w:right="708"/>
        <w:jc w:val="both"/>
        <w:rPr>
          <w:sz w:val="21"/>
        </w:rPr>
      </w:pPr>
      <w:r w:rsidRPr="003F7DC9">
        <w:rPr>
          <w:color w:val="0B0B0B"/>
          <w:sz w:val="21"/>
        </w:rPr>
        <w:t>Il rispetto delle norme di distanziamento fisico è un obiettivo che può essere raggiunto solo compatibilmente con il grado di autonomia e di consapevolezza dei minori anche in considerazione dell’età degli stessi. Pertanto, le attività e le strategie dovranno essere modulate in ogni contesto specifico. Questa parte verrà sviluppata successivamente in seguito alle indicazioni contenute nel documento di indirizzo e orientamento per la ripresa delle attività in presenza dei servizi educativi e delle scuole dell’infanzia (Ministero dell’Istruzione, 2020).</w:t>
      </w:r>
    </w:p>
    <w:p w14:paraId="7678E3CB" w14:textId="77777777" w:rsidR="004C1BFC" w:rsidRPr="003F7DC9" w:rsidRDefault="004C1BFC" w:rsidP="00356158">
      <w:pPr>
        <w:pStyle w:val="Corpotesto"/>
        <w:spacing w:before="3"/>
        <w:ind w:right="708"/>
        <w:rPr>
          <w:sz w:val="34"/>
        </w:rPr>
      </w:pPr>
    </w:p>
    <w:p w14:paraId="16C7CA60" w14:textId="77777777" w:rsidR="004C1BFC" w:rsidRPr="003F7DC9" w:rsidRDefault="00D9217B" w:rsidP="00356158">
      <w:pPr>
        <w:pStyle w:val="Paragrafoelenco"/>
        <w:numPr>
          <w:ilvl w:val="1"/>
          <w:numId w:val="14"/>
        </w:numPr>
        <w:tabs>
          <w:tab w:val="left" w:pos="727"/>
        </w:tabs>
        <w:ind w:right="708" w:firstLine="0"/>
        <w:rPr>
          <w:b/>
          <w:sz w:val="30"/>
        </w:rPr>
      </w:pPr>
      <w:r w:rsidRPr="003F7DC9">
        <w:rPr>
          <w:b/>
          <w:color w:val="313131"/>
          <w:sz w:val="30"/>
        </w:rPr>
        <w:t>Bambini e studenti con</w:t>
      </w:r>
      <w:r w:rsidRPr="003F7DC9">
        <w:rPr>
          <w:b/>
          <w:color w:val="313131"/>
          <w:spacing w:val="7"/>
          <w:sz w:val="30"/>
        </w:rPr>
        <w:t xml:space="preserve"> </w:t>
      </w:r>
      <w:r w:rsidRPr="003F7DC9">
        <w:rPr>
          <w:b/>
          <w:color w:val="313131"/>
          <w:sz w:val="30"/>
        </w:rPr>
        <w:t>fragilità</w:t>
      </w:r>
    </w:p>
    <w:p w14:paraId="09AB8072" w14:textId="77777777" w:rsidR="004C1BFC" w:rsidRPr="003F7DC9" w:rsidRDefault="00D9217B" w:rsidP="00356158">
      <w:pPr>
        <w:spacing w:before="195" w:line="259" w:lineRule="auto"/>
        <w:ind w:left="237" w:right="708"/>
        <w:jc w:val="both"/>
        <w:rPr>
          <w:sz w:val="21"/>
        </w:rPr>
      </w:pPr>
      <w:r w:rsidRPr="003F7DC9">
        <w:rPr>
          <w:color w:val="0B0B0B"/>
          <w:sz w:val="21"/>
        </w:rPr>
        <w:t>In</w:t>
      </w:r>
      <w:r w:rsidRPr="003F7DC9">
        <w:rPr>
          <w:color w:val="0B0B0B"/>
          <w:spacing w:val="-6"/>
          <w:sz w:val="21"/>
        </w:rPr>
        <w:t xml:space="preserve"> </w:t>
      </w:r>
      <w:r w:rsidRPr="003F7DC9">
        <w:rPr>
          <w:color w:val="0B0B0B"/>
          <w:sz w:val="21"/>
        </w:rPr>
        <w:t>questo</w:t>
      </w:r>
      <w:r w:rsidRPr="003F7DC9">
        <w:rPr>
          <w:color w:val="0B0B0B"/>
          <w:spacing w:val="-5"/>
          <w:sz w:val="21"/>
        </w:rPr>
        <w:t xml:space="preserve"> </w:t>
      </w:r>
      <w:r w:rsidRPr="003F7DC9">
        <w:rPr>
          <w:color w:val="0B0B0B"/>
          <w:sz w:val="21"/>
        </w:rPr>
        <w:t>contesto</w:t>
      </w:r>
      <w:r w:rsidRPr="003F7DC9">
        <w:rPr>
          <w:color w:val="0B0B0B"/>
          <w:spacing w:val="-5"/>
          <w:sz w:val="21"/>
        </w:rPr>
        <w:t xml:space="preserve"> </w:t>
      </w:r>
      <w:r w:rsidRPr="003F7DC9">
        <w:rPr>
          <w:color w:val="0B0B0B"/>
          <w:sz w:val="21"/>
        </w:rPr>
        <w:t>si</w:t>
      </w:r>
      <w:r w:rsidRPr="003F7DC9">
        <w:rPr>
          <w:color w:val="0B0B0B"/>
          <w:spacing w:val="-5"/>
          <w:sz w:val="21"/>
        </w:rPr>
        <w:t xml:space="preserve"> </w:t>
      </w:r>
      <w:r w:rsidRPr="003F7DC9">
        <w:rPr>
          <w:color w:val="0B0B0B"/>
          <w:sz w:val="21"/>
        </w:rPr>
        <w:t>rende</w:t>
      </w:r>
      <w:r w:rsidRPr="003F7DC9">
        <w:rPr>
          <w:color w:val="0B0B0B"/>
          <w:spacing w:val="-6"/>
          <w:sz w:val="21"/>
        </w:rPr>
        <w:t xml:space="preserve"> </w:t>
      </w:r>
      <w:r w:rsidRPr="003F7DC9">
        <w:rPr>
          <w:color w:val="0B0B0B"/>
          <w:sz w:val="21"/>
        </w:rPr>
        <w:t>necessario</w:t>
      </w:r>
      <w:r w:rsidRPr="003F7DC9">
        <w:rPr>
          <w:color w:val="0B0B0B"/>
          <w:spacing w:val="-5"/>
          <w:sz w:val="21"/>
        </w:rPr>
        <w:t xml:space="preserve"> </w:t>
      </w:r>
      <w:r w:rsidRPr="003F7DC9">
        <w:rPr>
          <w:color w:val="0B0B0B"/>
          <w:sz w:val="21"/>
        </w:rPr>
        <w:t>garantire</w:t>
      </w:r>
      <w:r w:rsidRPr="003F7DC9">
        <w:rPr>
          <w:color w:val="0B0B0B"/>
          <w:spacing w:val="-5"/>
          <w:sz w:val="21"/>
        </w:rPr>
        <w:t xml:space="preserve"> </w:t>
      </w:r>
      <w:r w:rsidRPr="003F7DC9">
        <w:rPr>
          <w:color w:val="0B0B0B"/>
          <w:sz w:val="21"/>
        </w:rPr>
        <w:t>la</w:t>
      </w:r>
      <w:r w:rsidRPr="003F7DC9">
        <w:rPr>
          <w:color w:val="0B0B0B"/>
          <w:spacing w:val="-4"/>
          <w:sz w:val="21"/>
        </w:rPr>
        <w:t xml:space="preserve"> </w:t>
      </w:r>
      <w:r w:rsidRPr="003F7DC9">
        <w:rPr>
          <w:color w:val="0B0B0B"/>
          <w:sz w:val="21"/>
        </w:rPr>
        <w:t>tutela</w:t>
      </w:r>
      <w:r w:rsidRPr="003F7DC9">
        <w:rPr>
          <w:color w:val="0B0B0B"/>
          <w:spacing w:val="-5"/>
          <w:sz w:val="21"/>
        </w:rPr>
        <w:t xml:space="preserve"> </w:t>
      </w:r>
      <w:r w:rsidRPr="003F7DC9">
        <w:rPr>
          <w:color w:val="0B0B0B"/>
          <w:sz w:val="21"/>
        </w:rPr>
        <w:t>degli</w:t>
      </w:r>
      <w:r w:rsidRPr="003F7DC9">
        <w:rPr>
          <w:color w:val="0B0B0B"/>
          <w:spacing w:val="-6"/>
          <w:sz w:val="21"/>
        </w:rPr>
        <w:t xml:space="preserve"> </w:t>
      </w:r>
      <w:r w:rsidRPr="003F7DC9">
        <w:rPr>
          <w:color w:val="0B0B0B"/>
          <w:sz w:val="21"/>
        </w:rPr>
        <w:t>alunni</w:t>
      </w:r>
      <w:r w:rsidRPr="003F7DC9">
        <w:rPr>
          <w:color w:val="0B0B0B"/>
          <w:spacing w:val="-5"/>
          <w:sz w:val="21"/>
        </w:rPr>
        <w:t xml:space="preserve"> </w:t>
      </w:r>
      <w:r w:rsidRPr="003F7DC9">
        <w:rPr>
          <w:color w:val="0B0B0B"/>
          <w:sz w:val="21"/>
        </w:rPr>
        <w:t>con</w:t>
      </w:r>
      <w:r w:rsidRPr="003F7DC9">
        <w:rPr>
          <w:color w:val="0B0B0B"/>
          <w:spacing w:val="-5"/>
          <w:sz w:val="21"/>
        </w:rPr>
        <w:t xml:space="preserve"> </w:t>
      </w:r>
      <w:r w:rsidRPr="003F7DC9">
        <w:rPr>
          <w:color w:val="0B0B0B"/>
          <w:sz w:val="21"/>
        </w:rPr>
        <w:t>fragilità,</w:t>
      </w:r>
      <w:r w:rsidRPr="003F7DC9">
        <w:rPr>
          <w:color w:val="0B0B0B"/>
          <w:spacing w:val="-5"/>
          <w:sz w:val="21"/>
        </w:rPr>
        <w:t xml:space="preserve"> </w:t>
      </w:r>
      <w:r w:rsidRPr="003F7DC9">
        <w:rPr>
          <w:color w:val="0B0B0B"/>
          <w:sz w:val="21"/>
        </w:rPr>
        <w:t>in</w:t>
      </w:r>
      <w:r w:rsidRPr="003F7DC9">
        <w:rPr>
          <w:color w:val="0B0B0B"/>
          <w:spacing w:val="-6"/>
          <w:sz w:val="21"/>
        </w:rPr>
        <w:t xml:space="preserve"> </w:t>
      </w:r>
      <w:r w:rsidRPr="003F7DC9">
        <w:rPr>
          <w:color w:val="0B0B0B"/>
          <w:sz w:val="21"/>
        </w:rPr>
        <w:t>collaborazione</w:t>
      </w:r>
      <w:r w:rsidRPr="003F7DC9">
        <w:rPr>
          <w:color w:val="0B0B0B"/>
          <w:spacing w:val="-5"/>
          <w:sz w:val="21"/>
        </w:rPr>
        <w:t xml:space="preserve"> </w:t>
      </w:r>
      <w:r w:rsidRPr="003F7DC9">
        <w:rPr>
          <w:color w:val="0B0B0B"/>
          <w:sz w:val="21"/>
        </w:rPr>
        <w:t>con le strutture socio-sanitarie, la medicina di famiglia (es. PLS, MMG, ecc.), le famiglie e le associazioni che li rappresentano. La possibilità di una sorveglianza attiva di questi alunni dovrebbe essere concertata tra il referente scolastico per COVID-19 e DdP, in accordo/con i PLS e MMG, (si ricorda che i pazienti con patologie</w:t>
      </w:r>
      <w:r w:rsidRPr="003F7DC9">
        <w:rPr>
          <w:color w:val="0B0B0B"/>
          <w:spacing w:val="-4"/>
          <w:sz w:val="21"/>
        </w:rPr>
        <w:t xml:space="preserve"> </w:t>
      </w:r>
      <w:r w:rsidRPr="003F7DC9">
        <w:rPr>
          <w:color w:val="0B0B0B"/>
          <w:sz w:val="21"/>
        </w:rPr>
        <w:t>croniche</w:t>
      </w:r>
      <w:r w:rsidRPr="003F7DC9">
        <w:rPr>
          <w:color w:val="0B0B0B"/>
          <w:spacing w:val="-5"/>
          <w:sz w:val="21"/>
        </w:rPr>
        <w:t xml:space="preserve"> </w:t>
      </w:r>
      <w:r w:rsidRPr="003F7DC9">
        <w:rPr>
          <w:color w:val="0B0B0B"/>
          <w:sz w:val="21"/>
        </w:rPr>
        <w:t>in</w:t>
      </w:r>
      <w:r w:rsidRPr="003F7DC9">
        <w:rPr>
          <w:color w:val="0B0B0B"/>
          <w:spacing w:val="-5"/>
          <w:sz w:val="21"/>
        </w:rPr>
        <w:t xml:space="preserve"> </w:t>
      </w:r>
      <w:r w:rsidRPr="003F7DC9">
        <w:rPr>
          <w:color w:val="0B0B0B"/>
          <w:sz w:val="21"/>
        </w:rPr>
        <w:t>età</w:t>
      </w:r>
      <w:r w:rsidRPr="003F7DC9">
        <w:rPr>
          <w:color w:val="0B0B0B"/>
          <w:spacing w:val="-4"/>
          <w:sz w:val="21"/>
        </w:rPr>
        <w:t xml:space="preserve"> </w:t>
      </w:r>
      <w:r w:rsidRPr="003F7DC9">
        <w:rPr>
          <w:color w:val="0B0B0B"/>
          <w:sz w:val="21"/>
        </w:rPr>
        <w:t>adolescenziale</w:t>
      </w:r>
      <w:r w:rsidRPr="003F7DC9">
        <w:rPr>
          <w:color w:val="0B0B0B"/>
          <w:spacing w:val="-4"/>
          <w:sz w:val="21"/>
        </w:rPr>
        <w:t xml:space="preserve"> </w:t>
      </w:r>
      <w:r w:rsidRPr="003F7DC9">
        <w:rPr>
          <w:color w:val="0B0B0B"/>
          <w:sz w:val="21"/>
        </w:rPr>
        <w:t>possono</w:t>
      </w:r>
      <w:r w:rsidRPr="003F7DC9">
        <w:rPr>
          <w:color w:val="0B0B0B"/>
          <w:spacing w:val="-4"/>
          <w:sz w:val="21"/>
        </w:rPr>
        <w:t xml:space="preserve"> </w:t>
      </w:r>
      <w:r w:rsidRPr="003F7DC9">
        <w:rPr>
          <w:color w:val="0B0B0B"/>
          <w:sz w:val="21"/>
        </w:rPr>
        <w:t>rimanere</w:t>
      </w:r>
      <w:r w:rsidRPr="003F7DC9">
        <w:rPr>
          <w:color w:val="0B0B0B"/>
          <w:spacing w:val="-3"/>
          <w:sz w:val="21"/>
        </w:rPr>
        <w:t xml:space="preserve"> </w:t>
      </w:r>
      <w:r w:rsidRPr="003F7DC9">
        <w:rPr>
          <w:color w:val="0B0B0B"/>
          <w:sz w:val="21"/>
        </w:rPr>
        <w:t>a</w:t>
      </w:r>
      <w:r w:rsidRPr="003F7DC9">
        <w:rPr>
          <w:color w:val="0B0B0B"/>
          <w:spacing w:val="-3"/>
          <w:sz w:val="21"/>
        </w:rPr>
        <w:t xml:space="preserve"> </w:t>
      </w:r>
      <w:r w:rsidRPr="003F7DC9">
        <w:rPr>
          <w:color w:val="0B0B0B"/>
          <w:sz w:val="21"/>
        </w:rPr>
        <w:t>carico</w:t>
      </w:r>
      <w:r w:rsidRPr="003F7DC9">
        <w:rPr>
          <w:color w:val="0B0B0B"/>
          <w:spacing w:val="-4"/>
          <w:sz w:val="21"/>
        </w:rPr>
        <w:t xml:space="preserve"> </w:t>
      </w:r>
      <w:r w:rsidRPr="003F7DC9">
        <w:rPr>
          <w:color w:val="0B0B0B"/>
          <w:sz w:val="21"/>
        </w:rPr>
        <w:t>del</w:t>
      </w:r>
      <w:r w:rsidRPr="003F7DC9">
        <w:rPr>
          <w:color w:val="0B0B0B"/>
          <w:spacing w:val="-4"/>
          <w:sz w:val="21"/>
        </w:rPr>
        <w:t xml:space="preserve"> </w:t>
      </w:r>
      <w:r w:rsidRPr="003F7DC9">
        <w:rPr>
          <w:color w:val="0B0B0B"/>
          <w:sz w:val="21"/>
        </w:rPr>
        <w:t>PLS</w:t>
      </w:r>
      <w:r w:rsidRPr="003F7DC9">
        <w:rPr>
          <w:color w:val="0B0B0B"/>
          <w:spacing w:val="-4"/>
          <w:sz w:val="21"/>
        </w:rPr>
        <w:t xml:space="preserve"> </w:t>
      </w:r>
      <w:r w:rsidRPr="003F7DC9">
        <w:rPr>
          <w:color w:val="0B0B0B"/>
          <w:sz w:val="21"/>
        </w:rPr>
        <w:t>fino</w:t>
      </w:r>
      <w:r w:rsidRPr="003F7DC9">
        <w:rPr>
          <w:color w:val="0B0B0B"/>
          <w:spacing w:val="-4"/>
          <w:sz w:val="21"/>
        </w:rPr>
        <w:t xml:space="preserve"> </w:t>
      </w:r>
      <w:r w:rsidRPr="003F7DC9">
        <w:rPr>
          <w:color w:val="0B0B0B"/>
          <w:sz w:val="21"/>
        </w:rPr>
        <w:t>a</w:t>
      </w:r>
      <w:r w:rsidRPr="003F7DC9">
        <w:rPr>
          <w:color w:val="0B0B0B"/>
          <w:spacing w:val="-4"/>
          <w:sz w:val="21"/>
        </w:rPr>
        <w:t xml:space="preserve"> </w:t>
      </w:r>
      <w:r w:rsidRPr="003F7DC9">
        <w:rPr>
          <w:color w:val="0B0B0B"/>
          <w:sz w:val="21"/>
        </w:rPr>
        <w:t>16</w:t>
      </w:r>
      <w:r w:rsidRPr="003F7DC9">
        <w:rPr>
          <w:color w:val="0B0B0B"/>
          <w:spacing w:val="-4"/>
          <w:sz w:val="21"/>
        </w:rPr>
        <w:t xml:space="preserve"> </w:t>
      </w:r>
      <w:r w:rsidRPr="003F7DC9">
        <w:rPr>
          <w:color w:val="0B0B0B"/>
          <w:sz w:val="21"/>
        </w:rPr>
        <w:t>anni.</w:t>
      </w:r>
      <w:r w:rsidRPr="003F7DC9">
        <w:rPr>
          <w:color w:val="0B0B0B"/>
          <w:spacing w:val="-4"/>
          <w:sz w:val="21"/>
        </w:rPr>
        <w:t xml:space="preserve"> </w:t>
      </w:r>
      <w:r w:rsidRPr="003F7DC9">
        <w:rPr>
          <w:color w:val="0B0B0B"/>
          <w:sz w:val="21"/>
        </w:rPr>
        <w:t>Da</w:t>
      </w:r>
      <w:r w:rsidRPr="003F7DC9">
        <w:rPr>
          <w:color w:val="0B0B0B"/>
          <w:spacing w:val="-3"/>
          <w:sz w:val="21"/>
        </w:rPr>
        <w:t xml:space="preserve"> </w:t>
      </w:r>
      <w:r w:rsidRPr="003F7DC9">
        <w:rPr>
          <w:color w:val="0B0B0B"/>
          <w:sz w:val="21"/>
        </w:rPr>
        <w:t>ciò</w:t>
      </w:r>
      <w:r w:rsidRPr="003F7DC9">
        <w:rPr>
          <w:color w:val="0B0B0B"/>
          <w:spacing w:val="-4"/>
          <w:sz w:val="21"/>
        </w:rPr>
        <w:t xml:space="preserve"> </w:t>
      </w:r>
      <w:r w:rsidRPr="003F7DC9">
        <w:rPr>
          <w:color w:val="0B0B0B"/>
          <w:sz w:val="21"/>
        </w:rPr>
        <w:t>si</w:t>
      </w:r>
      <w:r w:rsidRPr="003F7DC9">
        <w:rPr>
          <w:color w:val="0B0B0B"/>
          <w:spacing w:val="-4"/>
          <w:sz w:val="21"/>
        </w:rPr>
        <w:t xml:space="preserve"> </w:t>
      </w:r>
      <w:r w:rsidRPr="003F7DC9">
        <w:rPr>
          <w:color w:val="0B0B0B"/>
          <w:sz w:val="21"/>
        </w:rPr>
        <w:t>evince la necessità di un accordo primario con i PLS che hanno in carico la maggior parte dei pazienti fragili fino a questa età) nel rispetto della privacy ma con lo scopo di garantire una maggiore prevenzione attraverso la precoce</w:t>
      </w:r>
      <w:r w:rsidRPr="003F7DC9">
        <w:rPr>
          <w:color w:val="0B0B0B"/>
          <w:spacing w:val="-15"/>
          <w:sz w:val="21"/>
        </w:rPr>
        <w:t xml:space="preserve"> </w:t>
      </w:r>
      <w:r w:rsidRPr="003F7DC9">
        <w:rPr>
          <w:color w:val="0B0B0B"/>
          <w:sz w:val="21"/>
        </w:rPr>
        <w:t>identificazione</w:t>
      </w:r>
      <w:r w:rsidRPr="003F7DC9">
        <w:rPr>
          <w:color w:val="0B0B0B"/>
          <w:spacing w:val="-12"/>
          <w:sz w:val="21"/>
        </w:rPr>
        <w:t xml:space="preserve"> </w:t>
      </w:r>
      <w:r w:rsidRPr="003F7DC9">
        <w:rPr>
          <w:color w:val="0B0B0B"/>
          <w:sz w:val="21"/>
        </w:rPr>
        <w:t>dei</w:t>
      </w:r>
      <w:r w:rsidRPr="003F7DC9">
        <w:rPr>
          <w:color w:val="0B0B0B"/>
          <w:spacing w:val="-14"/>
          <w:sz w:val="21"/>
        </w:rPr>
        <w:t xml:space="preserve"> </w:t>
      </w:r>
      <w:r w:rsidRPr="003F7DC9">
        <w:rPr>
          <w:color w:val="0B0B0B"/>
          <w:sz w:val="21"/>
        </w:rPr>
        <w:t>casi</w:t>
      </w:r>
      <w:r w:rsidRPr="003F7DC9">
        <w:rPr>
          <w:color w:val="0B0B0B"/>
          <w:spacing w:val="-15"/>
          <w:sz w:val="21"/>
        </w:rPr>
        <w:t xml:space="preserve"> </w:t>
      </w:r>
      <w:r w:rsidRPr="003F7DC9">
        <w:rPr>
          <w:color w:val="0B0B0B"/>
          <w:sz w:val="21"/>
        </w:rPr>
        <w:t>di</w:t>
      </w:r>
      <w:r w:rsidRPr="003F7DC9">
        <w:rPr>
          <w:color w:val="0B0B0B"/>
          <w:spacing w:val="-14"/>
          <w:sz w:val="21"/>
        </w:rPr>
        <w:t xml:space="preserve"> </w:t>
      </w:r>
      <w:r w:rsidRPr="003F7DC9">
        <w:rPr>
          <w:color w:val="0B0B0B"/>
          <w:sz w:val="21"/>
        </w:rPr>
        <w:t>COVID-19.</w:t>
      </w:r>
      <w:r w:rsidRPr="003F7DC9">
        <w:rPr>
          <w:color w:val="0B0B0B"/>
          <w:spacing w:val="-12"/>
          <w:sz w:val="21"/>
        </w:rPr>
        <w:t xml:space="preserve"> </w:t>
      </w:r>
      <w:r w:rsidRPr="003F7DC9">
        <w:rPr>
          <w:color w:val="0B0B0B"/>
          <w:sz w:val="21"/>
        </w:rPr>
        <w:t>Particolare</w:t>
      </w:r>
      <w:r w:rsidRPr="003F7DC9">
        <w:rPr>
          <w:color w:val="0B0B0B"/>
          <w:spacing w:val="-13"/>
          <w:sz w:val="21"/>
        </w:rPr>
        <w:t xml:space="preserve"> </w:t>
      </w:r>
      <w:r w:rsidRPr="003F7DC9">
        <w:rPr>
          <w:color w:val="0B0B0B"/>
          <w:sz w:val="21"/>
        </w:rPr>
        <w:t>attenzione,</w:t>
      </w:r>
      <w:r w:rsidRPr="003F7DC9">
        <w:rPr>
          <w:color w:val="0B0B0B"/>
          <w:spacing w:val="-14"/>
          <w:sz w:val="21"/>
        </w:rPr>
        <w:t xml:space="preserve"> </w:t>
      </w:r>
      <w:r w:rsidRPr="003F7DC9">
        <w:rPr>
          <w:color w:val="0B0B0B"/>
          <w:sz w:val="21"/>
        </w:rPr>
        <w:t>quindi,</w:t>
      </w:r>
      <w:r w:rsidRPr="003F7DC9">
        <w:rPr>
          <w:color w:val="0B0B0B"/>
          <w:spacing w:val="-14"/>
          <w:sz w:val="21"/>
        </w:rPr>
        <w:t xml:space="preserve"> </w:t>
      </w:r>
      <w:r w:rsidRPr="003F7DC9">
        <w:rPr>
          <w:color w:val="0B0B0B"/>
          <w:sz w:val="21"/>
        </w:rPr>
        <w:t>andrebbe</w:t>
      </w:r>
      <w:r w:rsidRPr="003F7DC9">
        <w:rPr>
          <w:color w:val="0B0B0B"/>
          <w:spacing w:val="-12"/>
          <w:sz w:val="21"/>
        </w:rPr>
        <w:t xml:space="preserve"> </w:t>
      </w:r>
      <w:r w:rsidRPr="003F7DC9">
        <w:rPr>
          <w:color w:val="0B0B0B"/>
          <w:sz w:val="21"/>
        </w:rPr>
        <w:t>posta</w:t>
      </w:r>
      <w:r w:rsidRPr="003F7DC9">
        <w:rPr>
          <w:color w:val="0B0B0B"/>
          <w:spacing w:val="-15"/>
          <w:sz w:val="21"/>
        </w:rPr>
        <w:t xml:space="preserve"> </w:t>
      </w:r>
      <w:r w:rsidRPr="003F7DC9">
        <w:rPr>
          <w:color w:val="0B0B0B"/>
          <w:sz w:val="21"/>
        </w:rPr>
        <w:t>per</w:t>
      </w:r>
      <w:r w:rsidRPr="003F7DC9">
        <w:rPr>
          <w:color w:val="0B0B0B"/>
          <w:spacing w:val="-14"/>
          <w:sz w:val="21"/>
        </w:rPr>
        <w:t xml:space="preserve"> </w:t>
      </w:r>
      <w:r w:rsidRPr="003F7DC9">
        <w:rPr>
          <w:color w:val="0B0B0B"/>
          <w:sz w:val="21"/>
        </w:rPr>
        <w:t>evidenziare la necessità di priorità di screening in caso di segnalazione di casi nella stessa scuola frequentata. Particolare attenzione va posta agli studenti che non possono indossare la mascherina o che hanno una fragilità che li pone a maggior rischio, adottando misure idonee a garantire la prevenzione della possibile diffusione</w:t>
      </w:r>
      <w:r w:rsidRPr="003F7DC9">
        <w:rPr>
          <w:color w:val="0B0B0B"/>
          <w:spacing w:val="-6"/>
          <w:sz w:val="21"/>
        </w:rPr>
        <w:t xml:space="preserve"> </w:t>
      </w:r>
      <w:r w:rsidRPr="003F7DC9">
        <w:rPr>
          <w:color w:val="0B0B0B"/>
          <w:sz w:val="21"/>
        </w:rPr>
        <w:t>del</w:t>
      </w:r>
      <w:r w:rsidRPr="003F7DC9">
        <w:rPr>
          <w:color w:val="0B0B0B"/>
          <w:spacing w:val="-6"/>
          <w:sz w:val="21"/>
        </w:rPr>
        <w:t xml:space="preserve"> </w:t>
      </w:r>
      <w:r w:rsidRPr="003F7DC9">
        <w:rPr>
          <w:color w:val="0B0B0B"/>
          <w:sz w:val="21"/>
        </w:rPr>
        <w:t>virus</w:t>
      </w:r>
      <w:r w:rsidRPr="003F7DC9">
        <w:rPr>
          <w:color w:val="0B0B0B"/>
          <w:spacing w:val="-6"/>
          <w:sz w:val="21"/>
        </w:rPr>
        <w:t xml:space="preserve"> </w:t>
      </w:r>
      <w:r w:rsidRPr="003F7DC9">
        <w:rPr>
          <w:color w:val="0B0B0B"/>
          <w:sz w:val="21"/>
        </w:rPr>
        <w:t>SARS-CoV-2</w:t>
      </w:r>
      <w:r w:rsidRPr="003F7DC9">
        <w:rPr>
          <w:color w:val="0B0B0B"/>
          <w:spacing w:val="-6"/>
          <w:sz w:val="21"/>
        </w:rPr>
        <w:t xml:space="preserve"> </w:t>
      </w:r>
      <w:r w:rsidRPr="003F7DC9">
        <w:rPr>
          <w:color w:val="0B0B0B"/>
          <w:sz w:val="21"/>
        </w:rPr>
        <w:t>e</w:t>
      </w:r>
      <w:r w:rsidRPr="003F7DC9">
        <w:rPr>
          <w:color w:val="0B0B0B"/>
          <w:spacing w:val="-6"/>
          <w:sz w:val="21"/>
        </w:rPr>
        <w:t xml:space="preserve"> </w:t>
      </w:r>
      <w:r w:rsidRPr="003F7DC9">
        <w:rPr>
          <w:color w:val="0B0B0B"/>
          <w:sz w:val="21"/>
        </w:rPr>
        <w:t>garantendo</w:t>
      </w:r>
      <w:r w:rsidRPr="003F7DC9">
        <w:rPr>
          <w:color w:val="0B0B0B"/>
          <w:spacing w:val="-5"/>
          <w:sz w:val="21"/>
        </w:rPr>
        <w:t xml:space="preserve"> </w:t>
      </w:r>
      <w:r w:rsidRPr="003F7DC9">
        <w:rPr>
          <w:color w:val="0B0B0B"/>
          <w:sz w:val="21"/>
        </w:rPr>
        <w:t>un</w:t>
      </w:r>
      <w:r w:rsidRPr="003F7DC9">
        <w:rPr>
          <w:color w:val="0B0B0B"/>
          <w:spacing w:val="-6"/>
          <w:sz w:val="21"/>
        </w:rPr>
        <w:t xml:space="preserve"> </w:t>
      </w:r>
      <w:r w:rsidRPr="003F7DC9">
        <w:rPr>
          <w:color w:val="0B0B0B"/>
          <w:sz w:val="21"/>
        </w:rPr>
        <w:t>accesso</w:t>
      </w:r>
      <w:r w:rsidRPr="003F7DC9">
        <w:rPr>
          <w:color w:val="0B0B0B"/>
          <w:spacing w:val="-4"/>
          <w:sz w:val="21"/>
        </w:rPr>
        <w:t xml:space="preserve"> </w:t>
      </w:r>
      <w:r w:rsidRPr="003F7DC9">
        <w:rPr>
          <w:color w:val="0B0B0B"/>
          <w:sz w:val="21"/>
        </w:rPr>
        <w:t>prioritario</w:t>
      </w:r>
      <w:r w:rsidRPr="003F7DC9">
        <w:rPr>
          <w:color w:val="0B0B0B"/>
          <w:spacing w:val="-6"/>
          <w:sz w:val="21"/>
        </w:rPr>
        <w:t xml:space="preserve"> </w:t>
      </w:r>
      <w:r w:rsidRPr="003F7DC9">
        <w:rPr>
          <w:color w:val="0B0B0B"/>
          <w:sz w:val="21"/>
        </w:rPr>
        <w:t>a</w:t>
      </w:r>
      <w:r w:rsidRPr="003F7DC9">
        <w:rPr>
          <w:color w:val="0B0B0B"/>
          <w:spacing w:val="-6"/>
          <w:sz w:val="21"/>
        </w:rPr>
        <w:t xml:space="preserve"> </w:t>
      </w:r>
      <w:r w:rsidRPr="003F7DC9">
        <w:rPr>
          <w:color w:val="0B0B0B"/>
          <w:sz w:val="21"/>
        </w:rPr>
        <w:t>eventuali</w:t>
      </w:r>
      <w:r w:rsidRPr="003F7DC9">
        <w:rPr>
          <w:color w:val="0B0B0B"/>
          <w:spacing w:val="-6"/>
          <w:sz w:val="21"/>
        </w:rPr>
        <w:t xml:space="preserve"> </w:t>
      </w:r>
      <w:r w:rsidRPr="003F7DC9">
        <w:rPr>
          <w:color w:val="0B0B0B"/>
          <w:sz w:val="21"/>
        </w:rPr>
        <w:t>screening/test</w:t>
      </w:r>
      <w:r w:rsidRPr="003F7DC9">
        <w:rPr>
          <w:color w:val="0B0B0B"/>
          <w:spacing w:val="-5"/>
          <w:sz w:val="21"/>
        </w:rPr>
        <w:t xml:space="preserve"> </w:t>
      </w:r>
      <w:r w:rsidRPr="003F7DC9">
        <w:rPr>
          <w:color w:val="0B0B0B"/>
          <w:sz w:val="21"/>
        </w:rPr>
        <w:t>diagnostici.</w:t>
      </w:r>
    </w:p>
    <w:p w14:paraId="136B5867" w14:textId="77777777" w:rsidR="004C1BFC" w:rsidRPr="003F7DC9" w:rsidRDefault="004C1BFC" w:rsidP="00356158">
      <w:pPr>
        <w:pStyle w:val="Corpotesto"/>
        <w:spacing w:before="8"/>
        <w:ind w:right="708"/>
        <w:rPr>
          <w:sz w:val="34"/>
        </w:rPr>
      </w:pPr>
    </w:p>
    <w:p w14:paraId="182B29BB" w14:textId="77777777" w:rsidR="004C1BFC" w:rsidRPr="003F7DC9" w:rsidRDefault="00D9217B" w:rsidP="00356158">
      <w:pPr>
        <w:pStyle w:val="Paragrafoelenco"/>
        <w:numPr>
          <w:ilvl w:val="1"/>
          <w:numId w:val="14"/>
        </w:numPr>
        <w:tabs>
          <w:tab w:val="left" w:pos="747"/>
        </w:tabs>
        <w:spacing w:line="244" w:lineRule="auto"/>
        <w:ind w:left="747" w:right="708" w:firstLine="0"/>
        <w:rPr>
          <w:b/>
          <w:sz w:val="30"/>
        </w:rPr>
      </w:pPr>
      <w:r w:rsidRPr="003F7DC9">
        <w:rPr>
          <w:b/>
          <w:color w:val="313131"/>
          <w:sz w:val="30"/>
        </w:rPr>
        <w:t>Interfacce e rispettivi compiti dell’SSN e del Sistema educativo ai vari</w:t>
      </w:r>
      <w:r w:rsidRPr="003F7DC9">
        <w:rPr>
          <w:b/>
          <w:color w:val="313131"/>
          <w:spacing w:val="2"/>
          <w:sz w:val="30"/>
        </w:rPr>
        <w:t xml:space="preserve"> </w:t>
      </w:r>
      <w:r w:rsidRPr="003F7DC9">
        <w:rPr>
          <w:b/>
          <w:color w:val="313131"/>
          <w:sz w:val="30"/>
        </w:rPr>
        <w:t>livelli</w:t>
      </w:r>
    </w:p>
    <w:p w14:paraId="4AECBB42" w14:textId="77777777" w:rsidR="004C1BFC" w:rsidRPr="003F7DC9" w:rsidRDefault="004C1BFC" w:rsidP="00356158">
      <w:pPr>
        <w:pStyle w:val="Corpotesto"/>
        <w:spacing w:before="8"/>
        <w:ind w:right="708"/>
        <w:rPr>
          <w:b/>
          <w:sz w:val="29"/>
        </w:rPr>
      </w:pPr>
    </w:p>
    <w:p w14:paraId="76D8A206" w14:textId="77777777" w:rsidR="004C1BFC" w:rsidRPr="003F7DC9" w:rsidRDefault="00D9217B" w:rsidP="00356158">
      <w:pPr>
        <w:pStyle w:val="Paragrafoelenco"/>
        <w:numPr>
          <w:ilvl w:val="2"/>
          <w:numId w:val="14"/>
        </w:numPr>
        <w:tabs>
          <w:tab w:val="left" w:pos="762"/>
        </w:tabs>
        <w:ind w:right="708" w:firstLine="0"/>
        <w:rPr>
          <w:b/>
          <w:sz w:val="23"/>
        </w:rPr>
      </w:pPr>
      <w:r w:rsidRPr="003F7DC9">
        <w:rPr>
          <w:b/>
          <w:color w:val="313131"/>
          <w:sz w:val="23"/>
        </w:rPr>
        <w:t>Interfaccia</w:t>
      </w:r>
      <w:r w:rsidRPr="003F7DC9">
        <w:rPr>
          <w:b/>
          <w:color w:val="313131"/>
          <w:spacing w:val="-1"/>
          <w:sz w:val="23"/>
        </w:rPr>
        <w:t xml:space="preserve"> </w:t>
      </w:r>
      <w:r w:rsidRPr="003F7DC9">
        <w:rPr>
          <w:b/>
          <w:color w:val="313131"/>
          <w:sz w:val="23"/>
        </w:rPr>
        <w:t>nell’SSN</w:t>
      </w:r>
    </w:p>
    <w:p w14:paraId="6FCCB238" w14:textId="77777777" w:rsidR="004C1BFC" w:rsidRPr="003F7DC9" w:rsidRDefault="00D9217B" w:rsidP="00585F4E">
      <w:pPr>
        <w:spacing w:before="115" w:line="259" w:lineRule="auto"/>
        <w:ind w:left="236" w:right="708"/>
        <w:jc w:val="both"/>
        <w:rPr>
          <w:sz w:val="21"/>
        </w:rPr>
      </w:pPr>
      <w:r w:rsidRPr="003F7DC9">
        <w:rPr>
          <w:color w:val="0B0B0B"/>
          <w:sz w:val="21"/>
        </w:rPr>
        <w:t>Si raccomanda che i DdP identifichino figure professionali – referenti per l’ambito scolastico e per la medicina di comunità (PLS/MMG) all’interno del DdP (a titolo puramente esemplificativo assistenti sanitari, infermieri,</w:t>
      </w:r>
      <w:r w:rsidRPr="003F7DC9">
        <w:rPr>
          <w:color w:val="0B0B0B"/>
          <w:spacing w:val="-11"/>
          <w:sz w:val="21"/>
        </w:rPr>
        <w:t xml:space="preserve"> </w:t>
      </w:r>
      <w:r w:rsidRPr="003F7DC9">
        <w:rPr>
          <w:color w:val="0B0B0B"/>
          <w:sz w:val="21"/>
        </w:rPr>
        <w:t>medici)</w:t>
      </w:r>
      <w:r w:rsidRPr="003F7DC9">
        <w:rPr>
          <w:color w:val="0B0B0B"/>
          <w:spacing w:val="-10"/>
          <w:sz w:val="21"/>
        </w:rPr>
        <w:t xml:space="preserve"> </w:t>
      </w:r>
      <w:r w:rsidRPr="003F7DC9">
        <w:rPr>
          <w:color w:val="0B0B0B"/>
          <w:sz w:val="21"/>
        </w:rPr>
        <w:t>–</w:t>
      </w:r>
      <w:r w:rsidRPr="003F7DC9">
        <w:rPr>
          <w:color w:val="0B0B0B"/>
          <w:spacing w:val="-11"/>
          <w:sz w:val="21"/>
        </w:rPr>
        <w:t xml:space="preserve"> </w:t>
      </w:r>
      <w:r w:rsidRPr="003F7DC9">
        <w:rPr>
          <w:color w:val="0B0B0B"/>
          <w:sz w:val="21"/>
        </w:rPr>
        <w:t>che,</w:t>
      </w:r>
      <w:r w:rsidRPr="003F7DC9">
        <w:rPr>
          <w:color w:val="0B0B0B"/>
          <w:spacing w:val="-10"/>
          <w:sz w:val="21"/>
        </w:rPr>
        <w:t xml:space="preserve"> </w:t>
      </w:r>
      <w:r w:rsidRPr="003F7DC9">
        <w:rPr>
          <w:color w:val="0B0B0B"/>
          <w:sz w:val="21"/>
        </w:rPr>
        <w:t>in</w:t>
      </w:r>
      <w:r w:rsidRPr="003F7DC9">
        <w:rPr>
          <w:color w:val="0B0B0B"/>
          <w:spacing w:val="-11"/>
          <w:sz w:val="21"/>
        </w:rPr>
        <w:t xml:space="preserve"> </w:t>
      </w:r>
      <w:r w:rsidRPr="003F7DC9">
        <w:rPr>
          <w:color w:val="0B0B0B"/>
          <w:sz w:val="21"/>
        </w:rPr>
        <w:t>collegamento</w:t>
      </w:r>
      <w:r w:rsidRPr="003F7DC9">
        <w:rPr>
          <w:color w:val="0B0B0B"/>
          <w:spacing w:val="-10"/>
          <w:sz w:val="21"/>
        </w:rPr>
        <w:t xml:space="preserve"> </w:t>
      </w:r>
      <w:r w:rsidRPr="003F7DC9">
        <w:rPr>
          <w:color w:val="0B0B0B"/>
          <w:sz w:val="21"/>
        </w:rPr>
        <w:t>funzionale</w:t>
      </w:r>
      <w:r w:rsidRPr="003F7DC9">
        <w:rPr>
          <w:color w:val="0B0B0B"/>
          <w:spacing w:val="-11"/>
          <w:sz w:val="21"/>
        </w:rPr>
        <w:t xml:space="preserve"> </w:t>
      </w:r>
      <w:r w:rsidRPr="003F7DC9">
        <w:rPr>
          <w:color w:val="0B0B0B"/>
          <w:sz w:val="21"/>
        </w:rPr>
        <w:t>con</w:t>
      </w:r>
      <w:r w:rsidRPr="003F7DC9">
        <w:rPr>
          <w:color w:val="0B0B0B"/>
          <w:spacing w:val="-10"/>
          <w:sz w:val="21"/>
        </w:rPr>
        <w:t xml:space="preserve"> </w:t>
      </w:r>
      <w:r w:rsidRPr="003F7DC9">
        <w:rPr>
          <w:color w:val="0B0B0B"/>
          <w:sz w:val="21"/>
        </w:rPr>
        <w:t>i</w:t>
      </w:r>
      <w:r w:rsidRPr="003F7DC9">
        <w:rPr>
          <w:color w:val="0B0B0B"/>
          <w:spacing w:val="-10"/>
          <w:sz w:val="21"/>
        </w:rPr>
        <w:t xml:space="preserve"> </w:t>
      </w:r>
      <w:r w:rsidRPr="003F7DC9">
        <w:rPr>
          <w:color w:val="0B0B0B"/>
          <w:sz w:val="21"/>
        </w:rPr>
        <w:t>medici</w:t>
      </w:r>
      <w:r w:rsidRPr="003F7DC9">
        <w:rPr>
          <w:color w:val="0B0B0B"/>
          <w:spacing w:val="-11"/>
          <w:sz w:val="21"/>
        </w:rPr>
        <w:t xml:space="preserve"> </w:t>
      </w:r>
      <w:r w:rsidRPr="003F7DC9">
        <w:rPr>
          <w:color w:val="0B0B0B"/>
          <w:sz w:val="21"/>
        </w:rPr>
        <w:t>curanti</w:t>
      </w:r>
      <w:r w:rsidRPr="003F7DC9">
        <w:rPr>
          <w:color w:val="0B0B0B"/>
          <w:spacing w:val="-10"/>
          <w:sz w:val="21"/>
        </w:rPr>
        <w:t xml:space="preserve"> </w:t>
      </w:r>
      <w:r w:rsidRPr="003F7DC9">
        <w:rPr>
          <w:color w:val="0B0B0B"/>
          <w:sz w:val="21"/>
        </w:rPr>
        <w:t>di</w:t>
      </w:r>
      <w:r w:rsidRPr="003F7DC9">
        <w:rPr>
          <w:color w:val="0B0B0B"/>
          <w:spacing w:val="-11"/>
          <w:sz w:val="21"/>
        </w:rPr>
        <w:t xml:space="preserve"> </w:t>
      </w:r>
      <w:r w:rsidRPr="003F7DC9">
        <w:rPr>
          <w:color w:val="0B0B0B"/>
          <w:sz w:val="21"/>
        </w:rPr>
        <w:t>bambini</w:t>
      </w:r>
      <w:r w:rsidRPr="003F7DC9">
        <w:rPr>
          <w:color w:val="0B0B0B"/>
          <w:spacing w:val="-10"/>
          <w:sz w:val="21"/>
        </w:rPr>
        <w:t xml:space="preserve"> </w:t>
      </w:r>
      <w:r w:rsidRPr="003F7DC9">
        <w:rPr>
          <w:color w:val="0B0B0B"/>
          <w:sz w:val="21"/>
        </w:rPr>
        <w:t>e</w:t>
      </w:r>
      <w:r w:rsidRPr="003F7DC9">
        <w:rPr>
          <w:color w:val="0B0B0B"/>
          <w:spacing w:val="-11"/>
          <w:sz w:val="21"/>
        </w:rPr>
        <w:t xml:space="preserve"> </w:t>
      </w:r>
      <w:r w:rsidRPr="003F7DC9">
        <w:rPr>
          <w:color w:val="0B0B0B"/>
          <w:sz w:val="21"/>
        </w:rPr>
        <w:t>studenti</w:t>
      </w:r>
      <w:r w:rsidRPr="003F7DC9">
        <w:rPr>
          <w:color w:val="0B0B0B"/>
          <w:spacing w:val="-10"/>
          <w:sz w:val="21"/>
        </w:rPr>
        <w:t xml:space="preserve"> </w:t>
      </w:r>
      <w:r w:rsidRPr="003F7DC9">
        <w:rPr>
          <w:color w:val="0B0B0B"/>
          <w:sz w:val="21"/>
        </w:rPr>
        <w:t>(PLS</w:t>
      </w:r>
      <w:r w:rsidRPr="003F7DC9">
        <w:rPr>
          <w:color w:val="0B0B0B"/>
          <w:spacing w:val="-10"/>
          <w:sz w:val="21"/>
        </w:rPr>
        <w:t xml:space="preserve"> </w:t>
      </w:r>
      <w:r w:rsidRPr="003F7DC9">
        <w:rPr>
          <w:color w:val="0B0B0B"/>
          <w:sz w:val="21"/>
        </w:rPr>
        <w:t>e</w:t>
      </w:r>
      <w:r w:rsidRPr="003F7DC9">
        <w:rPr>
          <w:color w:val="0B0B0B"/>
          <w:spacing w:val="-11"/>
          <w:sz w:val="21"/>
        </w:rPr>
        <w:t xml:space="preserve"> </w:t>
      </w:r>
      <w:r w:rsidRPr="003F7DC9">
        <w:rPr>
          <w:color w:val="0B0B0B"/>
          <w:sz w:val="21"/>
        </w:rPr>
        <w:t>MMG), supportino la scuola e i medici curanti per le attività di questo protocollo e che facciano da riferimento per un contatto diretto con il dirigente scolastico o un suo incaricato (referente scolastico per COVID-19 e con il medico che ha in carico il paziente. Tali referenti devono possedere conoscenze relative alle modalità di trasmissione del SARS-CoV-2, alle misure di prevenzione e controllo, agli elementi di base dell’organizzazione scolastica per contrastare il COVID-19, alle indagini epidemiologiche, alle circolari ministeriali</w:t>
      </w:r>
      <w:r w:rsidRPr="003F7DC9">
        <w:rPr>
          <w:color w:val="0B0B0B"/>
          <w:spacing w:val="-7"/>
          <w:sz w:val="21"/>
        </w:rPr>
        <w:t xml:space="preserve"> </w:t>
      </w:r>
      <w:r w:rsidRPr="003F7DC9">
        <w:rPr>
          <w:color w:val="0B0B0B"/>
          <w:sz w:val="21"/>
        </w:rPr>
        <w:t>in</w:t>
      </w:r>
      <w:r w:rsidRPr="003F7DC9">
        <w:rPr>
          <w:color w:val="0B0B0B"/>
          <w:spacing w:val="-6"/>
          <w:sz w:val="21"/>
        </w:rPr>
        <w:t xml:space="preserve"> </w:t>
      </w:r>
      <w:r w:rsidRPr="003F7DC9">
        <w:rPr>
          <w:color w:val="0B0B0B"/>
          <w:sz w:val="21"/>
        </w:rPr>
        <w:t>materia</w:t>
      </w:r>
      <w:r w:rsidRPr="003F7DC9">
        <w:rPr>
          <w:color w:val="0B0B0B"/>
          <w:spacing w:val="-8"/>
          <w:sz w:val="21"/>
        </w:rPr>
        <w:t xml:space="preserve"> </w:t>
      </w:r>
      <w:r w:rsidRPr="003F7DC9">
        <w:rPr>
          <w:color w:val="0B0B0B"/>
          <w:sz w:val="21"/>
        </w:rPr>
        <w:t>di</w:t>
      </w:r>
      <w:r w:rsidRPr="003F7DC9">
        <w:rPr>
          <w:color w:val="0B0B0B"/>
          <w:spacing w:val="-5"/>
          <w:sz w:val="21"/>
        </w:rPr>
        <w:t xml:space="preserve"> </w:t>
      </w:r>
      <w:r w:rsidRPr="003F7DC9">
        <w:rPr>
          <w:i/>
          <w:color w:val="0B0B0B"/>
          <w:sz w:val="21"/>
        </w:rPr>
        <w:t>contact</w:t>
      </w:r>
      <w:r w:rsidRPr="003F7DC9">
        <w:rPr>
          <w:i/>
          <w:color w:val="0B0B0B"/>
          <w:spacing w:val="-7"/>
          <w:sz w:val="21"/>
        </w:rPr>
        <w:t xml:space="preserve"> </w:t>
      </w:r>
      <w:r w:rsidRPr="003F7DC9">
        <w:rPr>
          <w:i/>
          <w:color w:val="0B0B0B"/>
          <w:sz w:val="21"/>
        </w:rPr>
        <w:t>tracing</w:t>
      </w:r>
      <w:r w:rsidRPr="003F7DC9">
        <w:rPr>
          <w:color w:val="0B0B0B"/>
          <w:sz w:val="21"/>
        </w:rPr>
        <w:t>,</w:t>
      </w:r>
      <w:r w:rsidRPr="003F7DC9">
        <w:rPr>
          <w:color w:val="0B0B0B"/>
          <w:spacing w:val="-7"/>
          <w:sz w:val="21"/>
        </w:rPr>
        <w:t xml:space="preserve"> </w:t>
      </w:r>
      <w:r w:rsidRPr="003F7DC9">
        <w:rPr>
          <w:color w:val="0B0B0B"/>
          <w:sz w:val="21"/>
        </w:rPr>
        <w:t>quarantena/isolamento</w:t>
      </w:r>
      <w:r w:rsidRPr="003F7DC9">
        <w:rPr>
          <w:color w:val="0B0B0B"/>
          <w:spacing w:val="-6"/>
          <w:sz w:val="21"/>
        </w:rPr>
        <w:t xml:space="preserve"> </w:t>
      </w:r>
      <w:r w:rsidRPr="003F7DC9">
        <w:rPr>
          <w:color w:val="0B0B0B"/>
          <w:sz w:val="21"/>
        </w:rPr>
        <w:t>e</w:t>
      </w:r>
      <w:r w:rsidRPr="003F7DC9">
        <w:rPr>
          <w:color w:val="0B0B0B"/>
          <w:spacing w:val="-7"/>
          <w:sz w:val="21"/>
        </w:rPr>
        <w:t xml:space="preserve"> </w:t>
      </w:r>
      <w:r w:rsidRPr="003F7DC9">
        <w:rPr>
          <w:color w:val="0B0B0B"/>
          <w:sz w:val="21"/>
        </w:rPr>
        <w:t>devono</w:t>
      </w:r>
      <w:r w:rsidRPr="003F7DC9">
        <w:rPr>
          <w:color w:val="0B0B0B"/>
          <w:spacing w:val="-7"/>
          <w:sz w:val="21"/>
        </w:rPr>
        <w:t xml:space="preserve"> </w:t>
      </w:r>
      <w:r w:rsidRPr="003F7DC9">
        <w:rPr>
          <w:color w:val="0B0B0B"/>
          <w:sz w:val="21"/>
        </w:rPr>
        <w:t>interfacciarsi</w:t>
      </w:r>
      <w:r w:rsidRPr="003F7DC9">
        <w:rPr>
          <w:color w:val="0B0B0B"/>
          <w:spacing w:val="-7"/>
          <w:sz w:val="21"/>
        </w:rPr>
        <w:t xml:space="preserve"> </w:t>
      </w:r>
      <w:r w:rsidRPr="003F7DC9">
        <w:rPr>
          <w:color w:val="0B0B0B"/>
          <w:sz w:val="21"/>
        </w:rPr>
        <w:t>con</w:t>
      </w:r>
      <w:r w:rsidRPr="003F7DC9">
        <w:rPr>
          <w:color w:val="0B0B0B"/>
          <w:spacing w:val="-8"/>
          <w:sz w:val="21"/>
        </w:rPr>
        <w:t xml:space="preserve"> </w:t>
      </w:r>
      <w:r w:rsidRPr="003F7DC9">
        <w:rPr>
          <w:color w:val="0B0B0B"/>
          <w:sz w:val="21"/>
        </w:rPr>
        <w:t>gli</w:t>
      </w:r>
      <w:r w:rsidRPr="003F7DC9">
        <w:rPr>
          <w:color w:val="0B0B0B"/>
          <w:spacing w:val="-7"/>
          <w:sz w:val="21"/>
        </w:rPr>
        <w:t xml:space="preserve"> </w:t>
      </w:r>
      <w:r w:rsidRPr="003F7DC9">
        <w:rPr>
          <w:color w:val="0B0B0B"/>
          <w:sz w:val="21"/>
        </w:rPr>
        <w:t>altri</w:t>
      </w:r>
      <w:r w:rsidRPr="003F7DC9">
        <w:rPr>
          <w:color w:val="0B0B0B"/>
          <w:spacing w:val="-6"/>
          <w:sz w:val="21"/>
        </w:rPr>
        <w:t xml:space="preserve"> </w:t>
      </w:r>
      <w:r w:rsidRPr="003F7DC9">
        <w:rPr>
          <w:color w:val="0B0B0B"/>
          <w:sz w:val="21"/>
        </w:rPr>
        <w:t>operatori del</w:t>
      </w:r>
      <w:r w:rsidRPr="003F7DC9">
        <w:rPr>
          <w:color w:val="0B0B0B"/>
          <w:spacing w:val="-7"/>
          <w:sz w:val="21"/>
        </w:rPr>
        <w:t xml:space="preserve"> </w:t>
      </w:r>
      <w:r w:rsidRPr="003F7DC9">
        <w:rPr>
          <w:color w:val="0B0B0B"/>
          <w:sz w:val="21"/>
        </w:rPr>
        <w:t>Dipartimento.</w:t>
      </w:r>
      <w:r w:rsidRPr="003F7DC9">
        <w:rPr>
          <w:color w:val="0B0B0B"/>
          <w:spacing w:val="-6"/>
          <w:sz w:val="21"/>
        </w:rPr>
        <w:t xml:space="preserve"> </w:t>
      </w:r>
      <w:r w:rsidRPr="003F7DC9">
        <w:rPr>
          <w:color w:val="0B0B0B"/>
          <w:sz w:val="21"/>
        </w:rPr>
        <w:t>Si</w:t>
      </w:r>
      <w:r w:rsidRPr="003F7DC9">
        <w:rPr>
          <w:color w:val="0B0B0B"/>
          <w:spacing w:val="-6"/>
          <w:sz w:val="21"/>
        </w:rPr>
        <w:t xml:space="preserve"> </w:t>
      </w:r>
      <w:r w:rsidRPr="003F7DC9">
        <w:rPr>
          <w:color w:val="0B0B0B"/>
          <w:sz w:val="21"/>
        </w:rPr>
        <w:t>suggerisce</w:t>
      </w:r>
      <w:r w:rsidRPr="003F7DC9">
        <w:rPr>
          <w:color w:val="0B0B0B"/>
          <w:spacing w:val="-7"/>
          <w:sz w:val="21"/>
        </w:rPr>
        <w:t xml:space="preserve"> </w:t>
      </w:r>
      <w:r w:rsidRPr="003F7DC9">
        <w:rPr>
          <w:color w:val="0B0B0B"/>
          <w:sz w:val="21"/>
        </w:rPr>
        <w:t>che</w:t>
      </w:r>
      <w:r w:rsidRPr="003F7DC9">
        <w:rPr>
          <w:color w:val="0B0B0B"/>
          <w:spacing w:val="-6"/>
          <w:sz w:val="21"/>
        </w:rPr>
        <w:t xml:space="preserve"> </w:t>
      </w:r>
      <w:r w:rsidRPr="003F7DC9">
        <w:rPr>
          <w:color w:val="0B0B0B"/>
          <w:sz w:val="21"/>
        </w:rPr>
        <w:t>vengano</w:t>
      </w:r>
      <w:r w:rsidRPr="003F7DC9">
        <w:rPr>
          <w:color w:val="0B0B0B"/>
          <w:spacing w:val="-6"/>
          <w:sz w:val="21"/>
        </w:rPr>
        <w:t xml:space="preserve"> </w:t>
      </w:r>
      <w:r w:rsidRPr="003F7DC9">
        <w:rPr>
          <w:color w:val="0B0B0B"/>
          <w:sz w:val="21"/>
        </w:rPr>
        <w:t>identificati</w:t>
      </w:r>
      <w:r w:rsidRPr="003F7DC9">
        <w:rPr>
          <w:color w:val="0B0B0B"/>
          <w:spacing w:val="-8"/>
          <w:sz w:val="21"/>
        </w:rPr>
        <w:t xml:space="preserve"> </w:t>
      </w:r>
      <w:r w:rsidRPr="003F7DC9">
        <w:rPr>
          <w:color w:val="0B0B0B"/>
          <w:sz w:val="21"/>
        </w:rPr>
        <w:t>referenti</w:t>
      </w:r>
      <w:r w:rsidRPr="003F7DC9">
        <w:rPr>
          <w:color w:val="0B0B0B"/>
          <w:spacing w:val="-6"/>
          <w:sz w:val="21"/>
        </w:rPr>
        <w:t xml:space="preserve"> </w:t>
      </w:r>
      <w:r w:rsidRPr="003F7DC9">
        <w:rPr>
          <w:color w:val="0B0B0B"/>
          <w:sz w:val="21"/>
        </w:rPr>
        <w:t>del</w:t>
      </w:r>
      <w:r w:rsidRPr="003F7DC9">
        <w:rPr>
          <w:color w:val="0B0B0B"/>
          <w:spacing w:val="-5"/>
          <w:sz w:val="21"/>
        </w:rPr>
        <w:t xml:space="preserve"> </w:t>
      </w:r>
      <w:r w:rsidRPr="003F7DC9">
        <w:rPr>
          <w:color w:val="0B0B0B"/>
          <w:sz w:val="21"/>
        </w:rPr>
        <w:t>DdP</w:t>
      </w:r>
      <w:r w:rsidRPr="003F7DC9">
        <w:rPr>
          <w:color w:val="0B0B0B"/>
          <w:spacing w:val="-7"/>
          <w:sz w:val="21"/>
        </w:rPr>
        <w:t xml:space="preserve"> </w:t>
      </w:r>
      <w:r w:rsidRPr="003F7DC9">
        <w:rPr>
          <w:color w:val="0B0B0B"/>
          <w:sz w:val="21"/>
        </w:rPr>
        <w:t>in</w:t>
      </w:r>
      <w:r w:rsidRPr="003F7DC9">
        <w:rPr>
          <w:color w:val="0B0B0B"/>
          <w:spacing w:val="-6"/>
          <w:sz w:val="21"/>
        </w:rPr>
        <w:t xml:space="preserve"> </w:t>
      </w:r>
      <w:r w:rsidRPr="003F7DC9">
        <w:rPr>
          <w:color w:val="0B0B0B"/>
          <w:sz w:val="21"/>
        </w:rPr>
        <w:t>numero</w:t>
      </w:r>
      <w:r w:rsidRPr="003F7DC9">
        <w:rPr>
          <w:color w:val="0B0B0B"/>
          <w:spacing w:val="-6"/>
          <w:sz w:val="21"/>
        </w:rPr>
        <w:t xml:space="preserve"> </w:t>
      </w:r>
      <w:r w:rsidRPr="003F7DC9">
        <w:rPr>
          <w:color w:val="0B0B0B"/>
          <w:sz w:val="21"/>
        </w:rPr>
        <w:t>adeguato</w:t>
      </w:r>
      <w:r w:rsidRPr="003F7DC9">
        <w:rPr>
          <w:color w:val="0B0B0B"/>
          <w:spacing w:val="-7"/>
          <w:sz w:val="21"/>
        </w:rPr>
        <w:t xml:space="preserve"> </w:t>
      </w:r>
      <w:r w:rsidRPr="003F7DC9">
        <w:rPr>
          <w:color w:val="0B0B0B"/>
          <w:sz w:val="21"/>
        </w:rPr>
        <w:t>(e</w:t>
      </w:r>
      <w:r w:rsidRPr="003F7DC9">
        <w:rPr>
          <w:color w:val="0B0B0B"/>
          <w:spacing w:val="-6"/>
          <w:sz w:val="21"/>
        </w:rPr>
        <w:t xml:space="preserve"> </w:t>
      </w:r>
      <w:r w:rsidRPr="003F7DC9">
        <w:rPr>
          <w:color w:val="0B0B0B"/>
          <w:sz w:val="21"/>
        </w:rPr>
        <w:t>comunque non meno di due) in base al territorio e alle attività da svolgere, in modo da garantire costantemente la presenza</w:t>
      </w:r>
      <w:r w:rsidRPr="003F7DC9">
        <w:rPr>
          <w:color w:val="0B0B0B"/>
          <w:spacing w:val="15"/>
          <w:sz w:val="21"/>
        </w:rPr>
        <w:t xml:space="preserve"> </w:t>
      </w:r>
      <w:r w:rsidRPr="003F7DC9">
        <w:rPr>
          <w:color w:val="0B0B0B"/>
          <w:sz w:val="21"/>
        </w:rPr>
        <w:t>di</w:t>
      </w:r>
      <w:r w:rsidRPr="003F7DC9">
        <w:rPr>
          <w:color w:val="0B0B0B"/>
          <w:spacing w:val="16"/>
          <w:sz w:val="21"/>
        </w:rPr>
        <w:t xml:space="preserve"> </w:t>
      </w:r>
      <w:r w:rsidRPr="003F7DC9">
        <w:rPr>
          <w:color w:val="0B0B0B"/>
          <w:sz w:val="21"/>
        </w:rPr>
        <w:t>un</w:t>
      </w:r>
      <w:r w:rsidRPr="003F7DC9">
        <w:rPr>
          <w:color w:val="0B0B0B"/>
          <w:spacing w:val="15"/>
          <w:sz w:val="21"/>
        </w:rPr>
        <w:t xml:space="preserve"> </w:t>
      </w:r>
      <w:r w:rsidRPr="003F7DC9">
        <w:rPr>
          <w:color w:val="0B0B0B"/>
          <w:sz w:val="21"/>
        </w:rPr>
        <w:t>punto</w:t>
      </w:r>
      <w:r w:rsidRPr="003F7DC9">
        <w:rPr>
          <w:color w:val="0B0B0B"/>
          <w:spacing w:val="16"/>
          <w:sz w:val="21"/>
        </w:rPr>
        <w:t xml:space="preserve"> </w:t>
      </w:r>
      <w:r w:rsidRPr="003F7DC9">
        <w:rPr>
          <w:color w:val="0B0B0B"/>
          <w:sz w:val="21"/>
        </w:rPr>
        <w:t>di</w:t>
      </w:r>
      <w:r w:rsidRPr="003F7DC9">
        <w:rPr>
          <w:color w:val="0B0B0B"/>
          <w:spacing w:val="15"/>
          <w:sz w:val="21"/>
        </w:rPr>
        <w:t xml:space="preserve"> </w:t>
      </w:r>
      <w:r w:rsidRPr="003F7DC9">
        <w:rPr>
          <w:color w:val="0B0B0B"/>
          <w:sz w:val="21"/>
        </w:rPr>
        <w:t>contatto</w:t>
      </w:r>
      <w:r w:rsidRPr="003F7DC9">
        <w:rPr>
          <w:color w:val="0B0B0B"/>
          <w:spacing w:val="15"/>
          <w:sz w:val="21"/>
        </w:rPr>
        <w:t xml:space="preserve"> </w:t>
      </w:r>
      <w:r w:rsidRPr="003F7DC9">
        <w:rPr>
          <w:color w:val="0B0B0B"/>
          <w:sz w:val="21"/>
        </w:rPr>
        <w:t>con</w:t>
      </w:r>
      <w:r w:rsidRPr="003F7DC9">
        <w:rPr>
          <w:color w:val="0B0B0B"/>
          <w:spacing w:val="15"/>
          <w:sz w:val="21"/>
        </w:rPr>
        <w:t xml:space="preserve"> </w:t>
      </w:r>
      <w:r w:rsidRPr="003F7DC9">
        <w:rPr>
          <w:color w:val="0B0B0B"/>
          <w:sz w:val="21"/>
        </w:rPr>
        <w:t>le</w:t>
      </w:r>
      <w:r w:rsidRPr="003F7DC9">
        <w:rPr>
          <w:color w:val="0B0B0B"/>
          <w:spacing w:val="15"/>
          <w:sz w:val="21"/>
        </w:rPr>
        <w:t xml:space="preserve"> </w:t>
      </w:r>
      <w:r w:rsidRPr="003F7DC9">
        <w:rPr>
          <w:color w:val="0B0B0B"/>
          <w:sz w:val="21"/>
        </w:rPr>
        <w:t>scuole</w:t>
      </w:r>
      <w:r w:rsidRPr="003F7DC9">
        <w:rPr>
          <w:color w:val="0B0B0B"/>
          <w:spacing w:val="15"/>
          <w:sz w:val="21"/>
        </w:rPr>
        <w:t xml:space="preserve"> </w:t>
      </w:r>
      <w:r w:rsidRPr="003F7DC9">
        <w:rPr>
          <w:color w:val="0B0B0B"/>
          <w:sz w:val="21"/>
        </w:rPr>
        <w:t>del</w:t>
      </w:r>
      <w:r w:rsidRPr="003F7DC9">
        <w:rPr>
          <w:color w:val="0B0B0B"/>
          <w:spacing w:val="15"/>
          <w:sz w:val="21"/>
        </w:rPr>
        <w:t xml:space="preserve"> </w:t>
      </w:r>
      <w:r w:rsidRPr="003F7DC9">
        <w:rPr>
          <w:color w:val="0B0B0B"/>
          <w:sz w:val="21"/>
        </w:rPr>
        <w:t>territorio.</w:t>
      </w:r>
      <w:r w:rsidRPr="003F7DC9">
        <w:rPr>
          <w:color w:val="0B0B0B"/>
          <w:spacing w:val="15"/>
          <w:sz w:val="21"/>
        </w:rPr>
        <w:t xml:space="preserve"> </w:t>
      </w:r>
      <w:r w:rsidRPr="003F7DC9">
        <w:rPr>
          <w:color w:val="0B0B0B"/>
          <w:sz w:val="21"/>
        </w:rPr>
        <w:t>Si</w:t>
      </w:r>
      <w:r w:rsidRPr="003F7DC9">
        <w:rPr>
          <w:color w:val="0B0B0B"/>
          <w:spacing w:val="14"/>
          <w:sz w:val="21"/>
        </w:rPr>
        <w:t xml:space="preserve"> </w:t>
      </w:r>
      <w:r w:rsidRPr="003F7DC9">
        <w:rPr>
          <w:color w:val="0B0B0B"/>
          <w:sz w:val="21"/>
        </w:rPr>
        <w:t>suggerisce</w:t>
      </w:r>
      <w:r w:rsidRPr="003F7DC9">
        <w:rPr>
          <w:color w:val="0B0B0B"/>
          <w:spacing w:val="15"/>
          <w:sz w:val="21"/>
        </w:rPr>
        <w:t xml:space="preserve"> </w:t>
      </w:r>
      <w:r w:rsidRPr="003F7DC9">
        <w:rPr>
          <w:color w:val="0B0B0B"/>
          <w:sz w:val="21"/>
        </w:rPr>
        <w:t>anche</w:t>
      </w:r>
      <w:r w:rsidRPr="003F7DC9">
        <w:rPr>
          <w:color w:val="0B0B0B"/>
          <w:spacing w:val="16"/>
          <w:sz w:val="21"/>
        </w:rPr>
        <w:t xml:space="preserve"> </w:t>
      </w:r>
      <w:r w:rsidRPr="003F7DC9">
        <w:rPr>
          <w:color w:val="0B0B0B"/>
          <w:sz w:val="21"/>
        </w:rPr>
        <w:t>di</w:t>
      </w:r>
      <w:r w:rsidRPr="003F7DC9">
        <w:rPr>
          <w:color w:val="0B0B0B"/>
          <w:spacing w:val="16"/>
          <w:sz w:val="21"/>
        </w:rPr>
        <w:t xml:space="preserve"> </w:t>
      </w:r>
      <w:r w:rsidRPr="003F7DC9">
        <w:rPr>
          <w:color w:val="0B0B0B"/>
          <w:sz w:val="21"/>
        </w:rPr>
        <w:t>organizzare</w:t>
      </w:r>
      <w:r w:rsidRPr="003F7DC9">
        <w:rPr>
          <w:color w:val="0B0B0B"/>
          <w:spacing w:val="16"/>
          <w:sz w:val="21"/>
        </w:rPr>
        <w:t xml:space="preserve"> </w:t>
      </w:r>
      <w:r w:rsidRPr="003F7DC9">
        <w:rPr>
          <w:color w:val="0B0B0B"/>
          <w:sz w:val="21"/>
        </w:rPr>
        <w:t>incontri</w:t>
      </w:r>
      <w:r w:rsidR="00585F4E" w:rsidRPr="003F7DC9">
        <w:rPr>
          <w:sz w:val="21"/>
        </w:rPr>
        <w:t xml:space="preserve"> </w:t>
      </w:r>
      <w:r w:rsidRPr="003F7DC9">
        <w:rPr>
          <w:color w:val="0B0B0B"/>
          <w:sz w:val="21"/>
        </w:rPr>
        <w:t>virtuali con le scuole attraverso sistemi di teleconferenza, che permettano la partecipazione di più scuole contemporaneamente, al fine di presentare le modalità di collaborazione e l’organizzazione scelta. Devono essere definiti e testati i canali comunicativi (es. e-mail, messaggistica elettronica) che permettano una pronta risposta alle richieste scolastiche e viceversa.</w:t>
      </w:r>
    </w:p>
    <w:p w14:paraId="1ADDF9DE" w14:textId="77777777" w:rsidR="004C1BFC" w:rsidRPr="003F7DC9" w:rsidRDefault="004C1BFC" w:rsidP="00356158">
      <w:pPr>
        <w:pStyle w:val="Corpotesto"/>
        <w:spacing w:before="2"/>
        <w:ind w:right="566"/>
        <w:rPr>
          <w:sz w:val="30"/>
        </w:rPr>
      </w:pPr>
    </w:p>
    <w:p w14:paraId="50C7864D" w14:textId="77777777" w:rsidR="004C1BFC" w:rsidRPr="003F7DC9" w:rsidRDefault="00D9217B" w:rsidP="00356158">
      <w:pPr>
        <w:pStyle w:val="Paragrafoelenco"/>
        <w:numPr>
          <w:ilvl w:val="2"/>
          <w:numId w:val="14"/>
        </w:numPr>
        <w:tabs>
          <w:tab w:val="left" w:pos="762"/>
        </w:tabs>
        <w:ind w:right="566" w:firstLine="0"/>
        <w:rPr>
          <w:b/>
          <w:sz w:val="23"/>
        </w:rPr>
      </w:pPr>
      <w:r w:rsidRPr="003F7DC9">
        <w:rPr>
          <w:b/>
          <w:color w:val="313131"/>
          <w:sz w:val="23"/>
        </w:rPr>
        <w:t>Interfaccia nel sistema</w:t>
      </w:r>
      <w:r w:rsidRPr="003F7DC9">
        <w:rPr>
          <w:b/>
          <w:color w:val="313131"/>
          <w:spacing w:val="-1"/>
          <w:sz w:val="23"/>
        </w:rPr>
        <w:t xml:space="preserve"> </w:t>
      </w:r>
      <w:r w:rsidRPr="003F7DC9">
        <w:rPr>
          <w:b/>
          <w:color w:val="313131"/>
          <w:sz w:val="23"/>
        </w:rPr>
        <w:t>educativo</w:t>
      </w:r>
    </w:p>
    <w:p w14:paraId="11780AD9" w14:textId="77777777" w:rsidR="004C1BFC" w:rsidRPr="003F7DC9" w:rsidRDefault="00D9217B" w:rsidP="00356158">
      <w:pPr>
        <w:spacing w:before="116" w:line="259" w:lineRule="auto"/>
        <w:ind w:left="237" w:right="566"/>
        <w:jc w:val="both"/>
        <w:rPr>
          <w:sz w:val="21"/>
        </w:rPr>
      </w:pPr>
      <w:r w:rsidRPr="003F7DC9">
        <w:rPr>
          <w:color w:val="0B0B0B"/>
          <w:sz w:val="21"/>
        </w:rPr>
        <w:t>Analogamente in ogni scuola deve essere identificato un referente (Referente scolastico per COVID- 19), ove non si tratti dello stesso dirigente scolastico, che svolga un ruolo di interfaccia con il DdP e possa creare una rete con le altre figure analoghe nelle scuole del territorio. Deve essere identificato un sostituto per evitare interruzioni delle procedure in caso di assenza del referente.</w:t>
      </w:r>
    </w:p>
    <w:p w14:paraId="4544D643" w14:textId="77777777" w:rsidR="004C1BFC" w:rsidRPr="003F7DC9" w:rsidRDefault="00D9217B" w:rsidP="00356158">
      <w:pPr>
        <w:spacing w:before="118" w:line="259" w:lineRule="auto"/>
        <w:ind w:left="237" w:right="566"/>
        <w:jc w:val="both"/>
        <w:rPr>
          <w:sz w:val="21"/>
        </w:rPr>
      </w:pPr>
      <w:r w:rsidRPr="003F7DC9">
        <w:rPr>
          <w:color w:val="0B0B0B"/>
          <w:sz w:val="21"/>
        </w:rPr>
        <w:lastRenderedPageBreak/>
        <w:t>Il</w:t>
      </w:r>
      <w:r w:rsidRPr="003F7DC9">
        <w:rPr>
          <w:color w:val="0B0B0B"/>
          <w:spacing w:val="-6"/>
          <w:sz w:val="21"/>
        </w:rPr>
        <w:t xml:space="preserve"> </w:t>
      </w:r>
      <w:r w:rsidRPr="003F7DC9">
        <w:rPr>
          <w:color w:val="0B0B0B"/>
          <w:sz w:val="21"/>
        </w:rPr>
        <w:t>referente</w:t>
      </w:r>
      <w:r w:rsidRPr="003F7DC9">
        <w:rPr>
          <w:color w:val="0B0B0B"/>
          <w:spacing w:val="-5"/>
          <w:sz w:val="21"/>
        </w:rPr>
        <w:t xml:space="preserve"> </w:t>
      </w:r>
      <w:r w:rsidRPr="003F7DC9">
        <w:rPr>
          <w:color w:val="0B0B0B"/>
          <w:sz w:val="21"/>
        </w:rPr>
        <w:t>scolastico</w:t>
      </w:r>
      <w:r w:rsidRPr="003F7DC9">
        <w:rPr>
          <w:color w:val="0B0B0B"/>
          <w:spacing w:val="-6"/>
          <w:sz w:val="21"/>
        </w:rPr>
        <w:t xml:space="preserve"> </w:t>
      </w:r>
      <w:r w:rsidRPr="003F7DC9">
        <w:rPr>
          <w:color w:val="0B0B0B"/>
          <w:sz w:val="21"/>
        </w:rPr>
        <w:t>per</w:t>
      </w:r>
      <w:r w:rsidRPr="003F7DC9">
        <w:rPr>
          <w:color w:val="0B0B0B"/>
          <w:spacing w:val="-4"/>
          <w:sz w:val="21"/>
        </w:rPr>
        <w:t xml:space="preserve"> </w:t>
      </w:r>
      <w:r w:rsidRPr="003F7DC9">
        <w:rPr>
          <w:color w:val="0B0B0B"/>
          <w:sz w:val="21"/>
        </w:rPr>
        <w:t>COVID-19</w:t>
      </w:r>
      <w:r w:rsidRPr="003F7DC9">
        <w:rPr>
          <w:color w:val="0B0B0B"/>
          <w:spacing w:val="-4"/>
          <w:sz w:val="21"/>
        </w:rPr>
        <w:t xml:space="preserve"> </w:t>
      </w:r>
      <w:r w:rsidRPr="003F7DC9">
        <w:rPr>
          <w:color w:val="0B0B0B"/>
          <w:sz w:val="21"/>
        </w:rPr>
        <w:t>dovrebbe</w:t>
      </w:r>
      <w:r w:rsidRPr="003F7DC9">
        <w:rPr>
          <w:color w:val="0B0B0B"/>
          <w:spacing w:val="-6"/>
          <w:sz w:val="21"/>
        </w:rPr>
        <w:t xml:space="preserve"> </w:t>
      </w:r>
      <w:r w:rsidRPr="003F7DC9">
        <w:rPr>
          <w:color w:val="0B0B0B"/>
          <w:sz w:val="21"/>
        </w:rPr>
        <w:t>essere</w:t>
      </w:r>
      <w:r w:rsidRPr="003F7DC9">
        <w:rPr>
          <w:color w:val="0B0B0B"/>
          <w:spacing w:val="-6"/>
          <w:sz w:val="21"/>
        </w:rPr>
        <w:t xml:space="preserve"> </w:t>
      </w:r>
      <w:r w:rsidRPr="003F7DC9">
        <w:rPr>
          <w:color w:val="0B0B0B"/>
          <w:sz w:val="21"/>
        </w:rPr>
        <w:t>possibilmente</w:t>
      </w:r>
      <w:r w:rsidRPr="003F7DC9">
        <w:rPr>
          <w:color w:val="0B0B0B"/>
          <w:spacing w:val="-4"/>
          <w:sz w:val="21"/>
        </w:rPr>
        <w:t xml:space="preserve"> </w:t>
      </w:r>
      <w:r w:rsidRPr="003F7DC9">
        <w:rPr>
          <w:color w:val="0B0B0B"/>
          <w:sz w:val="21"/>
        </w:rPr>
        <w:t>identificato</w:t>
      </w:r>
      <w:r w:rsidRPr="003F7DC9">
        <w:rPr>
          <w:color w:val="0B0B0B"/>
          <w:spacing w:val="-5"/>
          <w:sz w:val="21"/>
        </w:rPr>
        <w:t xml:space="preserve"> </w:t>
      </w:r>
      <w:r w:rsidRPr="003F7DC9">
        <w:rPr>
          <w:color w:val="0B0B0B"/>
          <w:sz w:val="21"/>
        </w:rPr>
        <w:t>a</w:t>
      </w:r>
      <w:r w:rsidRPr="003F7DC9">
        <w:rPr>
          <w:color w:val="0B0B0B"/>
          <w:spacing w:val="-4"/>
          <w:sz w:val="21"/>
        </w:rPr>
        <w:t xml:space="preserve"> </w:t>
      </w:r>
      <w:r w:rsidRPr="003F7DC9">
        <w:rPr>
          <w:color w:val="0B0B0B"/>
          <w:sz w:val="21"/>
        </w:rPr>
        <w:t>livello</w:t>
      </w:r>
      <w:r w:rsidRPr="003F7DC9">
        <w:rPr>
          <w:color w:val="0B0B0B"/>
          <w:spacing w:val="-4"/>
          <w:sz w:val="21"/>
        </w:rPr>
        <w:t xml:space="preserve"> </w:t>
      </w:r>
      <w:r w:rsidRPr="003F7DC9">
        <w:rPr>
          <w:color w:val="0B0B0B"/>
          <w:sz w:val="21"/>
        </w:rPr>
        <w:t>di</w:t>
      </w:r>
      <w:r w:rsidRPr="003F7DC9">
        <w:rPr>
          <w:color w:val="0B0B0B"/>
          <w:spacing w:val="-6"/>
          <w:sz w:val="21"/>
        </w:rPr>
        <w:t xml:space="preserve"> </w:t>
      </w:r>
      <w:r w:rsidRPr="003F7DC9">
        <w:rPr>
          <w:color w:val="0B0B0B"/>
          <w:sz w:val="21"/>
        </w:rPr>
        <w:t>singola</w:t>
      </w:r>
      <w:r w:rsidRPr="003F7DC9">
        <w:rPr>
          <w:color w:val="0B0B0B"/>
          <w:spacing w:val="-4"/>
          <w:sz w:val="21"/>
        </w:rPr>
        <w:t xml:space="preserve"> </w:t>
      </w:r>
      <w:r w:rsidRPr="003F7DC9">
        <w:rPr>
          <w:color w:val="0B0B0B"/>
          <w:sz w:val="21"/>
        </w:rPr>
        <w:t>sede di</w:t>
      </w:r>
      <w:r w:rsidRPr="003F7DC9">
        <w:rPr>
          <w:color w:val="0B0B0B"/>
          <w:spacing w:val="-10"/>
          <w:sz w:val="21"/>
        </w:rPr>
        <w:t xml:space="preserve"> </w:t>
      </w:r>
      <w:r w:rsidRPr="003F7DC9">
        <w:rPr>
          <w:color w:val="0B0B0B"/>
          <w:sz w:val="21"/>
        </w:rPr>
        <w:t>struttura</w:t>
      </w:r>
      <w:r w:rsidRPr="003F7DC9">
        <w:rPr>
          <w:color w:val="0B0B0B"/>
          <w:spacing w:val="-9"/>
          <w:sz w:val="21"/>
        </w:rPr>
        <w:t xml:space="preserve"> </w:t>
      </w:r>
      <w:r w:rsidRPr="003F7DC9">
        <w:rPr>
          <w:color w:val="0B0B0B"/>
          <w:sz w:val="21"/>
        </w:rPr>
        <w:t>piuttosto</w:t>
      </w:r>
      <w:r w:rsidRPr="003F7DC9">
        <w:rPr>
          <w:color w:val="0B0B0B"/>
          <w:spacing w:val="-9"/>
          <w:sz w:val="21"/>
        </w:rPr>
        <w:t xml:space="preserve"> </w:t>
      </w:r>
      <w:r w:rsidRPr="003F7DC9">
        <w:rPr>
          <w:color w:val="0B0B0B"/>
          <w:sz w:val="21"/>
        </w:rPr>
        <w:t>che</w:t>
      </w:r>
      <w:r w:rsidRPr="003F7DC9">
        <w:rPr>
          <w:color w:val="0B0B0B"/>
          <w:spacing w:val="-9"/>
          <w:sz w:val="21"/>
        </w:rPr>
        <w:t xml:space="preserve"> </w:t>
      </w:r>
      <w:r w:rsidRPr="003F7DC9">
        <w:rPr>
          <w:color w:val="0B0B0B"/>
          <w:sz w:val="21"/>
        </w:rPr>
        <w:t>di</w:t>
      </w:r>
      <w:r w:rsidRPr="003F7DC9">
        <w:rPr>
          <w:color w:val="0B0B0B"/>
          <w:spacing w:val="-9"/>
          <w:sz w:val="21"/>
        </w:rPr>
        <w:t xml:space="preserve"> </w:t>
      </w:r>
      <w:r w:rsidRPr="003F7DC9">
        <w:rPr>
          <w:color w:val="0B0B0B"/>
          <w:sz w:val="21"/>
        </w:rPr>
        <w:t>istituti</w:t>
      </w:r>
      <w:r w:rsidRPr="003F7DC9">
        <w:rPr>
          <w:color w:val="0B0B0B"/>
          <w:spacing w:val="-9"/>
          <w:sz w:val="21"/>
        </w:rPr>
        <w:t xml:space="preserve"> </w:t>
      </w:r>
      <w:r w:rsidRPr="003F7DC9">
        <w:rPr>
          <w:color w:val="0B0B0B"/>
          <w:sz w:val="21"/>
        </w:rPr>
        <w:t>comprensivi</w:t>
      </w:r>
      <w:r w:rsidRPr="003F7DC9">
        <w:rPr>
          <w:color w:val="0B0B0B"/>
          <w:spacing w:val="-8"/>
          <w:sz w:val="21"/>
        </w:rPr>
        <w:t xml:space="preserve"> </w:t>
      </w:r>
      <w:r w:rsidRPr="003F7DC9">
        <w:rPr>
          <w:color w:val="0B0B0B"/>
          <w:sz w:val="21"/>
        </w:rPr>
        <w:t>e</w:t>
      </w:r>
      <w:r w:rsidRPr="003F7DC9">
        <w:rPr>
          <w:color w:val="0B0B0B"/>
          <w:spacing w:val="-9"/>
          <w:sz w:val="21"/>
        </w:rPr>
        <w:t xml:space="preserve"> </w:t>
      </w:r>
      <w:r w:rsidRPr="003F7DC9">
        <w:rPr>
          <w:color w:val="0B0B0B"/>
          <w:sz w:val="21"/>
        </w:rPr>
        <w:t>i</w:t>
      </w:r>
      <w:r w:rsidRPr="003F7DC9">
        <w:rPr>
          <w:color w:val="0B0B0B"/>
          <w:spacing w:val="-9"/>
          <w:sz w:val="21"/>
        </w:rPr>
        <w:t xml:space="preserve"> </w:t>
      </w:r>
      <w:r w:rsidRPr="003F7DC9">
        <w:rPr>
          <w:color w:val="0B0B0B"/>
          <w:sz w:val="21"/>
        </w:rPr>
        <w:t>circoli</w:t>
      </w:r>
      <w:r w:rsidRPr="003F7DC9">
        <w:rPr>
          <w:color w:val="0B0B0B"/>
          <w:spacing w:val="-9"/>
          <w:sz w:val="21"/>
        </w:rPr>
        <w:t xml:space="preserve"> </w:t>
      </w:r>
      <w:r w:rsidRPr="003F7DC9">
        <w:rPr>
          <w:color w:val="0B0B0B"/>
          <w:sz w:val="21"/>
        </w:rPr>
        <w:t>didattici,</w:t>
      </w:r>
      <w:r w:rsidRPr="003F7DC9">
        <w:rPr>
          <w:color w:val="0B0B0B"/>
          <w:spacing w:val="-9"/>
          <w:sz w:val="21"/>
        </w:rPr>
        <w:t xml:space="preserve"> </w:t>
      </w:r>
      <w:r w:rsidRPr="003F7DC9">
        <w:rPr>
          <w:color w:val="0B0B0B"/>
          <w:sz w:val="21"/>
        </w:rPr>
        <w:t>per</w:t>
      </w:r>
      <w:r w:rsidRPr="003F7DC9">
        <w:rPr>
          <w:color w:val="0B0B0B"/>
          <w:spacing w:val="-9"/>
          <w:sz w:val="21"/>
        </w:rPr>
        <w:t xml:space="preserve"> </w:t>
      </w:r>
      <w:r w:rsidRPr="003F7DC9">
        <w:rPr>
          <w:color w:val="0B0B0B"/>
          <w:sz w:val="21"/>
        </w:rPr>
        <w:t>una</w:t>
      </w:r>
      <w:r w:rsidRPr="003F7DC9">
        <w:rPr>
          <w:color w:val="0B0B0B"/>
          <w:spacing w:val="-9"/>
          <w:sz w:val="21"/>
        </w:rPr>
        <w:t xml:space="preserve"> </w:t>
      </w:r>
      <w:r w:rsidRPr="003F7DC9">
        <w:rPr>
          <w:color w:val="0B0B0B"/>
          <w:sz w:val="21"/>
        </w:rPr>
        <w:t>migliore</w:t>
      </w:r>
      <w:r w:rsidRPr="003F7DC9">
        <w:rPr>
          <w:color w:val="0B0B0B"/>
          <w:spacing w:val="-9"/>
          <w:sz w:val="21"/>
        </w:rPr>
        <w:t xml:space="preserve"> </w:t>
      </w:r>
      <w:r w:rsidRPr="003F7DC9">
        <w:rPr>
          <w:color w:val="0B0B0B"/>
          <w:sz w:val="21"/>
        </w:rPr>
        <w:t>interazione</w:t>
      </w:r>
      <w:r w:rsidRPr="003F7DC9">
        <w:rPr>
          <w:color w:val="0B0B0B"/>
          <w:spacing w:val="-10"/>
          <w:sz w:val="21"/>
        </w:rPr>
        <w:t xml:space="preserve"> </w:t>
      </w:r>
      <w:r w:rsidRPr="003F7DC9">
        <w:rPr>
          <w:color w:val="0B0B0B"/>
          <w:sz w:val="21"/>
        </w:rPr>
        <w:t>con</w:t>
      </w:r>
      <w:r w:rsidRPr="003F7DC9">
        <w:rPr>
          <w:color w:val="0B0B0B"/>
          <w:spacing w:val="-9"/>
          <w:sz w:val="21"/>
        </w:rPr>
        <w:t xml:space="preserve"> </w:t>
      </w:r>
      <w:r w:rsidRPr="003F7DC9">
        <w:rPr>
          <w:color w:val="0B0B0B"/>
          <w:sz w:val="21"/>
        </w:rPr>
        <w:t>la</w:t>
      </w:r>
      <w:r w:rsidRPr="003F7DC9">
        <w:rPr>
          <w:color w:val="0B0B0B"/>
          <w:spacing w:val="-9"/>
          <w:sz w:val="21"/>
        </w:rPr>
        <w:t xml:space="preserve"> </w:t>
      </w:r>
      <w:r w:rsidRPr="003F7DC9">
        <w:rPr>
          <w:color w:val="0B0B0B"/>
          <w:sz w:val="21"/>
        </w:rPr>
        <w:t>struttura stessa. Il referente del DdP e il suo sostituto devono essere in grado di interfacciarsi con tutti i referenti scolastici</w:t>
      </w:r>
      <w:r w:rsidRPr="003F7DC9">
        <w:rPr>
          <w:color w:val="0B0B0B"/>
          <w:spacing w:val="-5"/>
          <w:sz w:val="21"/>
        </w:rPr>
        <w:t xml:space="preserve"> </w:t>
      </w:r>
      <w:r w:rsidRPr="003F7DC9">
        <w:rPr>
          <w:color w:val="0B0B0B"/>
          <w:sz w:val="21"/>
        </w:rPr>
        <w:t>identificati,</w:t>
      </w:r>
      <w:r w:rsidRPr="003F7DC9">
        <w:rPr>
          <w:color w:val="0B0B0B"/>
          <w:spacing w:val="-5"/>
          <w:sz w:val="21"/>
        </w:rPr>
        <w:t xml:space="preserve"> </w:t>
      </w:r>
      <w:r w:rsidRPr="003F7DC9">
        <w:rPr>
          <w:color w:val="0B0B0B"/>
          <w:sz w:val="21"/>
        </w:rPr>
        <w:t>i</w:t>
      </w:r>
      <w:r w:rsidRPr="003F7DC9">
        <w:rPr>
          <w:color w:val="0B0B0B"/>
          <w:spacing w:val="-6"/>
          <w:sz w:val="21"/>
        </w:rPr>
        <w:t xml:space="preserve"> </w:t>
      </w:r>
      <w:r w:rsidRPr="003F7DC9">
        <w:rPr>
          <w:color w:val="0B0B0B"/>
          <w:sz w:val="21"/>
        </w:rPr>
        <w:t>quali</w:t>
      </w:r>
      <w:r w:rsidRPr="003F7DC9">
        <w:rPr>
          <w:color w:val="0B0B0B"/>
          <w:spacing w:val="-7"/>
          <w:sz w:val="21"/>
        </w:rPr>
        <w:t xml:space="preserve"> </w:t>
      </w:r>
      <w:r w:rsidRPr="003F7DC9">
        <w:rPr>
          <w:color w:val="0B0B0B"/>
          <w:sz w:val="21"/>
        </w:rPr>
        <w:t>devono</w:t>
      </w:r>
      <w:r w:rsidRPr="003F7DC9">
        <w:rPr>
          <w:color w:val="0B0B0B"/>
          <w:spacing w:val="-6"/>
          <w:sz w:val="21"/>
        </w:rPr>
        <w:t xml:space="preserve"> </w:t>
      </w:r>
      <w:r w:rsidRPr="003F7DC9">
        <w:rPr>
          <w:color w:val="0B0B0B"/>
          <w:sz w:val="21"/>
        </w:rPr>
        <w:t>ricevere</w:t>
      </w:r>
      <w:r w:rsidRPr="003F7DC9">
        <w:rPr>
          <w:color w:val="0B0B0B"/>
          <w:spacing w:val="-6"/>
          <w:sz w:val="21"/>
        </w:rPr>
        <w:t xml:space="preserve"> </w:t>
      </w:r>
      <w:r w:rsidRPr="003F7DC9">
        <w:rPr>
          <w:color w:val="0B0B0B"/>
          <w:sz w:val="21"/>
        </w:rPr>
        <w:t>adeguata</w:t>
      </w:r>
      <w:r w:rsidRPr="003F7DC9">
        <w:rPr>
          <w:color w:val="0B0B0B"/>
          <w:spacing w:val="-6"/>
          <w:sz w:val="21"/>
        </w:rPr>
        <w:t xml:space="preserve"> </w:t>
      </w:r>
      <w:r w:rsidRPr="003F7DC9">
        <w:rPr>
          <w:color w:val="0B0B0B"/>
          <w:sz w:val="21"/>
        </w:rPr>
        <w:t>formazione</w:t>
      </w:r>
      <w:r w:rsidRPr="003F7DC9">
        <w:rPr>
          <w:color w:val="0B0B0B"/>
          <w:spacing w:val="-7"/>
          <w:sz w:val="21"/>
        </w:rPr>
        <w:t xml:space="preserve"> </w:t>
      </w:r>
      <w:r w:rsidRPr="003F7DC9">
        <w:rPr>
          <w:color w:val="0B0B0B"/>
          <w:sz w:val="21"/>
        </w:rPr>
        <w:t>sugli</w:t>
      </w:r>
      <w:r w:rsidRPr="003F7DC9">
        <w:rPr>
          <w:color w:val="0B0B0B"/>
          <w:spacing w:val="-3"/>
          <w:sz w:val="21"/>
        </w:rPr>
        <w:t xml:space="preserve"> </w:t>
      </w:r>
      <w:r w:rsidRPr="003F7DC9">
        <w:rPr>
          <w:color w:val="0B0B0B"/>
          <w:sz w:val="21"/>
        </w:rPr>
        <w:t>aspetti</w:t>
      </w:r>
      <w:r w:rsidRPr="003F7DC9">
        <w:rPr>
          <w:color w:val="0B0B0B"/>
          <w:spacing w:val="-7"/>
          <w:sz w:val="21"/>
        </w:rPr>
        <w:t xml:space="preserve"> </w:t>
      </w:r>
      <w:r w:rsidRPr="003F7DC9">
        <w:rPr>
          <w:color w:val="0B0B0B"/>
          <w:sz w:val="21"/>
        </w:rPr>
        <w:t>principali</w:t>
      </w:r>
      <w:r w:rsidRPr="003F7DC9">
        <w:rPr>
          <w:color w:val="0B0B0B"/>
          <w:spacing w:val="-4"/>
          <w:sz w:val="21"/>
        </w:rPr>
        <w:t xml:space="preserve"> </w:t>
      </w:r>
      <w:r w:rsidRPr="003F7DC9">
        <w:rPr>
          <w:color w:val="0B0B0B"/>
          <w:sz w:val="21"/>
        </w:rPr>
        <w:t>di</w:t>
      </w:r>
      <w:r w:rsidRPr="003F7DC9">
        <w:rPr>
          <w:color w:val="0B0B0B"/>
          <w:spacing w:val="-7"/>
          <w:sz w:val="21"/>
        </w:rPr>
        <w:t xml:space="preserve"> </w:t>
      </w:r>
      <w:r w:rsidRPr="003F7DC9">
        <w:rPr>
          <w:color w:val="0B0B0B"/>
          <w:sz w:val="21"/>
        </w:rPr>
        <w:t>trasmissione</w:t>
      </w:r>
      <w:r w:rsidRPr="003F7DC9">
        <w:rPr>
          <w:color w:val="0B0B0B"/>
          <w:spacing w:val="-4"/>
          <w:sz w:val="21"/>
        </w:rPr>
        <w:t xml:space="preserve"> </w:t>
      </w:r>
      <w:r w:rsidRPr="003F7DC9">
        <w:rPr>
          <w:color w:val="0B0B0B"/>
          <w:sz w:val="21"/>
        </w:rPr>
        <w:t>del nuovo</w:t>
      </w:r>
      <w:r w:rsidRPr="003F7DC9">
        <w:rPr>
          <w:color w:val="0B0B0B"/>
          <w:spacing w:val="-14"/>
          <w:sz w:val="21"/>
        </w:rPr>
        <w:t xml:space="preserve"> </w:t>
      </w:r>
      <w:r w:rsidRPr="003F7DC9">
        <w:rPr>
          <w:color w:val="0B0B0B"/>
          <w:sz w:val="21"/>
        </w:rPr>
        <w:t>coronavirus,</w:t>
      </w:r>
      <w:r w:rsidRPr="003F7DC9">
        <w:rPr>
          <w:color w:val="0B0B0B"/>
          <w:spacing w:val="-13"/>
          <w:sz w:val="21"/>
        </w:rPr>
        <w:t xml:space="preserve"> </w:t>
      </w:r>
      <w:r w:rsidRPr="003F7DC9">
        <w:rPr>
          <w:color w:val="0B0B0B"/>
          <w:sz w:val="21"/>
        </w:rPr>
        <w:t>sui</w:t>
      </w:r>
      <w:r w:rsidRPr="003F7DC9">
        <w:rPr>
          <w:color w:val="0B0B0B"/>
          <w:spacing w:val="-13"/>
          <w:sz w:val="21"/>
        </w:rPr>
        <w:t xml:space="preserve"> </w:t>
      </w:r>
      <w:r w:rsidRPr="003F7DC9">
        <w:rPr>
          <w:color w:val="0B0B0B"/>
          <w:sz w:val="21"/>
        </w:rPr>
        <w:t>protocolli</w:t>
      </w:r>
      <w:r w:rsidRPr="003F7DC9">
        <w:rPr>
          <w:color w:val="0B0B0B"/>
          <w:spacing w:val="-12"/>
          <w:sz w:val="21"/>
        </w:rPr>
        <w:t xml:space="preserve"> </w:t>
      </w:r>
      <w:r w:rsidRPr="003F7DC9">
        <w:rPr>
          <w:color w:val="0B0B0B"/>
          <w:sz w:val="21"/>
        </w:rPr>
        <w:t>di</w:t>
      </w:r>
      <w:r w:rsidRPr="003F7DC9">
        <w:rPr>
          <w:color w:val="0B0B0B"/>
          <w:spacing w:val="-13"/>
          <w:sz w:val="21"/>
        </w:rPr>
        <w:t xml:space="preserve"> </w:t>
      </w:r>
      <w:r w:rsidRPr="003F7DC9">
        <w:rPr>
          <w:color w:val="0B0B0B"/>
          <w:sz w:val="21"/>
        </w:rPr>
        <w:t>prevenzione</w:t>
      </w:r>
      <w:r w:rsidRPr="003F7DC9">
        <w:rPr>
          <w:color w:val="0B0B0B"/>
          <w:spacing w:val="-13"/>
          <w:sz w:val="21"/>
        </w:rPr>
        <w:t xml:space="preserve"> </w:t>
      </w:r>
      <w:r w:rsidRPr="003F7DC9">
        <w:rPr>
          <w:color w:val="0B0B0B"/>
          <w:sz w:val="21"/>
        </w:rPr>
        <w:t>e</w:t>
      </w:r>
      <w:r w:rsidRPr="003F7DC9">
        <w:rPr>
          <w:color w:val="0B0B0B"/>
          <w:spacing w:val="-13"/>
          <w:sz w:val="21"/>
        </w:rPr>
        <w:t xml:space="preserve"> </w:t>
      </w:r>
      <w:r w:rsidRPr="003F7DC9">
        <w:rPr>
          <w:color w:val="0B0B0B"/>
          <w:sz w:val="21"/>
        </w:rPr>
        <w:t>controllo</w:t>
      </w:r>
      <w:r w:rsidRPr="003F7DC9">
        <w:rPr>
          <w:color w:val="0B0B0B"/>
          <w:spacing w:val="-13"/>
          <w:sz w:val="21"/>
        </w:rPr>
        <w:t xml:space="preserve"> </w:t>
      </w:r>
      <w:r w:rsidRPr="003F7DC9">
        <w:rPr>
          <w:color w:val="0B0B0B"/>
          <w:sz w:val="21"/>
        </w:rPr>
        <w:t>in</w:t>
      </w:r>
      <w:r w:rsidRPr="003F7DC9">
        <w:rPr>
          <w:color w:val="0B0B0B"/>
          <w:spacing w:val="-11"/>
          <w:sz w:val="21"/>
        </w:rPr>
        <w:t xml:space="preserve"> </w:t>
      </w:r>
      <w:r w:rsidRPr="003F7DC9">
        <w:rPr>
          <w:color w:val="0B0B0B"/>
          <w:sz w:val="21"/>
        </w:rPr>
        <w:t>ambito</w:t>
      </w:r>
      <w:r w:rsidRPr="003F7DC9">
        <w:rPr>
          <w:color w:val="0B0B0B"/>
          <w:spacing w:val="-13"/>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e</w:t>
      </w:r>
      <w:r w:rsidRPr="003F7DC9">
        <w:rPr>
          <w:color w:val="0B0B0B"/>
          <w:spacing w:val="-13"/>
          <w:sz w:val="21"/>
        </w:rPr>
        <w:t xml:space="preserve"> </w:t>
      </w:r>
      <w:r w:rsidRPr="003F7DC9">
        <w:rPr>
          <w:color w:val="0B0B0B"/>
          <w:sz w:val="21"/>
        </w:rPr>
        <w:t>sulle</w:t>
      </w:r>
      <w:r w:rsidRPr="003F7DC9">
        <w:rPr>
          <w:color w:val="0B0B0B"/>
          <w:spacing w:val="-11"/>
          <w:sz w:val="21"/>
        </w:rPr>
        <w:t xml:space="preserve"> </w:t>
      </w:r>
      <w:r w:rsidRPr="003F7DC9">
        <w:rPr>
          <w:color w:val="0B0B0B"/>
          <w:sz w:val="21"/>
        </w:rPr>
        <w:t>procedure</w:t>
      </w:r>
      <w:r w:rsidRPr="003F7DC9">
        <w:rPr>
          <w:color w:val="0B0B0B"/>
          <w:spacing w:val="-11"/>
          <w:sz w:val="21"/>
        </w:rPr>
        <w:t xml:space="preserve"> </w:t>
      </w:r>
      <w:r w:rsidRPr="003F7DC9">
        <w:rPr>
          <w:color w:val="0B0B0B"/>
          <w:sz w:val="21"/>
        </w:rPr>
        <w:t>di</w:t>
      </w:r>
      <w:r w:rsidRPr="003F7DC9">
        <w:rPr>
          <w:color w:val="0B0B0B"/>
          <w:spacing w:val="-11"/>
          <w:sz w:val="21"/>
        </w:rPr>
        <w:t xml:space="preserve"> </w:t>
      </w:r>
      <w:r w:rsidRPr="003F7DC9">
        <w:rPr>
          <w:color w:val="0B0B0B"/>
          <w:sz w:val="21"/>
        </w:rPr>
        <w:t>gestione dei casi COVID-19 sospetti/ o</w:t>
      </w:r>
      <w:r w:rsidRPr="003F7DC9">
        <w:rPr>
          <w:color w:val="0B0B0B"/>
          <w:spacing w:val="-1"/>
          <w:sz w:val="21"/>
        </w:rPr>
        <w:t xml:space="preserve"> </w:t>
      </w:r>
      <w:r w:rsidRPr="003F7DC9">
        <w:rPr>
          <w:color w:val="0B0B0B"/>
          <w:sz w:val="21"/>
        </w:rPr>
        <w:t>confermati.</w:t>
      </w:r>
    </w:p>
    <w:p w14:paraId="7CDCA15A" w14:textId="77777777" w:rsidR="004C1BFC" w:rsidRPr="003F7DC9" w:rsidRDefault="00D9217B" w:rsidP="00356158">
      <w:pPr>
        <w:spacing w:before="119" w:line="259" w:lineRule="auto"/>
        <w:ind w:left="237" w:right="566"/>
        <w:jc w:val="both"/>
        <w:rPr>
          <w:sz w:val="21"/>
        </w:rPr>
      </w:pPr>
      <w:r w:rsidRPr="003F7DC9">
        <w:rPr>
          <w:color w:val="0B0B0B"/>
          <w:sz w:val="21"/>
        </w:rPr>
        <w:t>È necessaria una chiara identificazione, messa a punto e test di funzionamento anche del canale di comunicazione reciproca tra “scuola”, medici curanti (PLS e MMG) e DdP (attraverso i rispettivi referenti) che andrà adattato in base alla tecnologia utilizzata (es. messaggistica breve, e-mail, telefono, ecc.).</w:t>
      </w:r>
    </w:p>
    <w:p w14:paraId="3726F1CE" w14:textId="77777777" w:rsidR="004C1BFC" w:rsidRPr="003F7DC9" w:rsidRDefault="004C1BFC" w:rsidP="00356158">
      <w:pPr>
        <w:pStyle w:val="Corpotesto"/>
        <w:spacing w:before="1"/>
        <w:ind w:right="566"/>
        <w:rPr>
          <w:sz w:val="34"/>
        </w:rPr>
      </w:pPr>
    </w:p>
    <w:p w14:paraId="6C174C44" w14:textId="77777777" w:rsidR="004C1BFC" w:rsidRPr="003F7DC9" w:rsidRDefault="00D9217B" w:rsidP="00356158">
      <w:pPr>
        <w:pStyle w:val="Paragrafoelenco"/>
        <w:numPr>
          <w:ilvl w:val="1"/>
          <w:numId w:val="14"/>
        </w:numPr>
        <w:tabs>
          <w:tab w:val="left" w:pos="727"/>
        </w:tabs>
        <w:ind w:right="566" w:firstLine="0"/>
        <w:rPr>
          <w:b/>
          <w:sz w:val="30"/>
        </w:rPr>
      </w:pPr>
      <w:r w:rsidRPr="003F7DC9">
        <w:rPr>
          <w:b/>
          <w:color w:val="313131"/>
          <w:sz w:val="30"/>
        </w:rPr>
        <w:t>La tutela della salute e sicurezza dei lavoratori della</w:t>
      </w:r>
      <w:r w:rsidRPr="003F7DC9">
        <w:rPr>
          <w:b/>
          <w:color w:val="313131"/>
          <w:spacing w:val="46"/>
          <w:sz w:val="30"/>
        </w:rPr>
        <w:t xml:space="preserve"> </w:t>
      </w:r>
      <w:r w:rsidRPr="003F7DC9">
        <w:rPr>
          <w:b/>
          <w:color w:val="313131"/>
          <w:sz w:val="30"/>
        </w:rPr>
        <w:t>scuola</w:t>
      </w:r>
    </w:p>
    <w:p w14:paraId="54D5C423" w14:textId="77777777" w:rsidR="004C1BFC" w:rsidRPr="003F7DC9" w:rsidRDefault="00D9217B" w:rsidP="00356158">
      <w:pPr>
        <w:spacing w:before="194" w:line="259" w:lineRule="auto"/>
        <w:ind w:left="237" w:right="566"/>
        <w:jc w:val="both"/>
        <w:rPr>
          <w:sz w:val="21"/>
        </w:rPr>
      </w:pPr>
      <w:r w:rsidRPr="003F7DC9">
        <w:rPr>
          <w:color w:val="0B0B0B"/>
          <w:sz w:val="21"/>
        </w:rPr>
        <w:t>La</w:t>
      </w:r>
      <w:r w:rsidRPr="003F7DC9">
        <w:rPr>
          <w:color w:val="0B0B0B"/>
          <w:spacing w:val="-9"/>
          <w:sz w:val="21"/>
        </w:rPr>
        <w:t xml:space="preserve"> </w:t>
      </w:r>
      <w:r w:rsidRPr="003F7DC9">
        <w:rPr>
          <w:color w:val="0B0B0B"/>
          <w:sz w:val="21"/>
        </w:rPr>
        <w:t>tutela</w:t>
      </w:r>
      <w:r w:rsidRPr="003F7DC9">
        <w:rPr>
          <w:color w:val="0B0B0B"/>
          <w:spacing w:val="-8"/>
          <w:sz w:val="21"/>
        </w:rPr>
        <w:t xml:space="preserve"> </w:t>
      </w:r>
      <w:r w:rsidRPr="003F7DC9">
        <w:rPr>
          <w:color w:val="0B0B0B"/>
          <w:sz w:val="21"/>
        </w:rPr>
        <w:t>della</w:t>
      </w:r>
      <w:r w:rsidRPr="003F7DC9">
        <w:rPr>
          <w:color w:val="0B0B0B"/>
          <w:spacing w:val="-7"/>
          <w:sz w:val="21"/>
        </w:rPr>
        <w:t xml:space="preserve"> </w:t>
      </w:r>
      <w:r w:rsidRPr="003F7DC9">
        <w:rPr>
          <w:color w:val="0B0B0B"/>
          <w:sz w:val="21"/>
        </w:rPr>
        <w:t>salute</w:t>
      </w:r>
      <w:r w:rsidRPr="003F7DC9">
        <w:rPr>
          <w:color w:val="0B0B0B"/>
          <w:spacing w:val="-8"/>
          <w:sz w:val="21"/>
        </w:rPr>
        <w:t xml:space="preserve"> </w:t>
      </w:r>
      <w:r w:rsidRPr="003F7DC9">
        <w:rPr>
          <w:color w:val="0B0B0B"/>
          <w:sz w:val="21"/>
        </w:rPr>
        <w:t>e</w:t>
      </w:r>
      <w:r w:rsidRPr="003F7DC9">
        <w:rPr>
          <w:color w:val="0B0B0B"/>
          <w:spacing w:val="-8"/>
          <w:sz w:val="21"/>
        </w:rPr>
        <w:t xml:space="preserve"> </w:t>
      </w:r>
      <w:r w:rsidRPr="003F7DC9">
        <w:rPr>
          <w:color w:val="0B0B0B"/>
          <w:sz w:val="21"/>
        </w:rPr>
        <w:t>sicurezza</w:t>
      </w:r>
      <w:r w:rsidRPr="003F7DC9">
        <w:rPr>
          <w:color w:val="0B0B0B"/>
          <w:spacing w:val="-8"/>
          <w:sz w:val="21"/>
        </w:rPr>
        <w:t xml:space="preserve"> </w:t>
      </w:r>
      <w:r w:rsidRPr="003F7DC9">
        <w:rPr>
          <w:color w:val="0B0B0B"/>
          <w:sz w:val="21"/>
        </w:rPr>
        <w:t>dei</w:t>
      </w:r>
      <w:r w:rsidRPr="003F7DC9">
        <w:rPr>
          <w:color w:val="0B0B0B"/>
          <w:spacing w:val="-8"/>
          <w:sz w:val="21"/>
        </w:rPr>
        <w:t xml:space="preserve"> </w:t>
      </w:r>
      <w:r w:rsidRPr="003F7DC9">
        <w:rPr>
          <w:color w:val="0B0B0B"/>
          <w:sz w:val="21"/>
        </w:rPr>
        <w:t>lavoratori</w:t>
      </w:r>
      <w:r w:rsidRPr="003F7DC9">
        <w:rPr>
          <w:color w:val="0B0B0B"/>
          <w:spacing w:val="-8"/>
          <w:sz w:val="21"/>
        </w:rPr>
        <w:t xml:space="preserve"> </w:t>
      </w:r>
      <w:r w:rsidRPr="003F7DC9">
        <w:rPr>
          <w:color w:val="0B0B0B"/>
          <w:sz w:val="21"/>
        </w:rPr>
        <w:t>della</w:t>
      </w:r>
      <w:r w:rsidRPr="003F7DC9">
        <w:rPr>
          <w:color w:val="0B0B0B"/>
          <w:spacing w:val="-6"/>
          <w:sz w:val="21"/>
        </w:rPr>
        <w:t xml:space="preserve"> </w:t>
      </w:r>
      <w:r w:rsidRPr="003F7DC9">
        <w:rPr>
          <w:color w:val="0B0B0B"/>
          <w:sz w:val="21"/>
        </w:rPr>
        <w:t>scuola</w:t>
      </w:r>
      <w:r w:rsidRPr="003F7DC9">
        <w:rPr>
          <w:color w:val="0B0B0B"/>
          <w:spacing w:val="-8"/>
          <w:sz w:val="21"/>
        </w:rPr>
        <w:t xml:space="preserve"> </w:t>
      </w:r>
      <w:r w:rsidRPr="003F7DC9">
        <w:rPr>
          <w:color w:val="0B0B0B"/>
          <w:sz w:val="21"/>
        </w:rPr>
        <w:t>è</w:t>
      </w:r>
      <w:r w:rsidRPr="003F7DC9">
        <w:rPr>
          <w:color w:val="0B0B0B"/>
          <w:spacing w:val="-8"/>
          <w:sz w:val="21"/>
        </w:rPr>
        <w:t xml:space="preserve"> </w:t>
      </w:r>
      <w:r w:rsidRPr="003F7DC9">
        <w:rPr>
          <w:color w:val="0B0B0B"/>
          <w:sz w:val="21"/>
        </w:rPr>
        <w:t>garantita</w:t>
      </w:r>
      <w:r w:rsidRPr="003F7DC9">
        <w:rPr>
          <w:color w:val="0B0B0B"/>
          <w:spacing w:val="-8"/>
          <w:sz w:val="21"/>
        </w:rPr>
        <w:t xml:space="preserve"> </w:t>
      </w:r>
      <w:r w:rsidRPr="003F7DC9">
        <w:rPr>
          <w:color w:val="0B0B0B"/>
          <w:sz w:val="21"/>
        </w:rPr>
        <w:t>–</w:t>
      </w:r>
      <w:r w:rsidRPr="003F7DC9">
        <w:rPr>
          <w:color w:val="0B0B0B"/>
          <w:spacing w:val="-8"/>
          <w:sz w:val="21"/>
        </w:rPr>
        <w:t xml:space="preserve"> </w:t>
      </w:r>
      <w:r w:rsidRPr="003F7DC9">
        <w:rPr>
          <w:color w:val="0B0B0B"/>
          <w:sz w:val="21"/>
        </w:rPr>
        <w:t>come</w:t>
      </w:r>
      <w:r w:rsidRPr="003F7DC9">
        <w:rPr>
          <w:color w:val="0B0B0B"/>
          <w:spacing w:val="-9"/>
          <w:sz w:val="21"/>
        </w:rPr>
        <w:t xml:space="preserve"> </w:t>
      </w:r>
      <w:r w:rsidRPr="003F7DC9">
        <w:rPr>
          <w:color w:val="0B0B0B"/>
          <w:sz w:val="21"/>
        </w:rPr>
        <w:t>per</w:t>
      </w:r>
      <w:r w:rsidRPr="003F7DC9">
        <w:rPr>
          <w:color w:val="0B0B0B"/>
          <w:spacing w:val="-8"/>
          <w:sz w:val="21"/>
        </w:rPr>
        <w:t xml:space="preserve"> </w:t>
      </w:r>
      <w:r w:rsidRPr="003F7DC9">
        <w:rPr>
          <w:color w:val="0B0B0B"/>
          <w:sz w:val="21"/>
        </w:rPr>
        <w:t>tutti</w:t>
      </w:r>
      <w:r w:rsidRPr="003F7DC9">
        <w:rPr>
          <w:color w:val="0B0B0B"/>
          <w:spacing w:val="-8"/>
          <w:sz w:val="21"/>
        </w:rPr>
        <w:t xml:space="preserve"> </w:t>
      </w:r>
      <w:r w:rsidRPr="003F7DC9">
        <w:rPr>
          <w:color w:val="0B0B0B"/>
          <w:sz w:val="21"/>
        </w:rPr>
        <w:t>i</w:t>
      </w:r>
      <w:r w:rsidRPr="003F7DC9">
        <w:rPr>
          <w:color w:val="0B0B0B"/>
          <w:spacing w:val="-8"/>
          <w:sz w:val="21"/>
        </w:rPr>
        <w:t xml:space="preserve"> </w:t>
      </w:r>
      <w:r w:rsidRPr="003F7DC9">
        <w:rPr>
          <w:color w:val="0B0B0B"/>
          <w:sz w:val="21"/>
        </w:rPr>
        <w:t>settori</w:t>
      </w:r>
      <w:r w:rsidRPr="003F7DC9">
        <w:rPr>
          <w:color w:val="0B0B0B"/>
          <w:spacing w:val="-8"/>
          <w:sz w:val="21"/>
        </w:rPr>
        <w:t xml:space="preserve"> </w:t>
      </w:r>
      <w:r w:rsidRPr="003F7DC9">
        <w:rPr>
          <w:color w:val="0B0B0B"/>
          <w:sz w:val="21"/>
        </w:rPr>
        <w:t>di</w:t>
      </w:r>
      <w:r w:rsidRPr="003F7DC9">
        <w:rPr>
          <w:color w:val="0B0B0B"/>
          <w:spacing w:val="-8"/>
          <w:sz w:val="21"/>
        </w:rPr>
        <w:t xml:space="preserve"> </w:t>
      </w:r>
      <w:r w:rsidRPr="003F7DC9">
        <w:rPr>
          <w:color w:val="0B0B0B"/>
          <w:sz w:val="21"/>
        </w:rPr>
        <w:t>attività, privati</w:t>
      </w:r>
      <w:r w:rsidRPr="003F7DC9">
        <w:rPr>
          <w:color w:val="0B0B0B"/>
          <w:spacing w:val="-9"/>
          <w:sz w:val="21"/>
        </w:rPr>
        <w:t xml:space="preserve"> </w:t>
      </w:r>
      <w:r w:rsidRPr="003F7DC9">
        <w:rPr>
          <w:color w:val="0B0B0B"/>
          <w:sz w:val="21"/>
        </w:rPr>
        <w:t>e</w:t>
      </w:r>
      <w:r w:rsidRPr="003F7DC9">
        <w:rPr>
          <w:color w:val="0B0B0B"/>
          <w:spacing w:val="-7"/>
          <w:sz w:val="21"/>
        </w:rPr>
        <w:t xml:space="preserve"> </w:t>
      </w:r>
      <w:r w:rsidRPr="003F7DC9">
        <w:rPr>
          <w:color w:val="0B0B0B"/>
          <w:sz w:val="21"/>
        </w:rPr>
        <w:t>pubblici</w:t>
      </w:r>
      <w:r w:rsidRPr="003F7DC9">
        <w:rPr>
          <w:color w:val="0B0B0B"/>
          <w:spacing w:val="-8"/>
          <w:sz w:val="21"/>
        </w:rPr>
        <w:t xml:space="preserve"> </w:t>
      </w:r>
      <w:r w:rsidRPr="003F7DC9">
        <w:rPr>
          <w:color w:val="0B0B0B"/>
          <w:sz w:val="21"/>
        </w:rPr>
        <w:t>dal</w:t>
      </w:r>
      <w:r w:rsidRPr="003F7DC9">
        <w:rPr>
          <w:color w:val="0B0B0B"/>
          <w:spacing w:val="-8"/>
          <w:sz w:val="21"/>
        </w:rPr>
        <w:t xml:space="preserve"> </w:t>
      </w:r>
      <w:r w:rsidRPr="003F7DC9">
        <w:rPr>
          <w:color w:val="0B0B0B"/>
          <w:sz w:val="21"/>
        </w:rPr>
        <w:t>DL.vo</w:t>
      </w:r>
      <w:r w:rsidRPr="003F7DC9">
        <w:rPr>
          <w:color w:val="0B0B0B"/>
          <w:spacing w:val="-8"/>
          <w:sz w:val="21"/>
        </w:rPr>
        <w:t xml:space="preserve"> </w:t>
      </w:r>
      <w:r w:rsidRPr="003F7DC9">
        <w:rPr>
          <w:color w:val="0B0B0B"/>
          <w:sz w:val="21"/>
        </w:rPr>
        <w:t>81/2008</w:t>
      </w:r>
      <w:r w:rsidRPr="003F7DC9">
        <w:rPr>
          <w:color w:val="0B0B0B"/>
          <w:spacing w:val="-7"/>
          <w:sz w:val="21"/>
        </w:rPr>
        <w:t xml:space="preserve"> </w:t>
      </w:r>
      <w:r w:rsidRPr="003F7DC9">
        <w:rPr>
          <w:color w:val="0B0B0B"/>
          <w:sz w:val="21"/>
        </w:rPr>
        <w:t>e</w:t>
      </w:r>
      <w:r w:rsidRPr="003F7DC9">
        <w:rPr>
          <w:color w:val="0B0B0B"/>
          <w:spacing w:val="-6"/>
          <w:sz w:val="21"/>
        </w:rPr>
        <w:t xml:space="preserve"> </w:t>
      </w:r>
      <w:r w:rsidRPr="003F7DC9">
        <w:rPr>
          <w:color w:val="0B0B0B"/>
          <w:sz w:val="21"/>
        </w:rPr>
        <w:t>successive</w:t>
      </w:r>
      <w:r w:rsidRPr="003F7DC9">
        <w:rPr>
          <w:color w:val="0B0B0B"/>
          <w:spacing w:val="-8"/>
          <w:sz w:val="21"/>
        </w:rPr>
        <w:t xml:space="preserve"> </w:t>
      </w:r>
      <w:r w:rsidRPr="003F7DC9">
        <w:rPr>
          <w:color w:val="0B0B0B"/>
          <w:sz w:val="21"/>
        </w:rPr>
        <w:t>modifiche</w:t>
      </w:r>
      <w:r w:rsidRPr="003F7DC9">
        <w:rPr>
          <w:color w:val="0B0B0B"/>
          <w:spacing w:val="-9"/>
          <w:sz w:val="21"/>
        </w:rPr>
        <w:t xml:space="preserve"> </w:t>
      </w:r>
      <w:r w:rsidRPr="003F7DC9">
        <w:rPr>
          <w:color w:val="0B0B0B"/>
          <w:sz w:val="21"/>
        </w:rPr>
        <w:t>ed</w:t>
      </w:r>
      <w:r w:rsidRPr="003F7DC9">
        <w:rPr>
          <w:color w:val="0B0B0B"/>
          <w:spacing w:val="-8"/>
          <w:sz w:val="21"/>
        </w:rPr>
        <w:t xml:space="preserve"> </w:t>
      </w:r>
      <w:r w:rsidRPr="003F7DC9">
        <w:rPr>
          <w:color w:val="0B0B0B"/>
          <w:sz w:val="21"/>
        </w:rPr>
        <w:t>integrazioni,</w:t>
      </w:r>
      <w:r w:rsidRPr="003F7DC9">
        <w:rPr>
          <w:color w:val="0B0B0B"/>
          <w:spacing w:val="-6"/>
          <w:sz w:val="21"/>
        </w:rPr>
        <w:t xml:space="preserve"> </w:t>
      </w:r>
      <w:r w:rsidRPr="003F7DC9">
        <w:rPr>
          <w:color w:val="0B0B0B"/>
          <w:sz w:val="21"/>
        </w:rPr>
        <w:t>nonché</w:t>
      </w:r>
      <w:r w:rsidRPr="003F7DC9">
        <w:rPr>
          <w:color w:val="0B0B0B"/>
          <w:spacing w:val="-8"/>
          <w:sz w:val="21"/>
        </w:rPr>
        <w:t xml:space="preserve"> </w:t>
      </w:r>
      <w:r w:rsidRPr="003F7DC9">
        <w:rPr>
          <w:color w:val="0B0B0B"/>
          <w:sz w:val="21"/>
        </w:rPr>
        <w:t>da</w:t>
      </w:r>
      <w:r w:rsidRPr="003F7DC9">
        <w:rPr>
          <w:color w:val="0B0B0B"/>
          <w:spacing w:val="-8"/>
          <w:sz w:val="21"/>
        </w:rPr>
        <w:t xml:space="preserve"> </w:t>
      </w:r>
      <w:r w:rsidRPr="003F7DC9">
        <w:rPr>
          <w:color w:val="0B0B0B"/>
          <w:sz w:val="21"/>
        </w:rPr>
        <w:t>quanto</w:t>
      </w:r>
      <w:r w:rsidRPr="003F7DC9">
        <w:rPr>
          <w:color w:val="0B0B0B"/>
          <w:spacing w:val="-9"/>
          <w:sz w:val="21"/>
        </w:rPr>
        <w:t xml:space="preserve"> </w:t>
      </w:r>
      <w:r w:rsidRPr="003F7DC9">
        <w:rPr>
          <w:color w:val="0B0B0B"/>
          <w:sz w:val="21"/>
        </w:rPr>
        <w:t>previsto</w:t>
      </w:r>
      <w:r w:rsidRPr="003F7DC9">
        <w:rPr>
          <w:color w:val="0B0B0B"/>
          <w:spacing w:val="-8"/>
          <w:sz w:val="21"/>
        </w:rPr>
        <w:t xml:space="preserve"> </w:t>
      </w:r>
      <w:r w:rsidRPr="003F7DC9">
        <w:rPr>
          <w:color w:val="0B0B0B"/>
          <w:sz w:val="21"/>
        </w:rPr>
        <w:t>dalla specifica normativa ministeriale (DM 29 settembre 1998, n.</w:t>
      </w:r>
      <w:r w:rsidRPr="003F7DC9">
        <w:rPr>
          <w:color w:val="0B0B0B"/>
          <w:spacing w:val="-1"/>
          <w:sz w:val="21"/>
        </w:rPr>
        <w:t xml:space="preserve"> </w:t>
      </w:r>
      <w:r w:rsidRPr="003F7DC9">
        <w:rPr>
          <w:color w:val="0B0B0B"/>
          <w:sz w:val="21"/>
        </w:rPr>
        <w:t>382).</w:t>
      </w:r>
    </w:p>
    <w:p w14:paraId="27D2613C" w14:textId="77777777" w:rsidR="004C1BFC" w:rsidRPr="003F7DC9" w:rsidRDefault="00D9217B" w:rsidP="00356158">
      <w:pPr>
        <w:spacing w:before="118" w:line="259" w:lineRule="auto"/>
        <w:ind w:left="237" w:right="566"/>
        <w:jc w:val="both"/>
        <w:rPr>
          <w:sz w:val="21"/>
        </w:rPr>
      </w:pPr>
      <w:r w:rsidRPr="003F7DC9">
        <w:rPr>
          <w:color w:val="0B0B0B"/>
          <w:sz w:val="21"/>
        </w:rPr>
        <w:t>Nella “ordinarietà”, qualora il datore di lavoro, attraverso il processo di valutazione dei rischi evidenzi e riporti nel Documento di Valutazione dei Rischi (DVR) la presenza di uno dei rischi “normati” dal DL.vo 81/2008 che, a sua volta, preveda l’obbligo di sorveglianza sanitaria, deve nominare il medico competente per l’effettuazione delle visite mediche di cui all’art. 41 del citato decreto, finalizzate all’espressione del giudizio di idoneità alla mansione.</w:t>
      </w:r>
    </w:p>
    <w:p w14:paraId="4CE91190" w14:textId="77777777" w:rsidR="004C1BFC" w:rsidRPr="003F7DC9" w:rsidRDefault="00D9217B" w:rsidP="00356158">
      <w:pPr>
        <w:spacing w:before="119" w:line="259" w:lineRule="auto"/>
        <w:ind w:left="237" w:right="566"/>
        <w:jc w:val="both"/>
        <w:rPr>
          <w:sz w:val="21"/>
        </w:rPr>
      </w:pPr>
      <w:r w:rsidRPr="003F7DC9">
        <w:rPr>
          <w:color w:val="0B0B0B"/>
          <w:sz w:val="21"/>
        </w:rPr>
        <w:t>Tale previsione non ha subito modifiche nell’attuale contesto pandemico; ogni datore di lavoro del contesto scolastico dovrà comunque integrare il DVR con tutte le misure individuate da attuare per contenere il rischio da SARS-CoV-2.</w:t>
      </w:r>
    </w:p>
    <w:p w14:paraId="2453A831" w14:textId="77777777" w:rsidR="004C1BFC" w:rsidRPr="003F7DC9" w:rsidRDefault="00D9217B" w:rsidP="00356158">
      <w:pPr>
        <w:spacing w:before="118" w:line="259" w:lineRule="auto"/>
        <w:ind w:left="237" w:right="566"/>
        <w:jc w:val="both"/>
        <w:rPr>
          <w:sz w:val="21"/>
        </w:rPr>
      </w:pPr>
      <w:r w:rsidRPr="003F7DC9">
        <w:rPr>
          <w:color w:val="0B0B0B"/>
          <w:sz w:val="21"/>
        </w:rPr>
        <w:t>Elemento di novità è invece costituito dall’art. 83 del decreto legge 19 maggio 2020 n. 34 e sua conversione in Legge 17 luglio 2020, n. 77 che ha introdotto la “sorveglianza sanitaria eccezionale”, assicurata</w:t>
      </w:r>
      <w:r w:rsidRPr="003F7DC9">
        <w:rPr>
          <w:color w:val="0B0B0B"/>
          <w:spacing w:val="-14"/>
          <w:sz w:val="21"/>
        </w:rPr>
        <w:t xml:space="preserve"> </w:t>
      </w:r>
      <w:r w:rsidRPr="003F7DC9">
        <w:rPr>
          <w:color w:val="0B0B0B"/>
          <w:sz w:val="21"/>
        </w:rPr>
        <w:t>dal</w:t>
      </w:r>
      <w:r w:rsidRPr="003F7DC9">
        <w:rPr>
          <w:color w:val="0B0B0B"/>
          <w:spacing w:val="-13"/>
          <w:sz w:val="21"/>
        </w:rPr>
        <w:t xml:space="preserve"> </w:t>
      </w:r>
      <w:r w:rsidRPr="003F7DC9">
        <w:rPr>
          <w:color w:val="0B0B0B"/>
          <w:sz w:val="21"/>
        </w:rPr>
        <w:t>datore</w:t>
      </w:r>
      <w:r w:rsidRPr="003F7DC9">
        <w:rPr>
          <w:color w:val="0B0B0B"/>
          <w:spacing w:val="-13"/>
          <w:sz w:val="21"/>
        </w:rPr>
        <w:t xml:space="preserve"> </w:t>
      </w:r>
      <w:r w:rsidRPr="003F7DC9">
        <w:rPr>
          <w:color w:val="0B0B0B"/>
          <w:sz w:val="21"/>
        </w:rPr>
        <w:t>di</w:t>
      </w:r>
      <w:r w:rsidRPr="003F7DC9">
        <w:rPr>
          <w:color w:val="0B0B0B"/>
          <w:spacing w:val="-14"/>
          <w:sz w:val="21"/>
        </w:rPr>
        <w:t xml:space="preserve"> </w:t>
      </w:r>
      <w:r w:rsidRPr="003F7DC9">
        <w:rPr>
          <w:color w:val="0B0B0B"/>
          <w:sz w:val="21"/>
        </w:rPr>
        <w:t>lavoro,</w:t>
      </w:r>
      <w:r w:rsidRPr="003F7DC9">
        <w:rPr>
          <w:color w:val="0B0B0B"/>
          <w:spacing w:val="-14"/>
          <w:sz w:val="21"/>
        </w:rPr>
        <w:t xml:space="preserve"> </w:t>
      </w:r>
      <w:r w:rsidRPr="003F7DC9">
        <w:rPr>
          <w:color w:val="0B0B0B"/>
          <w:sz w:val="21"/>
        </w:rPr>
        <w:t>per</w:t>
      </w:r>
      <w:r w:rsidRPr="003F7DC9">
        <w:rPr>
          <w:color w:val="0B0B0B"/>
          <w:spacing w:val="-14"/>
          <w:sz w:val="21"/>
        </w:rPr>
        <w:t xml:space="preserve"> </w:t>
      </w:r>
      <w:r w:rsidRPr="003F7DC9">
        <w:rPr>
          <w:color w:val="0B0B0B"/>
          <w:sz w:val="21"/>
        </w:rPr>
        <w:t>i</w:t>
      </w:r>
      <w:r w:rsidRPr="003F7DC9">
        <w:rPr>
          <w:color w:val="0B0B0B"/>
          <w:spacing w:val="-14"/>
          <w:sz w:val="21"/>
        </w:rPr>
        <w:t xml:space="preserve"> </w:t>
      </w:r>
      <w:r w:rsidRPr="003F7DC9">
        <w:rPr>
          <w:color w:val="0B0B0B"/>
          <w:sz w:val="21"/>
        </w:rPr>
        <w:t>“lavoratori</w:t>
      </w:r>
      <w:r w:rsidRPr="003F7DC9">
        <w:rPr>
          <w:color w:val="0B0B0B"/>
          <w:spacing w:val="-14"/>
          <w:sz w:val="21"/>
        </w:rPr>
        <w:t xml:space="preserve"> </w:t>
      </w:r>
      <w:r w:rsidRPr="003F7DC9">
        <w:rPr>
          <w:color w:val="0B0B0B"/>
          <w:sz w:val="21"/>
        </w:rPr>
        <w:t>maggiormente</w:t>
      </w:r>
      <w:r w:rsidRPr="003F7DC9">
        <w:rPr>
          <w:color w:val="0B0B0B"/>
          <w:spacing w:val="-14"/>
          <w:sz w:val="21"/>
        </w:rPr>
        <w:t xml:space="preserve"> </w:t>
      </w:r>
      <w:r w:rsidRPr="003F7DC9">
        <w:rPr>
          <w:color w:val="0B0B0B"/>
          <w:sz w:val="21"/>
        </w:rPr>
        <w:t>esposti</w:t>
      </w:r>
      <w:r w:rsidRPr="003F7DC9">
        <w:rPr>
          <w:color w:val="0B0B0B"/>
          <w:spacing w:val="-14"/>
          <w:sz w:val="21"/>
        </w:rPr>
        <w:t xml:space="preserve"> </w:t>
      </w:r>
      <w:r w:rsidRPr="003F7DC9">
        <w:rPr>
          <w:color w:val="0B0B0B"/>
          <w:sz w:val="21"/>
        </w:rPr>
        <w:t>a</w:t>
      </w:r>
      <w:r w:rsidRPr="003F7DC9">
        <w:rPr>
          <w:color w:val="0B0B0B"/>
          <w:spacing w:val="-14"/>
          <w:sz w:val="21"/>
        </w:rPr>
        <w:t xml:space="preserve"> </w:t>
      </w:r>
      <w:r w:rsidRPr="003F7DC9">
        <w:rPr>
          <w:color w:val="0B0B0B"/>
          <w:sz w:val="21"/>
        </w:rPr>
        <w:t>rischio</w:t>
      </w:r>
      <w:r w:rsidRPr="003F7DC9">
        <w:rPr>
          <w:color w:val="0B0B0B"/>
          <w:spacing w:val="-14"/>
          <w:sz w:val="21"/>
        </w:rPr>
        <w:t xml:space="preserve"> </w:t>
      </w:r>
      <w:r w:rsidRPr="003F7DC9">
        <w:rPr>
          <w:color w:val="0B0B0B"/>
          <w:sz w:val="21"/>
        </w:rPr>
        <w:t>di</w:t>
      </w:r>
      <w:r w:rsidRPr="003F7DC9">
        <w:rPr>
          <w:color w:val="0B0B0B"/>
          <w:spacing w:val="-14"/>
          <w:sz w:val="21"/>
        </w:rPr>
        <w:t xml:space="preserve"> </w:t>
      </w:r>
      <w:r w:rsidRPr="003F7DC9">
        <w:rPr>
          <w:color w:val="0B0B0B"/>
          <w:sz w:val="21"/>
        </w:rPr>
        <w:t>contagio,</w:t>
      </w:r>
      <w:r w:rsidRPr="003F7DC9">
        <w:rPr>
          <w:color w:val="0B0B0B"/>
          <w:spacing w:val="-14"/>
          <w:sz w:val="21"/>
        </w:rPr>
        <w:t xml:space="preserve"> </w:t>
      </w:r>
      <w:r w:rsidRPr="003F7DC9">
        <w:rPr>
          <w:color w:val="0B0B0B"/>
          <w:sz w:val="21"/>
        </w:rPr>
        <w:t>in</w:t>
      </w:r>
      <w:r w:rsidRPr="003F7DC9">
        <w:rPr>
          <w:color w:val="0B0B0B"/>
          <w:spacing w:val="-15"/>
          <w:sz w:val="21"/>
        </w:rPr>
        <w:t xml:space="preserve"> </w:t>
      </w:r>
      <w:r w:rsidRPr="003F7DC9">
        <w:rPr>
          <w:color w:val="0B0B0B"/>
          <w:sz w:val="21"/>
        </w:rPr>
        <w:t>ragione</w:t>
      </w:r>
      <w:r w:rsidRPr="003F7DC9">
        <w:rPr>
          <w:color w:val="0B0B0B"/>
          <w:spacing w:val="-13"/>
          <w:sz w:val="21"/>
        </w:rPr>
        <w:t xml:space="preserve"> </w:t>
      </w:r>
      <w:r w:rsidRPr="003F7DC9">
        <w:rPr>
          <w:color w:val="0B0B0B"/>
          <w:sz w:val="21"/>
        </w:rPr>
        <w:t>dell’età o della condizione di rischio derivante da immunodepressione, anche da patologia COVID-19, o da esiti di patologie oncologiche o dallo svolgimento di terapie salvavita o comunque da morbilità che possono caratterizzare una maggiore</w:t>
      </w:r>
      <w:r w:rsidRPr="003F7DC9">
        <w:rPr>
          <w:color w:val="0B0B0B"/>
          <w:spacing w:val="-1"/>
          <w:sz w:val="21"/>
        </w:rPr>
        <w:t xml:space="preserve"> </w:t>
      </w:r>
      <w:r w:rsidRPr="003F7DC9">
        <w:rPr>
          <w:color w:val="0B0B0B"/>
          <w:sz w:val="21"/>
        </w:rPr>
        <w:t>rischiosità”.</w:t>
      </w:r>
    </w:p>
    <w:p w14:paraId="38682257" w14:textId="77777777" w:rsidR="004C1BFC" w:rsidRPr="003F7DC9" w:rsidRDefault="00D9217B" w:rsidP="00356158">
      <w:pPr>
        <w:spacing w:before="119" w:line="259" w:lineRule="auto"/>
        <w:ind w:left="237" w:right="566"/>
        <w:jc w:val="both"/>
        <w:rPr>
          <w:sz w:val="21"/>
        </w:rPr>
      </w:pPr>
      <w:r w:rsidRPr="003F7DC9">
        <w:rPr>
          <w:color w:val="0B0B0B"/>
          <w:sz w:val="21"/>
        </w:rPr>
        <w:t>Come anche evidenziato nel Documento tecnico sulla possibile rimodulazione delle misure di contenimento del contagio da SARS-CoV-2 nei luoghi di lavoro e strategie di prevenzione approvato dal CTS, fin dall’inizio della pandemia, i dati epidemiologici hanno chiaramente mostrato una maggiore fragilità nelle fasce di età più elevate della popolazione in presenza di alcune tipologie di malattie cronico degenerative (ad es. patologie cardiovascolari, respiratorie e dismetaboliche) o in presenza di patologie a</w:t>
      </w:r>
    </w:p>
    <w:p w14:paraId="0DFA2279" w14:textId="77777777" w:rsidR="004C1BFC" w:rsidRPr="003F7DC9" w:rsidRDefault="004C1BFC" w:rsidP="00356158">
      <w:pPr>
        <w:spacing w:line="259" w:lineRule="auto"/>
        <w:ind w:right="566"/>
        <w:jc w:val="both"/>
        <w:rPr>
          <w:sz w:val="21"/>
        </w:rPr>
        <w:sectPr w:rsidR="004C1BFC" w:rsidRPr="003F7DC9" w:rsidSect="00356158">
          <w:pgSz w:w="11900" w:h="16840"/>
          <w:pgMar w:top="1600" w:right="560" w:bottom="280" w:left="709" w:header="720" w:footer="720" w:gutter="0"/>
          <w:cols w:space="720"/>
        </w:sectPr>
      </w:pPr>
    </w:p>
    <w:p w14:paraId="50093EA4" w14:textId="77777777" w:rsidR="004C1BFC" w:rsidRPr="003F7DC9" w:rsidRDefault="004C1BFC" w:rsidP="00356158">
      <w:pPr>
        <w:pStyle w:val="Corpotesto"/>
        <w:spacing w:before="7"/>
        <w:ind w:right="566"/>
        <w:rPr>
          <w:sz w:val="19"/>
        </w:rPr>
      </w:pPr>
    </w:p>
    <w:p w14:paraId="0DB50CBF" w14:textId="77777777" w:rsidR="004C1BFC" w:rsidRPr="003F7DC9" w:rsidRDefault="00D9217B" w:rsidP="00356158">
      <w:pPr>
        <w:spacing w:before="101" w:line="259" w:lineRule="auto"/>
        <w:ind w:left="237" w:right="566"/>
        <w:jc w:val="both"/>
        <w:rPr>
          <w:sz w:val="21"/>
        </w:rPr>
      </w:pPr>
      <w:r w:rsidRPr="003F7DC9">
        <w:rPr>
          <w:color w:val="0B0B0B"/>
          <w:sz w:val="21"/>
        </w:rPr>
        <w:t>carico</w:t>
      </w:r>
      <w:r w:rsidRPr="003F7DC9">
        <w:rPr>
          <w:color w:val="0B0B0B"/>
          <w:spacing w:val="-6"/>
          <w:sz w:val="21"/>
        </w:rPr>
        <w:t xml:space="preserve"> </w:t>
      </w:r>
      <w:r w:rsidRPr="003F7DC9">
        <w:rPr>
          <w:color w:val="0B0B0B"/>
          <w:sz w:val="21"/>
        </w:rPr>
        <w:t>del</w:t>
      </w:r>
      <w:r w:rsidRPr="003F7DC9">
        <w:rPr>
          <w:color w:val="0B0B0B"/>
          <w:spacing w:val="-7"/>
          <w:sz w:val="21"/>
        </w:rPr>
        <w:t xml:space="preserve"> </w:t>
      </w:r>
      <w:r w:rsidRPr="003F7DC9">
        <w:rPr>
          <w:color w:val="0B0B0B"/>
          <w:sz w:val="21"/>
        </w:rPr>
        <w:t>sistema</w:t>
      </w:r>
      <w:r w:rsidRPr="003F7DC9">
        <w:rPr>
          <w:color w:val="0B0B0B"/>
          <w:spacing w:val="-6"/>
          <w:sz w:val="21"/>
        </w:rPr>
        <w:t xml:space="preserve"> </w:t>
      </w:r>
      <w:r w:rsidRPr="003F7DC9">
        <w:rPr>
          <w:color w:val="0B0B0B"/>
          <w:sz w:val="21"/>
        </w:rPr>
        <w:t>immunitario</w:t>
      </w:r>
      <w:r w:rsidRPr="003F7DC9">
        <w:rPr>
          <w:color w:val="0B0B0B"/>
          <w:spacing w:val="-7"/>
          <w:sz w:val="21"/>
        </w:rPr>
        <w:t xml:space="preserve"> </w:t>
      </w:r>
      <w:r w:rsidRPr="003F7DC9">
        <w:rPr>
          <w:color w:val="0B0B0B"/>
          <w:sz w:val="21"/>
        </w:rPr>
        <w:t>o</w:t>
      </w:r>
      <w:r w:rsidRPr="003F7DC9">
        <w:rPr>
          <w:color w:val="0B0B0B"/>
          <w:spacing w:val="-6"/>
          <w:sz w:val="21"/>
        </w:rPr>
        <w:t xml:space="preserve"> </w:t>
      </w:r>
      <w:r w:rsidRPr="003F7DC9">
        <w:rPr>
          <w:color w:val="0B0B0B"/>
          <w:sz w:val="21"/>
        </w:rPr>
        <w:t>quelle</w:t>
      </w:r>
      <w:r w:rsidRPr="003F7DC9">
        <w:rPr>
          <w:color w:val="0B0B0B"/>
          <w:spacing w:val="-7"/>
          <w:sz w:val="21"/>
        </w:rPr>
        <w:t xml:space="preserve"> </w:t>
      </w:r>
      <w:r w:rsidRPr="003F7DC9">
        <w:rPr>
          <w:color w:val="0B0B0B"/>
          <w:sz w:val="21"/>
        </w:rPr>
        <w:t>oncologiche</w:t>
      </w:r>
      <w:r w:rsidRPr="003F7DC9">
        <w:rPr>
          <w:color w:val="0B0B0B"/>
          <w:spacing w:val="-7"/>
          <w:sz w:val="21"/>
        </w:rPr>
        <w:t xml:space="preserve"> </w:t>
      </w:r>
      <w:r w:rsidRPr="003F7DC9">
        <w:rPr>
          <w:color w:val="0B0B0B"/>
          <w:sz w:val="21"/>
        </w:rPr>
        <w:t>(indipendentemente</w:t>
      </w:r>
      <w:r w:rsidRPr="003F7DC9">
        <w:rPr>
          <w:color w:val="0B0B0B"/>
          <w:spacing w:val="-6"/>
          <w:sz w:val="21"/>
        </w:rPr>
        <w:t xml:space="preserve"> </w:t>
      </w:r>
      <w:r w:rsidRPr="003F7DC9">
        <w:rPr>
          <w:color w:val="0B0B0B"/>
          <w:sz w:val="21"/>
        </w:rPr>
        <w:t>dall’età)</w:t>
      </w:r>
      <w:r w:rsidRPr="003F7DC9">
        <w:rPr>
          <w:color w:val="0B0B0B"/>
          <w:spacing w:val="-6"/>
          <w:sz w:val="21"/>
        </w:rPr>
        <w:t xml:space="preserve"> </w:t>
      </w:r>
      <w:r w:rsidRPr="003F7DC9">
        <w:rPr>
          <w:color w:val="0B0B0B"/>
          <w:sz w:val="21"/>
        </w:rPr>
        <w:t>che,</w:t>
      </w:r>
      <w:r w:rsidRPr="003F7DC9">
        <w:rPr>
          <w:color w:val="0B0B0B"/>
          <w:spacing w:val="-4"/>
          <w:sz w:val="21"/>
        </w:rPr>
        <w:t xml:space="preserve"> </w:t>
      </w:r>
      <w:r w:rsidRPr="003F7DC9">
        <w:rPr>
          <w:color w:val="0B0B0B"/>
          <w:sz w:val="21"/>
        </w:rPr>
        <w:t>in</w:t>
      </w:r>
      <w:r w:rsidRPr="003F7DC9">
        <w:rPr>
          <w:color w:val="0B0B0B"/>
          <w:spacing w:val="-7"/>
          <w:sz w:val="21"/>
        </w:rPr>
        <w:t xml:space="preserve"> </w:t>
      </w:r>
      <w:r w:rsidRPr="003F7DC9">
        <w:rPr>
          <w:color w:val="0B0B0B"/>
          <w:sz w:val="21"/>
        </w:rPr>
        <w:t>caso</w:t>
      </w:r>
      <w:r w:rsidRPr="003F7DC9">
        <w:rPr>
          <w:color w:val="0B0B0B"/>
          <w:spacing w:val="-7"/>
          <w:sz w:val="21"/>
        </w:rPr>
        <w:t xml:space="preserve"> </w:t>
      </w:r>
      <w:r w:rsidRPr="003F7DC9">
        <w:rPr>
          <w:color w:val="0B0B0B"/>
          <w:sz w:val="21"/>
        </w:rPr>
        <w:t>di</w:t>
      </w:r>
      <w:r w:rsidRPr="003F7DC9">
        <w:rPr>
          <w:color w:val="0B0B0B"/>
          <w:spacing w:val="-7"/>
          <w:sz w:val="21"/>
        </w:rPr>
        <w:t xml:space="preserve"> </w:t>
      </w:r>
      <w:r w:rsidRPr="003F7DC9">
        <w:rPr>
          <w:color w:val="0B0B0B"/>
          <w:sz w:val="21"/>
        </w:rPr>
        <w:t>comorbilità con l’infezione da SARS-CoV-2, possono influenzare negativamente la severità e l’esito della</w:t>
      </w:r>
      <w:r w:rsidRPr="003F7DC9">
        <w:rPr>
          <w:color w:val="0B0B0B"/>
          <w:spacing w:val="-24"/>
          <w:sz w:val="21"/>
        </w:rPr>
        <w:t xml:space="preserve"> </w:t>
      </w:r>
      <w:r w:rsidRPr="003F7DC9">
        <w:rPr>
          <w:color w:val="0B0B0B"/>
          <w:sz w:val="21"/>
        </w:rPr>
        <w:t>patologia.</w:t>
      </w:r>
    </w:p>
    <w:p w14:paraId="75B6B5D4" w14:textId="77777777" w:rsidR="004C1BFC" w:rsidRPr="003F7DC9" w:rsidRDefault="00D9217B" w:rsidP="00356158">
      <w:pPr>
        <w:spacing w:before="116" w:line="259" w:lineRule="auto"/>
        <w:ind w:left="237" w:right="566"/>
        <w:jc w:val="both"/>
        <w:rPr>
          <w:sz w:val="21"/>
        </w:rPr>
      </w:pPr>
      <w:r w:rsidRPr="003F7DC9">
        <w:rPr>
          <w:color w:val="0B0B0B"/>
          <w:sz w:val="21"/>
        </w:rPr>
        <w:t>Il concetto di fragilità va dunque individuato nelle condizioni dello stato di salute del lavoratore rispetto alle patologie preesistenti (due o più patologie) che potrebbero determinare, in caso di infezione, un esito più grave o infausto, anche rispetto al rischio di esposizione a contagio.</w:t>
      </w:r>
    </w:p>
    <w:p w14:paraId="7D6A79ED" w14:textId="77777777" w:rsidR="004C1BFC" w:rsidRPr="003F7DC9" w:rsidRDefault="00D9217B" w:rsidP="00356158">
      <w:pPr>
        <w:spacing w:before="117" w:line="259" w:lineRule="auto"/>
        <w:ind w:left="236" w:right="566"/>
        <w:jc w:val="both"/>
        <w:rPr>
          <w:sz w:val="21"/>
        </w:rPr>
      </w:pPr>
      <w:r w:rsidRPr="003F7DC9">
        <w:rPr>
          <w:color w:val="0B0B0B"/>
          <w:sz w:val="21"/>
        </w:rPr>
        <w:t>In ragione di ciò – e quindi per tali c.d. “lavoratori fragili” – il datore di lavoro assicura la sorveglianza sanitaria eccezionale, a richiesta del lavoratore interessato:</w:t>
      </w:r>
    </w:p>
    <w:p w14:paraId="78D4794C" w14:textId="77777777" w:rsidR="004C1BFC" w:rsidRPr="003F7DC9" w:rsidRDefault="00D9217B" w:rsidP="00356158">
      <w:pPr>
        <w:pStyle w:val="Paragrafoelenco"/>
        <w:numPr>
          <w:ilvl w:val="0"/>
          <w:numId w:val="13"/>
        </w:numPr>
        <w:tabs>
          <w:tab w:val="left" w:pos="781"/>
        </w:tabs>
        <w:spacing w:before="117" w:line="259" w:lineRule="auto"/>
        <w:ind w:right="566" w:hanging="354"/>
        <w:rPr>
          <w:sz w:val="21"/>
        </w:rPr>
      </w:pPr>
      <w:r w:rsidRPr="003F7DC9">
        <w:rPr>
          <w:color w:val="0B0B0B"/>
          <w:sz w:val="21"/>
        </w:rPr>
        <w:t>attraverso il medico competente se già nominato per la sorveglianza sanitaria ex art. 41 del DL.vo 81/2008;</w:t>
      </w:r>
    </w:p>
    <w:p w14:paraId="0A3E50B9" w14:textId="77777777" w:rsidR="004C1BFC" w:rsidRPr="003F7DC9" w:rsidRDefault="00D9217B" w:rsidP="00356158">
      <w:pPr>
        <w:pStyle w:val="Paragrafoelenco"/>
        <w:numPr>
          <w:ilvl w:val="0"/>
          <w:numId w:val="13"/>
        </w:numPr>
        <w:tabs>
          <w:tab w:val="left" w:pos="782"/>
        </w:tabs>
        <w:spacing w:before="116" w:line="259" w:lineRule="auto"/>
        <w:ind w:left="781" w:right="566" w:hanging="354"/>
        <w:rPr>
          <w:sz w:val="21"/>
        </w:rPr>
      </w:pPr>
      <w:r w:rsidRPr="003F7DC9">
        <w:rPr>
          <w:color w:val="0B0B0B"/>
          <w:sz w:val="21"/>
        </w:rPr>
        <w:t>attraverso</w:t>
      </w:r>
      <w:r w:rsidRPr="003F7DC9">
        <w:rPr>
          <w:color w:val="0B0B0B"/>
          <w:spacing w:val="-9"/>
          <w:sz w:val="21"/>
        </w:rPr>
        <w:t xml:space="preserve"> </w:t>
      </w:r>
      <w:r w:rsidRPr="003F7DC9">
        <w:rPr>
          <w:color w:val="0B0B0B"/>
          <w:sz w:val="21"/>
        </w:rPr>
        <w:t>un</w:t>
      </w:r>
      <w:r w:rsidRPr="003F7DC9">
        <w:rPr>
          <w:color w:val="0B0B0B"/>
          <w:spacing w:val="-8"/>
          <w:sz w:val="21"/>
        </w:rPr>
        <w:t xml:space="preserve"> </w:t>
      </w:r>
      <w:r w:rsidRPr="003F7DC9">
        <w:rPr>
          <w:color w:val="0B0B0B"/>
          <w:sz w:val="21"/>
        </w:rPr>
        <w:t>medico</w:t>
      </w:r>
      <w:r w:rsidRPr="003F7DC9">
        <w:rPr>
          <w:color w:val="0B0B0B"/>
          <w:spacing w:val="-9"/>
          <w:sz w:val="21"/>
        </w:rPr>
        <w:t xml:space="preserve"> </w:t>
      </w:r>
      <w:r w:rsidRPr="003F7DC9">
        <w:rPr>
          <w:color w:val="0B0B0B"/>
          <w:sz w:val="21"/>
        </w:rPr>
        <w:t>competente</w:t>
      </w:r>
      <w:r w:rsidRPr="003F7DC9">
        <w:rPr>
          <w:color w:val="0B0B0B"/>
          <w:spacing w:val="-9"/>
          <w:sz w:val="21"/>
        </w:rPr>
        <w:t xml:space="preserve"> </w:t>
      </w:r>
      <w:r w:rsidRPr="003F7DC9">
        <w:rPr>
          <w:color w:val="0B0B0B"/>
          <w:sz w:val="21"/>
        </w:rPr>
        <w:t>ad</w:t>
      </w:r>
      <w:r w:rsidRPr="003F7DC9">
        <w:rPr>
          <w:color w:val="0B0B0B"/>
          <w:spacing w:val="-9"/>
          <w:sz w:val="21"/>
        </w:rPr>
        <w:t xml:space="preserve"> </w:t>
      </w:r>
      <w:r w:rsidRPr="003F7DC9">
        <w:rPr>
          <w:color w:val="0B0B0B"/>
          <w:sz w:val="21"/>
        </w:rPr>
        <w:t>hoc</w:t>
      </w:r>
      <w:r w:rsidRPr="003F7DC9">
        <w:rPr>
          <w:color w:val="0B0B0B"/>
          <w:spacing w:val="-8"/>
          <w:sz w:val="21"/>
        </w:rPr>
        <w:t xml:space="preserve"> </w:t>
      </w:r>
      <w:r w:rsidRPr="003F7DC9">
        <w:rPr>
          <w:color w:val="0B0B0B"/>
          <w:sz w:val="21"/>
        </w:rPr>
        <w:t>nominato,</w:t>
      </w:r>
      <w:r w:rsidRPr="003F7DC9">
        <w:rPr>
          <w:color w:val="0B0B0B"/>
          <w:spacing w:val="-7"/>
          <w:sz w:val="21"/>
        </w:rPr>
        <w:t xml:space="preserve"> </w:t>
      </w:r>
      <w:r w:rsidRPr="003F7DC9">
        <w:rPr>
          <w:color w:val="0B0B0B"/>
          <w:sz w:val="21"/>
        </w:rPr>
        <w:t>per</w:t>
      </w:r>
      <w:r w:rsidRPr="003F7DC9">
        <w:rPr>
          <w:color w:val="0B0B0B"/>
          <w:spacing w:val="-8"/>
          <w:sz w:val="21"/>
        </w:rPr>
        <w:t xml:space="preserve"> </w:t>
      </w:r>
      <w:r w:rsidRPr="003F7DC9">
        <w:rPr>
          <w:color w:val="0B0B0B"/>
          <w:sz w:val="21"/>
        </w:rPr>
        <w:t>il</w:t>
      </w:r>
      <w:r w:rsidRPr="003F7DC9">
        <w:rPr>
          <w:color w:val="0B0B0B"/>
          <w:spacing w:val="-9"/>
          <w:sz w:val="21"/>
        </w:rPr>
        <w:t xml:space="preserve"> </w:t>
      </w:r>
      <w:r w:rsidRPr="003F7DC9">
        <w:rPr>
          <w:color w:val="0B0B0B"/>
          <w:sz w:val="21"/>
        </w:rPr>
        <w:t>periodo</w:t>
      </w:r>
      <w:r w:rsidRPr="003F7DC9">
        <w:rPr>
          <w:color w:val="0B0B0B"/>
          <w:spacing w:val="-9"/>
          <w:sz w:val="21"/>
        </w:rPr>
        <w:t xml:space="preserve"> </w:t>
      </w:r>
      <w:r w:rsidRPr="003F7DC9">
        <w:rPr>
          <w:color w:val="0B0B0B"/>
          <w:sz w:val="21"/>
        </w:rPr>
        <w:t>emergenziale,</w:t>
      </w:r>
      <w:r w:rsidRPr="003F7DC9">
        <w:rPr>
          <w:color w:val="0B0B0B"/>
          <w:spacing w:val="-9"/>
          <w:sz w:val="21"/>
        </w:rPr>
        <w:t xml:space="preserve"> </w:t>
      </w:r>
      <w:r w:rsidRPr="003F7DC9">
        <w:rPr>
          <w:color w:val="0B0B0B"/>
          <w:sz w:val="21"/>
        </w:rPr>
        <w:t>anche,</w:t>
      </w:r>
      <w:r w:rsidRPr="003F7DC9">
        <w:rPr>
          <w:color w:val="0B0B0B"/>
          <w:spacing w:val="-8"/>
          <w:sz w:val="21"/>
        </w:rPr>
        <w:t xml:space="preserve"> </w:t>
      </w:r>
      <w:r w:rsidRPr="003F7DC9">
        <w:rPr>
          <w:color w:val="0B0B0B"/>
          <w:sz w:val="21"/>
        </w:rPr>
        <w:t>ad</w:t>
      </w:r>
      <w:r w:rsidRPr="003F7DC9">
        <w:rPr>
          <w:color w:val="0B0B0B"/>
          <w:spacing w:val="-8"/>
          <w:sz w:val="21"/>
        </w:rPr>
        <w:t xml:space="preserve"> </w:t>
      </w:r>
      <w:r w:rsidRPr="003F7DC9">
        <w:rPr>
          <w:color w:val="0B0B0B"/>
          <w:sz w:val="21"/>
        </w:rPr>
        <w:t>esempio, prevedendo di consorziare più istituti</w:t>
      </w:r>
      <w:r w:rsidRPr="003F7DC9">
        <w:rPr>
          <w:color w:val="0B0B0B"/>
          <w:spacing w:val="1"/>
          <w:sz w:val="21"/>
        </w:rPr>
        <w:t xml:space="preserve"> </w:t>
      </w:r>
      <w:r w:rsidRPr="003F7DC9">
        <w:rPr>
          <w:color w:val="0B0B0B"/>
          <w:sz w:val="21"/>
        </w:rPr>
        <w:t>scolastici;</w:t>
      </w:r>
    </w:p>
    <w:p w14:paraId="13AB8348" w14:textId="77777777" w:rsidR="004C1BFC" w:rsidRPr="003F7DC9" w:rsidRDefault="00D9217B" w:rsidP="00356158">
      <w:pPr>
        <w:pStyle w:val="Paragrafoelenco"/>
        <w:numPr>
          <w:ilvl w:val="0"/>
          <w:numId w:val="13"/>
        </w:numPr>
        <w:tabs>
          <w:tab w:val="left" w:pos="781"/>
        </w:tabs>
        <w:spacing w:before="117"/>
        <w:ind w:right="566" w:hanging="354"/>
        <w:rPr>
          <w:sz w:val="21"/>
        </w:rPr>
      </w:pPr>
      <w:r w:rsidRPr="003F7DC9">
        <w:rPr>
          <w:color w:val="0B0B0B"/>
          <w:sz w:val="21"/>
        </w:rPr>
        <w:t>attraverso la richiesta ai servizi territoriali dell’Inail che vi provvedono con propri medici del</w:t>
      </w:r>
      <w:r w:rsidRPr="003F7DC9">
        <w:rPr>
          <w:color w:val="0B0B0B"/>
          <w:spacing w:val="-22"/>
          <w:sz w:val="21"/>
        </w:rPr>
        <w:t xml:space="preserve"> </w:t>
      </w:r>
      <w:r w:rsidRPr="003F7DC9">
        <w:rPr>
          <w:color w:val="0B0B0B"/>
          <w:sz w:val="21"/>
        </w:rPr>
        <w:t>lavoro.</w:t>
      </w:r>
    </w:p>
    <w:p w14:paraId="35D80BDE" w14:textId="77777777" w:rsidR="004C1BFC" w:rsidRPr="003F7DC9" w:rsidRDefault="004C1BFC" w:rsidP="00356158">
      <w:pPr>
        <w:pStyle w:val="Corpotesto"/>
        <w:spacing w:before="7"/>
        <w:ind w:right="566"/>
        <w:rPr>
          <w:sz w:val="35"/>
        </w:rPr>
      </w:pPr>
    </w:p>
    <w:p w14:paraId="3C4C0BA8" w14:textId="77777777" w:rsidR="004C1BFC" w:rsidRPr="003F7DC9" w:rsidRDefault="00D9217B" w:rsidP="00356158">
      <w:pPr>
        <w:pStyle w:val="Paragrafoelenco"/>
        <w:numPr>
          <w:ilvl w:val="1"/>
          <w:numId w:val="14"/>
        </w:numPr>
        <w:tabs>
          <w:tab w:val="left" w:pos="727"/>
        </w:tabs>
        <w:ind w:right="566" w:firstLine="0"/>
        <w:rPr>
          <w:b/>
          <w:sz w:val="30"/>
        </w:rPr>
      </w:pPr>
      <w:r w:rsidRPr="003F7DC9">
        <w:rPr>
          <w:b/>
          <w:color w:val="313131"/>
          <w:sz w:val="30"/>
        </w:rPr>
        <w:t>I test diagnostici a</w:t>
      </w:r>
      <w:r w:rsidRPr="003F7DC9">
        <w:rPr>
          <w:b/>
          <w:color w:val="313131"/>
          <w:spacing w:val="5"/>
          <w:sz w:val="30"/>
        </w:rPr>
        <w:t xml:space="preserve"> </w:t>
      </w:r>
      <w:r w:rsidRPr="003F7DC9">
        <w:rPr>
          <w:b/>
          <w:color w:val="313131"/>
          <w:sz w:val="30"/>
        </w:rPr>
        <w:t>disposizione</w:t>
      </w:r>
    </w:p>
    <w:p w14:paraId="4C67F4DC" w14:textId="77777777" w:rsidR="004C1BFC" w:rsidRPr="003F7DC9" w:rsidRDefault="00D9217B" w:rsidP="00356158">
      <w:pPr>
        <w:spacing w:before="194" w:line="259" w:lineRule="auto"/>
        <w:ind w:left="237" w:right="566"/>
        <w:jc w:val="both"/>
        <w:rPr>
          <w:sz w:val="21"/>
        </w:rPr>
      </w:pPr>
      <w:r w:rsidRPr="003F7DC9">
        <w:rPr>
          <w:color w:val="0B0B0B"/>
          <w:sz w:val="21"/>
        </w:rPr>
        <w:t>I</w:t>
      </w:r>
      <w:r w:rsidRPr="003F7DC9">
        <w:rPr>
          <w:color w:val="0B0B0B"/>
          <w:spacing w:val="-9"/>
          <w:sz w:val="21"/>
        </w:rPr>
        <w:t xml:space="preserve"> </w:t>
      </w:r>
      <w:r w:rsidRPr="003F7DC9">
        <w:rPr>
          <w:color w:val="0B0B0B"/>
          <w:sz w:val="21"/>
        </w:rPr>
        <w:t>test</w:t>
      </w:r>
      <w:r w:rsidRPr="003F7DC9">
        <w:rPr>
          <w:color w:val="0B0B0B"/>
          <w:spacing w:val="-9"/>
          <w:sz w:val="21"/>
        </w:rPr>
        <w:t xml:space="preserve"> </w:t>
      </w:r>
      <w:r w:rsidRPr="003F7DC9">
        <w:rPr>
          <w:color w:val="0B0B0B"/>
          <w:sz w:val="21"/>
        </w:rPr>
        <w:t>diagnostici</w:t>
      </w:r>
      <w:r w:rsidRPr="003F7DC9">
        <w:rPr>
          <w:color w:val="0B0B0B"/>
          <w:spacing w:val="-9"/>
          <w:sz w:val="21"/>
        </w:rPr>
        <w:t xml:space="preserve"> </w:t>
      </w:r>
      <w:r w:rsidRPr="003F7DC9">
        <w:rPr>
          <w:color w:val="0B0B0B"/>
          <w:sz w:val="21"/>
        </w:rPr>
        <w:t>per</w:t>
      </w:r>
      <w:r w:rsidRPr="003F7DC9">
        <w:rPr>
          <w:color w:val="0B0B0B"/>
          <w:spacing w:val="-8"/>
          <w:sz w:val="21"/>
        </w:rPr>
        <w:t xml:space="preserve"> </w:t>
      </w:r>
      <w:r w:rsidRPr="003F7DC9">
        <w:rPr>
          <w:color w:val="0B0B0B"/>
          <w:sz w:val="21"/>
        </w:rPr>
        <w:t>COVID-19</w:t>
      </w:r>
      <w:r w:rsidRPr="003F7DC9">
        <w:rPr>
          <w:color w:val="0B0B0B"/>
          <w:spacing w:val="-9"/>
          <w:sz w:val="21"/>
        </w:rPr>
        <w:t xml:space="preserve"> </w:t>
      </w:r>
      <w:r w:rsidRPr="003F7DC9">
        <w:rPr>
          <w:color w:val="0B0B0B"/>
          <w:sz w:val="21"/>
        </w:rPr>
        <w:t>rappresentano</w:t>
      </w:r>
      <w:r w:rsidRPr="003F7DC9">
        <w:rPr>
          <w:color w:val="0B0B0B"/>
          <w:spacing w:val="-9"/>
          <w:sz w:val="21"/>
        </w:rPr>
        <w:t xml:space="preserve"> </w:t>
      </w:r>
      <w:r w:rsidRPr="003F7DC9">
        <w:rPr>
          <w:color w:val="0B0B0B"/>
          <w:sz w:val="21"/>
        </w:rPr>
        <w:t>uno</w:t>
      </w:r>
      <w:r w:rsidRPr="003F7DC9">
        <w:rPr>
          <w:color w:val="0B0B0B"/>
          <w:spacing w:val="-9"/>
          <w:sz w:val="21"/>
        </w:rPr>
        <w:t xml:space="preserve"> </w:t>
      </w:r>
      <w:r w:rsidRPr="003F7DC9">
        <w:rPr>
          <w:color w:val="0B0B0B"/>
          <w:sz w:val="21"/>
        </w:rPr>
        <w:t>strumento</w:t>
      </w:r>
      <w:r w:rsidRPr="003F7DC9">
        <w:rPr>
          <w:color w:val="0B0B0B"/>
          <w:spacing w:val="-9"/>
          <w:sz w:val="21"/>
        </w:rPr>
        <w:t xml:space="preserve"> </w:t>
      </w:r>
      <w:r w:rsidRPr="003F7DC9">
        <w:rPr>
          <w:color w:val="0B0B0B"/>
          <w:sz w:val="21"/>
        </w:rPr>
        <w:t>essenziale</w:t>
      </w:r>
      <w:r w:rsidRPr="003F7DC9">
        <w:rPr>
          <w:color w:val="0B0B0B"/>
          <w:spacing w:val="-8"/>
          <w:sz w:val="21"/>
        </w:rPr>
        <w:t xml:space="preserve"> </w:t>
      </w:r>
      <w:r w:rsidRPr="003F7DC9">
        <w:rPr>
          <w:color w:val="0B0B0B"/>
          <w:sz w:val="21"/>
        </w:rPr>
        <w:t>non</w:t>
      </w:r>
      <w:r w:rsidRPr="003F7DC9">
        <w:rPr>
          <w:color w:val="0B0B0B"/>
          <w:spacing w:val="-7"/>
          <w:sz w:val="21"/>
        </w:rPr>
        <w:t xml:space="preserve"> </w:t>
      </w:r>
      <w:r w:rsidRPr="003F7DC9">
        <w:rPr>
          <w:color w:val="0B0B0B"/>
          <w:sz w:val="21"/>
        </w:rPr>
        <w:t>solo</w:t>
      </w:r>
      <w:r w:rsidRPr="003F7DC9">
        <w:rPr>
          <w:color w:val="0B0B0B"/>
          <w:spacing w:val="-9"/>
          <w:sz w:val="21"/>
        </w:rPr>
        <w:t xml:space="preserve"> </w:t>
      </w:r>
      <w:r w:rsidRPr="003F7DC9">
        <w:rPr>
          <w:color w:val="0B0B0B"/>
          <w:sz w:val="21"/>
        </w:rPr>
        <w:t>per</w:t>
      </w:r>
      <w:r w:rsidRPr="003F7DC9">
        <w:rPr>
          <w:color w:val="0B0B0B"/>
          <w:spacing w:val="-9"/>
          <w:sz w:val="21"/>
        </w:rPr>
        <w:t xml:space="preserve"> </w:t>
      </w:r>
      <w:r w:rsidRPr="003F7DC9">
        <w:rPr>
          <w:color w:val="0B0B0B"/>
          <w:sz w:val="21"/>
        </w:rPr>
        <w:t>la</w:t>
      </w:r>
      <w:r w:rsidRPr="003F7DC9">
        <w:rPr>
          <w:color w:val="0B0B0B"/>
          <w:spacing w:val="-9"/>
          <w:sz w:val="21"/>
        </w:rPr>
        <w:t xml:space="preserve"> </w:t>
      </w:r>
      <w:r w:rsidRPr="003F7DC9">
        <w:rPr>
          <w:color w:val="0B0B0B"/>
          <w:sz w:val="21"/>
        </w:rPr>
        <w:t>gestione</w:t>
      </w:r>
      <w:r w:rsidRPr="003F7DC9">
        <w:rPr>
          <w:color w:val="0B0B0B"/>
          <w:spacing w:val="-9"/>
          <w:sz w:val="21"/>
        </w:rPr>
        <w:t xml:space="preserve"> </w:t>
      </w:r>
      <w:r w:rsidRPr="003F7DC9">
        <w:rPr>
          <w:color w:val="0B0B0B"/>
          <w:sz w:val="21"/>
        </w:rPr>
        <w:t>clinica dei</w:t>
      </w:r>
      <w:r w:rsidRPr="003F7DC9">
        <w:rPr>
          <w:color w:val="0B0B0B"/>
          <w:spacing w:val="-3"/>
          <w:sz w:val="21"/>
        </w:rPr>
        <w:t xml:space="preserve"> </w:t>
      </w:r>
      <w:r w:rsidRPr="003F7DC9">
        <w:rPr>
          <w:color w:val="0B0B0B"/>
          <w:sz w:val="21"/>
        </w:rPr>
        <w:t>pazienti</w:t>
      </w:r>
      <w:r w:rsidRPr="003F7DC9">
        <w:rPr>
          <w:color w:val="0B0B0B"/>
          <w:spacing w:val="-3"/>
          <w:sz w:val="21"/>
        </w:rPr>
        <w:t xml:space="preserve"> </w:t>
      </w:r>
      <w:r w:rsidRPr="003F7DC9">
        <w:rPr>
          <w:color w:val="0B0B0B"/>
          <w:sz w:val="21"/>
        </w:rPr>
        <w:t>ma</w:t>
      </w:r>
      <w:r w:rsidRPr="003F7DC9">
        <w:rPr>
          <w:color w:val="0B0B0B"/>
          <w:spacing w:val="-4"/>
          <w:sz w:val="21"/>
        </w:rPr>
        <w:t xml:space="preserve"> </w:t>
      </w:r>
      <w:r w:rsidRPr="003F7DC9">
        <w:rPr>
          <w:color w:val="0B0B0B"/>
          <w:sz w:val="21"/>
        </w:rPr>
        <w:t>anche</w:t>
      </w:r>
      <w:r w:rsidRPr="003F7DC9">
        <w:rPr>
          <w:color w:val="0B0B0B"/>
          <w:spacing w:val="-3"/>
          <w:sz w:val="21"/>
        </w:rPr>
        <w:t xml:space="preserve"> </w:t>
      </w:r>
      <w:r w:rsidRPr="003F7DC9">
        <w:rPr>
          <w:color w:val="0B0B0B"/>
          <w:sz w:val="21"/>
        </w:rPr>
        <w:t>e</w:t>
      </w:r>
      <w:r w:rsidRPr="003F7DC9">
        <w:rPr>
          <w:color w:val="0B0B0B"/>
          <w:spacing w:val="-3"/>
          <w:sz w:val="21"/>
        </w:rPr>
        <w:t xml:space="preserve"> </w:t>
      </w:r>
      <w:r w:rsidRPr="003F7DC9">
        <w:rPr>
          <w:color w:val="0B0B0B"/>
          <w:sz w:val="21"/>
        </w:rPr>
        <w:t>soprattutto</w:t>
      </w:r>
      <w:r w:rsidRPr="003F7DC9">
        <w:rPr>
          <w:color w:val="0B0B0B"/>
          <w:spacing w:val="-4"/>
          <w:sz w:val="21"/>
        </w:rPr>
        <w:t xml:space="preserve"> </w:t>
      </w:r>
      <w:r w:rsidRPr="003F7DC9">
        <w:rPr>
          <w:color w:val="0B0B0B"/>
          <w:sz w:val="21"/>
        </w:rPr>
        <w:t>per</w:t>
      </w:r>
      <w:r w:rsidRPr="003F7DC9">
        <w:rPr>
          <w:color w:val="0B0B0B"/>
          <w:spacing w:val="-4"/>
          <w:sz w:val="21"/>
        </w:rPr>
        <w:t xml:space="preserve"> </w:t>
      </w:r>
      <w:r w:rsidRPr="003F7DC9">
        <w:rPr>
          <w:color w:val="0B0B0B"/>
          <w:sz w:val="21"/>
        </w:rPr>
        <w:t>controllare</w:t>
      </w:r>
      <w:r w:rsidRPr="003F7DC9">
        <w:rPr>
          <w:color w:val="0B0B0B"/>
          <w:spacing w:val="-4"/>
          <w:sz w:val="21"/>
        </w:rPr>
        <w:t xml:space="preserve"> </w:t>
      </w:r>
      <w:r w:rsidRPr="003F7DC9">
        <w:rPr>
          <w:color w:val="0B0B0B"/>
          <w:sz w:val="21"/>
        </w:rPr>
        <w:t>la</w:t>
      </w:r>
      <w:r w:rsidRPr="003F7DC9">
        <w:rPr>
          <w:color w:val="0B0B0B"/>
          <w:spacing w:val="-1"/>
          <w:sz w:val="21"/>
        </w:rPr>
        <w:t xml:space="preserve"> </w:t>
      </w:r>
      <w:r w:rsidRPr="003F7DC9">
        <w:rPr>
          <w:color w:val="0B0B0B"/>
          <w:sz w:val="21"/>
        </w:rPr>
        <w:t>pandemia,</w:t>
      </w:r>
      <w:r w:rsidRPr="003F7DC9">
        <w:rPr>
          <w:color w:val="0B0B0B"/>
          <w:spacing w:val="-4"/>
          <w:sz w:val="21"/>
        </w:rPr>
        <w:t xml:space="preserve"> </w:t>
      </w:r>
      <w:r w:rsidRPr="003F7DC9">
        <w:rPr>
          <w:color w:val="0B0B0B"/>
          <w:sz w:val="21"/>
        </w:rPr>
        <w:t>mediante</w:t>
      </w:r>
      <w:r w:rsidRPr="003F7DC9">
        <w:rPr>
          <w:color w:val="0B0B0B"/>
          <w:spacing w:val="-2"/>
          <w:sz w:val="21"/>
        </w:rPr>
        <w:t xml:space="preserve"> </w:t>
      </w:r>
      <w:r w:rsidRPr="003F7DC9">
        <w:rPr>
          <w:color w:val="0B0B0B"/>
          <w:sz w:val="21"/>
        </w:rPr>
        <w:t>il</w:t>
      </w:r>
      <w:r w:rsidRPr="003F7DC9">
        <w:rPr>
          <w:color w:val="0B0B0B"/>
          <w:spacing w:val="-4"/>
          <w:sz w:val="21"/>
        </w:rPr>
        <w:t xml:space="preserve"> </w:t>
      </w:r>
      <w:r w:rsidRPr="003F7DC9">
        <w:rPr>
          <w:color w:val="0B0B0B"/>
          <w:sz w:val="21"/>
        </w:rPr>
        <w:t>riconoscimento</w:t>
      </w:r>
      <w:r w:rsidRPr="003F7DC9">
        <w:rPr>
          <w:color w:val="0B0B0B"/>
          <w:spacing w:val="-4"/>
          <w:sz w:val="21"/>
        </w:rPr>
        <w:t xml:space="preserve"> </w:t>
      </w:r>
      <w:r w:rsidRPr="003F7DC9">
        <w:rPr>
          <w:color w:val="0B0B0B"/>
          <w:sz w:val="21"/>
        </w:rPr>
        <w:t>e</w:t>
      </w:r>
      <w:r w:rsidRPr="003F7DC9">
        <w:rPr>
          <w:color w:val="0B0B0B"/>
          <w:spacing w:val="-1"/>
          <w:sz w:val="21"/>
        </w:rPr>
        <w:t xml:space="preserve"> </w:t>
      </w:r>
      <w:r w:rsidRPr="003F7DC9">
        <w:rPr>
          <w:color w:val="0B0B0B"/>
          <w:sz w:val="21"/>
        </w:rPr>
        <w:t>le</w:t>
      </w:r>
      <w:r w:rsidRPr="003F7DC9">
        <w:rPr>
          <w:color w:val="0B0B0B"/>
          <w:spacing w:val="-4"/>
          <w:sz w:val="21"/>
        </w:rPr>
        <w:t xml:space="preserve"> </w:t>
      </w:r>
      <w:r w:rsidRPr="003F7DC9">
        <w:rPr>
          <w:color w:val="0B0B0B"/>
          <w:sz w:val="21"/>
        </w:rPr>
        <w:t>successive misure di prevenzione e controllo dirette ad individui infetti, anche asintomatici, che possono diffondere la malattia (ECDC, 1° aprile 2020; WHO, 8 aprile</w:t>
      </w:r>
      <w:r w:rsidRPr="003F7DC9">
        <w:rPr>
          <w:color w:val="0B0B0B"/>
          <w:spacing w:val="3"/>
          <w:sz w:val="21"/>
        </w:rPr>
        <w:t xml:space="preserve"> </w:t>
      </w:r>
      <w:r w:rsidRPr="003F7DC9">
        <w:rPr>
          <w:color w:val="0B0B0B"/>
          <w:sz w:val="21"/>
        </w:rPr>
        <w:t>2020).</w:t>
      </w:r>
    </w:p>
    <w:p w14:paraId="4B298B0A" w14:textId="77777777" w:rsidR="004C1BFC" w:rsidRPr="003F7DC9" w:rsidRDefault="00D9217B" w:rsidP="00356158">
      <w:pPr>
        <w:spacing w:before="118" w:line="259" w:lineRule="auto"/>
        <w:ind w:left="237" w:right="566"/>
        <w:jc w:val="both"/>
        <w:rPr>
          <w:sz w:val="21"/>
        </w:rPr>
      </w:pPr>
      <w:r w:rsidRPr="003F7DC9">
        <w:rPr>
          <w:color w:val="0B0B0B"/>
          <w:sz w:val="21"/>
        </w:rPr>
        <w:t>Il gold standard, cioè il metodo diagnostico riconosciuto e validato dagli organismi internazionali per rivelare la presenza del virus SARS-CoV-2 in un individuo infetto, e quindi lo strumento più adatto per un caso</w:t>
      </w:r>
      <w:r w:rsidRPr="003F7DC9">
        <w:rPr>
          <w:color w:val="0B0B0B"/>
          <w:spacing w:val="-7"/>
          <w:sz w:val="21"/>
        </w:rPr>
        <w:t xml:space="preserve"> </w:t>
      </w:r>
      <w:r w:rsidRPr="003F7DC9">
        <w:rPr>
          <w:color w:val="0B0B0B"/>
          <w:sz w:val="21"/>
        </w:rPr>
        <w:t>sospetto,</w:t>
      </w:r>
      <w:r w:rsidRPr="003F7DC9">
        <w:rPr>
          <w:color w:val="0B0B0B"/>
          <w:spacing w:val="-6"/>
          <w:sz w:val="21"/>
        </w:rPr>
        <w:t xml:space="preserve"> </w:t>
      </w:r>
      <w:r w:rsidRPr="003F7DC9">
        <w:rPr>
          <w:color w:val="0B0B0B"/>
          <w:sz w:val="21"/>
        </w:rPr>
        <w:t>è</w:t>
      </w:r>
      <w:r w:rsidRPr="003F7DC9">
        <w:rPr>
          <w:color w:val="0B0B0B"/>
          <w:spacing w:val="-6"/>
          <w:sz w:val="21"/>
        </w:rPr>
        <w:t xml:space="preserve"> </w:t>
      </w:r>
      <w:r w:rsidRPr="003F7DC9">
        <w:rPr>
          <w:color w:val="0B0B0B"/>
          <w:sz w:val="21"/>
        </w:rPr>
        <w:t>un</w:t>
      </w:r>
      <w:r w:rsidRPr="003F7DC9">
        <w:rPr>
          <w:color w:val="0B0B0B"/>
          <w:spacing w:val="-6"/>
          <w:sz w:val="21"/>
        </w:rPr>
        <w:t xml:space="preserve"> </w:t>
      </w:r>
      <w:r w:rsidRPr="003F7DC9">
        <w:rPr>
          <w:color w:val="0B0B0B"/>
          <w:sz w:val="21"/>
        </w:rPr>
        <w:t>saggio</w:t>
      </w:r>
      <w:r w:rsidRPr="003F7DC9">
        <w:rPr>
          <w:color w:val="0B0B0B"/>
          <w:spacing w:val="-6"/>
          <w:sz w:val="21"/>
        </w:rPr>
        <w:t xml:space="preserve"> </w:t>
      </w:r>
      <w:r w:rsidRPr="003F7DC9">
        <w:rPr>
          <w:color w:val="0B0B0B"/>
          <w:sz w:val="21"/>
        </w:rPr>
        <w:t>molecolare</w:t>
      </w:r>
      <w:r w:rsidRPr="003F7DC9">
        <w:rPr>
          <w:color w:val="0B0B0B"/>
          <w:spacing w:val="-5"/>
          <w:sz w:val="21"/>
        </w:rPr>
        <w:t xml:space="preserve"> </w:t>
      </w:r>
      <w:r w:rsidRPr="003F7DC9">
        <w:rPr>
          <w:color w:val="0B0B0B"/>
          <w:sz w:val="21"/>
        </w:rPr>
        <w:t>basato</w:t>
      </w:r>
      <w:r w:rsidRPr="003F7DC9">
        <w:rPr>
          <w:color w:val="0B0B0B"/>
          <w:spacing w:val="-6"/>
          <w:sz w:val="21"/>
        </w:rPr>
        <w:t xml:space="preserve"> </w:t>
      </w:r>
      <w:r w:rsidRPr="003F7DC9">
        <w:rPr>
          <w:color w:val="0B0B0B"/>
          <w:sz w:val="21"/>
        </w:rPr>
        <w:t>sul</w:t>
      </w:r>
      <w:r w:rsidRPr="003F7DC9">
        <w:rPr>
          <w:color w:val="0B0B0B"/>
          <w:spacing w:val="-6"/>
          <w:sz w:val="21"/>
        </w:rPr>
        <w:t xml:space="preserve"> </w:t>
      </w:r>
      <w:r w:rsidRPr="003F7DC9">
        <w:rPr>
          <w:color w:val="0B0B0B"/>
          <w:sz w:val="21"/>
        </w:rPr>
        <w:t>riconoscimento</w:t>
      </w:r>
      <w:r w:rsidRPr="003F7DC9">
        <w:rPr>
          <w:color w:val="0B0B0B"/>
          <w:spacing w:val="-7"/>
          <w:sz w:val="21"/>
        </w:rPr>
        <w:t xml:space="preserve"> </w:t>
      </w:r>
      <w:r w:rsidRPr="003F7DC9">
        <w:rPr>
          <w:color w:val="0B0B0B"/>
          <w:sz w:val="21"/>
        </w:rPr>
        <w:t>dell’acido</w:t>
      </w:r>
      <w:r w:rsidRPr="003F7DC9">
        <w:rPr>
          <w:color w:val="0B0B0B"/>
          <w:spacing w:val="-5"/>
          <w:sz w:val="21"/>
        </w:rPr>
        <w:t xml:space="preserve"> </w:t>
      </w:r>
      <w:r w:rsidRPr="003F7DC9">
        <w:rPr>
          <w:color w:val="0B0B0B"/>
          <w:sz w:val="21"/>
        </w:rPr>
        <w:t>nucleico</w:t>
      </w:r>
      <w:r w:rsidRPr="003F7DC9">
        <w:rPr>
          <w:color w:val="0B0B0B"/>
          <w:spacing w:val="-6"/>
          <w:sz w:val="21"/>
        </w:rPr>
        <w:t xml:space="preserve"> </w:t>
      </w:r>
      <w:r w:rsidRPr="003F7DC9">
        <w:rPr>
          <w:color w:val="0B0B0B"/>
          <w:sz w:val="21"/>
        </w:rPr>
        <w:t>(RNA)</w:t>
      </w:r>
      <w:r w:rsidRPr="003F7DC9">
        <w:rPr>
          <w:color w:val="0B0B0B"/>
          <w:spacing w:val="-4"/>
          <w:sz w:val="21"/>
        </w:rPr>
        <w:t xml:space="preserve"> </w:t>
      </w:r>
      <w:r w:rsidRPr="003F7DC9">
        <w:rPr>
          <w:color w:val="0B0B0B"/>
          <w:sz w:val="21"/>
        </w:rPr>
        <w:t>virale</w:t>
      </w:r>
      <w:r w:rsidRPr="003F7DC9">
        <w:rPr>
          <w:color w:val="0B0B0B"/>
          <w:spacing w:val="-6"/>
          <w:sz w:val="21"/>
        </w:rPr>
        <w:t xml:space="preserve"> </w:t>
      </w:r>
      <w:r w:rsidRPr="003F7DC9">
        <w:rPr>
          <w:color w:val="0B0B0B"/>
          <w:sz w:val="21"/>
        </w:rPr>
        <w:t>mediante un metodo di amplificazione (</w:t>
      </w:r>
      <w:r w:rsidRPr="003F7DC9">
        <w:rPr>
          <w:i/>
          <w:color w:val="0B0B0B"/>
          <w:sz w:val="21"/>
        </w:rPr>
        <w:t>Polymerase Chain Reaction</w:t>
      </w:r>
      <w:r w:rsidRPr="003F7DC9">
        <w:rPr>
          <w:color w:val="0B0B0B"/>
          <w:sz w:val="21"/>
        </w:rPr>
        <w:t>, PCR) effettuato su un campione di secrezioni respiratorie, generalmente un tampone naso-faringeo. Questo saggio deve essere effettuato in un laboratorio di microbiologia utilizzando reagenti o kit diagnostici e macchinari complessi, nonché personale specializzato. Per tutto il processo diagnostico dal prelievo, al trasporto in laboratorio, all’esecuzione del test e alla refertazione -possono essere richiesti di norma 1-2 giorni.</w:t>
      </w:r>
    </w:p>
    <w:p w14:paraId="13C7E6C9" w14:textId="77777777" w:rsidR="004C1BFC" w:rsidRPr="003F7DC9" w:rsidRDefault="00D9217B" w:rsidP="00356158">
      <w:pPr>
        <w:spacing w:before="120" w:line="259" w:lineRule="auto"/>
        <w:ind w:left="237" w:right="566"/>
        <w:jc w:val="both"/>
        <w:rPr>
          <w:sz w:val="21"/>
        </w:rPr>
      </w:pPr>
      <w:r w:rsidRPr="003F7DC9">
        <w:rPr>
          <w:color w:val="0B0B0B"/>
          <w:sz w:val="21"/>
        </w:rPr>
        <w:t>Questo saggio deve essere considerato il test di riferimento in termini di sensibilità (capacità di rilevare il virus) e specificità (capacità di rilevare SARS-CoV-2 e non altri virus seppur simili).</w:t>
      </w:r>
    </w:p>
    <w:p w14:paraId="76ED72ED" w14:textId="77777777" w:rsidR="004C1BFC" w:rsidRPr="003F7DC9" w:rsidRDefault="00D9217B" w:rsidP="00356158">
      <w:pPr>
        <w:spacing w:before="117" w:line="259" w:lineRule="auto"/>
        <w:ind w:left="236" w:right="566"/>
        <w:jc w:val="both"/>
        <w:rPr>
          <w:sz w:val="21"/>
        </w:rPr>
      </w:pPr>
      <w:r w:rsidRPr="003F7DC9">
        <w:rPr>
          <w:color w:val="0B0B0B"/>
          <w:sz w:val="21"/>
        </w:rPr>
        <w:t>I test sierologici, invece, sono utili per rilevare una pregressa infezione da SARS-CoV-2 e vengono utilizzati nella ricerca e nella valutazione epidemiologica della circolazione virale nella popolazione che non ha presentato sintomi. Pertanto essi hanno una limitata applicazione nella diagnosi di COVID-19 e nel controllo dei focolai.</w:t>
      </w:r>
    </w:p>
    <w:p w14:paraId="0E5ED9FF" w14:textId="77777777" w:rsidR="004C1BFC" w:rsidRPr="003F7DC9" w:rsidRDefault="00D9217B" w:rsidP="00356158">
      <w:pPr>
        <w:spacing w:before="118" w:line="259" w:lineRule="auto"/>
        <w:ind w:left="236" w:right="566"/>
        <w:jc w:val="both"/>
        <w:rPr>
          <w:sz w:val="21"/>
        </w:rPr>
      </w:pPr>
      <w:r w:rsidRPr="003F7DC9">
        <w:rPr>
          <w:color w:val="0B0B0B"/>
          <w:sz w:val="21"/>
        </w:rPr>
        <w:t>Sono</w:t>
      </w:r>
      <w:r w:rsidRPr="003F7DC9">
        <w:rPr>
          <w:color w:val="0B0B0B"/>
          <w:spacing w:val="-16"/>
          <w:sz w:val="21"/>
        </w:rPr>
        <w:t xml:space="preserve"> </w:t>
      </w:r>
      <w:r w:rsidRPr="003F7DC9">
        <w:rPr>
          <w:color w:val="0B0B0B"/>
          <w:sz w:val="21"/>
        </w:rPr>
        <w:t>stati</w:t>
      </w:r>
      <w:r w:rsidRPr="003F7DC9">
        <w:rPr>
          <w:color w:val="0B0B0B"/>
          <w:spacing w:val="-15"/>
          <w:sz w:val="21"/>
        </w:rPr>
        <w:t xml:space="preserve"> </w:t>
      </w:r>
      <w:r w:rsidRPr="003F7DC9">
        <w:rPr>
          <w:color w:val="0B0B0B"/>
          <w:sz w:val="21"/>
        </w:rPr>
        <w:t>sviluppati,</w:t>
      </w:r>
      <w:r w:rsidRPr="003F7DC9">
        <w:rPr>
          <w:color w:val="0B0B0B"/>
          <w:spacing w:val="-15"/>
          <w:sz w:val="21"/>
        </w:rPr>
        <w:t xml:space="preserve"> </w:t>
      </w:r>
      <w:r w:rsidRPr="003F7DC9">
        <w:rPr>
          <w:color w:val="0B0B0B"/>
          <w:sz w:val="21"/>
        </w:rPr>
        <w:t>e</w:t>
      </w:r>
      <w:r w:rsidRPr="003F7DC9">
        <w:rPr>
          <w:color w:val="0B0B0B"/>
          <w:spacing w:val="-15"/>
          <w:sz w:val="21"/>
        </w:rPr>
        <w:t xml:space="preserve"> </w:t>
      </w:r>
      <w:r w:rsidRPr="003F7DC9">
        <w:rPr>
          <w:color w:val="0B0B0B"/>
          <w:sz w:val="21"/>
        </w:rPr>
        <w:t>sono</w:t>
      </w:r>
      <w:r w:rsidRPr="003F7DC9">
        <w:rPr>
          <w:color w:val="0B0B0B"/>
          <w:spacing w:val="-15"/>
          <w:sz w:val="21"/>
        </w:rPr>
        <w:t xml:space="preserve"> </w:t>
      </w:r>
      <w:r w:rsidRPr="003F7DC9">
        <w:rPr>
          <w:color w:val="0B0B0B"/>
          <w:sz w:val="21"/>
        </w:rPr>
        <w:t>inoltre</w:t>
      </w:r>
      <w:r w:rsidRPr="003F7DC9">
        <w:rPr>
          <w:color w:val="0B0B0B"/>
          <w:spacing w:val="-15"/>
          <w:sz w:val="21"/>
        </w:rPr>
        <w:t xml:space="preserve"> </w:t>
      </w:r>
      <w:r w:rsidRPr="003F7DC9">
        <w:rPr>
          <w:color w:val="0B0B0B"/>
          <w:sz w:val="21"/>
        </w:rPr>
        <w:t>in</w:t>
      </w:r>
      <w:r w:rsidRPr="003F7DC9">
        <w:rPr>
          <w:color w:val="0B0B0B"/>
          <w:spacing w:val="-15"/>
          <w:sz w:val="21"/>
        </w:rPr>
        <w:t xml:space="preserve"> </w:t>
      </w:r>
      <w:r w:rsidRPr="003F7DC9">
        <w:rPr>
          <w:color w:val="0B0B0B"/>
          <w:sz w:val="21"/>
        </w:rPr>
        <w:t>continua</w:t>
      </w:r>
      <w:r w:rsidRPr="003F7DC9">
        <w:rPr>
          <w:color w:val="0B0B0B"/>
          <w:spacing w:val="-15"/>
          <w:sz w:val="21"/>
        </w:rPr>
        <w:t xml:space="preserve"> </w:t>
      </w:r>
      <w:r w:rsidRPr="003F7DC9">
        <w:rPr>
          <w:color w:val="0B0B0B"/>
          <w:sz w:val="21"/>
        </w:rPr>
        <w:t>evoluzione</w:t>
      </w:r>
      <w:r w:rsidRPr="003F7DC9">
        <w:rPr>
          <w:color w:val="0B0B0B"/>
          <w:spacing w:val="-16"/>
          <w:sz w:val="21"/>
        </w:rPr>
        <w:t xml:space="preserve"> </w:t>
      </w:r>
      <w:r w:rsidRPr="003F7DC9">
        <w:rPr>
          <w:color w:val="0B0B0B"/>
          <w:sz w:val="21"/>
        </w:rPr>
        <w:t>tecnologica</w:t>
      </w:r>
      <w:r w:rsidRPr="003F7DC9">
        <w:rPr>
          <w:color w:val="0B0B0B"/>
          <w:spacing w:val="-15"/>
          <w:sz w:val="21"/>
        </w:rPr>
        <w:t xml:space="preserve"> </w:t>
      </w:r>
      <w:r w:rsidRPr="003F7DC9">
        <w:rPr>
          <w:color w:val="0B0B0B"/>
          <w:sz w:val="21"/>
        </w:rPr>
        <w:t>per</w:t>
      </w:r>
      <w:r w:rsidRPr="003F7DC9">
        <w:rPr>
          <w:color w:val="0B0B0B"/>
          <w:spacing w:val="-15"/>
          <w:sz w:val="21"/>
        </w:rPr>
        <w:t xml:space="preserve"> </w:t>
      </w:r>
      <w:r w:rsidRPr="003F7DC9">
        <w:rPr>
          <w:color w:val="0B0B0B"/>
          <w:sz w:val="21"/>
        </w:rPr>
        <w:t>migliorare</w:t>
      </w:r>
      <w:r w:rsidRPr="003F7DC9">
        <w:rPr>
          <w:color w:val="0B0B0B"/>
          <w:spacing w:val="-15"/>
          <w:sz w:val="21"/>
        </w:rPr>
        <w:t xml:space="preserve"> </w:t>
      </w:r>
      <w:r w:rsidRPr="003F7DC9">
        <w:rPr>
          <w:color w:val="0B0B0B"/>
          <w:sz w:val="21"/>
        </w:rPr>
        <w:t>la</w:t>
      </w:r>
      <w:r w:rsidRPr="003F7DC9">
        <w:rPr>
          <w:color w:val="0B0B0B"/>
          <w:spacing w:val="-15"/>
          <w:sz w:val="21"/>
        </w:rPr>
        <w:t xml:space="preserve"> </w:t>
      </w:r>
      <w:r w:rsidRPr="003F7DC9">
        <w:rPr>
          <w:color w:val="0B0B0B"/>
          <w:sz w:val="21"/>
        </w:rPr>
        <w:t>loro</w:t>
      </w:r>
      <w:r w:rsidRPr="003F7DC9">
        <w:rPr>
          <w:color w:val="0B0B0B"/>
          <w:spacing w:val="-15"/>
          <w:sz w:val="21"/>
        </w:rPr>
        <w:t xml:space="preserve"> </w:t>
      </w:r>
      <w:r w:rsidRPr="003F7DC9">
        <w:rPr>
          <w:color w:val="0B0B0B"/>
          <w:sz w:val="21"/>
        </w:rPr>
        <w:t>performance, dei test diagnostici rapidi che rilevano la presenza del virus in soggetti infetti. Questi test sono in genere basati</w:t>
      </w:r>
      <w:r w:rsidRPr="003F7DC9">
        <w:rPr>
          <w:color w:val="0B0B0B"/>
          <w:spacing w:val="-16"/>
          <w:sz w:val="21"/>
        </w:rPr>
        <w:t xml:space="preserve"> </w:t>
      </w:r>
      <w:r w:rsidRPr="003F7DC9">
        <w:rPr>
          <w:color w:val="0B0B0B"/>
          <w:sz w:val="21"/>
        </w:rPr>
        <w:t>sulla</w:t>
      </w:r>
      <w:r w:rsidRPr="003F7DC9">
        <w:rPr>
          <w:color w:val="0B0B0B"/>
          <w:spacing w:val="-15"/>
          <w:sz w:val="21"/>
        </w:rPr>
        <w:t xml:space="preserve"> </w:t>
      </w:r>
      <w:r w:rsidRPr="003F7DC9">
        <w:rPr>
          <w:color w:val="0B0B0B"/>
          <w:sz w:val="21"/>
        </w:rPr>
        <w:t>rilevazione</w:t>
      </w:r>
      <w:r w:rsidRPr="003F7DC9">
        <w:rPr>
          <w:color w:val="0B0B0B"/>
          <w:spacing w:val="-16"/>
          <w:sz w:val="21"/>
        </w:rPr>
        <w:t xml:space="preserve"> </w:t>
      </w:r>
      <w:r w:rsidRPr="003F7DC9">
        <w:rPr>
          <w:color w:val="0B0B0B"/>
          <w:sz w:val="21"/>
        </w:rPr>
        <w:t>di</w:t>
      </w:r>
      <w:r w:rsidRPr="003F7DC9">
        <w:rPr>
          <w:color w:val="0B0B0B"/>
          <w:spacing w:val="-15"/>
          <w:sz w:val="21"/>
        </w:rPr>
        <w:t xml:space="preserve"> </w:t>
      </w:r>
      <w:r w:rsidRPr="003F7DC9">
        <w:rPr>
          <w:color w:val="0B0B0B"/>
          <w:sz w:val="21"/>
        </w:rPr>
        <w:t>proteine</w:t>
      </w:r>
      <w:r w:rsidRPr="003F7DC9">
        <w:rPr>
          <w:color w:val="0B0B0B"/>
          <w:spacing w:val="-15"/>
          <w:sz w:val="21"/>
        </w:rPr>
        <w:t xml:space="preserve"> </w:t>
      </w:r>
      <w:r w:rsidRPr="003F7DC9">
        <w:rPr>
          <w:color w:val="0B0B0B"/>
          <w:sz w:val="21"/>
        </w:rPr>
        <w:t>virali</w:t>
      </w:r>
      <w:r w:rsidRPr="003F7DC9">
        <w:rPr>
          <w:color w:val="0B0B0B"/>
          <w:spacing w:val="-16"/>
          <w:sz w:val="21"/>
        </w:rPr>
        <w:t xml:space="preserve"> </w:t>
      </w:r>
      <w:r w:rsidRPr="003F7DC9">
        <w:rPr>
          <w:color w:val="0B0B0B"/>
          <w:sz w:val="21"/>
        </w:rPr>
        <w:t>(antigeni)</w:t>
      </w:r>
      <w:r w:rsidRPr="003F7DC9">
        <w:rPr>
          <w:color w:val="0B0B0B"/>
          <w:spacing w:val="-15"/>
          <w:sz w:val="21"/>
        </w:rPr>
        <w:t xml:space="preserve"> </w:t>
      </w:r>
      <w:r w:rsidRPr="003F7DC9">
        <w:rPr>
          <w:color w:val="0B0B0B"/>
          <w:sz w:val="21"/>
        </w:rPr>
        <w:t>nelle</w:t>
      </w:r>
      <w:r w:rsidRPr="003F7DC9">
        <w:rPr>
          <w:color w:val="0B0B0B"/>
          <w:spacing w:val="-13"/>
          <w:sz w:val="21"/>
        </w:rPr>
        <w:t xml:space="preserve"> </w:t>
      </w:r>
      <w:r w:rsidRPr="003F7DC9">
        <w:rPr>
          <w:color w:val="0B0B0B"/>
          <w:sz w:val="21"/>
        </w:rPr>
        <w:t>secrezioni</w:t>
      </w:r>
      <w:r w:rsidRPr="003F7DC9">
        <w:rPr>
          <w:color w:val="0B0B0B"/>
          <w:spacing w:val="-15"/>
          <w:sz w:val="21"/>
        </w:rPr>
        <w:t xml:space="preserve"> </w:t>
      </w:r>
      <w:r w:rsidRPr="003F7DC9">
        <w:rPr>
          <w:color w:val="0B0B0B"/>
          <w:sz w:val="21"/>
        </w:rPr>
        <w:t>respiratorie</w:t>
      </w:r>
      <w:r w:rsidRPr="003F7DC9">
        <w:rPr>
          <w:color w:val="0B0B0B"/>
          <w:spacing w:val="-16"/>
          <w:sz w:val="21"/>
        </w:rPr>
        <w:t xml:space="preserve"> </w:t>
      </w:r>
      <w:r w:rsidRPr="003F7DC9">
        <w:rPr>
          <w:color w:val="0B0B0B"/>
          <w:sz w:val="21"/>
        </w:rPr>
        <w:t>(tamponi</w:t>
      </w:r>
      <w:r w:rsidRPr="003F7DC9">
        <w:rPr>
          <w:color w:val="0B0B0B"/>
          <w:spacing w:val="-14"/>
          <w:sz w:val="21"/>
        </w:rPr>
        <w:t xml:space="preserve"> </w:t>
      </w:r>
      <w:r w:rsidRPr="003F7DC9">
        <w:rPr>
          <w:color w:val="0B0B0B"/>
          <w:sz w:val="21"/>
        </w:rPr>
        <w:t>oro-faringei</w:t>
      </w:r>
      <w:r w:rsidRPr="003F7DC9">
        <w:rPr>
          <w:color w:val="0B0B0B"/>
          <w:spacing w:val="-15"/>
          <w:sz w:val="21"/>
        </w:rPr>
        <w:t xml:space="preserve"> </w:t>
      </w:r>
      <w:r w:rsidRPr="003F7DC9">
        <w:rPr>
          <w:color w:val="0B0B0B"/>
          <w:sz w:val="21"/>
        </w:rPr>
        <w:t>o</w:t>
      </w:r>
      <w:r w:rsidRPr="003F7DC9">
        <w:rPr>
          <w:color w:val="0B0B0B"/>
          <w:spacing w:val="-16"/>
          <w:sz w:val="21"/>
        </w:rPr>
        <w:t xml:space="preserve"> </w:t>
      </w:r>
      <w:r w:rsidRPr="003F7DC9">
        <w:rPr>
          <w:color w:val="0B0B0B"/>
          <w:sz w:val="21"/>
        </w:rPr>
        <w:t>saliva). Se l’antigene o gli antigeni virali sono presenti in sufficienti quantità, vengono rilevati mediante il legame ad anticorpi specifici fissati su un supporto, producendo la formazione di bande colorate o fluorescenti. Questi test rapidi possono fornire una risposta qualitativa (si/no) in tempi rapidi, tipicamente entro 30 minuti, e non richiedono</w:t>
      </w:r>
      <w:r w:rsidRPr="003F7DC9">
        <w:rPr>
          <w:color w:val="0B0B0B"/>
          <w:spacing w:val="-5"/>
          <w:sz w:val="21"/>
        </w:rPr>
        <w:t xml:space="preserve"> </w:t>
      </w:r>
      <w:r w:rsidRPr="003F7DC9">
        <w:rPr>
          <w:color w:val="0B0B0B"/>
          <w:sz w:val="21"/>
        </w:rPr>
        <w:t>apparecchiature</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laboratorio,</w:t>
      </w:r>
      <w:r w:rsidRPr="003F7DC9">
        <w:rPr>
          <w:color w:val="0B0B0B"/>
          <w:spacing w:val="-5"/>
          <w:sz w:val="21"/>
        </w:rPr>
        <w:t xml:space="preserve"> </w:t>
      </w:r>
      <w:r w:rsidRPr="003F7DC9">
        <w:rPr>
          <w:color w:val="0B0B0B"/>
          <w:sz w:val="21"/>
        </w:rPr>
        <w:t>anche</w:t>
      </w:r>
      <w:r w:rsidRPr="003F7DC9">
        <w:rPr>
          <w:color w:val="0B0B0B"/>
          <w:spacing w:val="-5"/>
          <w:sz w:val="21"/>
        </w:rPr>
        <w:t xml:space="preserve"> </w:t>
      </w:r>
      <w:r w:rsidRPr="003F7DC9">
        <w:rPr>
          <w:color w:val="0B0B0B"/>
          <w:sz w:val="21"/>
        </w:rPr>
        <w:t>se</w:t>
      </w:r>
      <w:r w:rsidRPr="003F7DC9">
        <w:rPr>
          <w:color w:val="0B0B0B"/>
          <w:spacing w:val="-5"/>
          <w:sz w:val="21"/>
        </w:rPr>
        <w:t xml:space="preserve"> </w:t>
      </w:r>
      <w:r w:rsidRPr="003F7DC9">
        <w:rPr>
          <w:color w:val="0B0B0B"/>
          <w:sz w:val="21"/>
        </w:rPr>
        <w:t>per</w:t>
      </w:r>
      <w:r w:rsidRPr="003F7DC9">
        <w:rPr>
          <w:color w:val="0B0B0B"/>
          <w:spacing w:val="-5"/>
          <w:sz w:val="21"/>
        </w:rPr>
        <w:t xml:space="preserve"> </w:t>
      </w:r>
      <w:r w:rsidRPr="003F7DC9">
        <w:rPr>
          <w:color w:val="0B0B0B"/>
          <w:sz w:val="21"/>
        </w:rPr>
        <w:t>la</w:t>
      </w:r>
      <w:r w:rsidRPr="003F7DC9">
        <w:rPr>
          <w:color w:val="0B0B0B"/>
          <w:spacing w:val="-5"/>
          <w:sz w:val="21"/>
        </w:rPr>
        <w:t xml:space="preserve"> </w:t>
      </w:r>
      <w:r w:rsidRPr="003F7DC9">
        <w:rPr>
          <w:color w:val="0B0B0B"/>
          <w:sz w:val="21"/>
        </w:rPr>
        <w:t>lettura</w:t>
      </w:r>
      <w:r w:rsidRPr="003F7DC9">
        <w:rPr>
          <w:color w:val="0B0B0B"/>
          <w:spacing w:val="-4"/>
          <w:sz w:val="21"/>
        </w:rPr>
        <w:t xml:space="preserve"> </w:t>
      </w:r>
      <w:r w:rsidRPr="003F7DC9">
        <w:rPr>
          <w:color w:val="0B0B0B"/>
          <w:sz w:val="21"/>
        </w:rPr>
        <w:t>dei</w:t>
      </w:r>
      <w:r w:rsidRPr="003F7DC9">
        <w:rPr>
          <w:color w:val="0B0B0B"/>
          <w:spacing w:val="-5"/>
          <w:sz w:val="21"/>
        </w:rPr>
        <w:t xml:space="preserve"> </w:t>
      </w:r>
      <w:r w:rsidRPr="003F7DC9">
        <w:rPr>
          <w:color w:val="0B0B0B"/>
          <w:sz w:val="21"/>
        </w:rPr>
        <w:t>risultati</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alcuni</w:t>
      </w:r>
      <w:r w:rsidRPr="003F7DC9">
        <w:rPr>
          <w:color w:val="0B0B0B"/>
          <w:spacing w:val="-5"/>
          <w:sz w:val="21"/>
        </w:rPr>
        <w:t xml:space="preserve"> </w:t>
      </w:r>
      <w:r w:rsidRPr="003F7DC9">
        <w:rPr>
          <w:color w:val="0B0B0B"/>
          <w:sz w:val="21"/>
        </w:rPr>
        <w:t>test</w:t>
      </w:r>
      <w:r w:rsidRPr="003F7DC9">
        <w:rPr>
          <w:color w:val="0B0B0B"/>
          <w:spacing w:val="-5"/>
          <w:sz w:val="21"/>
        </w:rPr>
        <w:t xml:space="preserve"> </w:t>
      </w:r>
      <w:r w:rsidRPr="003F7DC9">
        <w:rPr>
          <w:color w:val="0B0B0B"/>
          <w:sz w:val="21"/>
        </w:rPr>
        <w:t>è</w:t>
      </w:r>
      <w:r w:rsidRPr="003F7DC9">
        <w:rPr>
          <w:color w:val="0B0B0B"/>
          <w:spacing w:val="-4"/>
          <w:sz w:val="21"/>
        </w:rPr>
        <w:t xml:space="preserve"> </w:t>
      </w:r>
      <w:r w:rsidRPr="003F7DC9">
        <w:rPr>
          <w:color w:val="0B0B0B"/>
          <w:sz w:val="21"/>
        </w:rPr>
        <w:t>necessaria</w:t>
      </w:r>
      <w:r w:rsidRPr="003F7DC9">
        <w:rPr>
          <w:color w:val="0B0B0B"/>
          <w:spacing w:val="-4"/>
          <w:sz w:val="21"/>
        </w:rPr>
        <w:t xml:space="preserve"> </w:t>
      </w:r>
      <w:r w:rsidRPr="003F7DC9">
        <w:rPr>
          <w:color w:val="0B0B0B"/>
          <w:sz w:val="21"/>
        </w:rPr>
        <w:t>una piccola apparecchiatura portatile. Inoltre, tali test possono essere eseguiti sia nei laboratori (diminuendo la complessità e i tempi di lavorazione) sia anche al “punto di assistenza” (cosiddetto “point of care”), prevalentemente presso gli studi dei pediatri e medici di famiglia, da personale sanitario che non necessita di</w:t>
      </w:r>
      <w:r w:rsidRPr="003F7DC9">
        <w:rPr>
          <w:color w:val="0B0B0B"/>
          <w:spacing w:val="-7"/>
          <w:sz w:val="21"/>
        </w:rPr>
        <w:t xml:space="preserve"> </w:t>
      </w:r>
      <w:r w:rsidRPr="003F7DC9">
        <w:rPr>
          <w:color w:val="0B0B0B"/>
          <w:sz w:val="21"/>
        </w:rPr>
        <w:t>una</w:t>
      </w:r>
      <w:r w:rsidRPr="003F7DC9">
        <w:rPr>
          <w:color w:val="0B0B0B"/>
          <w:spacing w:val="-7"/>
          <w:sz w:val="21"/>
        </w:rPr>
        <w:t xml:space="preserve"> </w:t>
      </w:r>
      <w:r w:rsidRPr="003F7DC9">
        <w:rPr>
          <w:color w:val="0B0B0B"/>
          <w:sz w:val="21"/>
        </w:rPr>
        <w:t>formazione</w:t>
      </w:r>
      <w:r w:rsidRPr="003F7DC9">
        <w:rPr>
          <w:color w:val="0B0B0B"/>
          <w:spacing w:val="-6"/>
          <w:sz w:val="21"/>
        </w:rPr>
        <w:t xml:space="preserve"> </w:t>
      </w:r>
      <w:r w:rsidRPr="003F7DC9">
        <w:rPr>
          <w:color w:val="0B0B0B"/>
          <w:sz w:val="21"/>
        </w:rPr>
        <w:t>specialistica.</w:t>
      </w:r>
      <w:r w:rsidRPr="003F7DC9">
        <w:rPr>
          <w:color w:val="0B0B0B"/>
          <w:spacing w:val="-7"/>
          <w:sz w:val="21"/>
        </w:rPr>
        <w:t xml:space="preserve"> </w:t>
      </w:r>
      <w:r w:rsidRPr="003F7DC9">
        <w:rPr>
          <w:color w:val="0B0B0B"/>
          <w:sz w:val="21"/>
        </w:rPr>
        <w:t>Sono</w:t>
      </w:r>
      <w:r w:rsidRPr="003F7DC9">
        <w:rPr>
          <w:color w:val="0B0B0B"/>
          <w:spacing w:val="-6"/>
          <w:sz w:val="21"/>
        </w:rPr>
        <w:t xml:space="preserve"> </w:t>
      </w:r>
      <w:r w:rsidRPr="003F7DC9">
        <w:rPr>
          <w:color w:val="0B0B0B"/>
          <w:sz w:val="21"/>
        </w:rPr>
        <w:t>in</w:t>
      </w:r>
      <w:r w:rsidRPr="003F7DC9">
        <w:rPr>
          <w:color w:val="0B0B0B"/>
          <w:spacing w:val="-7"/>
          <w:sz w:val="21"/>
        </w:rPr>
        <w:t xml:space="preserve"> </w:t>
      </w:r>
      <w:r w:rsidRPr="003F7DC9">
        <w:rPr>
          <w:color w:val="0B0B0B"/>
          <w:sz w:val="21"/>
        </w:rPr>
        <w:t>genere</w:t>
      </w:r>
      <w:r w:rsidRPr="003F7DC9">
        <w:rPr>
          <w:color w:val="0B0B0B"/>
          <w:spacing w:val="-6"/>
          <w:sz w:val="21"/>
        </w:rPr>
        <w:t xml:space="preserve"> </w:t>
      </w:r>
      <w:r w:rsidRPr="003F7DC9">
        <w:rPr>
          <w:color w:val="0B0B0B"/>
          <w:sz w:val="21"/>
        </w:rPr>
        <w:t>però</w:t>
      </w:r>
      <w:r w:rsidRPr="003F7DC9">
        <w:rPr>
          <w:color w:val="0B0B0B"/>
          <w:spacing w:val="-7"/>
          <w:sz w:val="21"/>
        </w:rPr>
        <w:t xml:space="preserve"> </w:t>
      </w:r>
      <w:r w:rsidRPr="003F7DC9">
        <w:rPr>
          <w:color w:val="0B0B0B"/>
          <w:sz w:val="21"/>
        </w:rPr>
        <w:t>meno</w:t>
      </w:r>
      <w:r w:rsidRPr="003F7DC9">
        <w:rPr>
          <w:color w:val="0B0B0B"/>
          <w:spacing w:val="-5"/>
          <w:sz w:val="21"/>
        </w:rPr>
        <w:t xml:space="preserve"> </w:t>
      </w:r>
      <w:r w:rsidRPr="003F7DC9">
        <w:rPr>
          <w:color w:val="0B0B0B"/>
          <w:sz w:val="21"/>
        </w:rPr>
        <w:t>sensibili</w:t>
      </w:r>
      <w:r w:rsidRPr="003F7DC9">
        <w:rPr>
          <w:color w:val="0B0B0B"/>
          <w:spacing w:val="-6"/>
          <w:sz w:val="21"/>
        </w:rPr>
        <w:t xml:space="preserve"> </w:t>
      </w:r>
      <w:r w:rsidRPr="003F7DC9">
        <w:rPr>
          <w:color w:val="0B0B0B"/>
          <w:sz w:val="21"/>
        </w:rPr>
        <w:t>del</w:t>
      </w:r>
      <w:r w:rsidRPr="003F7DC9">
        <w:rPr>
          <w:color w:val="0B0B0B"/>
          <w:spacing w:val="-7"/>
          <w:sz w:val="21"/>
        </w:rPr>
        <w:t xml:space="preserve"> </w:t>
      </w:r>
      <w:r w:rsidRPr="003F7DC9">
        <w:rPr>
          <w:color w:val="0B0B0B"/>
          <w:sz w:val="21"/>
        </w:rPr>
        <w:t>test</w:t>
      </w:r>
      <w:r w:rsidRPr="003F7DC9">
        <w:rPr>
          <w:color w:val="0B0B0B"/>
          <w:spacing w:val="-6"/>
          <w:sz w:val="21"/>
        </w:rPr>
        <w:t xml:space="preserve"> </w:t>
      </w:r>
      <w:r w:rsidRPr="003F7DC9">
        <w:rPr>
          <w:color w:val="0B0B0B"/>
          <w:sz w:val="21"/>
        </w:rPr>
        <w:t>molecolare</w:t>
      </w:r>
      <w:r w:rsidRPr="003F7DC9">
        <w:rPr>
          <w:color w:val="0B0B0B"/>
          <w:spacing w:val="-7"/>
          <w:sz w:val="21"/>
        </w:rPr>
        <w:t xml:space="preserve"> </w:t>
      </w:r>
      <w:r w:rsidRPr="003F7DC9">
        <w:rPr>
          <w:color w:val="0B0B0B"/>
          <w:sz w:val="21"/>
        </w:rPr>
        <w:t>classico</w:t>
      </w:r>
      <w:r w:rsidRPr="003F7DC9">
        <w:rPr>
          <w:color w:val="0B0B0B"/>
          <w:spacing w:val="-6"/>
          <w:sz w:val="21"/>
        </w:rPr>
        <w:t xml:space="preserve"> </w:t>
      </w:r>
      <w:r w:rsidRPr="003F7DC9">
        <w:rPr>
          <w:color w:val="0B0B0B"/>
          <w:sz w:val="21"/>
        </w:rPr>
        <w:t>eseguito</w:t>
      </w:r>
      <w:r w:rsidRPr="003F7DC9">
        <w:rPr>
          <w:color w:val="0B0B0B"/>
          <w:spacing w:val="-7"/>
          <w:sz w:val="21"/>
        </w:rPr>
        <w:t xml:space="preserve"> </w:t>
      </w:r>
      <w:r w:rsidRPr="003F7DC9">
        <w:rPr>
          <w:color w:val="0B0B0B"/>
          <w:sz w:val="21"/>
        </w:rPr>
        <w:t>in</w:t>
      </w:r>
    </w:p>
    <w:p w14:paraId="67DDD4B1" w14:textId="77777777" w:rsidR="004C1BFC" w:rsidRPr="003F7DC9" w:rsidRDefault="004C1BFC" w:rsidP="00356158">
      <w:pPr>
        <w:spacing w:line="259" w:lineRule="auto"/>
        <w:ind w:right="566"/>
        <w:jc w:val="both"/>
        <w:rPr>
          <w:sz w:val="21"/>
        </w:rPr>
        <w:sectPr w:rsidR="004C1BFC" w:rsidRPr="003F7DC9" w:rsidSect="00356158">
          <w:pgSz w:w="11900" w:h="16840"/>
          <w:pgMar w:top="1600" w:right="560" w:bottom="280" w:left="709" w:header="720" w:footer="720" w:gutter="0"/>
          <w:cols w:space="720"/>
        </w:sectPr>
      </w:pPr>
    </w:p>
    <w:p w14:paraId="443567F6" w14:textId="77777777" w:rsidR="004C1BFC" w:rsidRPr="003F7DC9" w:rsidRDefault="004C1BFC" w:rsidP="00356158">
      <w:pPr>
        <w:pStyle w:val="Corpotesto"/>
        <w:spacing w:before="7"/>
        <w:ind w:right="566"/>
        <w:rPr>
          <w:sz w:val="19"/>
        </w:rPr>
      </w:pPr>
    </w:p>
    <w:p w14:paraId="4FE22427" w14:textId="77777777" w:rsidR="004C1BFC" w:rsidRPr="003F7DC9" w:rsidRDefault="00D9217B" w:rsidP="00356158">
      <w:pPr>
        <w:spacing w:before="101" w:line="259" w:lineRule="auto"/>
        <w:ind w:left="237" w:right="566"/>
        <w:jc w:val="both"/>
        <w:rPr>
          <w:sz w:val="21"/>
        </w:rPr>
      </w:pPr>
      <w:r w:rsidRPr="003F7DC9">
        <w:rPr>
          <w:color w:val="0B0B0B"/>
          <w:sz w:val="21"/>
        </w:rPr>
        <w:t>laboratorio, con una sensibilità (indicata dal produttore) nel migliore dei casi non superiore all’85% (cioè possono non riconoscere 15 soggetti su 100 infetti da SARS-CoV-2), anche se in genere la loro specificità appare buona (riconoscono solo SARS-CoV-2).</w:t>
      </w:r>
    </w:p>
    <w:p w14:paraId="3191D991" w14:textId="77777777" w:rsidR="004C1BFC" w:rsidRPr="003F7DC9" w:rsidRDefault="00D9217B" w:rsidP="00356158">
      <w:pPr>
        <w:spacing w:before="117" w:line="259" w:lineRule="auto"/>
        <w:ind w:left="237" w:right="566"/>
        <w:jc w:val="both"/>
        <w:rPr>
          <w:sz w:val="21"/>
        </w:rPr>
      </w:pPr>
      <w:r w:rsidRPr="003F7DC9">
        <w:rPr>
          <w:color w:val="0B0B0B"/>
          <w:sz w:val="21"/>
        </w:rPr>
        <w:t>È</w:t>
      </w:r>
      <w:r w:rsidRPr="003F7DC9">
        <w:rPr>
          <w:color w:val="0B0B0B"/>
          <w:spacing w:val="-13"/>
          <w:sz w:val="21"/>
        </w:rPr>
        <w:t xml:space="preserve"> </w:t>
      </w:r>
      <w:r w:rsidRPr="003F7DC9">
        <w:rPr>
          <w:color w:val="0B0B0B"/>
          <w:sz w:val="21"/>
        </w:rPr>
        <w:t>prevedibile</w:t>
      </w:r>
      <w:r w:rsidRPr="003F7DC9">
        <w:rPr>
          <w:color w:val="0B0B0B"/>
          <w:spacing w:val="-12"/>
          <w:sz w:val="21"/>
        </w:rPr>
        <w:t xml:space="preserve"> </w:t>
      </w:r>
      <w:r w:rsidRPr="003F7DC9">
        <w:rPr>
          <w:color w:val="0B0B0B"/>
          <w:sz w:val="21"/>
        </w:rPr>
        <w:t>che</w:t>
      </w:r>
      <w:r w:rsidRPr="003F7DC9">
        <w:rPr>
          <w:color w:val="0B0B0B"/>
          <w:spacing w:val="-11"/>
          <w:sz w:val="21"/>
        </w:rPr>
        <w:t xml:space="preserve"> </w:t>
      </w:r>
      <w:r w:rsidRPr="003F7DC9">
        <w:rPr>
          <w:color w:val="0B0B0B"/>
          <w:sz w:val="21"/>
        </w:rPr>
        <w:t>nuovi</w:t>
      </w:r>
      <w:r w:rsidRPr="003F7DC9">
        <w:rPr>
          <w:color w:val="0B0B0B"/>
          <w:spacing w:val="-11"/>
          <w:sz w:val="21"/>
        </w:rPr>
        <w:t xml:space="preserve"> </w:t>
      </w:r>
      <w:r w:rsidRPr="003F7DC9">
        <w:rPr>
          <w:color w:val="0B0B0B"/>
          <w:sz w:val="21"/>
        </w:rPr>
        <w:t>sviluppi</w:t>
      </w:r>
      <w:r w:rsidRPr="003F7DC9">
        <w:rPr>
          <w:color w:val="0B0B0B"/>
          <w:spacing w:val="-12"/>
          <w:sz w:val="21"/>
        </w:rPr>
        <w:t xml:space="preserve"> </w:t>
      </w:r>
      <w:r w:rsidRPr="003F7DC9">
        <w:rPr>
          <w:color w:val="0B0B0B"/>
          <w:sz w:val="21"/>
        </w:rPr>
        <w:t>tecnologici</w:t>
      </w:r>
      <w:r w:rsidRPr="003F7DC9">
        <w:rPr>
          <w:color w:val="0B0B0B"/>
          <w:spacing w:val="-11"/>
          <w:sz w:val="21"/>
        </w:rPr>
        <w:t xml:space="preserve"> </w:t>
      </w:r>
      <w:r w:rsidRPr="003F7DC9">
        <w:rPr>
          <w:color w:val="0B0B0B"/>
          <w:sz w:val="21"/>
        </w:rPr>
        <w:t>basati</w:t>
      </w:r>
      <w:r w:rsidRPr="003F7DC9">
        <w:rPr>
          <w:color w:val="0B0B0B"/>
          <w:spacing w:val="-12"/>
          <w:sz w:val="21"/>
        </w:rPr>
        <w:t xml:space="preserve"> </w:t>
      </w:r>
      <w:r w:rsidRPr="003F7DC9">
        <w:rPr>
          <w:color w:val="0B0B0B"/>
          <w:sz w:val="21"/>
        </w:rPr>
        <w:t>sulle</w:t>
      </w:r>
      <w:r w:rsidRPr="003F7DC9">
        <w:rPr>
          <w:color w:val="0B0B0B"/>
          <w:spacing w:val="-11"/>
          <w:sz w:val="21"/>
        </w:rPr>
        <w:t xml:space="preserve"> </w:t>
      </w:r>
      <w:r w:rsidRPr="003F7DC9">
        <w:rPr>
          <w:color w:val="0B0B0B"/>
          <w:sz w:val="21"/>
        </w:rPr>
        <w:t>evidenze</w:t>
      </w:r>
      <w:r w:rsidRPr="003F7DC9">
        <w:rPr>
          <w:color w:val="0B0B0B"/>
          <w:spacing w:val="-12"/>
          <w:sz w:val="21"/>
        </w:rPr>
        <w:t xml:space="preserve"> </w:t>
      </w:r>
      <w:r w:rsidRPr="003F7DC9">
        <w:rPr>
          <w:color w:val="0B0B0B"/>
          <w:sz w:val="21"/>
        </w:rPr>
        <w:t>scientifiche</w:t>
      </w:r>
      <w:r w:rsidRPr="003F7DC9">
        <w:rPr>
          <w:color w:val="0B0B0B"/>
          <w:spacing w:val="-12"/>
          <w:sz w:val="21"/>
        </w:rPr>
        <w:t xml:space="preserve"> </w:t>
      </w:r>
      <w:r w:rsidRPr="003F7DC9">
        <w:rPr>
          <w:color w:val="0B0B0B"/>
          <w:sz w:val="21"/>
        </w:rPr>
        <w:t>permetteranno</w:t>
      </w:r>
      <w:r w:rsidRPr="003F7DC9">
        <w:rPr>
          <w:color w:val="0B0B0B"/>
          <w:spacing w:val="-12"/>
          <w:sz w:val="21"/>
        </w:rPr>
        <w:t xml:space="preserve"> </w:t>
      </w:r>
      <w:r w:rsidRPr="003F7DC9">
        <w:rPr>
          <w:color w:val="0B0B0B"/>
          <w:sz w:val="21"/>
        </w:rPr>
        <w:t>di</w:t>
      </w:r>
      <w:r w:rsidRPr="003F7DC9">
        <w:rPr>
          <w:color w:val="0B0B0B"/>
          <w:spacing w:val="-12"/>
          <w:sz w:val="21"/>
        </w:rPr>
        <w:t xml:space="preserve"> </w:t>
      </w:r>
      <w:r w:rsidRPr="003F7DC9">
        <w:rPr>
          <w:color w:val="0B0B0B"/>
          <w:sz w:val="21"/>
        </w:rPr>
        <w:t>realizzare test</w:t>
      </w:r>
      <w:r w:rsidRPr="003F7DC9">
        <w:rPr>
          <w:color w:val="0B0B0B"/>
          <w:spacing w:val="-13"/>
          <w:sz w:val="21"/>
        </w:rPr>
        <w:t xml:space="preserve"> </w:t>
      </w:r>
      <w:r w:rsidRPr="003F7DC9">
        <w:rPr>
          <w:color w:val="0B0B0B"/>
          <w:sz w:val="21"/>
        </w:rPr>
        <w:t>diagnostici</w:t>
      </w:r>
      <w:r w:rsidRPr="003F7DC9">
        <w:rPr>
          <w:color w:val="0B0B0B"/>
          <w:spacing w:val="-11"/>
          <w:sz w:val="21"/>
        </w:rPr>
        <w:t xml:space="preserve"> </w:t>
      </w:r>
      <w:r w:rsidRPr="003F7DC9">
        <w:rPr>
          <w:color w:val="0B0B0B"/>
          <w:sz w:val="21"/>
        </w:rPr>
        <w:t>rapidi</w:t>
      </w:r>
      <w:r w:rsidRPr="003F7DC9">
        <w:rPr>
          <w:color w:val="0B0B0B"/>
          <w:spacing w:val="-12"/>
          <w:sz w:val="21"/>
        </w:rPr>
        <w:t xml:space="preserve"> </w:t>
      </w:r>
      <w:r w:rsidRPr="003F7DC9">
        <w:rPr>
          <w:color w:val="0B0B0B"/>
          <w:sz w:val="21"/>
        </w:rPr>
        <w:t>con</w:t>
      </w:r>
      <w:r w:rsidRPr="003F7DC9">
        <w:rPr>
          <w:color w:val="0B0B0B"/>
          <w:spacing w:val="-12"/>
          <w:sz w:val="21"/>
        </w:rPr>
        <w:t xml:space="preserve"> </w:t>
      </w:r>
      <w:r w:rsidRPr="003F7DC9">
        <w:rPr>
          <w:color w:val="0B0B0B"/>
          <w:sz w:val="21"/>
        </w:rPr>
        <w:t>migliore</w:t>
      </w:r>
      <w:r w:rsidRPr="003F7DC9">
        <w:rPr>
          <w:color w:val="0B0B0B"/>
          <w:spacing w:val="-12"/>
          <w:sz w:val="21"/>
        </w:rPr>
        <w:t xml:space="preserve"> </w:t>
      </w:r>
      <w:r w:rsidRPr="003F7DC9">
        <w:rPr>
          <w:color w:val="0B0B0B"/>
          <w:sz w:val="21"/>
        </w:rPr>
        <w:t>sensibilità.</w:t>
      </w:r>
      <w:r w:rsidRPr="003F7DC9">
        <w:rPr>
          <w:color w:val="0B0B0B"/>
          <w:spacing w:val="-11"/>
          <w:sz w:val="21"/>
        </w:rPr>
        <w:t xml:space="preserve"> </w:t>
      </w:r>
      <w:r w:rsidRPr="003F7DC9">
        <w:rPr>
          <w:color w:val="0B0B0B"/>
          <w:sz w:val="21"/>
        </w:rPr>
        <w:t>La</w:t>
      </w:r>
      <w:r w:rsidRPr="003F7DC9">
        <w:rPr>
          <w:color w:val="0B0B0B"/>
          <w:spacing w:val="-11"/>
          <w:sz w:val="21"/>
        </w:rPr>
        <w:t xml:space="preserve"> </w:t>
      </w:r>
      <w:r w:rsidRPr="003F7DC9">
        <w:rPr>
          <w:color w:val="0B0B0B"/>
          <w:sz w:val="21"/>
        </w:rPr>
        <w:t>disponibilità</w:t>
      </w:r>
      <w:r w:rsidRPr="003F7DC9">
        <w:rPr>
          <w:color w:val="0B0B0B"/>
          <w:spacing w:val="-12"/>
          <w:sz w:val="21"/>
        </w:rPr>
        <w:t xml:space="preserve"> </w:t>
      </w:r>
      <w:r w:rsidRPr="003F7DC9">
        <w:rPr>
          <w:color w:val="0B0B0B"/>
          <w:sz w:val="21"/>
        </w:rPr>
        <w:t>di</w:t>
      </w:r>
      <w:r w:rsidRPr="003F7DC9">
        <w:rPr>
          <w:color w:val="0B0B0B"/>
          <w:spacing w:val="-12"/>
          <w:sz w:val="21"/>
        </w:rPr>
        <w:t xml:space="preserve"> </w:t>
      </w:r>
      <w:r w:rsidRPr="003F7DC9">
        <w:rPr>
          <w:color w:val="0B0B0B"/>
          <w:sz w:val="21"/>
        </w:rPr>
        <w:t>questi</w:t>
      </w:r>
      <w:r w:rsidRPr="003F7DC9">
        <w:rPr>
          <w:color w:val="0B0B0B"/>
          <w:spacing w:val="-12"/>
          <w:sz w:val="21"/>
        </w:rPr>
        <w:t xml:space="preserve"> </w:t>
      </w:r>
      <w:r w:rsidRPr="003F7DC9">
        <w:rPr>
          <w:color w:val="0B0B0B"/>
          <w:sz w:val="21"/>
        </w:rPr>
        <w:t>test</w:t>
      </w:r>
      <w:r w:rsidRPr="003F7DC9">
        <w:rPr>
          <w:color w:val="0B0B0B"/>
          <w:spacing w:val="-12"/>
          <w:sz w:val="21"/>
        </w:rPr>
        <w:t xml:space="preserve"> </w:t>
      </w:r>
      <w:r w:rsidRPr="003F7DC9">
        <w:rPr>
          <w:color w:val="0B0B0B"/>
          <w:sz w:val="21"/>
        </w:rPr>
        <w:t>dopo</w:t>
      </w:r>
      <w:r w:rsidRPr="003F7DC9">
        <w:rPr>
          <w:color w:val="0B0B0B"/>
          <w:spacing w:val="-12"/>
          <w:sz w:val="21"/>
        </w:rPr>
        <w:t xml:space="preserve"> </w:t>
      </w:r>
      <w:r w:rsidRPr="003F7DC9">
        <w:rPr>
          <w:color w:val="0B0B0B"/>
          <w:sz w:val="21"/>
        </w:rPr>
        <w:t>opportuna</w:t>
      </w:r>
      <w:r w:rsidRPr="003F7DC9">
        <w:rPr>
          <w:color w:val="0B0B0B"/>
          <w:spacing w:val="-12"/>
          <w:sz w:val="21"/>
        </w:rPr>
        <w:t xml:space="preserve"> </w:t>
      </w:r>
      <w:r w:rsidRPr="003F7DC9">
        <w:rPr>
          <w:color w:val="0B0B0B"/>
          <w:sz w:val="21"/>
        </w:rPr>
        <w:t>validazione</w:t>
      </w:r>
      <w:r w:rsidRPr="003F7DC9">
        <w:rPr>
          <w:color w:val="0B0B0B"/>
          <w:spacing w:val="-12"/>
          <w:sz w:val="21"/>
        </w:rPr>
        <w:t xml:space="preserve"> </w:t>
      </w:r>
      <w:r w:rsidRPr="003F7DC9">
        <w:rPr>
          <w:color w:val="0B0B0B"/>
          <w:sz w:val="21"/>
        </w:rPr>
        <w:t>potrà rappresentare un essenziale contributo nel controllo della trasmissione di</w:t>
      </w:r>
      <w:r w:rsidRPr="003F7DC9">
        <w:rPr>
          <w:color w:val="0B0B0B"/>
          <w:spacing w:val="-1"/>
          <w:sz w:val="21"/>
        </w:rPr>
        <w:t xml:space="preserve"> </w:t>
      </w:r>
      <w:r w:rsidRPr="003F7DC9">
        <w:rPr>
          <w:color w:val="0B0B0B"/>
          <w:sz w:val="21"/>
        </w:rPr>
        <w:t>SARS-CoV-2.</w:t>
      </w:r>
    </w:p>
    <w:p w14:paraId="43544AA5" w14:textId="77777777" w:rsidR="004C1BFC" w:rsidRPr="003F7DC9" w:rsidRDefault="004C1BFC" w:rsidP="0019267B">
      <w:pPr>
        <w:spacing w:line="259" w:lineRule="auto"/>
        <w:jc w:val="both"/>
        <w:rPr>
          <w:sz w:val="21"/>
        </w:rPr>
        <w:sectPr w:rsidR="004C1BFC" w:rsidRPr="003F7DC9" w:rsidSect="00356158">
          <w:pgSz w:w="11900" w:h="16840"/>
          <w:pgMar w:top="1600" w:right="560" w:bottom="280" w:left="709" w:header="720" w:footer="720" w:gutter="0"/>
          <w:cols w:space="720"/>
        </w:sectPr>
      </w:pPr>
    </w:p>
    <w:p w14:paraId="13C073E9" w14:textId="77777777" w:rsidR="004C1BFC" w:rsidRPr="003F7DC9" w:rsidRDefault="004C1BFC" w:rsidP="0019267B">
      <w:pPr>
        <w:pStyle w:val="Corpotesto"/>
        <w:spacing w:before="7"/>
        <w:rPr>
          <w:sz w:val="19"/>
        </w:rPr>
      </w:pPr>
    </w:p>
    <w:p w14:paraId="592B6E8F" w14:textId="77777777" w:rsidR="004C1BFC" w:rsidRPr="003F7DC9" w:rsidRDefault="00D9217B" w:rsidP="00356158">
      <w:pPr>
        <w:pStyle w:val="Paragrafoelenco"/>
        <w:numPr>
          <w:ilvl w:val="0"/>
          <w:numId w:val="15"/>
        </w:numPr>
        <w:tabs>
          <w:tab w:val="left" w:pos="587"/>
        </w:tabs>
        <w:spacing w:before="102"/>
        <w:ind w:left="709" w:firstLine="0"/>
        <w:jc w:val="left"/>
        <w:rPr>
          <w:b/>
          <w:color w:val="313131"/>
          <w:sz w:val="38"/>
        </w:rPr>
      </w:pPr>
      <w:r w:rsidRPr="003F7DC9">
        <w:rPr>
          <w:b/>
          <w:color w:val="313131"/>
          <w:sz w:val="38"/>
        </w:rPr>
        <w:t>Risposta a eventuali casi e focolai da</w:t>
      </w:r>
      <w:r w:rsidRPr="003F7DC9">
        <w:rPr>
          <w:b/>
          <w:color w:val="313131"/>
          <w:spacing w:val="17"/>
          <w:sz w:val="38"/>
        </w:rPr>
        <w:t xml:space="preserve"> </w:t>
      </w:r>
      <w:r w:rsidRPr="003F7DC9">
        <w:rPr>
          <w:b/>
          <w:color w:val="313131"/>
          <w:sz w:val="38"/>
        </w:rPr>
        <w:t>COVID-19</w:t>
      </w:r>
    </w:p>
    <w:p w14:paraId="723D57A3" w14:textId="77777777" w:rsidR="004C1BFC" w:rsidRPr="003F7DC9" w:rsidRDefault="004C1BFC" w:rsidP="00356158">
      <w:pPr>
        <w:pStyle w:val="Corpotesto"/>
        <w:spacing w:before="8"/>
        <w:ind w:left="709"/>
        <w:rPr>
          <w:b/>
          <w:sz w:val="50"/>
        </w:rPr>
      </w:pPr>
    </w:p>
    <w:p w14:paraId="3657F370" w14:textId="77777777" w:rsidR="004C1BFC" w:rsidRPr="003F7DC9" w:rsidRDefault="00D9217B" w:rsidP="00356158">
      <w:pPr>
        <w:pStyle w:val="Paragrafoelenco"/>
        <w:numPr>
          <w:ilvl w:val="1"/>
          <w:numId w:val="12"/>
        </w:numPr>
        <w:tabs>
          <w:tab w:val="left" w:pos="726"/>
        </w:tabs>
        <w:ind w:left="709" w:firstLine="0"/>
        <w:rPr>
          <w:b/>
          <w:sz w:val="30"/>
        </w:rPr>
      </w:pPr>
      <w:r w:rsidRPr="003F7DC9">
        <w:rPr>
          <w:b/>
          <w:color w:val="313131"/>
          <w:sz w:val="30"/>
        </w:rPr>
        <w:t>Gli</w:t>
      </w:r>
      <w:r w:rsidRPr="003F7DC9">
        <w:rPr>
          <w:b/>
          <w:color w:val="313131"/>
          <w:spacing w:val="1"/>
          <w:sz w:val="30"/>
        </w:rPr>
        <w:t xml:space="preserve"> </w:t>
      </w:r>
      <w:r w:rsidRPr="003F7DC9">
        <w:rPr>
          <w:b/>
          <w:color w:val="313131"/>
          <w:sz w:val="30"/>
        </w:rPr>
        <w:t>scenari</w:t>
      </w:r>
    </w:p>
    <w:p w14:paraId="6722E6D4" w14:textId="77777777" w:rsidR="004C1BFC" w:rsidRPr="003F7DC9" w:rsidRDefault="00D9217B" w:rsidP="00356158">
      <w:pPr>
        <w:tabs>
          <w:tab w:val="left" w:pos="726"/>
        </w:tabs>
        <w:spacing w:before="195"/>
        <w:ind w:left="709"/>
        <w:rPr>
          <w:sz w:val="21"/>
        </w:rPr>
      </w:pPr>
      <w:r w:rsidRPr="003F7DC9">
        <w:rPr>
          <w:color w:val="0B0B0B"/>
          <w:sz w:val="21"/>
        </w:rPr>
        <w:t>Vengono qui presentati gli scenari più frequenti per eventuale comparsa di casi e focolai da COVID-19.</w:t>
      </w:r>
    </w:p>
    <w:p w14:paraId="40FE365F" w14:textId="77777777" w:rsidR="004C1BFC" w:rsidRPr="003F7DC9" w:rsidRDefault="00D9217B" w:rsidP="00356158">
      <w:pPr>
        <w:tabs>
          <w:tab w:val="left" w:pos="726"/>
        </w:tabs>
        <w:spacing w:before="20"/>
        <w:ind w:left="709"/>
        <w:rPr>
          <w:sz w:val="21"/>
        </w:rPr>
      </w:pPr>
      <w:r w:rsidRPr="003F7DC9">
        <w:rPr>
          <w:color w:val="0B0B0B"/>
          <w:sz w:val="21"/>
        </w:rPr>
        <w:t>Uno schema riassuntivo è in Allegato 1.</w:t>
      </w:r>
    </w:p>
    <w:p w14:paraId="7378AECE" w14:textId="77777777" w:rsidR="004C1BFC" w:rsidRPr="003F7DC9" w:rsidRDefault="004C1BFC" w:rsidP="00356158">
      <w:pPr>
        <w:pStyle w:val="Corpotesto"/>
        <w:tabs>
          <w:tab w:val="left" w:pos="726"/>
        </w:tabs>
        <w:spacing w:before="7"/>
        <w:ind w:left="709"/>
        <w:rPr>
          <w:sz w:val="31"/>
        </w:rPr>
      </w:pPr>
    </w:p>
    <w:p w14:paraId="77D6FBEF" w14:textId="77777777" w:rsidR="004C1BFC" w:rsidRPr="003F7DC9" w:rsidRDefault="00D9217B" w:rsidP="00356158">
      <w:pPr>
        <w:pStyle w:val="Paragrafoelenco"/>
        <w:numPr>
          <w:ilvl w:val="2"/>
          <w:numId w:val="12"/>
        </w:numPr>
        <w:tabs>
          <w:tab w:val="left" w:pos="726"/>
          <w:tab w:val="left" w:pos="782"/>
        </w:tabs>
        <w:spacing w:before="1" w:line="264" w:lineRule="exact"/>
        <w:ind w:left="709" w:firstLine="0"/>
        <w:rPr>
          <w:b/>
          <w:sz w:val="23"/>
        </w:rPr>
      </w:pPr>
      <w:r w:rsidRPr="003F7DC9">
        <w:rPr>
          <w:b/>
          <w:color w:val="313131"/>
          <w:sz w:val="23"/>
        </w:rPr>
        <w:t>Nel caso in cui un alunno presenti un aumento della temperatura</w:t>
      </w:r>
      <w:r w:rsidRPr="003F7DC9">
        <w:rPr>
          <w:b/>
          <w:color w:val="313131"/>
          <w:spacing w:val="-18"/>
          <w:sz w:val="23"/>
        </w:rPr>
        <w:t xml:space="preserve"> </w:t>
      </w:r>
      <w:r w:rsidRPr="003F7DC9">
        <w:rPr>
          <w:b/>
          <w:color w:val="313131"/>
          <w:sz w:val="23"/>
        </w:rPr>
        <w:t>corporea</w:t>
      </w:r>
    </w:p>
    <w:p w14:paraId="0D8BFDA2" w14:textId="77777777" w:rsidR="004C1BFC" w:rsidRPr="003F7DC9" w:rsidRDefault="00D9217B" w:rsidP="00356158">
      <w:pPr>
        <w:tabs>
          <w:tab w:val="left" w:pos="726"/>
        </w:tabs>
        <w:spacing w:line="264" w:lineRule="exact"/>
        <w:ind w:left="709"/>
        <w:rPr>
          <w:b/>
          <w:sz w:val="23"/>
        </w:rPr>
      </w:pPr>
      <w:r w:rsidRPr="003F7DC9">
        <w:rPr>
          <w:b/>
          <w:color w:val="313131"/>
          <w:sz w:val="23"/>
        </w:rPr>
        <w:t>al di sopra di 37,5°C o un sintomo compatibile con COVID-19, in ambito scolastico</w:t>
      </w:r>
    </w:p>
    <w:p w14:paraId="4E8DE26D" w14:textId="77777777" w:rsidR="004C1BFC" w:rsidRPr="003F7DC9" w:rsidRDefault="00D9217B" w:rsidP="00356158">
      <w:pPr>
        <w:pStyle w:val="Paragrafoelenco"/>
        <w:numPr>
          <w:ilvl w:val="3"/>
          <w:numId w:val="12"/>
        </w:numPr>
        <w:tabs>
          <w:tab w:val="left" w:pos="726"/>
          <w:tab w:val="left" w:pos="782"/>
        </w:tabs>
        <w:spacing w:before="117" w:line="259" w:lineRule="auto"/>
        <w:ind w:left="709" w:right="193" w:firstLine="0"/>
        <w:jc w:val="left"/>
        <w:rPr>
          <w:color w:val="0B0B0B"/>
          <w:sz w:val="21"/>
        </w:rPr>
      </w:pPr>
      <w:r w:rsidRPr="003F7DC9">
        <w:rPr>
          <w:color w:val="0B0B0B"/>
          <w:sz w:val="21"/>
        </w:rPr>
        <w:t>L’operatore scolastico che viene a conoscenza di un alunno sintomatico deve avvisare il referente scolastico per</w:t>
      </w:r>
      <w:r w:rsidRPr="003F7DC9">
        <w:rPr>
          <w:color w:val="0B0B0B"/>
          <w:spacing w:val="1"/>
          <w:sz w:val="21"/>
        </w:rPr>
        <w:t xml:space="preserve"> </w:t>
      </w:r>
      <w:r w:rsidRPr="003F7DC9">
        <w:rPr>
          <w:color w:val="0B0B0B"/>
          <w:sz w:val="21"/>
        </w:rPr>
        <w:t>COVID-19.</w:t>
      </w:r>
    </w:p>
    <w:p w14:paraId="343460BE" w14:textId="77777777" w:rsidR="004C1BFC" w:rsidRPr="003F7DC9" w:rsidRDefault="00D9217B" w:rsidP="00356158">
      <w:pPr>
        <w:pStyle w:val="Paragrafoelenco"/>
        <w:numPr>
          <w:ilvl w:val="3"/>
          <w:numId w:val="12"/>
        </w:numPr>
        <w:tabs>
          <w:tab w:val="left" w:pos="726"/>
          <w:tab w:val="left" w:pos="782"/>
        </w:tabs>
        <w:spacing w:before="116" w:line="259" w:lineRule="auto"/>
        <w:ind w:left="709" w:right="193" w:firstLine="0"/>
        <w:jc w:val="left"/>
        <w:rPr>
          <w:color w:val="0B0B0B"/>
          <w:sz w:val="21"/>
        </w:rPr>
      </w:pPr>
      <w:r w:rsidRPr="003F7DC9">
        <w:rPr>
          <w:color w:val="0B0B0B"/>
          <w:sz w:val="21"/>
        </w:rPr>
        <w:t>Il referente scolastico per COVID-19 o altro componente del personale scolastico deve telefonare immediatamente ai genitori/tutore legale.</w:t>
      </w:r>
    </w:p>
    <w:p w14:paraId="58701723" w14:textId="77777777" w:rsidR="004C1BFC" w:rsidRPr="003F7DC9" w:rsidRDefault="00D9217B" w:rsidP="00356158">
      <w:pPr>
        <w:pStyle w:val="Paragrafoelenco"/>
        <w:numPr>
          <w:ilvl w:val="3"/>
          <w:numId w:val="12"/>
        </w:numPr>
        <w:tabs>
          <w:tab w:val="left" w:pos="726"/>
          <w:tab w:val="left" w:pos="783"/>
        </w:tabs>
        <w:spacing w:before="116"/>
        <w:ind w:left="709" w:firstLine="0"/>
        <w:jc w:val="left"/>
        <w:rPr>
          <w:color w:val="0B0B0B"/>
          <w:sz w:val="21"/>
        </w:rPr>
      </w:pPr>
      <w:r w:rsidRPr="003F7DC9">
        <w:rPr>
          <w:color w:val="0B0B0B"/>
          <w:sz w:val="21"/>
        </w:rPr>
        <w:t>Ospitare l’alunno in una stanza dedicata o in un’area di</w:t>
      </w:r>
      <w:r w:rsidRPr="003F7DC9">
        <w:rPr>
          <w:color w:val="0B0B0B"/>
          <w:spacing w:val="-1"/>
          <w:sz w:val="21"/>
        </w:rPr>
        <w:t xml:space="preserve"> </w:t>
      </w:r>
      <w:r w:rsidRPr="003F7DC9">
        <w:rPr>
          <w:color w:val="0B0B0B"/>
          <w:sz w:val="21"/>
        </w:rPr>
        <w:t>isolamento.</w:t>
      </w:r>
    </w:p>
    <w:p w14:paraId="5F3489CE" w14:textId="77777777" w:rsidR="004C1BFC" w:rsidRPr="003F7DC9" w:rsidRDefault="00D9217B" w:rsidP="00356158">
      <w:pPr>
        <w:pStyle w:val="Paragrafoelenco"/>
        <w:numPr>
          <w:ilvl w:val="3"/>
          <w:numId w:val="12"/>
        </w:numPr>
        <w:tabs>
          <w:tab w:val="left" w:pos="726"/>
          <w:tab w:val="left" w:pos="782"/>
        </w:tabs>
        <w:spacing w:before="135" w:line="259" w:lineRule="auto"/>
        <w:ind w:left="709" w:right="195" w:firstLine="0"/>
        <w:rPr>
          <w:color w:val="0B0B0B"/>
          <w:sz w:val="21"/>
        </w:rPr>
      </w:pPr>
      <w:r w:rsidRPr="003F7DC9">
        <w:rPr>
          <w:color w:val="0B0B0B"/>
          <w:sz w:val="21"/>
        </w:rPr>
        <w:t>Procedere all’eventuale rilevazione della temperatura corporea, da parte del personale scolastico individuato, mediante l’uso di termometri che non prevedono il</w:t>
      </w:r>
      <w:r w:rsidRPr="003F7DC9">
        <w:rPr>
          <w:color w:val="0B0B0B"/>
          <w:spacing w:val="-5"/>
          <w:sz w:val="21"/>
        </w:rPr>
        <w:t xml:space="preserve"> </w:t>
      </w:r>
      <w:r w:rsidRPr="003F7DC9">
        <w:rPr>
          <w:color w:val="0B0B0B"/>
          <w:sz w:val="21"/>
        </w:rPr>
        <w:t>contatto.</w:t>
      </w:r>
    </w:p>
    <w:p w14:paraId="7D9799D8" w14:textId="77777777" w:rsidR="004C1BFC" w:rsidRPr="003F7DC9" w:rsidRDefault="00D9217B" w:rsidP="00356158">
      <w:pPr>
        <w:pStyle w:val="Paragrafoelenco"/>
        <w:numPr>
          <w:ilvl w:val="3"/>
          <w:numId w:val="12"/>
        </w:numPr>
        <w:tabs>
          <w:tab w:val="left" w:pos="726"/>
          <w:tab w:val="left" w:pos="782"/>
        </w:tabs>
        <w:spacing w:before="117" w:line="259" w:lineRule="auto"/>
        <w:ind w:left="709" w:right="192" w:firstLine="0"/>
        <w:rPr>
          <w:color w:val="0B0B0B"/>
          <w:sz w:val="21"/>
        </w:rPr>
      </w:pPr>
      <w:r w:rsidRPr="003F7DC9">
        <w:rPr>
          <w:color w:val="0B0B0B"/>
          <w:sz w:val="21"/>
        </w:rPr>
        <w:t>Il minore non deve essere lasciato da solo ma in compagnia di un adulto che preferibilmente non deve presentare fattori di rischio per una forma severa di COVID-19 come, ad esempio, malattie croniche</w:t>
      </w:r>
      <w:r w:rsidRPr="003F7DC9">
        <w:rPr>
          <w:color w:val="0B0B0B"/>
          <w:spacing w:val="-10"/>
          <w:sz w:val="21"/>
        </w:rPr>
        <w:t xml:space="preserve"> </w:t>
      </w:r>
      <w:r w:rsidRPr="003F7DC9">
        <w:rPr>
          <w:color w:val="0B0B0B"/>
          <w:sz w:val="21"/>
        </w:rPr>
        <w:t>preesistenti</w:t>
      </w:r>
      <w:r w:rsidRPr="003F7DC9">
        <w:rPr>
          <w:color w:val="0B0B0B"/>
          <w:spacing w:val="-8"/>
          <w:sz w:val="21"/>
        </w:rPr>
        <w:t xml:space="preserve"> </w:t>
      </w:r>
      <w:r w:rsidRPr="003F7DC9">
        <w:rPr>
          <w:color w:val="0B0B0B"/>
          <w:sz w:val="21"/>
        </w:rPr>
        <w:t>(Nipunie</w:t>
      </w:r>
      <w:r w:rsidRPr="003F7DC9">
        <w:rPr>
          <w:color w:val="0B0B0B"/>
          <w:spacing w:val="-10"/>
          <w:sz w:val="21"/>
        </w:rPr>
        <w:t xml:space="preserve"> </w:t>
      </w:r>
      <w:r w:rsidRPr="003F7DC9">
        <w:rPr>
          <w:color w:val="0B0B0B"/>
          <w:sz w:val="21"/>
        </w:rPr>
        <w:t>Rajapakse</w:t>
      </w:r>
      <w:r w:rsidRPr="003F7DC9">
        <w:rPr>
          <w:color w:val="0B0B0B"/>
          <w:spacing w:val="-9"/>
          <w:sz w:val="21"/>
        </w:rPr>
        <w:t xml:space="preserve"> </w:t>
      </w:r>
      <w:r w:rsidRPr="003F7DC9">
        <w:rPr>
          <w:i/>
          <w:color w:val="0B0B0B"/>
          <w:sz w:val="21"/>
        </w:rPr>
        <w:t>et</w:t>
      </w:r>
      <w:r w:rsidRPr="003F7DC9">
        <w:rPr>
          <w:i/>
          <w:color w:val="0B0B0B"/>
          <w:spacing w:val="-8"/>
          <w:sz w:val="21"/>
        </w:rPr>
        <w:t xml:space="preserve"> </w:t>
      </w:r>
      <w:r w:rsidRPr="003F7DC9">
        <w:rPr>
          <w:i/>
          <w:color w:val="0B0B0B"/>
          <w:sz w:val="21"/>
        </w:rPr>
        <w:t>al.</w:t>
      </w:r>
      <w:r w:rsidRPr="003F7DC9">
        <w:rPr>
          <w:color w:val="0B0B0B"/>
          <w:sz w:val="21"/>
        </w:rPr>
        <w:t>,</w:t>
      </w:r>
      <w:r w:rsidRPr="003F7DC9">
        <w:rPr>
          <w:color w:val="0B0B0B"/>
          <w:spacing w:val="-10"/>
          <w:sz w:val="21"/>
        </w:rPr>
        <w:t xml:space="preserve"> </w:t>
      </w:r>
      <w:r w:rsidRPr="003F7DC9">
        <w:rPr>
          <w:color w:val="0B0B0B"/>
          <w:sz w:val="21"/>
        </w:rPr>
        <w:t>2020;</w:t>
      </w:r>
      <w:r w:rsidRPr="003F7DC9">
        <w:rPr>
          <w:color w:val="0B0B0B"/>
          <w:spacing w:val="-9"/>
          <w:sz w:val="21"/>
        </w:rPr>
        <w:t xml:space="preserve"> </w:t>
      </w:r>
      <w:r w:rsidRPr="003F7DC9">
        <w:rPr>
          <w:color w:val="0B0B0B"/>
          <w:sz w:val="21"/>
        </w:rPr>
        <w:t>Götzinger</w:t>
      </w:r>
      <w:r w:rsidRPr="003F7DC9">
        <w:rPr>
          <w:color w:val="0B0B0B"/>
          <w:spacing w:val="-11"/>
          <w:sz w:val="21"/>
        </w:rPr>
        <w:t xml:space="preserve"> </w:t>
      </w:r>
      <w:r w:rsidRPr="003F7DC9">
        <w:rPr>
          <w:i/>
          <w:color w:val="0B0B0B"/>
          <w:sz w:val="21"/>
        </w:rPr>
        <w:t>et</w:t>
      </w:r>
      <w:r w:rsidRPr="003F7DC9">
        <w:rPr>
          <w:i/>
          <w:color w:val="0B0B0B"/>
          <w:spacing w:val="-9"/>
          <w:sz w:val="21"/>
        </w:rPr>
        <w:t xml:space="preserve"> </w:t>
      </w:r>
      <w:r w:rsidRPr="003F7DC9">
        <w:rPr>
          <w:i/>
          <w:color w:val="0B0B0B"/>
          <w:sz w:val="21"/>
        </w:rPr>
        <w:t>al.</w:t>
      </w:r>
      <w:r w:rsidRPr="003F7DC9">
        <w:rPr>
          <w:color w:val="0B0B0B"/>
          <w:sz w:val="21"/>
        </w:rPr>
        <w:t>,</w:t>
      </w:r>
      <w:r w:rsidRPr="003F7DC9">
        <w:rPr>
          <w:color w:val="0B0B0B"/>
          <w:spacing w:val="-9"/>
          <w:sz w:val="21"/>
        </w:rPr>
        <w:t xml:space="preserve"> </w:t>
      </w:r>
      <w:r w:rsidRPr="003F7DC9">
        <w:rPr>
          <w:color w:val="0B0B0B"/>
          <w:sz w:val="21"/>
        </w:rPr>
        <w:t>2020)</w:t>
      </w:r>
      <w:r w:rsidRPr="003F7DC9">
        <w:rPr>
          <w:color w:val="0B0B0B"/>
          <w:spacing w:val="-10"/>
          <w:sz w:val="21"/>
        </w:rPr>
        <w:t xml:space="preserve"> </w:t>
      </w:r>
      <w:r w:rsidRPr="003F7DC9">
        <w:rPr>
          <w:color w:val="0B0B0B"/>
          <w:sz w:val="21"/>
        </w:rPr>
        <w:t>e</w:t>
      </w:r>
      <w:r w:rsidRPr="003F7DC9">
        <w:rPr>
          <w:color w:val="0B0B0B"/>
          <w:spacing w:val="-9"/>
          <w:sz w:val="21"/>
        </w:rPr>
        <w:t xml:space="preserve"> </w:t>
      </w:r>
      <w:r w:rsidRPr="003F7DC9">
        <w:rPr>
          <w:color w:val="0B0B0B"/>
          <w:sz w:val="21"/>
        </w:rPr>
        <w:t>che</w:t>
      </w:r>
      <w:r w:rsidRPr="003F7DC9">
        <w:rPr>
          <w:color w:val="0B0B0B"/>
          <w:spacing w:val="-9"/>
          <w:sz w:val="21"/>
        </w:rPr>
        <w:t xml:space="preserve"> </w:t>
      </w:r>
      <w:r w:rsidRPr="003F7DC9">
        <w:rPr>
          <w:color w:val="0B0B0B"/>
          <w:sz w:val="21"/>
        </w:rPr>
        <w:t>dovrà</w:t>
      </w:r>
      <w:r w:rsidRPr="003F7DC9">
        <w:rPr>
          <w:color w:val="0B0B0B"/>
          <w:spacing w:val="-10"/>
          <w:sz w:val="21"/>
        </w:rPr>
        <w:t xml:space="preserve"> </w:t>
      </w:r>
      <w:r w:rsidRPr="003F7DC9">
        <w:rPr>
          <w:color w:val="0B0B0B"/>
          <w:sz w:val="21"/>
        </w:rPr>
        <w:t>mantenere, ove possibile, il distanziamento fisico di almeno un metro e la mascherina chirurgica fino a quando l’alunno non sarà affidato a un genitore/tutore</w:t>
      </w:r>
      <w:r w:rsidRPr="003F7DC9">
        <w:rPr>
          <w:color w:val="0B0B0B"/>
          <w:spacing w:val="-2"/>
          <w:sz w:val="21"/>
        </w:rPr>
        <w:t xml:space="preserve"> </w:t>
      </w:r>
      <w:r w:rsidRPr="003F7DC9">
        <w:rPr>
          <w:color w:val="0B0B0B"/>
          <w:sz w:val="21"/>
        </w:rPr>
        <w:t>legale.</w:t>
      </w:r>
    </w:p>
    <w:p w14:paraId="3BF5F6E5" w14:textId="77777777" w:rsidR="004C1BFC" w:rsidRPr="003F7DC9" w:rsidRDefault="00D9217B" w:rsidP="00356158">
      <w:pPr>
        <w:pStyle w:val="Paragrafoelenco"/>
        <w:numPr>
          <w:ilvl w:val="3"/>
          <w:numId w:val="12"/>
        </w:numPr>
        <w:tabs>
          <w:tab w:val="left" w:pos="726"/>
          <w:tab w:val="left" w:pos="782"/>
        </w:tabs>
        <w:spacing w:before="118"/>
        <w:ind w:left="709" w:firstLine="0"/>
        <w:rPr>
          <w:color w:val="0B0B0B"/>
          <w:sz w:val="21"/>
        </w:rPr>
      </w:pPr>
      <w:r w:rsidRPr="003F7DC9">
        <w:rPr>
          <w:color w:val="0B0B0B"/>
          <w:sz w:val="21"/>
        </w:rPr>
        <w:t>Far indossare una mascherina chirurgica all’alunno se ha un’età superiore ai 6 anni e se la</w:t>
      </w:r>
      <w:r w:rsidRPr="003F7DC9">
        <w:rPr>
          <w:color w:val="0B0B0B"/>
          <w:spacing w:val="-23"/>
          <w:sz w:val="21"/>
        </w:rPr>
        <w:t xml:space="preserve"> </w:t>
      </w:r>
      <w:r w:rsidRPr="003F7DC9">
        <w:rPr>
          <w:color w:val="0B0B0B"/>
          <w:sz w:val="21"/>
        </w:rPr>
        <w:t>tollera.</w:t>
      </w:r>
    </w:p>
    <w:p w14:paraId="660D79BE" w14:textId="77777777" w:rsidR="004C1BFC" w:rsidRPr="003F7DC9" w:rsidRDefault="00D9217B" w:rsidP="00356158">
      <w:pPr>
        <w:pStyle w:val="Paragrafoelenco"/>
        <w:numPr>
          <w:ilvl w:val="3"/>
          <w:numId w:val="12"/>
        </w:numPr>
        <w:tabs>
          <w:tab w:val="left" w:pos="726"/>
          <w:tab w:val="left" w:pos="782"/>
        </w:tabs>
        <w:spacing w:before="135" w:line="259" w:lineRule="auto"/>
        <w:ind w:left="709" w:right="199" w:firstLine="0"/>
        <w:rPr>
          <w:color w:val="0B0B0B"/>
          <w:sz w:val="21"/>
        </w:rPr>
      </w:pPr>
      <w:r w:rsidRPr="003F7DC9">
        <w:rPr>
          <w:color w:val="0B0B0B"/>
          <w:sz w:val="21"/>
        </w:rPr>
        <w:t>Dovrà essere dotato di mascherina chirurgica chiunque entri in contatto con il caso sospetto, compresi i genitori o i tutori legali che si recano in Istituto per condurlo presso la propria</w:t>
      </w:r>
      <w:r w:rsidRPr="003F7DC9">
        <w:rPr>
          <w:color w:val="0B0B0B"/>
          <w:spacing w:val="-31"/>
          <w:sz w:val="21"/>
        </w:rPr>
        <w:t xml:space="preserve"> </w:t>
      </w:r>
      <w:r w:rsidRPr="003F7DC9">
        <w:rPr>
          <w:color w:val="0B0B0B"/>
          <w:sz w:val="21"/>
        </w:rPr>
        <w:t>abitazione.</w:t>
      </w:r>
    </w:p>
    <w:p w14:paraId="2E0463F6" w14:textId="77777777" w:rsidR="004C1BFC" w:rsidRPr="003F7DC9" w:rsidRDefault="00D9217B" w:rsidP="00356158">
      <w:pPr>
        <w:pStyle w:val="Paragrafoelenco"/>
        <w:numPr>
          <w:ilvl w:val="3"/>
          <w:numId w:val="12"/>
        </w:numPr>
        <w:tabs>
          <w:tab w:val="left" w:pos="726"/>
          <w:tab w:val="left" w:pos="782"/>
        </w:tabs>
        <w:spacing w:before="116" w:line="259" w:lineRule="auto"/>
        <w:ind w:left="709" w:right="194" w:firstLine="0"/>
        <w:rPr>
          <w:color w:val="0B0B0B"/>
          <w:sz w:val="21"/>
        </w:rPr>
      </w:pPr>
      <w:r w:rsidRPr="003F7DC9">
        <w:rPr>
          <w:color w:val="0B0B0B"/>
          <w:sz w:val="21"/>
        </w:rPr>
        <w:t>Fare</w:t>
      </w:r>
      <w:r w:rsidRPr="003F7DC9">
        <w:rPr>
          <w:color w:val="0B0B0B"/>
          <w:spacing w:val="-9"/>
          <w:sz w:val="21"/>
        </w:rPr>
        <w:t xml:space="preserve"> </w:t>
      </w:r>
      <w:r w:rsidRPr="003F7DC9">
        <w:rPr>
          <w:color w:val="0B0B0B"/>
          <w:sz w:val="21"/>
        </w:rPr>
        <w:t>rispettare,</w:t>
      </w:r>
      <w:r w:rsidRPr="003F7DC9">
        <w:rPr>
          <w:color w:val="0B0B0B"/>
          <w:spacing w:val="-7"/>
          <w:sz w:val="21"/>
        </w:rPr>
        <w:t xml:space="preserve"> </w:t>
      </w:r>
      <w:r w:rsidRPr="003F7DC9">
        <w:rPr>
          <w:color w:val="0B0B0B"/>
          <w:sz w:val="21"/>
        </w:rPr>
        <w:t>in</w:t>
      </w:r>
      <w:r w:rsidRPr="003F7DC9">
        <w:rPr>
          <w:color w:val="0B0B0B"/>
          <w:spacing w:val="-9"/>
          <w:sz w:val="21"/>
        </w:rPr>
        <w:t xml:space="preserve"> </w:t>
      </w:r>
      <w:r w:rsidRPr="003F7DC9">
        <w:rPr>
          <w:color w:val="0B0B0B"/>
          <w:sz w:val="21"/>
        </w:rPr>
        <w:t>assenza</w:t>
      </w:r>
      <w:r w:rsidRPr="003F7DC9">
        <w:rPr>
          <w:color w:val="0B0B0B"/>
          <w:spacing w:val="-9"/>
          <w:sz w:val="21"/>
        </w:rPr>
        <w:t xml:space="preserve"> </w:t>
      </w:r>
      <w:r w:rsidRPr="003F7DC9">
        <w:rPr>
          <w:color w:val="0B0B0B"/>
          <w:sz w:val="21"/>
        </w:rPr>
        <w:t>di</w:t>
      </w:r>
      <w:r w:rsidRPr="003F7DC9">
        <w:rPr>
          <w:color w:val="0B0B0B"/>
          <w:spacing w:val="-8"/>
          <w:sz w:val="21"/>
        </w:rPr>
        <w:t xml:space="preserve"> </w:t>
      </w:r>
      <w:r w:rsidRPr="003F7DC9">
        <w:rPr>
          <w:color w:val="0B0B0B"/>
          <w:sz w:val="21"/>
        </w:rPr>
        <w:t>mascherina,</w:t>
      </w:r>
      <w:r w:rsidRPr="003F7DC9">
        <w:rPr>
          <w:color w:val="0B0B0B"/>
          <w:spacing w:val="-9"/>
          <w:sz w:val="21"/>
        </w:rPr>
        <w:t xml:space="preserve"> </w:t>
      </w:r>
      <w:r w:rsidRPr="003F7DC9">
        <w:rPr>
          <w:color w:val="0B0B0B"/>
          <w:sz w:val="21"/>
        </w:rPr>
        <w:t>l’etichetta</w:t>
      </w:r>
      <w:r w:rsidRPr="003F7DC9">
        <w:rPr>
          <w:color w:val="0B0B0B"/>
          <w:spacing w:val="-9"/>
          <w:sz w:val="21"/>
        </w:rPr>
        <w:t xml:space="preserve"> </w:t>
      </w:r>
      <w:r w:rsidRPr="003F7DC9">
        <w:rPr>
          <w:color w:val="0B0B0B"/>
          <w:sz w:val="21"/>
        </w:rPr>
        <w:t>respiratoria</w:t>
      </w:r>
      <w:r w:rsidRPr="003F7DC9">
        <w:rPr>
          <w:color w:val="0B0B0B"/>
          <w:spacing w:val="-9"/>
          <w:sz w:val="21"/>
        </w:rPr>
        <w:t xml:space="preserve"> </w:t>
      </w:r>
      <w:r w:rsidRPr="003F7DC9">
        <w:rPr>
          <w:color w:val="0B0B0B"/>
          <w:sz w:val="21"/>
        </w:rPr>
        <w:t>(tossire</w:t>
      </w:r>
      <w:r w:rsidRPr="003F7DC9">
        <w:rPr>
          <w:color w:val="0B0B0B"/>
          <w:spacing w:val="-9"/>
          <w:sz w:val="21"/>
        </w:rPr>
        <w:t xml:space="preserve"> </w:t>
      </w:r>
      <w:r w:rsidRPr="003F7DC9">
        <w:rPr>
          <w:color w:val="0B0B0B"/>
          <w:sz w:val="21"/>
        </w:rPr>
        <w:t>e</w:t>
      </w:r>
      <w:r w:rsidRPr="003F7DC9">
        <w:rPr>
          <w:color w:val="0B0B0B"/>
          <w:spacing w:val="-8"/>
          <w:sz w:val="21"/>
        </w:rPr>
        <w:t xml:space="preserve"> </w:t>
      </w:r>
      <w:r w:rsidRPr="003F7DC9">
        <w:rPr>
          <w:color w:val="0B0B0B"/>
          <w:sz w:val="21"/>
        </w:rPr>
        <w:t>starnutire</w:t>
      </w:r>
      <w:r w:rsidRPr="003F7DC9">
        <w:rPr>
          <w:color w:val="0B0B0B"/>
          <w:spacing w:val="-9"/>
          <w:sz w:val="21"/>
        </w:rPr>
        <w:t xml:space="preserve"> </w:t>
      </w:r>
      <w:r w:rsidRPr="003F7DC9">
        <w:rPr>
          <w:color w:val="0B0B0B"/>
          <w:sz w:val="21"/>
        </w:rPr>
        <w:t>direttamente</w:t>
      </w:r>
      <w:r w:rsidRPr="003F7DC9">
        <w:rPr>
          <w:color w:val="0B0B0B"/>
          <w:spacing w:val="-9"/>
          <w:sz w:val="21"/>
        </w:rPr>
        <w:t xml:space="preserve"> </w:t>
      </w:r>
      <w:r w:rsidRPr="003F7DC9">
        <w:rPr>
          <w:color w:val="0B0B0B"/>
          <w:sz w:val="21"/>
        </w:rPr>
        <w:t>su di un fazzoletto di carta o nella piega del gomito). Questi fazzoletti dovranno essere riposti dallo stesso alunno, se possibile, ponendoli dentro un sacchetto</w:t>
      </w:r>
      <w:r w:rsidRPr="003F7DC9">
        <w:rPr>
          <w:color w:val="0B0B0B"/>
          <w:spacing w:val="-4"/>
          <w:sz w:val="21"/>
        </w:rPr>
        <w:t xml:space="preserve"> </w:t>
      </w:r>
      <w:r w:rsidRPr="003F7DC9">
        <w:rPr>
          <w:color w:val="0B0B0B"/>
          <w:sz w:val="21"/>
        </w:rPr>
        <w:t>chiuso.</w:t>
      </w:r>
    </w:p>
    <w:p w14:paraId="797BAA75" w14:textId="77777777" w:rsidR="004C1BFC" w:rsidRPr="003F7DC9" w:rsidRDefault="00D9217B" w:rsidP="00356158">
      <w:pPr>
        <w:pStyle w:val="Paragrafoelenco"/>
        <w:numPr>
          <w:ilvl w:val="3"/>
          <w:numId w:val="12"/>
        </w:numPr>
        <w:tabs>
          <w:tab w:val="left" w:pos="726"/>
          <w:tab w:val="left" w:pos="783"/>
        </w:tabs>
        <w:spacing w:before="117" w:line="259" w:lineRule="auto"/>
        <w:ind w:left="709" w:right="195" w:firstLine="0"/>
        <w:rPr>
          <w:color w:val="0B0B0B"/>
          <w:sz w:val="21"/>
        </w:rPr>
      </w:pPr>
      <w:r w:rsidRPr="003F7DC9">
        <w:rPr>
          <w:color w:val="0B0B0B"/>
          <w:sz w:val="21"/>
        </w:rPr>
        <w:t>Pulire e disinfettare le superfici della stanza o area di isolamento dopo che l’alunno sintomatico è tornato a</w:t>
      </w:r>
      <w:r w:rsidRPr="003F7DC9">
        <w:rPr>
          <w:color w:val="0B0B0B"/>
          <w:spacing w:val="-1"/>
          <w:sz w:val="21"/>
        </w:rPr>
        <w:t xml:space="preserve"> </w:t>
      </w:r>
      <w:r w:rsidRPr="003F7DC9">
        <w:rPr>
          <w:color w:val="0B0B0B"/>
          <w:sz w:val="21"/>
        </w:rPr>
        <w:t>casa.</w:t>
      </w:r>
    </w:p>
    <w:p w14:paraId="18473F65" w14:textId="77777777" w:rsidR="004C1BFC" w:rsidRPr="003F7DC9" w:rsidRDefault="00D9217B" w:rsidP="00356158">
      <w:pPr>
        <w:pStyle w:val="Paragrafoelenco"/>
        <w:numPr>
          <w:ilvl w:val="3"/>
          <w:numId w:val="12"/>
        </w:numPr>
        <w:tabs>
          <w:tab w:val="left" w:pos="726"/>
          <w:tab w:val="left" w:pos="783"/>
        </w:tabs>
        <w:spacing w:before="117"/>
        <w:ind w:left="709" w:firstLine="0"/>
        <w:rPr>
          <w:color w:val="0B0B0B"/>
          <w:sz w:val="21"/>
        </w:rPr>
      </w:pPr>
      <w:r w:rsidRPr="003F7DC9">
        <w:rPr>
          <w:color w:val="0B0B0B"/>
          <w:sz w:val="21"/>
        </w:rPr>
        <w:t>I genitori devono contattare il PLS/MMG per la valutazione clinica (triage telefonico) del</w:t>
      </w:r>
      <w:r w:rsidRPr="003F7DC9">
        <w:rPr>
          <w:color w:val="0B0B0B"/>
          <w:spacing w:val="-17"/>
          <w:sz w:val="21"/>
        </w:rPr>
        <w:t xml:space="preserve"> </w:t>
      </w:r>
      <w:r w:rsidRPr="003F7DC9">
        <w:rPr>
          <w:color w:val="0B0B0B"/>
          <w:sz w:val="21"/>
        </w:rPr>
        <w:t>caso.</w:t>
      </w:r>
    </w:p>
    <w:p w14:paraId="0057C6F5" w14:textId="77777777" w:rsidR="004C1BFC" w:rsidRPr="003F7DC9" w:rsidRDefault="00D9217B" w:rsidP="00356158">
      <w:pPr>
        <w:pStyle w:val="Paragrafoelenco"/>
        <w:numPr>
          <w:ilvl w:val="3"/>
          <w:numId w:val="12"/>
        </w:numPr>
        <w:tabs>
          <w:tab w:val="left" w:pos="726"/>
          <w:tab w:val="left" w:pos="783"/>
        </w:tabs>
        <w:spacing w:before="135" w:line="259" w:lineRule="auto"/>
        <w:ind w:left="709" w:right="194" w:firstLine="0"/>
        <w:rPr>
          <w:color w:val="0B0B0B"/>
          <w:sz w:val="21"/>
        </w:rPr>
      </w:pPr>
      <w:r w:rsidRPr="003F7DC9">
        <w:rPr>
          <w:color w:val="0B0B0B"/>
          <w:sz w:val="21"/>
        </w:rPr>
        <w:t>Il PLS/MMG, in caso di sospetto COVID-19, richiede tempestivamente il test diagnostico e lo comunica al</w:t>
      </w:r>
      <w:r w:rsidRPr="003F7DC9">
        <w:rPr>
          <w:color w:val="0B0B0B"/>
          <w:spacing w:val="1"/>
          <w:sz w:val="21"/>
        </w:rPr>
        <w:t xml:space="preserve"> </w:t>
      </w:r>
      <w:r w:rsidRPr="003F7DC9">
        <w:rPr>
          <w:color w:val="0B0B0B"/>
          <w:sz w:val="21"/>
        </w:rPr>
        <w:t>DdP.</w:t>
      </w:r>
    </w:p>
    <w:p w14:paraId="4278607F" w14:textId="77777777" w:rsidR="004C1BFC" w:rsidRPr="003F7DC9" w:rsidRDefault="00D9217B" w:rsidP="00356158">
      <w:pPr>
        <w:pStyle w:val="Paragrafoelenco"/>
        <w:numPr>
          <w:ilvl w:val="3"/>
          <w:numId w:val="12"/>
        </w:numPr>
        <w:tabs>
          <w:tab w:val="left" w:pos="726"/>
          <w:tab w:val="left" w:pos="783"/>
        </w:tabs>
        <w:spacing w:before="116"/>
        <w:ind w:left="709" w:firstLine="0"/>
        <w:rPr>
          <w:color w:val="0B0B0B"/>
          <w:sz w:val="21"/>
        </w:rPr>
      </w:pPr>
      <w:r w:rsidRPr="003F7DC9">
        <w:rPr>
          <w:color w:val="0B0B0B"/>
          <w:sz w:val="21"/>
        </w:rPr>
        <w:t>Il DdP provvede all’esecuzione del test diagnostico.</w:t>
      </w:r>
    </w:p>
    <w:p w14:paraId="1F1ACA85" w14:textId="77777777" w:rsidR="004C1BFC" w:rsidRPr="003F7DC9" w:rsidRDefault="00D9217B" w:rsidP="00356158">
      <w:pPr>
        <w:pStyle w:val="Paragrafoelenco"/>
        <w:numPr>
          <w:ilvl w:val="3"/>
          <w:numId w:val="12"/>
        </w:numPr>
        <w:tabs>
          <w:tab w:val="left" w:pos="726"/>
          <w:tab w:val="left" w:pos="782"/>
        </w:tabs>
        <w:spacing w:before="136"/>
        <w:ind w:left="709" w:firstLine="0"/>
        <w:rPr>
          <w:color w:val="0B0B0B"/>
          <w:sz w:val="20"/>
        </w:rPr>
      </w:pPr>
      <w:r w:rsidRPr="003F7DC9">
        <w:rPr>
          <w:color w:val="0B0B0B"/>
          <w:sz w:val="21"/>
        </w:rPr>
        <w:t>Il DdP si attiva per l’approfondimento dell’indagine epidemiologica e le procedure</w:t>
      </w:r>
      <w:r w:rsidRPr="003F7DC9">
        <w:rPr>
          <w:color w:val="0B0B0B"/>
          <w:spacing w:val="6"/>
          <w:sz w:val="21"/>
        </w:rPr>
        <w:t xml:space="preserve"> </w:t>
      </w:r>
      <w:r w:rsidRPr="003F7DC9">
        <w:rPr>
          <w:color w:val="0B0B0B"/>
          <w:sz w:val="21"/>
        </w:rPr>
        <w:t>conseguenti.</w:t>
      </w:r>
    </w:p>
    <w:p w14:paraId="61D82522" w14:textId="77777777" w:rsidR="004C1BFC" w:rsidRPr="003F7DC9" w:rsidRDefault="00D9217B" w:rsidP="00356158">
      <w:pPr>
        <w:pStyle w:val="Paragrafoelenco"/>
        <w:numPr>
          <w:ilvl w:val="3"/>
          <w:numId w:val="12"/>
        </w:numPr>
        <w:tabs>
          <w:tab w:val="left" w:pos="726"/>
          <w:tab w:val="left" w:pos="782"/>
        </w:tabs>
        <w:spacing w:before="135" w:line="259" w:lineRule="auto"/>
        <w:ind w:left="709" w:right="191" w:firstLine="0"/>
        <w:rPr>
          <w:color w:val="0B0B0B"/>
          <w:sz w:val="21"/>
        </w:rPr>
      </w:pPr>
      <w:r w:rsidRPr="003F7DC9">
        <w:rPr>
          <w:color w:val="0B0B0B"/>
          <w:sz w:val="21"/>
        </w:rPr>
        <w:t>Se il test è positivo, si notifica il caso e si avvia la ricerca dei contatti e le azioni di sanificazione straordinaria</w:t>
      </w:r>
      <w:r w:rsidRPr="003F7DC9">
        <w:rPr>
          <w:color w:val="0B0B0B"/>
          <w:spacing w:val="-11"/>
          <w:sz w:val="21"/>
        </w:rPr>
        <w:t xml:space="preserve"> </w:t>
      </w:r>
      <w:r w:rsidRPr="003F7DC9">
        <w:rPr>
          <w:color w:val="0B0B0B"/>
          <w:sz w:val="21"/>
        </w:rPr>
        <w:t>della</w:t>
      </w:r>
      <w:r w:rsidRPr="003F7DC9">
        <w:rPr>
          <w:color w:val="0B0B0B"/>
          <w:spacing w:val="-10"/>
          <w:sz w:val="21"/>
        </w:rPr>
        <w:t xml:space="preserve"> </w:t>
      </w:r>
      <w:r w:rsidRPr="003F7DC9">
        <w:rPr>
          <w:color w:val="0B0B0B"/>
          <w:sz w:val="21"/>
        </w:rPr>
        <w:t>struttura</w:t>
      </w:r>
      <w:r w:rsidRPr="003F7DC9">
        <w:rPr>
          <w:color w:val="0B0B0B"/>
          <w:spacing w:val="-12"/>
          <w:sz w:val="21"/>
        </w:rPr>
        <w:t xml:space="preserve"> </w:t>
      </w:r>
      <w:r w:rsidRPr="003F7DC9">
        <w:rPr>
          <w:color w:val="0B0B0B"/>
          <w:sz w:val="21"/>
        </w:rPr>
        <w:t>scolastica</w:t>
      </w:r>
      <w:r w:rsidRPr="003F7DC9">
        <w:rPr>
          <w:color w:val="0B0B0B"/>
          <w:spacing w:val="-11"/>
          <w:sz w:val="21"/>
        </w:rPr>
        <w:t xml:space="preserve"> </w:t>
      </w:r>
      <w:r w:rsidRPr="003F7DC9">
        <w:rPr>
          <w:color w:val="0B0B0B"/>
          <w:sz w:val="21"/>
        </w:rPr>
        <w:t>nella</w:t>
      </w:r>
      <w:r w:rsidRPr="003F7DC9">
        <w:rPr>
          <w:color w:val="0B0B0B"/>
          <w:spacing w:val="-10"/>
          <w:sz w:val="21"/>
        </w:rPr>
        <w:t xml:space="preserve"> </w:t>
      </w:r>
      <w:r w:rsidRPr="003F7DC9">
        <w:rPr>
          <w:color w:val="0B0B0B"/>
          <w:sz w:val="21"/>
        </w:rPr>
        <w:t>sua</w:t>
      </w:r>
      <w:r w:rsidRPr="003F7DC9">
        <w:rPr>
          <w:color w:val="0B0B0B"/>
          <w:spacing w:val="-9"/>
          <w:sz w:val="21"/>
        </w:rPr>
        <w:t xml:space="preserve"> </w:t>
      </w:r>
      <w:r w:rsidRPr="003F7DC9">
        <w:rPr>
          <w:color w:val="0B0B0B"/>
          <w:sz w:val="21"/>
        </w:rPr>
        <w:t>parte</w:t>
      </w:r>
      <w:r w:rsidRPr="003F7DC9">
        <w:rPr>
          <w:color w:val="0B0B0B"/>
          <w:spacing w:val="-9"/>
          <w:sz w:val="21"/>
        </w:rPr>
        <w:t xml:space="preserve"> </w:t>
      </w:r>
      <w:r w:rsidRPr="003F7DC9">
        <w:rPr>
          <w:color w:val="0B0B0B"/>
          <w:sz w:val="21"/>
        </w:rPr>
        <w:t>interessata.</w:t>
      </w:r>
      <w:r w:rsidRPr="003F7DC9">
        <w:rPr>
          <w:color w:val="0B0B0B"/>
          <w:spacing w:val="-11"/>
          <w:sz w:val="21"/>
        </w:rPr>
        <w:t xml:space="preserve"> </w:t>
      </w:r>
      <w:r w:rsidRPr="003F7DC9">
        <w:rPr>
          <w:color w:val="0B0B0B"/>
          <w:sz w:val="21"/>
        </w:rPr>
        <w:t>Per</w:t>
      </w:r>
      <w:r w:rsidRPr="003F7DC9">
        <w:rPr>
          <w:color w:val="0B0B0B"/>
          <w:spacing w:val="-9"/>
          <w:sz w:val="21"/>
        </w:rPr>
        <w:t xml:space="preserve"> </w:t>
      </w:r>
      <w:r w:rsidRPr="003F7DC9">
        <w:rPr>
          <w:color w:val="0B0B0B"/>
          <w:sz w:val="21"/>
        </w:rPr>
        <w:t>il</w:t>
      </w:r>
      <w:r w:rsidRPr="003F7DC9">
        <w:rPr>
          <w:color w:val="0B0B0B"/>
          <w:spacing w:val="-11"/>
          <w:sz w:val="21"/>
        </w:rPr>
        <w:t xml:space="preserve"> </w:t>
      </w:r>
      <w:r w:rsidRPr="003F7DC9">
        <w:rPr>
          <w:color w:val="0B0B0B"/>
          <w:sz w:val="21"/>
        </w:rPr>
        <w:t>rientro</w:t>
      </w:r>
      <w:r w:rsidRPr="003F7DC9">
        <w:rPr>
          <w:color w:val="0B0B0B"/>
          <w:spacing w:val="-10"/>
          <w:sz w:val="21"/>
        </w:rPr>
        <w:t xml:space="preserve"> </w:t>
      </w:r>
      <w:r w:rsidRPr="003F7DC9">
        <w:rPr>
          <w:color w:val="0B0B0B"/>
          <w:sz w:val="21"/>
        </w:rPr>
        <w:t>in</w:t>
      </w:r>
      <w:r w:rsidRPr="003F7DC9">
        <w:rPr>
          <w:color w:val="0B0B0B"/>
          <w:spacing w:val="-11"/>
          <w:sz w:val="21"/>
        </w:rPr>
        <w:t xml:space="preserve"> </w:t>
      </w:r>
      <w:r w:rsidRPr="003F7DC9">
        <w:rPr>
          <w:color w:val="0B0B0B"/>
          <w:sz w:val="21"/>
        </w:rPr>
        <w:t>comunità</w:t>
      </w:r>
      <w:r w:rsidRPr="003F7DC9">
        <w:rPr>
          <w:color w:val="0B0B0B"/>
          <w:spacing w:val="-11"/>
          <w:sz w:val="21"/>
        </w:rPr>
        <w:t xml:space="preserve"> </w:t>
      </w:r>
      <w:r w:rsidRPr="003F7DC9">
        <w:rPr>
          <w:color w:val="0B0B0B"/>
          <w:sz w:val="21"/>
        </w:rPr>
        <w:t>bisognerà attendere</w:t>
      </w:r>
      <w:r w:rsidRPr="003F7DC9">
        <w:rPr>
          <w:color w:val="0B0B0B"/>
          <w:spacing w:val="-12"/>
          <w:sz w:val="21"/>
        </w:rPr>
        <w:t xml:space="preserve"> </w:t>
      </w:r>
      <w:r w:rsidRPr="003F7DC9">
        <w:rPr>
          <w:color w:val="0B0B0B"/>
          <w:sz w:val="21"/>
        </w:rPr>
        <w:t>la</w:t>
      </w:r>
      <w:r w:rsidRPr="003F7DC9">
        <w:rPr>
          <w:color w:val="0B0B0B"/>
          <w:spacing w:val="-12"/>
          <w:sz w:val="21"/>
        </w:rPr>
        <w:t xml:space="preserve"> </w:t>
      </w:r>
      <w:r w:rsidRPr="003F7DC9">
        <w:rPr>
          <w:color w:val="0B0B0B"/>
          <w:sz w:val="21"/>
        </w:rPr>
        <w:t>guarigione</w:t>
      </w:r>
      <w:r w:rsidRPr="003F7DC9">
        <w:rPr>
          <w:color w:val="0B0B0B"/>
          <w:spacing w:val="-14"/>
          <w:sz w:val="21"/>
        </w:rPr>
        <w:t xml:space="preserve"> </w:t>
      </w:r>
      <w:r w:rsidRPr="003F7DC9">
        <w:rPr>
          <w:color w:val="0B0B0B"/>
          <w:sz w:val="21"/>
        </w:rPr>
        <w:t>clinica</w:t>
      </w:r>
      <w:r w:rsidRPr="003F7DC9">
        <w:rPr>
          <w:color w:val="0B0B0B"/>
          <w:spacing w:val="-12"/>
          <w:sz w:val="21"/>
        </w:rPr>
        <w:t xml:space="preserve"> </w:t>
      </w:r>
      <w:r w:rsidRPr="003F7DC9">
        <w:rPr>
          <w:color w:val="0B0B0B"/>
          <w:sz w:val="21"/>
        </w:rPr>
        <w:t>(cioè</w:t>
      </w:r>
      <w:r w:rsidRPr="003F7DC9">
        <w:rPr>
          <w:color w:val="0B0B0B"/>
          <w:spacing w:val="-13"/>
          <w:sz w:val="21"/>
        </w:rPr>
        <w:t xml:space="preserve"> </w:t>
      </w:r>
      <w:r w:rsidRPr="003F7DC9">
        <w:rPr>
          <w:color w:val="0B0B0B"/>
          <w:sz w:val="21"/>
        </w:rPr>
        <w:t>la</w:t>
      </w:r>
      <w:r w:rsidRPr="003F7DC9">
        <w:rPr>
          <w:color w:val="0B0B0B"/>
          <w:spacing w:val="-14"/>
          <w:sz w:val="21"/>
        </w:rPr>
        <w:t xml:space="preserve"> </w:t>
      </w:r>
      <w:r w:rsidRPr="003F7DC9">
        <w:rPr>
          <w:color w:val="0B0B0B"/>
          <w:sz w:val="21"/>
        </w:rPr>
        <w:t>totale</w:t>
      </w:r>
      <w:r w:rsidRPr="003F7DC9">
        <w:rPr>
          <w:color w:val="0B0B0B"/>
          <w:spacing w:val="-14"/>
          <w:sz w:val="21"/>
        </w:rPr>
        <w:t xml:space="preserve"> </w:t>
      </w:r>
      <w:r w:rsidRPr="003F7DC9">
        <w:rPr>
          <w:color w:val="0B0B0B"/>
          <w:sz w:val="21"/>
        </w:rPr>
        <w:t>assenza</w:t>
      </w:r>
      <w:r w:rsidRPr="003F7DC9">
        <w:rPr>
          <w:color w:val="0B0B0B"/>
          <w:spacing w:val="-11"/>
          <w:sz w:val="21"/>
        </w:rPr>
        <w:t xml:space="preserve"> </w:t>
      </w:r>
      <w:r w:rsidRPr="003F7DC9">
        <w:rPr>
          <w:color w:val="0B0B0B"/>
          <w:sz w:val="21"/>
        </w:rPr>
        <w:t>di</w:t>
      </w:r>
      <w:r w:rsidRPr="003F7DC9">
        <w:rPr>
          <w:color w:val="0B0B0B"/>
          <w:spacing w:val="-14"/>
          <w:sz w:val="21"/>
        </w:rPr>
        <w:t xml:space="preserve"> </w:t>
      </w:r>
      <w:r w:rsidRPr="003F7DC9">
        <w:rPr>
          <w:color w:val="0B0B0B"/>
          <w:sz w:val="21"/>
        </w:rPr>
        <w:t>sintomi).</w:t>
      </w:r>
      <w:r w:rsidRPr="003F7DC9">
        <w:rPr>
          <w:color w:val="0B0B0B"/>
          <w:spacing w:val="-14"/>
          <w:sz w:val="21"/>
        </w:rPr>
        <w:t xml:space="preserve"> </w:t>
      </w:r>
      <w:r w:rsidRPr="003F7DC9">
        <w:rPr>
          <w:color w:val="0B0B0B"/>
          <w:sz w:val="21"/>
        </w:rPr>
        <w:t>La</w:t>
      </w:r>
      <w:r w:rsidRPr="003F7DC9">
        <w:rPr>
          <w:color w:val="0B0B0B"/>
          <w:spacing w:val="-12"/>
          <w:sz w:val="21"/>
        </w:rPr>
        <w:t xml:space="preserve"> </w:t>
      </w:r>
      <w:r w:rsidRPr="003F7DC9">
        <w:rPr>
          <w:color w:val="0B0B0B"/>
          <w:sz w:val="21"/>
        </w:rPr>
        <w:t>conferma</w:t>
      </w:r>
      <w:r w:rsidRPr="003F7DC9">
        <w:rPr>
          <w:color w:val="0B0B0B"/>
          <w:spacing w:val="-12"/>
          <w:sz w:val="21"/>
        </w:rPr>
        <w:t xml:space="preserve"> </w:t>
      </w:r>
      <w:r w:rsidRPr="003F7DC9">
        <w:rPr>
          <w:color w:val="0B0B0B"/>
          <w:sz w:val="21"/>
        </w:rPr>
        <w:t>di</w:t>
      </w:r>
      <w:r w:rsidRPr="003F7DC9">
        <w:rPr>
          <w:color w:val="0B0B0B"/>
          <w:spacing w:val="-12"/>
          <w:sz w:val="21"/>
        </w:rPr>
        <w:t xml:space="preserve"> </w:t>
      </w:r>
      <w:r w:rsidRPr="003F7DC9">
        <w:rPr>
          <w:color w:val="0B0B0B"/>
          <w:sz w:val="21"/>
        </w:rPr>
        <w:t>avvenuta</w:t>
      </w:r>
      <w:r w:rsidRPr="003F7DC9">
        <w:rPr>
          <w:color w:val="0B0B0B"/>
          <w:spacing w:val="-14"/>
          <w:sz w:val="21"/>
        </w:rPr>
        <w:t xml:space="preserve"> </w:t>
      </w:r>
      <w:r w:rsidRPr="003F7DC9">
        <w:rPr>
          <w:color w:val="0B0B0B"/>
          <w:sz w:val="21"/>
        </w:rPr>
        <w:t>guarigione prevede l’effettuazione di due tamponi a distanza di 24 ore l’uno dall’altro. Se entrambi i tamponi risulteranno negativi la persona potrà definirsi guarita, altrimenti proseguirà l’isolamento. Il referente scolastico</w:t>
      </w:r>
      <w:r w:rsidRPr="003F7DC9">
        <w:rPr>
          <w:color w:val="0B0B0B"/>
          <w:spacing w:val="13"/>
          <w:sz w:val="21"/>
        </w:rPr>
        <w:t xml:space="preserve"> </w:t>
      </w:r>
      <w:r w:rsidRPr="003F7DC9">
        <w:rPr>
          <w:color w:val="0B0B0B"/>
          <w:sz w:val="21"/>
        </w:rPr>
        <w:t>COVID-19</w:t>
      </w:r>
      <w:r w:rsidRPr="003F7DC9">
        <w:rPr>
          <w:color w:val="0B0B0B"/>
          <w:spacing w:val="13"/>
          <w:sz w:val="21"/>
        </w:rPr>
        <w:t xml:space="preserve"> </w:t>
      </w:r>
      <w:r w:rsidRPr="003F7DC9">
        <w:rPr>
          <w:color w:val="0B0B0B"/>
          <w:sz w:val="21"/>
        </w:rPr>
        <w:t>deve</w:t>
      </w:r>
      <w:r w:rsidRPr="003F7DC9">
        <w:rPr>
          <w:color w:val="0B0B0B"/>
          <w:spacing w:val="14"/>
          <w:sz w:val="21"/>
        </w:rPr>
        <w:t xml:space="preserve"> </w:t>
      </w:r>
      <w:r w:rsidRPr="003F7DC9">
        <w:rPr>
          <w:color w:val="0B0B0B"/>
          <w:sz w:val="21"/>
        </w:rPr>
        <w:t>fornire</w:t>
      </w:r>
      <w:r w:rsidRPr="003F7DC9">
        <w:rPr>
          <w:color w:val="0B0B0B"/>
          <w:spacing w:val="14"/>
          <w:sz w:val="21"/>
        </w:rPr>
        <w:t xml:space="preserve"> </w:t>
      </w:r>
      <w:r w:rsidRPr="003F7DC9">
        <w:rPr>
          <w:color w:val="0B0B0B"/>
          <w:sz w:val="21"/>
        </w:rPr>
        <w:t>al</w:t>
      </w:r>
      <w:r w:rsidRPr="003F7DC9">
        <w:rPr>
          <w:color w:val="0B0B0B"/>
          <w:spacing w:val="13"/>
          <w:sz w:val="21"/>
        </w:rPr>
        <w:t xml:space="preserve"> </w:t>
      </w:r>
      <w:r w:rsidRPr="003F7DC9">
        <w:rPr>
          <w:color w:val="0B0B0B"/>
          <w:sz w:val="21"/>
        </w:rPr>
        <w:t>DdP</w:t>
      </w:r>
      <w:r w:rsidRPr="003F7DC9">
        <w:rPr>
          <w:color w:val="0B0B0B"/>
          <w:spacing w:val="14"/>
          <w:sz w:val="21"/>
        </w:rPr>
        <w:t xml:space="preserve"> </w:t>
      </w:r>
      <w:r w:rsidRPr="003F7DC9">
        <w:rPr>
          <w:color w:val="0B0B0B"/>
          <w:sz w:val="21"/>
        </w:rPr>
        <w:t>l’elenco</w:t>
      </w:r>
      <w:r w:rsidRPr="003F7DC9">
        <w:rPr>
          <w:color w:val="0B0B0B"/>
          <w:spacing w:val="13"/>
          <w:sz w:val="21"/>
        </w:rPr>
        <w:t xml:space="preserve"> </w:t>
      </w:r>
      <w:r w:rsidRPr="003F7DC9">
        <w:rPr>
          <w:color w:val="0B0B0B"/>
          <w:sz w:val="21"/>
        </w:rPr>
        <w:t>dei</w:t>
      </w:r>
      <w:r w:rsidRPr="003F7DC9">
        <w:rPr>
          <w:color w:val="0B0B0B"/>
          <w:spacing w:val="14"/>
          <w:sz w:val="21"/>
        </w:rPr>
        <w:t xml:space="preserve"> </w:t>
      </w:r>
      <w:r w:rsidRPr="003F7DC9">
        <w:rPr>
          <w:color w:val="0B0B0B"/>
          <w:sz w:val="21"/>
        </w:rPr>
        <w:t>compagni</w:t>
      </w:r>
      <w:r w:rsidRPr="003F7DC9">
        <w:rPr>
          <w:color w:val="0B0B0B"/>
          <w:spacing w:val="13"/>
          <w:sz w:val="21"/>
        </w:rPr>
        <w:t xml:space="preserve"> </w:t>
      </w:r>
      <w:r w:rsidRPr="003F7DC9">
        <w:rPr>
          <w:color w:val="0B0B0B"/>
          <w:sz w:val="21"/>
        </w:rPr>
        <w:t>di</w:t>
      </w:r>
      <w:r w:rsidRPr="003F7DC9">
        <w:rPr>
          <w:color w:val="0B0B0B"/>
          <w:spacing w:val="13"/>
          <w:sz w:val="21"/>
        </w:rPr>
        <w:t xml:space="preserve"> </w:t>
      </w:r>
      <w:r w:rsidRPr="003F7DC9">
        <w:rPr>
          <w:color w:val="0B0B0B"/>
          <w:sz w:val="21"/>
        </w:rPr>
        <w:t>classe</w:t>
      </w:r>
      <w:r w:rsidRPr="003F7DC9">
        <w:rPr>
          <w:color w:val="0B0B0B"/>
          <w:spacing w:val="14"/>
          <w:sz w:val="21"/>
        </w:rPr>
        <w:t xml:space="preserve"> </w:t>
      </w:r>
      <w:r w:rsidRPr="003F7DC9">
        <w:rPr>
          <w:color w:val="0B0B0B"/>
          <w:sz w:val="21"/>
        </w:rPr>
        <w:t>nonché</w:t>
      </w:r>
      <w:r w:rsidRPr="003F7DC9">
        <w:rPr>
          <w:color w:val="0B0B0B"/>
          <w:spacing w:val="13"/>
          <w:sz w:val="21"/>
        </w:rPr>
        <w:t xml:space="preserve"> </w:t>
      </w:r>
      <w:r w:rsidRPr="003F7DC9">
        <w:rPr>
          <w:color w:val="0B0B0B"/>
          <w:sz w:val="21"/>
        </w:rPr>
        <w:t>degli</w:t>
      </w:r>
      <w:r w:rsidRPr="003F7DC9">
        <w:rPr>
          <w:color w:val="0B0B0B"/>
          <w:spacing w:val="14"/>
          <w:sz w:val="21"/>
        </w:rPr>
        <w:t xml:space="preserve"> </w:t>
      </w:r>
      <w:r w:rsidRPr="003F7DC9">
        <w:rPr>
          <w:color w:val="0B0B0B"/>
          <w:sz w:val="21"/>
        </w:rPr>
        <w:t>insegnanti</w:t>
      </w:r>
    </w:p>
    <w:p w14:paraId="3C157ADE" w14:textId="77777777" w:rsidR="004C1BFC" w:rsidRPr="003F7DC9" w:rsidRDefault="004C1BFC" w:rsidP="00356158">
      <w:pPr>
        <w:spacing w:line="259" w:lineRule="auto"/>
        <w:ind w:left="709"/>
        <w:jc w:val="both"/>
        <w:rPr>
          <w:sz w:val="21"/>
        </w:rPr>
        <w:sectPr w:rsidR="004C1BFC" w:rsidRPr="003F7DC9" w:rsidSect="00356158">
          <w:pgSz w:w="11900" w:h="16840"/>
          <w:pgMar w:top="1600" w:right="560" w:bottom="280" w:left="851" w:header="720" w:footer="720" w:gutter="0"/>
          <w:cols w:space="720"/>
        </w:sectPr>
      </w:pPr>
    </w:p>
    <w:p w14:paraId="1F17779C" w14:textId="77777777" w:rsidR="004C1BFC" w:rsidRPr="003F7DC9" w:rsidRDefault="004C1BFC" w:rsidP="00356158">
      <w:pPr>
        <w:pStyle w:val="Corpotesto"/>
        <w:spacing w:before="7"/>
        <w:ind w:left="709"/>
        <w:rPr>
          <w:sz w:val="19"/>
        </w:rPr>
      </w:pPr>
    </w:p>
    <w:p w14:paraId="625450CB" w14:textId="77777777" w:rsidR="004C1BFC" w:rsidRPr="003F7DC9" w:rsidRDefault="00D9217B" w:rsidP="00356158">
      <w:pPr>
        <w:spacing w:before="101" w:line="259" w:lineRule="auto"/>
        <w:ind w:left="709" w:right="192"/>
        <w:jc w:val="both"/>
        <w:rPr>
          <w:sz w:val="21"/>
        </w:rPr>
      </w:pPr>
      <w:r w:rsidRPr="003F7DC9">
        <w:rPr>
          <w:color w:val="0B0B0B"/>
          <w:sz w:val="21"/>
        </w:rPr>
        <w:t xml:space="preserve">del caso confermato che sono stati a contatto nelle 48 ore precedenti l’insorgenza dei sintomi. I contatti stretti individuati dal DdP con le consuete attività di </w:t>
      </w:r>
      <w:r w:rsidRPr="003F7DC9">
        <w:rPr>
          <w:i/>
          <w:color w:val="0B0B0B"/>
          <w:sz w:val="21"/>
        </w:rPr>
        <w:t>contact tracing</w:t>
      </w:r>
      <w:r w:rsidRPr="003F7DC9">
        <w:rPr>
          <w:color w:val="0B0B0B"/>
          <w:sz w:val="21"/>
        </w:rPr>
        <w:t>, saranno posti in quarantena per 14 giorni dalla data dell’ultimo contatto con il caso confermato. Il DdP deciderà la strategia più adatta circa eventuali screening al personale scolastico e agli alunni.</w:t>
      </w:r>
    </w:p>
    <w:p w14:paraId="57AC73A1" w14:textId="77777777" w:rsidR="004C1BFC" w:rsidRPr="003F7DC9" w:rsidRDefault="00D9217B" w:rsidP="00356158">
      <w:pPr>
        <w:pStyle w:val="Paragrafoelenco"/>
        <w:numPr>
          <w:ilvl w:val="3"/>
          <w:numId w:val="12"/>
        </w:numPr>
        <w:tabs>
          <w:tab w:val="left" w:pos="781"/>
        </w:tabs>
        <w:spacing w:before="118" w:line="259" w:lineRule="auto"/>
        <w:ind w:left="709" w:right="192" w:firstLine="0"/>
        <w:rPr>
          <w:color w:val="0B0B0B"/>
          <w:sz w:val="21"/>
        </w:rPr>
      </w:pPr>
      <w:r w:rsidRPr="003F7DC9">
        <w:rPr>
          <w:color w:val="0B0B0B"/>
          <w:sz w:val="21"/>
        </w:rPr>
        <w:t>Se il tampone naso-oro faringeo è negativo, in paziente sospetto per infezione da SARS-CoV-2, a giudizio</w:t>
      </w:r>
      <w:r w:rsidRPr="003F7DC9">
        <w:rPr>
          <w:color w:val="0B0B0B"/>
          <w:spacing w:val="-14"/>
          <w:sz w:val="21"/>
        </w:rPr>
        <w:t xml:space="preserve"> </w:t>
      </w:r>
      <w:r w:rsidRPr="003F7DC9">
        <w:rPr>
          <w:color w:val="0B0B0B"/>
          <w:sz w:val="21"/>
        </w:rPr>
        <w:t>del</w:t>
      </w:r>
      <w:r w:rsidRPr="003F7DC9">
        <w:rPr>
          <w:color w:val="0B0B0B"/>
          <w:spacing w:val="-13"/>
          <w:sz w:val="21"/>
        </w:rPr>
        <w:t xml:space="preserve"> </w:t>
      </w:r>
      <w:r w:rsidRPr="003F7DC9">
        <w:rPr>
          <w:color w:val="0B0B0B"/>
          <w:sz w:val="21"/>
        </w:rPr>
        <w:t>pediatra</w:t>
      </w:r>
      <w:r w:rsidRPr="003F7DC9">
        <w:rPr>
          <w:color w:val="0B0B0B"/>
          <w:spacing w:val="-14"/>
          <w:sz w:val="21"/>
        </w:rPr>
        <w:t xml:space="preserve"> </w:t>
      </w:r>
      <w:r w:rsidRPr="003F7DC9">
        <w:rPr>
          <w:color w:val="0B0B0B"/>
          <w:sz w:val="21"/>
        </w:rPr>
        <w:t>o</w:t>
      </w:r>
      <w:r w:rsidRPr="003F7DC9">
        <w:rPr>
          <w:color w:val="0B0B0B"/>
          <w:spacing w:val="-13"/>
          <w:sz w:val="21"/>
        </w:rPr>
        <w:t xml:space="preserve"> </w:t>
      </w:r>
      <w:r w:rsidRPr="003F7DC9">
        <w:rPr>
          <w:color w:val="0B0B0B"/>
          <w:sz w:val="21"/>
        </w:rPr>
        <w:t>medico</w:t>
      </w:r>
      <w:r w:rsidRPr="003F7DC9">
        <w:rPr>
          <w:color w:val="0B0B0B"/>
          <w:spacing w:val="-13"/>
          <w:sz w:val="21"/>
        </w:rPr>
        <w:t xml:space="preserve"> </w:t>
      </w:r>
      <w:r w:rsidRPr="003F7DC9">
        <w:rPr>
          <w:color w:val="0B0B0B"/>
          <w:sz w:val="21"/>
        </w:rPr>
        <w:t>curante,</w:t>
      </w:r>
      <w:r w:rsidRPr="003F7DC9">
        <w:rPr>
          <w:color w:val="0B0B0B"/>
          <w:spacing w:val="-14"/>
          <w:sz w:val="21"/>
        </w:rPr>
        <w:t xml:space="preserve"> </w:t>
      </w:r>
      <w:r w:rsidRPr="003F7DC9">
        <w:rPr>
          <w:color w:val="0B0B0B"/>
          <w:sz w:val="21"/>
        </w:rPr>
        <w:t>si</w:t>
      </w:r>
      <w:r w:rsidRPr="003F7DC9">
        <w:rPr>
          <w:color w:val="0B0B0B"/>
          <w:spacing w:val="-13"/>
          <w:sz w:val="21"/>
        </w:rPr>
        <w:t xml:space="preserve"> </w:t>
      </w:r>
      <w:r w:rsidRPr="003F7DC9">
        <w:rPr>
          <w:color w:val="0B0B0B"/>
          <w:sz w:val="21"/>
        </w:rPr>
        <w:t>ripete</w:t>
      </w:r>
      <w:r w:rsidRPr="003F7DC9">
        <w:rPr>
          <w:color w:val="0B0B0B"/>
          <w:spacing w:val="-13"/>
          <w:sz w:val="21"/>
        </w:rPr>
        <w:t xml:space="preserve"> </w:t>
      </w:r>
      <w:r w:rsidRPr="003F7DC9">
        <w:rPr>
          <w:color w:val="0B0B0B"/>
          <w:sz w:val="21"/>
        </w:rPr>
        <w:t>il</w:t>
      </w:r>
      <w:r w:rsidRPr="003F7DC9">
        <w:rPr>
          <w:color w:val="0B0B0B"/>
          <w:spacing w:val="-14"/>
          <w:sz w:val="21"/>
        </w:rPr>
        <w:t xml:space="preserve"> </w:t>
      </w:r>
      <w:r w:rsidRPr="003F7DC9">
        <w:rPr>
          <w:color w:val="0B0B0B"/>
          <w:sz w:val="21"/>
        </w:rPr>
        <w:t>test</w:t>
      </w:r>
      <w:r w:rsidRPr="003F7DC9">
        <w:rPr>
          <w:color w:val="0B0B0B"/>
          <w:spacing w:val="-13"/>
          <w:sz w:val="21"/>
        </w:rPr>
        <w:t xml:space="preserve"> </w:t>
      </w:r>
      <w:r w:rsidRPr="003F7DC9">
        <w:rPr>
          <w:color w:val="0B0B0B"/>
          <w:sz w:val="21"/>
        </w:rPr>
        <w:t>a</w:t>
      </w:r>
      <w:r w:rsidRPr="003F7DC9">
        <w:rPr>
          <w:color w:val="0B0B0B"/>
          <w:spacing w:val="-13"/>
          <w:sz w:val="21"/>
        </w:rPr>
        <w:t xml:space="preserve"> </w:t>
      </w:r>
      <w:r w:rsidRPr="003F7DC9">
        <w:rPr>
          <w:color w:val="0B0B0B"/>
          <w:sz w:val="21"/>
        </w:rPr>
        <w:t>distanza</w:t>
      </w:r>
      <w:r w:rsidRPr="003F7DC9">
        <w:rPr>
          <w:color w:val="0B0B0B"/>
          <w:spacing w:val="-12"/>
          <w:sz w:val="21"/>
        </w:rPr>
        <w:t xml:space="preserve"> </w:t>
      </w:r>
      <w:r w:rsidRPr="003F7DC9">
        <w:rPr>
          <w:color w:val="0B0B0B"/>
          <w:sz w:val="21"/>
        </w:rPr>
        <w:t>di</w:t>
      </w:r>
      <w:r w:rsidRPr="003F7DC9">
        <w:rPr>
          <w:color w:val="0B0B0B"/>
          <w:spacing w:val="-13"/>
          <w:sz w:val="21"/>
        </w:rPr>
        <w:t xml:space="preserve"> </w:t>
      </w:r>
      <w:r w:rsidRPr="003F7DC9">
        <w:rPr>
          <w:color w:val="0B0B0B"/>
          <w:sz w:val="21"/>
        </w:rPr>
        <w:t>2-3</w:t>
      </w:r>
      <w:r w:rsidRPr="003F7DC9">
        <w:rPr>
          <w:color w:val="0B0B0B"/>
          <w:spacing w:val="-14"/>
          <w:sz w:val="21"/>
        </w:rPr>
        <w:t xml:space="preserve"> </w:t>
      </w:r>
      <w:r w:rsidRPr="003F7DC9">
        <w:rPr>
          <w:color w:val="0B0B0B"/>
          <w:sz w:val="21"/>
        </w:rPr>
        <w:t>gg.</w:t>
      </w:r>
      <w:r w:rsidRPr="003F7DC9">
        <w:rPr>
          <w:color w:val="0B0B0B"/>
          <w:spacing w:val="-13"/>
          <w:sz w:val="21"/>
        </w:rPr>
        <w:t xml:space="preserve"> </w:t>
      </w:r>
      <w:r w:rsidRPr="003F7DC9">
        <w:rPr>
          <w:color w:val="0B0B0B"/>
          <w:sz w:val="21"/>
        </w:rPr>
        <w:t>Il</w:t>
      </w:r>
      <w:r w:rsidRPr="003F7DC9">
        <w:rPr>
          <w:color w:val="0B0B0B"/>
          <w:spacing w:val="-13"/>
          <w:sz w:val="21"/>
        </w:rPr>
        <w:t xml:space="preserve"> </w:t>
      </w:r>
      <w:r w:rsidRPr="003F7DC9">
        <w:rPr>
          <w:color w:val="0B0B0B"/>
          <w:sz w:val="21"/>
        </w:rPr>
        <w:t>soggetto</w:t>
      </w:r>
      <w:r w:rsidRPr="003F7DC9">
        <w:rPr>
          <w:color w:val="0B0B0B"/>
          <w:spacing w:val="-12"/>
          <w:sz w:val="21"/>
        </w:rPr>
        <w:t xml:space="preserve"> </w:t>
      </w:r>
      <w:r w:rsidRPr="003F7DC9">
        <w:rPr>
          <w:color w:val="0B0B0B"/>
          <w:sz w:val="21"/>
        </w:rPr>
        <w:t>deve</w:t>
      </w:r>
      <w:r w:rsidRPr="003F7DC9">
        <w:rPr>
          <w:color w:val="0B0B0B"/>
          <w:spacing w:val="-11"/>
          <w:sz w:val="21"/>
        </w:rPr>
        <w:t xml:space="preserve"> </w:t>
      </w:r>
      <w:r w:rsidRPr="003F7DC9">
        <w:rPr>
          <w:color w:val="0B0B0B"/>
          <w:sz w:val="21"/>
        </w:rPr>
        <w:t>comunque restare a casa fino a guarigione clinica e a conferma negativa del secondo</w:t>
      </w:r>
      <w:r w:rsidRPr="003F7DC9">
        <w:rPr>
          <w:color w:val="0B0B0B"/>
          <w:spacing w:val="-4"/>
          <w:sz w:val="21"/>
        </w:rPr>
        <w:t xml:space="preserve"> </w:t>
      </w:r>
      <w:r w:rsidRPr="003F7DC9">
        <w:rPr>
          <w:color w:val="0B0B0B"/>
          <w:sz w:val="21"/>
        </w:rPr>
        <w:t>test.</w:t>
      </w:r>
    </w:p>
    <w:p w14:paraId="0DDCD94F" w14:textId="77777777" w:rsidR="004C1BFC" w:rsidRPr="003F7DC9" w:rsidRDefault="00D9217B" w:rsidP="00356158">
      <w:pPr>
        <w:pStyle w:val="Paragrafoelenco"/>
        <w:numPr>
          <w:ilvl w:val="3"/>
          <w:numId w:val="12"/>
        </w:numPr>
        <w:tabs>
          <w:tab w:val="left" w:pos="782"/>
        </w:tabs>
        <w:spacing w:before="117" w:line="259" w:lineRule="auto"/>
        <w:ind w:left="709" w:right="192" w:firstLine="0"/>
        <w:rPr>
          <w:color w:val="0B0B0B"/>
          <w:sz w:val="21"/>
        </w:rPr>
      </w:pPr>
      <w:r w:rsidRPr="003F7DC9">
        <w:rPr>
          <w:color w:val="0B0B0B"/>
          <w:sz w:val="21"/>
        </w:rPr>
        <w:t>In caso di diagnosi di patologia diversa da COVID-19 (tampone negativo), il soggetto rimarrà a casa fino a guarigione clinica seguendo le indicazioni del PLS/MMG che redigerà una attestazione che il bambino/studente può rientrare scuola poiché è stato seguito il percorso diagnostico-terapeutico e di prevenzione per COVID-19 di cui sopra e come disposto da documenti nazionali e</w:t>
      </w:r>
      <w:r w:rsidRPr="003F7DC9">
        <w:rPr>
          <w:color w:val="0B0B0B"/>
          <w:spacing w:val="-19"/>
          <w:sz w:val="21"/>
        </w:rPr>
        <w:t xml:space="preserve"> </w:t>
      </w:r>
      <w:r w:rsidRPr="003F7DC9">
        <w:rPr>
          <w:color w:val="0B0B0B"/>
          <w:sz w:val="21"/>
        </w:rPr>
        <w:t>regionali.</w:t>
      </w:r>
    </w:p>
    <w:p w14:paraId="6C895BCD" w14:textId="77777777" w:rsidR="004C1BFC" w:rsidRPr="003F7DC9" w:rsidRDefault="004C1BFC" w:rsidP="00356158">
      <w:pPr>
        <w:pStyle w:val="Corpotesto"/>
        <w:spacing w:before="2"/>
        <w:ind w:left="709"/>
        <w:rPr>
          <w:sz w:val="30"/>
        </w:rPr>
      </w:pPr>
    </w:p>
    <w:p w14:paraId="6C93B8D6" w14:textId="77777777" w:rsidR="004C1BFC" w:rsidRPr="003F7DC9" w:rsidRDefault="00D9217B" w:rsidP="00356158">
      <w:pPr>
        <w:pStyle w:val="Paragrafoelenco"/>
        <w:numPr>
          <w:ilvl w:val="2"/>
          <w:numId w:val="12"/>
        </w:numPr>
        <w:tabs>
          <w:tab w:val="left" w:pos="782"/>
        </w:tabs>
        <w:spacing w:line="264" w:lineRule="exact"/>
        <w:ind w:left="709" w:firstLine="0"/>
        <w:rPr>
          <w:b/>
          <w:sz w:val="23"/>
        </w:rPr>
      </w:pPr>
      <w:r w:rsidRPr="003F7DC9">
        <w:rPr>
          <w:b/>
          <w:color w:val="313131"/>
          <w:sz w:val="23"/>
        </w:rPr>
        <w:t>Nel caso in cui un alunno presenti un aumento della temperatura</w:t>
      </w:r>
      <w:r w:rsidRPr="003F7DC9">
        <w:rPr>
          <w:b/>
          <w:color w:val="313131"/>
          <w:spacing w:val="-25"/>
          <w:sz w:val="23"/>
        </w:rPr>
        <w:t xml:space="preserve"> </w:t>
      </w:r>
      <w:r w:rsidRPr="003F7DC9">
        <w:rPr>
          <w:b/>
          <w:color w:val="313131"/>
          <w:sz w:val="23"/>
        </w:rPr>
        <w:t>corporea</w:t>
      </w:r>
    </w:p>
    <w:p w14:paraId="7A26E333" w14:textId="77777777" w:rsidR="004C1BFC" w:rsidRPr="003F7DC9" w:rsidRDefault="00D9217B" w:rsidP="00356158">
      <w:pPr>
        <w:ind w:left="709" w:right="727"/>
        <w:rPr>
          <w:b/>
          <w:sz w:val="23"/>
        </w:rPr>
      </w:pPr>
      <w:r w:rsidRPr="003F7DC9">
        <w:rPr>
          <w:b/>
          <w:color w:val="313131"/>
          <w:sz w:val="23"/>
        </w:rPr>
        <w:t>al di sopra di 37,5°C o un sintomo compatibile con COVID-19, presso il proprio domicilio</w:t>
      </w:r>
    </w:p>
    <w:p w14:paraId="40E7064D" w14:textId="77777777" w:rsidR="004C1BFC" w:rsidRPr="003F7DC9" w:rsidRDefault="00D9217B" w:rsidP="00356158">
      <w:pPr>
        <w:pStyle w:val="Paragrafoelenco"/>
        <w:numPr>
          <w:ilvl w:val="3"/>
          <w:numId w:val="12"/>
        </w:numPr>
        <w:tabs>
          <w:tab w:val="left" w:pos="782"/>
        </w:tabs>
        <w:spacing w:before="116"/>
        <w:ind w:left="709" w:firstLine="0"/>
        <w:jc w:val="left"/>
        <w:rPr>
          <w:color w:val="0B0B0B"/>
          <w:sz w:val="21"/>
        </w:rPr>
      </w:pPr>
      <w:r w:rsidRPr="003F7DC9">
        <w:rPr>
          <w:color w:val="0B0B0B"/>
          <w:sz w:val="21"/>
        </w:rPr>
        <w:t>L’alunno deve restare a</w:t>
      </w:r>
      <w:r w:rsidRPr="003F7DC9">
        <w:rPr>
          <w:color w:val="0B0B0B"/>
          <w:spacing w:val="1"/>
          <w:sz w:val="21"/>
        </w:rPr>
        <w:t xml:space="preserve"> </w:t>
      </w:r>
      <w:r w:rsidRPr="003F7DC9">
        <w:rPr>
          <w:color w:val="0B0B0B"/>
          <w:sz w:val="21"/>
        </w:rPr>
        <w:t>casa.</w:t>
      </w:r>
    </w:p>
    <w:p w14:paraId="79E98BAA"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I genitori devono informare il PLS/MMG.</w:t>
      </w:r>
    </w:p>
    <w:p w14:paraId="0F9FF4D8"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I genitori dello studente devono comunicare l’assenza scolastica per motivi di</w:t>
      </w:r>
      <w:r w:rsidRPr="003F7DC9">
        <w:rPr>
          <w:color w:val="0B0B0B"/>
          <w:spacing w:val="-8"/>
          <w:sz w:val="21"/>
        </w:rPr>
        <w:t xml:space="preserve"> </w:t>
      </w:r>
      <w:r w:rsidRPr="003F7DC9">
        <w:rPr>
          <w:color w:val="0B0B0B"/>
          <w:sz w:val="21"/>
        </w:rPr>
        <w:t>salute.</w:t>
      </w:r>
    </w:p>
    <w:p w14:paraId="0680AE28" w14:textId="77777777" w:rsidR="004C1BFC" w:rsidRPr="003F7DC9" w:rsidRDefault="00D9217B" w:rsidP="00356158">
      <w:pPr>
        <w:pStyle w:val="Paragrafoelenco"/>
        <w:numPr>
          <w:ilvl w:val="3"/>
          <w:numId w:val="12"/>
        </w:numPr>
        <w:tabs>
          <w:tab w:val="left" w:pos="782"/>
        </w:tabs>
        <w:spacing w:before="135" w:line="259" w:lineRule="auto"/>
        <w:ind w:left="709" w:right="192" w:firstLine="0"/>
        <w:rPr>
          <w:color w:val="0B0B0B"/>
          <w:sz w:val="21"/>
        </w:rPr>
      </w:pPr>
      <w:r w:rsidRPr="003F7DC9">
        <w:rPr>
          <w:color w:val="0B0B0B"/>
          <w:sz w:val="21"/>
        </w:rPr>
        <w:t>Il PLS/MMG, in caso di sospetto COVID-19, richiede tempestivamente il test diagnostico e lo comunica al</w:t>
      </w:r>
      <w:r w:rsidRPr="003F7DC9">
        <w:rPr>
          <w:color w:val="0B0B0B"/>
          <w:spacing w:val="1"/>
          <w:sz w:val="21"/>
        </w:rPr>
        <w:t xml:space="preserve"> </w:t>
      </w:r>
      <w:r w:rsidRPr="003F7DC9">
        <w:rPr>
          <w:color w:val="0B0B0B"/>
          <w:sz w:val="21"/>
        </w:rPr>
        <w:t>DdP.</w:t>
      </w:r>
    </w:p>
    <w:p w14:paraId="11A5E40A" w14:textId="77777777" w:rsidR="004C1BFC" w:rsidRPr="003F7DC9" w:rsidRDefault="00D9217B" w:rsidP="00356158">
      <w:pPr>
        <w:pStyle w:val="Paragrafoelenco"/>
        <w:numPr>
          <w:ilvl w:val="3"/>
          <w:numId w:val="12"/>
        </w:numPr>
        <w:tabs>
          <w:tab w:val="left" w:pos="782"/>
        </w:tabs>
        <w:spacing w:before="117"/>
        <w:ind w:left="709" w:firstLine="0"/>
        <w:jc w:val="left"/>
        <w:rPr>
          <w:color w:val="0B0B0B"/>
          <w:sz w:val="21"/>
        </w:rPr>
      </w:pPr>
      <w:r w:rsidRPr="003F7DC9">
        <w:rPr>
          <w:color w:val="0B0B0B"/>
          <w:sz w:val="21"/>
        </w:rPr>
        <w:t>Il DdP provvede all’esecuzione del test diagnostico.</w:t>
      </w:r>
    </w:p>
    <w:p w14:paraId="242A0D41" w14:textId="77777777" w:rsidR="004C1BFC" w:rsidRPr="003F7DC9" w:rsidRDefault="00D9217B" w:rsidP="00356158">
      <w:pPr>
        <w:pStyle w:val="Paragrafoelenco"/>
        <w:numPr>
          <w:ilvl w:val="3"/>
          <w:numId w:val="12"/>
        </w:numPr>
        <w:tabs>
          <w:tab w:val="left" w:pos="783"/>
        </w:tabs>
        <w:spacing w:before="135"/>
        <w:ind w:left="709" w:firstLine="0"/>
        <w:jc w:val="left"/>
        <w:rPr>
          <w:color w:val="0B0B0B"/>
          <w:sz w:val="21"/>
        </w:rPr>
      </w:pPr>
      <w:r w:rsidRPr="003F7DC9">
        <w:rPr>
          <w:color w:val="0B0B0B"/>
          <w:sz w:val="21"/>
        </w:rPr>
        <w:t>Il DdP si attiva per l’approfondimento dell’indagine epidemiologica e le procedure</w:t>
      </w:r>
      <w:r w:rsidRPr="003F7DC9">
        <w:rPr>
          <w:color w:val="0B0B0B"/>
          <w:spacing w:val="5"/>
          <w:sz w:val="21"/>
        </w:rPr>
        <w:t xml:space="preserve"> </w:t>
      </w:r>
      <w:r w:rsidRPr="003F7DC9">
        <w:rPr>
          <w:color w:val="0B0B0B"/>
          <w:sz w:val="21"/>
        </w:rPr>
        <w:t>conseguenti.</w:t>
      </w:r>
    </w:p>
    <w:p w14:paraId="7C4B443C" w14:textId="77777777" w:rsidR="004C1BFC" w:rsidRPr="003F7DC9" w:rsidRDefault="00D9217B" w:rsidP="00356158">
      <w:pPr>
        <w:pStyle w:val="Paragrafoelenco"/>
        <w:numPr>
          <w:ilvl w:val="3"/>
          <w:numId w:val="12"/>
        </w:numPr>
        <w:tabs>
          <w:tab w:val="left" w:pos="783"/>
        </w:tabs>
        <w:spacing w:before="135"/>
        <w:ind w:left="709" w:firstLine="0"/>
        <w:jc w:val="left"/>
        <w:rPr>
          <w:color w:val="0B0B0B"/>
          <w:sz w:val="21"/>
        </w:rPr>
      </w:pPr>
      <w:r w:rsidRPr="003F7DC9">
        <w:rPr>
          <w:color w:val="0B0B0B"/>
          <w:sz w:val="21"/>
        </w:rPr>
        <w:t>Il DdP provvede ad eseguire il test diagnostico e si procede come indicato al paragrafo</w:t>
      </w:r>
      <w:r w:rsidRPr="003F7DC9">
        <w:rPr>
          <w:color w:val="0B0B0B"/>
          <w:spacing w:val="-15"/>
          <w:sz w:val="21"/>
        </w:rPr>
        <w:t xml:space="preserve"> </w:t>
      </w:r>
      <w:r w:rsidRPr="003F7DC9">
        <w:rPr>
          <w:color w:val="0B0B0B"/>
          <w:sz w:val="21"/>
        </w:rPr>
        <w:t>2.1.1.</w:t>
      </w:r>
    </w:p>
    <w:p w14:paraId="6E85B8E4" w14:textId="77777777" w:rsidR="004C1BFC" w:rsidRPr="003F7DC9" w:rsidRDefault="004C1BFC" w:rsidP="00356158">
      <w:pPr>
        <w:pStyle w:val="Corpotesto"/>
        <w:spacing w:before="7"/>
        <w:ind w:left="709"/>
        <w:rPr>
          <w:sz w:val="31"/>
        </w:rPr>
      </w:pPr>
    </w:p>
    <w:p w14:paraId="1B12EFDA" w14:textId="77777777" w:rsidR="004C1BFC" w:rsidRPr="003F7DC9" w:rsidRDefault="00D9217B" w:rsidP="00356158">
      <w:pPr>
        <w:pStyle w:val="Paragrafoelenco"/>
        <w:numPr>
          <w:ilvl w:val="2"/>
          <w:numId w:val="12"/>
        </w:numPr>
        <w:tabs>
          <w:tab w:val="left" w:pos="782"/>
        </w:tabs>
        <w:ind w:left="709" w:right="768" w:firstLine="0"/>
        <w:rPr>
          <w:b/>
          <w:sz w:val="23"/>
        </w:rPr>
      </w:pPr>
      <w:r w:rsidRPr="003F7DC9">
        <w:rPr>
          <w:b/>
          <w:color w:val="313131"/>
          <w:sz w:val="23"/>
        </w:rPr>
        <w:t>Nel</w:t>
      </w:r>
      <w:r w:rsidRPr="003F7DC9">
        <w:rPr>
          <w:b/>
          <w:color w:val="313131"/>
          <w:spacing w:val="-4"/>
          <w:sz w:val="23"/>
        </w:rPr>
        <w:t xml:space="preserve"> </w:t>
      </w:r>
      <w:r w:rsidRPr="003F7DC9">
        <w:rPr>
          <w:b/>
          <w:color w:val="313131"/>
          <w:sz w:val="23"/>
        </w:rPr>
        <w:t>caso</w:t>
      </w:r>
      <w:r w:rsidRPr="003F7DC9">
        <w:rPr>
          <w:b/>
          <w:color w:val="313131"/>
          <w:spacing w:val="-11"/>
          <w:sz w:val="23"/>
        </w:rPr>
        <w:t xml:space="preserve"> </w:t>
      </w:r>
      <w:r w:rsidRPr="003F7DC9">
        <w:rPr>
          <w:b/>
          <w:color w:val="313131"/>
          <w:sz w:val="23"/>
        </w:rPr>
        <w:t>in</w:t>
      </w:r>
      <w:r w:rsidRPr="003F7DC9">
        <w:rPr>
          <w:b/>
          <w:color w:val="313131"/>
          <w:spacing w:val="-4"/>
          <w:sz w:val="23"/>
        </w:rPr>
        <w:t xml:space="preserve"> </w:t>
      </w:r>
      <w:r w:rsidRPr="003F7DC9">
        <w:rPr>
          <w:b/>
          <w:color w:val="313131"/>
          <w:sz w:val="23"/>
        </w:rPr>
        <w:t>cui</w:t>
      </w:r>
      <w:r w:rsidRPr="003F7DC9">
        <w:rPr>
          <w:b/>
          <w:color w:val="313131"/>
          <w:spacing w:val="-3"/>
          <w:sz w:val="23"/>
        </w:rPr>
        <w:t xml:space="preserve"> </w:t>
      </w:r>
      <w:r w:rsidRPr="003F7DC9">
        <w:rPr>
          <w:b/>
          <w:color w:val="313131"/>
          <w:sz w:val="23"/>
        </w:rPr>
        <w:t>un</w:t>
      </w:r>
      <w:r w:rsidRPr="003F7DC9">
        <w:rPr>
          <w:b/>
          <w:color w:val="313131"/>
          <w:spacing w:val="-4"/>
          <w:sz w:val="23"/>
        </w:rPr>
        <w:t xml:space="preserve"> </w:t>
      </w:r>
      <w:r w:rsidRPr="003F7DC9">
        <w:rPr>
          <w:b/>
          <w:color w:val="313131"/>
          <w:sz w:val="23"/>
        </w:rPr>
        <w:t>operatore</w:t>
      </w:r>
      <w:r w:rsidRPr="003F7DC9">
        <w:rPr>
          <w:b/>
          <w:color w:val="313131"/>
          <w:spacing w:val="-3"/>
          <w:sz w:val="23"/>
        </w:rPr>
        <w:t xml:space="preserve"> </w:t>
      </w:r>
      <w:r w:rsidRPr="003F7DC9">
        <w:rPr>
          <w:b/>
          <w:color w:val="313131"/>
          <w:sz w:val="23"/>
        </w:rPr>
        <w:t>scolastico</w:t>
      </w:r>
      <w:r w:rsidRPr="003F7DC9">
        <w:rPr>
          <w:b/>
          <w:color w:val="313131"/>
          <w:spacing w:val="-4"/>
          <w:sz w:val="23"/>
        </w:rPr>
        <w:t xml:space="preserve"> </w:t>
      </w:r>
      <w:r w:rsidRPr="003F7DC9">
        <w:rPr>
          <w:b/>
          <w:color w:val="313131"/>
          <w:sz w:val="23"/>
        </w:rPr>
        <w:t>presenti</w:t>
      </w:r>
      <w:r w:rsidRPr="003F7DC9">
        <w:rPr>
          <w:b/>
          <w:color w:val="313131"/>
          <w:spacing w:val="-4"/>
          <w:sz w:val="23"/>
        </w:rPr>
        <w:t xml:space="preserve"> </w:t>
      </w:r>
      <w:r w:rsidRPr="003F7DC9">
        <w:rPr>
          <w:b/>
          <w:color w:val="313131"/>
          <w:sz w:val="23"/>
        </w:rPr>
        <w:t>un</w:t>
      </w:r>
      <w:r w:rsidRPr="003F7DC9">
        <w:rPr>
          <w:b/>
          <w:color w:val="313131"/>
          <w:spacing w:val="-3"/>
          <w:sz w:val="23"/>
        </w:rPr>
        <w:t xml:space="preserve"> </w:t>
      </w:r>
      <w:r w:rsidRPr="003F7DC9">
        <w:rPr>
          <w:b/>
          <w:color w:val="313131"/>
          <w:sz w:val="23"/>
        </w:rPr>
        <w:t>aumento</w:t>
      </w:r>
      <w:r w:rsidRPr="003F7DC9">
        <w:rPr>
          <w:b/>
          <w:color w:val="313131"/>
          <w:spacing w:val="-4"/>
          <w:sz w:val="23"/>
        </w:rPr>
        <w:t xml:space="preserve"> </w:t>
      </w:r>
      <w:r w:rsidRPr="003F7DC9">
        <w:rPr>
          <w:b/>
          <w:color w:val="313131"/>
          <w:sz w:val="23"/>
        </w:rPr>
        <w:t>della</w:t>
      </w:r>
      <w:r w:rsidRPr="003F7DC9">
        <w:rPr>
          <w:b/>
          <w:color w:val="313131"/>
          <w:spacing w:val="-3"/>
          <w:sz w:val="23"/>
        </w:rPr>
        <w:t xml:space="preserve"> </w:t>
      </w:r>
      <w:r w:rsidRPr="003F7DC9">
        <w:rPr>
          <w:b/>
          <w:color w:val="313131"/>
          <w:sz w:val="23"/>
        </w:rPr>
        <w:t>temperatura corporea al di sopra di 37,5°C o un sintomo compatibile con</w:t>
      </w:r>
      <w:r w:rsidRPr="003F7DC9">
        <w:rPr>
          <w:b/>
          <w:color w:val="313131"/>
          <w:spacing w:val="-20"/>
          <w:sz w:val="23"/>
        </w:rPr>
        <w:t xml:space="preserve"> </w:t>
      </w:r>
      <w:r w:rsidRPr="003F7DC9">
        <w:rPr>
          <w:b/>
          <w:color w:val="313131"/>
          <w:sz w:val="23"/>
        </w:rPr>
        <w:t>COVID-19,</w:t>
      </w:r>
    </w:p>
    <w:p w14:paraId="40883CC3" w14:textId="77777777" w:rsidR="004C1BFC" w:rsidRPr="003F7DC9" w:rsidRDefault="00D9217B" w:rsidP="00356158">
      <w:pPr>
        <w:ind w:left="709"/>
        <w:jc w:val="both"/>
        <w:rPr>
          <w:b/>
          <w:sz w:val="23"/>
        </w:rPr>
      </w:pPr>
      <w:r w:rsidRPr="003F7DC9">
        <w:rPr>
          <w:b/>
          <w:color w:val="313131"/>
          <w:sz w:val="23"/>
        </w:rPr>
        <w:t>in ambito scolastico</w:t>
      </w:r>
    </w:p>
    <w:p w14:paraId="458FD204" w14:textId="77777777" w:rsidR="004C1BFC" w:rsidRPr="003F7DC9" w:rsidRDefault="00D9217B" w:rsidP="00356158">
      <w:pPr>
        <w:pStyle w:val="Paragrafoelenco"/>
        <w:numPr>
          <w:ilvl w:val="3"/>
          <w:numId w:val="12"/>
        </w:numPr>
        <w:tabs>
          <w:tab w:val="left" w:pos="782"/>
        </w:tabs>
        <w:spacing w:before="117" w:line="259" w:lineRule="auto"/>
        <w:ind w:left="709" w:right="195" w:firstLine="0"/>
        <w:rPr>
          <w:color w:val="0B0B0B"/>
          <w:sz w:val="21"/>
        </w:rPr>
      </w:pPr>
      <w:r w:rsidRPr="003F7DC9">
        <w:rPr>
          <w:color w:val="0B0B0B"/>
          <w:sz w:val="21"/>
        </w:rPr>
        <w:t>Assicurarsi</w:t>
      </w:r>
      <w:r w:rsidRPr="003F7DC9">
        <w:rPr>
          <w:color w:val="0B0B0B"/>
          <w:spacing w:val="-8"/>
          <w:sz w:val="21"/>
        </w:rPr>
        <w:t xml:space="preserve"> </w:t>
      </w:r>
      <w:r w:rsidRPr="003F7DC9">
        <w:rPr>
          <w:color w:val="0B0B0B"/>
          <w:sz w:val="21"/>
        </w:rPr>
        <w:t>che</w:t>
      </w:r>
      <w:r w:rsidRPr="003F7DC9">
        <w:rPr>
          <w:color w:val="0B0B0B"/>
          <w:spacing w:val="-8"/>
          <w:sz w:val="21"/>
        </w:rPr>
        <w:t xml:space="preserve"> </w:t>
      </w:r>
      <w:r w:rsidRPr="003F7DC9">
        <w:rPr>
          <w:color w:val="0B0B0B"/>
          <w:sz w:val="21"/>
        </w:rPr>
        <w:t>l’operatore</w:t>
      </w:r>
      <w:r w:rsidRPr="003F7DC9">
        <w:rPr>
          <w:color w:val="0B0B0B"/>
          <w:spacing w:val="-8"/>
          <w:sz w:val="21"/>
        </w:rPr>
        <w:t xml:space="preserve"> </w:t>
      </w:r>
      <w:r w:rsidRPr="003F7DC9">
        <w:rPr>
          <w:color w:val="0B0B0B"/>
          <w:sz w:val="21"/>
        </w:rPr>
        <w:t>scolastico</w:t>
      </w:r>
      <w:r w:rsidRPr="003F7DC9">
        <w:rPr>
          <w:color w:val="0B0B0B"/>
          <w:spacing w:val="-8"/>
          <w:sz w:val="21"/>
        </w:rPr>
        <w:t xml:space="preserve"> </w:t>
      </w:r>
      <w:r w:rsidRPr="003F7DC9">
        <w:rPr>
          <w:color w:val="0B0B0B"/>
          <w:sz w:val="21"/>
        </w:rPr>
        <w:t>indossi,</w:t>
      </w:r>
      <w:r w:rsidRPr="003F7DC9">
        <w:rPr>
          <w:color w:val="0B0B0B"/>
          <w:spacing w:val="-8"/>
          <w:sz w:val="21"/>
        </w:rPr>
        <w:t xml:space="preserve"> </w:t>
      </w:r>
      <w:r w:rsidRPr="003F7DC9">
        <w:rPr>
          <w:color w:val="0B0B0B"/>
          <w:sz w:val="21"/>
        </w:rPr>
        <w:t>come</w:t>
      </w:r>
      <w:r w:rsidRPr="003F7DC9">
        <w:rPr>
          <w:color w:val="0B0B0B"/>
          <w:spacing w:val="-8"/>
          <w:sz w:val="21"/>
        </w:rPr>
        <w:t xml:space="preserve"> </w:t>
      </w:r>
      <w:r w:rsidRPr="003F7DC9">
        <w:rPr>
          <w:color w:val="0B0B0B"/>
          <w:sz w:val="21"/>
        </w:rPr>
        <w:t>già</w:t>
      </w:r>
      <w:r w:rsidRPr="003F7DC9">
        <w:rPr>
          <w:color w:val="0B0B0B"/>
          <w:spacing w:val="-8"/>
          <w:sz w:val="21"/>
        </w:rPr>
        <w:t xml:space="preserve"> </w:t>
      </w:r>
      <w:r w:rsidRPr="003F7DC9">
        <w:rPr>
          <w:color w:val="0B0B0B"/>
          <w:sz w:val="21"/>
        </w:rPr>
        <w:t>previsto,</w:t>
      </w:r>
      <w:r w:rsidRPr="003F7DC9">
        <w:rPr>
          <w:color w:val="0B0B0B"/>
          <w:spacing w:val="-8"/>
          <w:sz w:val="21"/>
        </w:rPr>
        <w:t xml:space="preserve"> </w:t>
      </w:r>
      <w:r w:rsidRPr="003F7DC9">
        <w:rPr>
          <w:color w:val="0B0B0B"/>
          <w:sz w:val="21"/>
        </w:rPr>
        <w:t>una</w:t>
      </w:r>
      <w:r w:rsidRPr="003F7DC9">
        <w:rPr>
          <w:color w:val="0B0B0B"/>
          <w:spacing w:val="-8"/>
          <w:sz w:val="21"/>
        </w:rPr>
        <w:t xml:space="preserve"> </w:t>
      </w:r>
      <w:r w:rsidRPr="003F7DC9">
        <w:rPr>
          <w:color w:val="0B0B0B"/>
          <w:sz w:val="21"/>
        </w:rPr>
        <w:t>mascherina</w:t>
      </w:r>
      <w:r w:rsidRPr="003F7DC9">
        <w:rPr>
          <w:color w:val="0B0B0B"/>
          <w:spacing w:val="-8"/>
          <w:sz w:val="21"/>
        </w:rPr>
        <w:t xml:space="preserve"> </w:t>
      </w:r>
      <w:r w:rsidRPr="003F7DC9">
        <w:rPr>
          <w:color w:val="0B0B0B"/>
          <w:sz w:val="21"/>
        </w:rPr>
        <w:t>chirurgica;</w:t>
      </w:r>
      <w:r w:rsidRPr="003F7DC9">
        <w:rPr>
          <w:color w:val="0B0B0B"/>
          <w:spacing w:val="-8"/>
          <w:sz w:val="21"/>
        </w:rPr>
        <w:t xml:space="preserve"> </w:t>
      </w:r>
      <w:r w:rsidRPr="003F7DC9">
        <w:rPr>
          <w:color w:val="0B0B0B"/>
          <w:sz w:val="21"/>
        </w:rPr>
        <w:t>invitare e ad allontanarsi dalla struttura, rientrando al proprio domicilio e contattando il proprio MMG per la valutazione clinica necessaria. Il Medico curante valuterà l’eventuale prescrizione del test diagnostico.</w:t>
      </w:r>
    </w:p>
    <w:p w14:paraId="3978C0BD" w14:textId="77777777" w:rsidR="004C1BFC" w:rsidRPr="003F7DC9" w:rsidRDefault="00D9217B" w:rsidP="00356158">
      <w:pPr>
        <w:pStyle w:val="Paragrafoelenco"/>
        <w:numPr>
          <w:ilvl w:val="3"/>
          <w:numId w:val="12"/>
        </w:numPr>
        <w:tabs>
          <w:tab w:val="left" w:pos="782"/>
        </w:tabs>
        <w:spacing w:before="118" w:line="259" w:lineRule="auto"/>
        <w:ind w:left="709" w:right="193" w:firstLine="0"/>
        <w:rPr>
          <w:color w:val="0B0B0B"/>
          <w:sz w:val="21"/>
        </w:rPr>
      </w:pPr>
      <w:r w:rsidRPr="003F7DC9">
        <w:rPr>
          <w:color w:val="0B0B0B"/>
          <w:sz w:val="21"/>
        </w:rPr>
        <w:t>Il</w:t>
      </w:r>
      <w:r w:rsidRPr="003F7DC9">
        <w:rPr>
          <w:color w:val="0B0B0B"/>
          <w:spacing w:val="-4"/>
          <w:sz w:val="21"/>
        </w:rPr>
        <w:t xml:space="preserve"> </w:t>
      </w:r>
      <w:r w:rsidRPr="003F7DC9">
        <w:rPr>
          <w:color w:val="0B0B0B"/>
          <w:sz w:val="21"/>
        </w:rPr>
        <w:t>MMG,</w:t>
      </w:r>
      <w:r w:rsidRPr="003F7DC9">
        <w:rPr>
          <w:color w:val="0B0B0B"/>
          <w:spacing w:val="-3"/>
          <w:sz w:val="21"/>
        </w:rPr>
        <w:t xml:space="preserve"> </w:t>
      </w:r>
      <w:r w:rsidRPr="003F7DC9">
        <w:rPr>
          <w:color w:val="0B0B0B"/>
          <w:sz w:val="21"/>
        </w:rPr>
        <w:t>in</w:t>
      </w:r>
      <w:r w:rsidRPr="003F7DC9">
        <w:rPr>
          <w:color w:val="0B0B0B"/>
          <w:spacing w:val="-3"/>
          <w:sz w:val="21"/>
        </w:rPr>
        <w:t xml:space="preserve"> </w:t>
      </w:r>
      <w:r w:rsidRPr="003F7DC9">
        <w:rPr>
          <w:color w:val="0B0B0B"/>
          <w:sz w:val="21"/>
        </w:rPr>
        <w:t>caso</w:t>
      </w:r>
      <w:r w:rsidRPr="003F7DC9">
        <w:rPr>
          <w:color w:val="0B0B0B"/>
          <w:spacing w:val="-3"/>
          <w:sz w:val="21"/>
        </w:rPr>
        <w:t xml:space="preserve"> </w:t>
      </w:r>
      <w:r w:rsidRPr="003F7DC9">
        <w:rPr>
          <w:color w:val="0B0B0B"/>
          <w:sz w:val="21"/>
        </w:rPr>
        <w:t>di</w:t>
      </w:r>
      <w:r w:rsidRPr="003F7DC9">
        <w:rPr>
          <w:color w:val="0B0B0B"/>
          <w:spacing w:val="-3"/>
          <w:sz w:val="21"/>
        </w:rPr>
        <w:t xml:space="preserve"> </w:t>
      </w:r>
      <w:r w:rsidRPr="003F7DC9">
        <w:rPr>
          <w:color w:val="0B0B0B"/>
          <w:sz w:val="21"/>
        </w:rPr>
        <w:t>sospetto</w:t>
      </w:r>
      <w:r w:rsidRPr="003F7DC9">
        <w:rPr>
          <w:color w:val="0B0B0B"/>
          <w:spacing w:val="-2"/>
          <w:sz w:val="21"/>
        </w:rPr>
        <w:t xml:space="preserve"> </w:t>
      </w:r>
      <w:r w:rsidRPr="003F7DC9">
        <w:rPr>
          <w:color w:val="0B0B0B"/>
          <w:sz w:val="21"/>
        </w:rPr>
        <w:t>COVID-19,</w:t>
      </w:r>
      <w:r w:rsidRPr="003F7DC9">
        <w:rPr>
          <w:color w:val="0B0B0B"/>
          <w:spacing w:val="-3"/>
          <w:sz w:val="21"/>
        </w:rPr>
        <w:t xml:space="preserve"> </w:t>
      </w:r>
      <w:r w:rsidRPr="003F7DC9">
        <w:rPr>
          <w:color w:val="0B0B0B"/>
          <w:sz w:val="21"/>
        </w:rPr>
        <w:t>richiede</w:t>
      </w:r>
      <w:r w:rsidRPr="003F7DC9">
        <w:rPr>
          <w:color w:val="0B0B0B"/>
          <w:spacing w:val="-3"/>
          <w:sz w:val="21"/>
        </w:rPr>
        <w:t xml:space="preserve"> </w:t>
      </w:r>
      <w:r w:rsidRPr="003F7DC9">
        <w:rPr>
          <w:color w:val="0B0B0B"/>
          <w:sz w:val="21"/>
        </w:rPr>
        <w:t>tempestivamente</w:t>
      </w:r>
      <w:r w:rsidRPr="003F7DC9">
        <w:rPr>
          <w:color w:val="0B0B0B"/>
          <w:spacing w:val="-4"/>
          <w:sz w:val="21"/>
        </w:rPr>
        <w:t xml:space="preserve"> </w:t>
      </w:r>
      <w:r w:rsidRPr="003F7DC9">
        <w:rPr>
          <w:color w:val="0B0B0B"/>
          <w:sz w:val="21"/>
        </w:rPr>
        <w:t>il</w:t>
      </w:r>
      <w:r w:rsidRPr="003F7DC9">
        <w:rPr>
          <w:color w:val="0B0B0B"/>
          <w:spacing w:val="-4"/>
          <w:sz w:val="21"/>
        </w:rPr>
        <w:t xml:space="preserve"> </w:t>
      </w:r>
      <w:r w:rsidRPr="003F7DC9">
        <w:rPr>
          <w:color w:val="0B0B0B"/>
          <w:sz w:val="21"/>
        </w:rPr>
        <w:t>test</w:t>
      </w:r>
      <w:r w:rsidRPr="003F7DC9">
        <w:rPr>
          <w:color w:val="0B0B0B"/>
          <w:spacing w:val="-4"/>
          <w:sz w:val="21"/>
        </w:rPr>
        <w:t xml:space="preserve"> </w:t>
      </w:r>
      <w:r w:rsidRPr="003F7DC9">
        <w:rPr>
          <w:color w:val="0B0B0B"/>
          <w:sz w:val="21"/>
        </w:rPr>
        <w:t>diagnostico</w:t>
      </w:r>
      <w:r w:rsidRPr="003F7DC9">
        <w:rPr>
          <w:color w:val="0B0B0B"/>
          <w:spacing w:val="-5"/>
          <w:sz w:val="21"/>
        </w:rPr>
        <w:t xml:space="preserve"> </w:t>
      </w:r>
      <w:r w:rsidRPr="003F7DC9">
        <w:rPr>
          <w:color w:val="0B0B0B"/>
          <w:sz w:val="21"/>
        </w:rPr>
        <w:t>e</w:t>
      </w:r>
      <w:r w:rsidRPr="003F7DC9">
        <w:rPr>
          <w:color w:val="0B0B0B"/>
          <w:spacing w:val="-4"/>
          <w:sz w:val="21"/>
        </w:rPr>
        <w:t xml:space="preserve"> </w:t>
      </w:r>
      <w:r w:rsidRPr="003F7DC9">
        <w:rPr>
          <w:color w:val="0B0B0B"/>
          <w:sz w:val="21"/>
        </w:rPr>
        <w:t>lo</w:t>
      </w:r>
      <w:r w:rsidRPr="003F7DC9">
        <w:rPr>
          <w:color w:val="0B0B0B"/>
          <w:spacing w:val="-3"/>
          <w:sz w:val="21"/>
        </w:rPr>
        <w:t xml:space="preserve"> </w:t>
      </w:r>
      <w:r w:rsidRPr="003F7DC9">
        <w:rPr>
          <w:color w:val="0B0B0B"/>
          <w:sz w:val="21"/>
        </w:rPr>
        <w:t>comunica</w:t>
      </w:r>
      <w:r w:rsidRPr="003F7DC9">
        <w:rPr>
          <w:color w:val="0B0B0B"/>
          <w:spacing w:val="-4"/>
          <w:sz w:val="21"/>
        </w:rPr>
        <w:t xml:space="preserve"> </w:t>
      </w:r>
      <w:r w:rsidRPr="003F7DC9">
        <w:rPr>
          <w:color w:val="0B0B0B"/>
          <w:sz w:val="21"/>
        </w:rPr>
        <w:t>al DdP.</w:t>
      </w:r>
    </w:p>
    <w:p w14:paraId="6886F1F7" w14:textId="77777777" w:rsidR="004C1BFC" w:rsidRPr="003F7DC9" w:rsidRDefault="00D9217B" w:rsidP="00356158">
      <w:pPr>
        <w:pStyle w:val="Paragrafoelenco"/>
        <w:numPr>
          <w:ilvl w:val="3"/>
          <w:numId w:val="12"/>
        </w:numPr>
        <w:tabs>
          <w:tab w:val="left" w:pos="782"/>
        </w:tabs>
        <w:spacing w:before="116"/>
        <w:ind w:left="709" w:firstLine="0"/>
        <w:jc w:val="left"/>
        <w:rPr>
          <w:color w:val="0B0B0B"/>
          <w:sz w:val="21"/>
        </w:rPr>
      </w:pPr>
      <w:r w:rsidRPr="003F7DC9">
        <w:rPr>
          <w:color w:val="0B0B0B"/>
          <w:sz w:val="21"/>
        </w:rPr>
        <w:t>Il DdP provvede all’esecuzione del test diagnostico.</w:t>
      </w:r>
    </w:p>
    <w:p w14:paraId="1BFD92BC"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Il DdP si attiva per l’approfondimento dell’indagine epidemiologica e le procedure</w:t>
      </w:r>
      <w:r w:rsidRPr="003F7DC9">
        <w:rPr>
          <w:color w:val="0B0B0B"/>
          <w:spacing w:val="6"/>
          <w:sz w:val="21"/>
        </w:rPr>
        <w:t xml:space="preserve"> </w:t>
      </w:r>
      <w:r w:rsidRPr="003F7DC9">
        <w:rPr>
          <w:color w:val="0B0B0B"/>
          <w:sz w:val="21"/>
        </w:rPr>
        <w:t>conseguenti.</w:t>
      </w:r>
    </w:p>
    <w:p w14:paraId="69F2EF64"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Il DdP provvede all’esecuzione del test diagnostico e si procede come indicato al paragrafo</w:t>
      </w:r>
      <w:r w:rsidRPr="003F7DC9">
        <w:rPr>
          <w:color w:val="0B0B0B"/>
          <w:spacing w:val="-21"/>
          <w:sz w:val="21"/>
        </w:rPr>
        <w:t xml:space="preserve"> </w:t>
      </w:r>
      <w:r w:rsidRPr="003F7DC9">
        <w:rPr>
          <w:color w:val="0B0B0B"/>
          <w:sz w:val="21"/>
        </w:rPr>
        <w:t>2.1.1.</w:t>
      </w:r>
    </w:p>
    <w:p w14:paraId="27D6B8E7" w14:textId="77777777" w:rsidR="004C1BFC" w:rsidRPr="003F7DC9" w:rsidRDefault="00D9217B" w:rsidP="00356158">
      <w:pPr>
        <w:pStyle w:val="Paragrafoelenco"/>
        <w:numPr>
          <w:ilvl w:val="3"/>
          <w:numId w:val="12"/>
        </w:numPr>
        <w:tabs>
          <w:tab w:val="left" w:pos="782"/>
        </w:tabs>
        <w:spacing w:before="135" w:line="259" w:lineRule="auto"/>
        <w:ind w:left="709" w:right="192" w:firstLine="0"/>
        <w:rPr>
          <w:color w:val="0B0B0B"/>
          <w:sz w:val="21"/>
        </w:rPr>
      </w:pPr>
      <w:r w:rsidRPr="003F7DC9">
        <w:rPr>
          <w:color w:val="0B0B0B"/>
          <w:sz w:val="21"/>
        </w:rPr>
        <w:t>In caso di diagnosi di patologia diversa da COVID-19, il MMG redigerà una attestazione che l’operatore può rientrare scuola poiché è stato seguito il percorso diagnostico-terapeutico e di prevenzione per COVID-19 di cui al punto precedente e come disposto da documenti nazionali e regionali.</w:t>
      </w:r>
    </w:p>
    <w:p w14:paraId="73804D22" w14:textId="77777777" w:rsidR="004C1BFC" w:rsidRPr="003F7DC9" w:rsidRDefault="00D9217B" w:rsidP="00356158">
      <w:pPr>
        <w:pStyle w:val="Paragrafoelenco"/>
        <w:numPr>
          <w:ilvl w:val="3"/>
          <w:numId w:val="12"/>
        </w:numPr>
        <w:tabs>
          <w:tab w:val="left" w:pos="782"/>
        </w:tabs>
        <w:spacing w:before="118"/>
        <w:ind w:left="709" w:firstLine="0"/>
        <w:rPr>
          <w:color w:val="0B0B0B"/>
          <w:sz w:val="21"/>
        </w:rPr>
      </w:pPr>
      <w:r w:rsidRPr="003F7DC9">
        <w:rPr>
          <w:color w:val="0B0B0B"/>
          <w:sz w:val="21"/>
        </w:rPr>
        <w:t>Si sottolinea che gli operatori scolastici hanno una priorità nell’esecuzione dei test</w:t>
      </w:r>
      <w:r w:rsidRPr="003F7DC9">
        <w:rPr>
          <w:color w:val="0B0B0B"/>
          <w:spacing w:val="-19"/>
          <w:sz w:val="21"/>
        </w:rPr>
        <w:t xml:space="preserve"> </w:t>
      </w:r>
      <w:r w:rsidRPr="003F7DC9">
        <w:rPr>
          <w:color w:val="0B0B0B"/>
          <w:sz w:val="21"/>
        </w:rPr>
        <w:t>diagnostici.</w:t>
      </w:r>
    </w:p>
    <w:p w14:paraId="1C1BFBAD" w14:textId="77777777" w:rsidR="004C1BFC" w:rsidRPr="003F7DC9" w:rsidRDefault="004C1BFC" w:rsidP="00356158">
      <w:pPr>
        <w:ind w:left="709"/>
        <w:jc w:val="both"/>
        <w:rPr>
          <w:sz w:val="21"/>
        </w:rPr>
        <w:sectPr w:rsidR="004C1BFC" w:rsidRPr="003F7DC9" w:rsidSect="00356158">
          <w:pgSz w:w="11900" w:h="16840"/>
          <w:pgMar w:top="1600" w:right="560" w:bottom="280" w:left="851" w:header="720" w:footer="720" w:gutter="0"/>
          <w:cols w:space="720"/>
        </w:sectPr>
      </w:pPr>
    </w:p>
    <w:p w14:paraId="7892EC18" w14:textId="77777777" w:rsidR="004C1BFC" w:rsidRPr="003F7DC9" w:rsidRDefault="004C1BFC" w:rsidP="00356158">
      <w:pPr>
        <w:pStyle w:val="Corpotesto"/>
        <w:spacing w:before="6"/>
        <w:ind w:left="709"/>
        <w:rPr>
          <w:sz w:val="19"/>
        </w:rPr>
      </w:pPr>
    </w:p>
    <w:p w14:paraId="3778432A" w14:textId="77777777" w:rsidR="004C1BFC" w:rsidRPr="003F7DC9" w:rsidRDefault="00D9217B" w:rsidP="00356158">
      <w:pPr>
        <w:pStyle w:val="Paragrafoelenco"/>
        <w:numPr>
          <w:ilvl w:val="2"/>
          <w:numId w:val="12"/>
        </w:numPr>
        <w:tabs>
          <w:tab w:val="left" w:pos="142"/>
        </w:tabs>
        <w:spacing w:before="100"/>
        <w:ind w:left="709" w:right="768" w:firstLine="0"/>
        <w:rPr>
          <w:b/>
          <w:sz w:val="23"/>
        </w:rPr>
      </w:pPr>
      <w:r w:rsidRPr="003F7DC9">
        <w:rPr>
          <w:b/>
          <w:color w:val="313131"/>
          <w:sz w:val="23"/>
        </w:rPr>
        <w:t>Nel</w:t>
      </w:r>
      <w:r w:rsidRPr="003F7DC9">
        <w:rPr>
          <w:b/>
          <w:color w:val="313131"/>
          <w:spacing w:val="-4"/>
          <w:sz w:val="23"/>
        </w:rPr>
        <w:t xml:space="preserve"> </w:t>
      </w:r>
      <w:r w:rsidRPr="003F7DC9">
        <w:rPr>
          <w:b/>
          <w:color w:val="313131"/>
          <w:sz w:val="23"/>
        </w:rPr>
        <w:t>caso</w:t>
      </w:r>
      <w:r w:rsidRPr="003F7DC9">
        <w:rPr>
          <w:b/>
          <w:color w:val="313131"/>
          <w:spacing w:val="-11"/>
          <w:sz w:val="23"/>
        </w:rPr>
        <w:t xml:space="preserve"> </w:t>
      </w:r>
      <w:r w:rsidRPr="003F7DC9">
        <w:rPr>
          <w:b/>
          <w:color w:val="313131"/>
          <w:sz w:val="23"/>
        </w:rPr>
        <w:t>in</w:t>
      </w:r>
      <w:r w:rsidRPr="003F7DC9">
        <w:rPr>
          <w:b/>
          <w:color w:val="313131"/>
          <w:spacing w:val="-4"/>
          <w:sz w:val="23"/>
        </w:rPr>
        <w:t xml:space="preserve"> </w:t>
      </w:r>
      <w:r w:rsidRPr="003F7DC9">
        <w:rPr>
          <w:b/>
          <w:color w:val="313131"/>
          <w:sz w:val="23"/>
        </w:rPr>
        <w:t>cui</w:t>
      </w:r>
      <w:r w:rsidRPr="003F7DC9">
        <w:rPr>
          <w:b/>
          <w:color w:val="313131"/>
          <w:spacing w:val="-3"/>
          <w:sz w:val="23"/>
        </w:rPr>
        <w:t xml:space="preserve"> </w:t>
      </w:r>
      <w:r w:rsidRPr="003F7DC9">
        <w:rPr>
          <w:b/>
          <w:color w:val="313131"/>
          <w:sz w:val="23"/>
        </w:rPr>
        <w:t>un</w:t>
      </w:r>
      <w:r w:rsidRPr="003F7DC9">
        <w:rPr>
          <w:b/>
          <w:color w:val="313131"/>
          <w:spacing w:val="-4"/>
          <w:sz w:val="23"/>
        </w:rPr>
        <w:t xml:space="preserve"> </w:t>
      </w:r>
      <w:r w:rsidRPr="003F7DC9">
        <w:rPr>
          <w:b/>
          <w:color w:val="313131"/>
          <w:sz w:val="23"/>
        </w:rPr>
        <w:t>operatore</w:t>
      </w:r>
      <w:r w:rsidRPr="003F7DC9">
        <w:rPr>
          <w:b/>
          <w:color w:val="313131"/>
          <w:spacing w:val="-3"/>
          <w:sz w:val="23"/>
        </w:rPr>
        <w:t xml:space="preserve"> </w:t>
      </w:r>
      <w:r w:rsidRPr="003F7DC9">
        <w:rPr>
          <w:b/>
          <w:color w:val="313131"/>
          <w:sz w:val="23"/>
        </w:rPr>
        <w:t>scolastico</w:t>
      </w:r>
      <w:r w:rsidRPr="003F7DC9">
        <w:rPr>
          <w:b/>
          <w:color w:val="313131"/>
          <w:spacing w:val="-4"/>
          <w:sz w:val="23"/>
        </w:rPr>
        <w:t xml:space="preserve"> </w:t>
      </w:r>
      <w:r w:rsidRPr="003F7DC9">
        <w:rPr>
          <w:b/>
          <w:color w:val="313131"/>
          <w:sz w:val="23"/>
        </w:rPr>
        <w:t>presenti</w:t>
      </w:r>
      <w:r w:rsidRPr="003F7DC9">
        <w:rPr>
          <w:b/>
          <w:color w:val="313131"/>
          <w:spacing w:val="-4"/>
          <w:sz w:val="23"/>
        </w:rPr>
        <w:t xml:space="preserve"> </w:t>
      </w:r>
      <w:r w:rsidRPr="003F7DC9">
        <w:rPr>
          <w:b/>
          <w:color w:val="313131"/>
          <w:sz w:val="23"/>
        </w:rPr>
        <w:t>un</w:t>
      </w:r>
      <w:r w:rsidRPr="003F7DC9">
        <w:rPr>
          <w:b/>
          <w:color w:val="313131"/>
          <w:spacing w:val="-3"/>
          <w:sz w:val="23"/>
        </w:rPr>
        <w:t xml:space="preserve"> </w:t>
      </w:r>
      <w:r w:rsidRPr="003F7DC9">
        <w:rPr>
          <w:b/>
          <w:color w:val="313131"/>
          <w:sz w:val="23"/>
        </w:rPr>
        <w:t>aumento</w:t>
      </w:r>
      <w:r w:rsidRPr="003F7DC9">
        <w:rPr>
          <w:b/>
          <w:color w:val="313131"/>
          <w:spacing w:val="-4"/>
          <w:sz w:val="23"/>
        </w:rPr>
        <w:t xml:space="preserve"> </w:t>
      </w:r>
      <w:r w:rsidRPr="003F7DC9">
        <w:rPr>
          <w:b/>
          <w:color w:val="313131"/>
          <w:sz w:val="23"/>
        </w:rPr>
        <w:t>della</w:t>
      </w:r>
      <w:r w:rsidRPr="003F7DC9">
        <w:rPr>
          <w:b/>
          <w:color w:val="313131"/>
          <w:spacing w:val="-3"/>
          <w:sz w:val="23"/>
        </w:rPr>
        <w:t xml:space="preserve"> </w:t>
      </w:r>
      <w:r w:rsidRPr="003F7DC9">
        <w:rPr>
          <w:b/>
          <w:color w:val="313131"/>
          <w:sz w:val="23"/>
        </w:rPr>
        <w:t>temperatura corporea al di sopra di 37.5°C o un sintomo compatibile con</w:t>
      </w:r>
      <w:r w:rsidRPr="003F7DC9">
        <w:rPr>
          <w:b/>
          <w:color w:val="313131"/>
          <w:spacing w:val="-20"/>
          <w:sz w:val="23"/>
        </w:rPr>
        <w:t xml:space="preserve"> </w:t>
      </w:r>
      <w:r w:rsidRPr="003F7DC9">
        <w:rPr>
          <w:b/>
          <w:color w:val="313131"/>
          <w:sz w:val="23"/>
        </w:rPr>
        <w:t>COVID-19,</w:t>
      </w:r>
    </w:p>
    <w:p w14:paraId="1BB57235" w14:textId="77777777" w:rsidR="004C1BFC" w:rsidRPr="003F7DC9" w:rsidRDefault="00D9217B" w:rsidP="00356158">
      <w:pPr>
        <w:tabs>
          <w:tab w:val="left" w:pos="142"/>
        </w:tabs>
        <w:spacing w:line="263" w:lineRule="exact"/>
        <w:ind w:left="709"/>
        <w:rPr>
          <w:b/>
          <w:sz w:val="23"/>
        </w:rPr>
      </w:pPr>
      <w:r w:rsidRPr="003F7DC9">
        <w:rPr>
          <w:b/>
          <w:color w:val="313131"/>
          <w:sz w:val="23"/>
        </w:rPr>
        <w:t>al proprio domicilio</w:t>
      </w:r>
    </w:p>
    <w:p w14:paraId="1AEB2DD4" w14:textId="77777777" w:rsidR="004C1BFC" w:rsidRPr="003F7DC9" w:rsidRDefault="00D9217B" w:rsidP="00356158">
      <w:pPr>
        <w:pStyle w:val="Paragrafoelenco"/>
        <w:numPr>
          <w:ilvl w:val="3"/>
          <w:numId w:val="12"/>
        </w:numPr>
        <w:tabs>
          <w:tab w:val="left" w:pos="142"/>
        </w:tabs>
        <w:spacing w:before="117"/>
        <w:ind w:left="709" w:firstLine="0"/>
        <w:jc w:val="left"/>
        <w:rPr>
          <w:color w:val="0B0B0B"/>
          <w:sz w:val="21"/>
        </w:rPr>
      </w:pPr>
      <w:r w:rsidRPr="003F7DC9">
        <w:rPr>
          <w:color w:val="0B0B0B"/>
          <w:sz w:val="21"/>
        </w:rPr>
        <w:t>L’operatore deve restare a casa.</w:t>
      </w:r>
    </w:p>
    <w:p w14:paraId="4B49D7EF" w14:textId="77777777" w:rsidR="004C1BFC" w:rsidRPr="003F7DC9" w:rsidRDefault="00D9217B" w:rsidP="00356158">
      <w:pPr>
        <w:pStyle w:val="Paragrafoelenco"/>
        <w:numPr>
          <w:ilvl w:val="3"/>
          <w:numId w:val="12"/>
        </w:numPr>
        <w:tabs>
          <w:tab w:val="left" w:pos="142"/>
        </w:tabs>
        <w:spacing w:before="135"/>
        <w:ind w:left="709" w:firstLine="0"/>
        <w:jc w:val="left"/>
        <w:rPr>
          <w:color w:val="0B0B0B"/>
          <w:sz w:val="21"/>
        </w:rPr>
      </w:pPr>
      <w:r w:rsidRPr="003F7DC9">
        <w:rPr>
          <w:color w:val="0B0B0B"/>
          <w:sz w:val="21"/>
        </w:rPr>
        <w:t>Informare il MMG.</w:t>
      </w:r>
    </w:p>
    <w:p w14:paraId="6AEDD552" w14:textId="77777777" w:rsidR="004C1BFC" w:rsidRPr="003F7DC9" w:rsidRDefault="00D9217B" w:rsidP="00356158">
      <w:pPr>
        <w:pStyle w:val="Paragrafoelenco"/>
        <w:numPr>
          <w:ilvl w:val="3"/>
          <w:numId w:val="12"/>
        </w:numPr>
        <w:tabs>
          <w:tab w:val="left" w:pos="142"/>
        </w:tabs>
        <w:spacing w:before="135"/>
        <w:ind w:left="709" w:firstLine="0"/>
        <w:jc w:val="left"/>
        <w:rPr>
          <w:color w:val="0B0B0B"/>
          <w:sz w:val="21"/>
        </w:rPr>
      </w:pPr>
      <w:r w:rsidRPr="003F7DC9">
        <w:rPr>
          <w:color w:val="0B0B0B"/>
          <w:sz w:val="21"/>
        </w:rPr>
        <w:t>Comunicare l’assenza dal lavoro per motivi di salute, con certificato</w:t>
      </w:r>
      <w:r w:rsidRPr="003F7DC9">
        <w:rPr>
          <w:color w:val="0B0B0B"/>
          <w:spacing w:val="-1"/>
          <w:sz w:val="21"/>
        </w:rPr>
        <w:t xml:space="preserve"> </w:t>
      </w:r>
      <w:r w:rsidRPr="003F7DC9">
        <w:rPr>
          <w:color w:val="0B0B0B"/>
          <w:sz w:val="21"/>
        </w:rPr>
        <w:t>medico.</w:t>
      </w:r>
    </w:p>
    <w:p w14:paraId="411DA167" w14:textId="77777777" w:rsidR="004C1BFC" w:rsidRPr="003F7DC9" w:rsidRDefault="00D9217B" w:rsidP="00356158">
      <w:pPr>
        <w:pStyle w:val="Paragrafoelenco"/>
        <w:numPr>
          <w:ilvl w:val="3"/>
          <w:numId w:val="12"/>
        </w:numPr>
        <w:tabs>
          <w:tab w:val="left" w:pos="142"/>
        </w:tabs>
        <w:spacing w:before="135" w:line="259" w:lineRule="auto"/>
        <w:ind w:left="709" w:right="193" w:firstLine="0"/>
        <w:rPr>
          <w:color w:val="0B0B0B"/>
          <w:sz w:val="21"/>
        </w:rPr>
      </w:pPr>
      <w:r w:rsidRPr="003F7DC9">
        <w:rPr>
          <w:color w:val="0B0B0B"/>
          <w:sz w:val="21"/>
        </w:rPr>
        <w:t>Il</w:t>
      </w:r>
      <w:r w:rsidRPr="003F7DC9">
        <w:rPr>
          <w:color w:val="0B0B0B"/>
          <w:spacing w:val="-5"/>
          <w:sz w:val="21"/>
        </w:rPr>
        <w:t xml:space="preserve"> </w:t>
      </w:r>
      <w:r w:rsidRPr="003F7DC9">
        <w:rPr>
          <w:color w:val="0B0B0B"/>
          <w:sz w:val="21"/>
        </w:rPr>
        <w:t>MMG,</w:t>
      </w:r>
      <w:r w:rsidRPr="003F7DC9">
        <w:rPr>
          <w:color w:val="0B0B0B"/>
          <w:spacing w:val="-4"/>
          <w:sz w:val="21"/>
        </w:rPr>
        <w:t xml:space="preserve"> </w:t>
      </w:r>
      <w:r w:rsidRPr="003F7DC9">
        <w:rPr>
          <w:color w:val="0B0B0B"/>
          <w:sz w:val="21"/>
        </w:rPr>
        <w:t>in</w:t>
      </w:r>
      <w:r w:rsidRPr="003F7DC9">
        <w:rPr>
          <w:color w:val="0B0B0B"/>
          <w:spacing w:val="-5"/>
          <w:sz w:val="21"/>
        </w:rPr>
        <w:t xml:space="preserve"> </w:t>
      </w:r>
      <w:r w:rsidRPr="003F7DC9">
        <w:rPr>
          <w:color w:val="0B0B0B"/>
          <w:sz w:val="21"/>
        </w:rPr>
        <w:t>caso</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sospetto</w:t>
      </w:r>
      <w:r w:rsidRPr="003F7DC9">
        <w:rPr>
          <w:color w:val="0B0B0B"/>
          <w:spacing w:val="-4"/>
          <w:sz w:val="21"/>
        </w:rPr>
        <w:t xml:space="preserve"> </w:t>
      </w:r>
      <w:r w:rsidRPr="003F7DC9">
        <w:rPr>
          <w:color w:val="0B0B0B"/>
          <w:sz w:val="21"/>
        </w:rPr>
        <w:t>COVID-19,</w:t>
      </w:r>
      <w:r w:rsidRPr="003F7DC9">
        <w:rPr>
          <w:color w:val="0B0B0B"/>
          <w:spacing w:val="-4"/>
          <w:sz w:val="21"/>
        </w:rPr>
        <w:t xml:space="preserve"> </w:t>
      </w:r>
      <w:r w:rsidRPr="003F7DC9">
        <w:rPr>
          <w:color w:val="0B0B0B"/>
          <w:sz w:val="21"/>
        </w:rPr>
        <w:t>richiede</w:t>
      </w:r>
      <w:r w:rsidRPr="003F7DC9">
        <w:rPr>
          <w:color w:val="0B0B0B"/>
          <w:spacing w:val="-5"/>
          <w:sz w:val="21"/>
        </w:rPr>
        <w:t xml:space="preserve"> </w:t>
      </w:r>
      <w:r w:rsidRPr="003F7DC9">
        <w:rPr>
          <w:color w:val="0B0B0B"/>
          <w:sz w:val="21"/>
        </w:rPr>
        <w:t>tempestivamente</w:t>
      </w:r>
      <w:r w:rsidRPr="003F7DC9">
        <w:rPr>
          <w:color w:val="0B0B0B"/>
          <w:spacing w:val="-5"/>
          <w:sz w:val="21"/>
        </w:rPr>
        <w:t xml:space="preserve"> </w:t>
      </w:r>
      <w:r w:rsidRPr="003F7DC9">
        <w:rPr>
          <w:color w:val="0B0B0B"/>
          <w:sz w:val="21"/>
        </w:rPr>
        <w:t>il</w:t>
      </w:r>
      <w:r w:rsidRPr="003F7DC9">
        <w:rPr>
          <w:color w:val="0B0B0B"/>
          <w:spacing w:val="-6"/>
          <w:sz w:val="21"/>
        </w:rPr>
        <w:t xml:space="preserve"> </w:t>
      </w:r>
      <w:r w:rsidRPr="003F7DC9">
        <w:rPr>
          <w:color w:val="0B0B0B"/>
          <w:sz w:val="21"/>
        </w:rPr>
        <w:t>test</w:t>
      </w:r>
      <w:r w:rsidRPr="003F7DC9">
        <w:rPr>
          <w:color w:val="0B0B0B"/>
          <w:spacing w:val="-5"/>
          <w:sz w:val="21"/>
        </w:rPr>
        <w:t xml:space="preserve"> </w:t>
      </w:r>
      <w:r w:rsidRPr="003F7DC9">
        <w:rPr>
          <w:color w:val="0B0B0B"/>
          <w:sz w:val="21"/>
        </w:rPr>
        <w:t>diagnostico</w:t>
      </w:r>
      <w:r w:rsidRPr="003F7DC9">
        <w:rPr>
          <w:color w:val="0B0B0B"/>
          <w:spacing w:val="-5"/>
          <w:sz w:val="21"/>
        </w:rPr>
        <w:t xml:space="preserve"> </w:t>
      </w:r>
      <w:r w:rsidRPr="003F7DC9">
        <w:rPr>
          <w:color w:val="0B0B0B"/>
          <w:sz w:val="21"/>
        </w:rPr>
        <w:t>e</w:t>
      </w:r>
      <w:r w:rsidRPr="003F7DC9">
        <w:rPr>
          <w:color w:val="0B0B0B"/>
          <w:spacing w:val="-6"/>
          <w:sz w:val="21"/>
        </w:rPr>
        <w:t xml:space="preserve"> </w:t>
      </w:r>
      <w:r w:rsidRPr="003F7DC9">
        <w:rPr>
          <w:color w:val="0B0B0B"/>
          <w:sz w:val="21"/>
        </w:rPr>
        <w:t>lo</w:t>
      </w:r>
      <w:r w:rsidRPr="003F7DC9">
        <w:rPr>
          <w:color w:val="0B0B0B"/>
          <w:spacing w:val="-4"/>
          <w:sz w:val="21"/>
        </w:rPr>
        <w:t xml:space="preserve"> </w:t>
      </w:r>
      <w:r w:rsidRPr="003F7DC9">
        <w:rPr>
          <w:color w:val="0B0B0B"/>
          <w:sz w:val="21"/>
        </w:rPr>
        <w:t>comunica</w:t>
      </w:r>
      <w:r w:rsidRPr="003F7DC9">
        <w:rPr>
          <w:color w:val="0B0B0B"/>
          <w:spacing w:val="-6"/>
          <w:sz w:val="21"/>
        </w:rPr>
        <w:t xml:space="preserve"> </w:t>
      </w:r>
      <w:r w:rsidRPr="003F7DC9">
        <w:rPr>
          <w:color w:val="0B0B0B"/>
          <w:sz w:val="21"/>
        </w:rPr>
        <w:t>al DdP.</w:t>
      </w:r>
    </w:p>
    <w:p w14:paraId="28C5B493" w14:textId="77777777" w:rsidR="004C1BFC" w:rsidRPr="003F7DC9" w:rsidRDefault="00D9217B" w:rsidP="00356158">
      <w:pPr>
        <w:pStyle w:val="Paragrafoelenco"/>
        <w:numPr>
          <w:ilvl w:val="3"/>
          <w:numId w:val="12"/>
        </w:numPr>
        <w:tabs>
          <w:tab w:val="left" w:pos="142"/>
        </w:tabs>
        <w:spacing w:before="116"/>
        <w:ind w:left="709" w:firstLine="0"/>
        <w:jc w:val="left"/>
        <w:rPr>
          <w:color w:val="0B0B0B"/>
          <w:sz w:val="21"/>
        </w:rPr>
      </w:pPr>
      <w:r w:rsidRPr="003F7DC9">
        <w:rPr>
          <w:color w:val="0B0B0B"/>
          <w:sz w:val="21"/>
        </w:rPr>
        <w:t>Il DdP provvede all’esecuzione del test</w:t>
      </w:r>
      <w:r w:rsidRPr="003F7DC9">
        <w:rPr>
          <w:color w:val="0B0B0B"/>
          <w:spacing w:val="2"/>
          <w:sz w:val="21"/>
        </w:rPr>
        <w:t xml:space="preserve"> </w:t>
      </w:r>
      <w:r w:rsidRPr="003F7DC9">
        <w:rPr>
          <w:color w:val="0B0B0B"/>
          <w:sz w:val="21"/>
        </w:rPr>
        <w:t>diagnostico.</w:t>
      </w:r>
    </w:p>
    <w:p w14:paraId="43AD422B" w14:textId="77777777" w:rsidR="004C1BFC" w:rsidRPr="003F7DC9" w:rsidRDefault="00D9217B" w:rsidP="00356158">
      <w:pPr>
        <w:pStyle w:val="Paragrafoelenco"/>
        <w:numPr>
          <w:ilvl w:val="3"/>
          <w:numId w:val="12"/>
        </w:numPr>
        <w:tabs>
          <w:tab w:val="left" w:pos="142"/>
        </w:tabs>
        <w:spacing w:before="135"/>
        <w:ind w:left="709" w:firstLine="0"/>
        <w:jc w:val="left"/>
        <w:rPr>
          <w:color w:val="0B0B0B"/>
          <w:sz w:val="21"/>
        </w:rPr>
      </w:pPr>
      <w:r w:rsidRPr="003F7DC9">
        <w:rPr>
          <w:color w:val="0B0B0B"/>
          <w:sz w:val="21"/>
        </w:rPr>
        <w:t>Il DdP si attiva per l’approfondimento dell’indagine epidemiologica e le procedure</w:t>
      </w:r>
      <w:r w:rsidRPr="003F7DC9">
        <w:rPr>
          <w:color w:val="0B0B0B"/>
          <w:spacing w:val="7"/>
          <w:sz w:val="21"/>
        </w:rPr>
        <w:t xml:space="preserve"> </w:t>
      </w:r>
      <w:r w:rsidRPr="003F7DC9">
        <w:rPr>
          <w:color w:val="0B0B0B"/>
          <w:sz w:val="21"/>
        </w:rPr>
        <w:t>conseguenti.</w:t>
      </w:r>
    </w:p>
    <w:p w14:paraId="68D0527F" w14:textId="77777777" w:rsidR="004C1BFC" w:rsidRPr="003F7DC9" w:rsidRDefault="00D9217B" w:rsidP="00356158">
      <w:pPr>
        <w:pStyle w:val="Paragrafoelenco"/>
        <w:numPr>
          <w:ilvl w:val="3"/>
          <w:numId w:val="12"/>
        </w:numPr>
        <w:tabs>
          <w:tab w:val="left" w:pos="142"/>
        </w:tabs>
        <w:spacing w:before="135"/>
        <w:ind w:left="709" w:firstLine="0"/>
        <w:jc w:val="left"/>
        <w:rPr>
          <w:color w:val="0B0B0B"/>
          <w:sz w:val="21"/>
        </w:rPr>
      </w:pPr>
      <w:r w:rsidRPr="003F7DC9">
        <w:rPr>
          <w:color w:val="0B0B0B"/>
          <w:sz w:val="21"/>
        </w:rPr>
        <w:t>Il DdP provvede ad eseguire il test diagnostico e si procede come indicato al paragrafo</w:t>
      </w:r>
      <w:r w:rsidRPr="003F7DC9">
        <w:rPr>
          <w:color w:val="0B0B0B"/>
          <w:spacing w:val="-16"/>
          <w:sz w:val="21"/>
        </w:rPr>
        <w:t xml:space="preserve"> </w:t>
      </w:r>
      <w:r w:rsidRPr="003F7DC9">
        <w:rPr>
          <w:color w:val="0B0B0B"/>
          <w:sz w:val="21"/>
        </w:rPr>
        <w:t>2.1.1.</w:t>
      </w:r>
    </w:p>
    <w:p w14:paraId="1AF9BB0A" w14:textId="77777777" w:rsidR="004C1BFC" w:rsidRPr="003F7DC9" w:rsidRDefault="00D9217B" w:rsidP="00356158">
      <w:pPr>
        <w:pStyle w:val="Paragrafoelenco"/>
        <w:numPr>
          <w:ilvl w:val="3"/>
          <w:numId w:val="12"/>
        </w:numPr>
        <w:tabs>
          <w:tab w:val="left" w:pos="142"/>
        </w:tabs>
        <w:spacing w:before="135" w:line="259" w:lineRule="auto"/>
        <w:ind w:left="709" w:right="192" w:firstLine="0"/>
        <w:rPr>
          <w:color w:val="0B0B0B"/>
          <w:sz w:val="21"/>
        </w:rPr>
      </w:pPr>
      <w:r w:rsidRPr="003F7DC9">
        <w:rPr>
          <w:color w:val="0B0B0B"/>
          <w:sz w:val="21"/>
        </w:rPr>
        <w:t>In caso di diagnosi di patologia diversa da COVID-19, il MMG redigerà una attestazione che l’operatore può rientrare scuola poiché è stato seguito il percorso diagnostico-terapeutico e di prevenzione per COVID-19 di cui al punto precedente e come disposto da documenti nazionali e regionali.</w:t>
      </w:r>
    </w:p>
    <w:p w14:paraId="79892D7F" w14:textId="77777777" w:rsidR="004C1BFC" w:rsidRPr="003F7DC9" w:rsidRDefault="00D9217B" w:rsidP="00356158">
      <w:pPr>
        <w:pStyle w:val="Paragrafoelenco"/>
        <w:numPr>
          <w:ilvl w:val="3"/>
          <w:numId w:val="12"/>
        </w:numPr>
        <w:tabs>
          <w:tab w:val="left" w:pos="142"/>
        </w:tabs>
        <w:spacing w:before="118"/>
        <w:ind w:left="709" w:firstLine="0"/>
        <w:rPr>
          <w:color w:val="0B0B0B"/>
          <w:sz w:val="21"/>
        </w:rPr>
      </w:pPr>
      <w:r w:rsidRPr="003F7DC9">
        <w:rPr>
          <w:color w:val="0B0B0B"/>
          <w:sz w:val="21"/>
        </w:rPr>
        <w:t>Si sottolinea che gli operatori scolastici hanno una priorità nell’esecuzione dei test</w:t>
      </w:r>
      <w:r w:rsidRPr="003F7DC9">
        <w:rPr>
          <w:color w:val="0B0B0B"/>
          <w:spacing w:val="-20"/>
          <w:sz w:val="21"/>
        </w:rPr>
        <w:t xml:space="preserve"> </w:t>
      </w:r>
      <w:r w:rsidRPr="003F7DC9">
        <w:rPr>
          <w:color w:val="0B0B0B"/>
          <w:sz w:val="21"/>
        </w:rPr>
        <w:t>diagnostici.</w:t>
      </w:r>
    </w:p>
    <w:p w14:paraId="1EA34A30" w14:textId="77777777" w:rsidR="004C1BFC" w:rsidRPr="003F7DC9" w:rsidRDefault="004C1BFC" w:rsidP="00356158">
      <w:pPr>
        <w:pStyle w:val="Corpotesto"/>
        <w:tabs>
          <w:tab w:val="left" w:pos="142"/>
        </w:tabs>
        <w:spacing w:before="8"/>
        <w:ind w:left="709"/>
        <w:rPr>
          <w:sz w:val="31"/>
        </w:rPr>
      </w:pPr>
    </w:p>
    <w:p w14:paraId="7961E063" w14:textId="77777777" w:rsidR="004C1BFC" w:rsidRPr="003F7DC9" w:rsidRDefault="00D9217B" w:rsidP="00356158">
      <w:pPr>
        <w:pStyle w:val="Paragrafoelenco"/>
        <w:numPr>
          <w:ilvl w:val="2"/>
          <w:numId w:val="12"/>
        </w:numPr>
        <w:tabs>
          <w:tab w:val="left" w:pos="142"/>
        </w:tabs>
        <w:ind w:left="709" w:firstLine="0"/>
        <w:rPr>
          <w:b/>
          <w:sz w:val="23"/>
        </w:rPr>
      </w:pPr>
      <w:r w:rsidRPr="003F7DC9">
        <w:rPr>
          <w:b/>
          <w:color w:val="313131"/>
          <w:sz w:val="23"/>
        </w:rPr>
        <w:t>Nel caso di un numero elevato di assenze in una</w:t>
      </w:r>
      <w:r w:rsidRPr="003F7DC9">
        <w:rPr>
          <w:b/>
          <w:color w:val="313131"/>
          <w:spacing w:val="-13"/>
          <w:sz w:val="23"/>
        </w:rPr>
        <w:t xml:space="preserve"> </w:t>
      </w:r>
      <w:r w:rsidRPr="003F7DC9">
        <w:rPr>
          <w:b/>
          <w:color w:val="313131"/>
          <w:sz w:val="23"/>
        </w:rPr>
        <w:t>classe</w:t>
      </w:r>
    </w:p>
    <w:p w14:paraId="3AEA24B6" w14:textId="77777777" w:rsidR="004C1BFC" w:rsidRPr="003F7DC9" w:rsidRDefault="00D9217B" w:rsidP="00356158">
      <w:pPr>
        <w:pStyle w:val="Paragrafoelenco"/>
        <w:numPr>
          <w:ilvl w:val="3"/>
          <w:numId w:val="12"/>
        </w:numPr>
        <w:tabs>
          <w:tab w:val="left" w:pos="142"/>
        </w:tabs>
        <w:spacing w:before="117" w:line="259" w:lineRule="auto"/>
        <w:ind w:left="709" w:right="194" w:firstLine="0"/>
        <w:rPr>
          <w:color w:val="0B0B0B"/>
          <w:sz w:val="21"/>
        </w:rPr>
      </w:pPr>
      <w:r w:rsidRPr="003F7DC9">
        <w:rPr>
          <w:color w:val="0B0B0B"/>
          <w:sz w:val="21"/>
        </w:rPr>
        <w:t>Il referente scolastico per il COVID-19 deve comunicare al DdP se si verifica un numero elevato di assenze improvvise di studenti in una classe (es. 40%; il valore deve tenere conto anche della situazione delle altre classi) o di insegnanti.</w:t>
      </w:r>
    </w:p>
    <w:p w14:paraId="438F1F93" w14:textId="77777777" w:rsidR="004C1BFC" w:rsidRPr="003F7DC9" w:rsidRDefault="00D9217B" w:rsidP="00356158">
      <w:pPr>
        <w:pStyle w:val="Paragrafoelenco"/>
        <w:numPr>
          <w:ilvl w:val="3"/>
          <w:numId w:val="12"/>
        </w:numPr>
        <w:tabs>
          <w:tab w:val="left" w:pos="142"/>
        </w:tabs>
        <w:spacing w:before="117" w:line="259" w:lineRule="auto"/>
        <w:ind w:left="709" w:right="193" w:firstLine="0"/>
        <w:rPr>
          <w:color w:val="0B0B0B"/>
          <w:sz w:val="21"/>
        </w:rPr>
      </w:pPr>
      <w:r w:rsidRPr="003F7DC9">
        <w:rPr>
          <w:color w:val="0B0B0B"/>
          <w:sz w:val="21"/>
        </w:rPr>
        <w:t>Il DdP effettuerà un’indagine epidemiologica per valutare le azioni di sanità pubblica da intraprendere,</w:t>
      </w:r>
      <w:r w:rsidRPr="003F7DC9">
        <w:rPr>
          <w:color w:val="0B0B0B"/>
          <w:spacing w:val="-7"/>
          <w:sz w:val="21"/>
        </w:rPr>
        <w:t xml:space="preserve"> </w:t>
      </w:r>
      <w:r w:rsidRPr="003F7DC9">
        <w:rPr>
          <w:color w:val="0B0B0B"/>
          <w:sz w:val="21"/>
        </w:rPr>
        <w:t>tenendo</w:t>
      </w:r>
      <w:r w:rsidRPr="003F7DC9">
        <w:rPr>
          <w:color w:val="0B0B0B"/>
          <w:spacing w:val="-6"/>
          <w:sz w:val="21"/>
        </w:rPr>
        <w:t xml:space="preserve"> </w:t>
      </w:r>
      <w:r w:rsidRPr="003F7DC9">
        <w:rPr>
          <w:color w:val="0B0B0B"/>
          <w:sz w:val="21"/>
        </w:rPr>
        <w:t>conto</w:t>
      </w:r>
      <w:r w:rsidRPr="003F7DC9">
        <w:rPr>
          <w:color w:val="0B0B0B"/>
          <w:spacing w:val="-5"/>
          <w:sz w:val="21"/>
        </w:rPr>
        <w:t xml:space="preserve"> </w:t>
      </w:r>
      <w:r w:rsidRPr="003F7DC9">
        <w:rPr>
          <w:color w:val="0B0B0B"/>
          <w:sz w:val="21"/>
        </w:rPr>
        <w:t>della</w:t>
      </w:r>
      <w:r w:rsidRPr="003F7DC9">
        <w:rPr>
          <w:color w:val="0B0B0B"/>
          <w:spacing w:val="-6"/>
          <w:sz w:val="21"/>
        </w:rPr>
        <w:t xml:space="preserve"> </w:t>
      </w:r>
      <w:r w:rsidRPr="003F7DC9">
        <w:rPr>
          <w:color w:val="0B0B0B"/>
          <w:sz w:val="21"/>
        </w:rPr>
        <w:t>presenza</w:t>
      </w:r>
      <w:r w:rsidRPr="003F7DC9">
        <w:rPr>
          <w:color w:val="0B0B0B"/>
          <w:spacing w:val="-5"/>
          <w:sz w:val="21"/>
        </w:rPr>
        <w:t xml:space="preserve"> </w:t>
      </w:r>
      <w:r w:rsidRPr="003F7DC9">
        <w:rPr>
          <w:color w:val="0B0B0B"/>
          <w:sz w:val="21"/>
        </w:rPr>
        <w:t>di</w:t>
      </w:r>
      <w:r w:rsidRPr="003F7DC9">
        <w:rPr>
          <w:color w:val="0B0B0B"/>
          <w:spacing w:val="-6"/>
          <w:sz w:val="21"/>
        </w:rPr>
        <w:t xml:space="preserve"> </w:t>
      </w:r>
      <w:r w:rsidRPr="003F7DC9">
        <w:rPr>
          <w:color w:val="0B0B0B"/>
          <w:sz w:val="21"/>
        </w:rPr>
        <w:t>casi</w:t>
      </w:r>
      <w:r w:rsidRPr="003F7DC9">
        <w:rPr>
          <w:color w:val="0B0B0B"/>
          <w:spacing w:val="-2"/>
          <w:sz w:val="21"/>
        </w:rPr>
        <w:t xml:space="preserve"> </w:t>
      </w:r>
      <w:r w:rsidRPr="003F7DC9">
        <w:rPr>
          <w:color w:val="0B0B0B"/>
          <w:sz w:val="21"/>
        </w:rPr>
        <w:t>confermati</w:t>
      </w:r>
      <w:r w:rsidRPr="003F7DC9">
        <w:rPr>
          <w:color w:val="0B0B0B"/>
          <w:spacing w:val="-7"/>
          <w:sz w:val="21"/>
        </w:rPr>
        <w:t xml:space="preserve"> </w:t>
      </w:r>
      <w:r w:rsidRPr="003F7DC9">
        <w:rPr>
          <w:color w:val="0B0B0B"/>
          <w:sz w:val="21"/>
        </w:rPr>
        <w:t>nella</w:t>
      </w:r>
      <w:r w:rsidRPr="003F7DC9">
        <w:rPr>
          <w:color w:val="0B0B0B"/>
          <w:spacing w:val="-5"/>
          <w:sz w:val="21"/>
        </w:rPr>
        <w:t xml:space="preserve"> </w:t>
      </w:r>
      <w:r w:rsidRPr="003F7DC9">
        <w:rPr>
          <w:color w:val="0B0B0B"/>
          <w:sz w:val="21"/>
        </w:rPr>
        <w:t>scuola</w:t>
      </w:r>
      <w:r w:rsidRPr="003F7DC9">
        <w:rPr>
          <w:color w:val="0B0B0B"/>
          <w:spacing w:val="-6"/>
          <w:sz w:val="21"/>
        </w:rPr>
        <w:t xml:space="preserve"> </w:t>
      </w:r>
      <w:r w:rsidRPr="003F7DC9">
        <w:rPr>
          <w:color w:val="0B0B0B"/>
          <w:sz w:val="21"/>
        </w:rPr>
        <w:t>o</w:t>
      </w:r>
      <w:r w:rsidRPr="003F7DC9">
        <w:rPr>
          <w:color w:val="0B0B0B"/>
          <w:spacing w:val="-6"/>
          <w:sz w:val="21"/>
        </w:rPr>
        <w:t xml:space="preserve"> </w:t>
      </w:r>
      <w:r w:rsidRPr="003F7DC9">
        <w:rPr>
          <w:color w:val="0B0B0B"/>
          <w:sz w:val="21"/>
        </w:rPr>
        <w:t>di</w:t>
      </w:r>
      <w:r w:rsidRPr="003F7DC9">
        <w:rPr>
          <w:color w:val="0B0B0B"/>
          <w:spacing w:val="-6"/>
          <w:sz w:val="21"/>
        </w:rPr>
        <w:t xml:space="preserve"> </w:t>
      </w:r>
      <w:r w:rsidRPr="003F7DC9">
        <w:rPr>
          <w:color w:val="0B0B0B"/>
          <w:sz w:val="21"/>
        </w:rPr>
        <w:t>focolai</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COVID-19 nella</w:t>
      </w:r>
      <w:r w:rsidRPr="003F7DC9">
        <w:rPr>
          <w:color w:val="0B0B0B"/>
          <w:spacing w:val="-1"/>
          <w:sz w:val="21"/>
        </w:rPr>
        <w:t xml:space="preserve"> </w:t>
      </w:r>
      <w:r w:rsidRPr="003F7DC9">
        <w:rPr>
          <w:color w:val="0B0B0B"/>
          <w:sz w:val="21"/>
        </w:rPr>
        <w:t>comunità.</w:t>
      </w:r>
    </w:p>
    <w:p w14:paraId="64BB32DA" w14:textId="77777777" w:rsidR="004C1BFC" w:rsidRPr="003F7DC9" w:rsidRDefault="004C1BFC" w:rsidP="00356158">
      <w:pPr>
        <w:pStyle w:val="Corpotesto"/>
        <w:tabs>
          <w:tab w:val="left" w:pos="142"/>
        </w:tabs>
        <w:spacing w:before="2"/>
        <w:ind w:left="709"/>
        <w:rPr>
          <w:sz w:val="30"/>
        </w:rPr>
      </w:pPr>
    </w:p>
    <w:p w14:paraId="7C9AB6F9" w14:textId="77777777" w:rsidR="004C1BFC" w:rsidRPr="003F7DC9" w:rsidRDefault="00D9217B" w:rsidP="00356158">
      <w:pPr>
        <w:pStyle w:val="Paragrafoelenco"/>
        <w:numPr>
          <w:ilvl w:val="2"/>
          <w:numId w:val="12"/>
        </w:numPr>
        <w:tabs>
          <w:tab w:val="left" w:pos="142"/>
        </w:tabs>
        <w:ind w:left="709" w:firstLine="0"/>
        <w:rPr>
          <w:b/>
          <w:sz w:val="23"/>
        </w:rPr>
      </w:pPr>
      <w:r w:rsidRPr="003F7DC9">
        <w:rPr>
          <w:b/>
          <w:color w:val="313131"/>
          <w:sz w:val="23"/>
        </w:rPr>
        <w:t>Catena di trasmissione non nota</w:t>
      </w:r>
    </w:p>
    <w:p w14:paraId="566A703B" w14:textId="77777777" w:rsidR="004C1BFC" w:rsidRPr="003F7DC9" w:rsidRDefault="00D9217B" w:rsidP="00356158">
      <w:pPr>
        <w:tabs>
          <w:tab w:val="left" w:pos="142"/>
        </w:tabs>
        <w:spacing w:before="116" w:line="259" w:lineRule="auto"/>
        <w:ind w:left="709" w:right="190"/>
        <w:jc w:val="both"/>
        <w:rPr>
          <w:sz w:val="21"/>
        </w:rPr>
      </w:pPr>
      <w:r w:rsidRPr="003F7DC9">
        <w:rPr>
          <w:color w:val="0B0B0B"/>
          <w:sz w:val="21"/>
        </w:rPr>
        <w:t>Qualora un alunno risultasse contatto stretto asintomatico di un caso di cui non è nota la catena di trasmissione, il DdP valuterà l’opportunità di effettuare un tampone contestualmente alla prescrizione della quarantena.</w:t>
      </w:r>
      <w:r w:rsidRPr="003F7DC9">
        <w:rPr>
          <w:color w:val="0B0B0B"/>
          <w:spacing w:val="-8"/>
          <w:sz w:val="21"/>
        </w:rPr>
        <w:t xml:space="preserve"> </w:t>
      </w:r>
      <w:r w:rsidRPr="003F7DC9">
        <w:rPr>
          <w:color w:val="0B0B0B"/>
          <w:sz w:val="21"/>
        </w:rPr>
        <w:t>Il</w:t>
      </w:r>
      <w:r w:rsidRPr="003F7DC9">
        <w:rPr>
          <w:color w:val="0B0B0B"/>
          <w:spacing w:val="-7"/>
          <w:sz w:val="21"/>
        </w:rPr>
        <w:t xml:space="preserve"> </w:t>
      </w:r>
      <w:r w:rsidRPr="003F7DC9">
        <w:rPr>
          <w:color w:val="0B0B0B"/>
          <w:sz w:val="21"/>
        </w:rPr>
        <w:t>tampone</w:t>
      </w:r>
      <w:r w:rsidRPr="003F7DC9">
        <w:rPr>
          <w:color w:val="0B0B0B"/>
          <w:spacing w:val="-7"/>
          <w:sz w:val="21"/>
        </w:rPr>
        <w:t xml:space="preserve"> </w:t>
      </w:r>
      <w:r w:rsidRPr="003F7DC9">
        <w:rPr>
          <w:color w:val="0B0B0B"/>
          <w:sz w:val="21"/>
        </w:rPr>
        <w:t>avrà</w:t>
      </w:r>
      <w:r w:rsidRPr="003F7DC9">
        <w:rPr>
          <w:color w:val="0B0B0B"/>
          <w:spacing w:val="-7"/>
          <w:sz w:val="21"/>
        </w:rPr>
        <w:t xml:space="preserve"> </w:t>
      </w:r>
      <w:r w:rsidRPr="003F7DC9">
        <w:rPr>
          <w:color w:val="0B0B0B"/>
          <w:sz w:val="21"/>
        </w:rPr>
        <w:t>lo</w:t>
      </w:r>
      <w:r w:rsidRPr="003F7DC9">
        <w:rPr>
          <w:color w:val="0B0B0B"/>
          <w:spacing w:val="-7"/>
          <w:sz w:val="21"/>
        </w:rPr>
        <w:t xml:space="preserve"> </w:t>
      </w:r>
      <w:r w:rsidRPr="003F7DC9">
        <w:rPr>
          <w:color w:val="0B0B0B"/>
          <w:sz w:val="21"/>
        </w:rPr>
        <w:t>scopo</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verificare</w:t>
      </w:r>
      <w:r w:rsidRPr="003F7DC9">
        <w:rPr>
          <w:color w:val="0B0B0B"/>
          <w:spacing w:val="-7"/>
          <w:sz w:val="21"/>
        </w:rPr>
        <w:t xml:space="preserve"> </w:t>
      </w:r>
      <w:r w:rsidRPr="003F7DC9">
        <w:rPr>
          <w:color w:val="0B0B0B"/>
          <w:sz w:val="21"/>
        </w:rPr>
        <w:t>il</w:t>
      </w:r>
      <w:r w:rsidRPr="003F7DC9">
        <w:rPr>
          <w:color w:val="0B0B0B"/>
          <w:spacing w:val="-7"/>
          <w:sz w:val="21"/>
        </w:rPr>
        <w:t xml:space="preserve"> </w:t>
      </w:r>
      <w:r w:rsidRPr="003F7DC9">
        <w:rPr>
          <w:color w:val="0B0B0B"/>
          <w:sz w:val="21"/>
        </w:rPr>
        <w:t>ruolo</w:t>
      </w:r>
      <w:r w:rsidRPr="003F7DC9">
        <w:rPr>
          <w:color w:val="0B0B0B"/>
          <w:spacing w:val="-7"/>
          <w:sz w:val="21"/>
        </w:rPr>
        <w:t xml:space="preserve"> </w:t>
      </w:r>
      <w:r w:rsidRPr="003F7DC9">
        <w:rPr>
          <w:color w:val="0B0B0B"/>
          <w:sz w:val="21"/>
        </w:rPr>
        <w:t>dei</w:t>
      </w:r>
      <w:r w:rsidRPr="003F7DC9">
        <w:rPr>
          <w:color w:val="0B0B0B"/>
          <w:spacing w:val="-8"/>
          <w:sz w:val="21"/>
        </w:rPr>
        <w:t xml:space="preserve"> </w:t>
      </w:r>
      <w:r w:rsidRPr="003F7DC9">
        <w:rPr>
          <w:color w:val="0B0B0B"/>
          <w:sz w:val="21"/>
        </w:rPr>
        <w:t>minori</w:t>
      </w:r>
      <w:r w:rsidRPr="003F7DC9">
        <w:rPr>
          <w:color w:val="0B0B0B"/>
          <w:spacing w:val="-6"/>
          <w:sz w:val="21"/>
        </w:rPr>
        <w:t xml:space="preserve"> </w:t>
      </w:r>
      <w:r w:rsidRPr="003F7DC9">
        <w:rPr>
          <w:color w:val="0B0B0B"/>
          <w:sz w:val="21"/>
        </w:rPr>
        <w:t>asintomatici</w:t>
      </w:r>
      <w:r w:rsidRPr="003F7DC9">
        <w:rPr>
          <w:color w:val="0B0B0B"/>
          <w:spacing w:val="-5"/>
          <w:sz w:val="21"/>
        </w:rPr>
        <w:t xml:space="preserve"> </w:t>
      </w:r>
      <w:r w:rsidRPr="003F7DC9">
        <w:rPr>
          <w:color w:val="0B0B0B"/>
          <w:sz w:val="21"/>
        </w:rPr>
        <w:t>nella</w:t>
      </w:r>
      <w:r w:rsidRPr="003F7DC9">
        <w:rPr>
          <w:color w:val="0B0B0B"/>
          <w:spacing w:val="-7"/>
          <w:sz w:val="21"/>
        </w:rPr>
        <w:t xml:space="preserve"> </w:t>
      </w:r>
      <w:r w:rsidRPr="003F7DC9">
        <w:rPr>
          <w:color w:val="0B0B0B"/>
          <w:sz w:val="21"/>
        </w:rPr>
        <w:t>trasmissione</w:t>
      </w:r>
      <w:r w:rsidRPr="003F7DC9">
        <w:rPr>
          <w:color w:val="0B0B0B"/>
          <w:spacing w:val="-6"/>
          <w:sz w:val="21"/>
        </w:rPr>
        <w:t xml:space="preserve"> </w:t>
      </w:r>
      <w:r w:rsidRPr="003F7DC9">
        <w:rPr>
          <w:color w:val="0B0B0B"/>
          <w:sz w:val="21"/>
        </w:rPr>
        <w:t>del</w:t>
      </w:r>
      <w:r w:rsidRPr="003F7DC9">
        <w:rPr>
          <w:color w:val="0B0B0B"/>
          <w:spacing w:val="-8"/>
          <w:sz w:val="21"/>
        </w:rPr>
        <w:t xml:space="preserve"> </w:t>
      </w:r>
      <w:r w:rsidRPr="003F7DC9">
        <w:rPr>
          <w:color w:val="0B0B0B"/>
          <w:sz w:val="21"/>
        </w:rPr>
        <w:t>virus nella</w:t>
      </w:r>
      <w:r w:rsidRPr="003F7DC9">
        <w:rPr>
          <w:color w:val="0B0B0B"/>
          <w:spacing w:val="-1"/>
          <w:sz w:val="21"/>
        </w:rPr>
        <w:t xml:space="preserve"> </w:t>
      </w:r>
      <w:r w:rsidRPr="003F7DC9">
        <w:rPr>
          <w:color w:val="0B0B0B"/>
          <w:sz w:val="21"/>
        </w:rPr>
        <w:t>comunità.</w:t>
      </w:r>
    </w:p>
    <w:p w14:paraId="4C60785A" w14:textId="77777777" w:rsidR="004C1BFC" w:rsidRPr="003F7DC9" w:rsidRDefault="004C1BFC" w:rsidP="00356158">
      <w:pPr>
        <w:pStyle w:val="Corpotesto"/>
        <w:tabs>
          <w:tab w:val="left" w:pos="142"/>
        </w:tabs>
        <w:spacing w:before="2"/>
        <w:ind w:left="709"/>
        <w:rPr>
          <w:sz w:val="30"/>
        </w:rPr>
      </w:pPr>
    </w:p>
    <w:p w14:paraId="2BF5E445" w14:textId="77777777" w:rsidR="004C1BFC" w:rsidRPr="003F7DC9" w:rsidRDefault="00D9217B" w:rsidP="00356158">
      <w:pPr>
        <w:pStyle w:val="Paragrafoelenco"/>
        <w:numPr>
          <w:ilvl w:val="2"/>
          <w:numId w:val="12"/>
        </w:numPr>
        <w:tabs>
          <w:tab w:val="left" w:pos="142"/>
        </w:tabs>
        <w:ind w:left="709" w:firstLine="0"/>
        <w:rPr>
          <w:b/>
          <w:sz w:val="23"/>
        </w:rPr>
      </w:pPr>
      <w:r w:rsidRPr="003F7DC9">
        <w:rPr>
          <w:b/>
          <w:color w:val="313131"/>
          <w:sz w:val="23"/>
        </w:rPr>
        <w:t>Alunno o operatore scolastico convivente di un</w:t>
      </w:r>
      <w:r w:rsidRPr="003F7DC9">
        <w:rPr>
          <w:b/>
          <w:color w:val="313131"/>
          <w:spacing w:val="-4"/>
          <w:sz w:val="23"/>
        </w:rPr>
        <w:t xml:space="preserve"> </w:t>
      </w:r>
      <w:r w:rsidRPr="003F7DC9">
        <w:rPr>
          <w:b/>
          <w:color w:val="313131"/>
          <w:sz w:val="23"/>
        </w:rPr>
        <w:t>caso</w:t>
      </w:r>
    </w:p>
    <w:p w14:paraId="13430129" w14:textId="77777777" w:rsidR="004C1BFC" w:rsidRPr="003F7DC9" w:rsidRDefault="00D9217B" w:rsidP="00356158">
      <w:pPr>
        <w:tabs>
          <w:tab w:val="left" w:pos="142"/>
        </w:tabs>
        <w:spacing w:before="117" w:line="259" w:lineRule="auto"/>
        <w:ind w:left="709" w:right="195"/>
        <w:jc w:val="both"/>
        <w:rPr>
          <w:sz w:val="21"/>
        </w:rPr>
      </w:pPr>
      <w:r w:rsidRPr="003F7DC9">
        <w:rPr>
          <w:color w:val="0B0B0B"/>
          <w:sz w:val="21"/>
        </w:rPr>
        <w:t>Si sottolinea che qualora un alunno o un operatore scolastico fosse convivente di un caso, esso, su valutazione del DdP, sarà considerato contatto stretto e posto in quarantena. Eventuali suoi contatti stretti (esempio compagni di classe dell’alunno in quarantena), non necessitano di quarantena, a meno di successive valutazioni del DdP in seguito a positività di eventuali test diagnostici sul contatto stretto convivente di un caso (si consulti il capitolo 2.3).</w:t>
      </w:r>
    </w:p>
    <w:p w14:paraId="0C90506C" w14:textId="77777777" w:rsidR="004C1BFC" w:rsidRPr="003F7DC9" w:rsidRDefault="004C1BFC" w:rsidP="00356158">
      <w:pPr>
        <w:spacing w:line="259" w:lineRule="auto"/>
        <w:ind w:left="709"/>
        <w:jc w:val="both"/>
        <w:rPr>
          <w:sz w:val="21"/>
        </w:rPr>
        <w:sectPr w:rsidR="004C1BFC" w:rsidRPr="003F7DC9" w:rsidSect="00356158">
          <w:pgSz w:w="11900" w:h="16840"/>
          <w:pgMar w:top="1600" w:right="560" w:bottom="280" w:left="851" w:header="720" w:footer="720" w:gutter="0"/>
          <w:cols w:space="720"/>
        </w:sectPr>
      </w:pPr>
    </w:p>
    <w:p w14:paraId="176A0080" w14:textId="77777777" w:rsidR="004C1BFC" w:rsidRPr="003F7DC9" w:rsidRDefault="004C1BFC" w:rsidP="00356158">
      <w:pPr>
        <w:pStyle w:val="Corpotesto"/>
        <w:spacing w:before="5"/>
        <w:ind w:left="709"/>
        <w:rPr>
          <w:sz w:val="19"/>
        </w:rPr>
      </w:pPr>
    </w:p>
    <w:p w14:paraId="58A1E9FE" w14:textId="77777777" w:rsidR="004C1BFC" w:rsidRPr="003F7DC9" w:rsidRDefault="00D9217B" w:rsidP="00356158">
      <w:pPr>
        <w:pStyle w:val="Paragrafoelenco"/>
        <w:numPr>
          <w:ilvl w:val="1"/>
          <w:numId w:val="12"/>
        </w:numPr>
        <w:tabs>
          <w:tab w:val="left" w:pos="855"/>
        </w:tabs>
        <w:spacing w:before="107"/>
        <w:ind w:left="709" w:firstLine="0"/>
        <w:rPr>
          <w:b/>
          <w:sz w:val="30"/>
        </w:rPr>
      </w:pPr>
      <w:r w:rsidRPr="003F7DC9">
        <w:rPr>
          <w:b/>
          <w:color w:val="313131"/>
          <w:sz w:val="30"/>
        </w:rPr>
        <w:t>Alunno o operatore scolastico risultano SARS-CoV-2</w:t>
      </w:r>
      <w:r w:rsidRPr="003F7DC9">
        <w:rPr>
          <w:b/>
          <w:color w:val="313131"/>
          <w:spacing w:val="56"/>
          <w:sz w:val="30"/>
        </w:rPr>
        <w:t xml:space="preserve"> </w:t>
      </w:r>
      <w:r w:rsidRPr="003F7DC9">
        <w:rPr>
          <w:b/>
          <w:color w:val="313131"/>
          <w:sz w:val="30"/>
        </w:rPr>
        <w:t>positivi</w:t>
      </w:r>
    </w:p>
    <w:p w14:paraId="569A97A7" w14:textId="77777777" w:rsidR="004C1BFC" w:rsidRPr="003F7DC9" w:rsidRDefault="004C1BFC" w:rsidP="00356158">
      <w:pPr>
        <w:pStyle w:val="Corpotesto"/>
        <w:spacing w:before="2"/>
        <w:ind w:left="709"/>
        <w:rPr>
          <w:b/>
          <w:sz w:val="30"/>
        </w:rPr>
      </w:pPr>
    </w:p>
    <w:p w14:paraId="03B8CE78" w14:textId="77777777" w:rsidR="004C1BFC" w:rsidRPr="003F7DC9" w:rsidRDefault="00D9217B" w:rsidP="00356158">
      <w:pPr>
        <w:pStyle w:val="Paragrafoelenco"/>
        <w:numPr>
          <w:ilvl w:val="2"/>
          <w:numId w:val="12"/>
        </w:numPr>
        <w:tabs>
          <w:tab w:val="left" w:pos="782"/>
        </w:tabs>
        <w:ind w:left="709" w:firstLine="0"/>
        <w:rPr>
          <w:b/>
          <w:sz w:val="23"/>
        </w:rPr>
      </w:pPr>
      <w:r w:rsidRPr="003F7DC9">
        <w:rPr>
          <w:b/>
          <w:color w:val="313131"/>
          <w:sz w:val="23"/>
        </w:rPr>
        <w:t>Effettuare una sanificazione straordinaria della</w:t>
      </w:r>
      <w:r w:rsidRPr="003F7DC9">
        <w:rPr>
          <w:b/>
          <w:color w:val="313131"/>
          <w:spacing w:val="-3"/>
          <w:sz w:val="23"/>
        </w:rPr>
        <w:t xml:space="preserve"> </w:t>
      </w:r>
      <w:r w:rsidRPr="003F7DC9">
        <w:rPr>
          <w:b/>
          <w:color w:val="313131"/>
          <w:sz w:val="23"/>
        </w:rPr>
        <w:t>scuola</w:t>
      </w:r>
    </w:p>
    <w:p w14:paraId="63D57B2D" w14:textId="77777777" w:rsidR="004C1BFC" w:rsidRPr="003F7DC9" w:rsidRDefault="00D9217B" w:rsidP="00356158">
      <w:pPr>
        <w:spacing w:before="116" w:line="259" w:lineRule="auto"/>
        <w:ind w:left="709" w:right="195"/>
        <w:rPr>
          <w:sz w:val="21"/>
        </w:rPr>
      </w:pPr>
      <w:r w:rsidRPr="003F7DC9">
        <w:rPr>
          <w:color w:val="0B0B0B"/>
          <w:sz w:val="21"/>
        </w:rPr>
        <w:t>La</w:t>
      </w:r>
      <w:r w:rsidRPr="003F7DC9">
        <w:rPr>
          <w:color w:val="0B0B0B"/>
          <w:spacing w:val="-10"/>
          <w:sz w:val="21"/>
        </w:rPr>
        <w:t xml:space="preserve"> </w:t>
      </w:r>
      <w:r w:rsidRPr="003F7DC9">
        <w:rPr>
          <w:color w:val="0B0B0B"/>
          <w:sz w:val="21"/>
        </w:rPr>
        <w:t>sanificazione</w:t>
      </w:r>
      <w:r w:rsidRPr="003F7DC9">
        <w:rPr>
          <w:color w:val="0B0B0B"/>
          <w:spacing w:val="-10"/>
          <w:sz w:val="21"/>
        </w:rPr>
        <w:t xml:space="preserve"> </w:t>
      </w:r>
      <w:r w:rsidRPr="003F7DC9">
        <w:rPr>
          <w:color w:val="0B0B0B"/>
          <w:sz w:val="21"/>
        </w:rPr>
        <w:t>va</w:t>
      </w:r>
      <w:r w:rsidRPr="003F7DC9">
        <w:rPr>
          <w:color w:val="0B0B0B"/>
          <w:spacing w:val="-9"/>
          <w:sz w:val="21"/>
        </w:rPr>
        <w:t xml:space="preserve"> </w:t>
      </w:r>
      <w:r w:rsidRPr="003F7DC9">
        <w:rPr>
          <w:color w:val="0B0B0B"/>
          <w:sz w:val="21"/>
        </w:rPr>
        <w:t>effettuata</w:t>
      </w:r>
      <w:r w:rsidRPr="003F7DC9">
        <w:rPr>
          <w:color w:val="0B0B0B"/>
          <w:spacing w:val="-9"/>
          <w:sz w:val="21"/>
        </w:rPr>
        <w:t xml:space="preserve"> </w:t>
      </w:r>
      <w:r w:rsidRPr="003F7DC9">
        <w:rPr>
          <w:color w:val="0B0B0B"/>
          <w:sz w:val="21"/>
        </w:rPr>
        <w:t>se</w:t>
      </w:r>
      <w:r w:rsidRPr="003F7DC9">
        <w:rPr>
          <w:color w:val="0B0B0B"/>
          <w:spacing w:val="-10"/>
          <w:sz w:val="21"/>
        </w:rPr>
        <w:t xml:space="preserve"> </w:t>
      </w:r>
      <w:r w:rsidRPr="003F7DC9">
        <w:rPr>
          <w:color w:val="0B0B0B"/>
          <w:sz w:val="21"/>
        </w:rPr>
        <w:t>sono</w:t>
      </w:r>
      <w:r w:rsidRPr="003F7DC9">
        <w:rPr>
          <w:color w:val="0B0B0B"/>
          <w:spacing w:val="-9"/>
          <w:sz w:val="21"/>
        </w:rPr>
        <w:t xml:space="preserve"> </w:t>
      </w:r>
      <w:r w:rsidRPr="003F7DC9">
        <w:rPr>
          <w:color w:val="0B0B0B"/>
          <w:sz w:val="21"/>
        </w:rPr>
        <w:t>trascorsi</w:t>
      </w:r>
      <w:r w:rsidRPr="003F7DC9">
        <w:rPr>
          <w:color w:val="0B0B0B"/>
          <w:spacing w:val="-10"/>
          <w:sz w:val="21"/>
        </w:rPr>
        <w:t xml:space="preserve"> </w:t>
      </w:r>
      <w:r w:rsidRPr="003F7DC9">
        <w:rPr>
          <w:color w:val="0B0B0B"/>
          <w:sz w:val="21"/>
        </w:rPr>
        <w:t>7</w:t>
      </w:r>
      <w:r w:rsidRPr="003F7DC9">
        <w:rPr>
          <w:color w:val="0B0B0B"/>
          <w:spacing w:val="-10"/>
          <w:sz w:val="21"/>
        </w:rPr>
        <w:t xml:space="preserve"> </w:t>
      </w:r>
      <w:r w:rsidRPr="003F7DC9">
        <w:rPr>
          <w:color w:val="0B0B0B"/>
          <w:sz w:val="21"/>
        </w:rPr>
        <w:t>giorni</w:t>
      </w:r>
      <w:r w:rsidRPr="003F7DC9">
        <w:rPr>
          <w:color w:val="0B0B0B"/>
          <w:spacing w:val="-9"/>
          <w:sz w:val="21"/>
        </w:rPr>
        <w:t xml:space="preserve"> </w:t>
      </w:r>
      <w:r w:rsidRPr="003F7DC9">
        <w:rPr>
          <w:color w:val="0B0B0B"/>
          <w:sz w:val="21"/>
        </w:rPr>
        <w:t>o</w:t>
      </w:r>
      <w:r w:rsidRPr="003F7DC9">
        <w:rPr>
          <w:color w:val="0B0B0B"/>
          <w:spacing w:val="-10"/>
          <w:sz w:val="21"/>
        </w:rPr>
        <w:t xml:space="preserve"> </w:t>
      </w:r>
      <w:r w:rsidRPr="003F7DC9">
        <w:rPr>
          <w:color w:val="0B0B0B"/>
          <w:sz w:val="21"/>
        </w:rPr>
        <w:t>meno</w:t>
      </w:r>
      <w:r w:rsidRPr="003F7DC9">
        <w:rPr>
          <w:color w:val="0B0B0B"/>
          <w:spacing w:val="-9"/>
          <w:sz w:val="21"/>
        </w:rPr>
        <w:t xml:space="preserve"> </w:t>
      </w:r>
      <w:r w:rsidRPr="003F7DC9">
        <w:rPr>
          <w:color w:val="0B0B0B"/>
          <w:sz w:val="21"/>
        </w:rPr>
        <w:t>da</w:t>
      </w:r>
      <w:r w:rsidRPr="003F7DC9">
        <w:rPr>
          <w:color w:val="0B0B0B"/>
          <w:spacing w:val="-9"/>
          <w:sz w:val="21"/>
        </w:rPr>
        <w:t xml:space="preserve"> </w:t>
      </w:r>
      <w:r w:rsidRPr="003F7DC9">
        <w:rPr>
          <w:color w:val="0B0B0B"/>
          <w:sz w:val="21"/>
        </w:rPr>
        <w:t>quando</w:t>
      </w:r>
      <w:r w:rsidRPr="003F7DC9">
        <w:rPr>
          <w:color w:val="0B0B0B"/>
          <w:spacing w:val="-9"/>
          <w:sz w:val="21"/>
        </w:rPr>
        <w:t xml:space="preserve"> </w:t>
      </w:r>
      <w:r w:rsidRPr="003F7DC9">
        <w:rPr>
          <w:color w:val="0B0B0B"/>
          <w:sz w:val="21"/>
        </w:rPr>
        <w:t>la</w:t>
      </w:r>
      <w:r w:rsidRPr="003F7DC9">
        <w:rPr>
          <w:color w:val="0B0B0B"/>
          <w:spacing w:val="-11"/>
          <w:sz w:val="21"/>
        </w:rPr>
        <w:t xml:space="preserve"> </w:t>
      </w:r>
      <w:r w:rsidRPr="003F7DC9">
        <w:rPr>
          <w:color w:val="0B0B0B"/>
          <w:sz w:val="21"/>
        </w:rPr>
        <w:t>persona</w:t>
      </w:r>
      <w:r w:rsidRPr="003F7DC9">
        <w:rPr>
          <w:color w:val="0B0B0B"/>
          <w:spacing w:val="-9"/>
          <w:sz w:val="21"/>
        </w:rPr>
        <w:t xml:space="preserve"> </w:t>
      </w:r>
      <w:r w:rsidRPr="003F7DC9">
        <w:rPr>
          <w:color w:val="0B0B0B"/>
          <w:sz w:val="21"/>
        </w:rPr>
        <w:t>positiva</w:t>
      </w:r>
      <w:r w:rsidRPr="003F7DC9">
        <w:rPr>
          <w:color w:val="0B0B0B"/>
          <w:spacing w:val="-10"/>
          <w:sz w:val="21"/>
        </w:rPr>
        <w:t xml:space="preserve"> </w:t>
      </w:r>
      <w:r w:rsidRPr="003F7DC9">
        <w:rPr>
          <w:color w:val="0B0B0B"/>
          <w:sz w:val="21"/>
        </w:rPr>
        <w:t>ha</w:t>
      </w:r>
      <w:r w:rsidRPr="003F7DC9">
        <w:rPr>
          <w:color w:val="0B0B0B"/>
          <w:spacing w:val="-10"/>
          <w:sz w:val="21"/>
        </w:rPr>
        <w:t xml:space="preserve"> </w:t>
      </w:r>
      <w:r w:rsidRPr="003F7DC9">
        <w:rPr>
          <w:color w:val="0B0B0B"/>
          <w:sz w:val="21"/>
        </w:rPr>
        <w:t>visitato o utilizzato la</w:t>
      </w:r>
      <w:r w:rsidRPr="003F7DC9">
        <w:rPr>
          <w:color w:val="0B0B0B"/>
          <w:spacing w:val="-1"/>
          <w:sz w:val="21"/>
        </w:rPr>
        <w:t xml:space="preserve"> </w:t>
      </w:r>
      <w:r w:rsidRPr="003F7DC9">
        <w:rPr>
          <w:color w:val="0B0B0B"/>
          <w:sz w:val="21"/>
        </w:rPr>
        <w:t>struttura:</w:t>
      </w:r>
    </w:p>
    <w:p w14:paraId="0FE36649" w14:textId="77777777" w:rsidR="004C1BFC" w:rsidRPr="003F7DC9" w:rsidRDefault="00D9217B" w:rsidP="00356158">
      <w:pPr>
        <w:pStyle w:val="Paragrafoelenco"/>
        <w:numPr>
          <w:ilvl w:val="3"/>
          <w:numId w:val="12"/>
        </w:numPr>
        <w:tabs>
          <w:tab w:val="left" w:pos="782"/>
        </w:tabs>
        <w:spacing w:before="117"/>
        <w:ind w:left="709" w:firstLine="0"/>
        <w:jc w:val="left"/>
        <w:rPr>
          <w:color w:val="0B0B0B"/>
          <w:sz w:val="21"/>
        </w:rPr>
      </w:pPr>
      <w:r w:rsidRPr="003F7DC9">
        <w:rPr>
          <w:color w:val="0B0B0B"/>
          <w:sz w:val="21"/>
        </w:rPr>
        <w:t>Chiudere le aree utilizzate dalla persona positiva fino al completamento della</w:t>
      </w:r>
      <w:r w:rsidRPr="003F7DC9">
        <w:rPr>
          <w:color w:val="0B0B0B"/>
          <w:spacing w:val="-10"/>
          <w:sz w:val="21"/>
        </w:rPr>
        <w:t xml:space="preserve"> </w:t>
      </w:r>
      <w:r w:rsidRPr="003F7DC9">
        <w:rPr>
          <w:color w:val="0B0B0B"/>
          <w:sz w:val="21"/>
        </w:rPr>
        <w:t>sanificazione.</w:t>
      </w:r>
    </w:p>
    <w:p w14:paraId="21D7B871"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Aprire porte e finestre per favorire la circolazione dell’aria</w:t>
      </w:r>
      <w:r w:rsidRPr="003F7DC9">
        <w:rPr>
          <w:color w:val="0B0B0B"/>
          <w:spacing w:val="-5"/>
          <w:sz w:val="21"/>
        </w:rPr>
        <w:t xml:space="preserve"> </w:t>
      </w:r>
      <w:r w:rsidRPr="003F7DC9">
        <w:rPr>
          <w:color w:val="0B0B0B"/>
          <w:sz w:val="21"/>
        </w:rPr>
        <w:t>nell’ambiente.</w:t>
      </w:r>
    </w:p>
    <w:p w14:paraId="6BCB8A2F" w14:textId="77777777" w:rsidR="004C1BFC" w:rsidRPr="003F7DC9" w:rsidRDefault="00D9217B" w:rsidP="00356158">
      <w:pPr>
        <w:pStyle w:val="Paragrafoelenco"/>
        <w:numPr>
          <w:ilvl w:val="3"/>
          <w:numId w:val="12"/>
        </w:numPr>
        <w:tabs>
          <w:tab w:val="left" w:pos="782"/>
        </w:tabs>
        <w:spacing w:before="135" w:line="259" w:lineRule="auto"/>
        <w:ind w:left="709" w:right="196" w:firstLine="0"/>
        <w:rPr>
          <w:color w:val="0B0B0B"/>
          <w:sz w:val="21"/>
        </w:rPr>
      </w:pPr>
      <w:r w:rsidRPr="003F7DC9">
        <w:rPr>
          <w:color w:val="0B0B0B"/>
          <w:sz w:val="21"/>
        </w:rPr>
        <w:t>Sanificare (pulire e disinfettare) tutte le aree utilizzate dalla persona positiva, come uffici, aule, mense, bagni e aree</w:t>
      </w:r>
      <w:r w:rsidRPr="003F7DC9">
        <w:rPr>
          <w:color w:val="0B0B0B"/>
          <w:spacing w:val="-1"/>
          <w:sz w:val="21"/>
        </w:rPr>
        <w:t xml:space="preserve"> </w:t>
      </w:r>
      <w:r w:rsidRPr="003F7DC9">
        <w:rPr>
          <w:color w:val="0B0B0B"/>
          <w:sz w:val="21"/>
        </w:rPr>
        <w:t>comuni.</w:t>
      </w:r>
    </w:p>
    <w:p w14:paraId="7A8123AF" w14:textId="77777777" w:rsidR="004C1BFC" w:rsidRPr="003F7DC9" w:rsidRDefault="00D9217B" w:rsidP="00356158">
      <w:pPr>
        <w:pStyle w:val="Paragrafoelenco"/>
        <w:numPr>
          <w:ilvl w:val="3"/>
          <w:numId w:val="12"/>
        </w:numPr>
        <w:tabs>
          <w:tab w:val="left" w:pos="782"/>
        </w:tabs>
        <w:spacing w:before="116"/>
        <w:ind w:left="709" w:firstLine="0"/>
        <w:jc w:val="left"/>
        <w:rPr>
          <w:color w:val="0B0B0B"/>
          <w:sz w:val="21"/>
        </w:rPr>
      </w:pPr>
      <w:r w:rsidRPr="003F7DC9">
        <w:rPr>
          <w:color w:val="0B0B0B"/>
          <w:sz w:val="21"/>
        </w:rPr>
        <w:t>Continuare con la pulizia e la disinfezione</w:t>
      </w:r>
      <w:r w:rsidRPr="003F7DC9">
        <w:rPr>
          <w:color w:val="0B0B0B"/>
          <w:spacing w:val="-2"/>
          <w:sz w:val="21"/>
        </w:rPr>
        <w:t xml:space="preserve"> </w:t>
      </w:r>
      <w:r w:rsidRPr="003F7DC9">
        <w:rPr>
          <w:color w:val="0B0B0B"/>
          <w:sz w:val="21"/>
        </w:rPr>
        <w:t>ordinaria.</w:t>
      </w:r>
    </w:p>
    <w:p w14:paraId="4742DF18" w14:textId="77777777" w:rsidR="004C1BFC" w:rsidRPr="003F7DC9" w:rsidRDefault="004C1BFC" w:rsidP="00356158">
      <w:pPr>
        <w:pStyle w:val="Corpotesto"/>
        <w:spacing w:before="8"/>
        <w:ind w:left="709"/>
        <w:rPr>
          <w:sz w:val="31"/>
        </w:rPr>
      </w:pPr>
    </w:p>
    <w:p w14:paraId="6B75728F" w14:textId="77777777" w:rsidR="004C1BFC" w:rsidRPr="003F7DC9" w:rsidRDefault="00D9217B" w:rsidP="00356158">
      <w:pPr>
        <w:pStyle w:val="Paragrafoelenco"/>
        <w:numPr>
          <w:ilvl w:val="2"/>
          <w:numId w:val="12"/>
        </w:numPr>
        <w:tabs>
          <w:tab w:val="left" w:pos="763"/>
        </w:tabs>
        <w:ind w:left="709" w:firstLine="0"/>
        <w:rPr>
          <w:b/>
          <w:sz w:val="23"/>
        </w:rPr>
      </w:pPr>
      <w:r w:rsidRPr="003F7DC9">
        <w:rPr>
          <w:b/>
          <w:color w:val="313131"/>
          <w:sz w:val="23"/>
        </w:rPr>
        <w:t>Collaborare con il</w:t>
      </w:r>
      <w:r w:rsidRPr="003F7DC9">
        <w:rPr>
          <w:b/>
          <w:color w:val="313131"/>
          <w:spacing w:val="-1"/>
          <w:sz w:val="23"/>
        </w:rPr>
        <w:t xml:space="preserve"> </w:t>
      </w:r>
      <w:r w:rsidRPr="003F7DC9">
        <w:rPr>
          <w:b/>
          <w:color w:val="313131"/>
          <w:sz w:val="23"/>
        </w:rPr>
        <w:t>DdP</w:t>
      </w:r>
    </w:p>
    <w:p w14:paraId="13B8C5CC" w14:textId="77777777" w:rsidR="004C1BFC" w:rsidRPr="003F7DC9" w:rsidRDefault="00D9217B" w:rsidP="00356158">
      <w:pPr>
        <w:spacing w:before="117" w:line="259" w:lineRule="auto"/>
        <w:ind w:left="709" w:right="192"/>
        <w:jc w:val="both"/>
        <w:rPr>
          <w:sz w:val="21"/>
        </w:rPr>
      </w:pPr>
      <w:r w:rsidRPr="003F7DC9">
        <w:rPr>
          <w:color w:val="0B0B0B"/>
          <w:sz w:val="21"/>
        </w:rPr>
        <w:t>In presenza di casi confermati COVID-19, spetta al DdP della ASL competente territorialmente di occuparsi</w:t>
      </w:r>
      <w:r w:rsidRPr="003F7DC9">
        <w:rPr>
          <w:color w:val="0B0B0B"/>
          <w:spacing w:val="-5"/>
          <w:sz w:val="21"/>
        </w:rPr>
        <w:t xml:space="preserve"> </w:t>
      </w:r>
      <w:r w:rsidRPr="003F7DC9">
        <w:rPr>
          <w:color w:val="0B0B0B"/>
          <w:sz w:val="21"/>
        </w:rPr>
        <w:t>dell’indagine</w:t>
      </w:r>
      <w:r w:rsidRPr="003F7DC9">
        <w:rPr>
          <w:color w:val="0B0B0B"/>
          <w:spacing w:val="-7"/>
          <w:sz w:val="21"/>
        </w:rPr>
        <w:t xml:space="preserve"> </w:t>
      </w:r>
      <w:r w:rsidRPr="003F7DC9">
        <w:rPr>
          <w:color w:val="0B0B0B"/>
          <w:sz w:val="21"/>
        </w:rPr>
        <w:t>epidemiologica</w:t>
      </w:r>
      <w:r w:rsidRPr="003F7DC9">
        <w:rPr>
          <w:color w:val="0B0B0B"/>
          <w:spacing w:val="-7"/>
          <w:sz w:val="21"/>
        </w:rPr>
        <w:t xml:space="preserve"> </w:t>
      </w:r>
      <w:r w:rsidRPr="003F7DC9">
        <w:rPr>
          <w:color w:val="0B0B0B"/>
          <w:sz w:val="21"/>
        </w:rPr>
        <w:t>volta</w:t>
      </w:r>
      <w:r w:rsidRPr="003F7DC9">
        <w:rPr>
          <w:color w:val="0B0B0B"/>
          <w:spacing w:val="-6"/>
          <w:sz w:val="21"/>
        </w:rPr>
        <w:t xml:space="preserve"> </w:t>
      </w:r>
      <w:r w:rsidRPr="003F7DC9">
        <w:rPr>
          <w:color w:val="0B0B0B"/>
          <w:sz w:val="21"/>
        </w:rPr>
        <w:t>ad</w:t>
      </w:r>
      <w:r w:rsidRPr="003F7DC9">
        <w:rPr>
          <w:color w:val="0B0B0B"/>
          <w:spacing w:val="-7"/>
          <w:sz w:val="21"/>
        </w:rPr>
        <w:t xml:space="preserve"> </w:t>
      </w:r>
      <w:r w:rsidRPr="003F7DC9">
        <w:rPr>
          <w:color w:val="0B0B0B"/>
          <w:sz w:val="21"/>
        </w:rPr>
        <w:t>espletare</w:t>
      </w:r>
      <w:r w:rsidRPr="003F7DC9">
        <w:rPr>
          <w:color w:val="0B0B0B"/>
          <w:spacing w:val="-7"/>
          <w:sz w:val="21"/>
        </w:rPr>
        <w:t xml:space="preserve"> </w:t>
      </w:r>
      <w:r w:rsidRPr="003F7DC9">
        <w:rPr>
          <w:color w:val="0B0B0B"/>
          <w:sz w:val="21"/>
        </w:rPr>
        <w:t>le</w:t>
      </w:r>
      <w:r w:rsidRPr="003F7DC9">
        <w:rPr>
          <w:color w:val="0B0B0B"/>
          <w:spacing w:val="-6"/>
          <w:sz w:val="21"/>
        </w:rPr>
        <w:t xml:space="preserve"> </w:t>
      </w:r>
      <w:r w:rsidRPr="003F7DC9">
        <w:rPr>
          <w:color w:val="0B0B0B"/>
          <w:sz w:val="21"/>
        </w:rPr>
        <w:t>attività</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i/>
          <w:color w:val="0B0B0B"/>
          <w:sz w:val="21"/>
        </w:rPr>
        <w:t>contact</w:t>
      </w:r>
      <w:r w:rsidRPr="003F7DC9">
        <w:rPr>
          <w:i/>
          <w:color w:val="0B0B0B"/>
          <w:spacing w:val="-7"/>
          <w:sz w:val="21"/>
        </w:rPr>
        <w:t xml:space="preserve"> </w:t>
      </w:r>
      <w:r w:rsidRPr="003F7DC9">
        <w:rPr>
          <w:i/>
          <w:color w:val="0B0B0B"/>
          <w:sz w:val="21"/>
        </w:rPr>
        <w:t>tracing</w:t>
      </w:r>
      <w:r w:rsidRPr="003F7DC9">
        <w:rPr>
          <w:i/>
          <w:color w:val="0B0B0B"/>
          <w:spacing w:val="-7"/>
          <w:sz w:val="21"/>
        </w:rPr>
        <w:t xml:space="preserve"> </w:t>
      </w:r>
      <w:r w:rsidRPr="003F7DC9">
        <w:rPr>
          <w:color w:val="0B0B0B"/>
          <w:sz w:val="21"/>
        </w:rPr>
        <w:t>(ricerca</w:t>
      </w:r>
      <w:r w:rsidRPr="003F7DC9">
        <w:rPr>
          <w:color w:val="0B0B0B"/>
          <w:spacing w:val="-6"/>
          <w:sz w:val="21"/>
        </w:rPr>
        <w:t xml:space="preserve"> </w:t>
      </w:r>
      <w:r w:rsidRPr="003F7DC9">
        <w:rPr>
          <w:color w:val="0B0B0B"/>
          <w:sz w:val="21"/>
        </w:rPr>
        <w:t>e</w:t>
      </w:r>
      <w:r w:rsidRPr="003F7DC9">
        <w:rPr>
          <w:color w:val="0B0B0B"/>
          <w:spacing w:val="-6"/>
          <w:sz w:val="21"/>
        </w:rPr>
        <w:t xml:space="preserve"> </w:t>
      </w:r>
      <w:r w:rsidRPr="003F7DC9">
        <w:rPr>
          <w:color w:val="0B0B0B"/>
          <w:sz w:val="21"/>
        </w:rPr>
        <w:t>gestione</w:t>
      </w:r>
      <w:r w:rsidRPr="003F7DC9">
        <w:rPr>
          <w:color w:val="0B0B0B"/>
          <w:spacing w:val="-6"/>
          <w:sz w:val="21"/>
        </w:rPr>
        <w:t xml:space="preserve"> </w:t>
      </w:r>
      <w:r w:rsidRPr="003F7DC9">
        <w:rPr>
          <w:color w:val="0B0B0B"/>
          <w:sz w:val="21"/>
        </w:rPr>
        <w:t>dei contatti).</w:t>
      </w:r>
      <w:r w:rsidRPr="003F7DC9">
        <w:rPr>
          <w:color w:val="0B0B0B"/>
          <w:spacing w:val="-14"/>
          <w:sz w:val="21"/>
        </w:rPr>
        <w:t xml:space="preserve"> </w:t>
      </w:r>
      <w:r w:rsidRPr="003F7DC9">
        <w:rPr>
          <w:color w:val="0B0B0B"/>
          <w:sz w:val="21"/>
        </w:rPr>
        <w:t>Per</w:t>
      </w:r>
      <w:r w:rsidRPr="003F7DC9">
        <w:rPr>
          <w:color w:val="0B0B0B"/>
          <w:spacing w:val="-14"/>
          <w:sz w:val="21"/>
        </w:rPr>
        <w:t xml:space="preserve"> </w:t>
      </w:r>
      <w:r w:rsidRPr="003F7DC9">
        <w:rPr>
          <w:color w:val="0B0B0B"/>
          <w:sz w:val="21"/>
        </w:rPr>
        <w:t>gli</w:t>
      </w:r>
      <w:r w:rsidRPr="003F7DC9">
        <w:rPr>
          <w:color w:val="0B0B0B"/>
          <w:spacing w:val="-14"/>
          <w:sz w:val="21"/>
        </w:rPr>
        <w:t xml:space="preserve"> </w:t>
      </w:r>
      <w:r w:rsidRPr="003F7DC9">
        <w:rPr>
          <w:color w:val="0B0B0B"/>
          <w:sz w:val="21"/>
        </w:rPr>
        <w:t>alunni</w:t>
      </w:r>
      <w:r w:rsidRPr="003F7DC9">
        <w:rPr>
          <w:color w:val="0B0B0B"/>
          <w:spacing w:val="-13"/>
          <w:sz w:val="21"/>
        </w:rPr>
        <w:t xml:space="preserve"> </w:t>
      </w:r>
      <w:r w:rsidRPr="003F7DC9">
        <w:rPr>
          <w:color w:val="0B0B0B"/>
          <w:sz w:val="21"/>
        </w:rPr>
        <w:t>ed</w:t>
      </w:r>
      <w:r w:rsidRPr="003F7DC9">
        <w:rPr>
          <w:color w:val="0B0B0B"/>
          <w:spacing w:val="-14"/>
          <w:sz w:val="21"/>
        </w:rPr>
        <w:t xml:space="preserve"> </w:t>
      </w:r>
      <w:r w:rsidRPr="003F7DC9">
        <w:rPr>
          <w:color w:val="0B0B0B"/>
          <w:sz w:val="21"/>
        </w:rPr>
        <w:t>il</w:t>
      </w:r>
      <w:r w:rsidRPr="003F7DC9">
        <w:rPr>
          <w:color w:val="0B0B0B"/>
          <w:spacing w:val="-14"/>
          <w:sz w:val="21"/>
        </w:rPr>
        <w:t xml:space="preserve"> </w:t>
      </w:r>
      <w:r w:rsidRPr="003F7DC9">
        <w:rPr>
          <w:color w:val="0B0B0B"/>
          <w:sz w:val="21"/>
        </w:rPr>
        <w:t>personale</w:t>
      </w:r>
      <w:r w:rsidRPr="003F7DC9">
        <w:rPr>
          <w:color w:val="0B0B0B"/>
          <w:spacing w:val="-13"/>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individuati</w:t>
      </w:r>
      <w:r w:rsidRPr="003F7DC9">
        <w:rPr>
          <w:color w:val="0B0B0B"/>
          <w:spacing w:val="-14"/>
          <w:sz w:val="21"/>
        </w:rPr>
        <w:t xml:space="preserve"> </w:t>
      </w:r>
      <w:r w:rsidRPr="003F7DC9">
        <w:rPr>
          <w:color w:val="0B0B0B"/>
          <w:sz w:val="21"/>
        </w:rPr>
        <w:t>come</w:t>
      </w:r>
      <w:r w:rsidRPr="003F7DC9">
        <w:rPr>
          <w:color w:val="0B0B0B"/>
          <w:spacing w:val="-14"/>
          <w:sz w:val="21"/>
        </w:rPr>
        <w:t xml:space="preserve"> </w:t>
      </w:r>
      <w:r w:rsidRPr="003F7DC9">
        <w:rPr>
          <w:color w:val="0B0B0B"/>
          <w:sz w:val="21"/>
        </w:rPr>
        <w:t>contatti</w:t>
      </w:r>
      <w:r w:rsidRPr="003F7DC9">
        <w:rPr>
          <w:color w:val="0B0B0B"/>
          <w:spacing w:val="-13"/>
          <w:sz w:val="21"/>
        </w:rPr>
        <w:t xml:space="preserve"> </w:t>
      </w:r>
      <w:r w:rsidRPr="003F7DC9">
        <w:rPr>
          <w:color w:val="0B0B0B"/>
          <w:sz w:val="21"/>
        </w:rPr>
        <w:t>stretti</w:t>
      </w:r>
      <w:r w:rsidRPr="003F7DC9">
        <w:rPr>
          <w:color w:val="0B0B0B"/>
          <w:spacing w:val="-14"/>
          <w:sz w:val="21"/>
        </w:rPr>
        <w:t xml:space="preserve"> </w:t>
      </w:r>
      <w:r w:rsidRPr="003F7DC9">
        <w:rPr>
          <w:color w:val="0B0B0B"/>
          <w:sz w:val="21"/>
        </w:rPr>
        <w:t>del</w:t>
      </w:r>
      <w:r w:rsidRPr="003F7DC9">
        <w:rPr>
          <w:color w:val="0B0B0B"/>
          <w:spacing w:val="-14"/>
          <w:sz w:val="21"/>
        </w:rPr>
        <w:t xml:space="preserve"> </w:t>
      </w:r>
      <w:r w:rsidRPr="003F7DC9">
        <w:rPr>
          <w:color w:val="0B0B0B"/>
          <w:sz w:val="21"/>
        </w:rPr>
        <w:t>caso</w:t>
      </w:r>
      <w:r w:rsidRPr="003F7DC9">
        <w:rPr>
          <w:color w:val="0B0B0B"/>
          <w:spacing w:val="-13"/>
          <w:sz w:val="21"/>
        </w:rPr>
        <w:t xml:space="preserve"> </w:t>
      </w:r>
      <w:r w:rsidRPr="003F7DC9">
        <w:rPr>
          <w:color w:val="0B0B0B"/>
          <w:sz w:val="21"/>
        </w:rPr>
        <w:t>confermato</w:t>
      </w:r>
      <w:r w:rsidRPr="003F7DC9">
        <w:rPr>
          <w:color w:val="0B0B0B"/>
          <w:spacing w:val="-14"/>
          <w:sz w:val="21"/>
        </w:rPr>
        <w:t xml:space="preserve"> </w:t>
      </w:r>
      <w:r w:rsidRPr="003F7DC9">
        <w:rPr>
          <w:color w:val="0B0B0B"/>
          <w:sz w:val="21"/>
        </w:rPr>
        <w:t>COVID- 19 il DdP provvederà alla prescrizione della quarantena per i 14 giorni successivi all’ultima</w:t>
      </w:r>
      <w:r w:rsidRPr="003F7DC9">
        <w:rPr>
          <w:color w:val="0B0B0B"/>
          <w:spacing w:val="-14"/>
          <w:sz w:val="21"/>
        </w:rPr>
        <w:t xml:space="preserve"> </w:t>
      </w:r>
      <w:r w:rsidRPr="003F7DC9">
        <w:rPr>
          <w:color w:val="0B0B0B"/>
          <w:sz w:val="21"/>
        </w:rPr>
        <w:t>esposizione.</w:t>
      </w:r>
    </w:p>
    <w:p w14:paraId="3288E1AD" w14:textId="77777777" w:rsidR="004C1BFC" w:rsidRPr="003F7DC9" w:rsidRDefault="00D9217B" w:rsidP="00356158">
      <w:pPr>
        <w:spacing w:before="118"/>
        <w:ind w:left="709"/>
        <w:jc w:val="both"/>
        <w:rPr>
          <w:sz w:val="21"/>
        </w:rPr>
      </w:pPr>
      <w:r w:rsidRPr="003F7DC9">
        <w:rPr>
          <w:color w:val="0B0B0B"/>
          <w:sz w:val="21"/>
        </w:rPr>
        <w:t xml:space="preserve">Per agevolare le attività di </w:t>
      </w:r>
      <w:r w:rsidRPr="003F7DC9">
        <w:rPr>
          <w:i/>
          <w:color w:val="0B0B0B"/>
          <w:sz w:val="21"/>
        </w:rPr>
        <w:t>contact tracing</w:t>
      </w:r>
      <w:r w:rsidRPr="003F7DC9">
        <w:rPr>
          <w:color w:val="0B0B0B"/>
          <w:sz w:val="21"/>
        </w:rPr>
        <w:t>, il referente scolastico per COVID-19 dovrà:</w:t>
      </w:r>
    </w:p>
    <w:p w14:paraId="48467706"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fornire l’elenco degli studenti della classe in cui si è verificato il caso</w:t>
      </w:r>
      <w:r w:rsidRPr="003F7DC9">
        <w:rPr>
          <w:color w:val="0B0B0B"/>
          <w:spacing w:val="-9"/>
          <w:sz w:val="21"/>
        </w:rPr>
        <w:t xml:space="preserve"> </w:t>
      </w:r>
      <w:r w:rsidRPr="003F7DC9">
        <w:rPr>
          <w:color w:val="0B0B0B"/>
          <w:sz w:val="21"/>
        </w:rPr>
        <w:t>confermato;</w:t>
      </w:r>
    </w:p>
    <w:p w14:paraId="5250FE77" w14:textId="77777777" w:rsidR="004C1BFC" w:rsidRPr="003F7DC9" w:rsidRDefault="00D9217B" w:rsidP="00356158">
      <w:pPr>
        <w:pStyle w:val="Paragrafoelenco"/>
        <w:numPr>
          <w:ilvl w:val="3"/>
          <w:numId w:val="12"/>
        </w:numPr>
        <w:tabs>
          <w:tab w:val="left" w:pos="782"/>
        </w:tabs>
        <w:spacing w:before="135" w:line="259" w:lineRule="auto"/>
        <w:ind w:left="709" w:right="196" w:firstLine="0"/>
        <w:rPr>
          <w:color w:val="0B0B0B"/>
          <w:sz w:val="21"/>
        </w:rPr>
      </w:pPr>
      <w:r w:rsidRPr="003F7DC9">
        <w:rPr>
          <w:color w:val="0B0B0B"/>
          <w:sz w:val="21"/>
        </w:rPr>
        <w:t>fornire l’elenco degli insegnati/educatori che hanno svolto l’attività di insegnamento all’interno della classe in cui si è verificato il caso confermato;</w:t>
      </w:r>
    </w:p>
    <w:p w14:paraId="083EFA8B" w14:textId="77777777" w:rsidR="004C1BFC" w:rsidRPr="003F7DC9" w:rsidRDefault="00D9217B" w:rsidP="00356158">
      <w:pPr>
        <w:pStyle w:val="Paragrafoelenco"/>
        <w:numPr>
          <w:ilvl w:val="3"/>
          <w:numId w:val="12"/>
        </w:numPr>
        <w:tabs>
          <w:tab w:val="left" w:pos="782"/>
        </w:tabs>
        <w:spacing w:before="116" w:line="259" w:lineRule="auto"/>
        <w:ind w:left="709" w:right="196" w:firstLine="0"/>
        <w:rPr>
          <w:color w:val="0B0B0B"/>
          <w:sz w:val="21"/>
        </w:rPr>
      </w:pPr>
      <w:r w:rsidRPr="003F7DC9">
        <w:rPr>
          <w:color w:val="0B0B0B"/>
          <w:sz w:val="21"/>
        </w:rPr>
        <w:t>fornire</w:t>
      </w:r>
      <w:r w:rsidRPr="003F7DC9">
        <w:rPr>
          <w:color w:val="0B0B0B"/>
          <w:spacing w:val="-8"/>
          <w:sz w:val="21"/>
        </w:rPr>
        <w:t xml:space="preserve"> </w:t>
      </w:r>
      <w:r w:rsidRPr="003F7DC9">
        <w:rPr>
          <w:color w:val="0B0B0B"/>
          <w:sz w:val="21"/>
        </w:rPr>
        <w:t>elementi</w:t>
      </w:r>
      <w:r w:rsidRPr="003F7DC9">
        <w:rPr>
          <w:color w:val="0B0B0B"/>
          <w:spacing w:val="-8"/>
          <w:sz w:val="21"/>
        </w:rPr>
        <w:t xml:space="preserve"> </w:t>
      </w:r>
      <w:r w:rsidRPr="003F7DC9">
        <w:rPr>
          <w:color w:val="0B0B0B"/>
          <w:sz w:val="21"/>
        </w:rPr>
        <w:t>per</w:t>
      </w:r>
      <w:r w:rsidRPr="003F7DC9">
        <w:rPr>
          <w:color w:val="0B0B0B"/>
          <w:spacing w:val="-8"/>
          <w:sz w:val="21"/>
        </w:rPr>
        <w:t xml:space="preserve"> </w:t>
      </w:r>
      <w:r w:rsidRPr="003F7DC9">
        <w:rPr>
          <w:color w:val="0B0B0B"/>
          <w:sz w:val="21"/>
        </w:rPr>
        <w:t>la</w:t>
      </w:r>
      <w:r w:rsidRPr="003F7DC9">
        <w:rPr>
          <w:color w:val="0B0B0B"/>
          <w:spacing w:val="-7"/>
          <w:sz w:val="21"/>
        </w:rPr>
        <w:t xml:space="preserve"> </w:t>
      </w:r>
      <w:r w:rsidRPr="003F7DC9">
        <w:rPr>
          <w:color w:val="0B0B0B"/>
          <w:sz w:val="21"/>
        </w:rPr>
        <w:t>ricostruzione</w:t>
      </w:r>
      <w:r w:rsidRPr="003F7DC9">
        <w:rPr>
          <w:color w:val="0B0B0B"/>
          <w:spacing w:val="-7"/>
          <w:sz w:val="21"/>
        </w:rPr>
        <w:t xml:space="preserve"> </w:t>
      </w:r>
      <w:r w:rsidRPr="003F7DC9">
        <w:rPr>
          <w:color w:val="0B0B0B"/>
          <w:sz w:val="21"/>
        </w:rPr>
        <w:t>dei</w:t>
      </w:r>
      <w:r w:rsidRPr="003F7DC9">
        <w:rPr>
          <w:color w:val="0B0B0B"/>
          <w:spacing w:val="-8"/>
          <w:sz w:val="21"/>
        </w:rPr>
        <w:t xml:space="preserve"> </w:t>
      </w:r>
      <w:r w:rsidRPr="003F7DC9">
        <w:rPr>
          <w:color w:val="0B0B0B"/>
          <w:sz w:val="21"/>
        </w:rPr>
        <w:t>contatti</w:t>
      </w:r>
      <w:r w:rsidRPr="003F7DC9">
        <w:rPr>
          <w:color w:val="0B0B0B"/>
          <w:spacing w:val="-8"/>
          <w:sz w:val="21"/>
        </w:rPr>
        <w:t xml:space="preserve"> </w:t>
      </w:r>
      <w:r w:rsidRPr="003F7DC9">
        <w:rPr>
          <w:color w:val="0B0B0B"/>
          <w:sz w:val="21"/>
        </w:rPr>
        <w:t>stretti</w:t>
      </w:r>
      <w:r w:rsidRPr="003F7DC9">
        <w:rPr>
          <w:color w:val="0B0B0B"/>
          <w:spacing w:val="-7"/>
          <w:sz w:val="21"/>
        </w:rPr>
        <w:t xml:space="preserve"> </w:t>
      </w:r>
      <w:r w:rsidRPr="003F7DC9">
        <w:rPr>
          <w:color w:val="0B0B0B"/>
          <w:sz w:val="21"/>
        </w:rPr>
        <w:t>avvenuti</w:t>
      </w:r>
      <w:r w:rsidRPr="003F7DC9">
        <w:rPr>
          <w:color w:val="0B0B0B"/>
          <w:spacing w:val="-8"/>
          <w:sz w:val="21"/>
        </w:rPr>
        <w:t xml:space="preserve"> </w:t>
      </w:r>
      <w:r w:rsidRPr="003F7DC9">
        <w:rPr>
          <w:color w:val="0B0B0B"/>
          <w:sz w:val="21"/>
        </w:rPr>
        <w:t>nelle</w:t>
      </w:r>
      <w:r w:rsidRPr="003F7DC9">
        <w:rPr>
          <w:color w:val="0B0B0B"/>
          <w:spacing w:val="-8"/>
          <w:sz w:val="21"/>
        </w:rPr>
        <w:t xml:space="preserve"> </w:t>
      </w:r>
      <w:r w:rsidRPr="003F7DC9">
        <w:rPr>
          <w:color w:val="0B0B0B"/>
          <w:sz w:val="21"/>
        </w:rPr>
        <w:t>48</w:t>
      </w:r>
      <w:r w:rsidRPr="003F7DC9">
        <w:rPr>
          <w:color w:val="0B0B0B"/>
          <w:spacing w:val="-8"/>
          <w:sz w:val="21"/>
        </w:rPr>
        <w:t xml:space="preserve"> </w:t>
      </w:r>
      <w:r w:rsidRPr="003F7DC9">
        <w:rPr>
          <w:color w:val="0B0B0B"/>
          <w:sz w:val="21"/>
        </w:rPr>
        <w:t>ore</w:t>
      </w:r>
      <w:r w:rsidRPr="003F7DC9">
        <w:rPr>
          <w:color w:val="0B0B0B"/>
          <w:spacing w:val="-7"/>
          <w:sz w:val="21"/>
        </w:rPr>
        <w:t xml:space="preserve"> </w:t>
      </w:r>
      <w:r w:rsidRPr="003F7DC9">
        <w:rPr>
          <w:color w:val="0B0B0B"/>
          <w:sz w:val="21"/>
        </w:rPr>
        <w:t>prima</w:t>
      </w:r>
      <w:r w:rsidRPr="003F7DC9">
        <w:rPr>
          <w:color w:val="0B0B0B"/>
          <w:spacing w:val="-8"/>
          <w:sz w:val="21"/>
        </w:rPr>
        <w:t xml:space="preserve"> </w:t>
      </w:r>
      <w:r w:rsidRPr="003F7DC9">
        <w:rPr>
          <w:color w:val="0B0B0B"/>
          <w:sz w:val="21"/>
        </w:rPr>
        <w:t>della</w:t>
      </w:r>
      <w:r w:rsidRPr="003F7DC9">
        <w:rPr>
          <w:color w:val="0B0B0B"/>
          <w:spacing w:val="-8"/>
          <w:sz w:val="21"/>
        </w:rPr>
        <w:t xml:space="preserve"> </w:t>
      </w:r>
      <w:r w:rsidRPr="003F7DC9">
        <w:rPr>
          <w:color w:val="0B0B0B"/>
          <w:sz w:val="21"/>
        </w:rPr>
        <w:t>comparsa</w:t>
      </w:r>
      <w:r w:rsidRPr="003F7DC9">
        <w:rPr>
          <w:color w:val="0B0B0B"/>
          <w:spacing w:val="-8"/>
          <w:sz w:val="21"/>
        </w:rPr>
        <w:t xml:space="preserve"> </w:t>
      </w:r>
      <w:r w:rsidRPr="003F7DC9">
        <w:rPr>
          <w:color w:val="0B0B0B"/>
          <w:sz w:val="21"/>
        </w:rPr>
        <w:t>dei sintomi e quelli avvenuti nei 14 giorni successivi alla comparsa dei sintomi. Per i casi asintomatici, considerare le 48 ore precedenti la raccolta del campione che ha portato alla diagnosi e i 14 giorni successivi alla</w:t>
      </w:r>
      <w:r w:rsidRPr="003F7DC9">
        <w:rPr>
          <w:color w:val="0B0B0B"/>
          <w:spacing w:val="1"/>
          <w:sz w:val="21"/>
        </w:rPr>
        <w:t xml:space="preserve"> </w:t>
      </w:r>
      <w:r w:rsidRPr="003F7DC9">
        <w:rPr>
          <w:color w:val="0B0B0B"/>
          <w:sz w:val="21"/>
        </w:rPr>
        <w:t>diagnosi;</w:t>
      </w:r>
    </w:p>
    <w:p w14:paraId="731E5BC4" w14:textId="77777777" w:rsidR="004C1BFC" w:rsidRPr="003F7DC9" w:rsidRDefault="00D9217B" w:rsidP="00356158">
      <w:pPr>
        <w:pStyle w:val="Paragrafoelenco"/>
        <w:numPr>
          <w:ilvl w:val="3"/>
          <w:numId w:val="12"/>
        </w:numPr>
        <w:tabs>
          <w:tab w:val="left" w:pos="782"/>
        </w:tabs>
        <w:spacing w:before="118"/>
        <w:ind w:left="709" w:firstLine="0"/>
        <w:rPr>
          <w:color w:val="0B0B0B"/>
          <w:sz w:val="21"/>
        </w:rPr>
      </w:pPr>
      <w:r w:rsidRPr="003F7DC9">
        <w:rPr>
          <w:color w:val="0B0B0B"/>
          <w:sz w:val="21"/>
        </w:rPr>
        <w:t>indicare eventuali alunni/operatori scolastici con fragilità;</w:t>
      </w:r>
    </w:p>
    <w:p w14:paraId="6EB37406" w14:textId="77777777" w:rsidR="004C1BFC" w:rsidRPr="003F7DC9" w:rsidRDefault="00D9217B" w:rsidP="00356158">
      <w:pPr>
        <w:pStyle w:val="Paragrafoelenco"/>
        <w:numPr>
          <w:ilvl w:val="3"/>
          <w:numId w:val="12"/>
        </w:numPr>
        <w:tabs>
          <w:tab w:val="left" w:pos="782"/>
        </w:tabs>
        <w:spacing w:before="135"/>
        <w:ind w:left="709" w:firstLine="0"/>
        <w:rPr>
          <w:color w:val="0B0B0B"/>
          <w:sz w:val="21"/>
        </w:rPr>
      </w:pPr>
      <w:r w:rsidRPr="003F7DC9">
        <w:rPr>
          <w:color w:val="0B0B0B"/>
          <w:sz w:val="21"/>
        </w:rPr>
        <w:t>fornire eventuali elenchi di operatori scolastici e/o alunni</w:t>
      </w:r>
      <w:r w:rsidRPr="003F7DC9">
        <w:rPr>
          <w:color w:val="0B0B0B"/>
          <w:spacing w:val="-1"/>
          <w:sz w:val="21"/>
        </w:rPr>
        <w:t xml:space="preserve"> </w:t>
      </w:r>
      <w:r w:rsidRPr="003F7DC9">
        <w:rPr>
          <w:color w:val="0B0B0B"/>
          <w:sz w:val="21"/>
        </w:rPr>
        <w:t>assenti.</w:t>
      </w:r>
    </w:p>
    <w:p w14:paraId="7576F3E7" w14:textId="77777777" w:rsidR="004C1BFC" w:rsidRPr="003F7DC9" w:rsidRDefault="004C1BFC" w:rsidP="00356158">
      <w:pPr>
        <w:pStyle w:val="Corpotesto"/>
        <w:spacing w:before="8"/>
        <w:ind w:left="709"/>
        <w:rPr>
          <w:sz w:val="31"/>
        </w:rPr>
      </w:pPr>
    </w:p>
    <w:p w14:paraId="6F77CA25" w14:textId="77777777" w:rsidR="004C1BFC" w:rsidRPr="003F7DC9" w:rsidRDefault="00D9217B" w:rsidP="00356158">
      <w:pPr>
        <w:pStyle w:val="Paragrafoelenco"/>
        <w:numPr>
          <w:ilvl w:val="2"/>
          <w:numId w:val="12"/>
        </w:numPr>
        <w:tabs>
          <w:tab w:val="left" w:pos="782"/>
        </w:tabs>
        <w:ind w:left="709" w:right="709" w:firstLine="0"/>
        <w:rPr>
          <w:b/>
          <w:sz w:val="23"/>
        </w:rPr>
      </w:pPr>
      <w:r w:rsidRPr="003F7DC9">
        <w:rPr>
          <w:b/>
          <w:color w:val="313131"/>
          <w:sz w:val="23"/>
        </w:rPr>
        <w:t>Elementi per la valutazione della quarantena dei contatti stretti e della chiusura di una parte o dell’intera scuola</w:t>
      </w:r>
    </w:p>
    <w:p w14:paraId="6192D690" w14:textId="77777777" w:rsidR="004C1BFC" w:rsidRPr="003F7DC9" w:rsidRDefault="00D9217B" w:rsidP="00356158">
      <w:pPr>
        <w:spacing w:before="117" w:line="259" w:lineRule="auto"/>
        <w:ind w:left="709" w:right="191"/>
        <w:jc w:val="both"/>
        <w:rPr>
          <w:sz w:val="21"/>
        </w:rPr>
      </w:pPr>
      <w:r w:rsidRPr="003F7DC9">
        <w:rPr>
          <w:color w:val="0B0B0B"/>
          <w:sz w:val="21"/>
        </w:rPr>
        <w:t>La valutazione dello stato di contatto stretto è di competenza del DdP e le azioni sono intraprese dopo una valutazione della eventuale esposizione. Se un alunno/operatore scolastico risulta COVID-19 positivo, il DdP valuterà di prescrivere la quarantena a tutti gli studenti della stessa classe e agli eventuali operatori scolastici esposti che si configurino come contatti stretti. La chiusura di una scuola o parte della stessa dovrà essere valutata dal DdP in base al numero di casi confermati e di eventuali cluster e del livello di circolazione del virus all’interno della comunità. Un singolo caso confermato in una scuola non dovrebbe determinarne la chiusura soprattutto se la trasmissione nella comunità non è elevata. Inoltre, il DdP potrà prevedere</w:t>
      </w:r>
      <w:r w:rsidRPr="003F7DC9">
        <w:rPr>
          <w:color w:val="0B0B0B"/>
          <w:spacing w:val="-6"/>
          <w:sz w:val="21"/>
        </w:rPr>
        <w:t xml:space="preserve"> </w:t>
      </w:r>
      <w:r w:rsidRPr="003F7DC9">
        <w:rPr>
          <w:color w:val="0B0B0B"/>
          <w:sz w:val="21"/>
        </w:rPr>
        <w:t>l’invio</w:t>
      </w:r>
      <w:r w:rsidRPr="003F7DC9">
        <w:rPr>
          <w:color w:val="0B0B0B"/>
          <w:spacing w:val="-6"/>
          <w:sz w:val="21"/>
        </w:rPr>
        <w:t xml:space="preserve"> </w:t>
      </w:r>
      <w:r w:rsidRPr="003F7DC9">
        <w:rPr>
          <w:color w:val="0B0B0B"/>
          <w:sz w:val="21"/>
        </w:rPr>
        <w:t>di</w:t>
      </w:r>
      <w:r w:rsidRPr="003F7DC9">
        <w:rPr>
          <w:color w:val="0B0B0B"/>
          <w:spacing w:val="-5"/>
          <w:sz w:val="21"/>
        </w:rPr>
        <w:t xml:space="preserve"> </w:t>
      </w:r>
      <w:r w:rsidRPr="003F7DC9">
        <w:rPr>
          <w:color w:val="0B0B0B"/>
          <w:sz w:val="21"/>
        </w:rPr>
        <w:t>unità</w:t>
      </w:r>
      <w:r w:rsidRPr="003F7DC9">
        <w:rPr>
          <w:color w:val="0B0B0B"/>
          <w:spacing w:val="-6"/>
          <w:sz w:val="21"/>
        </w:rPr>
        <w:t xml:space="preserve"> </w:t>
      </w:r>
      <w:r w:rsidRPr="003F7DC9">
        <w:rPr>
          <w:color w:val="0B0B0B"/>
          <w:sz w:val="21"/>
        </w:rPr>
        <w:t>mobili</w:t>
      </w:r>
      <w:r w:rsidRPr="003F7DC9">
        <w:rPr>
          <w:color w:val="0B0B0B"/>
          <w:spacing w:val="-6"/>
          <w:sz w:val="21"/>
        </w:rPr>
        <w:t xml:space="preserve"> </w:t>
      </w:r>
      <w:r w:rsidRPr="003F7DC9">
        <w:rPr>
          <w:color w:val="0B0B0B"/>
          <w:sz w:val="21"/>
        </w:rPr>
        <w:t>per</w:t>
      </w:r>
      <w:r w:rsidRPr="003F7DC9">
        <w:rPr>
          <w:color w:val="0B0B0B"/>
          <w:spacing w:val="-6"/>
          <w:sz w:val="21"/>
        </w:rPr>
        <w:t xml:space="preserve"> </w:t>
      </w:r>
      <w:r w:rsidRPr="003F7DC9">
        <w:rPr>
          <w:color w:val="0B0B0B"/>
          <w:sz w:val="21"/>
        </w:rPr>
        <w:t>l’esecuzione</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test</w:t>
      </w:r>
      <w:r w:rsidRPr="003F7DC9">
        <w:rPr>
          <w:color w:val="0B0B0B"/>
          <w:spacing w:val="-5"/>
          <w:sz w:val="21"/>
        </w:rPr>
        <w:t xml:space="preserve"> </w:t>
      </w:r>
      <w:r w:rsidRPr="003F7DC9">
        <w:rPr>
          <w:color w:val="0B0B0B"/>
          <w:sz w:val="21"/>
        </w:rPr>
        <w:t>diagnostici</w:t>
      </w:r>
      <w:r w:rsidRPr="003F7DC9">
        <w:rPr>
          <w:color w:val="0B0B0B"/>
          <w:spacing w:val="-6"/>
          <w:sz w:val="21"/>
        </w:rPr>
        <w:t xml:space="preserve"> </w:t>
      </w:r>
      <w:r w:rsidRPr="003F7DC9">
        <w:rPr>
          <w:color w:val="0B0B0B"/>
          <w:sz w:val="21"/>
        </w:rPr>
        <w:t>presso</w:t>
      </w:r>
      <w:r w:rsidRPr="003F7DC9">
        <w:rPr>
          <w:color w:val="0B0B0B"/>
          <w:spacing w:val="-5"/>
          <w:sz w:val="21"/>
        </w:rPr>
        <w:t xml:space="preserve"> </w:t>
      </w:r>
      <w:r w:rsidRPr="003F7DC9">
        <w:rPr>
          <w:color w:val="0B0B0B"/>
          <w:sz w:val="21"/>
        </w:rPr>
        <w:t>la</w:t>
      </w:r>
      <w:r w:rsidRPr="003F7DC9">
        <w:rPr>
          <w:color w:val="0B0B0B"/>
          <w:spacing w:val="-5"/>
          <w:sz w:val="21"/>
        </w:rPr>
        <w:t xml:space="preserve"> </w:t>
      </w:r>
      <w:r w:rsidRPr="003F7DC9">
        <w:rPr>
          <w:color w:val="0B0B0B"/>
          <w:sz w:val="21"/>
        </w:rPr>
        <w:t>struttura</w:t>
      </w:r>
      <w:r w:rsidRPr="003F7DC9">
        <w:rPr>
          <w:color w:val="0B0B0B"/>
          <w:spacing w:val="-6"/>
          <w:sz w:val="21"/>
        </w:rPr>
        <w:t xml:space="preserve"> </w:t>
      </w:r>
      <w:r w:rsidRPr="003F7DC9">
        <w:rPr>
          <w:color w:val="0B0B0B"/>
          <w:sz w:val="21"/>
        </w:rPr>
        <w:t>scolastica</w:t>
      </w:r>
      <w:r w:rsidRPr="003F7DC9">
        <w:rPr>
          <w:color w:val="0B0B0B"/>
          <w:spacing w:val="-5"/>
          <w:sz w:val="21"/>
        </w:rPr>
        <w:t xml:space="preserve"> </w:t>
      </w:r>
      <w:r w:rsidRPr="003F7DC9">
        <w:rPr>
          <w:color w:val="0B0B0B"/>
          <w:sz w:val="21"/>
        </w:rPr>
        <w:t>in</w:t>
      </w:r>
      <w:r w:rsidRPr="003F7DC9">
        <w:rPr>
          <w:color w:val="0B0B0B"/>
          <w:spacing w:val="-5"/>
          <w:sz w:val="21"/>
        </w:rPr>
        <w:t xml:space="preserve"> </w:t>
      </w:r>
      <w:r w:rsidRPr="003F7DC9">
        <w:rPr>
          <w:color w:val="0B0B0B"/>
          <w:sz w:val="21"/>
        </w:rPr>
        <w:t>base</w:t>
      </w:r>
      <w:r w:rsidRPr="003F7DC9">
        <w:rPr>
          <w:color w:val="0B0B0B"/>
          <w:spacing w:val="-6"/>
          <w:sz w:val="21"/>
        </w:rPr>
        <w:t xml:space="preserve"> </w:t>
      </w:r>
      <w:r w:rsidRPr="003F7DC9">
        <w:rPr>
          <w:color w:val="0B0B0B"/>
          <w:sz w:val="21"/>
        </w:rPr>
        <w:t>alla necessità di definire eventuale circolazione del</w:t>
      </w:r>
      <w:r w:rsidRPr="003F7DC9">
        <w:rPr>
          <w:color w:val="0B0B0B"/>
          <w:spacing w:val="-1"/>
          <w:sz w:val="21"/>
        </w:rPr>
        <w:t xml:space="preserve"> </w:t>
      </w:r>
      <w:r w:rsidRPr="003F7DC9">
        <w:rPr>
          <w:color w:val="0B0B0B"/>
          <w:sz w:val="21"/>
        </w:rPr>
        <w:t>virus.</w:t>
      </w:r>
    </w:p>
    <w:p w14:paraId="593E4C85" w14:textId="77777777" w:rsidR="004C1BFC" w:rsidRPr="003F7DC9" w:rsidRDefault="004C1BFC" w:rsidP="00356158">
      <w:pPr>
        <w:spacing w:line="259" w:lineRule="auto"/>
        <w:ind w:left="709"/>
        <w:jc w:val="both"/>
        <w:rPr>
          <w:sz w:val="21"/>
        </w:rPr>
        <w:sectPr w:rsidR="004C1BFC" w:rsidRPr="003F7DC9" w:rsidSect="00356158">
          <w:pgSz w:w="11900" w:h="16840"/>
          <w:pgMar w:top="1600" w:right="560" w:bottom="280" w:left="851" w:header="720" w:footer="720" w:gutter="0"/>
          <w:cols w:space="720"/>
        </w:sectPr>
      </w:pPr>
    </w:p>
    <w:p w14:paraId="460A6DF9" w14:textId="77777777" w:rsidR="004C1BFC" w:rsidRPr="003F7DC9" w:rsidRDefault="004C1BFC" w:rsidP="00356158">
      <w:pPr>
        <w:pStyle w:val="Corpotesto"/>
        <w:spacing w:before="5"/>
        <w:ind w:left="709"/>
        <w:rPr>
          <w:sz w:val="19"/>
        </w:rPr>
      </w:pPr>
    </w:p>
    <w:p w14:paraId="1929B344" w14:textId="77777777" w:rsidR="004C1BFC" w:rsidRPr="003F7DC9" w:rsidRDefault="00D9217B" w:rsidP="00356158">
      <w:pPr>
        <w:pStyle w:val="Paragrafoelenco"/>
        <w:numPr>
          <w:ilvl w:val="1"/>
          <w:numId w:val="12"/>
        </w:numPr>
        <w:tabs>
          <w:tab w:val="left" w:pos="782"/>
        </w:tabs>
        <w:spacing w:before="107" w:line="244" w:lineRule="auto"/>
        <w:ind w:left="709" w:right="534" w:firstLine="0"/>
        <w:rPr>
          <w:b/>
          <w:sz w:val="30"/>
        </w:rPr>
      </w:pPr>
      <w:r w:rsidRPr="003F7DC9">
        <w:rPr>
          <w:b/>
          <w:color w:val="313131"/>
          <w:sz w:val="30"/>
        </w:rPr>
        <w:t>Alunno o operatore scolastico contatto stretto di un contatto stretto di un</w:t>
      </w:r>
      <w:r w:rsidRPr="003F7DC9">
        <w:rPr>
          <w:b/>
          <w:color w:val="313131"/>
          <w:spacing w:val="4"/>
          <w:sz w:val="30"/>
        </w:rPr>
        <w:t xml:space="preserve"> </w:t>
      </w:r>
      <w:r w:rsidRPr="003F7DC9">
        <w:rPr>
          <w:b/>
          <w:color w:val="313131"/>
          <w:sz w:val="30"/>
        </w:rPr>
        <w:t>caso</w:t>
      </w:r>
    </w:p>
    <w:p w14:paraId="6FCEE7F4" w14:textId="77777777" w:rsidR="004C1BFC" w:rsidRPr="003F7DC9" w:rsidRDefault="00D9217B" w:rsidP="00356158">
      <w:pPr>
        <w:spacing w:before="188" w:line="259" w:lineRule="auto"/>
        <w:ind w:left="709" w:right="194"/>
        <w:jc w:val="both"/>
        <w:rPr>
          <w:sz w:val="21"/>
        </w:rPr>
      </w:pPr>
      <w:r w:rsidRPr="003F7DC9">
        <w:rPr>
          <w:color w:val="0B0B0B"/>
          <w:sz w:val="21"/>
        </w:rPr>
        <w:t>Si sottolinea che, qualora un alunno o un operatore scolastico risultasse contatto stretto di un contatto stretto (ovvero nessun contatto diretto con il caso), non vi è alcuna precauzione da prendere a meno che il contatto stretto del caso non risulti successivamente positivo ad eventuali test diagnostici disposti dal DdP e che quest’ultimo abbia accertato una possibile esposizione. In quel caso si consulti il capitolo 2.2.3.</w:t>
      </w:r>
    </w:p>
    <w:p w14:paraId="6FA57AF1" w14:textId="77777777" w:rsidR="004C1BFC" w:rsidRPr="003F7DC9" w:rsidRDefault="004C1BFC" w:rsidP="00356158">
      <w:pPr>
        <w:pStyle w:val="Corpotesto"/>
        <w:spacing w:before="1"/>
        <w:ind w:left="709"/>
        <w:rPr>
          <w:sz w:val="34"/>
        </w:rPr>
      </w:pPr>
    </w:p>
    <w:p w14:paraId="3A6A60C5" w14:textId="77777777" w:rsidR="004C1BFC" w:rsidRPr="003F7DC9" w:rsidRDefault="00D9217B" w:rsidP="00356158">
      <w:pPr>
        <w:pStyle w:val="Paragrafoelenco"/>
        <w:numPr>
          <w:ilvl w:val="1"/>
          <w:numId w:val="12"/>
        </w:numPr>
        <w:tabs>
          <w:tab w:val="left" w:pos="726"/>
        </w:tabs>
        <w:ind w:left="709" w:firstLine="0"/>
        <w:rPr>
          <w:b/>
          <w:sz w:val="30"/>
        </w:rPr>
      </w:pPr>
      <w:r w:rsidRPr="003F7DC9">
        <w:rPr>
          <w:b/>
          <w:color w:val="313131"/>
          <w:sz w:val="30"/>
        </w:rPr>
        <w:t>Algoritmi decisionali</w:t>
      </w:r>
    </w:p>
    <w:p w14:paraId="1E0F2ABA" w14:textId="77777777" w:rsidR="004C1BFC" w:rsidRPr="003F7DC9" w:rsidRDefault="00D9217B" w:rsidP="00356158">
      <w:pPr>
        <w:spacing w:before="195" w:line="259" w:lineRule="auto"/>
        <w:ind w:left="709" w:right="192"/>
        <w:jc w:val="both"/>
        <w:rPr>
          <w:sz w:val="21"/>
        </w:rPr>
      </w:pPr>
      <w:r w:rsidRPr="003F7DC9">
        <w:rPr>
          <w:color w:val="0B0B0B"/>
          <w:sz w:val="21"/>
        </w:rPr>
        <w:t>In una prima fase, con circolazione limitata del virus, si potrà considerare un approccio individuale sui casi sospetti basata sulla loro individuazione in collaborazione tra PLS/MMG, scuola e DdP per mantenere un livello di rischio accettabile.</w:t>
      </w:r>
    </w:p>
    <w:p w14:paraId="46E6EE26" w14:textId="77777777" w:rsidR="004C1BFC" w:rsidRPr="003F7DC9" w:rsidRDefault="00D9217B" w:rsidP="00356158">
      <w:pPr>
        <w:spacing w:before="117" w:line="259" w:lineRule="auto"/>
        <w:ind w:left="709" w:right="191"/>
        <w:jc w:val="both"/>
        <w:rPr>
          <w:sz w:val="21"/>
        </w:rPr>
      </w:pPr>
      <w:r w:rsidRPr="003F7DC9">
        <w:rPr>
          <w:color w:val="0B0B0B"/>
          <w:sz w:val="21"/>
        </w:rPr>
        <w:t xml:space="preserve">In caso di una aumentata circolazione del virus localmente o di sospetto tale, sarà necessario definire </w:t>
      </w:r>
      <w:r w:rsidRPr="003F7DC9">
        <w:rPr>
          <w:i/>
          <w:color w:val="0B0B0B"/>
          <w:sz w:val="21"/>
        </w:rPr>
        <w:t xml:space="preserve">trigger </w:t>
      </w:r>
      <w:r w:rsidRPr="003F7DC9">
        <w:rPr>
          <w:color w:val="0B0B0B"/>
          <w:sz w:val="21"/>
        </w:rPr>
        <w:t>di monitoraggio appropriati per attivare azioni di indagine/controllo. Ad esempio, potrebbe essere preso in considerazione un trigger indiretto come il numero di assenze in ambito scolastico che potrebbe rappresentare un elevato numero di studenti/staff ammalato.</w:t>
      </w:r>
    </w:p>
    <w:p w14:paraId="244AF3B6" w14:textId="77777777" w:rsidR="004C1BFC" w:rsidRPr="003F7DC9" w:rsidRDefault="004C1BFC" w:rsidP="0019267B">
      <w:pPr>
        <w:spacing w:line="259" w:lineRule="auto"/>
        <w:jc w:val="both"/>
        <w:rPr>
          <w:sz w:val="21"/>
        </w:rPr>
        <w:sectPr w:rsidR="004C1BFC" w:rsidRPr="003F7DC9" w:rsidSect="00356158">
          <w:pgSz w:w="11900" w:h="16840"/>
          <w:pgMar w:top="1600" w:right="560" w:bottom="280" w:left="851" w:header="720" w:footer="720" w:gutter="0"/>
          <w:cols w:space="720"/>
        </w:sectPr>
      </w:pPr>
    </w:p>
    <w:p w14:paraId="6A7440AA" w14:textId="77777777" w:rsidR="004C1BFC" w:rsidRPr="003F7DC9" w:rsidRDefault="004C1BFC" w:rsidP="0019267B">
      <w:pPr>
        <w:pStyle w:val="Corpotesto"/>
        <w:spacing w:before="7"/>
        <w:rPr>
          <w:sz w:val="19"/>
        </w:rPr>
      </w:pPr>
    </w:p>
    <w:p w14:paraId="08E1B8C4" w14:textId="77777777" w:rsidR="004C1BFC" w:rsidRPr="003F7DC9" w:rsidRDefault="00D9217B" w:rsidP="0032000A">
      <w:pPr>
        <w:pStyle w:val="Paragrafoelenco"/>
        <w:numPr>
          <w:ilvl w:val="0"/>
          <w:numId w:val="15"/>
        </w:numPr>
        <w:tabs>
          <w:tab w:val="left" w:pos="645"/>
        </w:tabs>
        <w:spacing w:before="104" w:line="242" w:lineRule="auto"/>
        <w:ind w:left="645" w:right="1744" w:firstLine="0"/>
        <w:jc w:val="left"/>
        <w:rPr>
          <w:b/>
          <w:color w:val="313131"/>
          <w:sz w:val="36"/>
        </w:rPr>
      </w:pPr>
      <w:r w:rsidRPr="003F7DC9">
        <w:rPr>
          <w:b/>
          <w:color w:val="313131"/>
          <w:sz w:val="36"/>
        </w:rPr>
        <w:t>Formazione, informazione e comunicazione per operatori sanitari e operatori</w:t>
      </w:r>
      <w:r w:rsidRPr="003F7DC9">
        <w:rPr>
          <w:b/>
          <w:color w:val="313131"/>
          <w:spacing w:val="24"/>
          <w:sz w:val="36"/>
        </w:rPr>
        <w:t xml:space="preserve"> </w:t>
      </w:r>
      <w:r w:rsidRPr="003F7DC9">
        <w:rPr>
          <w:b/>
          <w:color w:val="313131"/>
          <w:sz w:val="36"/>
        </w:rPr>
        <w:t>scolastici</w:t>
      </w:r>
    </w:p>
    <w:p w14:paraId="5679E61B" w14:textId="77777777" w:rsidR="004C1BFC" w:rsidRPr="003F7DC9" w:rsidRDefault="004C1BFC" w:rsidP="0019267B">
      <w:pPr>
        <w:pStyle w:val="Corpotesto"/>
        <w:spacing w:before="3"/>
        <w:rPr>
          <w:b/>
          <w:sz w:val="50"/>
        </w:rPr>
      </w:pPr>
    </w:p>
    <w:p w14:paraId="1D7D8EC6" w14:textId="77777777" w:rsidR="004C1BFC" w:rsidRPr="003F7DC9" w:rsidRDefault="00D9217B" w:rsidP="0032000A">
      <w:pPr>
        <w:pStyle w:val="Paragrafoelenco"/>
        <w:numPr>
          <w:ilvl w:val="1"/>
          <w:numId w:val="11"/>
        </w:numPr>
        <w:tabs>
          <w:tab w:val="left" w:pos="727"/>
        </w:tabs>
        <w:spacing w:before="1"/>
        <w:ind w:firstLine="0"/>
        <w:rPr>
          <w:b/>
          <w:sz w:val="30"/>
        </w:rPr>
      </w:pPr>
      <w:r w:rsidRPr="003F7DC9">
        <w:rPr>
          <w:b/>
          <w:color w:val="313131"/>
          <w:sz w:val="30"/>
        </w:rPr>
        <w:t>Formazione</w:t>
      </w:r>
    </w:p>
    <w:p w14:paraId="74DB0A28" w14:textId="77777777" w:rsidR="004C1BFC" w:rsidRPr="003F7DC9" w:rsidRDefault="00D9217B" w:rsidP="0019267B">
      <w:pPr>
        <w:spacing w:before="194" w:line="259" w:lineRule="auto"/>
        <w:ind w:left="237" w:right="195"/>
        <w:jc w:val="both"/>
        <w:rPr>
          <w:sz w:val="21"/>
        </w:rPr>
      </w:pPr>
      <w:r w:rsidRPr="003F7DC9">
        <w:rPr>
          <w:color w:val="0B0B0B"/>
          <w:sz w:val="21"/>
        </w:rPr>
        <w:t>L’impatto</w:t>
      </w:r>
      <w:r w:rsidRPr="003F7DC9">
        <w:rPr>
          <w:color w:val="0B0B0B"/>
          <w:spacing w:val="-12"/>
          <w:sz w:val="21"/>
        </w:rPr>
        <w:t xml:space="preserve"> </w:t>
      </w:r>
      <w:r w:rsidRPr="003F7DC9">
        <w:rPr>
          <w:color w:val="0B0B0B"/>
          <w:sz w:val="21"/>
        </w:rPr>
        <w:t>dell’emergenza</w:t>
      </w:r>
      <w:r w:rsidRPr="003F7DC9">
        <w:rPr>
          <w:color w:val="0B0B0B"/>
          <w:spacing w:val="-12"/>
          <w:sz w:val="21"/>
        </w:rPr>
        <w:t xml:space="preserve"> </w:t>
      </w:r>
      <w:r w:rsidRPr="003F7DC9">
        <w:rPr>
          <w:color w:val="0B0B0B"/>
          <w:sz w:val="21"/>
        </w:rPr>
        <w:t>COVID-19</w:t>
      </w:r>
      <w:r w:rsidRPr="003F7DC9">
        <w:rPr>
          <w:color w:val="0B0B0B"/>
          <w:spacing w:val="-12"/>
          <w:sz w:val="21"/>
        </w:rPr>
        <w:t xml:space="preserve"> </w:t>
      </w:r>
      <w:r w:rsidRPr="003F7DC9">
        <w:rPr>
          <w:color w:val="0B0B0B"/>
          <w:sz w:val="21"/>
        </w:rPr>
        <w:t>su</w:t>
      </w:r>
      <w:r w:rsidRPr="003F7DC9">
        <w:rPr>
          <w:color w:val="0B0B0B"/>
          <w:spacing w:val="-12"/>
          <w:sz w:val="21"/>
        </w:rPr>
        <w:t xml:space="preserve"> </w:t>
      </w:r>
      <w:r w:rsidRPr="003F7DC9">
        <w:rPr>
          <w:color w:val="0B0B0B"/>
          <w:sz w:val="21"/>
        </w:rPr>
        <w:t>tutto</w:t>
      </w:r>
      <w:r w:rsidRPr="003F7DC9">
        <w:rPr>
          <w:color w:val="0B0B0B"/>
          <w:spacing w:val="-12"/>
          <w:sz w:val="21"/>
        </w:rPr>
        <w:t xml:space="preserve"> </w:t>
      </w:r>
      <w:r w:rsidRPr="003F7DC9">
        <w:rPr>
          <w:color w:val="0B0B0B"/>
          <w:sz w:val="21"/>
        </w:rPr>
        <w:t>il</w:t>
      </w:r>
      <w:r w:rsidRPr="003F7DC9">
        <w:rPr>
          <w:color w:val="0B0B0B"/>
          <w:spacing w:val="-13"/>
          <w:sz w:val="21"/>
        </w:rPr>
        <w:t xml:space="preserve"> </w:t>
      </w:r>
      <w:r w:rsidRPr="003F7DC9">
        <w:rPr>
          <w:color w:val="0B0B0B"/>
          <w:sz w:val="21"/>
        </w:rPr>
        <w:t>settore</w:t>
      </w:r>
      <w:r w:rsidRPr="003F7DC9">
        <w:rPr>
          <w:color w:val="0B0B0B"/>
          <w:spacing w:val="-13"/>
          <w:sz w:val="21"/>
        </w:rPr>
        <w:t xml:space="preserve"> </w:t>
      </w:r>
      <w:r w:rsidRPr="003F7DC9">
        <w:rPr>
          <w:color w:val="0B0B0B"/>
          <w:sz w:val="21"/>
        </w:rPr>
        <w:t>“formazione”</w:t>
      </w:r>
      <w:r w:rsidRPr="003F7DC9">
        <w:rPr>
          <w:color w:val="0B0B0B"/>
          <w:spacing w:val="-12"/>
          <w:sz w:val="21"/>
        </w:rPr>
        <w:t xml:space="preserve"> </w:t>
      </w:r>
      <w:r w:rsidRPr="003F7DC9">
        <w:rPr>
          <w:color w:val="0B0B0B"/>
          <w:sz w:val="21"/>
        </w:rPr>
        <w:t>è</w:t>
      </w:r>
      <w:r w:rsidRPr="003F7DC9">
        <w:rPr>
          <w:color w:val="0B0B0B"/>
          <w:spacing w:val="-13"/>
          <w:sz w:val="21"/>
        </w:rPr>
        <w:t xml:space="preserve"> </w:t>
      </w:r>
      <w:r w:rsidRPr="003F7DC9">
        <w:rPr>
          <w:color w:val="0B0B0B"/>
          <w:sz w:val="21"/>
        </w:rPr>
        <w:t>stato</w:t>
      </w:r>
      <w:r w:rsidRPr="003F7DC9">
        <w:rPr>
          <w:color w:val="0B0B0B"/>
          <w:spacing w:val="-13"/>
          <w:sz w:val="21"/>
        </w:rPr>
        <w:t xml:space="preserve"> </w:t>
      </w:r>
      <w:r w:rsidRPr="003F7DC9">
        <w:rPr>
          <w:color w:val="0B0B0B"/>
          <w:sz w:val="21"/>
        </w:rPr>
        <w:t>notevole,</w:t>
      </w:r>
      <w:r w:rsidRPr="003F7DC9">
        <w:rPr>
          <w:color w:val="0B0B0B"/>
          <w:spacing w:val="-13"/>
          <w:sz w:val="21"/>
        </w:rPr>
        <w:t xml:space="preserve"> </w:t>
      </w:r>
      <w:r w:rsidRPr="003F7DC9">
        <w:rPr>
          <w:color w:val="0B0B0B"/>
          <w:sz w:val="21"/>
        </w:rPr>
        <w:t>con</w:t>
      </w:r>
      <w:r w:rsidRPr="003F7DC9">
        <w:rPr>
          <w:color w:val="0B0B0B"/>
          <w:spacing w:val="-12"/>
          <w:sz w:val="21"/>
        </w:rPr>
        <w:t xml:space="preserve"> </w:t>
      </w:r>
      <w:r w:rsidRPr="003F7DC9">
        <w:rPr>
          <w:color w:val="0B0B0B"/>
          <w:sz w:val="21"/>
        </w:rPr>
        <w:t>una</w:t>
      </w:r>
      <w:r w:rsidRPr="003F7DC9">
        <w:rPr>
          <w:color w:val="0B0B0B"/>
          <w:spacing w:val="-12"/>
          <w:sz w:val="21"/>
        </w:rPr>
        <w:t xml:space="preserve"> </w:t>
      </w:r>
      <w:r w:rsidRPr="003F7DC9">
        <w:rPr>
          <w:color w:val="0B0B0B"/>
          <w:sz w:val="21"/>
        </w:rPr>
        <w:t>progressiva rapida cessazione delle fonti di erogazione degli eventi formativi residenziali e la contestuale necessità/urgenza di formare il maggior numero di operatori possibile in tutto il territorio</w:t>
      </w:r>
      <w:r w:rsidRPr="003F7DC9">
        <w:rPr>
          <w:color w:val="0B0B0B"/>
          <w:spacing w:val="-15"/>
          <w:sz w:val="21"/>
        </w:rPr>
        <w:t xml:space="preserve"> </w:t>
      </w:r>
      <w:r w:rsidRPr="003F7DC9">
        <w:rPr>
          <w:color w:val="0B0B0B"/>
          <w:sz w:val="21"/>
        </w:rPr>
        <w:t>nazionale.</w:t>
      </w:r>
    </w:p>
    <w:p w14:paraId="1221A4A2" w14:textId="77777777" w:rsidR="004C1BFC" w:rsidRPr="003F7DC9" w:rsidRDefault="00D9217B" w:rsidP="0019267B">
      <w:pPr>
        <w:spacing w:before="117" w:line="259" w:lineRule="auto"/>
        <w:ind w:left="237" w:right="192"/>
        <w:jc w:val="both"/>
        <w:rPr>
          <w:sz w:val="21"/>
        </w:rPr>
      </w:pPr>
      <w:r w:rsidRPr="003F7DC9">
        <w:rPr>
          <w:color w:val="0B0B0B"/>
          <w:sz w:val="21"/>
        </w:rPr>
        <w:t>L’urgenza temporale, congiuntamente all’esigenza di garantire il distanziamento fisico, impone la scelta di utilizzare la Formazione A Distanza (FAD) come modalità di erogazione dei percorsi formativi. L’Istituto Superiore di Sanità (ISS) dispone della piattaforma EDUISS (http://www.eduiss.it) attraverso la quale, dal 2004, eroga formazione a distanza in salute pubblica.</w:t>
      </w:r>
    </w:p>
    <w:p w14:paraId="2FB59752" w14:textId="77777777" w:rsidR="004C1BFC" w:rsidRPr="003F7DC9" w:rsidRDefault="00D9217B" w:rsidP="0019267B">
      <w:pPr>
        <w:spacing w:before="118" w:line="259" w:lineRule="auto"/>
        <w:ind w:left="237" w:right="194"/>
        <w:jc w:val="both"/>
        <w:rPr>
          <w:sz w:val="21"/>
        </w:rPr>
      </w:pPr>
      <w:r w:rsidRPr="003F7DC9">
        <w:rPr>
          <w:color w:val="0B0B0B"/>
          <w:sz w:val="21"/>
        </w:rPr>
        <w:t>L’ISS,</w:t>
      </w:r>
      <w:r w:rsidRPr="003F7DC9">
        <w:rPr>
          <w:color w:val="0B0B0B"/>
          <w:spacing w:val="-16"/>
          <w:sz w:val="21"/>
        </w:rPr>
        <w:t xml:space="preserve"> </w:t>
      </w:r>
      <w:r w:rsidRPr="003F7DC9">
        <w:rPr>
          <w:color w:val="0B0B0B"/>
          <w:sz w:val="21"/>
        </w:rPr>
        <w:t>inoltre,</w:t>
      </w:r>
      <w:r w:rsidRPr="003F7DC9">
        <w:rPr>
          <w:color w:val="0B0B0B"/>
          <w:spacing w:val="-15"/>
          <w:sz w:val="21"/>
        </w:rPr>
        <w:t xml:space="preserve"> </w:t>
      </w:r>
      <w:r w:rsidRPr="003F7DC9">
        <w:rPr>
          <w:color w:val="0B0B0B"/>
          <w:sz w:val="21"/>
        </w:rPr>
        <w:t>è</w:t>
      </w:r>
      <w:r w:rsidRPr="003F7DC9">
        <w:rPr>
          <w:color w:val="0B0B0B"/>
          <w:spacing w:val="-15"/>
          <w:sz w:val="21"/>
        </w:rPr>
        <w:t xml:space="preserve"> </w:t>
      </w:r>
      <w:r w:rsidRPr="003F7DC9">
        <w:rPr>
          <w:color w:val="0B0B0B"/>
          <w:sz w:val="21"/>
        </w:rPr>
        <w:t>sia</w:t>
      </w:r>
      <w:r w:rsidRPr="003F7DC9">
        <w:rPr>
          <w:color w:val="0B0B0B"/>
          <w:spacing w:val="-15"/>
          <w:sz w:val="21"/>
        </w:rPr>
        <w:t xml:space="preserve"> </w:t>
      </w:r>
      <w:r w:rsidRPr="003F7DC9">
        <w:rPr>
          <w:color w:val="0B0B0B"/>
          <w:sz w:val="21"/>
        </w:rPr>
        <w:t>provider</w:t>
      </w:r>
      <w:r w:rsidRPr="003F7DC9">
        <w:rPr>
          <w:color w:val="0B0B0B"/>
          <w:spacing w:val="-16"/>
          <w:sz w:val="21"/>
        </w:rPr>
        <w:t xml:space="preserve"> </w:t>
      </w:r>
      <w:r w:rsidRPr="003F7DC9">
        <w:rPr>
          <w:color w:val="0B0B0B"/>
          <w:sz w:val="21"/>
        </w:rPr>
        <w:t>nazionale</w:t>
      </w:r>
      <w:r w:rsidRPr="003F7DC9">
        <w:rPr>
          <w:color w:val="0B0B0B"/>
          <w:spacing w:val="-15"/>
          <w:sz w:val="21"/>
        </w:rPr>
        <w:t xml:space="preserve"> </w:t>
      </w:r>
      <w:r w:rsidRPr="003F7DC9">
        <w:rPr>
          <w:color w:val="0B0B0B"/>
          <w:sz w:val="21"/>
        </w:rPr>
        <w:t>ECM</w:t>
      </w:r>
      <w:r w:rsidRPr="003F7DC9">
        <w:rPr>
          <w:color w:val="0B0B0B"/>
          <w:spacing w:val="-15"/>
          <w:sz w:val="21"/>
        </w:rPr>
        <w:t xml:space="preserve"> </w:t>
      </w:r>
      <w:r w:rsidRPr="003F7DC9">
        <w:rPr>
          <w:color w:val="0B0B0B"/>
          <w:sz w:val="21"/>
        </w:rPr>
        <w:t>sia</w:t>
      </w:r>
      <w:r w:rsidRPr="003F7DC9">
        <w:rPr>
          <w:color w:val="0B0B0B"/>
          <w:spacing w:val="-15"/>
          <w:sz w:val="21"/>
        </w:rPr>
        <w:t xml:space="preserve"> </w:t>
      </w:r>
      <w:r w:rsidRPr="003F7DC9">
        <w:rPr>
          <w:color w:val="0B0B0B"/>
          <w:sz w:val="21"/>
        </w:rPr>
        <w:t>soggetto</w:t>
      </w:r>
      <w:r w:rsidRPr="003F7DC9">
        <w:rPr>
          <w:color w:val="0B0B0B"/>
          <w:spacing w:val="-16"/>
          <w:sz w:val="21"/>
        </w:rPr>
        <w:t xml:space="preserve"> </w:t>
      </w:r>
      <w:r w:rsidRPr="003F7DC9">
        <w:rPr>
          <w:color w:val="0B0B0B"/>
          <w:sz w:val="21"/>
        </w:rPr>
        <w:t>certificato</w:t>
      </w:r>
      <w:r w:rsidRPr="003F7DC9">
        <w:rPr>
          <w:color w:val="0B0B0B"/>
          <w:spacing w:val="-15"/>
          <w:sz w:val="21"/>
        </w:rPr>
        <w:t xml:space="preserve"> </w:t>
      </w:r>
      <w:r w:rsidRPr="003F7DC9">
        <w:rPr>
          <w:color w:val="0B0B0B"/>
          <w:sz w:val="21"/>
        </w:rPr>
        <w:t>SOFIA.</w:t>
      </w:r>
      <w:r w:rsidRPr="003F7DC9">
        <w:rPr>
          <w:color w:val="0B0B0B"/>
          <w:spacing w:val="-14"/>
          <w:sz w:val="21"/>
        </w:rPr>
        <w:t xml:space="preserve"> </w:t>
      </w:r>
      <w:r w:rsidRPr="003F7DC9">
        <w:rPr>
          <w:color w:val="0B0B0B"/>
          <w:sz w:val="21"/>
        </w:rPr>
        <w:t>In</w:t>
      </w:r>
      <w:r w:rsidRPr="003F7DC9">
        <w:rPr>
          <w:color w:val="0B0B0B"/>
          <w:spacing w:val="-15"/>
          <w:sz w:val="21"/>
        </w:rPr>
        <w:t xml:space="preserve"> </w:t>
      </w:r>
      <w:r w:rsidRPr="003F7DC9">
        <w:rPr>
          <w:color w:val="0B0B0B"/>
          <w:sz w:val="21"/>
        </w:rPr>
        <w:t>questo</w:t>
      </w:r>
      <w:r w:rsidRPr="003F7DC9">
        <w:rPr>
          <w:color w:val="0B0B0B"/>
          <w:spacing w:val="-16"/>
          <w:sz w:val="21"/>
        </w:rPr>
        <w:t xml:space="preserve"> </w:t>
      </w:r>
      <w:r w:rsidRPr="003F7DC9">
        <w:rPr>
          <w:color w:val="0B0B0B"/>
          <w:sz w:val="21"/>
        </w:rPr>
        <w:t>contesto,</w:t>
      </w:r>
      <w:r w:rsidRPr="003F7DC9">
        <w:rPr>
          <w:color w:val="0B0B0B"/>
          <w:spacing w:val="-15"/>
          <w:sz w:val="21"/>
        </w:rPr>
        <w:t xml:space="preserve"> </w:t>
      </w:r>
      <w:r w:rsidRPr="003F7DC9">
        <w:rPr>
          <w:color w:val="0B0B0B"/>
          <w:sz w:val="21"/>
        </w:rPr>
        <w:t>attraverso opportuna</w:t>
      </w:r>
      <w:r w:rsidRPr="003F7DC9">
        <w:rPr>
          <w:color w:val="0B0B0B"/>
          <w:spacing w:val="-13"/>
          <w:sz w:val="21"/>
        </w:rPr>
        <w:t xml:space="preserve"> </w:t>
      </w:r>
      <w:r w:rsidRPr="003F7DC9">
        <w:rPr>
          <w:color w:val="0B0B0B"/>
          <w:sz w:val="21"/>
        </w:rPr>
        <w:t>fase</w:t>
      </w:r>
      <w:r w:rsidRPr="003F7DC9">
        <w:rPr>
          <w:color w:val="0B0B0B"/>
          <w:spacing w:val="-13"/>
          <w:sz w:val="21"/>
        </w:rPr>
        <w:t xml:space="preserve"> </w:t>
      </w:r>
      <w:r w:rsidRPr="003F7DC9">
        <w:rPr>
          <w:color w:val="0B0B0B"/>
          <w:sz w:val="21"/>
        </w:rPr>
        <w:t>preparatoria,</w:t>
      </w:r>
      <w:r w:rsidRPr="003F7DC9">
        <w:rPr>
          <w:color w:val="0B0B0B"/>
          <w:spacing w:val="-13"/>
          <w:sz w:val="21"/>
        </w:rPr>
        <w:t xml:space="preserve"> </w:t>
      </w:r>
      <w:r w:rsidRPr="003F7DC9">
        <w:rPr>
          <w:color w:val="0B0B0B"/>
          <w:sz w:val="21"/>
        </w:rPr>
        <w:t>come</w:t>
      </w:r>
      <w:r w:rsidRPr="003F7DC9">
        <w:rPr>
          <w:color w:val="0B0B0B"/>
          <w:spacing w:val="-12"/>
          <w:sz w:val="21"/>
        </w:rPr>
        <w:t xml:space="preserve"> </w:t>
      </w:r>
      <w:r w:rsidRPr="003F7DC9">
        <w:rPr>
          <w:color w:val="0B0B0B"/>
          <w:sz w:val="21"/>
        </w:rPr>
        <w:t>sintetizzato</w:t>
      </w:r>
      <w:r w:rsidRPr="003F7DC9">
        <w:rPr>
          <w:color w:val="0B0B0B"/>
          <w:spacing w:val="-13"/>
          <w:sz w:val="21"/>
        </w:rPr>
        <w:t xml:space="preserve"> </w:t>
      </w:r>
      <w:r w:rsidRPr="003F7DC9">
        <w:rPr>
          <w:color w:val="0B0B0B"/>
          <w:sz w:val="21"/>
        </w:rPr>
        <w:t>a</w:t>
      </w:r>
      <w:r w:rsidRPr="003F7DC9">
        <w:rPr>
          <w:color w:val="0B0B0B"/>
          <w:spacing w:val="-13"/>
          <w:sz w:val="21"/>
        </w:rPr>
        <w:t xml:space="preserve"> </w:t>
      </w:r>
      <w:r w:rsidRPr="003F7DC9">
        <w:rPr>
          <w:color w:val="0B0B0B"/>
          <w:sz w:val="21"/>
        </w:rPr>
        <w:t>seguire,</w:t>
      </w:r>
      <w:r w:rsidRPr="003F7DC9">
        <w:rPr>
          <w:color w:val="0B0B0B"/>
          <w:spacing w:val="-13"/>
          <w:sz w:val="21"/>
        </w:rPr>
        <w:t xml:space="preserve"> </w:t>
      </w:r>
      <w:r w:rsidRPr="003F7DC9">
        <w:rPr>
          <w:color w:val="0B0B0B"/>
          <w:sz w:val="21"/>
        </w:rPr>
        <w:t>il</w:t>
      </w:r>
      <w:r w:rsidRPr="003F7DC9">
        <w:rPr>
          <w:color w:val="0B0B0B"/>
          <w:spacing w:val="-11"/>
          <w:sz w:val="21"/>
        </w:rPr>
        <w:t xml:space="preserve"> </w:t>
      </w:r>
      <w:r w:rsidRPr="003F7DC9">
        <w:rPr>
          <w:color w:val="0B0B0B"/>
          <w:sz w:val="21"/>
        </w:rPr>
        <w:t>gruppo</w:t>
      </w:r>
      <w:r w:rsidRPr="003F7DC9">
        <w:rPr>
          <w:color w:val="0B0B0B"/>
          <w:spacing w:val="-11"/>
          <w:sz w:val="21"/>
        </w:rPr>
        <w:t xml:space="preserve"> </w:t>
      </w:r>
      <w:r w:rsidRPr="003F7DC9">
        <w:rPr>
          <w:color w:val="0B0B0B"/>
          <w:sz w:val="21"/>
        </w:rPr>
        <w:t>di</w:t>
      </w:r>
      <w:r w:rsidRPr="003F7DC9">
        <w:rPr>
          <w:color w:val="0B0B0B"/>
          <w:spacing w:val="-12"/>
          <w:sz w:val="21"/>
        </w:rPr>
        <w:t xml:space="preserve"> </w:t>
      </w:r>
      <w:r w:rsidRPr="003F7DC9">
        <w:rPr>
          <w:color w:val="0B0B0B"/>
          <w:sz w:val="21"/>
        </w:rPr>
        <w:t>lavoro</w:t>
      </w:r>
      <w:r w:rsidRPr="003F7DC9">
        <w:rPr>
          <w:color w:val="0B0B0B"/>
          <w:spacing w:val="-10"/>
          <w:sz w:val="21"/>
        </w:rPr>
        <w:t xml:space="preserve"> </w:t>
      </w:r>
      <w:r w:rsidRPr="003F7DC9">
        <w:rPr>
          <w:color w:val="0B0B0B"/>
          <w:sz w:val="21"/>
        </w:rPr>
        <w:t>ISS</w:t>
      </w:r>
      <w:r w:rsidRPr="003F7DC9">
        <w:rPr>
          <w:color w:val="0B0B0B"/>
          <w:spacing w:val="-13"/>
          <w:sz w:val="21"/>
        </w:rPr>
        <w:t xml:space="preserve"> </w:t>
      </w:r>
      <w:r w:rsidRPr="003F7DC9">
        <w:rPr>
          <w:color w:val="0B0B0B"/>
          <w:sz w:val="21"/>
        </w:rPr>
        <w:t>e</w:t>
      </w:r>
      <w:r w:rsidRPr="003F7DC9">
        <w:rPr>
          <w:color w:val="0B0B0B"/>
          <w:spacing w:val="-13"/>
          <w:sz w:val="21"/>
        </w:rPr>
        <w:t xml:space="preserve"> </w:t>
      </w:r>
      <w:r w:rsidRPr="003F7DC9">
        <w:rPr>
          <w:color w:val="0B0B0B"/>
          <w:sz w:val="21"/>
        </w:rPr>
        <w:t>le</w:t>
      </w:r>
      <w:r w:rsidRPr="003F7DC9">
        <w:rPr>
          <w:color w:val="0B0B0B"/>
          <w:spacing w:val="-13"/>
          <w:sz w:val="21"/>
        </w:rPr>
        <w:t xml:space="preserve"> </w:t>
      </w:r>
      <w:r w:rsidRPr="003F7DC9">
        <w:rPr>
          <w:color w:val="0B0B0B"/>
          <w:sz w:val="21"/>
        </w:rPr>
        <w:t>altre</w:t>
      </w:r>
      <w:r w:rsidRPr="003F7DC9">
        <w:rPr>
          <w:color w:val="0B0B0B"/>
          <w:spacing w:val="-13"/>
          <w:sz w:val="21"/>
        </w:rPr>
        <w:t xml:space="preserve"> </w:t>
      </w:r>
      <w:r w:rsidRPr="003F7DC9">
        <w:rPr>
          <w:color w:val="0B0B0B"/>
          <w:sz w:val="21"/>
        </w:rPr>
        <w:t>istituzioni</w:t>
      </w:r>
      <w:r w:rsidRPr="003F7DC9">
        <w:rPr>
          <w:color w:val="0B0B0B"/>
          <w:spacing w:val="-13"/>
          <w:sz w:val="21"/>
        </w:rPr>
        <w:t xml:space="preserve"> </w:t>
      </w:r>
      <w:r w:rsidRPr="003F7DC9">
        <w:rPr>
          <w:color w:val="0B0B0B"/>
          <w:sz w:val="21"/>
        </w:rPr>
        <w:t>coinvolte nella preparazione di questo piano, attraverso la piattaforma EDUISS fornirà un percorso formativo in tema di COVID-19 per la gestione dei casi sospetti o confermati di</w:t>
      </w:r>
      <w:r w:rsidRPr="003F7DC9">
        <w:rPr>
          <w:color w:val="0B0B0B"/>
          <w:spacing w:val="-1"/>
          <w:sz w:val="21"/>
        </w:rPr>
        <w:t xml:space="preserve"> </w:t>
      </w:r>
      <w:r w:rsidRPr="003F7DC9">
        <w:rPr>
          <w:color w:val="0B0B0B"/>
          <w:sz w:val="21"/>
        </w:rPr>
        <w:t>COVID-19.</w:t>
      </w:r>
    </w:p>
    <w:p w14:paraId="647AEEAB" w14:textId="77777777" w:rsidR="004C1BFC" w:rsidRPr="003F7DC9" w:rsidRDefault="00D9217B" w:rsidP="0019267B">
      <w:pPr>
        <w:spacing w:before="118" w:line="259" w:lineRule="auto"/>
        <w:ind w:left="237" w:right="194"/>
        <w:jc w:val="both"/>
        <w:rPr>
          <w:sz w:val="21"/>
        </w:rPr>
      </w:pPr>
      <w:r w:rsidRPr="003F7DC9">
        <w:rPr>
          <w:color w:val="0B0B0B"/>
          <w:sz w:val="21"/>
        </w:rPr>
        <w:t>I destinatari della formazione FAD sono i referenti COVID-19 per ciascuna istituzione o struttura scolastica e gli operatori sanitari dei DdP referenti COVID-19 per le scuole.</w:t>
      </w:r>
    </w:p>
    <w:p w14:paraId="5B22F3B5" w14:textId="77777777" w:rsidR="004C1BFC" w:rsidRPr="003F7DC9" w:rsidRDefault="00D9217B" w:rsidP="0019267B">
      <w:pPr>
        <w:spacing w:before="116" w:line="259" w:lineRule="auto"/>
        <w:ind w:left="237" w:right="199"/>
        <w:jc w:val="both"/>
        <w:rPr>
          <w:sz w:val="21"/>
        </w:rPr>
      </w:pPr>
      <w:r w:rsidRPr="003F7DC9">
        <w:rPr>
          <w:color w:val="0B0B0B"/>
          <w:sz w:val="21"/>
        </w:rPr>
        <w:t>Il corso FAD asincrono sarà accessibile e fruibile alla coorte di utenti (previsti tra i 50.000 e 100.000 utenti) nel periodo 28 agosto - 31 dicembre 2020.</w:t>
      </w:r>
    </w:p>
    <w:p w14:paraId="66EC3B92" w14:textId="77777777" w:rsidR="004C1BFC" w:rsidRPr="003F7DC9" w:rsidRDefault="004C1BFC" w:rsidP="0019267B">
      <w:pPr>
        <w:pStyle w:val="Corpotesto"/>
        <w:rPr>
          <w:sz w:val="34"/>
        </w:rPr>
      </w:pPr>
    </w:p>
    <w:p w14:paraId="0FB6418F" w14:textId="77777777" w:rsidR="004C1BFC" w:rsidRPr="003F7DC9" w:rsidRDefault="00D9217B" w:rsidP="0032000A">
      <w:pPr>
        <w:pStyle w:val="Paragrafoelenco"/>
        <w:numPr>
          <w:ilvl w:val="1"/>
          <w:numId w:val="11"/>
        </w:numPr>
        <w:tabs>
          <w:tab w:val="left" w:pos="726"/>
        </w:tabs>
        <w:spacing w:before="1"/>
        <w:ind w:left="725" w:firstLine="0"/>
        <w:rPr>
          <w:b/>
          <w:sz w:val="30"/>
        </w:rPr>
      </w:pPr>
      <w:r w:rsidRPr="003F7DC9">
        <w:rPr>
          <w:b/>
          <w:color w:val="313131"/>
          <w:sz w:val="30"/>
        </w:rPr>
        <w:t>Informazione e</w:t>
      </w:r>
      <w:r w:rsidRPr="003F7DC9">
        <w:rPr>
          <w:b/>
          <w:color w:val="313131"/>
          <w:spacing w:val="1"/>
          <w:sz w:val="30"/>
        </w:rPr>
        <w:t xml:space="preserve"> </w:t>
      </w:r>
      <w:r w:rsidRPr="003F7DC9">
        <w:rPr>
          <w:b/>
          <w:color w:val="313131"/>
          <w:sz w:val="30"/>
        </w:rPr>
        <w:t>comunicazione</w:t>
      </w:r>
    </w:p>
    <w:p w14:paraId="5DFDC58B" w14:textId="77777777" w:rsidR="004C1BFC" w:rsidRPr="003F7DC9" w:rsidRDefault="00D9217B" w:rsidP="0019267B">
      <w:pPr>
        <w:spacing w:before="194" w:line="259" w:lineRule="auto"/>
        <w:ind w:left="237" w:right="193"/>
        <w:jc w:val="both"/>
        <w:rPr>
          <w:sz w:val="21"/>
        </w:rPr>
      </w:pPr>
      <w:r w:rsidRPr="003F7DC9">
        <w:rPr>
          <w:color w:val="0B0B0B"/>
          <w:sz w:val="21"/>
        </w:rPr>
        <w:t>Una</w:t>
      </w:r>
      <w:r w:rsidRPr="003F7DC9">
        <w:rPr>
          <w:color w:val="0B0B0B"/>
          <w:spacing w:val="-13"/>
          <w:sz w:val="21"/>
        </w:rPr>
        <w:t xml:space="preserve"> </w:t>
      </w:r>
      <w:r w:rsidRPr="003F7DC9">
        <w:rPr>
          <w:color w:val="0B0B0B"/>
          <w:sz w:val="21"/>
        </w:rPr>
        <w:t>campagna</w:t>
      </w:r>
      <w:r w:rsidRPr="003F7DC9">
        <w:rPr>
          <w:color w:val="0B0B0B"/>
          <w:spacing w:val="-13"/>
          <w:sz w:val="21"/>
        </w:rPr>
        <w:t xml:space="preserve"> </w:t>
      </w:r>
      <w:r w:rsidRPr="003F7DC9">
        <w:rPr>
          <w:color w:val="0B0B0B"/>
          <w:sz w:val="21"/>
        </w:rPr>
        <w:t>di</w:t>
      </w:r>
      <w:r w:rsidRPr="003F7DC9">
        <w:rPr>
          <w:color w:val="0B0B0B"/>
          <w:spacing w:val="-11"/>
          <w:sz w:val="21"/>
        </w:rPr>
        <w:t xml:space="preserve"> </w:t>
      </w:r>
      <w:r w:rsidRPr="003F7DC9">
        <w:rPr>
          <w:color w:val="0B0B0B"/>
          <w:sz w:val="21"/>
        </w:rPr>
        <w:t>comunicazione</w:t>
      </w:r>
      <w:r w:rsidRPr="003F7DC9">
        <w:rPr>
          <w:color w:val="0B0B0B"/>
          <w:spacing w:val="-11"/>
          <w:sz w:val="21"/>
        </w:rPr>
        <w:t xml:space="preserve"> </w:t>
      </w:r>
      <w:r w:rsidRPr="003F7DC9">
        <w:rPr>
          <w:color w:val="0B0B0B"/>
          <w:sz w:val="21"/>
        </w:rPr>
        <w:t>efficace</w:t>
      </w:r>
      <w:r w:rsidRPr="003F7DC9">
        <w:rPr>
          <w:color w:val="0B0B0B"/>
          <w:spacing w:val="-13"/>
          <w:sz w:val="21"/>
        </w:rPr>
        <w:t xml:space="preserve"> </w:t>
      </w:r>
      <w:r w:rsidRPr="003F7DC9">
        <w:rPr>
          <w:color w:val="0B0B0B"/>
          <w:sz w:val="21"/>
        </w:rPr>
        <w:t>sulle</w:t>
      </w:r>
      <w:r w:rsidRPr="003F7DC9">
        <w:rPr>
          <w:color w:val="0B0B0B"/>
          <w:spacing w:val="-13"/>
          <w:sz w:val="21"/>
        </w:rPr>
        <w:t xml:space="preserve"> </w:t>
      </w:r>
      <w:r w:rsidRPr="003F7DC9">
        <w:rPr>
          <w:color w:val="0B0B0B"/>
          <w:sz w:val="21"/>
        </w:rPr>
        <w:t>misure</w:t>
      </w:r>
      <w:r w:rsidRPr="003F7DC9">
        <w:rPr>
          <w:color w:val="0B0B0B"/>
          <w:spacing w:val="-12"/>
          <w:sz w:val="21"/>
        </w:rPr>
        <w:t xml:space="preserve"> </w:t>
      </w:r>
      <w:r w:rsidRPr="003F7DC9">
        <w:rPr>
          <w:color w:val="0B0B0B"/>
          <w:sz w:val="21"/>
        </w:rPr>
        <w:t>di</w:t>
      </w:r>
      <w:r w:rsidRPr="003F7DC9">
        <w:rPr>
          <w:color w:val="0B0B0B"/>
          <w:spacing w:val="-11"/>
          <w:sz w:val="21"/>
        </w:rPr>
        <w:t xml:space="preserve"> </w:t>
      </w:r>
      <w:r w:rsidRPr="003F7DC9">
        <w:rPr>
          <w:color w:val="0B0B0B"/>
          <w:sz w:val="21"/>
        </w:rPr>
        <w:t>prevenzione</w:t>
      </w:r>
      <w:r w:rsidRPr="003F7DC9">
        <w:rPr>
          <w:color w:val="0B0B0B"/>
          <w:spacing w:val="-11"/>
          <w:sz w:val="21"/>
        </w:rPr>
        <w:t xml:space="preserve"> </w:t>
      </w:r>
      <w:r w:rsidRPr="003F7DC9">
        <w:rPr>
          <w:color w:val="0B0B0B"/>
          <w:sz w:val="21"/>
        </w:rPr>
        <w:t>assume</w:t>
      </w:r>
      <w:r w:rsidRPr="003F7DC9">
        <w:rPr>
          <w:color w:val="0B0B0B"/>
          <w:spacing w:val="-11"/>
          <w:sz w:val="21"/>
        </w:rPr>
        <w:t xml:space="preserve"> </w:t>
      </w:r>
      <w:r w:rsidRPr="003F7DC9">
        <w:rPr>
          <w:color w:val="0B0B0B"/>
          <w:sz w:val="21"/>
        </w:rPr>
        <w:t>un</w:t>
      </w:r>
      <w:r w:rsidRPr="003F7DC9">
        <w:rPr>
          <w:color w:val="0B0B0B"/>
          <w:spacing w:val="-12"/>
          <w:sz w:val="21"/>
        </w:rPr>
        <w:t xml:space="preserve"> </w:t>
      </w:r>
      <w:r w:rsidRPr="003F7DC9">
        <w:rPr>
          <w:color w:val="0B0B0B"/>
          <w:sz w:val="21"/>
        </w:rPr>
        <w:t>ruolo</w:t>
      </w:r>
      <w:r w:rsidRPr="003F7DC9">
        <w:rPr>
          <w:color w:val="0B0B0B"/>
          <w:spacing w:val="-12"/>
          <w:sz w:val="21"/>
        </w:rPr>
        <w:t xml:space="preserve"> </w:t>
      </w:r>
      <w:r w:rsidRPr="003F7DC9">
        <w:rPr>
          <w:color w:val="0B0B0B"/>
          <w:sz w:val="21"/>
        </w:rPr>
        <w:t>molto</w:t>
      </w:r>
      <w:r w:rsidRPr="003F7DC9">
        <w:rPr>
          <w:color w:val="0B0B0B"/>
          <w:spacing w:val="-13"/>
          <w:sz w:val="21"/>
        </w:rPr>
        <w:t xml:space="preserve"> </w:t>
      </w:r>
      <w:r w:rsidRPr="003F7DC9">
        <w:rPr>
          <w:color w:val="0B0B0B"/>
          <w:sz w:val="21"/>
        </w:rPr>
        <w:t>importante per potere mitigare gli effetti di eventuali focolai estesi in ambito scolastico. Vengono raccomandate le seguenti azioni.</w:t>
      </w:r>
    </w:p>
    <w:p w14:paraId="6B9040FB" w14:textId="77777777" w:rsidR="004C1BFC" w:rsidRPr="003F7DC9" w:rsidRDefault="004C1BFC" w:rsidP="0019267B">
      <w:pPr>
        <w:pStyle w:val="Corpotesto"/>
        <w:spacing w:before="1"/>
        <w:rPr>
          <w:sz w:val="30"/>
        </w:rPr>
      </w:pPr>
    </w:p>
    <w:p w14:paraId="1819D512" w14:textId="77777777" w:rsidR="004C1BFC" w:rsidRPr="003F7DC9" w:rsidRDefault="00D9217B" w:rsidP="0032000A">
      <w:pPr>
        <w:pStyle w:val="Paragrafoelenco"/>
        <w:numPr>
          <w:ilvl w:val="2"/>
          <w:numId w:val="11"/>
        </w:numPr>
        <w:tabs>
          <w:tab w:val="left" w:pos="782"/>
        </w:tabs>
        <w:ind w:right="2880" w:firstLine="0"/>
        <w:rPr>
          <w:b/>
          <w:sz w:val="23"/>
        </w:rPr>
      </w:pPr>
      <w:r w:rsidRPr="003F7DC9">
        <w:rPr>
          <w:b/>
          <w:color w:val="313131"/>
          <w:sz w:val="23"/>
        </w:rPr>
        <w:t>Azioni di informazione e comunicazione raccomandate prima dell’inizio dell’anno</w:t>
      </w:r>
      <w:r w:rsidRPr="003F7DC9">
        <w:rPr>
          <w:b/>
          <w:color w:val="313131"/>
          <w:spacing w:val="-1"/>
          <w:sz w:val="23"/>
        </w:rPr>
        <w:t xml:space="preserve"> </w:t>
      </w:r>
      <w:r w:rsidRPr="003F7DC9">
        <w:rPr>
          <w:b/>
          <w:color w:val="313131"/>
          <w:sz w:val="23"/>
        </w:rPr>
        <w:t>scolastico</w:t>
      </w:r>
    </w:p>
    <w:p w14:paraId="320FDEFE" w14:textId="77777777" w:rsidR="004C1BFC" w:rsidRPr="003F7DC9" w:rsidRDefault="00D9217B" w:rsidP="0032000A">
      <w:pPr>
        <w:pStyle w:val="Paragrafoelenco"/>
        <w:numPr>
          <w:ilvl w:val="3"/>
          <w:numId w:val="11"/>
        </w:numPr>
        <w:tabs>
          <w:tab w:val="left" w:pos="782"/>
        </w:tabs>
        <w:spacing w:before="194"/>
        <w:ind w:firstLine="0"/>
        <w:rPr>
          <w:b/>
          <w:sz w:val="21"/>
        </w:rPr>
      </w:pPr>
      <w:r w:rsidRPr="003F7DC9">
        <w:rPr>
          <w:b/>
          <w:color w:val="0B0B0B"/>
          <w:sz w:val="21"/>
        </w:rPr>
        <w:t>Target: stampa</w:t>
      </w:r>
    </w:p>
    <w:p w14:paraId="25EA8CBE" w14:textId="77777777" w:rsidR="004C1BFC" w:rsidRPr="003F7DC9" w:rsidRDefault="00D9217B" w:rsidP="0032000A">
      <w:pPr>
        <w:pStyle w:val="Paragrafoelenco"/>
        <w:numPr>
          <w:ilvl w:val="4"/>
          <w:numId w:val="11"/>
        </w:numPr>
        <w:tabs>
          <w:tab w:val="left" w:pos="1053"/>
        </w:tabs>
        <w:spacing w:before="77" w:line="259" w:lineRule="auto"/>
        <w:ind w:right="189" w:firstLine="0"/>
        <w:rPr>
          <w:sz w:val="21"/>
        </w:rPr>
      </w:pPr>
      <w:r w:rsidRPr="003F7DC9">
        <w:rPr>
          <w:color w:val="0B0B0B"/>
          <w:spacing w:val="-4"/>
          <w:sz w:val="21"/>
        </w:rPr>
        <w:t xml:space="preserve">Comunicazione delle azioni </w:t>
      </w:r>
      <w:r w:rsidRPr="003F7DC9">
        <w:rPr>
          <w:color w:val="0B0B0B"/>
          <w:sz w:val="21"/>
        </w:rPr>
        <w:t xml:space="preserve">di </w:t>
      </w:r>
      <w:r w:rsidRPr="003F7DC9">
        <w:rPr>
          <w:color w:val="0B0B0B"/>
          <w:spacing w:val="-4"/>
          <w:sz w:val="21"/>
        </w:rPr>
        <w:t xml:space="preserve">contenimento/mitigazione </w:t>
      </w:r>
      <w:r w:rsidRPr="003F7DC9">
        <w:rPr>
          <w:color w:val="0B0B0B"/>
          <w:spacing w:val="-3"/>
          <w:sz w:val="21"/>
        </w:rPr>
        <w:t xml:space="preserve">del </w:t>
      </w:r>
      <w:r w:rsidRPr="003F7DC9">
        <w:rPr>
          <w:color w:val="0B0B0B"/>
          <w:spacing w:val="-4"/>
          <w:sz w:val="21"/>
        </w:rPr>
        <w:t xml:space="preserve">SARS-CoV-2 </w:t>
      </w:r>
      <w:r w:rsidRPr="003F7DC9">
        <w:rPr>
          <w:color w:val="0B0B0B"/>
          <w:sz w:val="21"/>
        </w:rPr>
        <w:t xml:space="preserve">in </w:t>
      </w:r>
      <w:r w:rsidRPr="003F7DC9">
        <w:rPr>
          <w:color w:val="0B0B0B"/>
          <w:spacing w:val="-4"/>
          <w:sz w:val="21"/>
        </w:rPr>
        <w:t xml:space="preserve">ambito scolastico </w:t>
      </w:r>
      <w:r w:rsidRPr="003F7DC9">
        <w:rPr>
          <w:color w:val="0B0B0B"/>
          <w:sz w:val="21"/>
        </w:rPr>
        <w:t xml:space="preserve">a </w:t>
      </w:r>
      <w:r w:rsidRPr="003F7DC9">
        <w:rPr>
          <w:color w:val="0B0B0B"/>
          <w:spacing w:val="-4"/>
          <w:sz w:val="21"/>
        </w:rPr>
        <w:t xml:space="preserve">ridosso dell’apertura dell’anno scolastico attraverso </w:t>
      </w:r>
      <w:r w:rsidRPr="003F7DC9">
        <w:rPr>
          <w:color w:val="0B0B0B"/>
          <w:sz w:val="21"/>
        </w:rPr>
        <w:t xml:space="preserve">la </w:t>
      </w:r>
      <w:r w:rsidRPr="003F7DC9">
        <w:rPr>
          <w:color w:val="0B0B0B"/>
          <w:spacing w:val="-4"/>
          <w:sz w:val="21"/>
        </w:rPr>
        <w:t xml:space="preserve">diffusione </w:t>
      </w:r>
      <w:r w:rsidRPr="003F7DC9">
        <w:rPr>
          <w:color w:val="0B0B0B"/>
          <w:spacing w:val="-3"/>
          <w:sz w:val="21"/>
        </w:rPr>
        <w:t xml:space="preserve">alla </w:t>
      </w:r>
      <w:r w:rsidRPr="003F7DC9">
        <w:rPr>
          <w:color w:val="0B0B0B"/>
          <w:spacing w:val="-4"/>
          <w:sz w:val="21"/>
        </w:rPr>
        <w:t xml:space="preserve">stampa </w:t>
      </w:r>
      <w:r w:rsidRPr="003F7DC9">
        <w:rPr>
          <w:color w:val="0B0B0B"/>
          <w:sz w:val="21"/>
        </w:rPr>
        <w:t xml:space="preserve">di un </w:t>
      </w:r>
      <w:r w:rsidRPr="003F7DC9">
        <w:rPr>
          <w:color w:val="0B0B0B"/>
          <w:spacing w:val="-4"/>
          <w:sz w:val="21"/>
        </w:rPr>
        <w:t xml:space="preserve">press release. Nel </w:t>
      </w:r>
      <w:r w:rsidRPr="003F7DC9">
        <w:rPr>
          <w:i/>
          <w:color w:val="0B0B0B"/>
          <w:spacing w:val="-4"/>
          <w:sz w:val="21"/>
        </w:rPr>
        <w:t xml:space="preserve">press release </w:t>
      </w:r>
      <w:r w:rsidRPr="003F7DC9">
        <w:rPr>
          <w:color w:val="0B0B0B"/>
          <w:spacing w:val="-3"/>
          <w:sz w:val="21"/>
        </w:rPr>
        <w:t xml:space="preserve">si </w:t>
      </w:r>
      <w:r w:rsidRPr="003F7DC9">
        <w:rPr>
          <w:color w:val="0B0B0B"/>
          <w:spacing w:val="-4"/>
          <w:sz w:val="21"/>
        </w:rPr>
        <w:t xml:space="preserve">raccomanda vengano descritti </w:t>
      </w:r>
      <w:r w:rsidRPr="003F7DC9">
        <w:rPr>
          <w:color w:val="0B0B0B"/>
          <w:spacing w:val="-3"/>
          <w:sz w:val="21"/>
        </w:rPr>
        <w:t xml:space="preserve">il </w:t>
      </w:r>
      <w:r w:rsidRPr="003F7DC9">
        <w:rPr>
          <w:color w:val="0B0B0B"/>
          <w:spacing w:val="-4"/>
          <w:sz w:val="21"/>
        </w:rPr>
        <w:t xml:space="preserve">piano, </w:t>
      </w:r>
      <w:r w:rsidRPr="003F7DC9">
        <w:rPr>
          <w:color w:val="0B0B0B"/>
          <w:sz w:val="21"/>
        </w:rPr>
        <w:t xml:space="preserve">i </w:t>
      </w:r>
      <w:r w:rsidRPr="003F7DC9">
        <w:rPr>
          <w:color w:val="0B0B0B"/>
          <w:spacing w:val="-3"/>
          <w:sz w:val="21"/>
        </w:rPr>
        <w:t xml:space="preserve">criteri su </w:t>
      </w:r>
      <w:r w:rsidRPr="003F7DC9">
        <w:rPr>
          <w:color w:val="0B0B0B"/>
          <w:spacing w:val="-4"/>
          <w:sz w:val="21"/>
        </w:rPr>
        <w:t xml:space="preserve">cui </w:t>
      </w:r>
      <w:r w:rsidRPr="003F7DC9">
        <w:rPr>
          <w:color w:val="0B0B0B"/>
          <w:spacing w:val="-3"/>
          <w:sz w:val="21"/>
        </w:rPr>
        <w:t xml:space="preserve">si </w:t>
      </w:r>
      <w:r w:rsidRPr="003F7DC9">
        <w:rPr>
          <w:color w:val="0B0B0B"/>
          <w:spacing w:val="-4"/>
          <w:sz w:val="21"/>
        </w:rPr>
        <w:t xml:space="preserve">basano </w:t>
      </w:r>
      <w:r w:rsidRPr="003F7DC9">
        <w:rPr>
          <w:color w:val="0B0B0B"/>
          <w:spacing w:val="-3"/>
          <w:sz w:val="21"/>
        </w:rPr>
        <w:t xml:space="preserve">le </w:t>
      </w:r>
      <w:r w:rsidRPr="003F7DC9">
        <w:rPr>
          <w:color w:val="0B0B0B"/>
          <w:spacing w:val="-4"/>
          <w:sz w:val="21"/>
        </w:rPr>
        <w:t xml:space="preserve">azioni previste </w:t>
      </w:r>
      <w:r w:rsidRPr="003F7DC9">
        <w:rPr>
          <w:color w:val="0B0B0B"/>
          <w:sz w:val="21"/>
        </w:rPr>
        <w:t xml:space="preserve">e </w:t>
      </w:r>
      <w:r w:rsidRPr="003F7DC9">
        <w:rPr>
          <w:color w:val="0B0B0B"/>
          <w:spacing w:val="-3"/>
          <w:sz w:val="21"/>
        </w:rPr>
        <w:t>sarà</w:t>
      </w:r>
      <w:r w:rsidRPr="003F7DC9">
        <w:rPr>
          <w:color w:val="0B0B0B"/>
          <w:spacing w:val="-11"/>
          <w:sz w:val="21"/>
        </w:rPr>
        <w:t xml:space="preserve"> </w:t>
      </w:r>
      <w:r w:rsidRPr="003F7DC9">
        <w:rPr>
          <w:color w:val="0B0B0B"/>
          <w:spacing w:val="-4"/>
          <w:sz w:val="21"/>
        </w:rPr>
        <w:t>sottolineato</w:t>
      </w:r>
      <w:r w:rsidRPr="003F7DC9">
        <w:rPr>
          <w:color w:val="0B0B0B"/>
          <w:spacing w:val="-10"/>
          <w:sz w:val="21"/>
        </w:rPr>
        <w:t xml:space="preserve"> </w:t>
      </w:r>
      <w:r w:rsidRPr="003F7DC9">
        <w:rPr>
          <w:color w:val="0B0B0B"/>
          <w:spacing w:val="-3"/>
          <w:sz w:val="21"/>
        </w:rPr>
        <w:t>tra</w:t>
      </w:r>
      <w:r w:rsidRPr="003F7DC9">
        <w:rPr>
          <w:color w:val="0B0B0B"/>
          <w:spacing w:val="-11"/>
          <w:sz w:val="21"/>
        </w:rPr>
        <w:t xml:space="preserve"> </w:t>
      </w:r>
      <w:r w:rsidRPr="003F7DC9">
        <w:rPr>
          <w:color w:val="0B0B0B"/>
          <w:sz w:val="21"/>
        </w:rPr>
        <w:t>i</w:t>
      </w:r>
      <w:r w:rsidRPr="003F7DC9">
        <w:rPr>
          <w:color w:val="0B0B0B"/>
          <w:spacing w:val="-11"/>
          <w:sz w:val="21"/>
        </w:rPr>
        <w:t xml:space="preserve"> </w:t>
      </w:r>
      <w:r w:rsidRPr="003F7DC9">
        <w:rPr>
          <w:color w:val="0B0B0B"/>
          <w:spacing w:val="-4"/>
          <w:sz w:val="21"/>
        </w:rPr>
        <w:t>messaggi</w:t>
      </w:r>
      <w:r w:rsidRPr="003F7DC9">
        <w:rPr>
          <w:color w:val="0B0B0B"/>
          <w:spacing w:val="-10"/>
          <w:sz w:val="21"/>
        </w:rPr>
        <w:t xml:space="preserve"> </w:t>
      </w:r>
      <w:r w:rsidRPr="003F7DC9">
        <w:rPr>
          <w:color w:val="0B0B0B"/>
          <w:spacing w:val="-4"/>
          <w:sz w:val="21"/>
        </w:rPr>
        <w:t>centrali</w:t>
      </w:r>
      <w:r w:rsidRPr="003F7DC9">
        <w:rPr>
          <w:color w:val="0B0B0B"/>
          <w:spacing w:val="-10"/>
          <w:sz w:val="21"/>
        </w:rPr>
        <w:t xml:space="preserve"> </w:t>
      </w:r>
      <w:r w:rsidRPr="003F7DC9">
        <w:rPr>
          <w:color w:val="0B0B0B"/>
          <w:spacing w:val="-4"/>
          <w:sz w:val="21"/>
        </w:rPr>
        <w:t>l’obiettivo</w:t>
      </w:r>
      <w:r w:rsidRPr="003F7DC9">
        <w:rPr>
          <w:color w:val="0B0B0B"/>
          <w:spacing w:val="-10"/>
          <w:sz w:val="21"/>
        </w:rPr>
        <w:t xml:space="preserve"> </w:t>
      </w:r>
      <w:r w:rsidRPr="003F7DC9">
        <w:rPr>
          <w:color w:val="0B0B0B"/>
          <w:sz w:val="21"/>
        </w:rPr>
        <w:t>di</w:t>
      </w:r>
      <w:r w:rsidRPr="003F7DC9">
        <w:rPr>
          <w:color w:val="0B0B0B"/>
          <w:spacing w:val="-10"/>
          <w:sz w:val="21"/>
        </w:rPr>
        <w:t xml:space="preserve"> </w:t>
      </w:r>
      <w:r w:rsidRPr="003F7DC9">
        <w:rPr>
          <w:color w:val="0B0B0B"/>
          <w:spacing w:val="-4"/>
          <w:sz w:val="21"/>
        </w:rPr>
        <w:t>garantire</w:t>
      </w:r>
      <w:r w:rsidRPr="003F7DC9">
        <w:rPr>
          <w:color w:val="0B0B0B"/>
          <w:spacing w:val="-10"/>
          <w:sz w:val="21"/>
        </w:rPr>
        <w:t xml:space="preserve"> </w:t>
      </w:r>
      <w:r w:rsidRPr="003F7DC9">
        <w:rPr>
          <w:color w:val="0B0B0B"/>
          <w:spacing w:val="-4"/>
          <w:sz w:val="21"/>
        </w:rPr>
        <w:t>per</w:t>
      </w:r>
      <w:r w:rsidRPr="003F7DC9">
        <w:rPr>
          <w:color w:val="0B0B0B"/>
          <w:spacing w:val="-10"/>
          <w:sz w:val="21"/>
        </w:rPr>
        <w:t xml:space="preserve"> </w:t>
      </w:r>
      <w:r w:rsidRPr="003F7DC9">
        <w:rPr>
          <w:color w:val="0B0B0B"/>
          <w:spacing w:val="-4"/>
          <w:sz w:val="21"/>
        </w:rPr>
        <w:t>quanto</w:t>
      </w:r>
      <w:r w:rsidRPr="003F7DC9">
        <w:rPr>
          <w:color w:val="0B0B0B"/>
          <w:spacing w:val="-10"/>
          <w:sz w:val="21"/>
        </w:rPr>
        <w:t xml:space="preserve"> </w:t>
      </w:r>
      <w:r w:rsidRPr="003F7DC9">
        <w:rPr>
          <w:color w:val="0B0B0B"/>
          <w:spacing w:val="-4"/>
          <w:sz w:val="21"/>
        </w:rPr>
        <w:t>possibile</w:t>
      </w:r>
      <w:r w:rsidRPr="003F7DC9">
        <w:rPr>
          <w:color w:val="0B0B0B"/>
          <w:spacing w:val="-11"/>
          <w:sz w:val="21"/>
        </w:rPr>
        <w:t xml:space="preserve"> </w:t>
      </w:r>
      <w:r w:rsidRPr="003F7DC9">
        <w:rPr>
          <w:color w:val="0B0B0B"/>
          <w:sz w:val="21"/>
        </w:rPr>
        <w:t>le</w:t>
      </w:r>
      <w:r w:rsidRPr="003F7DC9">
        <w:rPr>
          <w:color w:val="0B0B0B"/>
          <w:spacing w:val="-10"/>
          <w:sz w:val="21"/>
        </w:rPr>
        <w:t xml:space="preserve"> </w:t>
      </w:r>
      <w:r w:rsidRPr="003F7DC9">
        <w:rPr>
          <w:color w:val="0B0B0B"/>
          <w:spacing w:val="-4"/>
          <w:sz w:val="21"/>
        </w:rPr>
        <w:t>attività</w:t>
      </w:r>
      <w:r w:rsidRPr="003F7DC9">
        <w:rPr>
          <w:color w:val="0B0B0B"/>
          <w:spacing w:val="-10"/>
          <w:sz w:val="21"/>
        </w:rPr>
        <w:t xml:space="preserve"> </w:t>
      </w:r>
      <w:r w:rsidRPr="003F7DC9">
        <w:rPr>
          <w:color w:val="0B0B0B"/>
          <w:spacing w:val="-4"/>
          <w:sz w:val="21"/>
        </w:rPr>
        <w:t>didattiche.</w:t>
      </w:r>
    </w:p>
    <w:p w14:paraId="32262007" w14:textId="77777777" w:rsidR="004C1BFC" w:rsidRPr="003F7DC9" w:rsidRDefault="00D9217B" w:rsidP="0032000A">
      <w:pPr>
        <w:pStyle w:val="Paragrafoelenco"/>
        <w:numPr>
          <w:ilvl w:val="3"/>
          <w:numId w:val="11"/>
        </w:numPr>
        <w:tabs>
          <w:tab w:val="left" w:pos="782"/>
        </w:tabs>
        <w:spacing w:before="195"/>
        <w:ind w:firstLine="0"/>
        <w:rPr>
          <w:b/>
          <w:sz w:val="21"/>
        </w:rPr>
      </w:pPr>
      <w:r w:rsidRPr="003F7DC9">
        <w:rPr>
          <w:b/>
          <w:color w:val="0B0B0B"/>
          <w:sz w:val="21"/>
        </w:rPr>
        <w:t>Target: famiglie e operatori</w:t>
      </w:r>
      <w:r w:rsidRPr="003F7DC9">
        <w:rPr>
          <w:b/>
          <w:color w:val="0B0B0B"/>
          <w:spacing w:val="1"/>
          <w:sz w:val="21"/>
        </w:rPr>
        <w:t xml:space="preserve"> </w:t>
      </w:r>
      <w:r w:rsidRPr="003F7DC9">
        <w:rPr>
          <w:b/>
          <w:color w:val="0B0B0B"/>
          <w:sz w:val="21"/>
        </w:rPr>
        <w:t>scolastici</w:t>
      </w:r>
    </w:p>
    <w:p w14:paraId="7BA77F8F" w14:textId="77777777" w:rsidR="004C1BFC" w:rsidRPr="003F7DC9" w:rsidRDefault="00D9217B" w:rsidP="0032000A">
      <w:pPr>
        <w:pStyle w:val="Paragrafoelenco"/>
        <w:numPr>
          <w:ilvl w:val="4"/>
          <w:numId w:val="11"/>
        </w:numPr>
        <w:tabs>
          <w:tab w:val="left" w:pos="1054"/>
        </w:tabs>
        <w:spacing w:before="78" w:line="259" w:lineRule="auto"/>
        <w:ind w:left="1053" w:right="193" w:firstLine="0"/>
        <w:rPr>
          <w:sz w:val="21"/>
        </w:rPr>
      </w:pPr>
      <w:r w:rsidRPr="003F7DC9">
        <w:rPr>
          <w:color w:val="0B0B0B"/>
          <w:sz w:val="21"/>
        </w:rPr>
        <w:t>Preparazione brochure, prodotte in collaborazione tra le istituzioni coinvolte scaricabili dal sito del Ministero dell’Istruzione e linkate dal Ministero della Salute e dall’ISS, destinate agli insegnanti, al personale ATA, alle famiglie e ai</w:t>
      </w:r>
      <w:r w:rsidRPr="003F7DC9">
        <w:rPr>
          <w:color w:val="0B0B0B"/>
          <w:spacing w:val="-2"/>
          <w:sz w:val="21"/>
        </w:rPr>
        <w:t xml:space="preserve"> </w:t>
      </w:r>
      <w:r w:rsidRPr="003F7DC9">
        <w:rPr>
          <w:color w:val="0B0B0B"/>
          <w:sz w:val="21"/>
        </w:rPr>
        <w:t>ragazzi.</w:t>
      </w:r>
    </w:p>
    <w:p w14:paraId="63D59B0A" w14:textId="77777777" w:rsidR="004C1BFC" w:rsidRPr="003F7DC9" w:rsidRDefault="00D9217B" w:rsidP="0032000A">
      <w:pPr>
        <w:pStyle w:val="Paragrafoelenco"/>
        <w:numPr>
          <w:ilvl w:val="4"/>
          <w:numId w:val="11"/>
        </w:numPr>
        <w:tabs>
          <w:tab w:val="left" w:pos="1054"/>
        </w:tabs>
        <w:spacing w:before="60" w:line="259" w:lineRule="auto"/>
        <w:ind w:left="1053" w:right="195" w:firstLine="0"/>
        <w:rPr>
          <w:sz w:val="21"/>
        </w:rPr>
      </w:pPr>
      <w:r w:rsidRPr="003F7DC9">
        <w:rPr>
          <w:color w:val="0B0B0B"/>
          <w:sz w:val="21"/>
        </w:rPr>
        <w:t>Valutazione dell’opportunità di un video per il target ragazzi da promuovere e viralizzare a cura dell’ISS e condiviso con il coordinamento per la</w:t>
      </w:r>
      <w:r w:rsidRPr="003F7DC9">
        <w:rPr>
          <w:color w:val="0B0B0B"/>
          <w:spacing w:val="-2"/>
          <w:sz w:val="21"/>
        </w:rPr>
        <w:t xml:space="preserve"> </w:t>
      </w:r>
      <w:r w:rsidRPr="003F7DC9">
        <w:rPr>
          <w:color w:val="0B0B0B"/>
          <w:sz w:val="21"/>
        </w:rPr>
        <w:t>comunicazione.</w:t>
      </w:r>
    </w:p>
    <w:p w14:paraId="14A9C5D9" w14:textId="77777777" w:rsidR="004C1BFC" w:rsidRPr="003F7DC9" w:rsidRDefault="004C1BFC" w:rsidP="0019267B">
      <w:pPr>
        <w:spacing w:line="259" w:lineRule="auto"/>
        <w:jc w:val="both"/>
        <w:rPr>
          <w:sz w:val="21"/>
        </w:rPr>
        <w:sectPr w:rsidR="004C1BFC" w:rsidRPr="003F7DC9" w:rsidSect="00186703">
          <w:pgSz w:w="11900" w:h="16840"/>
          <w:pgMar w:top="1600" w:right="560" w:bottom="280" w:left="851" w:header="720" w:footer="720" w:gutter="0"/>
          <w:cols w:space="720"/>
        </w:sectPr>
      </w:pPr>
    </w:p>
    <w:p w14:paraId="5017C8EF" w14:textId="77777777" w:rsidR="004C1BFC" w:rsidRPr="003F7DC9" w:rsidRDefault="004C1BFC" w:rsidP="0019267B">
      <w:pPr>
        <w:pStyle w:val="Corpotesto"/>
        <w:spacing w:before="7"/>
        <w:rPr>
          <w:sz w:val="19"/>
        </w:rPr>
      </w:pPr>
    </w:p>
    <w:p w14:paraId="3B844E05" w14:textId="77777777" w:rsidR="004C1BFC" w:rsidRPr="003F7DC9" w:rsidRDefault="00D9217B" w:rsidP="0032000A">
      <w:pPr>
        <w:pStyle w:val="Paragrafoelenco"/>
        <w:numPr>
          <w:ilvl w:val="4"/>
          <w:numId w:val="11"/>
        </w:numPr>
        <w:tabs>
          <w:tab w:val="left" w:pos="1052"/>
          <w:tab w:val="left" w:pos="1053"/>
        </w:tabs>
        <w:spacing w:before="101" w:line="259" w:lineRule="auto"/>
        <w:ind w:right="195" w:firstLine="0"/>
        <w:jc w:val="left"/>
        <w:rPr>
          <w:sz w:val="21"/>
        </w:rPr>
      </w:pPr>
      <w:r w:rsidRPr="003F7DC9">
        <w:rPr>
          <w:color w:val="0B0B0B"/>
          <w:sz w:val="21"/>
        </w:rPr>
        <w:t>Valutazione della possibilità di mettere a disposizione un numero gratuito a cura del Ministero della Salute per fornire informazioni e supporto alle scuole e i alle</w:t>
      </w:r>
      <w:r w:rsidRPr="003F7DC9">
        <w:rPr>
          <w:color w:val="0B0B0B"/>
          <w:spacing w:val="-7"/>
          <w:sz w:val="21"/>
        </w:rPr>
        <w:t xml:space="preserve"> </w:t>
      </w:r>
      <w:r w:rsidRPr="003F7DC9">
        <w:rPr>
          <w:color w:val="0B0B0B"/>
          <w:sz w:val="21"/>
        </w:rPr>
        <w:t>famiglie.</w:t>
      </w:r>
    </w:p>
    <w:p w14:paraId="5DB1DD72" w14:textId="77777777" w:rsidR="004C1BFC" w:rsidRPr="003F7DC9" w:rsidRDefault="00D9217B" w:rsidP="0032000A">
      <w:pPr>
        <w:pStyle w:val="Paragrafoelenco"/>
        <w:numPr>
          <w:ilvl w:val="4"/>
          <w:numId w:val="11"/>
        </w:numPr>
        <w:tabs>
          <w:tab w:val="left" w:pos="1052"/>
          <w:tab w:val="left" w:pos="1053"/>
        </w:tabs>
        <w:spacing w:before="116"/>
        <w:ind w:firstLine="0"/>
        <w:jc w:val="left"/>
        <w:rPr>
          <w:sz w:val="21"/>
        </w:rPr>
      </w:pPr>
      <w:r w:rsidRPr="003F7DC9">
        <w:rPr>
          <w:color w:val="0B0B0B"/>
          <w:sz w:val="21"/>
        </w:rPr>
        <w:t>Promuovere l’uso della App Immuni anche in ambito</w:t>
      </w:r>
      <w:r w:rsidRPr="003F7DC9">
        <w:rPr>
          <w:color w:val="0B0B0B"/>
          <w:spacing w:val="-1"/>
          <w:sz w:val="21"/>
        </w:rPr>
        <w:t xml:space="preserve"> </w:t>
      </w:r>
      <w:r w:rsidRPr="003F7DC9">
        <w:rPr>
          <w:color w:val="0B0B0B"/>
          <w:sz w:val="21"/>
        </w:rPr>
        <w:t>scolastico</w:t>
      </w:r>
      <w:r w:rsidRPr="003F7DC9">
        <w:rPr>
          <w:color w:val="0B0B0B"/>
          <w:position w:val="6"/>
          <w:sz w:val="13"/>
        </w:rPr>
        <w:t>4</w:t>
      </w:r>
      <w:r w:rsidRPr="003F7DC9">
        <w:rPr>
          <w:color w:val="0B0B0B"/>
          <w:sz w:val="21"/>
        </w:rPr>
        <w:t>.</w:t>
      </w:r>
    </w:p>
    <w:p w14:paraId="0B895122" w14:textId="77777777" w:rsidR="004C1BFC" w:rsidRPr="003F7DC9" w:rsidRDefault="004C1BFC" w:rsidP="0019267B">
      <w:pPr>
        <w:pStyle w:val="Corpotesto"/>
        <w:spacing w:before="8"/>
        <w:rPr>
          <w:sz w:val="31"/>
        </w:rPr>
      </w:pPr>
    </w:p>
    <w:p w14:paraId="2DFA3C5A" w14:textId="77777777" w:rsidR="004C1BFC" w:rsidRPr="003F7DC9" w:rsidRDefault="00D9217B" w:rsidP="0032000A">
      <w:pPr>
        <w:pStyle w:val="Paragrafoelenco"/>
        <w:numPr>
          <w:ilvl w:val="2"/>
          <w:numId w:val="11"/>
        </w:numPr>
        <w:tabs>
          <w:tab w:val="left" w:pos="782"/>
        </w:tabs>
        <w:ind w:right="2880" w:firstLine="0"/>
        <w:rPr>
          <w:b/>
          <w:sz w:val="23"/>
        </w:rPr>
      </w:pPr>
      <w:r w:rsidRPr="003F7DC9">
        <w:rPr>
          <w:b/>
          <w:color w:val="313131"/>
          <w:sz w:val="23"/>
        </w:rPr>
        <w:t>Azioni di informazione e comunicazione raccomandate dopo l’inizio dell’anno</w:t>
      </w:r>
      <w:r w:rsidRPr="003F7DC9">
        <w:rPr>
          <w:b/>
          <w:color w:val="313131"/>
          <w:spacing w:val="-3"/>
          <w:sz w:val="23"/>
        </w:rPr>
        <w:t xml:space="preserve"> </w:t>
      </w:r>
      <w:r w:rsidRPr="003F7DC9">
        <w:rPr>
          <w:b/>
          <w:color w:val="313131"/>
          <w:sz w:val="23"/>
        </w:rPr>
        <w:t>scolastico</w:t>
      </w:r>
    </w:p>
    <w:p w14:paraId="73EA089B" w14:textId="77777777" w:rsidR="004C1BFC" w:rsidRPr="003F7DC9" w:rsidRDefault="00D9217B" w:rsidP="0032000A">
      <w:pPr>
        <w:pStyle w:val="Paragrafoelenco"/>
        <w:numPr>
          <w:ilvl w:val="3"/>
          <w:numId w:val="11"/>
        </w:numPr>
        <w:tabs>
          <w:tab w:val="left" w:pos="782"/>
        </w:tabs>
        <w:spacing w:before="231"/>
        <w:ind w:firstLine="0"/>
        <w:jc w:val="left"/>
        <w:rPr>
          <w:sz w:val="21"/>
        </w:rPr>
      </w:pPr>
      <w:r w:rsidRPr="003F7DC9">
        <w:rPr>
          <w:color w:val="0B0B0B"/>
          <w:sz w:val="21"/>
        </w:rPr>
        <w:t>Aggiornamento costante delle pagine web</w:t>
      </w:r>
      <w:r w:rsidRPr="003F7DC9">
        <w:rPr>
          <w:color w:val="0B0B0B"/>
          <w:spacing w:val="1"/>
          <w:sz w:val="21"/>
        </w:rPr>
        <w:t xml:space="preserve"> </w:t>
      </w:r>
      <w:r w:rsidRPr="003F7DC9">
        <w:rPr>
          <w:color w:val="0B0B0B"/>
          <w:sz w:val="21"/>
        </w:rPr>
        <w:t>dedicate.</w:t>
      </w:r>
    </w:p>
    <w:p w14:paraId="7459202F" w14:textId="77777777" w:rsidR="004C1BFC" w:rsidRPr="003F7DC9" w:rsidRDefault="00D9217B" w:rsidP="0032000A">
      <w:pPr>
        <w:pStyle w:val="Paragrafoelenco"/>
        <w:numPr>
          <w:ilvl w:val="3"/>
          <w:numId w:val="11"/>
        </w:numPr>
        <w:tabs>
          <w:tab w:val="left" w:pos="782"/>
        </w:tabs>
        <w:spacing w:before="135" w:line="259" w:lineRule="auto"/>
        <w:ind w:right="193" w:firstLine="0"/>
        <w:rPr>
          <w:sz w:val="21"/>
        </w:rPr>
      </w:pPr>
      <w:r w:rsidRPr="003F7DC9">
        <w:rPr>
          <w:color w:val="0B0B0B"/>
          <w:sz w:val="21"/>
        </w:rPr>
        <w:t>Supporto da parte del Coordinamento per la comunicazione, in base alla situazione epidemiologica, ai casi e/o focolai e ai provvedimenti conseguenti, nella gestione di un’eventuale comunicazione del rischio o di crisi, i Dirigenti scolastici, le ASL e tutti i soggetti istituzionali coinvolti</w:t>
      </w:r>
      <w:r w:rsidRPr="003F7DC9">
        <w:rPr>
          <w:color w:val="0B0B0B"/>
          <w:spacing w:val="-33"/>
          <w:sz w:val="21"/>
        </w:rPr>
        <w:t xml:space="preserve"> </w:t>
      </w:r>
      <w:r w:rsidRPr="003F7DC9">
        <w:rPr>
          <w:color w:val="0B0B0B"/>
          <w:sz w:val="21"/>
        </w:rPr>
        <w:t>nell’emergenza.</w:t>
      </w:r>
    </w:p>
    <w:p w14:paraId="1A34B146" w14:textId="77777777" w:rsidR="004C1BFC" w:rsidRPr="003F7DC9" w:rsidRDefault="004C1BFC" w:rsidP="0019267B">
      <w:pPr>
        <w:pStyle w:val="Corpotesto"/>
      </w:pPr>
    </w:p>
    <w:p w14:paraId="72818A31" w14:textId="77777777" w:rsidR="004C1BFC" w:rsidRPr="003F7DC9" w:rsidRDefault="004C1BFC" w:rsidP="0019267B">
      <w:pPr>
        <w:pStyle w:val="Corpotesto"/>
      </w:pPr>
    </w:p>
    <w:p w14:paraId="6E9F69BE" w14:textId="77777777" w:rsidR="004C1BFC" w:rsidRPr="003F7DC9" w:rsidRDefault="004C1BFC" w:rsidP="0019267B">
      <w:pPr>
        <w:pStyle w:val="Corpotesto"/>
      </w:pPr>
    </w:p>
    <w:p w14:paraId="74A8863F" w14:textId="77777777" w:rsidR="004C1BFC" w:rsidRPr="003F7DC9" w:rsidRDefault="004C1BFC" w:rsidP="0019267B">
      <w:pPr>
        <w:pStyle w:val="Corpotesto"/>
      </w:pPr>
    </w:p>
    <w:p w14:paraId="00331235" w14:textId="77777777" w:rsidR="004C1BFC" w:rsidRPr="003F7DC9" w:rsidRDefault="004C1BFC" w:rsidP="0019267B">
      <w:pPr>
        <w:pStyle w:val="Corpotesto"/>
      </w:pPr>
    </w:p>
    <w:p w14:paraId="424E1D59" w14:textId="77777777" w:rsidR="004C1BFC" w:rsidRPr="003F7DC9" w:rsidRDefault="004C1BFC" w:rsidP="0019267B">
      <w:pPr>
        <w:pStyle w:val="Corpotesto"/>
      </w:pPr>
    </w:p>
    <w:p w14:paraId="49C8AB9C" w14:textId="77777777" w:rsidR="004C1BFC" w:rsidRPr="003F7DC9" w:rsidRDefault="004C1BFC" w:rsidP="0019267B">
      <w:pPr>
        <w:pStyle w:val="Corpotesto"/>
      </w:pPr>
    </w:p>
    <w:p w14:paraId="326C6474" w14:textId="77777777" w:rsidR="004C1BFC" w:rsidRPr="003F7DC9" w:rsidRDefault="004C1BFC" w:rsidP="0019267B">
      <w:pPr>
        <w:pStyle w:val="Corpotesto"/>
      </w:pPr>
    </w:p>
    <w:p w14:paraId="03567562" w14:textId="77777777" w:rsidR="004C1BFC" w:rsidRPr="003F7DC9" w:rsidRDefault="004C1BFC" w:rsidP="0019267B">
      <w:pPr>
        <w:pStyle w:val="Corpotesto"/>
      </w:pPr>
    </w:p>
    <w:p w14:paraId="26E1EFC5" w14:textId="77777777" w:rsidR="004C1BFC" w:rsidRPr="003F7DC9" w:rsidRDefault="004C1BFC" w:rsidP="0019267B">
      <w:pPr>
        <w:pStyle w:val="Corpotesto"/>
      </w:pPr>
    </w:p>
    <w:p w14:paraId="44B810C3" w14:textId="77777777" w:rsidR="004C1BFC" w:rsidRPr="003F7DC9" w:rsidRDefault="004C1BFC" w:rsidP="0019267B">
      <w:pPr>
        <w:pStyle w:val="Corpotesto"/>
      </w:pPr>
    </w:p>
    <w:p w14:paraId="6467EB85" w14:textId="77777777" w:rsidR="004C1BFC" w:rsidRPr="003F7DC9" w:rsidRDefault="004C1BFC" w:rsidP="0019267B">
      <w:pPr>
        <w:pStyle w:val="Corpotesto"/>
      </w:pPr>
    </w:p>
    <w:p w14:paraId="01C32FA0" w14:textId="77777777" w:rsidR="004C1BFC" w:rsidRPr="003F7DC9" w:rsidRDefault="004C1BFC" w:rsidP="0019267B">
      <w:pPr>
        <w:pStyle w:val="Corpotesto"/>
      </w:pPr>
    </w:p>
    <w:p w14:paraId="3806CC97" w14:textId="77777777" w:rsidR="004C1BFC" w:rsidRPr="003F7DC9" w:rsidRDefault="004C1BFC" w:rsidP="0019267B">
      <w:pPr>
        <w:pStyle w:val="Corpotesto"/>
      </w:pPr>
    </w:p>
    <w:p w14:paraId="77E390ED" w14:textId="77777777" w:rsidR="004C1BFC" w:rsidRPr="003F7DC9" w:rsidRDefault="004C1BFC" w:rsidP="0019267B">
      <w:pPr>
        <w:pStyle w:val="Corpotesto"/>
      </w:pPr>
    </w:p>
    <w:p w14:paraId="703BBD4B" w14:textId="77777777" w:rsidR="004C1BFC" w:rsidRPr="003F7DC9" w:rsidRDefault="004C1BFC" w:rsidP="0019267B">
      <w:pPr>
        <w:pStyle w:val="Corpotesto"/>
      </w:pPr>
    </w:p>
    <w:p w14:paraId="3ED9E759" w14:textId="77777777" w:rsidR="004C1BFC" w:rsidRPr="003F7DC9" w:rsidRDefault="004C1BFC" w:rsidP="0019267B">
      <w:pPr>
        <w:pStyle w:val="Corpotesto"/>
      </w:pPr>
    </w:p>
    <w:p w14:paraId="488D19F9" w14:textId="77777777" w:rsidR="004C1BFC" w:rsidRPr="003F7DC9" w:rsidRDefault="004C1BFC" w:rsidP="0019267B">
      <w:pPr>
        <w:pStyle w:val="Corpotesto"/>
      </w:pPr>
    </w:p>
    <w:p w14:paraId="682A3AB9" w14:textId="77777777" w:rsidR="004C1BFC" w:rsidRPr="003F7DC9" w:rsidRDefault="004C1BFC" w:rsidP="0019267B">
      <w:pPr>
        <w:pStyle w:val="Corpotesto"/>
      </w:pPr>
    </w:p>
    <w:p w14:paraId="371BC02C" w14:textId="77777777" w:rsidR="004C1BFC" w:rsidRPr="003F7DC9" w:rsidRDefault="004C1BFC" w:rsidP="0019267B">
      <w:pPr>
        <w:pStyle w:val="Corpotesto"/>
      </w:pPr>
    </w:p>
    <w:p w14:paraId="3EA82037" w14:textId="77777777" w:rsidR="004C1BFC" w:rsidRPr="003F7DC9" w:rsidRDefault="004C1BFC" w:rsidP="0019267B">
      <w:pPr>
        <w:pStyle w:val="Corpotesto"/>
      </w:pPr>
    </w:p>
    <w:p w14:paraId="52E8BBB7" w14:textId="77777777" w:rsidR="004C1BFC" w:rsidRPr="003F7DC9" w:rsidRDefault="004C1BFC" w:rsidP="0019267B">
      <w:pPr>
        <w:pStyle w:val="Corpotesto"/>
      </w:pPr>
    </w:p>
    <w:p w14:paraId="45763E3C" w14:textId="77777777" w:rsidR="004C1BFC" w:rsidRPr="003F7DC9" w:rsidRDefault="004C1BFC" w:rsidP="0019267B">
      <w:pPr>
        <w:pStyle w:val="Corpotesto"/>
      </w:pPr>
    </w:p>
    <w:p w14:paraId="643E6D12" w14:textId="77777777" w:rsidR="004C1BFC" w:rsidRPr="003F7DC9" w:rsidRDefault="004C1BFC" w:rsidP="0019267B">
      <w:pPr>
        <w:pStyle w:val="Corpotesto"/>
      </w:pPr>
    </w:p>
    <w:p w14:paraId="49EB2D3F" w14:textId="77777777" w:rsidR="004C1BFC" w:rsidRPr="003F7DC9" w:rsidRDefault="004C1BFC" w:rsidP="0019267B">
      <w:pPr>
        <w:pStyle w:val="Corpotesto"/>
      </w:pPr>
    </w:p>
    <w:p w14:paraId="5E339E54" w14:textId="77777777" w:rsidR="004C1BFC" w:rsidRPr="003F7DC9" w:rsidRDefault="004C1BFC" w:rsidP="0019267B">
      <w:pPr>
        <w:pStyle w:val="Corpotesto"/>
      </w:pPr>
    </w:p>
    <w:p w14:paraId="7D4DF18D" w14:textId="77777777" w:rsidR="004C1BFC" w:rsidRPr="003F7DC9" w:rsidRDefault="004C1BFC" w:rsidP="0019267B">
      <w:pPr>
        <w:pStyle w:val="Corpotesto"/>
      </w:pPr>
    </w:p>
    <w:p w14:paraId="3238A3C9" w14:textId="77777777" w:rsidR="002604F4" w:rsidRPr="003F7DC9" w:rsidRDefault="002604F4" w:rsidP="0019267B">
      <w:pPr>
        <w:pStyle w:val="Corpotesto"/>
      </w:pPr>
    </w:p>
    <w:p w14:paraId="41F02FB5" w14:textId="77777777" w:rsidR="002604F4" w:rsidRPr="003F7DC9" w:rsidRDefault="002604F4" w:rsidP="0019267B">
      <w:pPr>
        <w:pStyle w:val="Corpotesto"/>
      </w:pPr>
    </w:p>
    <w:p w14:paraId="36631CDA" w14:textId="77777777" w:rsidR="002604F4" w:rsidRPr="003F7DC9" w:rsidRDefault="002604F4" w:rsidP="0019267B">
      <w:pPr>
        <w:pStyle w:val="Corpotesto"/>
      </w:pPr>
    </w:p>
    <w:p w14:paraId="1356B8D4" w14:textId="77777777" w:rsidR="002604F4" w:rsidRPr="003F7DC9" w:rsidRDefault="002604F4" w:rsidP="0019267B">
      <w:pPr>
        <w:pStyle w:val="Corpotesto"/>
      </w:pPr>
    </w:p>
    <w:p w14:paraId="00FD6A7F" w14:textId="77777777" w:rsidR="002604F4" w:rsidRPr="003F7DC9" w:rsidRDefault="002604F4" w:rsidP="0019267B">
      <w:pPr>
        <w:pStyle w:val="Corpotesto"/>
      </w:pPr>
    </w:p>
    <w:p w14:paraId="14EB3692" w14:textId="77777777" w:rsidR="002604F4" w:rsidRPr="003F7DC9" w:rsidRDefault="002604F4" w:rsidP="0019267B">
      <w:pPr>
        <w:pStyle w:val="Corpotesto"/>
      </w:pPr>
    </w:p>
    <w:p w14:paraId="1E994DDE" w14:textId="77777777" w:rsidR="002604F4" w:rsidRPr="003F7DC9" w:rsidRDefault="002604F4" w:rsidP="0019267B">
      <w:pPr>
        <w:pStyle w:val="Corpotesto"/>
      </w:pPr>
    </w:p>
    <w:p w14:paraId="7A4CFFEB" w14:textId="77777777" w:rsidR="002604F4" w:rsidRPr="003F7DC9" w:rsidRDefault="002604F4" w:rsidP="0019267B">
      <w:pPr>
        <w:pStyle w:val="Corpotesto"/>
      </w:pPr>
    </w:p>
    <w:p w14:paraId="7702E0C0" w14:textId="77777777" w:rsidR="004C1BFC" w:rsidRPr="003F7DC9" w:rsidRDefault="004C1BFC" w:rsidP="0019267B">
      <w:pPr>
        <w:pStyle w:val="Corpotesto"/>
      </w:pPr>
    </w:p>
    <w:p w14:paraId="44753071" w14:textId="77777777" w:rsidR="004C1BFC" w:rsidRPr="003F7DC9" w:rsidRDefault="004C1BFC" w:rsidP="0019267B">
      <w:pPr>
        <w:pStyle w:val="Corpotesto"/>
      </w:pPr>
    </w:p>
    <w:p w14:paraId="5ED04148" w14:textId="77777777" w:rsidR="004C1BFC" w:rsidRPr="003F7DC9" w:rsidRDefault="0070282C" w:rsidP="0019267B">
      <w:pPr>
        <w:pStyle w:val="Corpotesto"/>
        <w:spacing w:before="10"/>
        <w:rPr>
          <w:sz w:val="15"/>
        </w:rPr>
      </w:pPr>
      <w:r w:rsidRPr="003F7DC9">
        <w:rPr>
          <w:noProof/>
          <w:lang w:bidi="ar-SA"/>
        </w:rPr>
        <mc:AlternateContent>
          <mc:Choice Requires="wps">
            <w:drawing>
              <wp:anchor distT="0" distB="0" distL="0" distR="0" simplePos="0" relativeHeight="251754496" behindDoc="1" locked="0" layoutInCell="1" allowOverlap="1" wp14:anchorId="78768A6C" wp14:editId="76A95029">
                <wp:simplePos x="0" y="0"/>
                <wp:positionH relativeFrom="page">
                  <wp:posOffset>1191895</wp:posOffset>
                </wp:positionH>
                <wp:positionV relativeFrom="paragraph">
                  <wp:posOffset>144780</wp:posOffset>
                </wp:positionV>
                <wp:extent cx="1752600" cy="0"/>
                <wp:effectExtent l="0" t="0" r="0" b="0"/>
                <wp:wrapTopAndBottom/>
                <wp:docPr id="115" name="Lin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52600" cy="0"/>
                        </a:xfrm>
                        <a:prstGeom prst="line">
                          <a:avLst/>
                        </a:prstGeom>
                        <a:noFill/>
                        <a:ln w="8052">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032216" id="Line 94" o:spid="_x0000_s1026" style="position:absolute;z-index:-251561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3.85pt,11.4pt" to="231.8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" strokecolor="#0b0b0b" strokeweight=".22367mm">
                <w10:wrap type="topAndBottom" anchorx="page"/>
              </v:line>
            </w:pict>
          </mc:Fallback>
        </mc:AlternateContent>
      </w:r>
    </w:p>
    <w:p w14:paraId="76654603" w14:textId="77777777" w:rsidR="004C1BFC" w:rsidRPr="003F7DC9" w:rsidRDefault="00D9217B" w:rsidP="0019267B">
      <w:pPr>
        <w:spacing w:before="63"/>
        <w:ind w:left="372" w:right="223"/>
        <w:rPr>
          <w:sz w:val="19"/>
        </w:rPr>
      </w:pPr>
      <w:r w:rsidRPr="003F7DC9">
        <w:rPr>
          <w:color w:val="0B0B0B"/>
          <w:position w:val="5"/>
          <w:sz w:val="12"/>
        </w:rPr>
        <w:t xml:space="preserve">4 </w:t>
      </w:r>
      <w:r w:rsidRPr="003F7DC9">
        <w:rPr>
          <w:color w:val="0B0B0B"/>
          <w:sz w:val="19"/>
        </w:rPr>
        <w:t>È necessario avere almeno 14 anni per usare Immuni. Se si hanno almeno 14 anni ma meno di 18, per usare l’App si deve avere il permesso di almeno uno dei genitori o di chi esercita la tua rappresentanza legale.</w:t>
      </w:r>
    </w:p>
    <w:p w14:paraId="263BDFA5" w14:textId="77777777" w:rsidR="004C1BFC" w:rsidRPr="003F7DC9" w:rsidRDefault="004C1BFC" w:rsidP="0019267B">
      <w:pPr>
        <w:rPr>
          <w:sz w:val="19"/>
        </w:rPr>
        <w:sectPr w:rsidR="004C1BFC" w:rsidRPr="003F7DC9" w:rsidSect="00186703">
          <w:pgSz w:w="11900" w:h="16840"/>
          <w:pgMar w:top="1600" w:right="843" w:bottom="280" w:left="851" w:header="720" w:footer="720" w:gutter="0"/>
          <w:cols w:space="720"/>
        </w:sectPr>
      </w:pPr>
    </w:p>
    <w:p w14:paraId="61FF8ED6" w14:textId="77777777" w:rsidR="004C1BFC" w:rsidRPr="003F7DC9" w:rsidRDefault="004C1BFC" w:rsidP="0019267B">
      <w:pPr>
        <w:pStyle w:val="Corpotesto"/>
        <w:spacing w:before="7"/>
        <w:rPr>
          <w:sz w:val="19"/>
        </w:rPr>
      </w:pPr>
    </w:p>
    <w:p w14:paraId="2417960A" w14:textId="77777777" w:rsidR="004C1BFC" w:rsidRPr="003F7DC9" w:rsidRDefault="00D9217B" w:rsidP="0032000A">
      <w:pPr>
        <w:pStyle w:val="Titolo3"/>
        <w:numPr>
          <w:ilvl w:val="0"/>
          <w:numId w:val="15"/>
        </w:numPr>
        <w:tabs>
          <w:tab w:val="left" w:pos="570"/>
        </w:tabs>
        <w:ind w:left="569" w:firstLine="0"/>
        <w:jc w:val="left"/>
        <w:rPr>
          <w:rFonts w:ascii="Times New Roman" w:hAnsi="Times New Roman" w:cs="Times New Roman"/>
          <w:color w:val="313131"/>
        </w:rPr>
      </w:pPr>
      <w:r w:rsidRPr="003F7DC9">
        <w:rPr>
          <w:rFonts w:ascii="Times New Roman" w:hAnsi="Times New Roman" w:cs="Times New Roman"/>
          <w:color w:val="313131"/>
        </w:rPr>
        <w:t>Monitoraggio e studi</w:t>
      </w:r>
    </w:p>
    <w:p w14:paraId="37E3BF7F" w14:textId="77777777" w:rsidR="004C1BFC" w:rsidRPr="003F7DC9" w:rsidRDefault="004C1BFC" w:rsidP="0019267B">
      <w:pPr>
        <w:pStyle w:val="Corpotesto"/>
        <w:spacing w:before="7"/>
        <w:rPr>
          <w:b/>
          <w:sz w:val="50"/>
        </w:rPr>
      </w:pPr>
    </w:p>
    <w:p w14:paraId="37363804" w14:textId="77777777" w:rsidR="004C1BFC" w:rsidRPr="003F7DC9" w:rsidRDefault="00D9217B" w:rsidP="0032000A">
      <w:pPr>
        <w:pStyle w:val="Titolo4"/>
        <w:numPr>
          <w:ilvl w:val="1"/>
          <w:numId w:val="10"/>
        </w:numPr>
        <w:tabs>
          <w:tab w:val="left" w:pos="727"/>
        </w:tabs>
        <w:spacing w:before="1"/>
        <w:ind w:firstLine="0"/>
        <w:rPr>
          <w:rFonts w:ascii="Times New Roman" w:hAnsi="Times New Roman" w:cs="Times New Roman"/>
        </w:rPr>
      </w:pPr>
      <w:r w:rsidRPr="003F7DC9">
        <w:rPr>
          <w:rFonts w:ascii="Times New Roman" w:hAnsi="Times New Roman" w:cs="Times New Roman"/>
          <w:color w:val="313131"/>
        </w:rPr>
        <w:t>Obiettivi</w:t>
      </w:r>
      <w:r w:rsidRPr="003F7DC9">
        <w:rPr>
          <w:rFonts w:ascii="Times New Roman" w:hAnsi="Times New Roman" w:cs="Times New Roman"/>
          <w:color w:val="313131"/>
          <w:spacing w:val="1"/>
        </w:rPr>
        <w:t xml:space="preserve"> </w:t>
      </w:r>
      <w:r w:rsidRPr="003F7DC9">
        <w:rPr>
          <w:rFonts w:ascii="Times New Roman" w:hAnsi="Times New Roman" w:cs="Times New Roman"/>
          <w:color w:val="313131"/>
        </w:rPr>
        <w:t>specifici</w:t>
      </w:r>
    </w:p>
    <w:p w14:paraId="360FB2DE" w14:textId="77777777" w:rsidR="004C1BFC" w:rsidRPr="003F7DC9" w:rsidRDefault="00D9217B" w:rsidP="0032000A">
      <w:pPr>
        <w:pStyle w:val="Titolo9"/>
        <w:numPr>
          <w:ilvl w:val="2"/>
          <w:numId w:val="10"/>
        </w:numPr>
        <w:tabs>
          <w:tab w:val="left" w:pos="782"/>
        </w:tabs>
        <w:spacing w:before="194" w:line="259" w:lineRule="auto"/>
        <w:ind w:right="194" w:firstLine="0"/>
        <w:rPr>
          <w:rFonts w:ascii="Times New Roman" w:hAnsi="Times New Roman" w:cs="Times New Roman"/>
        </w:rPr>
      </w:pPr>
      <w:r w:rsidRPr="003F7DC9">
        <w:rPr>
          <w:rFonts w:ascii="Times New Roman" w:hAnsi="Times New Roman" w:cs="Times New Roman"/>
          <w:color w:val="0B0B0B"/>
        </w:rPr>
        <w:t>Definire le caratteristiche e modalità di raccolta dei dati necessari ad un monitoraggio più stringente delle infezioni da SARS-CoV-2 in contesti scolastici, anche esplorando la possibilità di integrare dati di</w:t>
      </w:r>
      <w:r w:rsidRPr="003F7DC9">
        <w:rPr>
          <w:rFonts w:ascii="Times New Roman" w:hAnsi="Times New Roman" w:cs="Times New Roman"/>
          <w:color w:val="0B0B0B"/>
          <w:spacing w:val="-6"/>
        </w:rPr>
        <w:t xml:space="preserve"> </w:t>
      </w:r>
      <w:r w:rsidRPr="003F7DC9">
        <w:rPr>
          <w:rFonts w:ascii="Times New Roman" w:hAnsi="Times New Roman" w:cs="Times New Roman"/>
          <w:color w:val="0B0B0B"/>
        </w:rPr>
        <w:t>sorveglianza</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epidemiologica</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con</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quell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d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altr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fluss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informativ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es.</w:t>
      </w:r>
      <w:r w:rsidRPr="003F7DC9">
        <w:rPr>
          <w:rFonts w:ascii="Times New Roman" w:hAnsi="Times New Roman" w:cs="Times New Roman"/>
          <w:color w:val="0B0B0B"/>
          <w:spacing w:val="-6"/>
        </w:rPr>
        <w:t xml:space="preserve"> </w:t>
      </w:r>
      <w:r w:rsidRPr="003F7DC9">
        <w:rPr>
          <w:rFonts w:ascii="Times New Roman" w:hAnsi="Times New Roman" w:cs="Times New Roman"/>
          <w:color w:val="0B0B0B"/>
        </w:rPr>
        <w:t>dat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su</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assenteismo</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scolastico o da luogo di lavoro).</w:t>
      </w:r>
    </w:p>
    <w:p w14:paraId="134DB815" w14:textId="77777777" w:rsidR="004C1BFC" w:rsidRPr="003F7DC9" w:rsidRDefault="00D9217B" w:rsidP="0032000A">
      <w:pPr>
        <w:pStyle w:val="Paragrafoelenco"/>
        <w:numPr>
          <w:ilvl w:val="2"/>
          <w:numId w:val="10"/>
        </w:numPr>
        <w:tabs>
          <w:tab w:val="left" w:pos="782"/>
        </w:tabs>
        <w:spacing w:before="118" w:line="259" w:lineRule="auto"/>
        <w:ind w:right="193" w:firstLine="0"/>
        <w:rPr>
          <w:sz w:val="21"/>
        </w:rPr>
      </w:pPr>
      <w:r w:rsidRPr="003F7DC9">
        <w:rPr>
          <w:color w:val="0B0B0B"/>
          <w:sz w:val="21"/>
        </w:rPr>
        <w:t>Per fronteggiare la attuale limitatezza di evidenze circa il reale ruolo che possono avere le attività in presenza nelle scuole nella trasmissione di SARS-CoV-2 all’interno delle scuole stesse e nella comunità,</w:t>
      </w:r>
      <w:r w:rsidRPr="003F7DC9">
        <w:rPr>
          <w:color w:val="0B0B0B"/>
          <w:spacing w:val="-10"/>
          <w:sz w:val="21"/>
        </w:rPr>
        <w:t xml:space="preserve"> </w:t>
      </w:r>
      <w:r w:rsidRPr="003F7DC9">
        <w:rPr>
          <w:color w:val="0B0B0B"/>
          <w:sz w:val="21"/>
        </w:rPr>
        <w:t>l’ISS</w:t>
      </w:r>
      <w:r w:rsidRPr="003F7DC9">
        <w:rPr>
          <w:color w:val="0B0B0B"/>
          <w:spacing w:val="-8"/>
          <w:sz w:val="21"/>
        </w:rPr>
        <w:t xml:space="preserve"> </w:t>
      </w:r>
      <w:r w:rsidRPr="003F7DC9">
        <w:rPr>
          <w:color w:val="0B0B0B"/>
          <w:sz w:val="21"/>
        </w:rPr>
        <w:t>proporrà</w:t>
      </w:r>
      <w:r w:rsidRPr="003F7DC9">
        <w:rPr>
          <w:color w:val="0B0B0B"/>
          <w:spacing w:val="-9"/>
          <w:sz w:val="21"/>
        </w:rPr>
        <w:t xml:space="preserve"> </w:t>
      </w:r>
      <w:r w:rsidRPr="003F7DC9">
        <w:rPr>
          <w:color w:val="0B0B0B"/>
          <w:sz w:val="21"/>
        </w:rPr>
        <w:t>strumenti</w:t>
      </w:r>
      <w:r w:rsidRPr="003F7DC9">
        <w:rPr>
          <w:color w:val="0B0B0B"/>
          <w:spacing w:val="-10"/>
          <w:sz w:val="21"/>
        </w:rPr>
        <w:t xml:space="preserve"> </w:t>
      </w:r>
      <w:r w:rsidRPr="003F7DC9">
        <w:rPr>
          <w:color w:val="0B0B0B"/>
          <w:sz w:val="21"/>
        </w:rPr>
        <w:t>di</w:t>
      </w:r>
      <w:r w:rsidRPr="003F7DC9">
        <w:rPr>
          <w:color w:val="0B0B0B"/>
          <w:spacing w:val="-10"/>
          <w:sz w:val="21"/>
        </w:rPr>
        <w:t xml:space="preserve"> </w:t>
      </w:r>
      <w:r w:rsidRPr="003F7DC9">
        <w:rPr>
          <w:color w:val="0B0B0B"/>
          <w:sz w:val="21"/>
        </w:rPr>
        <w:t>indagine</w:t>
      </w:r>
      <w:r w:rsidRPr="003F7DC9">
        <w:rPr>
          <w:color w:val="0B0B0B"/>
          <w:spacing w:val="-7"/>
          <w:sz w:val="21"/>
        </w:rPr>
        <w:t xml:space="preserve"> </w:t>
      </w:r>
      <w:r w:rsidRPr="003F7DC9">
        <w:rPr>
          <w:i/>
          <w:color w:val="0B0B0B"/>
          <w:sz w:val="21"/>
        </w:rPr>
        <w:t>ad</w:t>
      </w:r>
      <w:r w:rsidRPr="003F7DC9">
        <w:rPr>
          <w:i/>
          <w:color w:val="0B0B0B"/>
          <w:spacing w:val="-9"/>
          <w:sz w:val="21"/>
        </w:rPr>
        <w:t xml:space="preserve"> </w:t>
      </w:r>
      <w:r w:rsidRPr="003F7DC9">
        <w:rPr>
          <w:i/>
          <w:color w:val="0B0B0B"/>
          <w:sz w:val="21"/>
        </w:rPr>
        <w:t>hoc</w:t>
      </w:r>
      <w:r w:rsidRPr="003F7DC9">
        <w:rPr>
          <w:i/>
          <w:color w:val="0B0B0B"/>
          <w:spacing w:val="-9"/>
          <w:sz w:val="21"/>
        </w:rPr>
        <w:t xml:space="preserve"> </w:t>
      </w:r>
      <w:r w:rsidRPr="003F7DC9">
        <w:rPr>
          <w:color w:val="0B0B0B"/>
          <w:sz w:val="21"/>
        </w:rPr>
        <w:t>(es.</w:t>
      </w:r>
      <w:r w:rsidRPr="003F7DC9">
        <w:rPr>
          <w:color w:val="0B0B0B"/>
          <w:spacing w:val="-9"/>
          <w:sz w:val="21"/>
        </w:rPr>
        <w:t xml:space="preserve"> </w:t>
      </w:r>
      <w:r w:rsidRPr="003F7DC9">
        <w:rPr>
          <w:color w:val="0B0B0B"/>
          <w:sz w:val="21"/>
        </w:rPr>
        <w:t>protocolli</w:t>
      </w:r>
      <w:r w:rsidRPr="003F7DC9">
        <w:rPr>
          <w:color w:val="0B0B0B"/>
          <w:spacing w:val="-10"/>
          <w:sz w:val="21"/>
        </w:rPr>
        <w:t xml:space="preserve"> </w:t>
      </w:r>
      <w:r w:rsidRPr="003F7DC9">
        <w:rPr>
          <w:color w:val="0B0B0B"/>
          <w:sz w:val="21"/>
        </w:rPr>
        <w:t>di</w:t>
      </w:r>
      <w:r w:rsidRPr="003F7DC9">
        <w:rPr>
          <w:color w:val="0B0B0B"/>
          <w:spacing w:val="-9"/>
          <w:sz w:val="21"/>
        </w:rPr>
        <w:t xml:space="preserve"> </w:t>
      </w:r>
      <w:r w:rsidRPr="003F7DC9">
        <w:rPr>
          <w:color w:val="0B0B0B"/>
          <w:sz w:val="21"/>
        </w:rPr>
        <w:t>studio</w:t>
      </w:r>
      <w:r w:rsidRPr="003F7DC9">
        <w:rPr>
          <w:color w:val="0B0B0B"/>
          <w:spacing w:val="-8"/>
          <w:sz w:val="21"/>
        </w:rPr>
        <w:t xml:space="preserve"> </w:t>
      </w:r>
      <w:r w:rsidRPr="003F7DC9">
        <w:rPr>
          <w:color w:val="0B0B0B"/>
          <w:sz w:val="21"/>
        </w:rPr>
        <w:t>FFX</w:t>
      </w:r>
      <w:r w:rsidRPr="003F7DC9">
        <w:rPr>
          <w:color w:val="0B0B0B"/>
          <w:spacing w:val="-10"/>
          <w:sz w:val="21"/>
        </w:rPr>
        <w:t xml:space="preserve"> </w:t>
      </w:r>
      <w:r w:rsidRPr="003F7DC9">
        <w:rPr>
          <w:color w:val="0B0B0B"/>
          <w:sz w:val="21"/>
        </w:rPr>
        <w:t>adattati</w:t>
      </w:r>
      <w:r w:rsidRPr="003F7DC9">
        <w:rPr>
          <w:color w:val="0B0B0B"/>
          <w:spacing w:val="-9"/>
          <w:sz w:val="21"/>
        </w:rPr>
        <w:t xml:space="preserve"> </w:t>
      </w:r>
      <w:r w:rsidRPr="003F7DC9">
        <w:rPr>
          <w:color w:val="0B0B0B"/>
          <w:sz w:val="21"/>
        </w:rPr>
        <w:t>al</w:t>
      </w:r>
      <w:r w:rsidRPr="003F7DC9">
        <w:rPr>
          <w:color w:val="0B0B0B"/>
          <w:spacing w:val="-10"/>
          <w:sz w:val="21"/>
        </w:rPr>
        <w:t xml:space="preserve"> </w:t>
      </w:r>
      <w:r w:rsidRPr="003F7DC9">
        <w:rPr>
          <w:color w:val="0B0B0B"/>
          <w:sz w:val="21"/>
        </w:rPr>
        <w:t>contesto scolastico).</w:t>
      </w:r>
    </w:p>
    <w:p w14:paraId="279BB168" w14:textId="77777777" w:rsidR="004C1BFC" w:rsidRPr="003F7DC9" w:rsidRDefault="004C1BFC" w:rsidP="0019267B">
      <w:pPr>
        <w:pStyle w:val="Corpotesto"/>
        <w:spacing w:before="1"/>
        <w:rPr>
          <w:sz w:val="34"/>
        </w:rPr>
      </w:pPr>
    </w:p>
    <w:p w14:paraId="1AF1A9F7" w14:textId="77777777" w:rsidR="004C1BFC" w:rsidRPr="003F7DC9" w:rsidRDefault="00D9217B" w:rsidP="0032000A">
      <w:pPr>
        <w:pStyle w:val="Paragrafoelenco"/>
        <w:numPr>
          <w:ilvl w:val="1"/>
          <w:numId w:val="10"/>
        </w:numPr>
        <w:tabs>
          <w:tab w:val="left" w:pos="727"/>
        </w:tabs>
        <w:ind w:firstLine="0"/>
        <w:rPr>
          <w:b/>
          <w:sz w:val="30"/>
        </w:rPr>
      </w:pPr>
      <w:r w:rsidRPr="003F7DC9">
        <w:rPr>
          <w:b/>
          <w:color w:val="313131"/>
          <w:sz w:val="30"/>
        </w:rPr>
        <w:t>Proposte per la sorveglianza e gli</w:t>
      </w:r>
      <w:r w:rsidRPr="003F7DC9">
        <w:rPr>
          <w:b/>
          <w:color w:val="313131"/>
          <w:spacing w:val="13"/>
          <w:sz w:val="30"/>
        </w:rPr>
        <w:t xml:space="preserve"> </w:t>
      </w:r>
      <w:r w:rsidRPr="003F7DC9">
        <w:rPr>
          <w:b/>
          <w:color w:val="313131"/>
          <w:sz w:val="30"/>
        </w:rPr>
        <w:t>studi</w:t>
      </w:r>
    </w:p>
    <w:p w14:paraId="441231A3" w14:textId="77777777" w:rsidR="004C1BFC" w:rsidRPr="003F7DC9" w:rsidRDefault="00D9217B" w:rsidP="0032000A">
      <w:pPr>
        <w:pStyle w:val="Paragrafoelenco"/>
        <w:numPr>
          <w:ilvl w:val="2"/>
          <w:numId w:val="10"/>
        </w:numPr>
        <w:tabs>
          <w:tab w:val="left" w:pos="782"/>
        </w:tabs>
        <w:spacing w:before="194" w:line="259" w:lineRule="auto"/>
        <w:ind w:left="780" w:right="193" w:firstLine="0"/>
        <w:rPr>
          <w:sz w:val="21"/>
        </w:rPr>
      </w:pPr>
      <w:r w:rsidRPr="003F7DC9">
        <w:rPr>
          <w:color w:val="0B0B0B"/>
          <w:sz w:val="21"/>
        </w:rPr>
        <w:t>Sviluppare</w:t>
      </w:r>
      <w:r w:rsidRPr="003F7DC9">
        <w:rPr>
          <w:color w:val="0B0B0B"/>
          <w:spacing w:val="-12"/>
          <w:sz w:val="21"/>
        </w:rPr>
        <w:t xml:space="preserve"> </w:t>
      </w:r>
      <w:r w:rsidRPr="003F7DC9">
        <w:rPr>
          <w:color w:val="0B0B0B"/>
          <w:sz w:val="21"/>
        </w:rPr>
        <w:t>una</w:t>
      </w:r>
      <w:r w:rsidRPr="003F7DC9">
        <w:rPr>
          <w:color w:val="0B0B0B"/>
          <w:spacing w:val="-14"/>
          <w:sz w:val="21"/>
        </w:rPr>
        <w:t xml:space="preserve"> </w:t>
      </w:r>
      <w:r w:rsidRPr="003F7DC9">
        <w:rPr>
          <w:color w:val="0B0B0B"/>
          <w:sz w:val="21"/>
        </w:rPr>
        <w:t>analisi</w:t>
      </w:r>
      <w:r w:rsidRPr="003F7DC9">
        <w:rPr>
          <w:color w:val="0B0B0B"/>
          <w:spacing w:val="-12"/>
          <w:sz w:val="21"/>
        </w:rPr>
        <w:t xml:space="preserve"> </w:t>
      </w:r>
      <w:r w:rsidRPr="003F7DC9">
        <w:rPr>
          <w:color w:val="0B0B0B"/>
          <w:sz w:val="21"/>
        </w:rPr>
        <w:t>ad</w:t>
      </w:r>
      <w:r w:rsidRPr="003F7DC9">
        <w:rPr>
          <w:color w:val="0B0B0B"/>
          <w:spacing w:val="-12"/>
          <w:sz w:val="21"/>
        </w:rPr>
        <w:t xml:space="preserve"> </w:t>
      </w:r>
      <w:r w:rsidRPr="003F7DC9">
        <w:rPr>
          <w:color w:val="0B0B0B"/>
          <w:sz w:val="21"/>
        </w:rPr>
        <w:t>hoc</w:t>
      </w:r>
      <w:r w:rsidRPr="003F7DC9">
        <w:rPr>
          <w:color w:val="0B0B0B"/>
          <w:spacing w:val="-12"/>
          <w:sz w:val="21"/>
        </w:rPr>
        <w:t xml:space="preserve"> </w:t>
      </w:r>
      <w:r w:rsidRPr="003F7DC9">
        <w:rPr>
          <w:color w:val="0B0B0B"/>
          <w:sz w:val="21"/>
        </w:rPr>
        <w:t>della</w:t>
      </w:r>
      <w:r w:rsidRPr="003F7DC9">
        <w:rPr>
          <w:color w:val="0B0B0B"/>
          <w:spacing w:val="-14"/>
          <w:sz w:val="21"/>
        </w:rPr>
        <w:t xml:space="preserve"> </w:t>
      </w:r>
      <w:r w:rsidRPr="003F7DC9">
        <w:rPr>
          <w:color w:val="0B0B0B"/>
          <w:sz w:val="21"/>
        </w:rPr>
        <w:t>trasmissione</w:t>
      </w:r>
      <w:r w:rsidRPr="003F7DC9">
        <w:rPr>
          <w:color w:val="0B0B0B"/>
          <w:spacing w:val="-14"/>
          <w:sz w:val="21"/>
        </w:rPr>
        <w:t xml:space="preserve"> </w:t>
      </w:r>
      <w:r w:rsidRPr="003F7DC9">
        <w:rPr>
          <w:color w:val="0B0B0B"/>
          <w:sz w:val="21"/>
        </w:rPr>
        <w:t>in</w:t>
      </w:r>
      <w:r w:rsidRPr="003F7DC9">
        <w:rPr>
          <w:color w:val="0B0B0B"/>
          <w:spacing w:val="-12"/>
          <w:sz w:val="21"/>
        </w:rPr>
        <w:t xml:space="preserve"> </w:t>
      </w:r>
      <w:r w:rsidRPr="003F7DC9">
        <w:rPr>
          <w:color w:val="0B0B0B"/>
          <w:sz w:val="21"/>
        </w:rPr>
        <w:t>ambito</w:t>
      </w:r>
      <w:r w:rsidRPr="003F7DC9">
        <w:rPr>
          <w:color w:val="0B0B0B"/>
          <w:spacing w:val="-13"/>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introducendo</w:t>
      </w:r>
      <w:r w:rsidRPr="003F7DC9">
        <w:rPr>
          <w:color w:val="0B0B0B"/>
          <w:spacing w:val="-12"/>
          <w:sz w:val="21"/>
        </w:rPr>
        <w:t xml:space="preserve"> </w:t>
      </w:r>
      <w:r w:rsidRPr="003F7DC9">
        <w:rPr>
          <w:color w:val="0B0B0B"/>
          <w:sz w:val="21"/>
        </w:rPr>
        <w:t>nella</w:t>
      </w:r>
      <w:r w:rsidRPr="003F7DC9">
        <w:rPr>
          <w:color w:val="0B0B0B"/>
          <w:spacing w:val="-14"/>
          <w:sz w:val="21"/>
        </w:rPr>
        <w:t xml:space="preserve"> </w:t>
      </w:r>
      <w:r w:rsidRPr="003F7DC9">
        <w:rPr>
          <w:color w:val="0B0B0B"/>
          <w:sz w:val="21"/>
        </w:rPr>
        <w:t>sorveglianza integrata nazionale per COVID-19 gestita dall’ISS una variabile che permetta di segnalare casi che lavorano o frequentano una scuola utilizzando i codici meccanografici già in uso per identificare le scuole</w:t>
      </w:r>
      <w:r w:rsidRPr="003F7DC9">
        <w:rPr>
          <w:color w:val="0B0B0B"/>
          <w:spacing w:val="-5"/>
          <w:sz w:val="21"/>
        </w:rPr>
        <w:t xml:space="preserve"> </w:t>
      </w:r>
      <w:r w:rsidRPr="003F7DC9">
        <w:rPr>
          <w:color w:val="0B0B0B"/>
          <w:sz w:val="21"/>
        </w:rPr>
        <w:t>e</w:t>
      </w:r>
      <w:r w:rsidRPr="003F7DC9">
        <w:rPr>
          <w:color w:val="0B0B0B"/>
          <w:spacing w:val="-5"/>
          <w:sz w:val="21"/>
        </w:rPr>
        <w:t xml:space="preserve"> </w:t>
      </w:r>
      <w:r w:rsidRPr="003F7DC9">
        <w:rPr>
          <w:color w:val="0B0B0B"/>
          <w:sz w:val="21"/>
        </w:rPr>
        <w:t>un</w:t>
      </w:r>
      <w:r w:rsidRPr="003F7DC9">
        <w:rPr>
          <w:color w:val="0B0B0B"/>
          <w:spacing w:val="-4"/>
          <w:sz w:val="21"/>
        </w:rPr>
        <w:t xml:space="preserve"> </w:t>
      </w:r>
      <w:r w:rsidRPr="003F7DC9">
        <w:rPr>
          <w:color w:val="0B0B0B"/>
          <w:sz w:val="21"/>
        </w:rPr>
        <w:t>campo</w:t>
      </w:r>
      <w:r w:rsidRPr="003F7DC9">
        <w:rPr>
          <w:color w:val="0B0B0B"/>
          <w:spacing w:val="-5"/>
          <w:sz w:val="21"/>
        </w:rPr>
        <w:t xml:space="preserve"> </w:t>
      </w:r>
      <w:r w:rsidRPr="003F7DC9">
        <w:rPr>
          <w:color w:val="0B0B0B"/>
          <w:sz w:val="21"/>
        </w:rPr>
        <w:t>ulteriore</w:t>
      </w:r>
      <w:r w:rsidRPr="003F7DC9">
        <w:rPr>
          <w:color w:val="0B0B0B"/>
          <w:spacing w:val="-5"/>
          <w:sz w:val="21"/>
        </w:rPr>
        <w:t xml:space="preserve"> </w:t>
      </w:r>
      <w:r w:rsidRPr="003F7DC9">
        <w:rPr>
          <w:color w:val="0B0B0B"/>
          <w:sz w:val="21"/>
        </w:rPr>
        <w:t>che</w:t>
      </w:r>
      <w:r w:rsidRPr="003F7DC9">
        <w:rPr>
          <w:color w:val="0B0B0B"/>
          <w:spacing w:val="-4"/>
          <w:sz w:val="21"/>
        </w:rPr>
        <w:t xml:space="preserve"> </w:t>
      </w:r>
      <w:r w:rsidRPr="003F7DC9">
        <w:rPr>
          <w:color w:val="0B0B0B"/>
          <w:sz w:val="21"/>
        </w:rPr>
        <w:t>permetta</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specificare</w:t>
      </w:r>
      <w:r w:rsidRPr="003F7DC9">
        <w:rPr>
          <w:color w:val="0B0B0B"/>
          <w:spacing w:val="-4"/>
          <w:sz w:val="21"/>
        </w:rPr>
        <w:t xml:space="preserve"> </w:t>
      </w:r>
      <w:r w:rsidRPr="003F7DC9">
        <w:rPr>
          <w:color w:val="0B0B0B"/>
          <w:sz w:val="21"/>
        </w:rPr>
        <w:t>l’istituto</w:t>
      </w:r>
      <w:r w:rsidRPr="003F7DC9">
        <w:rPr>
          <w:color w:val="0B0B0B"/>
          <w:spacing w:val="-5"/>
          <w:sz w:val="21"/>
        </w:rPr>
        <w:t xml:space="preserve"> </w:t>
      </w:r>
      <w:r w:rsidRPr="003F7DC9">
        <w:rPr>
          <w:color w:val="0B0B0B"/>
          <w:sz w:val="21"/>
        </w:rPr>
        <w:t>frequentato.</w:t>
      </w:r>
      <w:r w:rsidRPr="003F7DC9">
        <w:rPr>
          <w:color w:val="0B0B0B"/>
          <w:spacing w:val="-5"/>
          <w:sz w:val="21"/>
        </w:rPr>
        <w:t xml:space="preserve"> </w:t>
      </w:r>
      <w:r w:rsidRPr="003F7DC9">
        <w:rPr>
          <w:color w:val="0B0B0B"/>
          <w:sz w:val="21"/>
        </w:rPr>
        <w:t>Questi</w:t>
      </w:r>
      <w:r w:rsidRPr="003F7DC9">
        <w:rPr>
          <w:color w:val="0B0B0B"/>
          <w:spacing w:val="-4"/>
          <w:sz w:val="21"/>
        </w:rPr>
        <w:t xml:space="preserve"> </w:t>
      </w:r>
      <w:r w:rsidRPr="003F7DC9">
        <w:rPr>
          <w:color w:val="0B0B0B"/>
          <w:sz w:val="21"/>
        </w:rPr>
        <w:t>dati</w:t>
      </w:r>
      <w:r w:rsidRPr="003F7DC9">
        <w:rPr>
          <w:color w:val="0B0B0B"/>
          <w:spacing w:val="-5"/>
          <w:sz w:val="21"/>
        </w:rPr>
        <w:t xml:space="preserve"> </w:t>
      </w:r>
      <w:r w:rsidRPr="003F7DC9">
        <w:rPr>
          <w:color w:val="0B0B0B"/>
          <w:sz w:val="21"/>
        </w:rPr>
        <w:t>andrebbero a complementare la rilevazione dei focolai settimanali già realizzata nell’ambito del monitoraggio di fase 2 da cui sarebbe possibile estrapolare i focolai attivi nell’ambito di interesse. La modifica alla sorveglianza andrebbe comunicata alle regioni per tempo per renderla operativa sin dall’inizio della scuola in tutto il territorio nazionale. Una sezione dedicata a monitoraggio COVID-19 nelle scuole potrà essere presente nel bollettino epidemiologico</w:t>
      </w:r>
      <w:r w:rsidRPr="003F7DC9">
        <w:rPr>
          <w:color w:val="0B0B0B"/>
          <w:spacing w:val="1"/>
          <w:sz w:val="21"/>
        </w:rPr>
        <w:t xml:space="preserve"> </w:t>
      </w:r>
      <w:r w:rsidRPr="003F7DC9">
        <w:rPr>
          <w:color w:val="0B0B0B"/>
          <w:sz w:val="21"/>
        </w:rPr>
        <w:t>settimanale.</w:t>
      </w:r>
    </w:p>
    <w:p w14:paraId="090709F1" w14:textId="77777777" w:rsidR="004C1BFC" w:rsidRPr="003F7DC9" w:rsidRDefault="00D9217B" w:rsidP="0032000A">
      <w:pPr>
        <w:pStyle w:val="Paragrafoelenco"/>
        <w:numPr>
          <w:ilvl w:val="2"/>
          <w:numId w:val="10"/>
        </w:numPr>
        <w:tabs>
          <w:tab w:val="left" w:pos="782"/>
        </w:tabs>
        <w:spacing w:before="121" w:line="259" w:lineRule="auto"/>
        <w:ind w:left="780" w:right="192" w:firstLine="0"/>
        <w:rPr>
          <w:sz w:val="21"/>
        </w:rPr>
      </w:pPr>
      <w:r w:rsidRPr="003F7DC9">
        <w:rPr>
          <w:color w:val="0B0B0B"/>
          <w:sz w:val="21"/>
        </w:rPr>
        <w:t>Realizzare una rapida indagine esplorativa di eventuali altre fonti dati complementari utili al monitoraggio epidemiologico e loro possibile integrazione, nonché definire, dalle fonti dati identificate, potenziali trigger per attivare le azioni di risposta sul territorio (vedere capitolo</w:t>
      </w:r>
      <w:r w:rsidRPr="003F7DC9">
        <w:rPr>
          <w:color w:val="0B0B0B"/>
          <w:spacing w:val="-18"/>
          <w:sz w:val="21"/>
        </w:rPr>
        <w:t xml:space="preserve"> </w:t>
      </w:r>
      <w:r w:rsidRPr="003F7DC9">
        <w:rPr>
          <w:color w:val="0B0B0B"/>
          <w:sz w:val="21"/>
        </w:rPr>
        <w:t>3).</w:t>
      </w:r>
    </w:p>
    <w:p w14:paraId="6E152037" w14:textId="77777777" w:rsidR="004C1BFC" w:rsidRPr="003F7DC9" w:rsidRDefault="00D9217B" w:rsidP="0032000A">
      <w:pPr>
        <w:pStyle w:val="Paragrafoelenco"/>
        <w:numPr>
          <w:ilvl w:val="2"/>
          <w:numId w:val="10"/>
        </w:numPr>
        <w:tabs>
          <w:tab w:val="left" w:pos="782"/>
        </w:tabs>
        <w:spacing w:before="118" w:line="259" w:lineRule="auto"/>
        <w:ind w:right="193" w:firstLine="0"/>
        <w:rPr>
          <w:sz w:val="21"/>
        </w:rPr>
      </w:pPr>
      <w:r w:rsidRPr="003F7DC9">
        <w:rPr>
          <w:color w:val="0B0B0B"/>
          <w:sz w:val="21"/>
        </w:rPr>
        <w:t>Valutare la preparazione di un protocollo di indagine modello FFX per i primi focolai identificati nelle scuole a seguito della riapertura da proporre alle regioni per poter realizzare studi volti ad accertare la reale suscettibilità a COVID-19 e la capacità di trasmettere SARS-CoV-2 nelle varie fasce di età nel contesto scolastico e nella</w:t>
      </w:r>
      <w:r w:rsidRPr="003F7DC9">
        <w:rPr>
          <w:color w:val="0B0B0B"/>
          <w:spacing w:val="-1"/>
          <w:sz w:val="21"/>
        </w:rPr>
        <w:t xml:space="preserve"> </w:t>
      </w:r>
      <w:r w:rsidRPr="003F7DC9">
        <w:rPr>
          <w:color w:val="0B0B0B"/>
          <w:sz w:val="21"/>
        </w:rPr>
        <w:t>comunità.</w:t>
      </w:r>
    </w:p>
    <w:p w14:paraId="3B81CAA1" w14:textId="77777777" w:rsidR="004C1BFC" w:rsidRPr="003F7DC9" w:rsidRDefault="004C1BFC" w:rsidP="0019267B">
      <w:pPr>
        <w:spacing w:line="259" w:lineRule="auto"/>
        <w:jc w:val="both"/>
        <w:rPr>
          <w:sz w:val="21"/>
        </w:rPr>
        <w:sectPr w:rsidR="004C1BFC" w:rsidRPr="003F7DC9" w:rsidSect="00186703">
          <w:pgSz w:w="11900" w:h="16840"/>
          <w:pgMar w:top="1600" w:right="560" w:bottom="280" w:left="851" w:header="720" w:footer="720" w:gutter="0"/>
          <w:cols w:space="720"/>
        </w:sectPr>
      </w:pPr>
    </w:p>
    <w:p w14:paraId="7D4744A6" w14:textId="77777777" w:rsidR="004C1BFC" w:rsidRPr="003F7DC9" w:rsidRDefault="004C1BFC" w:rsidP="0019267B">
      <w:pPr>
        <w:pStyle w:val="Corpotesto"/>
        <w:spacing w:before="7"/>
        <w:rPr>
          <w:sz w:val="19"/>
        </w:rPr>
      </w:pPr>
    </w:p>
    <w:p w14:paraId="32217D0E" w14:textId="77777777" w:rsidR="004C1BFC" w:rsidRPr="003F7DC9" w:rsidRDefault="00D9217B" w:rsidP="0032000A">
      <w:pPr>
        <w:pStyle w:val="Paragrafoelenco"/>
        <w:numPr>
          <w:ilvl w:val="0"/>
          <w:numId w:val="15"/>
        </w:numPr>
        <w:tabs>
          <w:tab w:val="left" w:pos="646"/>
        </w:tabs>
        <w:spacing w:before="102" w:line="242" w:lineRule="auto"/>
        <w:ind w:left="645" w:right="2365" w:firstLine="0"/>
        <w:jc w:val="left"/>
        <w:rPr>
          <w:b/>
          <w:color w:val="313131"/>
          <w:sz w:val="38"/>
        </w:rPr>
      </w:pPr>
      <w:r w:rsidRPr="003F7DC9">
        <w:rPr>
          <w:b/>
          <w:color w:val="313131"/>
          <w:sz w:val="38"/>
        </w:rPr>
        <w:t>Tempistica prevista di alcuni prodotti correlati a questa</w:t>
      </w:r>
      <w:r w:rsidRPr="003F7DC9">
        <w:rPr>
          <w:b/>
          <w:color w:val="313131"/>
          <w:spacing w:val="3"/>
          <w:sz w:val="38"/>
        </w:rPr>
        <w:t xml:space="preserve"> </w:t>
      </w:r>
      <w:r w:rsidRPr="003F7DC9">
        <w:rPr>
          <w:b/>
          <w:color w:val="313131"/>
          <w:sz w:val="38"/>
        </w:rPr>
        <w:t>tematica</w:t>
      </w:r>
    </w:p>
    <w:p w14:paraId="49C75987" w14:textId="77777777" w:rsidR="004C1BFC" w:rsidRPr="003F7DC9" w:rsidRDefault="004C1BFC" w:rsidP="0019267B">
      <w:pPr>
        <w:pStyle w:val="Corpotesto"/>
        <w:spacing w:before="9"/>
        <w:rPr>
          <w:b/>
          <w:sz w:val="49"/>
        </w:rPr>
      </w:pPr>
    </w:p>
    <w:p w14:paraId="7FC268E8" w14:textId="21F01934" w:rsidR="004C1BFC" w:rsidRPr="003F7DC9" w:rsidRDefault="00D9217B" w:rsidP="0032000A">
      <w:pPr>
        <w:pStyle w:val="Paragrafoelenco"/>
        <w:numPr>
          <w:ilvl w:val="1"/>
          <w:numId w:val="15"/>
        </w:numPr>
        <w:tabs>
          <w:tab w:val="left" w:pos="782"/>
        </w:tabs>
        <w:spacing w:line="259" w:lineRule="auto"/>
        <w:ind w:right="196" w:firstLine="0"/>
        <w:jc w:val="left"/>
        <w:rPr>
          <w:sz w:val="21"/>
        </w:rPr>
      </w:pPr>
      <w:proofErr w:type="gramStart"/>
      <w:r w:rsidRPr="003F7DC9">
        <w:rPr>
          <w:color w:val="0B0B0B"/>
          <w:sz w:val="21"/>
        </w:rPr>
        <w:t>Disponibilità  della</w:t>
      </w:r>
      <w:proofErr w:type="gramEnd"/>
      <w:r w:rsidRPr="003F7DC9">
        <w:rPr>
          <w:color w:val="0B0B0B"/>
          <w:sz w:val="21"/>
        </w:rPr>
        <w:t xml:space="preserve">  FAD  per  i  referenti   COVID-19   delle  istituzioni   scolastiche  e  dei  DdP:   28 agosto.</w:t>
      </w:r>
    </w:p>
    <w:p w14:paraId="603F7674" w14:textId="77777777" w:rsidR="004C1BFC" w:rsidRPr="003F7DC9" w:rsidRDefault="00D9217B" w:rsidP="0032000A">
      <w:pPr>
        <w:pStyle w:val="Paragrafoelenco"/>
        <w:numPr>
          <w:ilvl w:val="1"/>
          <w:numId w:val="15"/>
        </w:numPr>
        <w:tabs>
          <w:tab w:val="left" w:pos="782"/>
        </w:tabs>
        <w:spacing w:before="117" w:line="259" w:lineRule="auto"/>
        <w:ind w:right="195" w:firstLine="0"/>
        <w:jc w:val="left"/>
        <w:rPr>
          <w:sz w:val="21"/>
        </w:rPr>
      </w:pPr>
      <w:r w:rsidRPr="003F7DC9">
        <w:rPr>
          <w:color w:val="0B0B0B"/>
          <w:sz w:val="21"/>
        </w:rPr>
        <w:t>Inizio della sorveglianza scolastica integrata nella sorveglianza nazionale integrata su COVID-19 gestita da ISS: 14 settembre.</w:t>
      </w:r>
    </w:p>
    <w:p w14:paraId="7DB028D0" w14:textId="77777777" w:rsidR="004C1BFC" w:rsidRPr="003F7DC9" w:rsidRDefault="004C1BFC" w:rsidP="0019267B">
      <w:pPr>
        <w:spacing w:line="259" w:lineRule="auto"/>
        <w:rPr>
          <w:sz w:val="21"/>
        </w:rPr>
        <w:sectPr w:rsidR="004C1BFC" w:rsidRPr="003F7DC9" w:rsidSect="00186703">
          <w:pgSz w:w="11900" w:h="16840"/>
          <w:pgMar w:top="1600" w:right="560" w:bottom="280" w:left="851" w:header="720" w:footer="720" w:gutter="0"/>
          <w:cols w:space="720"/>
        </w:sectPr>
      </w:pPr>
    </w:p>
    <w:p w14:paraId="6A1AAA3F" w14:textId="77777777" w:rsidR="004C1BFC" w:rsidRPr="003F7DC9" w:rsidRDefault="004C1BFC" w:rsidP="0019267B">
      <w:pPr>
        <w:pStyle w:val="Corpotesto"/>
        <w:spacing w:before="7"/>
        <w:rPr>
          <w:sz w:val="19"/>
        </w:rPr>
      </w:pPr>
    </w:p>
    <w:p w14:paraId="1C02284D" w14:textId="77777777" w:rsidR="004C1BFC" w:rsidRPr="003F7DC9" w:rsidRDefault="00D9217B" w:rsidP="0032000A">
      <w:pPr>
        <w:pStyle w:val="Paragrafoelenco"/>
        <w:numPr>
          <w:ilvl w:val="0"/>
          <w:numId w:val="15"/>
        </w:numPr>
        <w:tabs>
          <w:tab w:val="left" w:pos="587"/>
        </w:tabs>
        <w:spacing w:before="102"/>
        <w:ind w:left="586" w:firstLine="0"/>
        <w:jc w:val="left"/>
        <w:rPr>
          <w:b/>
          <w:color w:val="313131"/>
          <w:sz w:val="38"/>
        </w:rPr>
      </w:pPr>
      <w:r w:rsidRPr="003F7DC9">
        <w:rPr>
          <w:b/>
          <w:color w:val="313131"/>
          <w:sz w:val="38"/>
        </w:rPr>
        <w:t>Criticità</w:t>
      </w:r>
    </w:p>
    <w:p w14:paraId="19D0DDA7" w14:textId="77777777" w:rsidR="004C1BFC" w:rsidRPr="003F7DC9" w:rsidRDefault="004C1BFC" w:rsidP="0019267B">
      <w:pPr>
        <w:pStyle w:val="Corpotesto"/>
        <w:spacing w:before="3"/>
        <w:rPr>
          <w:b/>
          <w:sz w:val="50"/>
        </w:rPr>
      </w:pPr>
    </w:p>
    <w:p w14:paraId="7CD414AC" w14:textId="77777777" w:rsidR="004C1BFC" w:rsidRPr="003F7DC9" w:rsidRDefault="00D9217B" w:rsidP="0032000A">
      <w:pPr>
        <w:pStyle w:val="Paragrafoelenco"/>
        <w:numPr>
          <w:ilvl w:val="1"/>
          <w:numId w:val="15"/>
        </w:numPr>
        <w:tabs>
          <w:tab w:val="left" w:pos="782"/>
        </w:tabs>
        <w:spacing w:line="259" w:lineRule="auto"/>
        <w:ind w:right="190" w:firstLine="0"/>
        <w:rPr>
          <w:sz w:val="21"/>
        </w:rPr>
      </w:pPr>
      <w:r w:rsidRPr="003F7DC9">
        <w:rPr>
          <w:color w:val="0B0B0B"/>
          <w:sz w:val="21"/>
        </w:rPr>
        <w:t>Dovrebbe essere identificato il meccanismo con il quale gli insegnanti posti in quarantena possano continuare a svolgere regolarmente la didattica a distanza, compatibilmente con il loro stato di lavoratori in</w:t>
      </w:r>
      <w:r w:rsidRPr="003F7DC9">
        <w:rPr>
          <w:color w:val="0B0B0B"/>
          <w:spacing w:val="-1"/>
          <w:sz w:val="21"/>
        </w:rPr>
        <w:t xml:space="preserve"> </w:t>
      </w:r>
      <w:r w:rsidRPr="003F7DC9">
        <w:rPr>
          <w:color w:val="0B0B0B"/>
          <w:sz w:val="21"/>
        </w:rPr>
        <w:t>quarantena.</w:t>
      </w:r>
    </w:p>
    <w:p w14:paraId="6F2A15D9" w14:textId="77777777" w:rsidR="004C1BFC" w:rsidRPr="003F7DC9" w:rsidRDefault="00D9217B" w:rsidP="0032000A">
      <w:pPr>
        <w:pStyle w:val="Paragrafoelenco"/>
        <w:numPr>
          <w:ilvl w:val="1"/>
          <w:numId w:val="15"/>
        </w:numPr>
        <w:tabs>
          <w:tab w:val="left" w:pos="782"/>
        </w:tabs>
        <w:spacing w:before="117" w:line="259" w:lineRule="auto"/>
        <w:ind w:right="194" w:firstLine="0"/>
        <w:rPr>
          <w:sz w:val="21"/>
        </w:rPr>
      </w:pPr>
      <w:r w:rsidRPr="003F7DC9">
        <w:rPr>
          <w:color w:val="0B0B0B"/>
          <w:sz w:val="21"/>
        </w:rPr>
        <w:t>Dovrebbe essere identificato regolamentato e condiviso con gli attori coinvolti, ll meccanismo di attestazione da parte dei PLS e MMG per il rientro degli studenti/staff a scuola dopo sospetto o conferma di caso di</w:t>
      </w:r>
      <w:r w:rsidRPr="003F7DC9">
        <w:rPr>
          <w:color w:val="0B0B0B"/>
          <w:spacing w:val="-2"/>
          <w:sz w:val="21"/>
        </w:rPr>
        <w:t xml:space="preserve"> </w:t>
      </w:r>
      <w:r w:rsidRPr="003F7DC9">
        <w:rPr>
          <w:color w:val="0B0B0B"/>
          <w:sz w:val="21"/>
        </w:rPr>
        <w:t>COVID-19.</w:t>
      </w:r>
    </w:p>
    <w:p w14:paraId="3C952057" w14:textId="77777777" w:rsidR="004C1BFC" w:rsidRPr="003F7DC9" w:rsidRDefault="004C1BFC" w:rsidP="0019267B">
      <w:pPr>
        <w:spacing w:line="259" w:lineRule="auto"/>
        <w:jc w:val="both"/>
        <w:rPr>
          <w:sz w:val="21"/>
        </w:rPr>
        <w:sectPr w:rsidR="004C1BFC" w:rsidRPr="003F7DC9" w:rsidSect="00624D51">
          <w:pgSz w:w="11900" w:h="16840"/>
          <w:pgMar w:top="1600" w:right="560" w:bottom="280" w:left="851" w:header="1134" w:footer="720" w:gutter="0"/>
          <w:cols w:space="720"/>
          <w:docGrid w:linePitch="299"/>
        </w:sectPr>
      </w:pPr>
    </w:p>
    <w:p w14:paraId="400682D8" w14:textId="77777777" w:rsidR="004C1BFC" w:rsidRPr="003F7DC9" w:rsidRDefault="004C1BFC" w:rsidP="0019267B">
      <w:pPr>
        <w:pStyle w:val="Corpotesto"/>
        <w:spacing w:before="7"/>
        <w:rPr>
          <w:sz w:val="19"/>
        </w:rPr>
      </w:pPr>
    </w:p>
    <w:p w14:paraId="54D67F1F" w14:textId="77777777" w:rsidR="004C1BFC" w:rsidRPr="003F7DC9" w:rsidRDefault="00D9217B" w:rsidP="00186703">
      <w:pPr>
        <w:spacing w:before="104"/>
        <w:ind w:left="237"/>
        <w:jc w:val="center"/>
        <w:rPr>
          <w:b/>
          <w:sz w:val="36"/>
        </w:rPr>
      </w:pPr>
      <w:r w:rsidRPr="003F7DC9">
        <w:rPr>
          <w:b/>
          <w:color w:val="313131"/>
          <w:sz w:val="36"/>
        </w:rPr>
        <w:t>Bibliografia</w:t>
      </w:r>
    </w:p>
    <w:p w14:paraId="43D79C42" w14:textId="77777777" w:rsidR="004C1BFC" w:rsidRPr="003F7DC9" w:rsidRDefault="004C1BFC" w:rsidP="0019267B">
      <w:pPr>
        <w:pStyle w:val="Corpotesto"/>
        <w:spacing w:before="2"/>
        <w:rPr>
          <w:b/>
          <w:sz w:val="50"/>
        </w:rPr>
      </w:pPr>
    </w:p>
    <w:p w14:paraId="41925B34" w14:textId="77777777" w:rsidR="004C1BFC" w:rsidRPr="00896CC6" w:rsidRDefault="00D9217B" w:rsidP="0019267B">
      <w:pPr>
        <w:spacing w:line="259" w:lineRule="auto"/>
        <w:ind w:left="509"/>
        <w:rPr>
          <w:sz w:val="21"/>
          <w:lang w:val="en-US"/>
        </w:rPr>
      </w:pPr>
      <w:r w:rsidRPr="003F7DC9">
        <w:rPr>
          <w:color w:val="0B0B0B"/>
          <w:sz w:val="21"/>
        </w:rPr>
        <w:t xml:space="preserve">Bi Q, </w:t>
      </w:r>
      <w:r w:rsidRPr="003F7DC9">
        <w:rPr>
          <w:i/>
          <w:color w:val="0B0B0B"/>
          <w:sz w:val="21"/>
        </w:rPr>
        <w:t xml:space="preserve">et al. </w:t>
      </w:r>
      <w:r w:rsidRPr="00896CC6">
        <w:rPr>
          <w:color w:val="0B0B0B"/>
          <w:sz w:val="21"/>
          <w:lang w:val="en-US"/>
        </w:rPr>
        <w:t xml:space="preserve">Epidemiology and transmission of COVID-19 in 391 cases and 1286 of their close contacts in Shenzhen, China: a retrospective cohort study. </w:t>
      </w:r>
      <w:r w:rsidRPr="00896CC6">
        <w:rPr>
          <w:i/>
          <w:color w:val="0B0B0B"/>
          <w:sz w:val="21"/>
          <w:lang w:val="en-US"/>
        </w:rPr>
        <w:t>Lancet</w:t>
      </w:r>
      <w:r w:rsidRPr="00896CC6">
        <w:rPr>
          <w:color w:val="0B0B0B"/>
          <w:sz w:val="21"/>
          <w:lang w:val="en-US"/>
        </w:rPr>
        <w:t>. 2020</w:t>
      </w:r>
    </w:p>
    <w:p w14:paraId="26C1C1D1" w14:textId="77777777" w:rsidR="004C1BFC" w:rsidRPr="003F7DC9" w:rsidRDefault="00D9217B" w:rsidP="0019267B">
      <w:pPr>
        <w:spacing w:before="117"/>
        <w:ind w:left="372"/>
        <w:jc w:val="both"/>
        <w:rPr>
          <w:sz w:val="21"/>
        </w:rPr>
      </w:pPr>
      <w:r w:rsidRPr="00896CC6">
        <w:rPr>
          <w:color w:val="0B0B0B"/>
          <w:sz w:val="21"/>
          <w:lang w:val="en-US"/>
        </w:rPr>
        <w:t xml:space="preserve">Cereda D </w:t>
      </w:r>
      <w:r w:rsidRPr="00896CC6">
        <w:rPr>
          <w:i/>
          <w:color w:val="0B0B0B"/>
          <w:sz w:val="21"/>
          <w:lang w:val="en-US"/>
        </w:rPr>
        <w:t xml:space="preserve">et al. </w:t>
      </w:r>
      <w:r w:rsidRPr="00896CC6">
        <w:rPr>
          <w:color w:val="0B0B0B"/>
          <w:sz w:val="21"/>
          <w:lang w:val="en-US"/>
        </w:rPr>
        <w:t xml:space="preserve">The early phase of the COVID-19 outbreak in Lombardy, Italy. </w:t>
      </w:r>
      <w:r w:rsidRPr="003F7DC9">
        <w:rPr>
          <w:i/>
          <w:color w:val="0B0B0B"/>
          <w:sz w:val="21"/>
        </w:rPr>
        <w:t>Arxiv</w:t>
      </w:r>
      <w:r w:rsidRPr="003F7DC9">
        <w:rPr>
          <w:color w:val="0B0B0B"/>
          <w:sz w:val="21"/>
        </w:rPr>
        <w:t>. 2020</w:t>
      </w:r>
    </w:p>
    <w:p w14:paraId="7235464A" w14:textId="77777777" w:rsidR="004C1BFC" w:rsidRPr="003F7DC9" w:rsidRDefault="00D9217B" w:rsidP="0019267B">
      <w:pPr>
        <w:spacing w:before="135" w:line="259" w:lineRule="auto"/>
        <w:ind w:left="509" w:right="328"/>
        <w:rPr>
          <w:sz w:val="21"/>
        </w:rPr>
      </w:pPr>
      <w:r w:rsidRPr="003F7DC9">
        <w:rPr>
          <w:color w:val="0B0B0B"/>
          <w:sz w:val="21"/>
        </w:rPr>
        <w:t>Comitato Tecnico Scientifico (CTS). Documento tecnico sull’ipotesi di rimodulazione delle misure contenitive nel settore scolastico. 28 maggio 2020</w:t>
      </w:r>
    </w:p>
    <w:p w14:paraId="00D67D26" w14:textId="77777777" w:rsidR="004C1BFC" w:rsidRPr="003F7DC9" w:rsidRDefault="00D9217B" w:rsidP="0019267B">
      <w:pPr>
        <w:spacing w:before="116" w:line="259" w:lineRule="auto"/>
        <w:ind w:left="509" w:right="328"/>
        <w:rPr>
          <w:sz w:val="21"/>
        </w:rPr>
      </w:pPr>
      <w:r w:rsidRPr="003F7DC9">
        <w:rPr>
          <w:color w:val="0B0B0B"/>
          <w:sz w:val="21"/>
        </w:rPr>
        <w:t>Comitato Tecnico Scientifico (CTS). Documento tecnico sull’ipotesi di rimodulazione delle misure contenitive nel settore scolastico. Aggiornamento 22 giugno 2020</w:t>
      </w:r>
    </w:p>
    <w:p w14:paraId="3F8BBC73" w14:textId="77777777" w:rsidR="004C1BFC" w:rsidRPr="00896CC6" w:rsidRDefault="00D9217B" w:rsidP="0019267B">
      <w:pPr>
        <w:spacing w:before="117" w:line="259" w:lineRule="auto"/>
        <w:ind w:left="509" w:right="195"/>
        <w:rPr>
          <w:sz w:val="21"/>
          <w:lang w:val="en-US"/>
        </w:rPr>
      </w:pPr>
      <w:r w:rsidRPr="003F7DC9">
        <w:rPr>
          <w:color w:val="0B0B0B"/>
          <w:sz w:val="21"/>
        </w:rPr>
        <w:t xml:space="preserve">European Centre for Disease Prevention and Control (ECDC). </w:t>
      </w:r>
      <w:r w:rsidRPr="00896CC6">
        <w:rPr>
          <w:color w:val="0B0B0B"/>
          <w:sz w:val="21"/>
          <w:lang w:val="en-US"/>
        </w:rPr>
        <w:t>A</w:t>
      </w:r>
      <w:r w:rsidRPr="00896CC6">
        <w:rPr>
          <w:i/>
          <w:color w:val="0B0B0B"/>
          <w:sz w:val="21"/>
          <w:lang w:val="en-US"/>
        </w:rPr>
        <w:t xml:space="preserve">n overview of the rapid test situation for COVID-19 diagnosis in the EU/EEA. </w:t>
      </w:r>
      <w:r w:rsidRPr="00896CC6">
        <w:rPr>
          <w:color w:val="0B0B0B"/>
          <w:sz w:val="21"/>
          <w:lang w:val="en-US"/>
        </w:rPr>
        <w:t>1 April 2020. Stockholm: ECDC; 2020</w:t>
      </w:r>
    </w:p>
    <w:p w14:paraId="6EC9509B" w14:textId="77777777" w:rsidR="004C1BFC" w:rsidRPr="00896CC6" w:rsidRDefault="00D9217B" w:rsidP="0019267B">
      <w:pPr>
        <w:spacing w:before="116" w:line="259" w:lineRule="auto"/>
        <w:ind w:left="509"/>
        <w:rPr>
          <w:sz w:val="21"/>
          <w:lang w:val="en-US"/>
        </w:rPr>
      </w:pPr>
      <w:r w:rsidRPr="00896CC6">
        <w:rPr>
          <w:color w:val="0B0B0B"/>
          <w:sz w:val="21"/>
          <w:lang w:val="en-US"/>
        </w:rPr>
        <w:t>European</w:t>
      </w:r>
      <w:r w:rsidRPr="00896CC6">
        <w:rPr>
          <w:color w:val="0B0B0B"/>
          <w:spacing w:val="-11"/>
          <w:sz w:val="21"/>
          <w:lang w:val="en-US"/>
        </w:rPr>
        <w:t xml:space="preserve"> </w:t>
      </w:r>
      <w:r w:rsidRPr="00896CC6">
        <w:rPr>
          <w:color w:val="0B0B0B"/>
          <w:sz w:val="21"/>
          <w:lang w:val="en-US"/>
        </w:rPr>
        <w:t>Centre</w:t>
      </w:r>
      <w:r w:rsidRPr="00896CC6">
        <w:rPr>
          <w:color w:val="0B0B0B"/>
          <w:spacing w:val="-10"/>
          <w:sz w:val="21"/>
          <w:lang w:val="en-US"/>
        </w:rPr>
        <w:t xml:space="preserve"> </w:t>
      </w:r>
      <w:r w:rsidRPr="00896CC6">
        <w:rPr>
          <w:color w:val="0B0B0B"/>
          <w:sz w:val="21"/>
          <w:lang w:val="en-US"/>
        </w:rPr>
        <w:t>for</w:t>
      </w:r>
      <w:r w:rsidRPr="00896CC6">
        <w:rPr>
          <w:color w:val="0B0B0B"/>
          <w:spacing w:val="-11"/>
          <w:sz w:val="21"/>
          <w:lang w:val="en-US"/>
        </w:rPr>
        <w:t xml:space="preserve"> </w:t>
      </w:r>
      <w:r w:rsidRPr="00896CC6">
        <w:rPr>
          <w:color w:val="0B0B0B"/>
          <w:sz w:val="21"/>
          <w:lang w:val="en-US"/>
        </w:rPr>
        <w:t>Disease</w:t>
      </w:r>
      <w:r w:rsidRPr="00896CC6">
        <w:rPr>
          <w:color w:val="0B0B0B"/>
          <w:spacing w:val="-9"/>
          <w:sz w:val="21"/>
          <w:lang w:val="en-US"/>
        </w:rPr>
        <w:t xml:space="preserve"> </w:t>
      </w:r>
      <w:r w:rsidRPr="00896CC6">
        <w:rPr>
          <w:color w:val="0B0B0B"/>
          <w:sz w:val="21"/>
          <w:lang w:val="en-US"/>
        </w:rPr>
        <w:t>Prevention</w:t>
      </w:r>
      <w:r w:rsidRPr="00896CC6">
        <w:rPr>
          <w:color w:val="0B0B0B"/>
          <w:spacing w:val="-10"/>
          <w:sz w:val="21"/>
          <w:lang w:val="en-US"/>
        </w:rPr>
        <w:t xml:space="preserve"> </w:t>
      </w:r>
      <w:r w:rsidRPr="00896CC6">
        <w:rPr>
          <w:color w:val="0B0B0B"/>
          <w:sz w:val="21"/>
          <w:lang w:val="en-US"/>
        </w:rPr>
        <w:t>and</w:t>
      </w:r>
      <w:r w:rsidRPr="00896CC6">
        <w:rPr>
          <w:color w:val="0B0B0B"/>
          <w:spacing w:val="-11"/>
          <w:sz w:val="21"/>
          <w:lang w:val="en-US"/>
        </w:rPr>
        <w:t xml:space="preserve"> </w:t>
      </w:r>
      <w:r w:rsidRPr="00896CC6">
        <w:rPr>
          <w:color w:val="0B0B0B"/>
          <w:sz w:val="21"/>
          <w:lang w:val="en-US"/>
        </w:rPr>
        <w:t>Control</w:t>
      </w:r>
      <w:r w:rsidRPr="00896CC6">
        <w:rPr>
          <w:color w:val="0B0B0B"/>
          <w:spacing w:val="-10"/>
          <w:sz w:val="21"/>
          <w:lang w:val="en-US"/>
        </w:rPr>
        <w:t xml:space="preserve"> </w:t>
      </w:r>
      <w:r w:rsidRPr="00896CC6">
        <w:rPr>
          <w:color w:val="0B0B0B"/>
          <w:sz w:val="21"/>
          <w:lang w:val="en-US"/>
        </w:rPr>
        <w:t>(ECDC).</w:t>
      </w:r>
      <w:r w:rsidRPr="00896CC6">
        <w:rPr>
          <w:color w:val="0B0B0B"/>
          <w:spacing w:val="-11"/>
          <w:sz w:val="21"/>
          <w:lang w:val="en-US"/>
        </w:rPr>
        <w:t xml:space="preserve"> </w:t>
      </w:r>
      <w:r w:rsidRPr="00896CC6">
        <w:rPr>
          <w:i/>
          <w:color w:val="0B0B0B"/>
          <w:sz w:val="21"/>
          <w:lang w:val="en-US"/>
        </w:rPr>
        <w:t>COVID-19</w:t>
      </w:r>
      <w:r w:rsidRPr="00896CC6">
        <w:rPr>
          <w:i/>
          <w:color w:val="0B0B0B"/>
          <w:spacing w:val="-11"/>
          <w:sz w:val="21"/>
          <w:lang w:val="en-US"/>
        </w:rPr>
        <w:t xml:space="preserve"> </w:t>
      </w:r>
      <w:r w:rsidRPr="00896CC6">
        <w:rPr>
          <w:i/>
          <w:color w:val="0B0B0B"/>
          <w:sz w:val="21"/>
          <w:lang w:val="en-US"/>
        </w:rPr>
        <w:t>in</w:t>
      </w:r>
      <w:r w:rsidRPr="00896CC6">
        <w:rPr>
          <w:i/>
          <w:color w:val="0B0B0B"/>
          <w:spacing w:val="-10"/>
          <w:sz w:val="21"/>
          <w:lang w:val="en-US"/>
        </w:rPr>
        <w:t xml:space="preserve"> </w:t>
      </w:r>
      <w:r w:rsidRPr="00896CC6">
        <w:rPr>
          <w:i/>
          <w:color w:val="0B0B0B"/>
          <w:sz w:val="21"/>
          <w:lang w:val="en-US"/>
        </w:rPr>
        <w:t>children</w:t>
      </w:r>
      <w:r w:rsidRPr="00896CC6">
        <w:rPr>
          <w:i/>
          <w:color w:val="0B0B0B"/>
          <w:spacing w:val="-10"/>
          <w:sz w:val="21"/>
          <w:lang w:val="en-US"/>
        </w:rPr>
        <w:t xml:space="preserve"> </w:t>
      </w:r>
      <w:r w:rsidRPr="00896CC6">
        <w:rPr>
          <w:i/>
          <w:color w:val="0B0B0B"/>
          <w:sz w:val="21"/>
          <w:lang w:val="en-US"/>
        </w:rPr>
        <w:t>and</w:t>
      </w:r>
      <w:r w:rsidRPr="00896CC6">
        <w:rPr>
          <w:i/>
          <w:color w:val="0B0B0B"/>
          <w:spacing w:val="-11"/>
          <w:sz w:val="21"/>
          <w:lang w:val="en-US"/>
        </w:rPr>
        <w:t xml:space="preserve"> </w:t>
      </w:r>
      <w:r w:rsidRPr="00896CC6">
        <w:rPr>
          <w:i/>
          <w:color w:val="0B0B0B"/>
          <w:sz w:val="21"/>
          <w:lang w:val="en-US"/>
        </w:rPr>
        <w:t>the</w:t>
      </w:r>
      <w:r w:rsidRPr="00896CC6">
        <w:rPr>
          <w:i/>
          <w:color w:val="0B0B0B"/>
          <w:spacing w:val="-10"/>
          <w:sz w:val="21"/>
          <w:lang w:val="en-US"/>
        </w:rPr>
        <w:t xml:space="preserve"> </w:t>
      </w:r>
      <w:r w:rsidRPr="00896CC6">
        <w:rPr>
          <w:i/>
          <w:color w:val="0B0B0B"/>
          <w:sz w:val="21"/>
          <w:lang w:val="en-US"/>
        </w:rPr>
        <w:t>role</w:t>
      </w:r>
      <w:r w:rsidRPr="00896CC6">
        <w:rPr>
          <w:i/>
          <w:color w:val="0B0B0B"/>
          <w:spacing w:val="-10"/>
          <w:sz w:val="21"/>
          <w:lang w:val="en-US"/>
        </w:rPr>
        <w:t xml:space="preserve"> </w:t>
      </w:r>
      <w:r w:rsidRPr="00896CC6">
        <w:rPr>
          <w:i/>
          <w:color w:val="0B0B0B"/>
          <w:sz w:val="21"/>
          <w:lang w:val="en-US"/>
        </w:rPr>
        <w:t>of</w:t>
      </w:r>
      <w:r w:rsidRPr="00896CC6">
        <w:rPr>
          <w:i/>
          <w:color w:val="0B0B0B"/>
          <w:spacing w:val="-11"/>
          <w:sz w:val="21"/>
          <w:lang w:val="en-US"/>
        </w:rPr>
        <w:t xml:space="preserve"> </w:t>
      </w:r>
      <w:r w:rsidRPr="00896CC6">
        <w:rPr>
          <w:i/>
          <w:color w:val="0B0B0B"/>
          <w:sz w:val="21"/>
          <w:lang w:val="en-US"/>
        </w:rPr>
        <w:t>school settings in COVID-19 transmission</w:t>
      </w:r>
      <w:r w:rsidRPr="00896CC6">
        <w:rPr>
          <w:color w:val="0B0B0B"/>
          <w:sz w:val="21"/>
          <w:lang w:val="en-US"/>
        </w:rPr>
        <w:t>. DRAFT TECHNICAL REPORT 31 July</w:t>
      </w:r>
      <w:r w:rsidRPr="00896CC6">
        <w:rPr>
          <w:color w:val="0B0B0B"/>
          <w:spacing w:val="1"/>
          <w:sz w:val="21"/>
          <w:lang w:val="en-US"/>
        </w:rPr>
        <w:t xml:space="preserve"> </w:t>
      </w:r>
      <w:r w:rsidRPr="00896CC6">
        <w:rPr>
          <w:color w:val="0B0B0B"/>
          <w:sz w:val="21"/>
          <w:lang w:val="en-US"/>
        </w:rPr>
        <w:t>2020</w:t>
      </w:r>
    </w:p>
    <w:p w14:paraId="3C2644E4" w14:textId="77777777" w:rsidR="004C1BFC" w:rsidRPr="00896CC6" w:rsidRDefault="00D9217B" w:rsidP="0019267B">
      <w:pPr>
        <w:pStyle w:val="Titolo9"/>
        <w:spacing w:line="259" w:lineRule="auto"/>
        <w:ind w:left="509" w:right="190" w:firstLine="0"/>
        <w:rPr>
          <w:rFonts w:ascii="Times New Roman" w:hAnsi="Times New Roman" w:cs="Times New Roman"/>
          <w:lang w:val="en-US"/>
        </w:rPr>
      </w:pPr>
      <w:r w:rsidRPr="00896CC6">
        <w:rPr>
          <w:rFonts w:ascii="Times New Roman" w:hAnsi="Times New Roman" w:cs="Times New Roman"/>
          <w:color w:val="0B0B0B"/>
          <w:lang w:val="en-US"/>
        </w:rPr>
        <w:t xml:space="preserve">Götzinger F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COVID-19 in children and adolescents in Europe: a multinational, multicentre cohort study [published online ahead of print, 2020 Jun 25]. </w:t>
      </w:r>
      <w:r w:rsidRPr="00896CC6">
        <w:rPr>
          <w:rFonts w:ascii="Times New Roman" w:hAnsi="Times New Roman" w:cs="Times New Roman"/>
          <w:i/>
          <w:color w:val="0B0B0B"/>
          <w:lang w:val="en-US"/>
        </w:rPr>
        <w:t xml:space="preserve">Lancet Child Adolesc Health. </w:t>
      </w:r>
      <w:proofErr w:type="gramStart"/>
      <w:r w:rsidRPr="00896CC6">
        <w:rPr>
          <w:rFonts w:ascii="Times New Roman" w:hAnsi="Times New Roman" w:cs="Times New Roman"/>
          <w:color w:val="0B0B0B"/>
          <w:lang w:val="en-US"/>
        </w:rPr>
        <w:t>2020;S</w:t>
      </w:r>
      <w:proofErr w:type="gramEnd"/>
      <w:r w:rsidRPr="00896CC6">
        <w:rPr>
          <w:rFonts w:ascii="Times New Roman" w:hAnsi="Times New Roman" w:cs="Times New Roman"/>
          <w:color w:val="0B0B0B"/>
          <w:lang w:val="en-US"/>
        </w:rPr>
        <w:t>2352- 4642(20)30177-2. doi:10.1016/S2352-4642(20)30177-2</w:t>
      </w:r>
    </w:p>
    <w:p w14:paraId="232DBEF7" w14:textId="77777777" w:rsidR="004C1BFC" w:rsidRPr="00896CC6" w:rsidRDefault="00D9217B" w:rsidP="0019267B">
      <w:pPr>
        <w:spacing w:before="117"/>
        <w:ind w:left="373"/>
        <w:jc w:val="both"/>
        <w:rPr>
          <w:sz w:val="21"/>
          <w:lang w:val="en-US"/>
        </w:rPr>
      </w:pPr>
      <w:r w:rsidRPr="00896CC6">
        <w:rPr>
          <w:color w:val="0B0B0B"/>
          <w:sz w:val="21"/>
          <w:lang w:val="en-US"/>
        </w:rPr>
        <w:t xml:space="preserve">Guzzetta G </w:t>
      </w:r>
      <w:r w:rsidRPr="00896CC6">
        <w:rPr>
          <w:i/>
          <w:color w:val="0B0B0B"/>
          <w:sz w:val="21"/>
          <w:lang w:val="en-US"/>
        </w:rPr>
        <w:t xml:space="preserve">et al. </w:t>
      </w:r>
      <w:r w:rsidRPr="00896CC6">
        <w:rPr>
          <w:color w:val="0B0B0B"/>
          <w:sz w:val="21"/>
          <w:lang w:val="en-US"/>
        </w:rPr>
        <w:t>The impact of a nation-wide lockdown on COVID-19 transmissibility in Italy. ARxiv. 2020.</w:t>
      </w:r>
    </w:p>
    <w:p w14:paraId="2D03BEEE" w14:textId="77777777" w:rsidR="004C1BFC" w:rsidRPr="003F7DC9" w:rsidRDefault="00D9217B" w:rsidP="0019267B">
      <w:pPr>
        <w:spacing w:before="135" w:line="259" w:lineRule="auto"/>
        <w:ind w:left="510" w:right="190"/>
        <w:jc w:val="both"/>
        <w:rPr>
          <w:sz w:val="21"/>
        </w:rPr>
      </w:pPr>
      <w:r w:rsidRPr="00896CC6">
        <w:rPr>
          <w:color w:val="0B0B0B"/>
          <w:sz w:val="21"/>
          <w:lang w:val="en-US"/>
        </w:rPr>
        <w:t xml:space="preserve">Heald-Sargent T </w:t>
      </w:r>
      <w:r w:rsidRPr="00896CC6">
        <w:rPr>
          <w:i/>
          <w:color w:val="0B0B0B"/>
          <w:sz w:val="21"/>
          <w:lang w:val="en-US"/>
        </w:rPr>
        <w:t xml:space="preserve">et al. </w:t>
      </w:r>
      <w:r w:rsidRPr="00896CC6">
        <w:rPr>
          <w:color w:val="0B0B0B"/>
          <w:sz w:val="21"/>
          <w:lang w:val="en-US"/>
        </w:rPr>
        <w:t xml:space="preserve">Age-related differences in nasopharyngeal Severe Acute Respiratory Syndrome Coronavirus 2 (SARS-CoV-2) levels in patients with mild to moderate Coronavirus Disease 2019 (COVID-19). </w:t>
      </w:r>
      <w:r w:rsidRPr="003F7DC9">
        <w:rPr>
          <w:i/>
          <w:color w:val="0B0B0B"/>
          <w:sz w:val="21"/>
        </w:rPr>
        <w:t xml:space="preserve">JAMA Pediatr. </w:t>
      </w:r>
      <w:r w:rsidRPr="003F7DC9">
        <w:rPr>
          <w:color w:val="0B0B0B"/>
          <w:sz w:val="21"/>
        </w:rPr>
        <w:t>2020</w:t>
      </w:r>
    </w:p>
    <w:p w14:paraId="03C088F5" w14:textId="77777777" w:rsidR="004C1BFC" w:rsidRPr="003F7DC9" w:rsidRDefault="00D9217B" w:rsidP="0019267B">
      <w:pPr>
        <w:spacing w:before="117" w:line="259" w:lineRule="auto"/>
        <w:ind w:left="510" w:right="190"/>
        <w:jc w:val="both"/>
        <w:rPr>
          <w:sz w:val="21"/>
        </w:rPr>
      </w:pPr>
      <w:r w:rsidRPr="003F7DC9">
        <w:rPr>
          <w:color w:val="0B0B0B"/>
          <w:sz w:val="21"/>
        </w:rPr>
        <w:t xml:space="preserve">ISTAT e Ministero della Salute. </w:t>
      </w:r>
      <w:r w:rsidRPr="003F7DC9">
        <w:rPr>
          <w:i/>
          <w:color w:val="0B0B0B"/>
          <w:sz w:val="21"/>
        </w:rPr>
        <w:t xml:space="preserve">Primi risultati dell’indagine di sieroprevalenza sul SARS-CoV-2. </w:t>
      </w:r>
      <w:r w:rsidRPr="003F7DC9">
        <w:rPr>
          <w:color w:val="0B0B0B"/>
          <w:sz w:val="21"/>
        </w:rPr>
        <w:t xml:space="preserve">3 agosto 2020. </w:t>
      </w:r>
      <w:hyperlink r:id="rId49">
        <w:r w:rsidRPr="003F7DC9">
          <w:rPr>
            <w:color w:val="0B0B0B"/>
            <w:sz w:val="21"/>
          </w:rPr>
          <w:t>https://www.istat.it/it/files//2020/</w:t>
        </w:r>
      </w:hyperlink>
      <w:r w:rsidRPr="003F7DC9">
        <w:rPr>
          <w:color w:val="0B0B0B"/>
          <w:sz w:val="21"/>
        </w:rPr>
        <w:t>08/R</w:t>
      </w:r>
      <w:hyperlink r:id="rId50">
        <w:r w:rsidRPr="003F7DC9">
          <w:rPr>
            <w:color w:val="0B0B0B"/>
            <w:sz w:val="21"/>
          </w:rPr>
          <w:t>eportPrimiRisultatiIndagineSiero.</w:t>
        </w:r>
      </w:hyperlink>
      <w:r w:rsidRPr="003F7DC9">
        <w:rPr>
          <w:color w:val="0B0B0B"/>
          <w:sz w:val="21"/>
        </w:rPr>
        <w:t>pdf</w:t>
      </w:r>
    </w:p>
    <w:p w14:paraId="0C52BFFA" w14:textId="77777777" w:rsidR="004C1BFC" w:rsidRPr="00896CC6" w:rsidRDefault="00D9217B" w:rsidP="0019267B">
      <w:pPr>
        <w:spacing w:before="116" w:line="259" w:lineRule="auto"/>
        <w:ind w:left="511" w:right="193"/>
        <w:jc w:val="both"/>
        <w:rPr>
          <w:sz w:val="21"/>
          <w:lang w:val="en-US"/>
        </w:rPr>
      </w:pPr>
      <w:r w:rsidRPr="003F7DC9">
        <w:rPr>
          <w:color w:val="0B0B0B"/>
          <w:sz w:val="21"/>
        </w:rPr>
        <w:t>Jing</w:t>
      </w:r>
      <w:r w:rsidRPr="003F7DC9">
        <w:rPr>
          <w:color w:val="0B0B0B"/>
          <w:spacing w:val="-10"/>
          <w:sz w:val="21"/>
        </w:rPr>
        <w:t xml:space="preserve"> </w:t>
      </w:r>
      <w:r w:rsidRPr="003F7DC9">
        <w:rPr>
          <w:color w:val="0B0B0B"/>
          <w:sz w:val="21"/>
        </w:rPr>
        <w:t>QL,</w:t>
      </w:r>
      <w:r w:rsidRPr="003F7DC9">
        <w:rPr>
          <w:color w:val="0B0B0B"/>
          <w:spacing w:val="-10"/>
          <w:sz w:val="21"/>
        </w:rPr>
        <w:t xml:space="preserve"> </w:t>
      </w:r>
      <w:r w:rsidRPr="003F7DC9">
        <w:rPr>
          <w:i/>
          <w:color w:val="0B0B0B"/>
          <w:sz w:val="21"/>
        </w:rPr>
        <w:t>et</w:t>
      </w:r>
      <w:r w:rsidRPr="003F7DC9">
        <w:rPr>
          <w:i/>
          <w:color w:val="0B0B0B"/>
          <w:spacing w:val="-9"/>
          <w:sz w:val="21"/>
        </w:rPr>
        <w:t xml:space="preserve"> </w:t>
      </w:r>
      <w:r w:rsidRPr="003F7DC9">
        <w:rPr>
          <w:i/>
          <w:color w:val="0B0B0B"/>
          <w:sz w:val="21"/>
        </w:rPr>
        <w:t>al.</w:t>
      </w:r>
      <w:r w:rsidRPr="003F7DC9">
        <w:rPr>
          <w:i/>
          <w:color w:val="0B0B0B"/>
          <w:spacing w:val="-9"/>
          <w:sz w:val="21"/>
        </w:rPr>
        <w:t xml:space="preserve"> </w:t>
      </w:r>
      <w:r w:rsidRPr="00896CC6">
        <w:rPr>
          <w:color w:val="0B0B0B"/>
          <w:sz w:val="21"/>
          <w:lang w:val="en-US"/>
        </w:rPr>
        <w:t>Household</w:t>
      </w:r>
      <w:r w:rsidRPr="00896CC6">
        <w:rPr>
          <w:color w:val="0B0B0B"/>
          <w:spacing w:val="-9"/>
          <w:sz w:val="21"/>
          <w:lang w:val="en-US"/>
        </w:rPr>
        <w:t xml:space="preserve"> </w:t>
      </w:r>
      <w:r w:rsidRPr="00896CC6">
        <w:rPr>
          <w:color w:val="0B0B0B"/>
          <w:sz w:val="21"/>
          <w:lang w:val="en-US"/>
        </w:rPr>
        <w:t>secondary</w:t>
      </w:r>
      <w:r w:rsidRPr="00896CC6">
        <w:rPr>
          <w:color w:val="0B0B0B"/>
          <w:spacing w:val="-10"/>
          <w:sz w:val="21"/>
          <w:lang w:val="en-US"/>
        </w:rPr>
        <w:t xml:space="preserve"> </w:t>
      </w:r>
      <w:r w:rsidRPr="00896CC6">
        <w:rPr>
          <w:color w:val="0B0B0B"/>
          <w:sz w:val="21"/>
          <w:lang w:val="en-US"/>
        </w:rPr>
        <w:t>attack</w:t>
      </w:r>
      <w:r w:rsidRPr="00896CC6">
        <w:rPr>
          <w:color w:val="0B0B0B"/>
          <w:spacing w:val="-9"/>
          <w:sz w:val="21"/>
          <w:lang w:val="en-US"/>
        </w:rPr>
        <w:t xml:space="preserve"> </w:t>
      </w:r>
      <w:r w:rsidRPr="00896CC6">
        <w:rPr>
          <w:color w:val="0B0B0B"/>
          <w:sz w:val="21"/>
          <w:lang w:val="en-US"/>
        </w:rPr>
        <w:t>rate</w:t>
      </w:r>
      <w:r w:rsidRPr="00896CC6">
        <w:rPr>
          <w:color w:val="0B0B0B"/>
          <w:spacing w:val="-10"/>
          <w:sz w:val="21"/>
          <w:lang w:val="en-US"/>
        </w:rPr>
        <w:t xml:space="preserve"> </w:t>
      </w:r>
      <w:r w:rsidRPr="00896CC6">
        <w:rPr>
          <w:color w:val="0B0B0B"/>
          <w:sz w:val="21"/>
          <w:lang w:val="en-US"/>
        </w:rPr>
        <w:t>of</w:t>
      </w:r>
      <w:r w:rsidRPr="00896CC6">
        <w:rPr>
          <w:color w:val="0B0B0B"/>
          <w:spacing w:val="-9"/>
          <w:sz w:val="21"/>
          <w:lang w:val="en-US"/>
        </w:rPr>
        <w:t xml:space="preserve"> </w:t>
      </w:r>
      <w:r w:rsidRPr="00896CC6">
        <w:rPr>
          <w:color w:val="0B0B0B"/>
          <w:sz w:val="21"/>
          <w:lang w:val="en-US"/>
        </w:rPr>
        <w:t>COVID-19</w:t>
      </w:r>
      <w:r w:rsidRPr="00896CC6">
        <w:rPr>
          <w:color w:val="0B0B0B"/>
          <w:spacing w:val="-9"/>
          <w:sz w:val="21"/>
          <w:lang w:val="en-US"/>
        </w:rPr>
        <w:t xml:space="preserve"> </w:t>
      </w:r>
      <w:r w:rsidRPr="00896CC6">
        <w:rPr>
          <w:color w:val="0B0B0B"/>
          <w:sz w:val="21"/>
          <w:lang w:val="en-US"/>
        </w:rPr>
        <w:t>and</w:t>
      </w:r>
      <w:r w:rsidRPr="00896CC6">
        <w:rPr>
          <w:color w:val="0B0B0B"/>
          <w:spacing w:val="-10"/>
          <w:sz w:val="21"/>
          <w:lang w:val="en-US"/>
        </w:rPr>
        <w:t xml:space="preserve"> </w:t>
      </w:r>
      <w:r w:rsidRPr="00896CC6">
        <w:rPr>
          <w:color w:val="0B0B0B"/>
          <w:sz w:val="21"/>
          <w:lang w:val="en-US"/>
        </w:rPr>
        <w:t>associated</w:t>
      </w:r>
      <w:r w:rsidRPr="00896CC6">
        <w:rPr>
          <w:color w:val="0B0B0B"/>
          <w:spacing w:val="-9"/>
          <w:sz w:val="21"/>
          <w:lang w:val="en-US"/>
        </w:rPr>
        <w:t xml:space="preserve"> </w:t>
      </w:r>
      <w:r w:rsidRPr="00896CC6">
        <w:rPr>
          <w:color w:val="0B0B0B"/>
          <w:sz w:val="21"/>
          <w:lang w:val="en-US"/>
        </w:rPr>
        <w:t>determinants</w:t>
      </w:r>
      <w:r w:rsidRPr="00896CC6">
        <w:rPr>
          <w:color w:val="0B0B0B"/>
          <w:spacing w:val="-10"/>
          <w:sz w:val="21"/>
          <w:lang w:val="en-US"/>
        </w:rPr>
        <w:t xml:space="preserve"> </w:t>
      </w:r>
      <w:r w:rsidRPr="00896CC6">
        <w:rPr>
          <w:color w:val="0B0B0B"/>
          <w:sz w:val="21"/>
          <w:lang w:val="en-US"/>
        </w:rPr>
        <w:t>in</w:t>
      </w:r>
      <w:r w:rsidRPr="00896CC6">
        <w:rPr>
          <w:color w:val="0B0B0B"/>
          <w:spacing w:val="-9"/>
          <w:sz w:val="21"/>
          <w:lang w:val="en-US"/>
        </w:rPr>
        <w:t xml:space="preserve"> </w:t>
      </w:r>
      <w:r w:rsidRPr="00896CC6">
        <w:rPr>
          <w:color w:val="0B0B0B"/>
          <w:sz w:val="21"/>
          <w:lang w:val="en-US"/>
        </w:rPr>
        <w:t xml:space="preserve">Guangzhou, China: a retrospective cohort study. </w:t>
      </w:r>
      <w:r w:rsidRPr="00896CC6">
        <w:rPr>
          <w:i/>
          <w:color w:val="0B0B0B"/>
          <w:sz w:val="21"/>
          <w:lang w:val="en-US"/>
        </w:rPr>
        <w:t xml:space="preserve">Lancet Infectious Diseases. </w:t>
      </w:r>
      <w:r w:rsidRPr="00896CC6">
        <w:rPr>
          <w:color w:val="0B0B0B"/>
          <w:sz w:val="21"/>
          <w:lang w:val="en-US"/>
        </w:rPr>
        <w:t>2020</w:t>
      </w:r>
    </w:p>
    <w:p w14:paraId="5D9B8A4C" w14:textId="77777777" w:rsidR="004C1BFC" w:rsidRPr="00896CC6" w:rsidRDefault="00D9217B" w:rsidP="0019267B">
      <w:pPr>
        <w:pStyle w:val="Titolo9"/>
        <w:spacing w:before="13" w:line="376" w:lineRule="exact"/>
        <w:ind w:left="374" w:right="194" w:firstLine="0"/>
        <w:rPr>
          <w:rFonts w:ascii="Times New Roman" w:hAnsi="Times New Roman" w:cs="Times New Roman"/>
          <w:lang w:val="en-US"/>
        </w:rPr>
      </w:pPr>
      <w:r w:rsidRPr="00896CC6">
        <w:rPr>
          <w:rFonts w:ascii="Times New Roman" w:hAnsi="Times New Roman" w:cs="Times New Roman"/>
          <w:color w:val="0B0B0B"/>
          <w:lang w:val="en-US"/>
        </w:rPr>
        <w:t xml:space="preserve">Lavezzo E,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Suppression of a SARS-CoV-2 outbreak in the Italian municipality of Vo’. </w:t>
      </w:r>
      <w:r w:rsidRPr="00896CC6">
        <w:rPr>
          <w:rFonts w:ascii="Times New Roman" w:hAnsi="Times New Roman" w:cs="Times New Roman"/>
          <w:i/>
          <w:color w:val="0B0B0B"/>
          <w:lang w:val="en-US"/>
        </w:rPr>
        <w:t>Nature</w:t>
      </w:r>
      <w:r w:rsidRPr="00896CC6">
        <w:rPr>
          <w:rFonts w:ascii="Times New Roman" w:hAnsi="Times New Roman" w:cs="Times New Roman"/>
          <w:color w:val="0B0B0B"/>
          <w:lang w:val="en-US"/>
        </w:rPr>
        <w:t>. 2020 Lee</w:t>
      </w:r>
      <w:r w:rsidRPr="00896CC6">
        <w:rPr>
          <w:rFonts w:ascii="Times New Roman" w:hAnsi="Times New Roman" w:cs="Times New Roman"/>
          <w:color w:val="0B0B0B"/>
          <w:spacing w:val="-6"/>
          <w:lang w:val="en-US"/>
        </w:rPr>
        <w:t xml:space="preserve"> </w:t>
      </w:r>
      <w:r w:rsidRPr="00896CC6">
        <w:rPr>
          <w:rFonts w:ascii="Times New Roman" w:hAnsi="Times New Roman" w:cs="Times New Roman"/>
          <w:color w:val="0B0B0B"/>
          <w:lang w:val="en-US"/>
        </w:rPr>
        <w:t>S,</w:t>
      </w:r>
      <w:r w:rsidRPr="00896CC6">
        <w:rPr>
          <w:rFonts w:ascii="Times New Roman" w:hAnsi="Times New Roman" w:cs="Times New Roman"/>
          <w:color w:val="0B0B0B"/>
          <w:spacing w:val="-4"/>
          <w:lang w:val="en-US"/>
        </w:rPr>
        <w:t xml:space="preserve"> </w:t>
      </w:r>
      <w:r w:rsidRPr="00896CC6">
        <w:rPr>
          <w:rFonts w:ascii="Times New Roman" w:hAnsi="Times New Roman" w:cs="Times New Roman"/>
          <w:i/>
          <w:color w:val="0B0B0B"/>
          <w:lang w:val="en-US"/>
        </w:rPr>
        <w:t>et</w:t>
      </w:r>
      <w:r w:rsidRPr="00896CC6">
        <w:rPr>
          <w:rFonts w:ascii="Times New Roman" w:hAnsi="Times New Roman" w:cs="Times New Roman"/>
          <w:i/>
          <w:color w:val="0B0B0B"/>
          <w:spacing w:val="-5"/>
          <w:lang w:val="en-US"/>
        </w:rPr>
        <w:t xml:space="preserve"> </w:t>
      </w:r>
      <w:r w:rsidRPr="00896CC6">
        <w:rPr>
          <w:rFonts w:ascii="Times New Roman" w:hAnsi="Times New Roman" w:cs="Times New Roman"/>
          <w:i/>
          <w:color w:val="0B0B0B"/>
          <w:lang w:val="en-US"/>
        </w:rPr>
        <w:t>al.</w:t>
      </w:r>
      <w:r w:rsidRPr="00896CC6">
        <w:rPr>
          <w:rFonts w:ascii="Times New Roman" w:hAnsi="Times New Roman" w:cs="Times New Roman"/>
          <w:i/>
          <w:color w:val="0B0B0B"/>
          <w:spacing w:val="-3"/>
          <w:lang w:val="en-US"/>
        </w:rPr>
        <w:t xml:space="preserve"> </w:t>
      </w:r>
      <w:r w:rsidRPr="00896CC6">
        <w:rPr>
          <w:rFonts w:ascii="Times New Roman" w:hAnsi="Times New Roman" w:cs="Times New Roman"/>
          <w:color w:val="0B0B0B"/>
          <w:lang w:val="en-US"/>
        </w:rPr>
        <w:t>Clinical</w:t>
      </w:r>
      <w:r w:rsidRPr="00896CC6">
        <w:rPr>
          <w:rFonts w:ascii="Times New Roman" w:hAnsi="Times New Roman" w:cs="Times New Roman"/>
          <w:color w:val="0B0B0B"/>
          <w:spacing w:val="-5"/>
          <w:lang w:val="en-US"/>
        </w:rPr>
        <w:t xml:space="preserve"> </w:t>
      </w:r>
      <w:r w:rsidRPr="00896CC6">
        <w:rPr>
          <w:rFonts w:ascii="Times New Roman" w:hAnsi="Times New Roman" w:cs="Times New Roman"/>
          <w:color w:val="0B0B0B"/>
          <w:lang w:val="en-US"/>
        </w:rPr>
        <w:t>course</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and</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molecular</w:t>
      </w:r>
      <w:r w:rsidRPr="00896CC6">
        <w:rPr>
          <w:rFonts w:ascii="Times New Roman" w:hAnsi="Times New Roman" w:cs="Times New Roman"/>
          <w:color w:val="0B0B0B"/>
          <w:spacing w:val="-5"/>
          <w:lang w:val="en-US"/>
        </w:rPr>
        <w:t xml:space="preserve"> </w:t>
      </w:r>
      <w:r w:rsidRPr="00896CC6">
        <w:rPr>
          <w:rFonts w:ascii="Times New Roman" w:hAnsi="Times New Roman" w:cs="Times New Roman"/>
          <w:color w:val="0B0B0B"/>
          <w:lang w:val="en-US"/>
        </w:rPr>
        <w:t>viral</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shedding</w:t>
      </w:r>
      <w:r w:rsidRPr="00896CC6">
        <w:rPr>
          <w:rFonts w:ascii="Times New Roman" w:hAnsi="Times New Roman" w:cs="Times New Roman"/>
          <w:color w:val="0B0B0B"/>
          <w:spacing w:val="-1"/>
          <w:lang w:val="en-US"/>
        </w:rPr>
        <w:t xml:space="preserve"> </w:t>
      </w:r>
      <w:r w:rsidRPr="00896CC6">
        <w:rPr>
          <w:rFonts w:ascii="Times New Roman" w:hAnsi="Times New Roman" w:cs="Times New Roman"/>
          <w:color w:val="0B0B0B"/>
          <w:lang w:val="en-US"/>
        </w:rPr>
        <w:t>among</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asymptomatic</w:t>
      </w:r>
      <w:r w:rsidRPr="00896CC6">
        <w:rPr>
          <w:rFonts w:ascii="Times New Roman" w:hAnsi="Times New Roman" w:cs="Times New Roman"/>
          <w:color w:val="0B0B0B"/>
          <w:spacing w:val="-5"/>
          <w:lang w:val="en-US"/>
        </w:rPr>
        <w:t xml:space="preserve"> </w:t>
      </w:r>
      <w:r w:rsidRPr="00896CC6">
        <w:rPr>
          <w:rFonts w:ascii="Times New Roman" w:hAnsi="Times New Roman" w:cs="Times New Roman"/>
          <w:color w:val="0B0B0B"/>
          <w:lang w:val="en-US"/>
        </w:rPr>
        <w:t>and</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symptomatic</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patients</w:t>
      </w:r>
    </w:p>
    <w:p w14:paraId="33157375" w14:textId="77777777" w:rsidR="004C1BFC" w:rsidRPr="003F7DC9" w:rsidRDefault="00D9217B" w:rsidP="0019267B">
      <w:pPr>
        <w:spacing w:line="259" w:lineRule="auto"/>
        <w:ind w:left="511" w:right="189"/>
        <w:jc w:val="both"/>
        <w:rPr>
          <w:sz w:val="21"/>
        </w:rPr>
      </w:pPr>
      <w:r w:rsidRPr="00896CC6">
        <w:rPr>
          <w:color w:val="0B0B0B"/>
          <w:sz w:val="21"/>
          <w:lang w:val="en-US"/>
        </w:rPr>
        <w:t xml:space="preserve">with SARS-CoV-2 infection in a Community Treatment Center in the Republic of Korea. </w:t>
      </w:r>
      <w:r w:rsidRPr="003F7DC9">
        <w:rPr>
          <w:color w:val="0B0B0B"/>
          <w:sz w:val="21"/>
        </w:rPr>
        <w:t>J</w:t>
      </w:r>
      <w:r w:rsidRPr="003F7DC9">
        <w:rPr>
          <w:i/>
          <w:color w:val="0B0B0B"/>
          <w:sz w:val="21"/>
        </w:rPr>
        <w:t>AMA Intern Med</w:t>
      </w:r>
      <w:r w:rsidRPr="003F7DC9">
        <w:rPr>
          <w:color w:val="0B0B0B"/>
          <w:sz w:val="21"/>
        </w:rPr>
        <w:t>, 2020</w:t>
      </w:r>
    </w:p>
    <w:p w14:paraId="58FB0DEB" w14:textId="77777777" w:rsidR="004C1BFC" w:rsidRPr="003F7DC9" w:rsidRDefault="00D9217B" w:rsidP="0019267B">
      <w:pPr>
        <w:spacing w:before="105" w:line="259" w:lineRule="auto"/>
        <w:ind w:left="511" w:right="190"/>
        <w:jc w:val="both"/>
        <w:rPr>
          <w:sz w:val="21"/>
        </w:rPr>
      </w:pPr>
      <w:r w:rsidRPr="003F7DC9">
        <w:rPr>
          <w:color w:val="0B0B0B"/>
          <w:sz w:val="21"/>
        </w:rPr>
        <w:t xml:space="preserve">Ministero Istruzione. Adozione del “Documento di indirizzo e orientamento per la ripresa delle attività in presenza dei servizi educativi e delle scuole dell’infanzia” 3 agosto 2020 </w:t>
      </w:r>
      <w:hyperlink r:id="rId51">
        <w:r w:rsidRPr="003F7DC9">
          <w:rPr>
            <w:color w:val="0B0B0B"/>
            <w:sz w:val="21"/>
          </w:rPr>
          <w:t>https://www.miur.gov.it/documents/20182/</w:t>
        </w:r>
      </w:hyperlink>
      <w:r w:rsidRPr="003F7DC9">
        <w:rPr>
          <w:color w:val="0B0B0B"/>
          <w:sz w:val="21"/>
        </w:rPr>
        <w:t>0</w:t>
      </w:r>
      <w:hyperlink r:id="rId52">
        <w:r w:rsidRPr="003F7DC9">
          <w:rPr>
            <w:color w:val="0B0B0B"/>
            <w:sz w:val="21"/>
          </w:rPr>
          <w:t>/doc02426720200803184633.pdf/95304f45-f</w:t>
        </w:r>
      </w:hyperlink>
      <w:r w:rsidRPr="003F7DC9">
        <w:rPr>
          <w:color w:val="0B0B0B"/>
          <w:sz w:val="21"/>
        </w:rPr>
        <w:t>9</w:t>
      </w:r>
      <w:hyperlink r:id="rId53">
        <w:r w:rsidRPr="003F7DC9">
          <w:rPr>
            <w:color w:val="0B0B0B"/>
            <w:sz w:val="21"/>
          </w:rPr>
          <w:t>61-bffc</w:t>
        </w:r>
      </w:hyperlink>
      <w:r w:rsidRPr="003F7DC9">
        <w:rPr>
          <w:color w:val="0B0B0B"/>
          <w:sz w:val="21"/>
        </w:rPr>
        <w:t>-5c6a- 8eed6b60fc92?t=1596533993277</w:t>
      </w:r>
    </w:p>
    <w:p w14:paraId="3251D5FA" w14:textId="77777777" w:rsidR="004C1BFC" w:rsidRPr="00896CC6" w:rsidRDefault="00D9217B" w:rsidP="0019267B">
      <w:pPr>
        <w:spacing w:before="119" w:line="259" w:lineRule="auto"/>
        <w:ind w:left="511" w:right="195"/>
        <w:jc w:val="both"/>
        <w:rPr>
          <w:sz w:val="21"/>
          <w:lang w:val="en-US"/>
        </w:rPr>
      </w:pPr>
      <w:r w:rsidRPr="003F7DC9">
        <w:rPr>
          <w:color w:val="0B0B0B"/>
          <w:sz w:val="21"/>
        </w:rPr>
        <w:t xml:space="preserve">Perez-Saez J, </w:t>
      </w:r>
      <w:r w:rsidRPr="003F7DC9">
        <w:rPr>
          <w:i/>
          <w:color w:val="0B0B0B"/>
          <w:sz w:val="21"/>
        </w:rPr>
        <w:t xml:space="preserve">et al. </w:t>
      </w:r>
      <w:r w:rsidRPr="00896CC6">
        <w:rPr>
          <w:color w:val="0B0B0B"/>
          <w:sz w:val="21"/>
          <w:lang w:val="en-US"/>
        </w:rPr>
        <w:t xml:space="preserve">Serology-informed estimates of SARS-CoV-2 infection fatality risk in Geneva, Switzerland. </w:t>
      </w:r>
      <w:r w:rsidRPr="00896CC6">
        <w:rPr>
          <w:i/>
          <w:color w:val="0B0B0B"/>
          <w:sz w:val="21"/>
          <w:lang w:val="en-US"/>
        </w:rPr>
        <w:t xml:space="preserve">Lancet Infectious Diseases. </w:t>
      </w:r>
      <w:r w:rsidRPr="00896CC6">
        <w:rPr>
          <w:color w:val="0B0B0B"/>
          <w:sz w:val="21"/>
          <w:lang w:val="en-US"/>
        </w:rPr>
        <w:t>2020</w:t>
      </w:r>
    </w:p>
    <w:p w14:paraId="088A96FD" w14:textId="77777777" w:rsidR="004C1BFC" w:rsidRPr="00896CC6" w:rsidRDefault="00D9217B" w:rsidP="0019267B">
      <w:pPr>
        <w:pStyle w:val="Titolo9"/>
        <w:ind w:left="374" w:firstLine="0"/>
        <w:rPr>
          <w:rFonts w:ascii="Times New Roman" w:hAnsi="Times New Roman" w:cs="Times New Roman"/>
          <w:lang w:val="en-US"/>
        </w:rPr>
      </w:pPr>
      <w:r w:rsidRPr="00896CC6">
        <w:rPr>
          <w:rFonts w:ascii="Times New Roman" w:hAnsi="Times New Roman" w:cs="Times New Roman"/>
          <w:color w:val="0B0B0B"/>
          <w:lang w:val="en-US"/>
        </w:rPr>
        <w:t xml:space="preserve">Poletti P, </w:t>
      </w:r>
      <w:r w:rsidRPr="00896CC6">
        <w:rPr>
          <w:rFonts w:ascii="Times New Roman" w:hAnsi="Times New Roman" w:cs="Times New Roman"/>
          <w:i/>
          <w:color w:val="0B0B0B"/>
          <w:lang w:val="en-US"/>
        </w:rPr>
        <w:t>et al.</w:t>
      </w:r>
      <w:r w:rsidRPr="00896CC6">
        <w:rPr>
          <w:rFonts w:ascii="Times New Roman" w:hAnsi="Times New Roman" w:cs="Times New Roman"/>
          <w:color w:val="0B0B0B"/>
          <w:lang w:val="en-US"/>
        </w:rPr>
        <w:t xml:space="preserve">(a) Infection fatality ratio of SARS-CoV-2 in Italy. </w:t>
      </w:r>
      <w:r w:rsidRPr="00896CC6">
        <w:rPr>
          <w:rFonts w:ascii="Times New Roman" w:hAnsi="Times New Roman" w:cs="Times New Roman"/>
          <w:i/>
          <w:color w:val="0B0B0B"/>
          <w:lang w:val="en-US"/>
        </w:rPr>
        <w:t>Arxiv</w:t>
      </w:r>
      <w:r w:rsidRPr="00896CC6">
        <w:rPr>
          <w:rFonts w:ascii="Times New Roman" w:hAnsi="Times New Roman" w:cs="Times New Roman"/>
          <w:color w:val="0B0B0B"/>
          <w:lang w:val="en-US"/>
        </w:rPr>
        <w:t>. 2020</w:t>
      </w:r>
    </w:p>
    <w:p w14:paraId="47CF201B" w14:textId="77777777" w:rsidR="004C1BFC" w:rsidRPr="00896CC6" w:rsidRDefault="00D9217B" w:rsidP="0019267B">
      <w:pPr>
        <w:spacing w:before="6" w:line="370" w:lineRule="atLeast"/>
        <w:ind w:left="375" w:right="191"/>
        <w:jc w:val="both"/>
        <w:rPr>
          <w:i/>
          <w:sz w:val="21"/>
          <w:lang w:val="en-US"/>
        </w:rPr>
      </w:pPr>
      <w:r w:rsidRPr="00896CC6">
        <w:rPr>
          <w:color w:val="0B0B0B"/>
          <w:sz w:val="21"/>
          <w:lang w:val="en-US"/>
        </w:rPr>
        <w:t xml:space="preserve">Poletti P, </w:t>
      </w:r>
      <w:r w:rsidRPr="00896CC6">
        <w:rPr>
          <w:i/>
          <w:color w:val="0B0B0B"/>
          <w:sz w:val="21"/>
          <w:lang w:val="en-US"/>
        </w:rPr>
        <w:t>et al.</w:t>
      </w:r>
      <w:r w:rsidRPr="00896CC6">
        <w:rPr>
          <w:color w:val="0B0B0B"/>
          <w:sz w:val="21"/>
          <w:lang w:val="en-US"/>
        </w:rPr>
        <w:t xml:space="preserve">(b) Probability of symptoms and critical disease after SARS-CoV-2 infection. </w:t>
      </w:r>
      <w:r w:rsidRPr="00896CC6">
        <w:rPr>
          <w:i/>
          <w:color w:val="0B0B0B"/>
          <w:sz w:val="21"/>
          <w:lang w:val="en-US"/>
        </w:rPr>
        <w:t>Arxiv</w:t>
      </w:r>
      <w:r w:rsidRPr="00896CC6">
        <w:rPr>
          <w:color w:val="0B0B0B"/>
          <w:sz w:val="21"/>
          <w:lang w:val="en-US"/>
        </w:rPr>
        <w:t xml:space="preserve">. 2020 Rajapakse N, Dixit D. Human and novel coronavirus infections in children: a review. </w:t>
      </w:r>
      <w:r w:rsidRPr="00896CC6">
        <w:rPr>
          <w:i/>
          <w:color w:val="0B0B0B"/>
          <w:sz w:val="21"/>
          <w:lang w:val="en-US"/>
        </w:rPr>
        <w:t>Paediatrics and</w:t>
      </w:r>
    </w:p>
    <w:p w14:paraId="700F8E7D" w14:textId="77777777" w:rsidR="004C1BFC" w:rsidRPr="00896CC6" w:rsidRDefault="00D9217B" w:rsidP="0019267B">
      <w:pPr>
        <w:spacing w:before="26"/>
        <w:ind w:left="512"/>
        <w:jc w:val="both"/>
        <w:rPr>
          <w:sz w:val="21"/>
          <w:lang w:val="en-US"/>
        </w:rPr>
      </w:pPr>
      <w:r w:rsidRPr="00896CC6">
        <w:rPr>
          <w:i/>
          <w:color w:val="0B0B0B"/>
          <w:sz w:val="21"/>
          <w:lang w:val="en-US"/>
        </w:rPr>
        <w:t xml:space="preserve">International Child Health </w:t>
      </w:r>
      <w:r w:rsidRPr="00896CC6">
        <w:rPr>
          <w:color w:val="0B0B0B"/>
          <w:sz w:val="21"/>
          <w:lang w:val="en-US"/>
        </w:rPr>
        <w:t>2020. doi: 10.1080/20469047.2020.1781356</w:t>
      </w:r>
    </w:p>
    <w:p w14:paraId="1FDA33B8" w14:textId="77777777" w:rsidR="004C1BFC" w:rsidRPr="00896CC6" w:rsidRDefault="004C1BFC" w:rsidP="0019267B">
      <w:pPr>
        <w:jc w:val="both"/>
        <w:rPr>
          <w:sz w:val="21"/>
          <w:lang w:val="en-US"/>
        </w:rPr>
        <w:sectPr w:rsidR="004C1BFC" w:rsidRPr="00896CC6" w:rsidSect="00186703">
          <w:pgSz w:w="11900" w:h="16840"/>
          <w:pgMar w:top="1600" w:right="560" w:bottom="280" w:left="851" w:header="720" w:footer="720" w:gutter="0"/>
          <w:cols w:space="720"/>
        </w:sectPr>
      </w:pPr>
    </w:p>
    <w:p w14:paraId="10FED950" w14:textId="77777777" w:rsidR="004C1BFC" w:rsidRPr="00896CC6" w:rsidRDefault="004C1BFC" w:rsidP="0019267B">
      <w:pPr>
        <w:pStyle w:val="Corpotesto"/>
        <w:spacing w:before="7"/>
        <w:rPr>
          <w:sz w:val="19"/>
          <w:lang w:val="en-US"/>
        </w:rPr>
      </w:pPr>
    </w:p>
    <w:p w14:paraId="1BE37FC5" w14:textId="77777777" w:rsidR="004C1BFC" w:rsidRPr="00896CC6" w:rsidRDefault="00D9217B" w:rsidP="0019267B">
      <w:pPr>
        <w:pStyle w:val="Titolo9"/>
        <w:spacing w:before="101" w:line="259" w:lineRule="auto"/>
        <w:ind w:left="509" w:firstLine="0"/>
        <w:jc w:val="left"/>
        <w:rPr>
          <w:rFonts w:ascii="Times New Roman" w:hAnsi="Times New Roman" w:cs="Times New Roman"/>
          <w:lang w:val="en-US"/>
        </w:rPr>
      </w:pPr>
      <w:r w:rsidRPr="00896CC6">
        <w:rPr>
          <w:rFonts w:ascii="Times New Roman" w:hAnsi="Times New Roman" w:cs="Times New Roman"/>
          <w:color w:val="0B0B0B"/>
          <w:lang w:val="en-US"/>
        </w:rPr>
        <w:t xml:space="preserve">Riccardo F,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Epidemiological characteristics of COVID-19 cases in Italy and estimates of the reproductive numbers one month into the epidemic. </w:t>
      </w:r>
      <w:r w:rsidRPr="00896CC6">
        <w:rPr>
          <w:rFonts w:ascii="Times New Roman" w:hAnsi="Times New Roman" w:cs="Times New Roman"/>
          <w:i/>
          <w:color w:val="0B0B0B"/>
          <w:lang w:val="en-US"/>
        </w:rPr>
        <w:t>Medrxiv</w:t>
      </w:r>
      <w:r w:rsidRPr="00896CC6">
        <w:rPr>
          <w:rFonts w:ascii="Times New Roman" w:hAnsi="Times New Roman" w:cs="Times New Roman"/>
          <w:color w:val="0B0B0B"/>
          <w:lang w:val="en-US"/>
        </w:rPr>
        <w:t>. 2020</w:t>
      </w:r>
    </w:p>
    <w:p w14:paraId="01A97AC4" w14:textId="77777777" w:rsidR="004C1BFC" w:rsidRPr="00896CC6" w:rsidRDefault="00D9217B" w:rsidP="0019267B">
      <w:pPr>
        <w:spacing w:before="116" w:line="259" w:lineRule="auto"/>
        <w:ind w:left="510"/>
        <w:rPr>
          <w:sz w:val="21"/>
          <w:lang w:val="en-US"/>
        </w:rPr>
      </w:pPr>
      <w:r w:rsidRPr="00896CC6">
        <w:rPr>
          <w:color w:val="0B0B0B"/>
          <w:sz w:val="21"/>
          <w:lang w:val="en-US"/>
        </w:rPr>
        <w:t xml:space="preserve">Stein-Zamir C, </w:t>
      </w:r>
      <w:r w:rsidRPr="00896CC6">
        <w:rPr>
          <w:i/>
          <w:color w:val="0B0B0B"/>
          <w:sz w:val="21"/>
          <w:lang w:val="en-US"/>
        </w:rPr>
        <w:t xml:space="preserve">et al. </w:t>
      </w:r>
      <w:r w:rsidRPr="00896CC6">
        <w:rPr>
          <w:color w:val="0B0B0B"/>
          <w:sz w:val="21"/>
          <w:lang w:val="en-US"/>
        </w:rPr>
        <w:t xml:space="preserve">A large COVID-19 outbreak in a high school 10 days after schools’ reopening, Israel, May 2020. </w:t>
      </w:r>
      <w:r w:rsidRPr="00896CC6">
        <w:rPr>
          <w:i/>
          <w:color w:val="0B0B0B"/>
          <w:sz w:val="21"/>
          <w:lang w:val="en-US"/>
        </w:rPr>
        <w:t>Eurosurveillance</w:t>
      </w:r>
      <w:r w:rsidRPr="00896CC6">
        <w:rPr>
          <w:color w:val="0B0B0B"/>
          <w:sz w:val="21"/>
          <w:lang w:val="en-US"/>
        </w:rPr>
        <w:t>. 2020</w:t>
      </w:r>
    </w:p>
    <w:p w14:paraId="5DD76EA5" w14:textId="77777777" w:rsidR="004C1BFC" w:rsidRPr="00896CC6" w:rsidRDefault="00D9217B" w:rsidP="0019267B">
      <w:pPr>
        <w:spacing w:before="117" w:line="259" w:lineRule="auto"/>
        <w:ind w:left="510" w:right="191"/>
        <w:rPr>
          <w:sz w:val="21"/>
          <w:lang w:val="en-US"/>
        </w:rPr>
      </w:pPr>
      <w:r w:rsidRPr="00896CC6">
        <w:rPr>
          <w:color w:val="0B0B0B"/>
          <w:sz w:val="21"/>
          <w:lang w:val="en-US"/>
        </w:rPr>
        <w:t xml:space="preserve">Stringhini S, </w:t>
      </w:r>
      <w:r w:rsidRPr="00896CC6">
        <w:rPr>
          <w:i/>
          <w:color w:val="0B0B0B"/>
          <w:sz w:val="21"/>
          <w:lang w:val="en-US"/>
        </w:rPr>
        <w:t xml:space="preserve">et al. </w:t>
      </w:r>
      <w:r w:rsidRPr="00896CC6">
        <w:rPr>
          <w:color w:val="0B0B0B"/>
          <w:sz w:val="21"/>
          <w:lang w:val="en-US"/>
        </w:rPr>
        <w:t xml:space="preserve">Seroprevalence of anti-SARS-CoV-2 IgG antibodies in Geneva, Switzerland (SEROCoV-POP): a population-based study. </w:t>
      </w:r>
      <w:r w:rsidRPr="00896CC6">
        <w:rPr>
          <w:i/>
          <w:color w:val="0B0B0B"/>
          <w:sz w:val="21"/>
          <w:lang w:val="en-US"/>
        </w:rPr>
        <w:t xml:space="preserve">The Lancet. </w:t>
      </w:r>
      <w:r w:rsidRPr="00896CC6">
        <w:rPr>
          <w:color w:val="0B0B0B"/>
          <w:sz w:val="21"/>
          <w:lang w:val="en-US"/>
        </w:rPr>
        <w:t>2020</w:t>
      </w:r>
    </w:p>
    <w:p w14:paraId="2CBC87AF" w14:textId="77777777" w:rsidR="004C1BFC" w:rsidRPr="00896CC6" w:rsidRDefault="00D9217B" w:rsidP="0019267B">
      <w:pPr>
        <w:spacing w:before="116" w:line="259" w:lineRule="auto"/>
        <w:ind w:left="511"/>
        <w:rPr>
          <w:sz w:val="21"/>
          <w:lang w:val="en-US"/>
        </w:rPr>
      </w:pPr>
      <w:r w:rsidRPr="00896CC6">
        <w:rPr>
          <w:color w:val="0B0B0B"/>
          <w:sz w:val="21"/>
          <w:lang w:val="en-US"/>
        </w:rPr>
        <w:t xml:space="preserve">Verity R, </w:t>
      </w:r>
      <w:r w:rsidRPr="00896CC6">
        <w:rPr>
          <w:i/>
          <w:color w:val="0B0B0B"/>
          <w:sz w:val="21"/>
          <w:lang w:val="en-US"/>
        </w:rPr>
        <w:t xml:space="preserve">et al. </w:t>
      </w:r>
      <w:r w:rsidRPr="00896CC6">
        <w:rPr>
          <w:color w:val="0B0B0B"/>
          <w:sz w:val="21"/>
          <w:lang w:val="en-US"/>
        </w:rPr>
        <w:t xml:space="preserve">Estimates of the severity of coronavirus disease 2019: a model-based analysis. </w:t>
      </w:r>
      <w:r w:rsidRPr="00896CC6">
        <w:rPr>
          <w:i/>
          <w:color w:val="0B0B0B"/>
          <w:sz w:val="21"/>
          <w:lang w:val="en-US"/>
        </w:rPr>
        <w:t xml:space="preserve">Lancet Infectious Diseases. </w:t>
      </w:r>
      <w:r w:rsidRPr="00896CC6">
        <w:rPr>
          <w:color w:val="0B0B0B"/>
          <w:sz w:val="21"/>
          <w:lang w:val="en-US"/>
        </w:rPr>
        <w:t>2020</w:t>
      </w:r>
    </w:p>
    <w:p w14:paraId="57AE1E6A" w14:textId="77777777" w:rsidR="004C1BFC" w:rsidRPr="00896CC6" w:rsidRDefault="00D9217B" w:rsidP="0019267B">
      <w:pPr>
        <w:pStyle w:val="Titolo9"/>
        <w:spacing w:line="259" w:lineRule="auto"/>
        <w:ind w:left="511" w:firstLine="0"/>
        <w:jc w:val="left"/>
        <w:rPr>
          <w:rFonts w:ascii="Times New Roman" w:hAnsi="Times New Roman" w:cs="Times New Roman"/>
          <w:lang w:val="en-US"/>
        </w:rPr>
      </w:pPr>
      <w:r w:rsidRPr="00896CC6">
        <w:rPr>
          <w:rFonts w:ascii="Times New Roman" w:hAnsi="Times New Roman" w:cs="Times New Roman"/>
          <w:color w:val="0B0B0B"/>
          <w:lang w:val="en-US"/>
        </w:rPr>
        <w:t xml:space="preserve">Viner RM,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Susceptibility to and transmission of COVID-19 amongst children and adolescents compared with adults: a systematic review and meta-analysis. </w:t>
      </w:r>
      <w:r w:rsidRPr="00896CC6">
        <w:rPr>
          <w:rFonts w:ascii="Times New Roman" w:hAnsi="Times New Roman" w:cs="Times New Roman"/>
          <w:i/>
          <w:color w:val="0B0B0B"/>
          <w:lang w:val="en-US"/>
        </w:rPr>
        <w:t xml:space="preserve">MedRxiv. </w:t>
      </w:r>
      <w:r w:rsidRPr="00896CC6">
        <w:rPr>
          <w:rFonts w:ascii="Times New Roman" w:hAnsi="Times New Roman" w:cs="Times New Roman"/>
          <w:color w:val="0B0B0B"/>
          <w:lang w:val="en-US"/>
        </w:rPr>
        <w:t>2020</w:t>
      </w:r>
    </w:p>
    <w:p w14:paraId="4DD19A2E" w14:textId="77777777" w:rsidR="004C1BFC" w:rsidRPr="00896CC6" w:rsidRDefault="00D9217B" w:rsidP="0019267B">
      <w:pPr>
        <w:spacing w:before="116" w:line="259" w:lineRule="auto"/>
        <w:ind w:left="511"/>
        <w:rPr>
          <w:sz w:val="21"/>
          <w:lang w:val="en-US"/>
        </w:rPr>
      </w:pPr>
      <w:r w:rsidRPr="00896CC6">
        <w:rPr>
          <w:color w:val="0B0B0B"/>
          <w:sz w:val="21"/>
          <w:lang w:val="en-US"/>
        </w:rPr>
        <w:t xml:space="preserve">World Health Organization. </w:t>
      </w:r>
      <w:r w:rsidRPr="00896CC6">
        <w:rPr>
          <w:i/>
          <w:color w:val="0B0B0B"/>
          <w:sz w:val="21"/>
          <w:lang w:val="en-US"/>
        </w:rPr>
        <w:t>Advice on the use of point-of-care immunodiagnostic tests for COVID-19. Scientific Brief 8 April 2020</w:t>
      </w:r>
      <w:r w:rsidRPr="00896CC6">
        <w:rPr>
          <w:color w:val="0B0B0B"/>
          <w:sz w:val="21"/>
          <w:lang w:val="en-US"/>
        </w:rPr>
        <w:t>. Geneva: WHO; 2020</w:t>
      </w:r>
    </w:p>
    <w:p w14:paraId="7D14B019" w14:textId="77777777" w:rsidR="004C1BFC" w:rsidRPr="00896CC6" w:rsidRDefault="00D9217B" w:rsidP="0019267B">
      <w:pPr>
        <w:pStyle w:val="Titolo9"/>
        <w:ind w:left="374" w:firstLine="0"/>
        <w:jc w:val="left"/>
        <w:rPr>
          <w:rFonts w:ascii="Times New Roman" w:hAnsi="Times New Roman" w:cs="Times New Roman"/>
          <w:lang w:val="en-US"/>
        </w:rPr>
      </w:pPr>
      <w:r w:rsidRPr="00896CC6">
        <w:rPr>
          <w:rFonts w:ascii="Times New Roman" w:hAnsi="Times New Roman" w:cs="Times New Roman"/>
          <w:color w:val="0B0B0B"/>
          <w:lang w:val="en-US"/>
        </w:rPr>
        <w:t xml:space="preserve">Wu JT,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Estimating clinical severity of COVID-19 from the transmission dynamics in Wuhan, China.</w:t>
      </w:r>
    </w:p>
    <w:p w14:paraId="1DB4A3AC" w14:textId="77777777" w:rsidR="004C1BFC" w:rsidRPr="00896CC6" w:rsidRDefault="00D9217B" w:rsidP="0019267B">
      <w:pPr>
        <w:spacing w:before="19"/>
        <w:ind w:left="511"/>
        <w:rPr>
          <w:sz w:val="21"/>
          <w:lang w:val="en-US"/>
        </w:rPr>
      </w:pPr>
      <w:r w:rsidRPr="00896CC6">
        <w:rPr>
          <w:i/>
          <w:color w:val="0B0B0B"/>
          <w:sz w:val="21"/>
          <w:lang w:val="en-US"/>
        </w:rPr>
        <w:t xml:space="preserve">Nature Medicine. </w:t>
      </w:r>
      <w:r w:rsidRPr="00896CC6">
        <w:rPr>
          <w:color w:val="0B0B0B"/>
          <w:sz w:val="21"/>
          <w:lang w:val="en-US"/>
        </w:rPr>
        <w:t>2020</w:t>
      </w:r>
    </w:p>
    <w:p w14:paraId="35F7C93D" w14:textId="77777777" w:rsidR="004C1BFC" w:rsidRPr="00896CC6" w:rsidRDefault="00D9217B" w:rsidP="0019267B">
      <w:pPr>
        <w:spacing w:before="136"/>
        <w:ind w:left="374"/>
        <w:rPr>
          <w:sz w:val="21"/>
          <w:lang w:val="en-US"/>
        </w:rPr>
      </w:pPr>
      <w:r w:rsidRPr="00896CC6">
        <w:rPr>
          <w:color w:val="0B0B0B"/>
          <w:sz w:val="21"/>
          <w:lang w:val="en-US"/>
        </w:rPr>
        <w:t xml:space="preserve">Zhang J, </w:t>
      </w:r>
      <w:r w:rsidRPr="00896CC6">
        <w:rPr>
          <w:i/>
          <w:color w:val="0B0B0B"/>
          <w:sz w:val="21"/>
          <w:lang w:val="en-US"/>
        </w:rPr>
        <w:t xml:space="preserve">et al. </w:t>
      </w:r>
      <w:r w:rsidRPr="00896CC6">
        <w:rPr>
          <w:color w:val="0B0B0B"/>
          <w:sz w:val="21"/>
          <w:lang w:val="en-US"/>
        </w:rPr>
        <w:t>Changes in contact patterns shape the dynamics of the COVID-19 outbreak in China.</w:t>
      </w:r>
    </w:p>
    <w:p w14:paraId="7DEFF522" w14:textId="77777777" w:rsidR="004C1BFC" w:rsidRPr="003F7DC9" w:rsidRDefault="00D9217B" w:rsidP="0019267B">
      <w:pPr>
        <w:spacing w:before="20"/>
        <w:ind w:left="511"/>
        <w:rPr>
          <w:sz w:val="21"/>
        </w:rPr>
      </w:pPr>
      <w:r w:rsidRPr="003F7DC9">
        <w:rPr>
          <w:i/>
          <w:color w:val="0B0B0B"/>
          <w:sz w:val="21"/>
        </w:rPr>
        <w:t>Science</w:t>
      </w:r>
      <w:r w:rsidRPr="003F7DC9">
        <w:rPr>
          <w:color w:val="0B0B0B"/>
          <w:sz w:val="21"/>
        </w:rPr>
        <w:t>. 2020</w:t>
      </w:r>
    </w:p>
    <w:p w14:paraId="799C2098" w14:textId="77777777" w:rsidR="004C1BFC" w:rsidRPr="003F7DC9" w:rsidRDefault="004C1BFC" w:rsidP="0019267B">
      <w:pPr>
        <w:rPr>
          <w:sz w:val="21"/>
        </w:rPr>
        <w:sectPr w:rsidR="004C1BFC" w:rsidRPr="003F7DC9" w:rsidSect="00186703">
          <w:pgSz w:w="11900" w:h="16840"/>
          <w:pgMar w:top="1600" w:right="560" w:bottom="280" w:left="851" w:header="720" w:footer="720" w:gutter="0"/>
          <w:cols w:space="720"/>
        </w:sectPr>
      </w:pPr>
    </w:p>
    <w:p w14:paraId="759B622C" w14:textId="77777777" w:rsidR="004C1BFC" w:rsidRPr="003F7DC9" w:rsidRDefault="0070282C" w:rsidP="0019267B">
      <w:pPr>
        <w:pStyle w:val="Corpotesto"/>
        <w:spacing w:before="7"/>
        <w:rPr>
          <w:sz w:val="19"/>
        </w:rPr>
      </w:pPr>
      <w:r w:rsidRPr="003F7DC9">
        <w:rPr>
          <w:noProof/>
          <w:lang w:bidi="ar-SA"/>
        </w:rPr>
        <w:lastRenderedPageBreak/>
        <mc:AlternateContent>
          <mc:Choice Requires="wpg">
            <w:drawing>
              <wp:anchor distT="0" distB="0" distL="114300" distR="114300" simplePos="0" relativeHeight="251783168" behindDoc="0" locked="0" layoutInCell="1" allowOverlap="1" wp14:anchorId="587529B5" wp14:editId="21CDE57D">
                <wp:simplePos x="0" y="0"/>
                <wp:positionH relativeFrom="page">
                  <wp:posOffset>3985260</wp:posOffset>
                </wp:positionH>
                <wp:positionV relativeFrom="page">
                  <wp:posOffset>3966845</wp:posOffset>
                </wp:positionV>
                <wp:extent cx="1961515" cy="607060"/>
                <wp:effectExtent l="0" t="0" r="0" b="0"/>
                <wp:wrapNone/>
                <wp:docPr id="111"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1515" cy="607060"/>
                          <a:chOff x="6276" y="6247"/>
                          <a:chExt cx="3089" cy="956"/>
                        </a:xfrm>
                      </wpg:grpSpPr>
                      <pic:pic xmlns:pic="http://schemas.openxmlformats.org/drawingml/2006/picture">
                        <pic:nvPicPr>
                          <pic:cNvPr id="112" name="Picture 9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6276" y="6247"/>
                            <a:ext cx="3089" cy="7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3" name="Picture 9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7680" y="6940"/>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114" name="Text Box 91"/>
                        <wps:cNvSpPr txBox="1">
                          <a:spLocks noChangeArrowheads="1"/>
                        </wps:cNvSpPr>
                        <wps:spPr bwMode="auto">
                          <a:xfrm>
                            <a:off x="6276" y="6247"/>
                            <a:ext cx="3089" cy="9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0FB145" w14:textId="77777777" w:rsidR="00667E3C" w:rsidRDefault="00667E3C">
                              <w:pPr>
                                <w:spacing w:before="116" w:line="218" w:lineRule="auto"/>
                                <w:ind w:left="233" w:hanging="87"/>
                                <w:rPr>
                                  <w:rFonts w:ascii="Arial Narrow"/>
                                  <w:sz w:val="19"/>
                                </w:rPr>
                              </w:pPr>
                              <w:r>
                                <w:rPr>
                                  <w:rFonts w:ascii="Arial Narrow"/>
                                  <w:sz w:val="19"/>
                                </w:rPr>
                                <w:t>Il PLS/MMG richiede tempestivamente il test diagnostico e lo comunica al DdP</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87529B5" id="Group 90" o:spid="_x0000_s1027" style="position:absolute;margin-left:313.8pt;margin-top:312.35pt;width:154.45pt;height:47.8pt;z-index:251783168;mso-position-horizontal-relative:page;mso-position-vertical-relative:page" coordorigin="6276,6247" coordsize="3089,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8" type="#_x0000_t75" style="position:absolute;left:6276;top:6247;width:3089;height: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">
                  <v:imagedata r:id="rId56" o:title=""/>
                </v:shape>
                <v:shape id="Picture 92" o:spid="_x0000_s1029" type="#_x0000_t75" style="position:absolute;left:7680;top:6940;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">
                  <v:imagedata r:id="rId57" o:title=""/>
                </v:shape>
                <v:shape id="Text Box 91" o:spid="_x0000_s1030" type="#_x0000_t202" style="position:absolute;left:6276;top:6247;width:3089;height: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" filled="f" stroked="f">
                  <v:textbox inset="0,0,0,0">
                    <w:txbxContent>
                      <w:p w14:paraId="720FB145" w14:textId="77777777" w:rsidR="00667E3C" w:rsidRDefault="00667E3C">
                        <w:pPr>
                          <w:spacing w:before="116" w:line="218" w:lineRule="auto"/>
                          <w:ind w:left="233" w:hanging="87"/>
                          <w:rPr>
                            <w:rFonts w:ascii="Arial Narrow"/>
                            <w:sz w:val="19"/>
                          </w:rPr>
                        </w:pPr>
                        <w:r>
                          <w:rPr>
                            <w:rFonts w:ascii="Arial Narrow"/>
                            <w:sz w:val="19"/>
                          </w:rPr>
                          <w:t>Il PLS/MMG richiede tempestivamente il test diagnostico e lo comunica al DdP</w:t>
                        </w:r>
                      </w:p>
                    </w:txbxContent>
                  </v:textbox>
                </v:shape>
                <w10:wrap anchorx="page" anchory="page"/>
              </v:group>
            </w:pict>
          </mc:Fallback>
        </mc:AlternateContent>
      </w:r>
      <w:r w:rsidRPr="003F7DC9">
        <w:rPr>
          <w:noProof/>
          <w:lang w:bidi="ar-SA"/>
        </w:rPr>
        <mc:AlternateContent>
          <mc:Choice Requires="wpg">
            <w:drawing>
              <wp:anchor distT="0" distB="0" distL="114300" distR="114300" simplePos="0" relativeHeight="251785216" behindDoc="0" locked="0" layoutInCell="1" allowOverlap="1" wp14:anchorId="72E9B2FD" wp14:editId="0A84982A">
                <wp:simplePos x="0" y="0"/>
                <wp:positionH relativeFrom="page">
                  <wp:posOffset>3985260</wp:posOffset>
                </wp:positionH>
                <wp:positionV relativeFrom="page">
                  <wp:posOffset>4639310</wp:posOffset>
                </wp:positionV>
                <wp:extent cx="1961515" cy="402590"/>
                <wp:effectExtent l="0" t="0" r="0" b="0"/>
                <wp:wrapNone/>
                <wp:docPr id="108"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1515" cy="402590"/>
                          <a:chOff x="6276" y="7306"/>
                          <a:chExt cx="3089" cy="634"/>
                        </a:xfrm>
                      </wpg:grpSpPr>
                      <pic:pic xmlns:pic="http://schemas.openxmlformats.org/drawingml/2006/picture">
                        <pic:nvPicPr>
                          <pic:cNvPr id="109" name="Picture 8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6276" y="7305"/>
                            <a:ext cx="3089" cy="634"/>
                          </a:xfrm>
                          <a:prstGeom prst="rect">
                            <a:avLst/>
                          </a:prstGeom>
                          <a:noFill/>
                          <a:extLst>
                            <a:ext uri="{909E8E84-426E-40DD-AFC4-6F175D3DCCD1}">
                              <a14:hiddenFill xmlns:a14="http://schemas.microsoft.com/office/drawing/2010/main">
                                <a:solidFill>
                                  <a:srgbClr val="FFFFFF"/>
                                </a:solidFill>
                              </a14:hiddenFill>
                            </a:ext>
                          </a:extLst>
                        </pic:spPr>
                      </pic:pic>
                      <wps:wsp>
                        <wps:cNvPr id="110" name="Text Box 88"/>
                        <wps:cNvSpPr txBox="1">
                          <a:spLocks noChangeArrowheads="1"/>
                        </wps:cNvSpPr>
                        <wps:spPr bwMode="auto">
                          <a:xfrm>
                            <a:off x="6276" y="7305"/>
                            <a:ext cx="3089" cy="6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3C2DB3" w14:textId="77777777" w:rsidR="00667E3C" w:rsidRDefault="00667E3C">
                              <w:pPr>
                                <w:spacing w:before="71" w:line="220" w:lineRule="auto"/>
                                <w:ind w:left="870" w:right="302" w:hanging="402"/>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2E9B2FD" id="Group 87" o:spid="_x0000_s1031" style="position:absolute;margin-left:313.8pt;margin-top:365.3pt;width:154.45pt;height:31.7pt;z-index:251785216;mso-position-horizontal-relative:page;mso-position-vertical-relative:page" coordorigin="6276,7306" coordsize="3089,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">
                <v:shape id="Picture 89" o:spid="_x0000_s1032" type="#_x0000_t75" style="position:absolute;left:6276;top:7305;width:3089;height: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">
                  <v:imagedata r:id="rId59" o:title=""/>
                </v:shape>
                <v:shape id="Text Box 88" o:spid="_x0000_s1033" type="#_x0000_t202" style="position:absolute;left:6276;top:7305;width:3089;height: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" filled="f" stroked="f">
                  <v:textbox inset="0,0,0,0">
                    <w:txbxContent>
                      <w:p w14:paraId="183C2DB3" w14:textId="77777777" w:rsidR="00667E3C" w:rsidRDefault="00667E3C">
                        <w:pPr>
                          <w:spacing w:before="71" w:line="220" w:lineRule="auto"/>
                          <w:ind w:left="870" w:right="302" w:hanging="402"/>
                          <w:rPr>
                            <w:rFonts w:ascii="Arial Narrow" w:hAnsi="Arial Narrow"/>
                            <w:sz w:val="19"/>
                          </w:rPr>
                        </w:pPr>
                        <w:r>
                          <w:rPr>
                            <w:rFonts w:ascii="Arial Narrow" w:hAnsi="Arial Narrow"/>
                            <w:sz w:val="19"/>
                          </w:rPr>
                          <w:t>Il DdP provvede all’esecuzione del test diagnostico</w:t>
                        </w:r>
                      </w:p>
                    </w:txbxContent>
                  </v:textbox>
                </v:shape>
                <w10:wrap anchorx="page" anchory="page"/>
              </v:group>
            </w:pict>
          </mc:Fallback>
        </mc:AlternateContent>
      </w:r>
    </w:p>
    <w:p w14:paraId="65123508" w14:textId="77777777" w:rsidR="004C1BFC" w:rsidRPr="003F7DC9" w:rsidRDefault="0070282C" w:rsidP="0019267B">
      <w:pPr>
        <w:pStyle w:val="Titolo4"/>
        <w:spacing w:before="106"/>
        <w:ind w:left="687" w:right="643" w:firstLine="0"/>
        <w:jc w:val="center"/>
        <w:rPr>
          <w:rFonts w:ascii="Times New Roman" w:hAnsi="Times New Roman" w:cs="Times New Roman"/>
        </w:rPr>
      </w:pPr>
      <w:r w:rsidRPr="003F7DC9">
        <w:rPr>
          <w:rFonts w:ascii="Times New Roman" w:hAnsi="Times New Roman" w:cs="Times New Roman"/>
          <w:noProof/>
          <w:lang w:bidi="ar-SA"/>
        </w:rPr>
        <mc:AlternateContent>
          <mc:Choice Requires="wpg">
            <w:drawing>
              <wp:anchor distT="0" distB="0" distL="114300" distR="114300" simplePos="0" relativeHeight="251776000" behindDoc="0" locked="0" layoutInCell="1" allowOverlap="1" wp14:anchorId="1BCE274D" wp14:editId="4EC6769C">
                <wp:simplePos x="0" y="0"/>
                <wp:positionH relativeFrom="page">
                  <wp:posOffset>1591310</wp:posOffset>
                </wp:positionH>
                <wp:positionV relativeFrom="paragraph">
                  <wp:posOffset>398145</wp:posOffset>
                </wp:positionV>
                <wp:extent cx="1995805" cy="4393565"/>
                <wp:effectExtent l="0" t="0" r="0" b="0"/>
                <wp:wrapNone/>
                <wp:docPr id="72"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95805" cy="4393565"/>
                          <a:chOff x="2506" y="627"/>
                          <a:chExt cx="3143" cy="6919"/>
                        </a:xfrm>
                      </wpg:grpSpPr>
                      <pic:pic xmlns:pic="http://schemas.openxmlformats.org/drawingml/2006/picture">
                        <pic:nvPicPr>
                          <pic:cNvPr id="74" name="Picture 8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3916" y="5755"/>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76" name="AutoShape 85"/>
                        <wps:cNvSpPr>
                          <a:spLocks/>
                        </wps:cNvSpPr>
                        <wps:spPr bwMode="auto">
                          <a:xfrm>
                            <a:off x="2570" y="6014"/>
                            <a:ext cx="3050" cy="595"/>
                          </a:xfrm>
                          <a:custGeom>
                            <a:avLst/>
                            <a:gdLst>
                              <a:gd name="T0" fmla="+- 0 5620 2571"/>
                              <a:gd name="T1" fmla="*/ T0 w 3050"/>
                              <a:gd name="T2" fmla="+- 0 6564 6014"/>
                              <a:gd name="T3" fmla="*/ 6564 h 595"/>
                              <a:gd name="T4" fmla="+- 0 2571 2571"/>
                              <a:gd name="T5" fmla="*/ T4 w 3050"/>
                              <a:gd name="T6" fmla="+- 0 6564 6014"/>
                              <a:gd name="T7" fmla="*/ 6564 h 595"/>
                              <a:gd name="T8" fmla="+- 0 2573 2571"/>
                              <a:gd name="T9" fmla="*/ T8 w 3050"/>
                              <a:gd name="T10" fmla="+- 0 6575 6014"/>
                              <a:gd name="T11" fmla="*/ 6575 h 595"/>
                              <a:gd name="T12" fmla="+- 0 2580 2571"/>
                              <a:gd name="T13" fmla="*/ T12 w 3050"/>
                              <a:gd name="T14" fmla="+- 0 6585 6014"/>
                              <a:gd name="T15" fmla="*/ 6585 h 595"/>
                              <a:gd name="T16" fmla="+- 0 2592 2571"/>
                              <a:gd name="T17" fmla="*/ T16 w 3050"/>
                              <a:gd name="T18" fmla="+- 0 6593 6014"/>
                              <a:gd name="T19" fmla="*/ 6593 h 595"/>
                              <a:gd name="T20" fmla="+- 0 2603 2571"/>
                              <a:gd name="T21" fmla="*/ T20 w 3050"/>
                              <a:gd name="T22" fmla="+- 0 6599 6014"/>
                              <a:gd name="T23" fmla="*/ 6599 h 595"/>
                              <a:gd name="T24" fmla="+- 0 2617 2571"/>
                              <a:gd name="T25" fmla="*/ T24 w 3050"/>
                              <a:gd name="T26" fmla="+- 0 6605 6014"/>
                              <a:gd name="T27" fmla="*/ 6605 h 595"/>
                              <a:gd name="T28" fmla="+- 0 2632 2571"/>
                              <a:gd name="T29" fmla="*/ T28 w 3050"/>
                              <a:gd name="T30" fmla="+- 0 6608 6014"/>
                              <a:gd name="T31" fmla="*/ 6608 h 595"/>
                              <a:gd name="T32" fmla="+- 0 2648 2571"/>
                              <a:gd name="T33" fmla="*/ T32 w 3050"/>
                              <a:gd name="T34" fmla="+- 0 6609 6014"/>
                              <a:gd name="T35" fmla="*/ 6609 h 595"/>
                              <a:gd name="T36" fmla="+- 0 5542 2571"/>
                              <a:gd name="T37" fmla="*/ T36 w 3050"/>
                              <a:gd name="T38" fmla="+- 0 6609 6014"/>
                              <a:gd name="T39" fmla="*/ 6609 h 595"/>
                              <a:gd name="T40" fmla="+- 0 5558 2571"/>
                              <a:gd name="T41" fmla="*/ T40 w 3050"/>
                              <a:gd name="T42" fmla="+- 0 6608 6014"/>
                              <a:gd name="T43" fmla="*/ 6608 h 595"/>
                              <a:gd name="T44" fmla="+- 0 5574 2571"/>
                              <a:gd name="T45" fmla="*/ T44 w 3050"/>
                              <a:gd name="T46" fmla="+- 0 6605 6014"/>
                              <a:gd name="T47" fmla="*/ 6605 h 595"/>
                              <a:gd name="T48" fmla="+- 0 5587 2571"/>
                              <a:gd name="T49" fmla="*/ T48 w 3050"/>
                              <a:gd name="T50" fmla="+- 0 6599 6014"/>
                              <a:gd name="T51" fmla="*/ 6599 h 595"/>
                              <a:gd name="T52" fmla="+- 0 5599 2571"/>
                              <a:gd name="T53" fmla="*/ T52 w 3050"/>
                              <a:gd name="T54" fmla="+- 0 6593 6014"/>
                              <a:gd name="T55" fmla="*/ 6593 h 595"/>
                              <a:gd name="T56" fmla="+- 0 5610 2571"/>
                              <a:gd name="T57" fmla="*/ T56 w 3050"/>
                              <a:gd name="T58" fmla="+- 0 6585 6014"/>
                              <a:gd name="T59" fmla="*/ 6585 h 595"/>
                              <a:gd name="T60" fmla="+- 0 5617 2571"/>
                              <a:gd name="T61" fmla="*/ T60 w 3050"/>
                              <a:gd name="T62" fmla="+- 0 6575 6014"/>
                              <a:gd name="T63" fmla="*/ 6575 h 595"/>
                              <a:gd name="T64" fmla="+- 0 5620 2571"/>
                              <a:gd name="T65" fmla="*/ T64 w 3050"/>
                              <a:gd name="T66" fmla="+- 0 6564 6014"/>
                              <a:gd name="T67" fmla="*/ 6564 h 595"/>
                              <a:gd name="T68" fmla="+- 0 5620 2571"/>
                              <a:gd name="T69" fmla="*/ T68 w 3050"/>
                              <a:gd name="T70" fmla="+- 0 6061 6014"/>
                              <a:gd name="T71" fmla="*/ 6061 h 595"/>
                              <a:gd name="T72" fmla="+- 0 5620 2571"/>
                              <a:gd name="T73" fmla="*/ T72 w 3050"/>
                              <a:gd name="T74" fmla="+- 0 6562 6014"/>
                              <a:gd name="T75" fmla="*/ 6562 h 595"/>
                              <a:gd name="T76" fmla="+- 0 5620 2571"/>
                              <a:gd name="T77" fmla="*/ T76 w 3050"/>
                              <a:gd name="T78" fmla="+- 0 6560 6014"/>
                              <a:gd name="T79" fmla="*/ 6560 h 595"/>
                              <a:gd name="T80" fmla="+- 0 5620 2571"/>
                              <a:gd name="T81" fmla="*/ T80 w 3050"/>
                              <a:gd name="T82" fmla="+- 0 6063 6014"/>
                              <a:gd name="T83" fmla="*/ 6063 h 595"/>
                              <a:gd name="T84" fmla="+- 0 5620 2571"/>
                              <a:gd name="T85" fmla="*/ T84 w 3050"/>
                              <a:gd name="T86" fmla="+- 0 6061 6014"/>
                              <a:gd name="T87" fmla="*/ 6061 h 595"/>
                              <a:gd name="T88" fmla="+- 0 4039 2571"/>
                              <a:gd name="T89" fmla="*/ T88 w 3050"/>
                              <a:gd name="T90" fmla="+- 0 6014 6014"/>
                              <a:gd name="T91" fmla="*/ 6014 h 595"/>
                              <a:gd name="T92" fmla="+- 0 2648 2571"/>
                              <a:gd name="T93" fmla="*/ T92 w 3050"/>
                              <a:gd name="T94" fmla="+- 0 6014 6014"/>
                              <a:gd name="T95" fmla="*/ 6014 h 595"/>
                              <a:gd name="T96" fmla="+- 0 2632 2571"/>
                              <a:gd name="T97" fmla="*/ T96 w 3050"/>
                              <a:gd name="T98" fmla="+- 0 6015 6014"/>
                              <a:gd name="T99" fmla="*/ 6015 h 595"/>
                              <a:gd name="T100" fmla="+- 0 2617 2571"/>
                              <a:gd name="T101" fmla="*/ T100 w 3050"/>
                              <a:gd name="T102" fmla="+- 0 6019 6014"/>
                              <a:gd name="T103" fmla="*/ 6019 h 595"/>
                              <a:gd name="T104" fmla="+- 0 2603 2571"/>
                              <a:gd name="T105" fmla="*/ T104 w 3050"/>
                              <a:gd name="T106" fmla="+- 0 6024 6014"/>
                              <a:gd name="T107" fmla="*/ 6024 h 595"/>
                              <a:gd name="T108" fmla="+- 0 2592 2571"/>
                              <a:gd name="T109" fmla="*/ T108 w 3050"/>
                              <a:gd name="T110" fmla="+- 0 6030 6014"/>
                              <a:gd name="T111" fmla="*/ 6030 h 595"/>
                              <a:gd name="T112" fmla="+- 0 2580 2571"/>
                              <a:gd name="T113" fmla="*/ T112 w 3050"/>
                              <a:gd name="T114" fmla="+- 0 6039 6014"/>
                              <a:gd name="T115" fmla="*/ 6039 h 595"/>
                              <a:gd name="T116" fmla="+- 0 2573 2571"/>
                              <a:gd name="T117" fmla="*/ T116 w 3050"/>
                              <a:gd name="T118" fmla="+- 0 6049 6014"/>
                              <a:gd name="T119" fmla="*/ 6049 h 595"/>
                              <a:gd name="T120" fmla="+- 0 2571 2571"/>
                              <a:gd name="T121" fmla="*/ T120 w 3050"/>
                              <a:gd name="T122" fmla="+- 0 6059 6014"/>
                              <a:gd name="T123" fmla="*/ 6059 h 595"/>
                              <a:gd name="T124" fmla="+- 0 5620 2571"/>
                              <a:gd name="T125" fmla="*/ T124 w 3050"/>
                              <a:gd name="T126" fmla="+- 0 6059 6014"/>
                              <a:gd name="T127" fmla="*/ 6059 h 595"/>
                              <a:gd name="T128" fmla="+- 0 5618 2571"/>
                              <a:gd name="T129" fmla="*/ T128 w 3050"/>
                              <a:gd name="T130" fmla="+- 0 6049 6014"/>
                              <a:gd name="T131" fmla="*/ 6049 h 595"/>
                              <a:gd name="T132" fmla="+- 0 5610 2571"/>
                              <a:gd name="T133" fmla="*/ T132 w 3050"/>
                              <a:gd name="T134" fmla="+- 0 6039 6014"/>
                              <a:gd name="T135" fmla="*/ 6039 h 595"/>
                              <a:gd name="T136" fmla="+- 0 5599 2571"/>
                              <a:gd name="T137" fmla="*/ T136 w 3050"/>
                              <a:gd name="T138" fmla="+- 0 6030 6014"/>
                              <a:gd name="T139" fmla="*/ 6030 h 595"/>
                              <a:gd name="T140" fmla="+- 0 5587 2571"/>
                              <a:gd name="T141" fmla="*/ T140 w 3050"/>
                              <a:gd name="T142" fmla="+- 0 6024 6014"/>
                              <a:gd name="T143" fmla="*/ 6024 h 595"/>
                              <a:gd name="T144" fmla="+- 0 5574 2571"/>
                              <a:gd name="T145" fmla="*/ T144 w 3050"/>
                              <a:gd name="T146" fmla="+- 0 6019 6014"/>
                              <a:gd name="T147" fmla="*/ 6019 h 595"/>
                              <a:gd name="T148" fmla="+- 0 5573 2571"/>
                              <a:gd name="T149" fmla="*/ T148 w 3050"/>
                              <a:gd name="T150" fmla="+- 0 6019 6014"/>
                              <a:gd name="T151" fmla="*/ 6019 h 595"/>
                              <a:gd name="T152" fmla="+- 0 4042 2571"/>
                              <a:gd name="T153" fmla="*/ T152 w 3050"/>
                              <a:gd name="T154" fmla="+- 0 6019 6014"/>
                              <a:gd name="T155" fmla="*/ 6019 h 595"/>
                              <a:gd name="T156" fmla="+- 0 4039 2571"/>
                              <a:gd name="T157" fmla="*/ T156 w 3050"/>
                              <a:gd name="T158" fmla="+- 0 6014 6014"/>
                              <a:gd name="T159" fmla="*/ 6014 h 595"/>
                              <a:gd name="T160" fmla="+- 0 5542 2571"/>
                              <a:gd name="T161" fmla="*/ T160 w 3050"/>
                              <a:gd name="T162" fmla="+- 0 6014 6014"/>
                              <a:gd name="T163" fmla="*/ 6014 h 595"/>
                              <a:gd name="T164" fmla="+- 0 4045 2571"/>
                              <a:gd name="T165" fmla="*/ T164 w 3050"/>
                              <a:gd name="T166" fmla="+- 0 6014 6014"/>
                              <a:gd name="T167" fmla="*/ 6014 h 595"/>
                              <a:gd name="T168" fmla="+- 0 4042 2571"/>
                              <a:gd name="T169" fmla="*/ T168 w 3050"/>
                              <a:gd name="T170" fmla="+- 0 6019 6014"/>
                              <a:gd name="T171" fmla="*/ 6019 h 595"/>
                              <a:gd name="T172" fmla="+- 0 5573 2571"/>
                              <a:gd name="T173" fmla="*/ T172 w 3050"/>
                              <a:gd name="T174" fmla="+- 0 6019 6014"/>
                              <a:gd name="T175" fmla="*/ 6019 h 595"/>
                              <a:gd name="T176" fmla="+- 0 5558 2571"/>
                              <a:gd name="T177" fmla="*/ T176 w 3050"/>
                              <a:gd name="T178" fmla="+- 0 6015 6014"/>
                              <a:gd name="T179" fmla="*/ 6015 h 595"/>
                              <a:gd name="T180" fmla="+- 0 5542 2571"/>
                              <a:gd name="T181" fmla="*/ T180 w 3050"/>
                              <a:gd name="T182" fmla="+- 0 6014 6014"/>
                              <a:gd name="T183" fmla="*/ 6014 h 5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3050" h="595">
                                <a:moveTo>
                                  <a:pt x="3049" y="550"/>
                                </a:moveTo>
                                <a:lnTo>
                                  <a:pt x="0" y="550"/>
                                </a:lnTo>
                                <a:lnTo>
                                  <a:pt x="2" y="561"/>
                                </a:lnTo>
                                <a:lnTo>
                                  <a:pt x="9" y="571"/>
                                </a:lnTo>
                                <a:lnTo>
                                  <a:pt x="21" y="579"/>
                                </a:lnTo>
                                <a:lnTo>
                                  <a:pt x="32" y="585"/>
                                </a:lnTo>
                                <a:lnTo>
                                  <a:pt x="46" y="591"/>
                                </a:lnTo>
                                <a:lnTo>
                                  <a:pt x="61" y="594"/>
                                </a:lnTo>
                                <a:lnTo>
                                  <a:pt x="77" y="595"/>
                                </a:lnTo>
                                <a:lnTo>
                                  <a:pt x="2971" y="595"/>
                                </a:lnTo>
                                <a:lnTo>
                                  <a:pt x="2987" y="594"/>
                                </a:lnTo>
                                <a:lnTo>
                                  <a:pt x="3003" y="591"/>
                                </a:lnTo>
                                <a:lnTo>
                                  <a:pt x="3016" y="585"/>
                                </a:lnTo>
                                <a:lnTo>
                                  <a:pt x="3028" y="579"/>
                                </a:lnTo>
                                <a:lnTo>
                                  <a:pt x="3039" y="571"/>
                                </a:lnTo>
                                <a:lnTo>
                                  <a:pt x="3046" y="561"/>
                                </a:lnTo>
                                <a:lnTo>
                                  <a:pt x="3049" y="550"/>
                                </a:lnTo>
                                <a:close/>
                                <a:moveTo>
                                  <a:pt x="3049" y="47"/>
                                </a:moveTo>
                                <a:lnTo>
                                  <a:pt x="3049" y="548"/>
                                </a:lnTo>
                                <a:lnTo>
                                  <a:pt x="3049" y="546"/>
                                </a:lnTo>
                                <a:lnTo>
                                  <a:pt x="3049" y="49"/>
                                </a:lnTo>
                                <a:lnTo>
                                  <a:pt x="3049" y="47"/>
                                </a:lnTo>
                                <a:close/>
                                <a:moveTo>
                                  <a:pt x="1468" y="0"/>
                                </a:moveTo>
                                <a:lnTo>
                                  <a:pt x="77" y="0"/>
                                </a:lnTo>
                                <a:lnTo>
                                  <a:pt x="61" y="1"/>
                                </a:lnTo>
                                <a:lnTo>
                                  <a:pt x="46" y="5"/>
                                </a:lnTo>
                                <a:lnTo>
                                  <a:pt x="32" y="10"/>
                                </a:lnTo>
                                <a:lnTo>
                                  <a:pt x="21" y="16"/>
                                </a:lnTo>
                                <a:lnTo>
                                  <a:pt x="9" y="25"/>
                                </a:lnTo>
                                <a:lnTo>
                                  <a:pt x="2" y="35"/>
                                </a:lnTo>
                                <a:lnTo>
                                  <a:pt x="0" y="45"/>
                                </a:lnTo>
                                <a:lnTo>
                                  <a:pt x="3049" y="45"/>
                                </a:lnTo>
                                <a:lnTo>
                                  <a:pt x="3047" y="35"/>
                                </a:lnTo>
                                <a:lnTo>
                                  <a:pt x="3039" y="25"/>
                                </a:lnTo>
                                <a:lnTo>
                                  <a:pt x="3028" y="16"/>
                                </a:lnTo>
                                <a:lnTo>
                                  <a:pt x="3016" y="10"/>
                                </a:lnTo>
                                <a:lnTo>
                                  <a:pt x="3003" y="5"/>
                                </a:lnTo>
                                <a:lnTo>
                                  <a:pt x="3002" y="5"/>
                                </a:lnTo>
                                <a:lnTo>
                                  <a:pt x="1471" y="5"/>
                                </a:lnTo>
                                <a:lnTo>
                                  <a:pt x="1468" y="0"/>
                                </a:lnTo>
                                <a:close/>
                                <a:moveTo>
                                  <a:pt x="2971" y="0"/>
                                </a:moveTo>
                                <a:lnTo>
                                  <a:pt x="1474" y="0"/>
                                </a:lnTo>
                                <a:lnTo>
                                  <a:pt x="1471" y="5"/>
                                </a:lnTo>
                                <a:lnTo>
                                  <a:pt x="3002" y="5"/>
                                </a:lnTo>
                                <a:lnTo>
                                  <a:pt x="2987" y="1"/>
                                </a:lnTo>
                                <a:lnTo>
                                  <a:pt x="2971" y="0"/>
                                </a:lnTo>
                                <a:close/>
                              </a:path>
                            </a:pathLst>
                          </a:custGeom>
                          <a:solidFill>
                            <a:srgbClr val="D7D7D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84"/>
                        <wps:cNvSpPr>
                          <a:spLocks/>
                        </wps:cNvSpPr>
                        <wps:spPr bwMode="auto">
                          <a:xfrm>
                            <a:off x="4039" y="6014"/>
                            <a:ext cx="6" cy="5"/>
                          </a:xfrm>
                          <a:custGeom>
                            <a:avLst/>
                            <a:gdLst>
                              <a:gd name="T0" fmla="+- 0 4045 4039"/>
                              <a:gd name="T1" fmla="*/ T0 w 6"/>
                              <a:gd name="T2" fmla="+- 0 6014 6014"/>
                              <a:gd name="T3" fmla="*/ 6014 h 5"/>
                              <a:gd name="T4" fmla="+- 0 4039 4039"/>
                              <a:gd name="T5" fmla="*/ T4 w 6"/>
                              <a:gd name="T6" fmla="+- 0 6014 6014"/>
                              <a:gd name="T7" fmla="*/ 6014 h 5"/>
                              <a:gd name="T8" fmla="+- 0 4042 4039"/>
                              <a:gd name="T9" fmla="*/ T8 w 6"/>
                              <a:gd name="T10" fmla="+- 0 6019 6014"/>
                              <a:gd name="T11" fmla="*/ 6019 h 5"/>
                              <a:gd name="T12" fmla="+- 0 4045 4039"/>
                              <a:gd name="T13" fmla="*/ T12 w 6"/>
                              <a:gd name="T14" fmla="+- 0 6014 6014"/>
                              <a:gd name="T15" fmla="*/ 6014 h 5"/>
                            </a:gdLst>
                            <a:ahLst/>
                            <a:cxnLst>
                              <a:cxn ang="0">
                                <a:pos x="T1" y="T3"/>
                              </a:cxn>
                              <a:cxn ang="0">
                                <a:pos x="T5" y="T7"/>
                              </a:cxn>
                              <a:cxn ang="0">
                                <a:pos x="T9" y="T11"/>
                              </a:cxn>
                              <a:cxn ang="0">
                                <a:pos x="T13" y="T15"/>
                              </a:cxn>
                            </a:cxnLst>
                            <a:rect l="0" t="0" r="r" b="b"/>
                            <a:pathLst>
                              <a:path w="6" h="5">
                                <a:moveTo>
                                  <a:pt x="6" y="0"/>
                                </a:moveTo>
                                <a:lnTo>
                                  <a:pt x="0" y="0"/>
                                </a:lnTo>
                                <a:lnTo>
                                  <a:pt x="3" y="5"/>
                                </a:lnTo>
                                <a:lnTo>
                                  <a:pt x="6" y="0"/>
                                </a:lnTo>
                                <a:close/>
                              </a:path>
                            </a:pathLst>
                          </a:custGeom>
                          <a:solidFill>
                            <a:srgbClr val="BDBD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AutoShape 83"/>
                        <wps:cNvSpPr>
                          <a:spLocks/>
                        </wps:cNvSpPr>
                        <wps:spPr bwMode="auto">
                          <a:xfrm>
                            <a:off x="2550" y="5995"/>
                            <a:ext cx="3089" cy="634"/>
                          </a:xfrm>
                          <a:custGeom>
                            <a:avLst/>
                            <a:gdLst>
                              <a:gd name="T0" fmla="+- 0 2648 2551"/>
                              <a:gd name="T1" fmla="*/ T0 w 3089"/>
                              <a:gd name="T2" fmla="+- 0 5995 5995"/>
                              <a:gd name="T3" fmla="*/ 5995 h 634"/>
                              <a:gd name="T4" fmla="+- 0 2611 2551"/>
                              <a:gd name="T5" fmla="*/ T4 w 3089"/>
                              <a:gd name="T6" fmla="+- 0 6000 5995"/>
                              <a:gd name="T7" fmla="*/ 6000 h 634"/>
                              <a:gd name="T8" fmla="+- 0 2580 2551"/>
                              <a:gd name="T9" fmla="*/ T8 w 3089"/>
                              <a:gd name="T10" fmla="+- 0 6015 5995"/>
                              <a:gd name="T11" fmla="*/ 6015 h 634"/>
                              <a:gd name="T12" fmla="+- 0 2559 2551"/>
                              <a:gd name="T13" fmla="*/ T12 w 3089"/>
                              <a:gd name="T14" fmla="+- 0 6037 5995"/>
                              <a:gd name="T15" fmla="*/ 6037 h 634"/>
                              <a:gd name="T16" fmla="+- 0 2551 2551"/>
                              <a:gd name="T17" fmla="*/ T16 w 3089"/>
                              <a:gd name="T18" fmla="+- 0 6066 5995"/>
                              <a:gd name="T19" fmla="*/ 6066 h 634"/>
                              <a:gd name="T20" fmla="+- 0 2553 2551"/>
                              <a:gd name="T21" fmla="*/ T20 w 3089"/>
                              <a:gd name="T22" fmla="+- 0 6572 5995"/>
                              <a:gd name="T23" fmla="*/ 6572 h 634"/>
                              <a:gd name="T24" fmla="+- 0 2568 2551"/>
                              <a:gd name="T25" fmla="*/ T24 w 3089"/>
                              <a:gd name="T26" fmla="+- 0 6598 5995"/>
                              <a:gd name="T27" fmla="*/ 6598 h 634"/>
                              <a:gd name="T28" fmla="+- 0 2595 2551"/>
                              <a:gd name="T29" fmla="*/ T28 w 3089"/>
                              <a:gd name="T30" fmla="+- 0 6617 5995"/>
                              <a:gd name="T31" fmla="*/ 6617 h 634"/>
                              <a:gd name="T32" fmla="+- 0 2629 2551"/>
                              <a:gd name="T33" fmla="*/ T32 w 3089"/>
                              <a:gd name="T34" fmla="+- 0 6627 5995"/>
                              <a:gd name="T35" fmla="*/ 6627 h 634"/>
                              <a:gd name="T36" fmla="+- 0 5542 2551"/>
                              <a:gd name="T37" fmla="*/ T36 w 3089"/>
                              <a:gd name="T38" fmla="+- 0 6628 5995"/>
                              <a:gd name="T39" fmla="*/ 6628 h 634"/>
                              <a:gd name="T40" fmla="+- 0 5579 2551"/>
                              <a:gd name="T41" fmla="*/ T40 w 3089"/>
                              <a:gd name="T42" fmla="+- 0 6623 5995"/>
                              <a:gd name="T43" fmla="*/ 6623 h 634"/>
                              <a:gd name="T44" fmla="+- 0 2648 2551"/>
                              <a:gd name="T45" fmla="*/ T44 w 3089"/>
                              <a:gd name="T46" fmla="+- 0 6619 5995"/>
                              <a:gd name="T47" fmla="*/ 6619 h 634"/>
                              <a:gd name="T48" fmla="+- 0 2586 2551"/>
                              <a:gd name="T49" fmla="*/ T48 w 3089"/>
                              <a:gd name="T50" fmla="+- 0 6601 5995"/>
                              <a:gd name="T51" fmla="*/ 6601 h 634"/>
                              <a:gd name="T52" fmla="+- 0 2560 2551"/>
                              <a:gd name="T53" fmla="*/ T52 w 3089"/>
                              <a:gd name="T54" fmla="+- 0 6557 5995"/>
                              <a:gd name="T55" fmla="*/ 6557 h 634"/>
                              <a:gd name="T56" fmla="+- 0 2567 2551"/>
                              <a:gd name="T57" fmla="*/ T56 w 3089"/>
                              <a:gd name="T58" fmla="+- 0 6042 5995"/>
                              <a:gd name="T59" fmla="*/ 6042 h 634"/>
                              <a:gd name="T60" fmla="+- 0 2614 2551"/>
                              <a:gd name="T61" fmla="*/ T60 w 3089"/>
                              <a:gd name="T62" fmla="+- 0 6009 5995"/>
                              <a:gd name="T63" fmla="*/ 6009 h 634"/>
                              <a:gd name="T64" fmla="+- 0 4033 2551"/>
                              <a:gd name="T65" fmla="*/ T64 w 3089"/>
                              <a:gd name="T66" fmla="+- 0 6005 5995"/>
                              <a:gd name="T67" fmla="*/ 6005 h 634"/>
                              <a:gd name="T68" fmla="+- 0 5542 2551"/>
                              <a:gd name="T69" fmla="*/ T68 w 3089"/>
                              <a:gd name="T70" fmla="+- 0 5995 5995"/>
                              <a:gd name="T71" fmla="*/ 5995 h 634"/>
                              <a:gd name="T72" fmla="+- 0 4051 2551"/>
                              <a:gd name="T73" fmla="*/ T72 w 3089"/>
                              <a:gd name="T74" fmla="+- 0 6005 5995"/>
                              <a:gd name="T75" fmla="*/ 6005 h 634"/>
                              <a:gd name="T76" fmla="+- 0 5576 2551"/>
                              <a:gd name="T77" fmla="*/ T76 w 3089"/>
                              <a:gd name="T78" fmla="+- 0 6009 5995"/>
                              <a:gd name="T79" fmla="*/ 6009 h 634"/>
                              <a:gd name="T80" fmla="+- 0 5623 2551"/>
                              <a:gd name="T81" fmla="*/ T80 w 3089"/>
                              <a:gd name="T82" fmla="+- 0 6042 5995"/>
                              <a:gd name="T83" fmla="*/ 6042 h 634"/>
                              <a:gd name="T84" fmla="+- 0 5630 2551"/>
                              <a:gd name="T85" fmla="*/ T84 w 3089"/>
                              <a:gd name="T86" fmla="+- 0 6557 5995"/>
                              <a:gd name="T87" fmla="*/ 6557 h 634"/>
                              <a:gd name="T88" fmla="+- 0 5604 2551"/>
                              <a:gd name="T89" fmla="*/ T88 w 3089"/>
                              <a:gd name="T90" fmla="+- 0 6601 5995"/>
                              <a:gd name="T91" fmla="*/ 6601 h 634"/>
                              <a:gd name="T92" fmla="+- 0 5542 2551"/>
                              <a:gd name="T93" fmla="*/ T92 w 3089"/>
                              <a:gd name="T94" fmla="+- 0 6619 5995"/>
                              <a:gd name="T95" fmla="*/ 6619 h 634"/>
                              <a:gd name="T96" fmla="+- 0 5595 2551"/>
                              <a:gd name="T97" fmla="*/ T96 w 3089"/>
                              <a:gd name="T98" fmla="+- 0 6617 5995"/>
                              <a:gd name="T99" fmla="*/ 6617 h 634"/>
                              <a:gd name="T100" fmla="+- 0 5622 2551"/>
                              <a:gd name="T101" fmla="*/ T100 w 3089"/>
                              <a:gd name="T102" fmla="+- 0 6598 5995"/>
                              <a:gd name="T103" fmla="*/ 6598 h 634"/>
                              <a:gd name="T104" fmla="+- 0 5637 2551"/>
                              <a:gd name="T105" fmla="*/ T104 w 3089"/>
                              <a:gd name="T106" fmla="+- 0 6572 5995"/>
                              <a:gd name="T107" fmla="*/ 6572 h 634"/>
                              <a:gd name="T108" fmla="+- 0 5640 2551"/>
                              <a:gd name="T109" fmla="*/ T108 w 3089"/>
                              <a:gd name="T110" fmla="+- 0 6066 5995"/>
                              <a:gd name="T111" fmla="*/ 6066 h 634"/>
                              <a:gd name="T112" fmla="+- 0 5631 2551"/>
                              <a:gd name="T113" fmla="*/ T112 w 3089"/>
                              <a:gd name="T114" fmla="+- 0 6037 5995"/>
                              <a:gd name="T115" fmla="*/ 6037 h 634"/>
                              <a:gd name="T116" fmla="+- 0 5610 2551"/>
                              <a:gd name="T117" fmla="*/ T116 w 3089"/>
                              <a:gd name="T118" fmla="+- 0 6015 5995"/>
                              <a:gd name="T119" fmla="*/ 6015 h 634"/>
                              <a:gd name="T120" fmla="+- 0 5579 2551"/>
                              <a:gd name="T121" fmla="*/ T120 w 3089"/>
                              <a:gd name="T122" fmla="+- 0 6000 5995"/>
                              <a:gd name="T123" fmla="*/ 6000 h 634"/>
                              <a:gd name="T124" fmla="+- 0 5542 2551"/>
                              <a:gd name="T125" fmla="*/ T124 w 3089"/>
                              <a:gd name="T126" fmla="+- 0 5995 5995"/>
                              <a:gd name="T127" fmla="*/ 5995 h 6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3089" h="634">
                                <a:moveTo>
                                  <a:pt x="1476" y="0"/>
                                </a:moveTo>
                                <a:lnTo>
                                  <a:pt x="97" y="0"/>
                                </a:lnTo>
                                <a:lnTo>
                                  <a:pt x="78" y="1"/>
                                </a:lnTo>
                                <a:lnTo>
                                  <a:pt x="60" y="5"/>
                                </a:lnTo>
                                <a:lnTo>
                                  <a:pt x="44" y="11"/>
                                </a:lnTo>
                                <a:lnTo>
                                  <a:pt x="29" y="20"/>
                                </a:lnTo>
                                <a:lnTo>
                                  <a:pt x="17" y="30"/>
                                </a:lnTo>
                                <a:lnTo>
                                  <a:pt x="8" y="42"/>
                                </a:lnTo>
                                <a:lnTo>
                                  <a:pt x="2" y="56"/>
                                </a:lnTo>
                                <a:lnTo>
                                  <a:pt x="0" y="71"/>
                                </a:lnTo>
                                <a:lnTo>
                                  <a:pt x="0" y="562"/>
                                </a:lnTo>
                                <a:lnTo>
                                  <a:pt x="2" y="577"/>
                                </a:lnTo>
                                <a:lnTo>
                                  <a:pt x="8" y="591"/>
                                </a:lnTo>
                                <a:lnTo>
                                  <a:pt x="17" y="603"/>
                                </a:lnTo>
                                <a:lnTo>
                                  <a:pt x="29" y="614"/>
                                </a:lnTo>
                                <a:lnTo>
                                  <a:pt x="44" y="622"/>
                                </a:lnTo>
                                <a:lnTo>
                                  <a:pt x="60" y="628"/>
                                </a:lnTo>
                                <a:lnTo>
                                  <a:pt x="78" y="632"/>
                                </a:lnTo>
                                <a:lnTo>
                                  <a:pt x="97" y="633"/>
                                </a:lnTo>
                                <a:lnTo>
                                  <a:pt x="2991" y="633"/>
                                </a:lnTo>
                                <a:lnTo>
                                  <a:pt x="3010" y="632"/>
                                </a:lnTo>
                                <a:lnTo>
                                  <a:pt x="3028" y="628"/>
                                </a:lnTo>
                                <a:lnTo>
                                  <a:pt x="3040" y="624"/>
                                </a:lnTo>
                                <a:lnTo>
                                  <a:pt x="97" y="624"/>
                                </a:lnTo>
                                <a:lnTo>
                                  <a:pt x="63" y="619"/>
                                </a:lnTo>
                                <a:lnTo>
                                  <a:pt x="35" y="606"/>
                                </a:lnTo>
                                <a:lnTo>
                                  <a:pt x="16" y="586"/>
                                </a:lnTo>
                                <a:lnTo>
                                  <a:pt x="9" y="562"/>
                                </a:lnTo>
                                <a:lnTo>
                                  <a:pt x="9" y="71"/>
                                </a:lnTo>
                                <a:lnTo>
                                  <a:pt x="16" y="47"/>
                                </a:lnTo>
                                <a:lnTo>
                                  <a:pt x="35" y="28"/>
                                </a:lnTo>
                                <a:lnTo>
                                  <a:pt x="63" y="14"/>
                                </a:lnTo>
                                <a:lnTo>
                                  <a:pt x="97" y="10"/>
                                </a:lnTo>
                                <a:lnTo>
                                  <a:pt x="1482" y="10"/>
                                </a:lnTo>
                                <a:lnTo>
                                  <a:pt x="1476" y="0"/>
                                </a:lnTo>
                                <a:close/>
                                <a:moveTo>
                                  <a:pt x="2991" y="0"/>
                                </a:moveTo>
                                <a:lnTo>
                                  <a:pt x="1506" y="0"/>
                                </a:lnTo>
                                <a:lnTo>
                                  <a:pt x="1500" y="10"/>
                                </a:lnTo>
                                <a:lnTo>
                                  <a:pt x="2991" y="10"/>
                                </a:lnTo>
                                <a:lnTo>
                                  <a:pt x="3025" y="14"/>
                                </a:lnTo>
                                <a:lnTo>
                                  <a:pt x="3053" y="28"/>
                                </a:lnTo>
                                <a:lnTo>
                                  <a:pt x="3072" y="47"/>
                                </a:lnTo>
                                <a:lnTo>
                                  <a:pt x="3079" y="71"/>
                                </a:lnTo>
                                <a:lnTo>
                                  <a:pt x="3079" y="562"/>
                                </a:lnTo>
                                <a:lnTo>
                                  <a:pt x="3072" y="586"/>
                                </a:lnTo>
                                <a:lnTo>
                                  <a:pt x="3053" y="606"/>
                                </a:lnTo>
                                <a:lnTo>
                                  <a:pt x="3025" y="619"/>
                                </a:lnTo>
                                <a:lnTo>
                                  <a:pt x="2991" y="624"/>
                                </a:lnTo>
                                <a:lnTo>
                                  <a:pt x="3040" y="624"/>
                                </a:lnTo>
                                <a:lnTo>
                                  <a:pt x="3044" y="622"/>
                                </a:lnTo>
                                <a:lnTo>
                                  <a:pt x="3059" y="614"/>
                                </a:lnTo>
                                <a:lnTo>
                                  <a:pt x="3071" y="603"/>
                                </a:lnTo>
                                <a:lnTo>
                                  <a:pt x="3080" y="591"/>
                                </a:lnTo>
                                <a:lnTo>
                                  <a:pt x="3086" y="577"/>
                                </a:lnTo>
                                <a:lnTo>
                                  <a:pt x="3089" y="562"/>
                                </a:lnTo>
                                <a:lnTo>
                                  <a:pt x="3089" y="71"/>
                                </a:lnTo>
                                <a:lnTo>
                                  <a:pt x="3086" y="56"/>
                                </a:lnTo>
                                <a:lnTo>
                                  <a:pt x="3080" y="42"/>
                                </a:lnTo>
                                <a:lnTo>
                                  <a:pt x="3071" y="30"/>
                                </a:lnTo>
                                <a:lnTo>
                                  <a:pt x="3059" y="20"/>
                                </a:lnTo>
                                <a:lnTo>
                                  <a:pt x="3044" y="11"/>
                                </a:lnTo>
                                <a:lnTo>
                                  <a:pt x="3028" y="5"/>
                                </a:lnTo>
                                <a:lnTo>
                                  <a:pt x="3010" y="1"/>
                                </a:lnTo>
                                <a:lnTo>
                                  <a:pt x="2991" y="0"/>
                                </a:lnTo>
                                <a:close/>
                              </a:path>
                            </a:pathLst>
                          </a:custGeom>
                          <a:solidFill>
                            <a:srgbClr val="C7C7C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82"/>
                        <wps:cNvSpPr>
                          <a:spLocks/>
                        </wps:cNvSpPr>
                        <wps:spPr bwMode="auto">
                          <a:xfrm>
                            <a:off x="4027" y="5995"/>
                            <a:ext cx="30" cy="10"/>
                          </a:xfrm>
                          <a:custGeom>
                            <a:avLst/>
                            <a:gdLst>
                              <a:gd name="T0" fmla="+- 0 4057 4027"/>
                              <a:gd name="T1" fmla="*/ T0 w 30"/>
                              <a:gd name="T2" fmla="+- 0 5995 5995"/>
                              <a:gd name="T3" fmla="*/ 5995 h 10"/>
                              <a:gd name="T4" fmla="+- 0 4027 4027"/>
                              <a:gd name="T5" fmla="*/ T4 w 30"/>
                              <a:gd name="T6" fmla="+- 0 5995 5995"/>
                              <a:gd name="T7" fmla="*/ 5995 h 10"/>
                              <a:gd name="T8" fmla="+- 0 4033 4027"/>
                              <a:gd name="T9" fmla="*/ T8 w 30"/>
                              <a:gd name="T10" fmla="+- 0 6005 5995"/>
                              <a:gd name="T11" fmla="*/ 6005 h 10"/>
                              <a:gd name="T12" fmla="+- 0 4051 4027"/>
                              <a:gd name="T13" fmla="*/ T12 w 30"/>
                              <a:gd name="T14" fmla="+- 0 6005 5995"/>
                              <a:gd name="T15" fmla="*/ 6005 h 10"/>
                              <a:gd name="T16" fmla="+- 0 4057 4027"/>
                              <a:gd name="T17" fmla="*/ T16 w 30"/>
                              <a:gd name="T18" fmla="+- 0 5995 5995"/>
                              <a:gd name="T19" fmla="*/ 5995 h 10"/>
                            </a:gdLst>
                            <a:ahLst/>
                            <a:cxnLst>
                              <a:cxn ang="0">
                                <a:pos x="T1" y="T3"/>
                              </a:cxn>
                              <a:cxn ang="0">
                                <a:pos x="T5" y="T7"/>
                              </a:cxn>
                              <a:cxn ang="0">
                                <a:pos x="T9" y="T11"/>
                              </a:cxn>
                              <a:cxn ang="0">
                                <a:pos x="T13" y="T15"/>
                              </a:cxn>
                              <a:cxn ang="0">
                                <a:pos x="T17" y="T19"/>
                              </a:cxn>
                            </a:cxnLst>
                            <a:rect l="0" t="0" r="r" b="b"/>
                            <a:pathLst>
                              <a:path w="30" h="10">
                                <a:moveTo>
                                  <a:pt x="30" y="0"/>
                                </a:moveTo>
                                <a:lnTo>
                                  <a:pt x="0" y="0"/>
                                </a:lnTo>
                                <a:lnTo>
                                  <a:pt x="6" y="10"/>
                                </a:lnTo>
                                <a:lnTo>
                                  <a:pt x="24" y="10"/>
                                </a:lnTo>
                                <a:lnTo>
                                  <a:pt x="30" y="0"/>
                                </a:lnTo>
                                <a:close/>
                              </a:path>
                            </a:pathLst>
                          </a:custGeom>
                          <a:solidFill>
                            <a:srgbClr val="B0B0B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AutoShape 81"/>
                        <wps:cNvSpPr>
                          <a:spLocks/>
                        </wps:cNvSpPr>
                        <wps:spPr bwMode="auto">
                          <a:xfrm>
                            <a:off x="2560" y="6004"/>
                            <a:ext cx="3070" cy="615"/>
                          </a:xfrm>
                          <a:custGeom>
                            <a:avLst/>
                            <a:gdLst>
                              <a:gd name="T0" fmla="+- 0 2648 2560"/>
                              <a:gd name="T1" fmla="*/ T0 w 3070"/>
                              <a:gd name="T2" fmla="+- 0 6004 6004"/>
                              <a:gd name="T3" fmla="*/ 6004 h 615"/>
                              <a:gd name="T4" fmla="+- 0 2586 2560"/>
                              <a:gd name="T5" fmla="*/ T4 w 3070"/>
                              <a:gd name="T6" fmla="+- 0 6023 6004"/>
                              <a:gd name="T7" fmla="*/ 6023 h 615"/>
                              <a:gd name="T8" fmla="+- 0 2560 2560"/>
                              <a:gd name="T9" fmla="*/ T8 w 3070"/>
                              <a:gd name="T10" fmla="+- 0 6066 6004"/>
                              <a:gd name="T11" fmla="*/ 6066 h 615"/>
                              <a:gd name="T12" fmla="+- 0 2567 2560"/>
                              <a:gd name="T13" fmla="*/ T12 w 3070"/>
                              <a:gd name="T14" fmla="+- 0 6581 6004"/>
                              <a:gd name="T15" fmla="*/ 6581 h 615"/>
                              <a:gd name="T16" fmla="+- 0 2614 2560"/>
                              <a:gd name="T17" fmla="*/ T16 w 3070"/>
                              <a:gd name="T18" fmla="+- 0 6614 6004"/>
                              <a:gd name="T19" fmla="*/ 6614 h 615"/>
                              <a:gd name="T20" fmla="+- 0 5542 2560"/>
                              <a:gd name="T21" fmla="*/ T20 w 3070"/>
                              <a:gd name="T22" fmla="+- 0 6619 6004"/>
                              <a:gd name="T23" fmla="*/ 6619 h 615"/>
                              <a:gd name="T24" fmla="+- 0 5586 2560"/>
                              <a:gd name="T25" fmla="*/ T24 w 3070"/>
                              <a:gd name="T26" fmla="+- 0 6609 6004"/>
                              <a:gd name="T27" fmla="*/ 6609 h 615"/>
                              <a:gd name="T28" fmla="+- 0 2632 2560"/>
                              <a:gd name="T29" fmla="*/ T28 w 3070"/>
                              <a:gd name="T30" fmla="+- 0 6608 6004"/>
                              <a:gd name="T31" fmla="*/ 6608 h 615"/>
                              <a:gd name="T32" fmla="+- 0 2603 2560"/>
                              <a:gd name="T33" fmla="*/ T32 w 3070"/>
                              <a:gd name="T34" fmla="+- 0 6599 6004"/>
                              <a:gd name="T35" fmla="*/ 6599 h 615"/>
                              <a:gd name="T36" fmla="+- 0 2580 2560"/>
                              <a:gd name="T37" fmla="*/ T36 w 3070"/>
                              <a:gd name="T38" fmla="+- 0 6585 6004"/>
                              <a:gd name="T39" fmla="*/ 6585 h 615"/>
                              <a:gd name="T40" fmla="+- 0 2571 2560"/>
                              <a:gd name="T41" fmla="*/ T40 w 3070"/>
                              <a:gd name="T42" fmla="+- 0 6564 6004"/>
                              <a:gd name="T43" fmla="*/ 6564 h 615"/>
                              <a:gd name="T44" fmla="+- 0 2570 2560"/>
                              <a:gd name="T45" fmla="*/ T44 w 3070"/>
                              <a:gd name="T46" fmla="+- 0 6059 6004"/>
                              <a:gd name="T47" fmla="*/ 6059 h 615"/>
                              <a:gd name="T48" fmla="+- 0 2573 2560"/>
                              <a:gd name="T49" fmla="*/ T48 w 3070"/>
                              <a:gd name="T50" fmla="+- 0 6049 6004"/>
                              <a:gd name="T51" fmla="*/ 6049 h 615"/>
                              <a:gd name="T52" fmla="+- 0 2592 2560"/>
                              <a:gd name="T53" fmla="*/ T52 w 3070"/>
                              <a:gd name="T54" fmla="+- 0 6030 6004"/>
                              <a:gd name="T55" fmla="*/ 6030 h 615"/>
                              <a:gd name="T56" fmla="+- 0 2617 2560"/>
                              <a:gd name="T57" fmla="*/ T56 w 3070"/>
                              <a:gd name="T58" fmla="+- 0 6019 6004"/>
                              <a:gd name="T59" fmla="*/ 6019 h 615"/>
                              <a:gd name="T60" fmla="+- 0 2648 2560"/>
                              <a:gd name="T61" fmla="*/ T60 w 3070"/>
                              <a:gd name="T62" fmla="+- 0 6014 6004"/>
                              <a:gd name="T63" fmla="*/ 6014 h 615"/>
                              <a:gd name="T64" fmla="+- 0 4033 2560"/>
                              <a:gd name="T65" fmla="*/ T64 w 3070"/>
                              <a:gd name="T66" fmla="+- 0 6004 6004"/>
                              <a:gd name="T67" fmla="*/ 6004 h 615"/>
                              <a:gd name="T68" fmla="+- 0 4051 2560"/>
                              <a:gd name="T69" fmla="*/ T68 w 3070"/>
                              <a:gd name="T70" fmla="+- 0 6004 6004"/>
                              <a:gd name="T71" fmla="*/ 6004 h 615"/>
                              <a:gd name="T72" fmla="+- 0 5542 2560"/>
                              <a:gd name="T73" fmla="*/ T72 w 3070"/>
                              <a:gd name="T74" fmla="+- 0 6014 6004"/>
                              <a:gd name="T75" fmla="*/ 6014 h 615"/>
                              <a:gd name="T76" fmla="+- 0 5574 2560"/>
                              <a:gd name="T77" fmla="*/ T76 w 3070"/>
                              <a:gd name="T78" fmla="+- 0 6019 6004"/>
                              <a:gd name="T79" fmla="*/ 6019 h 615"/>
                              <a:gd name="T80" fmla="+- 0 5599 2560"/>
                              <a:gd name="T81" fmla="*/ T80 w 3070"/>
                              <a:gd name="T82" fmla="+- 0 6030 6004"/>
                              <a:gd name="T83" fmla="*/ 6030 h 615"/>
                              <a:gd name="T84" fmla="+- 0 5618 2560"/>
                              <a:gd name="T85" fmla="*/ T84 w 3070"/>
                              <a:gd name="T86" fmla="+- 0 6049 6004"/>
                              <a:gd name="T87" fmla="*/ 6049 h 615"/>
                              <a:gd name="T88" fmla="+- 0 5620 2560"/>
                              <a:gd name="T89" fmla="*/ T88 w 3070"/>
                              <a:gd name="T90" fmla="+- 0 6059 6004"/>
                              <a:gd name="T91" fmla="*/ 6059 h 615"/>
                              <a:gd name="T92" fmla="+- 0 5620 2560"/>
                              <a:gd name="T93" fmla="*/ T92 w 3070"/>
                              <a:gd name="T94" fmla="+- 0 6063 6004"/>
                              <a:gd name="T95" fmla="*/ 6063 h 615"/>
                              <a:gd name="T96" fmla="+- 0 5620 2560"/>
                              <a:gd name="T97" fmla="*/ T96 w 3070"/>
                              <a:gd name="T98" fmla="+- 0 6562 6004"/>
                              <a:gd name="T99" fmla="*/ 6562 h 615"/>
                              <a:gd name="T100" fmla="+- 0 5620 2560"/>
                              <a:gd name="T101" fmla="*/ T100 w 3070"/>
                              <a:gd name="T102" fmla="+- 0 6564 6004"/>
                              <a:gd name="T103" fmla="*/ 6564 h 615"/>
                              <a:gd name="T104" fmla="+- 0 5610 2560"/>
                              <a:gd name="T105" fmla="*/ T104 w 3070"/>
                              <a:gd name="T106" fmla="+- 0 6585 6004"/>
                              <a:gd name="T107" fmla="*/ 6585 h 615"/>
                              <a:gd name="T108" fmla="+- 0 5587 2560"/>
                              <a:gd name="T109" fmla="*/ T108 w 3070"/>
                              <a:gd name="T110" fmla="+- 0 6599 6004"/>
                              <a:gd name="T111" fmla="*/ 6599 h 615"/>
                              <a:gd name="T112" fmla="+- 0 5558 2560"/>
                              <a:gd name="T113" fmla="*/ T112 w 3070"/>
                              <a:gd name="T114" fmla="+- 0 6608 6004"/>
                              <a:gd name="T115" fmla="*/ 6608 h 615"/>
                              <a:gd name="T116" fmla="+- 0 5586 2560"/>
                              <a:gd name="T117" fmla="*/ T116 w 3070"/>
                              <a:gd name="T118" fmla="+- 0 6609 6004"/>
                              <a:gd name="T119" fmla="*/ 6609 h 615"/>
                              <a:gd name="T120" fmla="+- 0 5623 2560"/>
                              <a:gd name="T121" fmla="*/ T120 w 3070"/>
                              <a:gd name="T122" fmla="+- 0 6581 6004"/>
                              <a:gd name="T123" fmla="*/ 6581 h 615"/>
                              <a:gd name="T124" fmla="+- 0 5630 2560"/>
                              <a:gd name="T125" fmla="*/ T124 w 3070"/>
                              <a:gd name="T126" fmla="+- 0 6066 6004"/>
                              <a:gd name="T127" fmla="*/ 6066 h 615"/>
                              <a:gd name="T128" fmla="+- 0 5604 2560"/>
                              <a:gd name="T129" fmla="*/ T128 w 3070"/>
                              <a:gd name="T130" fmla="+- 0 6023 6004"/>
                              <a:gd name="T131" fmla="*/ 6023 h 615"/>
                              <a:gd name="T132" fmla="+- 0 5542 2560"/>
                              <a:gd name="T133" fmla="*/ T132 w 3070"/>
                              <a:gd name="T134" fmla="+- 0 6004 6004"/>
                              <a:gd name="T135" fmla="*/ 6004 h 6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3070" h="615">
                                <a:moveTo>
                                  <a:pt x="1473" y="0"/>
                                </a:moveTo>
                                <a:lnTo>
                                  <a:pt x="88" y="0"/>
                                </a:lnTo>
                                <a:lnTo>
                                  <a:pt x="54" y="5"/>
                                </a:lnTo>
                                <a:lnTo>
                                  <a:pt x="26" y="19"/>
                                </a:lnTo>
                                <a:lnTo>
                                  <a:pt x="7" y="38"/>
                                </a:lnTo>
                                <a:lnTo>
                                  <a:pt x="0" y="62"/>
                                </a:lnTo>
                                <a:lnTo>
                                  <a:pt x="0" y="553"/>
                                </a:lnTo>
                                <a:lnTo>
                                  <a:pt x="7" y="577"/>
                                </a:lnTo>
                                <a:lnTo>
                                  <a:pt x="26" y="597"/>
                                </a:lnTo>
                                <a:lnTo>
                                  <a:pt x="54" y="610"/>
                                </a:lnTo>
                                <a:lnTo>
                                  <a:pt x="88" y="615"/>
                                </a:lnTo>
                                <a:lnTo>
                                  <a:pt x="2982" y="615"/>
                                </a:lnTo>
                                <a:lnTo>
                                  <a:pt x="3016" y="610"/>
                                </a:lnTo>
                                <a:lnTo>
                                  <a:pt x="3026" y="605"/>
                                </a:lnTo>
                                <a:lnTo>
                                  <a:pt x="88" y="605"/>
                                </a:lnTo>
                                <a:lnTo>
                                  <a:pt x="72" y="604"/>
                                </a:lnTo>
                                <a:lnTo>
                                  <a:pt x="57" y="601"/>
                                </a:lnTo>
                                <a:lnTo>
                                  <a:pt x="43" y="595"/>
                                </a:lnTo>
                                <a:lnTo>
                                  <a:pt x="32" y="589"/>
                                </a:lnTo>
                                <a:lnTo>
                                  <a:pt x="20" y="581"/>
                                </a:lnTo>
                                <a:lnTo>
                                  <a:pt x="13" y="571"/>
                                </a:lnTo>
                                <a:lnTo>
                                  <a:pt x="11" y="560"/>
                                </a:lnTo>
                                <a:lnTo>
                                  <a:pt x="10" y="560"/>
                                </a:lnTo>
                                <a:lnTo>
                                  <a:pt x="10" y="55"/>
                                </a:lnTo>
                                <a:lnTo>
                                  <a:pt x="11" y="55"/>
                                </a:lnTo>
                                <a:lnTo>
                                  <a:pt x="13" y="45"/>
                                </a:lnTo>
                                <a:lnTo>
                                  <a:pt x="20" y="35"/>
                                </a:lnTo>
                                <a:lnTo>
                                  <a:pt x="32" y="26"/>
                                </a:lnTo>
                                <a:lnTo>
                                  <a:pt x="43" y="20"/>
                                </a:lnTo>
                                <a:lnTo>
                                  <a:pt x="57" y="15"/>
                                </a:lnTo>
                                <a:lnTo>
                                  <a:pt x="72" y="11"/>
                                </a:lnTo>
                                <a:lnTo>
                                  <a:pt x="88" y="10"/>
                                </a:lnTo>
                                <a:lnTo>
                                  <a:pt x="1479" y="10"/>
                                </a:lnTo>
                                <a:lnTo>
                                  <a:pt x="1473" y="0"/>
                                </a:lnTo>
                                <a:close/>
                                <a:moveTo>
                                  <a:pt x="2982" y="0"/>
                                </a:moveTo>
                                <a:lnTo>
                                  <a:pt x="1491" y="0"/>
                                </a:lnTo>
                                <a:lnTo>
                                  <a:pt x="1485" y="10"/>
                                </a:lnTo>
                                <a:lnTo>
                                  <a:pt x="2982" y="10"/>
                                </a:lnTo>
                                <a:lnTo>
                                  <a:pt x="2998" y="11"/>
                                </a:lnTo>
                                <a:lnTo>
                                  <a:pt x="3014" y="15"/>
                                </a:lnTo>
                                <a:lnTo>
                                  <a:pt x="3027" y="20"/>
                                </a:lnTo>
                                <a:lnTo>
                                  <a:pt x="3039" y="26"/>
                                </a:lnTo>
                                <a:lnTo>
                                  <a:pt x="3050" y="35"/>
                                </a:lnTo>
                                <a:lnTo>
                                  <a:pt x="3058" y="45"/>
                                </a:lnTo>
                                <a:lnTo>
                                  <a:pt x="3060" y="55"/>
                                </a:lnTo>
                                <a:lnTo>
                                  <a:pt x="3060" y="57"/>
                                </a:lnTo>
                                <a:lnTo>
                                  <a:pt x="3060" y="59"/>
                                </a:lnTo>
                                <a:lnTo>
                                  <a:pt x="3060" y="556"/>
                                </a:lnTo>
                                <a:lnTo>
                                  <a:pt x="3060" y="558"/>
                                </a:lnTo>
                                <a:lnTo>
                                  <a:pt x="3060" y="560"/>
                                </a:lnTo>
                                <a:lnTo>
                                  <a:pt x="3057" y="571"/>
                                </a:lnTo>
                                <a:lnTo>
                                  <a:pt x="3050" y="581"/>
                                </a:lnTo>
                                <a:lnTo>
                                  <a:pt x="3039" y="589"/>
                                </a:lnTo>
                                <a:lnTo>
                                  <a:pt x="3027" y="595"/>
                                </a:lnTo>
                                <a:lnTo>
                                  <a:pt x="3014" y="601"/>
                                </a:lnTo>
                                <a:lnTo>
                                  <a:pt x="2998" y="604"/>
                                </a:lnTo>
                                <a:lnTo>
                                  <a:pt x="2982" y="605"/>
                                </a:lnTo>
                                <a:lnTo>
                                  <a:pt x="3026" y="605"/>
                                </a:lnTo>
                                <a:lnTo>
                                  <a:pt x="3044" y="597"/>
                                </a:lnTo>
                                <a:lnTo>
                                  <a:pt x="3063" y="577"/>
                                </a:lnTo>
                                <a:lnTo>
                                  <a:pt x="3070" y="553"/>
                                </a:lnTo>
                                <a:lnTo>
                                  <a:pt x="3070" y="62"/>
                                </a:lnTo>
                                <a:lnTo>
                                  <a:pt x="3063" y="38"/>
                                </a:lnTo>
                                <a:lnTo>
                                  <a:pt x="3044" y="19"/>
                                </a:lnTo>
                                <a:lnTo>
                                  <a:pt x="3016" y="5"/>
                                </a:lnTo>
                                <a:lnTo>
                                  <a:pt x="2982" y="0"/>
                                </a:lnTo>
                                <a:close/>
                              </a:path>
                            </a:pathLst>
                          </a:custGeom>
                          <a:solidFill>
                            <a:srgbClr val="C4C4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80"/>
                        <wps:cNvSpPr>
                          <a:spLocks/>
                        </wps:cNvSpPr>
                        <wps:spPr bwMode="auto">
                          <a:xfrm>
                            <a:off x="4033" y="6004"/>
                            <a:ext cx="18" cy="10"/>
                          </a:xfrm>
                          <a:custGeom>
                            <a:avLst/>
                            <a:gdLst>
                              <a:gd name="T0" fmla="+- 0 4051 4033"/>
                              <a:gd name="T1" fmla="*/ T0 w 18"/>
                              <a:gd name="T2" fmla="+- 0 6004 6004"/>
                              <a:gd name="T3" fmla="*/ 6004 h 10"/>
                              <a:gd name="T4" fmla="+- 0 4033 4033"/>
                              <a:gd name="T5" fmla="*/ T4 w 18"/>
                              <a:gd name="T6" fmla="+- 0 6004 6004"/>
                              <a:gd name="T7" fmla="*/ 6004 h 10"/>
                              <a:gd name="T8" fmla="+- 0 4039 4033"/>
                              <a:gd name="T9" fmla="*/ T8 w 18"/>
                              <a:gd name="T10" fmla="+- 0 6014 6004"/>
                              <a:gd name="T11" fmla="*/ 6014 h 10"/>
                              <a:gd name="T12" fmla="+- 0 4045 4033"/>
                              <a:gd name="T13" fmla="*/ T12 w 18"/>
                              <a:gd name="T14" fmla="+- 0 6014 6004"/>
                              <a:gd name="T15" fmla="*/ 6014 h 10"/>
                              <a:gd name="T16" fmla="+- 0 4051 4033"/>
                              <a:gd name="T17" fmla="*/ T16 w 18"/>
                              <a:gd name="T18" fmla="+- 0 6004 6004"/>
                              <a:gd name="T19" fmla="*/ 6004 h 10"/>
                            </a:gdLst>
                            <a:ahLst/>
                            <a:cxnLst>
                              <a:cxn ang="0">
                                <a:pos x="T1" y="T3"/>
                              </a:cxn>
                              <a:cxn ang="0">
                                <a:pos x="T5" y="T7"/>
                              </a:cxn>
                              <a:cxn ang="0">
                                <a:pos x="T9" y="T11"/>
                              </a:cxn>
                              <a:cxn ang="0">
                                <a:pos x="T13" y="T15"/>
                              </a:cxn>
                              <a:cxn ang="0">
                                <a:pos x="T17" y="T19"/>
                              </a:cxn>
                            </a:cxnLst>
                            <a:rect l="0" t="0" r="r" b="b"/>
                            <a:pathLst>
                              <a:path w="18" h="10">
                                <a:moveTo>
                                  <a:pt x="18" y="0"/>
                                </a:moveTo>
                                <a:lnTo>
                                  <a:pt x="0" y="0"/>
                                </a:lnTo>
                                <a:lnTo>
                                  <a:pt x="6" y="10"/>
                                </a:lnTo>
                                <a:lnTo>
                                  <a:pt x="12" y="10"/>
                                </a:lnTo>
                                <a:lnTo>
                                  <a:pt x="18" y="0"/>
                                </a:lnTo>
                                <a:close/>
                              </a:path>
                            </a:pathLst>
                          </a:custGeom>
                          <a:solidFill>
                            <a:srgbClr val="C2C2C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3" name="Picture 7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2569" y="6059"/>
                            <a:ext cx="3051" cy="505"/>
                          </a:xfrm>
                          <a:prstGeom prst="rect">
                            <a:avLst/>
                          </a:prstGeom>
                          <a:noFill/>
                          <a:extLst>
                            <a:ext uri="{909E8E84-426E-40DD-AFC4-6F175D3DCCD1}">
                              <a14:hiddenFill xmlns:a14="http://schemas.microsoft.com/office/drawing/2010/main">
                                <a:solidFill>
                                  <a:srgbClr val="FFFFFF"/>
                                </a:solidFill>
                              </a14:hiddenFill>
                            </a:ext>
                          </a:extLst>
                        </pic:spPr>
                      </pic:pic>
                      <wps:wsp>
                        <wps:cNvPr id="84" name="AutoShape 78"/>
                        <wps:cNvSpPr>
                          <a:spLocks/>
                        </wps:cNvSpPr>
                        <wps:spPr bwMode="auto">
                          <a:xfrm>
                            <a:off x="2570" y="5159"/>
                            <a:ext cx="3050" cy="595"/>
                          </a:xfrm>
                          <a:custGeom>
                            <a:avLst/>
                            <a:gdLst>
                              <a:gd name="T0" fmla="+- 0 5620 2570"/>
                              <a:gd name="T1" fmla="*/ T0 w 3050"/>
                              <a:gd name="T2" fmla="+- 0 5708 5159"/>
                              <a:gd name="T3" fmla="*/ 5708 h 595"/>
                              <a:gd name="T4" fmla="+- 0 2570 2570"/>
                              <a:gd name="T5" fmla="*/ T4 w 3050"/>
                              <a:gd name="T6" fmla="+- 0 5708 5159"/>
                              <a:gd name="T7" fmla="*/ 5708 h 595"/>
                              <a:gd name="T8" fmla="+- 0 2572 2570"/>
                              <a:gd name="T9" fmla="*/ T8 w 3050"/>
                              <a:gd name="T10" fmla="+- 0 5718 5159"/>
                              <a:gd name="T11" fmla="*/ 5718 h 595"/>
                              <a:gd name="T12" fmla="+- 0 2580 2570"/>
                              <a:gd name="T13" fmla="*/ T12 w 3050"/>
                              <a:gd name="T14" fmla="+- 0 5729 5159"/>
                              <a:gd name="T15" fmla="*/ 5729 h 595"/>
                              <a:gd name="T16" fmla="+- 0 2593 2570"/>
                              <a:gd name="T17" fmla="*/ T16 w 3050"/>
                              <a:gd name="T18" fmla="+- 0 5738 5159"/>
                              <a:gd name="T19" fmla="*/ 5738 h 595"/>
                              <a:gd name="T20" fmla="+- 0 2605 2570"/>
                              <a:gd name="T21" fmla="*/ T20 w 3050"/>
                              <a:gd name="T22" fmla="+- 0 5744 5159"/>
                              <a:gd name="T23" fmla="*/ 5744 h 595"/>
                              <a:gd name="T24" fmla="+- 0 2620 2570"/>
                              <a:gd name="T25" fmla="*/ T24 w 3050"/>
                              <a:gd name="T26" fmla="+- 0 5749 5159"/>
                              <a:gd name="T27" fmla="*/ 5749 h 595"/>
                              <a:gd name="T28" fmla="+- 0 2636 2570"/>
                              <a:gd name="T29" fmla="*/ T28 w 3050"/>
                              <a:gd name="T30" fmla="+- 0 5753 5159"/>
                              <a:gd name="T31" fmla="*/ 5753 h 595"/>
                              <a:gd name="T32" fmla="+- 0 2653 2570"/>
                              <a:gd name="T33" fmla="*/ T32 w 3050"/>
                              <a:gd name="T34" fmla="+- 0 5754 5159"/>
                              <a:gd name="T35" fmla="*/ 5754 h 595"/>
                              <a:gd name="T36" fmla="+- 0 5537 2570"/>
                              <a:gd name="T37" fmla="*/ T36 w 3050"/>
                              <a:gd name="T38" fmla="+- 0 5754 5159"/>
                              <a:gd name="T39" fmla="*/ 5754 h 595"/>
                              <a:gd name="T40" fmla="+- 0 5554 2570"/>
                              <a:gd name="T41" fmla="*/ T40 w 3050"/>
                              <a:gd name="T42" fmla="+- 0 5753 5159"/>
                              <a:gd name="T43" fmla="*/ 5753 h 595"/>
                              <a:gd name="T44" fmla="+- 0 5571 2570"/>
                              <a:gd name="T45" fmla="*/ T44 w 3050"/>
                              <a:gd name="T46" fmla="+- 0 5749 5159"/>
                              <a:gd name="T47" fmla="*/ 5749 h 595"/>
                              <a:gd name="T48" fmla="+- 0 5585 2570"/>
                              <a:gd name="T49" fmla="*/ T48 w 3050"/>
                              <a:gd name="T50" fmla="+- 0 5744 5159"/>
                              <a:gd name="T51" fmla="*/ 5744 h 595"/>
                              <a:gd name="T52" fmla="+- 0 5598 2570"/>
                              <a:gd name="T53" fmla="*/ T52 w 3050"/>
                              <a:gd name="T54" fmla="+- 0 5738 5159"/>
                              <a:gd name="T55" fmla="*/ 5738 h 595"/>
                              <a:gd name="T56" fmla="+- 0 5610 2570"/>
                              <a:gd name="T57" fmla="*/ T56 w 3050"/>
                              <a:gd name="T58" fmla="+- 0 5729 5159"/>
                              <a:gd name="T59" fmla="*/ 5729 h 595"/>
                              <a:gd name="T60" fmla="+- 0 5618 2570"/>
                              <a:gd name="T61" fmla="*/ T60 w 3050"/>
                              <a:gd name="T62" fmla="+- 0 5718 5159"/>
                              <a:gd name="T63" fmla="*/ 5718 h 595"/>
                              <a:gd name="T64" fmla="+- 0 5620 2570"/>
                              <a:gd name="T65" fmla="*/ T64 w 3050"/>
                              <a:gd name="T66" fmla="+- 0 5708 5159"/>
                              <a:gd name="T67" fmla="*/ 5708 h 595"/>
                              <a:gd name="T68" fmla="+- 0 5620 2570"/>
                              <a:gd name="T69" fmla="*/ T68 w 3050"/>
                              <a:gd name="T70" fmla="+- 0 5206 5159"/>
                              <a:gd name="T71" fmla="*/ 5206 h 595"/>
                              <a:gd name="T72" fmla="+- 0 5620 2570"/>
                              <a:gd name="T73" fmla="*/ T72 w 3050"/>
                              <a:gd name="T74" fmla="+- 0 5707 5159"/>
                              <a:gd name="T75" fmla="*/ 5707 h 595"/>
                              <a:gd name="T76" fmla="+- 0 5620 2570"/>
                              <a:gd name="T77" fmla="*/ T76 w 3050"/>
                              <a:gd name="T78" fmla="+- 0 5705 5159"/>
                              <a:gd name="T79" fmla="*/ 5705 h 595"/>
                              <a:gd name="T80" fmla="+- 0 5620 2570"/>
                              <a:gd name="T81" fmla="*/ T80 w 3050"/>
                              <a:gd name="T82" fmla="+- 0 5208 5159"/>
                              <a:gd name="T83" fmla="*/ 5208 h 595"/>
                              <a:gd name="T84" fmla="+- 0 5620 2570"/>
                              <a:gd name="T85" fmla="*/ T84 w 3050"/>
                              <a:gd name="T86" fmla="+- 0 5206 5159"/>
                              <a:gd name="T87" fmla="*/ 5206 h 595"/>
                              <a:gd name="T88" fmla="+- 0 5537 2570"/>
                              <a:gd name="T89" fmla="*/ T88 w 3050"/>
                              <a:gd name="T90" fmla="+- 0 5159 5159"/>
                              <a:gd name="T91" fmla="*/ 5159 h 595"/>
                              <a:gd name="T92" fmla="+- 0 2653 2570"/>
                              <a:gd name="T93" fmla="*/ T92 w 3050"/>
                              <a:gd name="T94" fmla="+- 0 5159 5159"/>
                              <a:gd name="T95" fmla="*/ 5159 h 595"/>
                              <a:gd name="T96" fmla="+- 0 2636 2570"/>
                              <a:gd name="T97" fmla="*/ T96 w 3050"/>
                              <a:gd name="T98" fmla="+- 0 5160 5159"/>
                              <a:gd name="T99" fmla="*/ 5160 h 595"/>
                              <a:gd name="T100" fmla="+- 0 2620 2570"/>
                              <a:gd name="T101" fmla="*/ T100 w 3050"/>
                              <a:gd name="T102" fmla="+- 0 5164 5159"/>
                              <a:gd name="T103" fmla="*/ 5164 h 595"/>
                              <a:gd name="T104" fmla="+- 0 2605 2570"/>
                              <a:gd name="T105" fmla="*/ T104 w 3050"/>
                              <a:gd name="T106" fmla="+- 0 5169 5159"/>
                              <a:gd name="T107" fmla="*/ 5169 h 595"/>
                              <a:gd name="T108" fmla="+- 0 2593 2570"/>
                              <a:gd name="T109" fmla="*/ T108 w 3050"/>
                              <a:gd name="T110" fmla="+- 0 5176 5159"/>
                              <a:gd name="T111" fmla="*/ 5176 h 595"/>
                              <a:gd name="T112" fmla="+- 0 2580 2570"/>
                              <a:gd name="T113" fmla="*/ T112 w 3050"/>
                              <a:gd name="T114" fmla="+- 0 5184 5159"/>
                              <a:gd name="T115" fmla="*/ 5184 h 595"/>
                              <a:gd name="T116" fmla="+- 0 2572 2570"/>
                              <a:gd name="T117" fmla="*/ T116 w 3050"/>
                              <a:gd name="T118" fmla="+- 0 5194 5159"/>
                              <a:gd name="T119" fmla="*/ 5194 h 595"/>
                              <a:gd name="T120" fmla="+- 0 2570 2570"/>
                              <a:gd name="T121" fmla="*/ T120 w 3050"/>
                              <a:gd name="T122" fmla="+- 0 5205 5159"/>
                              <a:gd name="T123" fmla="*/ 5205 h 595"/>
                              <a:gd name="T124" fmla="+- 0 5620 2570"/>
                              <a:gd name="T125" fmla="*/ T124 w 3050"/>
                              <a:gd name="T126" fmla="+- 0 5205 5159"/>
                              <a:gd name="T127" fmla="*/ 5205 h 595"/>
                              <a:gd name="T128" fmla="+- 0 5618 2570"/>
                              <a:gd name="T129" fmla="*/ T128 w 3050"/>
                              <a:gd name="T130" fmla="+- 0 5194 5159"/>
                              <a:gd name="T131" fmla="*/ 5194 h 595"/>
                              <a:gd name="T132" fmla="+- 0 5610 2570"/>
                              <a:gd name="T133" fmla="*/ T132 w 3050"/>
                              <a:gd name="T134" fmla="+- 0 5184 5159"/>
                              <a:gd name="T135" fmla="*/ 5184 h 595"/>
                              <a:gd name="T136" fmla="+- 0 5598 2570"/>
                              <a:gd name="T137" fmla="*/ T136 w 3050"/>
                              <a:gd name="T138" fmla="+- 0 5176 5159"/>
                              <a:gd name="T139" fmla="*/ 5176 h 595"/>
                              <a:gd name="T140" fmla="+- 0 5585 2570"/>
                              <a:gd name="T141" fmla="*/ T140 w 3050"/>
                              <a:gd name="T142" fmla="+- 0 5169 5159"/>
                              <a:gd name="T143" fmla="*/ 5169 h 595"/>
                              <a:gd name="T144" fmla="+- 0 5571 2570"/>
                              <a:gd name="T145" fmla="*/ T144 w 3050"/>
                              <a:gd name="T146" fmla="+- 0 5164 5159"/>
                              <a:gd name="T147" fmla="*/ 5164 h 595"/>
                              <a:gd name="T148" fmla="+- 0 5554 2570"/>
                              <a:gd name="T149" fmla="*/ T148 w 3050"/>
                              <a:gd name="T150" fmla="+- 0 5160 5159"/>
                              <a:gd name="T151" fmla="*/ 5160 h 595"/>
                              <a:gd name="T152" fmla="+- 0 5537 2570"/>
                              <a:gd name="T153" fmla="*/ T152 w 3050"/>
                              <a:gd name="T154" fmla="+- 0 5159 5159"/>
                              <a:gd name="T155" fmla="*/ 5159 h 5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3050" h="595">
                                <a:moveTo>
                                  <a:pt x="3050" y="549"/>
                                </a:moveTo>
                                <a:lnTo>
                                  <a:pt x="0" y="549"/>
                                </a:lnTo>
                                <a:lnTo>
                                  <a:pt x="2" y="559"/>
                                </a:lnTo>
                                <a:lnTo>
                                  <a:pt x="10" y="570"/>
                                </a:lnTo>
                                <a:lnTo>
                                  <a:pt x="23" y="579"/>
                                </a:lnTo>
                                <a:lnTo>
                                  <a:pt x="35" y="585"/>
                                </a:lnTo>
                                <a:lnTo>
                                  <a:pt x="50" y="590"/>
                                </a:lnTo>
                                <a:lnTo>
                                  <a:pt x="66" y="594"/>
                                </a:lnTo>
                                <a:lnTo>
                                  <a:pt x="83" y="595"/>
                                </a:lnTo>
                                <a:lnTo>
                                  <a:pt x="2967" y="595"/>
                                </a:lnTo>
                                <a:lnTo>
                                  <a:pt x="2984" y="594"/>
                                </a:lnTo>
                                <a:lnTo>
                                  <a:pt x="3001" y="590"/>
                                </a:lnTo>
                                <a:lnTo>
                                  <a:pt x="3015" y="585"/>
                                </a:lnTo>
                                <a:lnTo>
                                  <a:pt x="3028" y="579"/>
                                </a:lnTo>
                                <a:lnTo>
                                  <a:pt x="3040" y="570"/>
                                </a:lnTo>
                                <a:lnTo>
                                  <a:pt x="3048" y="559"/>
                                </a:lnTo>
                                <a:lnTo>
                                  <a:pt x="3050" y="549"/>
                                </a:lnTo>
                                <a:close/>
                                <a:moveTo>
                                  <a:pt x="3050" y="47"/>
                                </a:moveTo>
                                <a:lnTo>
                                  <a:pt x="3050" y="548"/>
                                </a:lnTo>
                                <a:lnTo>
                                  <a:pt x="3050" y="546"/>
                                </a:lnTo>
                                <a:lnTo>
                                  <a:pt x="3050" y="49"/>
                                </a:lnTo>
                                <a:lnTo>
                                  <a:pt x="3050" y="47"/>
                                </a:lnTo>
                                <a:close/>
                                <a:moveTo>
                                  <a:pt x="2967" y="0"/>
                                </a:moveTo>
                                <a:lnTo>
                                  <a:pt x="83" y="0"/>
                                </a:lnTo>
                                <a:lnTo>
                                  <a:pt x="66" y="1"/>
                                </a:lnTo>
                                <a:lnTo>
                                  <a:pt x="50" y="5"/>
                                </a:lnTo>
                                <a:lnTo>
                                  <a:pt x="35" y="10"/>
                                </a:lnTo>
                                <a:lnTo>
                                  <a:pt x="23" y="17"/>
                                </a:lnTo>
                                <a:lnTo>
                                  <a:pt x="10" y="25"/>
                                </a:lnTo>
                                <a:lnTo>
                                  <a:pt x="2" y="35"/>
                                </a:lnTo>
                                <a:lnTo>
                                  <a:pt x="0" y="46"/>
                                </a:lnTo>
                                <a:lnTo>
                                  <a:pt x="3050" y="46"/>
                                </a:lnTo>
                                <a:lnTo>
                                  <a:pt x="3048" y="35"/>
                                </a:lnTo>
                                <a:lnTo>
                                  <a:pt x="3040" y="25"/>
                                </a:lnTo>
                                <a:lnTo>
                                  <a:pt x="3028" y="17"/>
                                </a:lnTo>
                                <a:lnTo>
                                  <a:pt x="3015" y="10"/>
                                </a:lnTo>
                                <a:lnTo>
                                  <a:pt x="3001" y="5"/>
                                </a:lnTo>
                                <a:lnTo>
                                  <a:pt x="2984" y="1"/>
                                </a:lnTo>
                                <a:lnTo>
                                  <a:pt x="2967" y="0"/>
                                </a:lnTo>
                                <a:close/>
                              </a:path>
                            </a:pathLst>
                          </a:custGeom>
                          <a:solidFill>
                            <a:srgbClr val="D7D7D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5" name="AutoShape 77"/>
                        <wps:cNvSpPr>
                          <a:spLocks/>
                        </wps:cNvSpPr>
                        <wps:spPr bwMode="auto">
                          <a:xfrm>
                            <a:off x="2550" y="5139"/>
                            <a:ext cx="3089" cy="634"/>
                          </a:xfrm>
                          <a:custGeom>
                            <a:avLst/>
                            <a:gdLst>
                              <a:gd name="T0" fmla="+- 0 2653 2551"/>
                              <a:gd name="T1" fmla="*/ T0 w 3089"/>
                              <a:gd name="T2" fmla="+- 0 5140 5140"/>
                              <a:gd name="T3" fmla="*/ 5140 h 634"/>
                              <a:gd name="T4" fmla="+- 0 2614 2551"/>
                              <a:gd name="T5" fmla="*/ T4 w 3089"/>
                              <a:gd name="T6" fmla="+- 0 5145 5140"/>
                              <a:gd name="T7" fmla="*/ 5145 h 634"/>
                              <a:gd name="T8" fmla="+- 0 2582 2551"/>
                              <a:gd name="T9" fmla="*/ T8 w 3089"/>
                              <a:gd name="T10" fmla="+- 0 5160 5140"/>
                              <a:gd name="T11" fmla="*/ 5160 h 634"/>
                              <a:gd name="T12" fmla="+- 0 2560 2551"/>
                              <a:gd name="T13" fmla="*/ T12 w 3089"/>
                              <a:gd name="T14" fmla="+- 0 5182 5140"/>
                              <a:gd name="T15" fmla="*/ 5182 h 634"/>
                              <a:gd name="T16" fmla="+- 0 2551 2551"/>
                              <a:gd name="T17" fmla="*/ T16 w 3089"/>
                              <a:gd name="T18" fmla="+- 0 5211 5140"/>
                              <a:gd name="T19" fmla="*/ 5211 h 634"/>
                              <a:gd name="T20" fmla="+- 0 2553 2551"/>
                              <a:gd name="T21" fmla="*/ T20 w 3089"/>
                              <a:gd name="T22" fmla="+- 0 5717 5140"/>
                              <a:gd name="T23" fmla="*/ 5717 h 634"/>
                              <a:gd name="T24" fmla="+- 0 2569 2551"/>
                              <a:gd name="T25" fmla="*/ T24 w 3089"/>
                              <a:gd name="T26" fmla="+- 0 5743 5140"/>
                              <a:gd name="T27" fmla="*/ 5743 h 634"/>
                              <a:gd name="T28" fmla="+- 0 2597 2551"/>
                              <a:gd name="T29" fmla="*/ T28 w 3089"/>
                              <a:gd name="T30" fmla="+- 0 5762 5140"/>
                              <a:gd name="T31" fmla="*/ 5762 h 634"/>
                              <a:gd name="T32" fmla="+- 0 2633 2551"/>
                              <a:gd name="T33" fmla="*/ T32 w 3089"/>
                              <a:gd name="T34" fmla="+- 0 5772 5140"/>
                              <a:gd name="T35" fmla="*/ 5772 h 634"/>
                              <a:gd name="T36" fmla="+- 0 3986 2551"/>
                              <a:gd name="T37" fmla="*/ T36 w 3089"/>
                              <a:gd name="T38" fmla="+- 0 5773 5140"/>
                              <a:gd name="T39" fmla="*/ 5773 h 634"/>
                              <a:gd name="T40" fmla="+- 0 2653 2551"/>
                              <a:gd name="T41" fmla="*/ T40 w 3089"/>
                              <a:gd name="T42" fmla="+- 0 5764 5140"/>
                              <a:gd name="T43" fmla="*/ 5764 h 634"/>
                              <a:gd name="T44" fmla="+- 0 2587 2551"/>
                              <a:gd name="T45" fmla="*/ T44 w 3089"/>
                              <a:gd name="T46" fmla="+- 0 5746 5140"/>
                              <a:gd name="T47" fmla="*/ 5746 h 634"/>
                              <a:gd name="T48" fmla="+- 0 2560 2551"/>
                              <a:gd name="T49" fmla="*/ T48 w 3089"/>
                              <a:gd name="T50" fmla="+- 0 5702 5140"/>
                              <a:gd name="T51" fmla="*/ 5702 h 634"/>
                              <a:gd name="T52" fmla="+- 0 2568 2551"/>
                              <a:gd name="T53" fmla="*/ T52 w 3089"/>
                              <a:gd name="T54" fmla="+- 0 5187 5140"/>
                              <a:gd name="T55" fmla="*/ 5187 h 634"/>
                              <a:gd name="T56" fmla="+- 0 2617 2551"/>
                              <a:gd name="T57" fmla="*/ T56 w 3089"/>
                              <a:gd name="T58" fmla="+- 0 5154 5140"/>
                              <a:gd name="T59" fmla="*/ 5154 h 634"/>
                              <a:gd name="T60" fmla="+- 0 5588 2551"/>
                              <a:gd name="T61" fmla="*/ T60 w 3089"/>
                              <a:gd name="T62" fmla="+- 0 5150 5140"/>
                              <a:gd name="T63" fmla="*/ 5150 h 634"/>
                              <a:gd name="T64" fmla="+- 0 5557 2551"/>
                              <a:gd name="T65" fmla="*/ T64 w 3089"/>
                              <a:gd name="T66" fmla="+- 0 5141 5140"/>
                              <a:gd name="T67" fmla="*/ 5141 h 634"/>
                              <a:gd name="T68" fmla="+- 0 5588 2551"/>
                              <a:gd name="T69" fmla="*/ T68 w 3089"/>
                              <a:gd name="T70" fmla="+- 0 5150 5140"/>
                              <a:gd name="T71" fmla="*/ 5150 h 634"/>
                              <a:gd name="T72" fmla="+- 0 5573 2551"/>
                              <a:gd name="T73" fmla="*/ T72 w 3089"/>
                              <a:gd name="T74" fmla="+- 0 5154 5140"/>
                              <a:gd name="T75" fmla="*/ 5154 h 634"/>
                              <a:gd name="T76" fmla="+- 0 5623 2551"/>
                              <a:gd name="T77" fmla="*/ T76 w 3089"/>
                              <a:gd name="T78" fmla="+- 0 5187 5140"/>
                              <a:gd name="T79" fmla="*/ 5187 h 634"/>
                              <a:gd name="T80" fmla="+- 0 5630 2551"/>
                              <a:gd name="T81" fmla="*/ T80 w 3089"/>
                              <a:gd name="T82" fmla="+- 0 5702 5140"/>
                              <a:gd name="T83" fmla="*/ 5702 h 634"/>
                              <a:gd name="T84" fmla="+- 0 5603 2551"/>
                              <a:gd name="T85" fmla="*/ T84 w 3089"/>
                              <a:gd name="T86" fmla="+- 0 5746 5140"/>
                              <a:gd name="T87" fmla="*/ 5746 h 634"/>
                              <a:gd name="T88" fmla="+- 0 5537 2551"/>
                              <a:gd name="T89" fmla="*/ T88 w 3089"/>
                              <a:gd name="T90" fmla="+- 0 5764 5140"/>
                              <a:gd name="T91" fmla="*/ 5764 h 634"/>
                              <a:gd name="T92" fmla="+- 0 4099 2551"/>
                              <a:gd name="T93" fmla="*/ T92 w 3089"/>
                              <a:gd name="T94" fmla="+- 0 5773 5140"/>
                              <a:gd name="T95" fmla="*/ 5773 h 634"/>
                              <a:gd name="T96" fmla="+- 0 5557 2551"/>
                              <a:gd name="T97" fmla="*/ T96 w 3089"/>
                              <a:gd name="T98" fmla="+- 0 5772 5140"/>
                              <a:gd name="T99" fmla="*/ 5772 h 634"/>
                              <a:gd name="T100" fmla="+- 0 5593 2551"/>
                              <a:gd name="T101" fmla="*/ T100 w 3089"/>
                              <a:gd name="T102" fmla="+- 0 5762 5140"/>
                              <a:gd name="T103" fmla="*/ 5762 h 634"/>
                              <a:gd name="T104" fmla="+- 0 5621 2551"/>
                              <a:gd name="T105" fmla="*/ T104 w 3089"/>
                              <a:gd name="T106" fmla="+- 0 5743 5140"/>
                              <a:gd name="T107" fmla="*/ 5743 h 634"/>
                              <a:gd name="T108" fmla="+- 0 5637 2551"/>
                              <a:gd name="T109" fmla="*/ T108 w 3089"/>
                              <a:gd name="T110" fmla="+- 0 5717 5140"/>
                              <a:gd name="T111" fmla="*/ 5717 h 634"/>
                              <a:gd name="T112" fmla="+- 0 5640 2551"/>
                              <a:gd name="T113" fmla="*/ T112 w 3089"/>
                              <a:gd name="T114" fmla="+- 0 5211 5140"/>
                              <a:gd name="T115" fmla="*/ 5211 h 634"/>
                              <a:gd name="T116" fmla="+- 0 5631 2551"/>
                              <a:gd name="T117" fmla="*/ T116 w 3089"/>
                              <a:gd name="T118" fmla="+- 0 5182 5140"/>
                              <a:gd name="T119" fmla="*/ 5182 h 634"/>
                              <a:gd name="T120" fmla="+- 0 5608 2551"/>
                              <a:gd name="T121" fmla="*/ T120 w 3089"/>
                              <a:gd name="T122" fmla="+- 0 5160 5140"/>
                              <a:gd name="T123" fmla="*/ 5160 h 634"/>
                              <a:gd name="T124" fmla="+- 0 5588 2551"/>
                              <a:gd name="T125" fmla="*/ T124 w 3089"/>
                              <a:gd name="T126" fmla="+- 0 5150 5140"/>
                              <a:gd name="T127" fmla="*/ 5150 h 6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3089" h="634">
                                <a:moveTo>
                                  <a:pt x="2986" y="0"/>
                                </a:moveTo>
                                <a:lnTo>
                                  <a:pt x="102" y="0"/>
                                </a:lnTo>
                                <a:lnTo>
                                  <a:pt x="82" y="1"/>
                                </a:lnTo>
                                <a:lnTo>
                                  <a:pt x="63" y="5"/>
                                </a:lnTo>
                                <a:lnTo>
                                  <a:pt x="46" y="11"/>
                                </a:lnTo>
                                <a:lnTo>
                                  <a:pt x="31" y="20"/>
                                </a:lnTo>
                                <a:lnTo>
                                  <a:pt x="18" y="30"/>
                                </a:lnTo>
                                <a:lnTo>
                                  <a:pt x="9" y="42"/>
                                </a:lnTo>
                                <a:lnTo>
                                  <a:pt x="2" y="56"/>
                                </a:lnTo>
                                <a:lnTo>
                                  <a:pt x="0" y="71"/>
                                </a:lnTo>
                                <a:lnTo>
                                  <a:pt x="0" y="562"/>
                                </a:lnTo>
                                <a:lnTo>
                                  <a:pt x="2" y="577"/>
                                </a:lnTo>
                                <a:lnTo>
                                  <a:pt x="9" y="591"/>
                                </a:lnTo>
                                <a:lnTo>
                                  <a:pt x="18" y="603"/>
                                </a:lnTo>
                                <a:lnTo>
                                  <a:pt x="31" y="614"/>
                                </a:lnTo>
                                <a:lnTo>
                                  <a:pt x="46" y="622"/>
                                </a:lnTo>
                                <a:lnTo>
                                  <a:pt x="63" y="628"/>
                                </a:lnTo>
                                <a:lnTo>
                                  <a:pt x="82" y="632"/>
                                </a:lnTo>
                                <a:lnTo>
                                  <a:pt x="102" y="633"/>
                                </a:lnTo>
                                <a:lnTo>
                                  <a:pt x="1435" y="633"/>
                                </a:lnTo>
                                <a:lnTo>
                                  <a:pt x="1435" y="624"/>
                                </a:lnTo>
                                <a:lnTo>
                                  <a:pt x="102" y="624"/>
                                </a:lnTo>
                                <a:lnTo>
                                  <a:pt x="66" y="619"/>
                                </a:lnTo>
                                <a:lnTo>
                                  <a:pt x="36" y="606"/>
                                </a:lnTo>
                                <a:lnTo>
                                  <a:pt x="17" y="586"/>
                                </a:lnTo>
                                <a:lnTo>
                                  <a:pt x="9" y="562"/>
                                </a:lnTo>
                                <a:lnTo>
                                  <a:pt x="9" y="71"/>
                                </a:lnTo>
                                <a:lnTo>
                                  <a:pt x="17" y="47"/>
                                </a:lnTo>
                                <a:lnTo>
                                  <a:pt x="36" y="28"/>
                                </a:lnTo>
                                <a:lnTo>
                                  <a:pt x="66" y="14"/>
                                </a:lnTo>
                                <a:lnTo>
                                  <a:pt x="102" y="10"/>
                                </a:lnTo>
                                <a:lnTo>
                                  <a:pt x="3037" y="10"/>
                                </a:lnTo>
                                <a:lnTo>
                                  <a:pt x="3025" y="5"/>
                                </a:lnTo>
                                <a:lnTo>
                                  <a:pt x="3006" y="1"/>
                                </a:lnTo>
                                <a:lnTo>
                                  <a:pt x="2986" y="0"/>
                                </a:lnTo>
                                <a:close/>
                                <a:moveTo>
                                  <a:pt x="3037" y="10"/>
                                </a:moveTo>
                                <a:lnTo>
                                  <a:pt x="2986" y="10"/>
                                </a:lnTo>
                                <a:lnTo>
                                  <a:pt x="3022" y="14"/>
                                </a:lnTo>
                                <a:lnTo>
                                  <a:pt x="3052" y="28"/>
                                </a:lnTo>
                                <a:lnTo>
                                  <a:pt x="3072" y="47"/>
                                </a:lnTo>
                                <a:lnTo>
                                  <a:pt x="3079" y="71"/>
                                </a:lnTo>
                                <a:lnTo>
                                  <a:pt x="3079" y="562"/>
                                </a:lnTo>
                                <a:lnTo>
                                  <a:pt x="3072" y="586"/>
                                </a:lnTo>
                                <a:lnTo>
                                  <a:pt x="3052" y="606"/>
                                </a:lnTo>
                                <a:lnTo>
                                  <a:pt x="3022" y="619"/>
                                </a:lnTo>
                                <a:lnTo>
                                  <a:pt x="2986" y="624"/>
                                </a:lnTo>
                                <a:lnTo>
                                  <a:pt x="1548" y="624"/>
                                </a:lnTo>
                                <a:lnTo>
                                  <a:pt x="1548" y="633"/>
                                </a:lnTo>
                                <a:lnTo>
                                  <a:pt x="2986" y="633"/>
                                </a:lnTo>
                                <a:lnTo>
                                  <a:pt x="3006" y="632"/>
                                </a:lnTo>
                                <a:lnTo>
                                  <a:pt x="3025" y="628"/>
                                </a:lnTo>
                                <a:lnTo>
                                  <a:pt x="3042" y="622"/>
                                </a:lnTo>
                                <a:lnTo>
                                  <a:pt x="3057" y="614"/>
                                </a:lnTo>
                                <a:lnTo>
                                  <a:pt x="3070" y="603"/>
                                </a:lnTo>
                                <a:lnTo>
                                  <a:pt x="3080" y="591"/>
                                </a:lnTo>
                                <a:lnTo>
                                  <a:pt x="3086" y="577"/>
                                </a:lnTo>
                                <a:lnTo>
                                  <a:pt x="3089" y="562"/>
                                </a:lnTo>
                                <a:lnTo>
                                  <a:pt x="3089" y="71"/>
                                </a:lnTo>
                                <a:lnTo>
                                  <a:pt x="3086" y="56"/>
                                </a:lnTo>
                                <a:lnTo>
                                  <a:pt x="3080" y="42"/>
                                </a:lnTo>
                                <a:lnTo>
                                  <a:pt x="3070" y="30"/>
                                </a:lnTo>
                                <a:lnTo>
                                  <a:pt x="3057" y="20"/>
                                </a:lnTo>
                                <a:lnTo>
                                  <a:pt x="3042" y="11"/>
                                </a:lnTo>
                                <a:lnTo>
                                  <a:pt x="3037" y="10"/>
                                </a:lnTo>
                                <a:close/>
                              </a:path>
                            </a:pathLst>
                          </a:custGeom>
                          <a:solidFill>
                            <a:srgbClr val="C7C7C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 name="Rectangle 76"/>
                        <wps:cNvSpPr>
                          <a:spLocks noChangeArrowheads="1"/>
                        </wps:cNvSpPr>
                        <wps:spPr bwMode="auto">
                          <a:xfrm>
                            <a:off x="3985" y="5763"/>
                            <a:ext cx="113" cy="10"/>
                          </a:xfrm>
                          <a:prstGeom prst="rect">
                            <a:avLst/>
                          </a:prstGeom>
                          <a:solidFill>
                            <a:srgbClr val="B0B0B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 name="AutoShape 75"/>
                        <wps:cNvSpPr>
                          <a:spLocks/>
                        </wps:cNvSpPr>
                        <wps:spPr bwMode="auto">
                          <a:xfrm>
                            <a:off x="2560" y="5149"/>
                            <a:ext cx="3070" cy="615"/>
                          </a:xfrm>
                          <a:custGeom>
                            <a:avLst/>
                            <a:gdLst>
                              <a:gd name="T0" fmla="+- 0 2653 2560"/>
                              <a:gd name="T1" fmla="*/ T0 w 3070"/>
                              <a:gd name="T2" fmla="+- 0 5149 5149"/>
                              <a:gd name="T3" fmla="*/ 5149 h 615"/>
                              <a:gd name="T4" fmla="+- 0 2587 2560"/>
                              <a:gd name="T5" fmla="*/ T4 w 3070"/>
                              <a:gd name="T6" fmla="+- 0 5167 5149"/>
                              <a:gd name="T7" fmla="*/ 5167 h 615"/>
                              <a:gd name="T8" fmla="+- 0 2560 2560"/>
                              <a:gd name="T9" fmla="*/ T8 w 3070"/>
                              <a:gd name="T10" fmla="+- 0 5211 5149"/>
                              <a:gd name="T11" fmla="*/ 5211 h 615"/>
                              <a:gd name="T12" fmla="+- 0 2568 2560"/>
                              <a:gd name="T13" fmla="*/ T12 w 3070"/>
                              <a:gd name="T14" fmla="+- 0 5726 5149"/>
                              <a:gd name="T15" fmla="*/ 5726 h 615"/>
                              <a:gd name="T16" fmla="+- 0 2617 2560"/>
                              <a:gd name="T17" fmla="*/ T16 w 3070"/>
                              <a:gd name="T18" fmla="+- 0 5759 5149"/>
                              <a:gd name="T19" fmla="*/ 5759 h 615"/>
                              <a:gd name="T20" fmla="+- 0 3986 2560"/>
                              <a:gd name="T21" fmla="*/ T20 w 3070"/>
                              <a:gd name="T22" fmla="+- 0 5764 5149"/>
                              <a:gd name="T23" fmla="*/ 5764 h 615"/>
                              <a:gd name="T24" fmla="+- 0 5579 2560"/>
                              <a:gd name="T25" fmla="*/ T24 w 3070"/>
                              <a:gd name="T26" fmla="+- 0 5756 5149"/>
                              <a:gd name="T27" fmla="*/ 5756 h 615"/>
                              <a:gd name="T28" fmla="+- 0 2653 2560"/>
                              <a:gd name="T29" fmla="*/ T28 w 3070"/>
                              <a:gd name="T30" fmla="+- 0 5754 5149"/>
                              <a:gd name="T31" fmla="*/ 5754 h 615"/>
                              <a:gd name="T32" fmla="+- 0 2620 2560"/>
                              <a:gd name="T33" fmla="*/ T32 w 3070"/>
                              <a:gd name="T34" fmla="+- 0 5749 5149"/>
                              <a:gd name="T35" fmla="*/ 5749 h 615"/>
                              <a:gd name="T36" fmla="+- 0 2593 2560"/>
                              <a:gd name="T37" fmla="*/ T36 w 3070"/>
                              <a:gd name="T38" fmla="+- 0 5737 5149"/>
                              <a:gd name="T39" fmla="*/ 5737 h 615"/>
                              <a:gd name="T40" fmla="+- 0 2572 2560"/>
                              <a:gd name="T41" fmla="*/ T40 w 3070"/>
                              <a:gd name="T42" fmla="+- 0 5718 5149"/>
                              <a:gd name="T43" fmla="*/ 5718 h 615"/>
                              <a:gd name="T44" fmla="+- 0 2570 2560"/>
                              <a:gd name="T45" fmla="*/ T44 w 3070"/>
                              <a:gd name="T46" fmla="+- 0 5707 5149"/>
                              <a:gd name="T47" fmla="*/ 5707 h 615"/>
                              <a:gd name="T48" fmla="+- 0 2570 2560"/>
                              <a:gd name="T49" fmla="*/ T48 w 3070"/>
                              <a:gd name="T50" fmla="+- 0 5205 5149"/>
                              <a:gd name="T51" fmla="*/ 5205 h 615"/>
                              <a:gd name="T52" fmla="+- 0 2580 2560"/>
                              <a:gd name="T53" fmla="*/ T52 w 3070"/>
                              <a:gd name="T54" fmla="+- 0 5184 5149"/>
                              <a:gd name="T55" fmla="*/ 5184 h 615"/>
                              <a:gd name="T56" fmla="+- 0 2605 2560"/>
                              <a:gd name="T57" fmla="*/ T56 w 3070"/>
                              <a:gd name="T58" fmla="+- 0 5169 5149"/>
                              <a:gd name="T59" fmla="*/ 5169 h 615"/>
                              <a:gd name="T60" fmla="+- 0 2636 2560"/>
                              <a:gd name="T61" fmla="*/ T60 w 3070"/>
                              <a:gd name="T62" fmla="+- 0 5160 5149"/>
                              <a:gd name="T63" fmla="*/ 5160 h 615"/>
                              <a:gd name="T64" fmla="+- 0 5584 2560"/>
                              <a:gd name="T65" fmla="*/ T64 w 3070"/>
                              <a:gd name="T66" fmla="+- 0 5159 5149"/>
                              <a:gd name="T67" fmla="*/ 5159 h 615"/>
                              <a:gd name="T68" fmla="+- 0 5537 2560"/>
                              <a:gd name="T69" fmla="*/ T68 w 3070"/>
                              <a:gd name="T70" fmla="+- 0 5149 5149"/>
                              <a:gd name="T71" fmla="*/ 5149 h 615"/>
                              <a:gd name="T72" fmla="+- 0 4099 2560"/>
                              <a:gd name="T73" fmla="*/ T72 w 3070"/>
                              <a:gd name="T74" fmla="+- 0 5756 5149"/>
                              <a:gd name="T75" fmla="*/ 5756 h 615"/>
                              <a:gd name="T76" fmla="+- 0 5537 2560"/>
                              <a:gd name="T77" fmla="*/ T76 w 3070"/>
                              <a:gd name="T78" fmla="+- 0 5764 5149"/>
                              <a:gd name="T79" fmla="*/ 5764 h 615"/>
                              <a:gd name="T80" fmla="+- 0 5579 2560"/>
                              <a:gd name="T81" fmla="*/ T80 w 3070"/>
                              <a:gd name="T82" fmla="+- 0 5756 5149"/>
                              <a:gd name="T83" fmla="*/ 5756 h 615"/>
                              <a:gd name="T84" fmla="+- 0 5537 2560"/>
                              <a:gd name="T85" fmla="*/ T84 w 3070"/>
                              <a:gd name="T86" fmla="+- 0 5159 5149"/>
                              <a:gd name="T87" fmla="*/ 5159 h 615"/>
                              <a:gd name="T88" fmla="+- 0 5571 2560"/>
                              <a:gd name="T89" fmla="*/ T88 w 3070"/>
                              <a:gd name="T90" fmla="+- 0 5163 5149"/>
                              <a:gd name="T91" fmla="*/ 5163 h 615"/>
                              <a:gd name="T92" fmla="+- 0 5598 2560"/>
                              <a:gd name="T93" fmla="*/ T92 w 3070"/>
                              <a:gd name="T94" fmla="+- 0 5176 5149"/>
                              <a:gd name="T95" fmla="*/ 5176 h 615"/>
                              <a:gd name="T96" fmla="+- 0 5618 2560"/>
                              <a:gd name="T97" fmla="*/ T96 w 3070"/>
                              <a:gd name="T98" fmla="+- 0 5194 5149"/>
                              <a:gd name="T99" fmla="*/ 5194 h 615"/>
                              <a:gd name="T100" fmla="+- 0 5620 2560"/>
                              <a:gd name="T101" fmla="*/ T100 w 3070"/>
                              <a:gd name="T102" fmla="+- 0 5208 5149"/>
                              <a:gd name="T103" fmla="*/ 5208 h 615"/>
                              <a:gd name="T104" fmla="+- 0 5620 2560"/>
                              <a:gd name="T105" fmla="*/ T104 w 3070"/>
                              <a:gd name="T106" fmla="+- 0 5707 5149"/>
                              <a:gd name="T107" fmla="*/ 5707 h 615"/>
                              <a:gd name="T108" fmla="+- 0 5620 2560"/>
                              <a:gd name="T109" fmla="*/ T108 w 3070"/>
                              <a:gd name="T110" fmla="+- 0 5707 5149"/>
                              <a:gd name="T111" fmla="*/ 5707 h 615"/>
                              <a:gd name="T112" fmla="+- 0 5610 2560"/>
                              <a:gd name="T113" fmla="*/ T112 w 3070"/>
                              <a:gd name="T114" fmla="+- 0 5729 5149"/>
                              <a:gd name="T115" fmla="*/ 5729 h 615"/>
                              <a:gd name="T116" fmla="+- 0 5585 2560"/>
                              <a:gd name="T117" fmla="*/ T116 w 3070"/>
                              <a:gd name="T118" fmla="+- 0 5744 5149"/>
                              <a:gd name="T119" fmla="*/ 5744 h 615"/>
                              <a:gd name="T120" fmla="+- 0 5554 2560"/>
                              <a:gd name="T121" fmla="*/ T120 w 3070"/>
                              <a:gd name="T122" fmla="+- 0 5753 5149"/>
                              <a:gd name="T123" fmla="*/ 5753 h 615"/>
                              <a:gd name="T124" fmla="+- 0 5584 2560"/>
                              <a:gd name="T125" fmla="*/ T124 w 3070"/>
                              <a:gd name="T126" fmla="+- 0 5754 5149"/>
                              <a:gd name="T127" fmla="*/ 5754 h 615"/>
                              <a:gd name="T128" fmla="+- 0 5623 2560"/>
                              <a:gd name="T129" fmla="*/ T128 w 3070"/>
                              <a:gd name="T130" fmla="+- 0 5726 5149"/>
                              <a:gd name="T131" fmla="*/ 5726 h 615"/>
                              <a:gd name="T132" fmla="+- 0 5630 2560"/>
                              <a:gd name="T133" fmla="*/ T132 w 3070"/>
                              <a:gd name="T134" fmla="+- 0 5211 5149"/>
                              <a:gd name="T135" fmla="*/ 5211 h 615"/>
                              <a:gd name="T136" fmla="+- 0 5603 2560"/>
                              <a:gd name="T137" fmla="*/ T136 w 3070"/>
                              <a:gd name="T138" fmla="+- 0 5167 5149"/>
                              <a:gd name="T139" fmla="*/ 5167 h 6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3070" h="615">
                                <a:moveTo>
                                  <a:pt x="2977" y="0"/>
                                </a:moveTo>
                                <a:lnTo>
                                  <a:pt x="93" y="0"/>
                                </a:lnTo>
                                <a:lnTo>
                                  <a:pt x="57" y="5"/>
                                </a:lnTo>
                                <a:lnTo>
                                  <a:pt x="27" y="18"/>
                                </a:lnTo>
                                <a:lnTo>
                                  <a:pt x="8" y="38"/>
                                </a:lnTo>
                                <a:lnTo>
                                  <a:pt x="0" y="62"/>
                                </a:lnTo>
                                <a:lnTo>
                                  <a:pt x="0" y="553"/>
                                </a:lnTo>
                                <a:lnTo>
                                  <a:pt x="8" y="577"/>
                                </a:lnTo>
                                <a:lnTo>
                                  <a:pt x="27" y="596"/>
                                </a:lnTo>
                                <a:lnTo>
                                  <a:pt x="57" y="610"/>
                                </a:lnTo>
                                <a:lnTo>
                                  <a:pt x="93" y="615"/>
                                </a:lnTo>
                                <a:lnTo>
                                  <a:pt x="1426" y="615"/>
                                </a:lnTo>
                                <a:lnTo>
                                  <a:pt x="1426" y="607"/>
                                </a:lnTo>
                                <a:lnTo>
                                  <a:pt x="3019" y="607"/>
                                </a:lnTo>
                                <a:lnTo>
                                  <a:pt x="3024" y="605"/>
                                </a:lnTo>
                                <a:lnTo>
                                  <a:pt x="93" y="605"/>
                                </a:lnTo>
                                <a:lnTo>
                                  <a:pt x="76" y="604"/>
                                </a:lnTo>
                                <a:lnTo>
                                  <a:pt x="60" y="600"/>
                                </a:lnTo>
                                <a:lnTo>
                                  <a:pt x="45" y="595"/>
                                </a:lnTo>
                                <a:lnTo>
                                  <a:pt x="33" y="588"/>
                                </a:lnTo>
                                <a:lnTo>
                                  <a:pt x="20" y="580"/>
                                </a:lnTo>
                                <a:lnTo>
                                  <a:pt x="12" y="569"/>
                                </a:lnTo>
                                <a:lnTo>
                                  <a:pt x="10" y="558"/>
                                </a:lnTo>
                                <a:lnTo>
                                  <a:pt x="10" y="56"/>
                                </a:lnTo>
                                <a:lnTo>
                                  <a:pt x="12" y="45"/>
                                </a:lnTo>
                                <a:lnTo>
                                  <a:pt x="20" y="35"/>
                                </a:lnTo>
                                <a:lnTo>
                                  <a:pt x="33" y="27"/>
                                </a:lnTo>
                                <a:lnTo>
                                  <a:pt x="45" y="20"/>
                                </a:lnTo>
                                <a:lnTo>
                                  <a:pt x="60" y="14"/>
                                </a:lnTo>
                                <a:lnTo>
                                  <a:pt x="76" y="11"/>
                                </a:lnTo>
                                <a:lnTo>
                                  <a:pt x="93" y="10"/>
                                </a:lnTo>
                                <a:lnTo>
                                  <a:pt x="3024" y="10"/>
                                </a:lnTo>
                                <a:lnTo>
                                  <a:pt x="3013" y="5"/>
                                </a:lnTo>
                                <a:lnTo>
                                  <a:pt x="2977" y="0"/>
                                </a:lnTo>
                                <a:close/>
                                <a:moveTo>
                                  <a:pt x="3019" y="607"/>
                                </a:moveTo>
                                <a:lnTo>
                                  <a:pt x="1539" y="607"/>
                                </a:lnTo>
                                <a:lnTo>
                                  <a:pt x="1539" y="615"/>
                                </a:lnTo>
                                <a:lnTo>
                                  <a:pt x="2977" y="615"/>
                                </a:lnTo>
                                <a:lnTo>
                                  <a:pt x="3013" y="610"/>
                                </a:lnTo>
                                <a:lnTo>
                                  <a:pt x="3019" y="607"/>
                                </a:lnTo>
                                <a:close/>
                                <a:moveTo>
                                  <a:pt x="3024" y="10"/>
                                </a:moveTo>
                                <a:lnTo>
                                  <a:pt x="2977" y="10"/>
                                </a:lnTo>
                                <a:lnTo>
                                  <a:pt x="2994" y="11"/>
                                </a:lnTo>
                                <a:lnTo>
                                  <a:pt x="3011" y="14"/>
                                </a:lnTo>
                                <a:lnTo>
                                  <a:pt x="3025" y="20"/>
                                </a:lnTo>
                                <a:lnTo>
                                  <a:pt x="3038" y="27"/>
                                </a:lnTo>
                                <a:lnTo>
                                  <a:pt x="3050" y="35"/>
                                </a:lnTo>
                                <a:lnTo>
                                  <a:pt x="3058" y="45"/>
                                </a:lnTo>
                                <a:lnTo>
                                  <a:pt x="3060" y="56"/>
                                </a:lnTo>
                                <a:lnTo>
                                  <a:pt x="3060" y="59"/>
                                </a:lnTo>
                                <a:lnTo>
                                  <a:pt x="3060" y="556"/>
                                </a:lnTo>
                                <a:lnTo>
                                  <a:pt x="3060" y="558"/>
                                </a:lnTo>
                                <a:lnTo>
                                  <a:pt x="3058" y="569"/>
                                </a:lnTo>
                                <a:lnTo>
                                  <a:pt x="3050" y="580"/>
                                </a:lnTo>
                                <a:lnTo>
                                  <a:pt x="3038" y="588"/>
                                </a:lnTo>
                                <a:lnTo>
                                  <a:pt x="3025" y="595"/>
                                </a:lnTo>
                                <a:lnTo>
                                  <a:pt x="3011" y="600"/>
                                </a:lnTo>
                                <a:lnTo>
                                  <a:pt x="2994" y="604"/>
                                </a:lnTo>
                                <a:lnTo>
                                  <a:pt x="2977" y="605"/>
                                </a:lnTo>
                                <a:lnTo>
                                  <a:pt x="3024" y="605"/>
                                </a:lnTo>
                                <a:lnTo>
                                  <a:pt x="3043" y="596"/>
                                </a:lnTo>
                                <a:lnTo>
                                  <a:pt x="3063" y="577"/>
                                </a:lnTo>
                                <a:lnTo>
                                  <a:pt x="3070" y="553"/>
                                </a:lnTo>
                                <a:lnTo>
                                  <a:pt x="3070" y="62"/>
                                </a:lnTo>
                                <a:lnTo>
                                  <a:pt x="3063" y="38"/>
                                </a:lnTo>
                                <a:lnTo>
                                  <a:pt x="3043" y="18"/>
                                </a:lnTo>
                                <a:lnTo>
                                  <a:pt x="3024" y="10"/>
                                </a:lnTo>
                                <a:close/>
                              </a:path>
                            </a:pathLst>
                          </a:custGeom>
                          <a:solidFill>
                            <a:srgbClr val="C4C4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Rectangle 74"/>
                        <wps:cNvSpPr>
                          <a:spLocks noChangeArrowheads="1"/>
                        </wps:cNvSpPr>
                        <wps:spPr bwMode="auto">
                          <a:xfrm>
                            <a:off x="3985" y="5755"/>
                            <a:ext cx="113" cy="8"/>
                          </a:xfrm>
                          <a:prstGeom prst="rect">
                            <a:avLst/>
                          </a:prstGeom>
                          <a:solidFill>
                            <a:srgbClr val="C2C2C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9" name="Picture 7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2570" y="5205"/>
                            <a:ext cx="3050" cy="50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0" name="Picture 7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2552" y="626"/>
                            <a:ext cx="3088" cy="6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1" name="Picture 7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2552" y="1595"/>
                            <a:ext cx="3089"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2" name="Picture 7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2560" y="2520"/>
                            <a:ext cx="3089" cy="1284"/>
                          </a:xfrm>
                          <a:prstGeom prst="rect">
                            <a:avLst/>
                          </a:prstGeom>
                          <a:noFill/>
                          <a:extLst>
                            <a:ext uri="{909E8E84-426E-40DD-AFC4-6F175D3DCCD1}">
                              <a14:hiddenFill xmlns:a14="http://schemas.microsoft.com/office/drawing/2010/main">
                                <a:solidFill>
                                  <a:srgbClr val="FFFFFF"/>
                                </a:solidFill>
                              </a14:hiddenFill>
                            </a:ext>
                          </a:extLst>
                        </pic:spPr>
                      </pic:pic>
                      <wps:wsp>
                        <wps:cNvPr id="93" name="AutoShape 69"/>
                        <wps:cNvSpPr>
                          <a:spLocks/>
                        </wps:cNvSpPr>
                        <wps:spPr bwMode="auto">
                          <a:xfrm>
                            <a:off x="3916" y="2245"/>
                            <a:ext cx="251" cy="263"/>
                          </a:xfrm>
                          <a:custGeom>
                            <a:avLst/>
                            <a:gdLst>
                              <a:gd name="T0" fmla="+- 0 4167 3917"/>
                              <a:gd name="T1" fmla="*/ T0 w 251"/>
                              <a:gd name="T2" fmla="+- 0 2307 2245"/>
                              <a:gd name="T3" fmla="*/ 2307 h 263"/>
                              <a:gd name="T4" fmla="+- 0 3917 3917"/>
                              <a:gd name="T5" fmla="*/ T4 w 251"/>
                              <a:gd name="T6" fmla="+- 0 2307 2245"/>
                              <a:gd name="T7" fmla="*/ 2307 h 263"/>
                              <a:gd name="T8" fmla="+- 0 4042 3917"/>
                              <a:gd name="T9" fmla="*/ T8 w 251"/>
                              <a:gd name="T10" fmla="+- 0 2508 2245"/>
                              <a:gd name="T11" fmla="*/ 2508 h 263"/>
                              <a:gd name="T12" fmla="+- 0 4167 3917"/>
                              <a:gd name="T13" fmla="*/ T12 w 251"/>
                              <a:gd name="T14" fmla="+- 0 2307 2245"/>
                              <a:gd name="T15" fmla="*/ 2307 h 263"/>
                              <a:gd name="T16" fmla="+- 0 4099 3917"/>
                              <a:gd name="T17" fmla="*/ T16 w 251"/>
                              <a:gd name="T18" fmla="+- 0 2245 2245"/>
                              <a:gd name="T19" fmla="*/ 2245 h 263"/>
                              <a:gd name="T20" fmla="+- 0 3986 3917"/>
                              <a:gd name="T21" fmla="*/ T20 w 251"/>
                              <a:gd name="T22" fmla="+- 0 2245 2245"/>
                              <a:gd name="T23" fmla="*/ 2245 h 263"/>
                              <a:gd name="T24" fmla="+- 0 3986 3917"/>
                              <a:gd name="T25" fmla="*/ T24 w 251"/>
                              <a:gd name="T26" fmla="+- 0 2307 2245"/>
                              <a:gd name="T27" fmla="*/ 2307 h 263"/>
                              <a:gd name="T28" fmla="+- 0 4099 3917"/>
                              <a:gd name="T29" fmla="*/ T28 w 251"/>
                              <a:gd name="T30" fmla="+- 0 2307 2245"/>
                              <a:gd name="T31" fmla="*/ 2307 h 263"/>
                              <a:gd name="T32" fmla="+- 0 4099 3917"/>
                              <a:gd name="T33" fmla="*/ T32 w 251"/>
                              <a:gd name="T34" fmla="+- 0 2245 2245"/>
                              <a:gd name="T35" fmla="*/ 2245 h 2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51" h="263">
                                <a:moveTo>
                                  <a:pt x="250" y="62"/>
                                </a:moveTo>
                                <a:lnTo>
                                  <a:pt x="0" y="62"/>
                                </a:lnTo>
                                <a:lnTo>
                                  <a:pt x="125" y="263"/>
                                </a:lnTo>
                                <a:lnTo>
                                  <a:pt x="250" y="62"/>
                                </a:lnTo>
                                <a:close/>
                                <a:moveTo>
                                  <a:pt x="182" y="0"/>
                                </a:moveTo>
                                <a:lnTo>
                                  <a:pt x="69" y="0"/>
                                </a:lnTo>
                                <a:lnTo>
                                  <a:pt x="69" y="62"/>
                                </a:lnTo>
                                <a:lnTo>
                                  <a:pt x="182" y="62"/>
                                </a:lnTo>
                                <a:lnTo>
                                  <a:pt x="182" y="0"/>
                                </a:lnTo>
                                <a:close/>
                              </a:path>
                            </a:pathLst>
                          </a:custGeom>
                          <a:solidFill>
                            <a:srgbClr val="2C2C2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4" name="Picture 6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4029" y="2487"/>
                            <a:ext cx="2" cy="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5" name="Picture 6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4029" y="2247"/>
                            <a:ext cx="2" cy="2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6" name="Picture 6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3916" y="1333"/>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7" name="Picture 6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2550" y="4100"/>
                            <a:ext cx="3089" cy="88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 name="Picture 6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3916" y="3865"/>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 name="Picture 6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3916" y="4996"/>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 name="Picture 6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2506" y="6925"/>
                            <a:ext cx="3089" cy="62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1" name="Picture 6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3916" y="6650"/>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102" name="Text Box 60"/>
                        <wps:cNvSpPr txBox="1">
                          <a:spLocks noChangeArrowheads="1"/>
                        </wps:cNvSpPr>
                        <wps:spPr bwMode="auto">
                          <a:xfrm>
                            <a:off x="2981" y="681"/>
                            <a:ext cx="2249" cy="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4D5631" w14:textId="77777777" w:rsidR="00667E3C" w:rsidRDefault="00667E3C">
                              <w:pPr>
                                <w:spacing w:before="18" w:line="218" w:lineRule="auto"/>
                                <w:ind w:left="768" w:right="10" w:hanging="769"/>
                                <w:rPr>
                                  <w:rFonts w:ascii="Arial Narrow"/>
                                  <w:b/>
                                  <w:sz w:val="21"/>
                                </w:rPr>
                              </w:pPr>
                              <w:r>
                                <w:rPr>
                                  <w:rFonts w:ascii="Arial Narrow"/>
                                  <w:b/>
                                  <w:color w:val="FFFFFF"/>
                                  <w:sz w:val="21"/>
                                </w:rPr>
                                <w:t>Alunno con sintomatologia a scuola</w:t>
                              </w:r>
                            </w:p>
                          </w:txbxContent>
                        </wps:txbx>
                        <wps:bodyPr rot="0" vert="horz" wrap="square" lIns="0" tIns="0" rIns="0" bIns="0" anchor="t" anchorCtr="0" upright="1">
                          <a:noAutofit/>
                        </wps:bodyPr>
                      </wps:wsp>
                      <wps:wsp>
                        <wps:cNvPr id="103" name="Text Box 59"/>
                        <wps:cNvSpPr txBox="1">
                          <a:spLocks noChangeArrowheads="1"/>
                        </wps:cNvSpPr>
                        <wps:spPr bwMode="auto">
                          <a:xfrm>
                            <a:off x="2852" y="1642"/>
                            <a:ext cx="2507" cy="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EEC19E" w14:textId="77777777" w:rsidR="00667E3C" w:rsidRDefault="00667E3C">
                              <w:pPr>
                                <w:spacing w:before="18" w:line="218" w:lineRule="auto"/>
                                <w:ind w:right="18" w:firstLine="125"/>
                                <w:rPr>
                                  <w:rFonts w:ascii="Arial Narrow"/>
                                  <w:sz w:val="21"/>
                                </w:rPr>
                              </w:pPr>
                              <w:r>
                                <w:rPr>
                                  <w:rFonts w:ascii="Arial Narrow"/>
                                  <w:sz w:val="21"/>
                                </w:rPr>
                                <w:t>Operatore scolastico segnala a referente scolastico</w:t>
                              </w:r>
                              <w:r>
                                <w:rPr>
                                  <w:rFonts w:ascii="Arial Narrow"/>
                                  <w:spacing w:val="-13"/>
                                  <w:sz w:val="21"/>
                                </w:rPr>
                                <w:t xml:space="preserve"> </w:t>
                              </w:r>
                              <w:r>
                                <w:rPr>
                                  <w:rFonts w:ascii="Arial Narrow"/>
                                  <w:sz w:val="21"/>
                                </w:rPr>
                                <w:t>COVID-19</w:t>
                              </w:r>
                            </w:p>
                          </w:txbxContent>
                        </wps:txbx>
                        <wps:bodyPr rot="0" vert="horz" wrap="square" lIns="0" tIns="0" rIns="0" bIns="0" anchor="t" anchorCtr="0" upright="1">
                          <a:noAutofit/>
                        </wps:bodyPr>
                      </wps:wsp>
                      <wps:wsp>
                        <wps:cNvPr id="104" name="Text Box 58"/>
                        <wps:cNvSpPr txBox="1">
                          <a:spLocks noChangeArrowheads="1"/>
                        </wps:cNvSpPr>
                        <wps:spPr bwMode="auto">
                          <a:xfrm>
                            <a:off x="2714" y="2604"/>
                            <a:ext cx="2797" cy="10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E5D4A" w14:textId="77777777" w:rsidR="00667E3C" w:rsidRDefault="00667E3C">
                              <w:pPr>
                                <w:spacing w:before="1" w:line="208" w:lineRule="exact"/>
                                <w:ind w:left="3" w:right="18"/>
                                <w:jc w:val="center"/>
                                <w:rPr>
                                  <w:rFonts w:ascii="Arial Narrow"/>
                                  <w:sz w:val="19"/>
                                </w:rPr>
                              </w:pPr>
                              <w:r>
                                <w:rPr>
                                  <w:rFonts w:ascii="Arial Narrow"/>
                                  <w:sz w:val="19"/>
                                </w:rPr>
                                <w:t>Referente Scolastico chiama i genitori.</w:t>
                              </w:r>
                            </w:p>
                            <w:p w14:paraId="0AFDA92B" w14:textId="77777777" w:rsidR="00667E3C" w:rsidRDefault="00667E3C">
                              <w:pPr>
                                <w:spacing w:before="6" w:line="218" w:lineRule="auto"/>
                                <w:ind w:left="166" w:right="184"/>
                                <w:jc w:val="center"/>
                                <w:rPr>
                                  <w:rFonts w:ascii="Arial Narrow"/>
                                  <w:sz w:val="19"/>
                                </w:rPr>
                              </w:pPr>
                              <w:r>
                                <w:rPr>
                                  <w:rFonts w:ascii="Arial Narrow"/>
                                  <w:sz w:val="19"/>
                                </w:rPr>
                                <w:t>Alunno attende in area separata con mascherina chirurgica assistito</w:t>
                              </w:r>
                            </w:p>
                            <w:p w14:paraId="404F7C76" w14:textId="77777777" w:rsidR="00667E3C" w:rsidRDefault="00667E3C">
                              <w:pPr>
                                <w:spacing w:line="220" w:lineRule="auto"/>
                                <w:ind w:left="-1" w:right="18"/>
                                <w:jc w:val="center"/>
                                <w:rPr>
                                  <w:rFonts w:ascii="Arial Narrow"/>
                                  <w:sz w:val="19"/>
                                </w:rPr>
                              </w:pPr>
                              <w:r>
                                <w:rPr>
                                  <w:rFonts w:ascii="Arial Narrow"/>
                                  <w:sz w:val="19"/>
                                </w:rPr>
                                <w:t>da operatore scolastico con mascherina chirurgica</w:t>
                              </w:r>
                            </w:p>
                          </w:txbxContent>
                        </wps:txbx>
                        <wps:bodyPr rot="0" vert="horz" wrap="square" lIns="0" tIns="0" rIns="0" bIns="0" anchor="t" anchorCtr="0" upright="1">
                          <a:noAutofit/>
                        </wps:bodyPr>
                      </wps:wsp>
                      <wps:wsp>
                        <wps:cNvPr id="105" name="Text Box 57"/>
                        <wps:cNvSpPr txBox="1">
                          <a:spLocks noChangeArrowheads="1"/>
                        </wps:cNvSpPr>
                        <wps:spPr bwMode="auto">
                          <a:xfrm>
                            <a:off x="2700" y="4186"/>
                            <a:ext cx="2808"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D42767" w14:textId="77777777" w:rsidR="00667E3C" w:rsidRDefault="00667E3C">
                              <w:pPr>
                                <w:spacing w:before="17" w:line="218" w:lineRule="auto"/>
                                <w:ind w:left="87" w:right="106" w:firstLine="49"/>
                                <w:jc w:val="both"/>
                                <w:rPr>
                                  <w:rFonts w:ascii="Arial Narrow" w:hAnsi="Arial Narrow"/>
                                  <w:sz w:val="19"/>
                                </w:rPr>
                              </w:pPr>
                              <w:r>
                                <w:rPr>
                                  <w:rFonts w:ascii="Arial Narrow" w:hAnsi="Arial Narrow"/>
                                  <w:sz w:val="19"/>
                                </w:rPr>
                                <w:t>Pulire e disinfettare le superfici della stanza o area di isolamento dopo che l’alunno sintomatico è tornato a casa</w:t>
                              </w:r>
                            </w:p>
                            <w:p w14:paraId="61F8712F" w14:textId="77777777" w:rsidR="00667E3C" w:rsidRDefault="00667E3C">
                              <w:pPr>
                                <w:rPr>
                                  <w:rFonts w:ascii="Arial Narrow"/>
                                  <w:b/>
                                </w:rPr>
                              </w:pPr>
                            </w:p>
                            <w:p w14:paraId="131AFEF4" w14:textId="77777777" w:rsidR="00667E3C" w:rsidRDefault="00667E3C">
                              <w:pPr>
                                <w:spacing w:before="162" w:line="218" w:lineRule="auto"/>
                                <w:ind w:left="223" w:hanging="224"/>
                                <w:rPr>
                                  <w:rFonts w:ascii="Arial Narrow"/>
                                  <w:sz w:val="19"/>
                                </w:rPr>
                              </w:pPr>
                              <w:r>
                                <w:rPr>
                                  <w:rFonts w:ascii="Arial Narrow"/>
                                  <w:sz w:val="19"/>
                                </w:rPr>
                                <w:t>I genitori devono contattare il PLS/MMG per la valutazione clinica del caso</w:t>
                              </w:r>
                            </w:p>
                          </w:txbxContent>
                        </wps:txbx>
                        <wps:bodyPr rot="0" vert="horz" wrap="square" lIns="0" tIns="0" rIns="0" bIns="0" anchor="t" anchorCtr="0" upright="1">
                          <a:noAutofit/>
                        </wps:bodyPr>
                      </wps:wsp>
                      <wps:wsp>
                        <wps:cNvPr id="106" name="Text Box 56"/>
                        <wps:cNvSpPr txBox="1">
                          <a:spLocks noChangeArrowheads="1"/>
                        </wps:cNvSpPr>
                        <wps:spPr bwMode="auto">
                          <a:xfrm>
                            <a:off x="2727" y="6051"/>
                            <a:ext cx="2753"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083894" w14:textId="77777777" w:rsidR="00667E3C" w:rsidRDefault="00667E3C">
                              <w:pPr>
                                <w:spacing w:before="17" w:line="218" w:lineRule="auto"/>
                                <w:ind w:right="18" w:firstLine="26"/>
                                <w:rPr>
                                  <w:rFonts w:ascii="Arial Narrow"/>
                                  <w:sz w:val="19"/>
                                </w:rPr>
                              </w:pPr>
                              <w:r>
                                <w:rPr>
                                  <w:rFonts w:ascii="Arial Narrow"/>
                                  <w:sz w:val="19"/>
                                </w:rPr>
                                <w:t>Il PLS/MMG richiede tempestivamente il test diagnostico e lo comunica al DdP</w:t>
                              </w:r>
                            </w:p>
                          </w:txbxContent>
                        </wps:txbx>
                        <wps:bodyPr rot="0" vert="horz" wrap="square" lIns="0" tIns="0" rIns="0" bIns="0" anchor="t" anchorCtr="0" upright="1">
                          <a:noAutofit/>
                        </wps:bodyPr>
                      </wps:wsp>
                      <wps:wsp>
                        <wps:cNvPr id="107" name="Text Box 55"/>
                        <wps:cNvSpPr txBox="1">
                          <a:spLocks noChangeArrowheads="1"/>
                        </wps:cNvSpPr>
                        <wps:spPr bwMode="auto">
                          <a:xfrm>
                            <a:off x="2700" y="6975"/>
                            <a:ext cx="2718"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3B56F1" w14:textId="77777777" w:rsidR="00667E3C" w:rsidRDefault="00667E3C">
                              <w:pPr>
                                <w:spacing w:before="17" w:line="218" w:lineRule="auto"/>
                                <w:ind w:left="952" w:hanging="953"/>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CE274D" id="Group 54" o:spid="_x0000_s1034" style="position:absolute;left:0;text-align:left;margin-left:125.3pt;margin-top:31.35pt;width:157.15pt;height:345.95pt;z-index:251776000;mso-position-horizontal-relative:page" coordorigin="2506,627" coordsize="3143,6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">
                <v:shape id="Picture 86" o:spid="_x0000_s1035" type="#_x0000_t75" style="position:absolute;left:3916;top:5755;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">
                  <v:imagedata r:id="rId71" o:title=""/>
                </v:shape>
                <v:shape id="AutoShape 85" o:spid="_x0000_s1036" style="position:absolute;left:2570;top:6014;width:3050;height:595;visibility:visible;mso-wrap-style:square;v-text-anchor:top" coordsize="3050,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" path="m3049,550l,550r2,11l9,571r12,8l32,585r14,6l61,594r16,1l2971,595r16,-1l3003,591r13,-6l3028,579r11,-8l3046,561r3,-11xm3049,47r,501l3049,546r,-497l3049,47xm1468,l77,,61,1,46,5,32,10,21,16,9,25,2,35,,45r3049,l3047,35r-8,-10l3028,16r-12,-6l3003,5r-1,l1471,5,1468,xm2971,l1474,r-3,5l3002,5,2987,1,2971,xe" fillcolor="#d7d7d7" stroked="f">
                  <v:path arrowok="t" o:connecttype="custom" o:connectlocs="3049,6564;0,6564;2,6575;9,6585;21,6593;32,6599;46,6605;61,6608;77,6609;2971,6609;2987,6608;3003,6605;3016,6599;3028,6593;3039,6585;3046,6575;3049,6564;3049,6061;3049,6562;3049,6560;3049,6063;3049,6061;1468,6014;77,6014;61,6015;46,6019;32,6024;21,6030;9,6039;2,6049;0,6059;3049,6059;3047,6049;3039,6039;3028,6030;3016,6024;3003,6019;3002,6019;1471,6019;1468,6014;2971,6014;1474,6014;1471,6019;3002,6019;2987,6015;2971,6014" o:connectangles="0,0,0,0,0,0,0,0,0,0,0,0,0,0,0,0,0,0,0,0,0,0,0,0,0,0,0,0,0,0,0,0,0,0,0,0,0,0,0,0,0,0,0,0,0,0"/>
                </v:shape>
                <v:shape id="Freeform 84" o:spid="_x0000_s1037" style="position:absolute;left:4039;top:6014;width:6;height:5;visibility:visible;mso-wrap-style:square;v-text-anchor:top" coordsize="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" path="m6,l,,3,5,6,xe" fillcolor="#bdbdbd" stroked="f">
                  <v:path arrowok="t" o:connecttype="custom" o:connectlocs="6,6014;0,6014;3,6019;6,6014" o:connectangles="0,0,0,0"/>
                </v:shape>
                <v:shape id="AutoShape 83" o:spid="_x0000_s1038" style="position:absolute;left:2550;top:5995;width:3089;height:634;visibility:visible;mso-wrap-style:square;v-text-anchor:top" coordsize="3089,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" path="m1476,l97,,78,1,60,5,44,11,29,20,17,30,8,42,2,56,,71,,562r2,15l8,591r9,12l29,614r15,8l60,628r18,4l97,633r2894,l3010,632r18,-4l3040,624,97,624,63,619,35,606,16,586,9,562,9,71,16,47,35,28,63,14,97,10r1385,l1476,xm2991,l1506,r-6,10l2991,10r34,4l3053,28r19,19l3079,71r,491l3072,586r-19,20l3025,619r-34,5l3040,624r4,-2l3059,614r12,-11l3080,591r6,-14l3089,562r,-491l3086,56r-6,-14l3071,30,3059,20r-15,-9l3028,5,3010,1,2991,xe" fillcolor="#c7c7c7" stroked="f">
                  <v:path arrowok="t" o:connecttype="custom" o:connectlocs="97,5995;60,6000;29,6015;8,6037;0,6066;2,6572;17,6598;44,6617;78,6627;2991,6628;3028,6623;97,6619;35,6601;9,6557;16,6042;63,6009;1482,6005;2991,5995;1500,6005;3025,6009;3072,6042;3079,6557;3053,6601;2991,6619;3044,6617;3071,6598;3086,6572;3089,6066;3080,6037;3059,6015;3028,6000;2991,5995" o:connectangles="0,0,0,0,0,0,0,0,0,0,0,0,0,0,0,0,0,0,0,0,0,0,0,0,0,0,0,0,0,0,0,0"/>
                </v:shape>
                <v:shape id="Freeform 82" o:spid="_x0000_s1039" style="position:absolute;left:4027;top:5995;width:30;height:10;visibility:visible;mso-wrap-style:square;v-text-anchor:top" coordsize="3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" path="m30,l,,6,10r18,l30,xe" fillcolor="#b0b0b0" stroked="f">
                  <v:path arrowok="t" o:connecttype="custom" o:connectlocs="30,5995;0,5995;6,6005;24,6005;30,5995" o:connectangles="0,0,0,0,0"/>
                </v:shape>
                <v:shape id="AutoShape 81" o:spid="_x0000_s1040" style="position:absolute;left:2560;top:6004;width:3070;height:615;visibility:visible;mso-wrap-style:square;v-text-anchor:top" coordsize="3070,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" path="m1473,l88,,54,5,26,19,7,38,,62,,553r7,24l26,597r28,13l88,615r2894,l3016,610r10,-5l88,605,72,604,57,601,43,595,32,589,20,581,13,571,11,560r-1,l10,55r1,l13,45,20,35,32,26,43,20,57,15,72,11,88,10r1391,l1473,xm2982,l1491,r-6,10l2982,10r16,1l3014,15r13,5l3039,26r11,9l3058,45r2,10l3060,57r,2l3060,556r,2l3060,560r-3,11l3050,581r-11,8l3027,595r-13,6l2998,604r-16,1l3026,605r18,-8l3063,577r7,-24l3070,62r-7,-24l3044,19,3016,5,2982,xe" fillcolor="#c4c4c4" stroked="f">
                  <v:path arrowok="t" o:connecttype="custom" o:connectlocs="88,6004;26,6023;0,6066;7,6581;54,6614;2982,6619;3026,6609;72,6608;43,6599;20,6585;11,6564;10,6059;13,6049;32,6030;57,6019;88,6014;1473,6004;1491,6004;2982,6014;3014,6019;3039,6030;3058,6049;3060,6059;3060,6063;3060,6562;3060,6564;3050,6585;3027,6599;2998,6608;3026,6609;3063,6581;3070,6066;3044,6023;2982,6004" o:connectangles="0,0,0,0,0,0,0,0,0,0,0,0,0,0,0,0,0,0,0,0,0,0,0,0,0,0,0,0,0,0,0,0,0,0"/>
                </v:shape>
                <v:shape id="Freeform 80" o:spid="_x0000_s1041" style="position:absolute;left:4033;top:6004;width:18;height:10;visibility:visible;mso-wrap-style:square;v-text-anchor:top" coordsize="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" path="m18,l,,6,10r6,l18,xe" fillcolor="#c2c2c2" stroked="f">
                  <v:path arrowok="t" o:connecttype="custom" o:connectlocs="18,6004;0,6004;6,6014;12,6014;18,6004" o:connectangles="0,0,0,0,0"/>
                </v:shape>
                <v:shape id="Picture 79" o:spid="_x0000_s1042" type="#_x0000_t75" style="position:absolute;left:2569;top:6059;width:3051;height: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">
                  <v:imagedata r:id="rId72" o:title=""/>
                </v:shape>
                <v:shape id="AutoShape 78" o:spid="_x0000_s1043" style="position:absolute;left:2570;top:5159;width:3050;height:595;visibility:visible;mso-wrap-style:square;v-text-anchor:top" coordsize="3050,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" path="m3050,549l,549r2,10l10,570r13,9l35,585r15,5l66,594r17,1l2967,595r17,-1l3001,590r14,-5l3028,579r12,-9l3048,559r2,-10xm3050,47r,501l3050,546r,-497l3050,47xm2967,l83,,66,1,50,5,35,10,23,17,10,25,2,35,,46r3050,l3048,35r-8,-10l3028,17r-13,-7l3001,5,2984,1,2967,xe" fillcolor="#d7d7d7" stroked="f">
                  <v:path arrowok="t" o:connecttype="custom" o:connectlocs="3050,5708;0,5708;2,5718;10,5729;23,5738;35,5744;50,5749;66,5753;83,5754;2967,5754;2984,5753;3001,5749;3015,5744;3028,5738;3040,5729;3048,5718;3050,5708;3050,5206;3050,5707;3050,5705;3050,5208;3050,5206;2967,5159;83,5159;66,5160;50,5164;35,5169;23,5176;10,5184;2,5194;0,5205;3050,5205;3048,5194;3040,5184;3028,5176;3015,5169;3001,5164;2984,5160;2967,5159" o:connectangles="0,0,0,0,0,0,0,0,0,0,0,0,0,0,0,0,0,0,0,0,0,0,0,0,0,0,0,0,0,0,0,0,0,0,0,0,0,0,0"/>
                </v:shape>
                <v:shape id="AutoShape 77" o:spid="_x0000_s1044" style="position:absolute;left:2550;top:5139;width:3089;height:634;visibility:visible;mso-wrap-style:square;v-text-anchor:top" coordsize="3089,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" path="m2986,l102,,82,1,63,5,46,11,31,20,18,30,9,42,2,56,,71,,562r2,15l9,591r9,12l31,614r15,8l63,628r19,4l102,633r1333,l1435,624r-1333,l66,619,36,606,17,586,9,562,9,71,17,47,36,28,66,14r36,-4l3037,10,3025,5,3006,1,2986,xm3037,10r-51,l3022,14r30,14l3072,47r7,24l3079,562r-7,24l3052,606r-30,13l2986,624r-1438,l1548,633r1438,l3006,632r19,-4l3042,622r15,-8l3070,603r10,-12l3086,577r3,-15l3089,71r-3,-15l3080,42,3070,30,3057,20r-15,-9l3037,10xe" fillcolor="#c7c7c7" stroked="f">
                  <v:path arrowok="t" o:connecttype="custom" o:connectlocs="102,5140;63,5145;31,5160;9,5182;0,5211;2,5717;18,5743;46,5762;82,5772;1435,5773;102,5764;36,5746;9,5702;17,5187;66,5154;3037,5150;3006,5141;3037,5150;3022,5154;3072,5187;3079,5702;3052,5746;2986,5764;1548,5773;3006,5772;3042,5762;3070,5743;3086,5717;3089,5211;3080,5182;3057,5160;3037,5150" o:connectangles="0,0,0,0,0,0,0,0,0,0,0,0,0,0,0,0,0,0,0,0,0,0,0,0,0,0,0,0,0,0,0,0"/>
                </v:shape>
                <v:rect id="Rectangle 76" o:spid="_x0000_s1045" style="position:absolute;left:3985;top:5763;width:113;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" fillcolor="#b0b0b0" stroked="f"/>
                <v:shape id="AutoShape 75" o:spid="_x0000_s1046" style="position:absolute;left:2560;top:5149;width:3070;height:615;visibility:visible;mso-wrap-style:square;v-text-anchor:top" coordsize="3070,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" path="m2977,l93,,57,5,27,18,8,38,,62,,553r8,24l27,596r30,14l93,615r1333,l1426,607r1593,l3024,605,93,605,76,604,60,600,45,595,33,588,20,580,12,569,10,558,10,56,12,45,20,35,33,27,45,20,60,14,76,11,93,10r2931,l3013,5,2977,xm3019,607r-1480,l1539,615r1438,l3013,610r6,-3xm3024,10r-47,l2994,11r17,3l3025,20r13,7l3050,35r8,10l3060,56r,3l3060,556r,2l3058,569r-8,11l3038,588r-13,7l3011,600r-17,4l2977,605r47,l3043,596r20,-19l3070,553r,-491l3063,38,3043,18r-19,-8xe" fillcolor="#c4c4c4" stroked="f">
                  <v:path arrowok="t" o:connecttype="custom" o:connectlocs="93,5149;27,5167;0,5211;8,5726;57,5759;1426,5764;3019,5756;93,5754;60,5749;33,5737;12,5718;10,5707;10,5205;20,5184;45,5169;76,5160;3024,5159;2977,5149;1539,5756;2977,5764;3019,5756;2977,5159;3011,5163;3038,5176;3058,5194;3060,5208;3060,5707;3060,5707;3050,5729;3025,5744;2994,5753;3024,5754;3063,5726;3070,5211;3043,5167" o:connectangles="0,0,0,0,0,0,0,0,0,0,0,0,0,0,0,0,0,0,0,0,0,0,0,0,0,0,0,0,0,0,0,0,0,0,0"/>
                </v:shape>
                <v:rect id="Rectangle 74" o:spid="_x0000_s1047" style="position:absolute;left:3985;top:5755;width:113;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" fillcolor="#c2c2c2" stroked="f"/>
                <v:shape id="Picture 73" o:spid="_x0000_s1048" type="#_x0000_t75" style="position:absolute;left:2570;top:5205;width:3050;height: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">
                  <v:imagedata r:id="rId73" o:title=""/>
                </v:shape>
                <v:shape id="Picture 72" o:spid="_x0000_s1049" type="#_x0000_t75" style="position:absolute;left:2552;top:626;width:3088;height: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">
                  <v:imagedata r:id="rId74" o:title=""/>
                </v:shape>
                <v:shape id="Picture 71" o:spid="_x0000_s1050" type="#_x0000_t75" style="position:absolute;left:2552;top:1595;width:3089;height: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">
                  <v:imagedata r:id="rId75" o:title=""/>
                </v:shape>
                <v:shape id="Picture 70" o:spid="_x0000_s1051" type="#_x0000_t75" style="position:absolute;left:2560;top:2520;width:3089;height:1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">
                  <v:imagedata r:id="rId76" o:title=""/>
                </v:shape>
                <v:shape id="AutoShape 69" o:spid="_x0000_s1052" style="position:absolute;left:3916;top:2245;width:251;height:263;visibility:visible;mso-wrap-style:square;v-text-anchor:top" coordsize="251,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" path="m250,62l,62,125,263,250,62xm182,l69,r,62l182,62,182,xe" fillcolor="#2c2c2c" stroked="f">
                  <v:path arrowok="t" o:connecttype="custom" o:connectlocs="250,2307;0,2307;125,2508;250,2307;182,2245;69,2245;69,2307;182,2307;182,2245" o:connectangles="0,0,0,0,0,0,0,0,0"/>
                </v:shape>
                <v:shape id="Picture 68" o:spid="_x0000_s1053" type="#_x0000_t75" style="position:absolute;left:4029;top:2487;width:2;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">
                  <v:imagedata r:id="rId77" o:title=""/>
                </v:shape>
                <v:shape id="Picture 67" o:spid="_x0000_s1054" type="#_x0000_t75" style="position:absolute;left:4029;top:2247;width:2;height: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">
                  <v:imagedata r:id="rId78" o:title=""/>
                </v:shape>
                <v:shape id="Picture 66" o:spid="_x0000_s1055" type="#_x0000_t75" style="position:absolute;left:3916;top:1333;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">
                  <v:imagedata r:id="rId79" o:title=""/>
                </v:shape>
                <v:shape id="Picture 65" o:spid="_x0000_s1056" type="#_x0000_t75" style="position:absolute;left:2550;top:4100;width:3089;height: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">
                  <v:imagedata r:id="rId80" o:title=""/>
                </v:shape>
                <v:shape id="Picture 64" o:spid="_x0000_s1057" type="#_x0000_t75" style="position:absolute;left:3916;top:3865;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">
                  <v:imagedata r:id="rId79" o:title=""/>
                </v:shape>
                <v:shape id="Picture 63" o:spid="_x0000_s1058" type="#_x0000_t75" style="position:absolute;left:3916;top:4996;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">
                  <v:imagedata r:id="rId79" o:title=""/>
                </v:shape>
                <v:shape id="Picture 62" o:spid="_x0000_s1059" type="#_x0000_t75" style="position:absolute;left:2506;top:6925;width:3089;height: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">
                  <v:imagedata r:id="rId81" o:title=""/>
                </v:shape>
                <v:shape id="Picture 61" o:spid="_x0000_s1060" type="#_x0000_t75" style="position:absolute;left:3916;top:6650;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">
                  <v:imagedata r:id="rId79" o:title=""/>
                </v:shape>
                <v:shape id="Text Box 60" o:spid="_x0000_s1061" type="#_x0000_t202" style="position:absolute;left:2981;top:681;width:2249;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" filled="f" stroked="f">
                  <v:textbox inset="0,0,0,0">
                    <w:txbxContent>
                      <w:p w14:paraId="624D5631" w14:textId="77777777" w:rsidR="00667E3C" w:rsidRDefault="00667E3C">
                        <w:pPr>
                          <w:spacing w:before="18" w:line="218" w:lineRule="auto"/>
                          <w:ind w:left="768" w:right="10" w:hanging="769"/>
                          <w:rPr>
                            <w:rFonts w:ascii="Arial Narrow"/>
                            <w:b/>
                            <w:sz w:val="21"/>
                          </w:rPr>
                        </w:pPr>
                        <w:r>
                          <w:rPr>
                            <w:rFonts w:ascii="Arial Narrow"/>
                            <w:b/>
                            <w:color w:val="FFFFFF"/>
                            <w:sz w:val="21"/>
                          </w:rPr>
                          <w:t>Alunno con sintomatologia a scuola</w:t>
                        </w:r>
                      </w:p>
                    </w:txbxContent>
                  </v:textbox>
                </v:shape>
                <v:shape id="Text Box 59" o:spid="_x0000_s1062" type="#_x0000_t202" style="position:absolute;left:2852;top:1642;width:2507;height: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M+YwgAAANwAAAAPAAAAZHJzL2Rvd25yZXYueG1sRE9NawIx&#10;EL0X/A9hhN5qYgt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CRDM+YwgAAANwAAAAPAAAA&#10;AAAAAAAAAAAAAAcCAABkcnMvZG93bnJldi54bWxQSwUGAAAAAAMAAwC3AAAA9gIAAAAA&#10;" filled="f" stroked="f">
                  <v:textbox inset="0,0,0,0">
                    <w:txbxContent>
                      <w:p w14:paraId="63EEC19E" w14:textId="77777777" w:rsidR="00667E3C" w:rsidRDefault="00667E3C">
                        <w:pPr>
                          <w:spacing w:before="18" w:line="218" w:lineRule="auto"/>
                          <w:ind w:right="18" w:firstLine="125"/>
                          <w:rPr>
                            <w:rFonts w:ascii="Arial Narrow"/>
                            <w:sz w:val="21"/>
                          </w:rPr>
                        </w:pPr>
                        <w:r>
                          <w:rPr>
                            <w:rFonts w:ascii="Arial Narrow"/>
                            <w:sz w:val="21"/>
                          </w:rPr>
                          <w:t>Operatore scolastico segnala a referente scolastico</w:t>
                        </w:r>
                        <w:r>
                          <w:rPr>
                            <w:rFonts w:ascii="Arial Narrow"/>
                            <w:spacing w:val="-13"/>
                            <w:sz w:val="21"/>
                          </w:rPr>
                          <w:t xml:space="preserve"> </w:t>
                        </w:r>
                        <w:r>
                          <w:rPr>
                            <w:rFonts w:ascii="Arial Narrow"/>
                            <w:sz w:val="21"/>
                          </w:rPr>
                          <w:t>COVID-19</w:t>
                        </w:r>
                      </w:p>
                    </w:txbxContent>
                  </v:textbox>
                </v:shape>
                <v:shape id="Text Box 58" o:spid="_x0000_s1063" type="#_x0000_t202" style="position:absolute;left:2714;top:2604;width:2797;height:1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VfswgAAANwAAAAPAAAAZHJzL2Rvd25yZXYueG1sRE9NawIx&#10;EL0X/A9hhN5qYil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Ae5VfswgAAANwAAAAPAAAA&#10;AAAAAAAAAAAAAAcCAABkcnMvZG93bnJldi54bWxQSwUGAAAAAAMAAwC3AAAA9gIAAAAA&#10;" filled="f" stroked="f">
                  <v:textbox inset="0,0,0,0">
                    <w:txbxContent>
                      <w:p w14:paraId="1E6E5D4A" w14:textId="77777777" w:rsidR="00667E3C" w:rsidRDefault="00667E3C">
                        <w:pPr>
                          <w:spacing w:before="1" w:line="208" w:lineRule="exact"/>
                          <w:ind w:left="3" w:right="18"/>
                          <w:jc w:val="center"/>
                          <w:rPr>
                            <w:rFonts w:ascii="Arial Narrow"/>
                            <w:sz w:val="19"/>
                          </w:rPr>
                        </w:pPr>
                        <w:r>
                          <w:rPr>
                            <w:rFonts w:ascii="Arial Narrow"/>
                            <w:sz w:val="19"/>
                          </w:rPr>
                          <w:t>Referente Scolastico chiama i genitori.</w:t>
                        </w:r>
                      </w:p>
                      <w:p w14:paraId="0AFDA92B" w14:textId="77777777" w:rsidR="00667E3C" w:rsidRDefault="00667E3C">
                        <w:pPr>
                          <w:spacing w:before="6" w:line="218" w:lineRule="auto"/>
                          <w:ind w:left="166" w:right="184"/>
                          <w:jc w:val="center"/>
                          <w:rPr>
                            <w:rFonts w:ascii="Arial Narrow"/>
                            <w:sz w:val="19"/>
                          </w:rPr>
                        </w:pPr>
                        <w:r>
                          <w:rPr>
                            <w:rFonts w:ascii="Arial Narrow"/>
                            <w:sz w:val="19"/>
                          </w:rPr>
                          <w:t>Alunno attende in area separata con mascherina chirurgica assistito</w:t>
                        </w:r>
                      </w:p>
                      <w:p w14:paraId="404F7C76" w14:textId="77777777" w:rsidR="00667E3C" w:rsidRDefault="00667E3C">
                        <w:pPr>
                          <w:spacing w:line="220" w:lineRule="auto"/>
                          <w:ind w:left="-1" w:right="18"/>
                          <w:jc w:val="center"/>
                          <w:rPr>
                            <w:rFonts w:ascii="Arial Narrow"/>
                            <w:sz w:val="19"/>
                          </w:rPr>
                        </w:pPr>
                        <w:r>
                          <w:rPr>
                            <w:rFonts w:ascii="Arial Narrow"/>
                            <w:sz w:val="19"/>
                          </w:rPr>
                          <w:t>da operatore scolastico con mascherina chirurgica</w:t>
                        </w:r>
                      </w:p>
                    </w:txbxContent>
                  </v:textbox>
                </v:shape>
                <v:shape id="Text Box 57" o:spid="_x0000_s1064" type="#_x0000_t202" style="position:absolute;left:2700;top:4186;width:2808;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fJ3wgAAANwAAAAPAAAAZHJzL2Rvd25yZXYueG1sRE9NawIx&#10;EL0X/A9hhN5qYqF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BxqfJ3wgAAANwAAAAPAAAA&#10;AAAAAAAAAAAAAAcCAABkcnMvZG93bnJldi54bWxQSwUGAAAAAAMAAwC3AAAA9gIAAAAA&#10;" filled="f" stroked="f">
                  <v:textbox inset="0,0,0,0">
                    <w:txbxContent>
                      <w:p w14:paraId="2CD42767" w14:textId="77777777" w:rsidR="00667E3C" w:rsidRDefault="00667E3C">
                        <w:pPr>
                          <w:spacing w:before="17" w:line="218" w:lineRule="auto"/>
                          <w:ind w:left="87" w:right="106" w:firstLine="49"/>
                          <w:jc w:val="both"/>
                          <w:rPr>
                            <w:rFonts w:ascii="Arial Narrow" w:hAnsi="Arial Narrow"/>
                            <w:sz w:val="19"/>
                          </w:rPr>
                        </w:pPr>
                        <w:r>
                          <w:rPr>
                            <w:rFonts w:ascii="Arial Narrow" w:hAnsi="Arial Narrow"/>
                            <w:sz w:val="19"/>
                          </w:rPr>
                          <w:t>Pulire e disinfettare le superfici della stanza o area di isolamento dopo che l’alunno sintomatico è tornato a casa</w:t>
                        </w:r>
                      </w:p>
                      <w:p w14:paraId="61F8712F" w14:textId="77777777" w:rsidR="00667E3C" w:rsidRDefault="00667E3C">
                        <w:pPr>
                          <w:rPr>
                            <w:rFonts w:ascii="Arial Narrow"/>
                            <w:b/>
                          </w:rPr>
                        </w:pPr>
                      </w:p>
                      <w:p w14:paraId="131AFEF4" w14:textId="77777777" w:rsidR="00667E3C" w:rsidRDefault="00667E3C">
                        <w:pPr>
                          <w:spacing w:before="162" w:line="218" w:lineRule="auto"/>
                          <w:ind w:left="223" w:hanging="224"/>
                          <w:rPr>
                            <w:rFonts w:ascii="Arial Narrow"/>
                            <w:sz w:val="19"/>
                          </w:rPr>
                        </w:pPr>
                        <w:r>
                          <w:rPr>
                            <w:rFonts w:ascii="Arial Narrow"/>
                            <w:sz w:val="19"/>
                          </w:rPr>
                          <w:t>I genitori devono contattare il PLS/MMG per la valutazione clinica del caso</w:t>
                        </w:r>
                      </w:p>
                    </w:txbxContent>
                  </v:textbox>
                </v:shape>
                <v:shape id="Text Box 56" o:spid="_x0000_s1065" type="#_x0000_t202" style="position:absolute;left:2727;top:6051;width:2753;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" filled="f" stroked="f">
                  <v:textbox inset="0,0,0,0">
                    <w:txbxContent>
                      <w:p w14:paraId="3E083894" w14:textId="77777777" w:rsidR="00667E3C" w:rsidRDefault="00667E3C">
                        <w:pPr>
                          <w:spacing w:before="17" w:line="218" w:lineRule="auto"/>
                          <w:ind w:right="18" w:firstLine="26"/>
                          <w:rPr>
                            <w:rFonts w:ascii="Arial Narrow"/>
                            <w:sz w:val="19"/>
                          </w:rPr>
                        </w:pPr>
                        <w:r>
                          <w:rPr>
                            <w:rFonts w:ascii="Arial Narrow"/>
                            <w:sz w:val="19"/>
                          </w:rPr>
                          <w:t>Il PLS/MMG richiede tempestivamente il test diagnostico e lo comunica al DdP</w:t>
                        </w:r>
                      </w:p>
                    </w:txbxContent>
                  </v:textbox>
                </v:shape>
                <v:shape id="Text Box 55" o:spid="_x0000_s1066" type="#_x0000_t202" style="position:absolute;left:2700;top:6975;width:2718;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" filled="f" stroked="f">
                  <v:textbox inset="0,0,0,0">
                    <w:txbxContent>
                      <w:p w14:paraId="343B56F1" w14:textId="77777777" w:rsidR="00667E3C" w:rsidRDefault="00667E3C">
                        <w:pPr>
                          <w:spacing w:before="17" w:line="218" w:lineRule="auto"/>
                          <w:ind w:left="952" w:hanging="953"/>
                          <w:rPr>
                            <w:rFonts w:ascii="Arial Narrow" w:hAnsi="Arial Narrow"/>
                            <w:sz w:val="19"/>
                          </w:rPr>
                        </w:pPr>
                        <w:r>
                          <w:rPr>
                            <w:rFonts w:ascii="Arial Narrow" w:hAnsi="Arial Narrow"/>
                            <w:sz w:val="19"/>
                          </w:rPr>
                          <w:t>Il DdP provvede all’esecuzione del test diagnostico</w:t>
                        </w:r>
                      </w:p>
                    </w:txbxContent>
                  </v:textbox>
                </v:shape>
                <w10:wrap anchorx="page"/>
              </v:group>
            </w:pict>
          </mc:Fallback>
        </mc:AlternateContent>
      </w:r>
      <w:r w:rsidRPr="003F7DC9">
        <w:rPr>
          <w:rFonts w:ascii="Times New Roman" w:hAnsi="Times New Roman" w:cs="Times New Roman"/>
          <w:noProof/>
          <w:lang w:bidi="ar-SA"/>
        </w:rPr>
        <mc:AlternateContent>
          <mc:Choice Requires="wpg">
            <w:drawing>
              <wp:anchor distT="0" distB="0" distL="114300" distR="114300" simplePos="0" relativeHeight="251781120" behindDoc="0" locked="0" layoutInCell="1" allowOverlap="1" wp14:anchorId="2EC11D02" wp14:editId="4182A381">
                <wp:simplePos x="0" y="0"/>
                <wp:positionH relativeFrom="page">
                  <wp:posOffset>3985260</wp:posOffset>
                </wp:positionH>
                <wp:positionV relativeFrom="paragraph">
                  <wp:posOffset>398145</wp:posOffset>
                </wp:positionV>
                <wp:extent cx="1961515" cy="2362835"/>
                <wp:effectExtent l="0" t="0" r="0" b="0"/>
                <wp:wrapNone/>
                <wp:docPr id="46"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1515" cy="2362835"/>
                          <a:chOff x="6276" y="627"/>
                          <a:chExt cx="3089" cy="3721"/>
                        </a:xfrm>
                      </wpg:grpSpPr>
                      <pic:pic xmlns:pic="http://schemas.openxmlformats.org/drawingml/2006/picture">
                        <pic:nvPicPr>
                          <pic:cNvPr id="48" name="Picture 5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6276" y="626"/>
                            <a:ext cx="3088" cy="6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 name="Picture 5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6276" y="1595"/>
                            <a:ext cx="3089" cy="5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 name="Picture 5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7730" y="1350"/>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 name="Picture 5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6276" y="2504"/>
                            <a:ext cx="3089" cy="5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4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7747" y="2177"/>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4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6276" y="3243"/>
                            <a:ext cx="3089" cy="89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0" name="Picture 4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7747" y="2954"/>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2" name="Picture 4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7747" y="4085"/>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64" name="Text Box 45"/>
                        <wps:cNvSpPr txBox="1">
                          <a:spLocks noChangeArrowheads="1"/>
                        </wps:cNvSpPr>
                        <wps:spPr bwMode="auto">
                          <a:xfrm>
                            <a:off x="6782" y="681"/>
                            <a:ext cx="2095" cy="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AF62F9" w14:textId="77777777" w:rsidR="00667E3C" w:rsidRDefault="00667E3C">
                              <w:pPr>
                                <w:spacing w:before="18" w:line="218" w:lineRule="auto"/>
                                <w:ind w:left="772" w:right="9" w:hanging="773"/>
                                <w:rPr>
                                  <w:rFonts w:ascii="Arial Narrow"/>
                                  <w:b/>
                                  <w:sz w:val="21"/>
                                </w:rPr>
                              </w:pPr>
                              <w:r>
                                <w:rPr>
                                  <w:rFonts w:ascii="Arial Narrow"/>
                                  <w:b/>
                                  <w:color w:val="FFFFFF"/>
                                  <w:sz w:val="21"/>
                                </w:rPr>
                                <w:t>Alunno con sintomatogia a casa</w:t>
                              </w:r>
                            </w:p>
                          </w:txbxContent>
                        </wps:txbx>
                        <wps:bodyPr rot="0" vert="horz" wrap="square" lIns="0" tIns="0" rIns="0" bIns="0" anchor="t" anchorCtr="0" upright="1">
                          <a:noAutofit/>
                        </wps:bodyPr>
                      </wps:wsp>
                      <wps:wsp>
                        <wps:cNvPr id="66" name="Text Box 44"/>
                        <wps:cNvSpPr txBox="1">
                          <a:spLocks noChangeArrowheads="1"/>
                        </wps:cNvSpPr>
                        <wps:spPr bwMode="auto">
                          <a:xfrm>
                            <a:off x="7126" y="1700"/>
                            <a:ext cx="1410"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988969" w14:textId="77777777" w:rsidR="00667E3C" w:rsidRDefault="00667E3C">
                              <w:pPr>
                                <w:spacing w:before="1"/>
                                <w:rPr>
                                  <w:rFonts w:ascii="Arial Narrow"/>
                                  <w:sz w:val="19"/>
                                </w:rPr>
                              </w:pPr>
                              <w:r>
                                <w:rPr>
                                  <w:rFonts w:ascii="Arial Narrow"/>
                                  <w:sz w:val="19"/>
                                </w:rPr>
                                <w:t>Alunno resta a casa</w:t>
                              </w:r>
                            </w:p>
                          </w:txbxContent>
                        </wps:txbx>
                        <wps:bodyPr rot="0" vert="horz" wrap="square" lIns="0" tIns="0" rIns="0" bIns="0" anchor="t" anchorCtr="0" upright="1">
                          <a:noAutofit/>
                        </wps:bodyPr>
                      </wps:wsp>
                      <wps:wsp>
                        <wps:cNvPr id="68" name="Text Box 43"/>
                        <wps:cNvSpPr txBox="1">
                          <a:spLocks noChangeArrowheads="1"/>
                        </wps:cNvSpPr>
                        <wps:spPr bwMode="auto">
                          <a:xfrm>
                            <a:off x="6443" y="2609"/>
                            <a:ext cx="2771"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2820E1" w14:textId="77777777" w:rsidR="00667E3C" w:rsidRDefault="00667E3C">
                              <w:pPr>
                                <w:spacing w:before="1"/>
                                <w:rPr>
                                  <w:rFonts w:ascii="Arial Narrow"/>
                                  <w:sz w:val="19"/>
                                </w:rPr>
                              </w:pPr>
                              <w:r>
                                <w:rPr>
                                  <w:rFonts w:ascii="Arial Narrow"/>
                                  <w:sz w:val="19"/>
                                </w:rPr>
                                <w:t>I genitori devono informare il PLS/MMG</w:t>
                              </w:r>
                            </w:p>
                          </w:txbxContent>
                        </wps:txbx>
                        <wps:bodyPr rot="0" vert="horz" wrap="square" lIns="0" tIns="0" rIns="0" bIns="0" anchor="t" anchorCtr="0" upright="1">
                          <a:noAutofit/>
                        </wps:bodyPr>
                      </wps:wsp>
                      <wps:wsp>
                        <wps:cNvPr id="70" name="Text Box 42"/>
                        <wps:cNvSpPr txBox="1">
                          <a:spLocks noChangeArrowheads="1"/>
                        </wps:cNvSpPr>
                        <wps:spPr bwMode="auto">
                          <a:xfrm>
                            <a:off x="6697" y="3328"/>
                            <a:ext cx="2265" cy="6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F3C74" w14:textId="77777777" w:rsidR="00667E3C" w:rsidRDefault="00667E3C">
                              <w:pPr>
                                <w:spacing w:before="17" w:line="218" w:lineRule="auto"/>
                                <w:ind w:right="18" w:firstLine="1"/>
                                <w:jc w:val="center"/>
                                <w:rPr>
                                  <w:rFonts w:ascii="Arial Narrow" w:hAnsi="Arial Narrow"/>
                                  <w:sz w:val="19"/>
                                </w:rPr>
                              </w:pPr>
                              <w:r>
                                <w:rPr>
                                  <w:rFonts w:ascii="Arial Narrow" w:hAnsi="Arial Narrow"/>
                                  <w:sz w:val="19"/>
                                </w:rPr>
                                <w:t>I genitori dello studente devono comunicare l’assenza scolastica per motivi di salut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C11D02" id="Group 41" o:spid="_x0000_s1067" style="position:absolute;left:0;text-align:left;margin-left:313.8pt;margin-top:31.35pt;width:154.45pt;height:186.05pt;z-index:251781120;mso-position-horizontal-relative:page" coordorigin="6276,627" coordsize="3089,3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">
                <v:shape id="Picture 53" o:spid="_x0000_s1068" type="#_x0000_t75" style="position:absolute;left:6276;top:626;width:3088;height: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">
                  <v:imagedata r:id="rId88" o:title=""/>
                </v:shape>
                <v:shape id="Picture 52" o:spid="_x0000_s1069" type="#_x0000_t75" style="position:absolute;left:6276;top:1595;width:3089;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">
                  <v:imagedata r:id="rId89" o:title=""/>
                </v:shape>
                <v:shape id="Picture 51" o:spid="_x0000_s1070" type="#_x0000_t75" style="position:absolute;left:7730;top:1350;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">
                  <v:imagedata r:id="rId90" o:title=""/>
                </v:shape>
                <v:shape id="Picture 50" o:spid="_x0000_s1071" type="#_x0000_t75" style="position:absolute;left:6276;top:2504;width:3089;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">
                  <v:imagedata r:id="rId91" o:title=""/>
                </v:shape>
                <v:shape id="Picture 49" o:spid="_x0000_s1072" type="#_x0000_t75" style="position:absolute;left:7747;top:2177;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">
                  <v:imagedata r:id="rId92" o:title=""/>
                </v:shape>
                <v:shape id="Picture 48" o:spid="_x0000_s1073" type="#_x0000_t75" style="position:absolute;left:6276;top:3243;width:3089;height: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">
                  <v:imagedata r:id="rId93" o:title=""/>
                </v:shape>
                <v:shape id="Picture 47" o:spid="_x0000_s1074" type="#_x0000_t75" style="position:absolute;left:7747;top:2954;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">
                  <v:imagedata r:id="rId57" o:title=""/>
                </v:shape>
                <v:shape id="Picture 46" o:spid="_x0000_s1075" type="#_x0000_t75" style="position:absolute;left:7747;top:4085;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">
                  <v:imagedata r:id="rId57" o:title=""/>
                </v:shape>
                <v:shape id="Text Box 45" o:spid="_x0000_s1076" type="#_x0000_t202" style="position:absolute;left:6782;top:681;width:2095;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" filled="f" stroked="f">
                  <v:textbox inset="0,0,0,0">
                    <w:txbxContent>
                      <w:p w14:paraId="3CAF62F9" w14:textId="77777777" w:rsidR="00667E3C" w:rsidRDefault="00667E3C">
                        <w:pPr>
                          <w:spacing w:before="18" w:line="218" w:lineRule="auto"/>
                          <w:ind w:left="772" w:right="9" w:hanging="773"/>
                          <w:rPr>
                            <w:rFonts w:ascii="Arial Narrow"/>
                            <w:b/>
                            <w:sz w:val="21"/>
                          </w:rPr>
                        </w:pPr>
                        <w:r>
                          <w:rPr>
                            <w:rFonts w:ascii="Arial Narrow"/>
                            <w:b/>
                            <w:color w:val="FFFFFF"/>
                            <w:sz w:val="21"/>
                          </w:rPr>
                          <w:t>Alunno con sintomatogia a casa</w:t>
                        </w:r>
                      </w:p>
                    </w:txbxContent>
                  </v:textbox>
                </v:shape>
                <v:shape id="Text Box 44" o:spid="_x0000_s1077" type="#_x0000_t202" style="position:absolute;left:7126;top:1700;width:1410;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" filled="f" stroked="f">
                  <v:textbox inset="0,0,0,0">
                    <w:txbxContent>
                      <w:p w14:paraId="2D988969" w14:textId="77777777" w:rsidR="00667E3C" w:rsidRDefault="00667E3C">
                        <w:pPr>
                          <w:spacing w:before="1"/>
                          <w:rPr>
                            <w:rFonts w:ascii="Arial Narrow"/>
                            <w:sz w:val="19"/>
                          </w:rPr>
                        </w:pPr>
                        <w:r>
                          <w:rPr>
                            <w:rFonts w:ascii="Arial Narrow"/>
                            <w:sz w:val="19"/>
                          </w:rPr>
                          <w:t>Alunno resta a casa</w:t>
                        </w:r>
                      </w:p>
                    </w:txbxContent>
                  </v:textbox>
                </v:shape>
                <v:shape id="Text Box 43" o:spid="_x0000_s1078" type="#_x0000_t202" style="position:absolute;left:6443;top:2609;width:2771;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" filled="f" stroked="f">
                  <v:textbox inset="0,0,0,0">
                    <w:txbxContent>
                      <w:p w14:paraId="542820E1" w14:textId="77777777" w:rsidR="00667E3C" w:rsidRDefault="00667E3C">
                        <w:pPr>
                          <w:spacing w:before="1"/>
                          <w:rPr>
                            <w:rFonts w:ascii="Arial Narrow"/>
                            <w:sz w:val="19"/>
                          </w:rPr>
                        </w:pPr>
                        <w:r>
                          <w:rPr>
                            <w:rFonts w:ascii="Arial Narrow"/>
                            <w:sz w:val="19"/>
                          </w:rPr>
                          <w:t>I genitori devono informare il PLS/MMG</w:t>
                        </w:r>
                      </w:p>
                    </w:txbxContent>
                  </v:textbox>
                </v:shape>
                <v:shape id="Text Box 42" o:spid="_x0000_s1079" type="#_x0000_t202" style="position:absolute;left:6697;top:3328;width:2265;height:6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7BDF3C74" w14:textId="77777777" w:rsidR="00667E3C" w:rsidRDefault="00667E3C">
                        <w:pPr>
                          <w:spacing w:before="17" w:line="218" w:lineRule="auto"/>
                          <w:ind w:right="18" w:firstLine="1"/>
                          <w:jc w:val="center"/>
                          <w:rPr>
                            <w:rFonts w:ascii="Arial Narrow" w:hAnsi="Arial Narrow"/>
                            <w:sz w:val="19"/>
                          </w:rPr>
                        </w:pPr>
                        <w:r>
                          <w:rPr>
                            <w:rFonts w:ascii="Arial Narrow" w:hAnsi="Arial Narrow"/>
                            <w:sz w:val="19"/>
                          </w:rPr>
                          <w:t>I genitori dello studente devono comunicare l’assenza scolastica per motivi di salute</w:t>
                        </w:r>
                      </w:p>
                    </w:txbxContent>
                  </v:textbox>
                </v:shape>
                <w10:wrap anchorx="page"/>
              </v:group>
            </w:pict>
          </mc:Fallback>
        </mc:AlternateContent>
      </w:r>
      <w:r w:rsidR="00D9217B" w:rsidRPr="003F7DC9">
        <w:rPr>
          <w:rFonts w:ascii="Times New Roman" w:hAnsi="Times New Roman" w:cs="Times New Roman"/>
          <w:color w:val="313131"/>
        </w:rPr>
        <w:t>Allegato 1. Schema riassuntivo</w:t>
      </w:r>
    </w:p>
    <w:p w14:paraId="06896846" w14:textId="77777777" w:rsidR="004C1BFC" w:rsidRPr="003F7DC9" w:rsidRDefault="004C1BFC" w:rsidP="0019267B">
      <w:pPr>
        <w:pStyle w:val="Corpotesto"/>
        <w:rPr>
          <w:b/>
        </w:rPr>
      </w:pPr>
    </w:p>
    <w:p w14:paraId="6071FC47" w14:textId="77777777" w:rsidR="004C1BFC" w:rsidRPr="003F7DC9" w:rsidRDefault="004C1BFC" w:rsidP="0019267B">
      <w:pPr>
        <w:pStyle w:val="Corpotesto"/>
        <w:rPr>
          <w:b/>
        </w:rPr>
      </w:pPr>
    </w:p>
    <w:p w14:paraId="0FE80823" w14:textId="77777777" w:rsidR="004C1BFC" w:rsidRPr="003F7DC9" w:rsidRDefault="004C1BFC" w:rsidP="0019267B">
      <w:pPr>
        <w:pStyle w:val="Corpotesto"/>
        <w:rPr>
          <w:b/>
        </w:rPr>
      </w:pPr>
    </w:p>
    <w:p w14:paraId="538CE01C" w14:textId="77777777" w:rsidR="004C1BFC" w:rsidRPr="003F7DC9" w:rsidRDefault="004C1BFC" w:rsidP="0019267B">
      <w:pPr>
        <w:pStyle w:val="Corpotesto"/>
        <w:rPr>
          <w:b/>
        </w:rPr>
      </w:pPr>
    </w:p>
    <w:p w14:paraId="5E7E7141" w14:textId="77777777" w:rsidR="004C1BFC" w:rsidRPr="003F7DC9" w:rsidRDefault="004C1BFC" w:rsidP="0019267B">
      <w:pPr>
        <w:pStyle w:val="Corpotesto"/>
        <w:rPr>
          <w:b/>
        </w:rPr>
      </w:pPr>
    </w:p>
    <w:p w14:paraId="33CBB7B6" w14:textId="77777777" w:rsidR="004C1BFC" w:rsidRPr="003F7DC9" w:rsidRDefault="004C1BFC" w:rsidP="0019267B">
      <w:pPr>
        <w:pStyle w:val="Corpotesto"/>
        <w:rPr>
          <w:b/>
        </w:rPr>
      </w:pPr>
    </w:p>
    <w:p w14:paraId="29538694" w14:textId="77777777" w:rsidR="004C1BFC" w:rsidRPr="003F7DC9" w:rsidRDefault="004C1BFC" w:rsidP="0019267B">
      <w:pPr>
        <w:pStyle w:val="Corpotesto"/>
        <w:rPr>
          <w:b/>
        </w:rPr>
      </w:pPr>
    </w:p>
    <w:p w14:paraId="045E9DDB" w14:textId="77777777" w:rsidR="004C1BFC" w:rsidRPr="003F7DC9" w:rsidRDefault="004C1BFC" w:rsidP="0019267B">
      <w:pPr>
        <w:pStyle w:val="Corpotesto"/>
        <w:rPr>
          <w:b/>
        </w:rPr>
      </w:pPr>
    </w:p>
    <w:p w14:paraId="3CDA95FA" w14:textId="77777777" w:rsidR="004C1BFC" w:rsidRPr="003F7DC9" w:rsidRDefault="004C1BFC" w:rsidP="0019267B">
      <w:pPr>
        <w:pStyle w:val="Corpotesto"/>
        <w:rPr>
          <w:b/>
        </w:rPr>
      </w:pPr>
    </w:p>
    <w:p w14:paraId="28B8733C" w14:textId="77777777" w:rsidR="004C1BFC" w:rsidRPr="003F7DC9" w:rsidRDefault="004C1BFC" w:rsidP="0019267B">
      <w:pPr>
        <w:pStyle w:val="Corpotesto"/>
        <w:rPr>
          <w:b/>
        </w:rPr>
      </w:pPr>
    </w:p>
    <w:p w14:paraId="47298F5A" w14:textId="77777777" w:rsidR="004C1BFC" w:rsidRPr="003F7DC9" w:rsidRDefault="004C1BFC" w:rsidP="0019267B">
      <w:pPr>
        <w:pStyle w:val="Corpotesto"/>
        <w:rPr>
          <w:b/>
        </w:rPr>
      </w:pPr>
    </w:p>
    <w:p w14:paraId="206D3F45" w14:textId="77777777" w:rsidR="004C1BFC" w:rsidRPr="003F7DC9" w:rsidRDefault="004C1BFC" w:rsidP="0019267B">
      <w:pPr>
        <w:pStyle w:val="Corpotesto"/>
        <w:rPr>
          <w:b/>
        </w:rPr>
      </w:pPr>
    </w:p>
    <w:p w14:paraId="1A211029" w14:textId="77777777" w:rsidR="004C1BFC" w:rsidRPr="003F7DC9" w:rsidRDefault="004C1BFC" w:rsidP="0019267B">
      <w:pPr>
        <w:pStyle w:val="Corpotesto"/>
        <w:rPr>
          <w:b/>
        </w:rPr>
      </w:pPr>
    </w:p>
    <w:p w14:paraId="0175C36C" w14:textId="77777777" w:rsidR="004C1BFC" w:rsidRPr="003F7DC9" w:rsidRDefault="004C1BFC" w:rsidP="0019267B">
      <w:pPr>
        <w:pStyle w:val="Corpotesto"/>
        <w:rPr>
          <w:b/>
        </w:rPr>
      </w:pPr>
    </w:p>
    <w:p w14:paraId="1DD6C780" w14:textId="77777777" w:rsidR="004C1BFC" w:rsidRPr="003F7DC9" w:rsidRDefault="004C1BFC" w:rsidP="0019267B">
      <w:pPr>
        <w:pStyle w:val="Corpotesto"/>
        <w:rPr>
          <w:b/>
        </w:rPr>
      </w:pPr>
    </w:p>
    <w:p w14:paraId="53B034FE" w14:textId="77777777" w:rsidR="004C1BFC" w:rsidRPr="003F7DC9" w:rsidRDefault="004C1BFC" w:rsidP="0019267B">
      <w:pPr>
        <w:pStyle w:val="Corpotesto"/>
        <w:rPr>
          <w:b/>
        </w:rPr>
      </w:pPr>
    </w:p>
    <w:p w14:paraId="29EDE228" w14:textId="77777777" w:rsidR="004C1BFC" w:rsidRPr="003F7DC9" w:rsidRDefault="004C1BFC" w:rsidP="0019267B">
      <w:pPr>
        <w:pStyle w:val="Corpotesto"/>
        <w:rPr>
          <w:b/>
        </w:rPr>
      </w:pPr>
    </w:p>
    <w:p w14:paraId="2609EDA7" w14:textId="77777777" w:rsidR="004C1BFC" w:rsidRPr="003F7DC9" w:rsidRDefault="004C1BFC" w:rsidP="0019267B">
      <w:pPr>
        <w:pStyle w:val="Corpotesto"/>
        <w:rPr>
          <w:b/>
        </w:rPr>
      </w:pPr>
    </w:p>
    <w:p w14:paraId="65EEE054" w14:textId="77777777" w:rsidR="004C1BFC" w:rsidRPr="003F7DC9" w:rsidRDefault="004C1BFC" w:rsidP="0019267B">
      <w:pPr>
        <w:pStyle w:val="Corpotesto"/>
        <w:rPr>
          <w:b/>
        </w:rPr>
      </w:pPr>
    </w:p>
    <w:p w14:paraId="1820ED5B" w14:textId="77777777" w:rsidR="004C1BFC" w:rsidRPr="003F7DC9" w:rsidRDefault="004C1BFC" w:rsidP="0019267B">
      <w:pPr>
        <w:pStyle w:val="Corpotesto"/>
        <w:rPr>
          <w:b/>
        </w:rPr>
      </w:pPr>
    </w:p>
    <w:p w14:paraId="423E72AE" w14:textId="77777777" w:rsidR="004C1BFC" w:rsidRPr="003F7DC9" w:rsidRDefault="004C1BFC" w:rsidP="0019267B">
      <w:pPr>
        <w:pStyle w:val="Corpotesto"/>
        <w:rPr>
          <w:b/>
        </w:rPr>
      </w:pPr>
    </w:p>
    <w:p w14:paraId="70C26702" w14:textId="77777777" w:rsidR="004C1BFC" w:rsidRPr="003F7DC9" w:rsidRDefault="004C1BFC" w:rsidP="0019267B">
      <w:pPr>
        <w:pStyle w:val="Corpotesto"/>
        <w:rPr>
          <w:b/>
        </w:rPr>
      </w:pPr>
    </w:p>
    <w:p w14:paraId="6CF6A3D8" w14:textId="77777777" w:rsidR="004C1BFC" w:rsidRPr="003F7DC9" w:rsidRDefault="004C1BFC" w:rsidP="0019267B">
      <w:pPr>
        <w:pStyle w:val="Corpotesto"/>
        <w:rPr>
          <w:b/>
        </w:rPr>
      </w:pPr>
    </w:p>
    <w:p w14:paraId="4CF899DE" w14:textId="77777777" w:rsidR="004C1BFC" w:rsidRPr="003F7DC9" w:rsidRDefault="004C1BFC" w:rsidP="0019267B">
      <w:pPr>
        <w:pStyle w:val="Corpotesto"/>
        <w:rPr>
          <w:b/>
        </w:rPr>
      </w:pPr>
    </w:p>
    <w:p w14:paraId="7833B1FC" w14:textId="77777777" w:rsidR="004C1BFC" w:rsidRPr="003F7DC9" w:rsidRDefault="004C1BFC" w:rsidP="0019267B">
      <w:pPr>
        <w:pStyle w:val="Corpotesto"/>
        <w:rPr>
          <w:b/>
        </w:rPr>
      </w:pPr>
    </w:p>
    <w:p w14:paraId="724016AA" w14:textId="77777777" w:rsidR="004C1BFC" w:rsidRPr="003F7DC9" w:rsidRDefault="004C1BFC" w:rsidP="0019267B">
      <w:pPr>
        <w:pStyle w:val="Corpotesto"/>
        <w:rPr>
          <w:b/>
        </w:rPr>
      </w:pPr>
    </w:p>
    <w:p w14:paraId="1FB27D5B" w14:textId="77777777" w:rsidR="004C1BFC" w:rsidRPr="003F7DC9" w:rsidRDefault="004C1BFC" w:rsidP="0019267B">
      <w:pPr>
        <w:pStyle w:val="Corpotesto"/>
        <w:rPr>
          <w:b/>
        </w:rPr>
      </w:pPr>
    </w:p>
    <w:p w14:paraId="1D7FE0CE" w14:textId="77777777" w:rsidR="004C1BFC" w:rsidRPr="003F7DC9" w:rsidRDefault="004C1BFC" w:rsidP="0019267B">
      <w:pPr>
        <w:pStyle w:val="Corpotesto"/>
        <w:rPr>
          <w:b/>
        </w:rPr>
      </w:pPr>
    </w:p>
    <w:p w14:paraId="4DE00305" w14:textId="77777777" w:rsidR="004C1BFC" w:rsidRPr="003F7DC9" w:rsidRDefault="004C1BFC" w:rsidP="0019267B">
      <w:pPr>
        <w:pStyle w:val="Corpotesto"/>
        <w:rPr>
          <w:b/>
        </w:rPr>
      </w:pPr>
    </w:p>
    <w:p w14:paraId="25E0BBE6" w14:textId="77777777" w:rsidR="004C1BFC" w:rsidRPr="003F7DC9" w:rsidRDefault="004C1BFC" w:rsidP="0019267B">
      <w:pPr>
        <w:pStyle w:val="Corpotesto"/>
        <w:rPr>
          <w:b/>
        </w:rPr>
      </w:pPr>
    </w:p>
    <w:p w14:paraId="39951B4E" w14:textId="77777777" w:rsidR="004C1BFC" w:rsidRPr="003F7DC9" w:rsidRDefault="004C1BFC" w:rsidP="0019267B">
      <w:pPr>
        <w:pStyle w:val="Corpotesto"/>
        <w:rPr>
          <w:b/>
        </w:rPr>
      </w:pPr>
    </w:p>
    <w:p w14:paraId="28455462" w14:textId="77777777" w:rsidR="004C1BFC" w:rsidRPr="003F7DC9" w:rsidRDefault="0070282C" w:rsidP="0019267B">
      <w:pPr>
        <w:pStyle w:val="Corpotesto"/>
        <w:spacing w:before="10"/>
        <w:rPr>
          <w:b/>
          <w:sz w:val="19"/>
        </w:rPr>
      </w:pPr>
      <w:r w:rsidRPr="003F7DC9">
        <w:rPr>
          <w:noProof/>
          <w:lang w:bidi="ar-SA"/>
        </w:rPr>
        <mc:AlternateContent>
          <mc:Choice Requires="wpg">
            <w:drawing>
              <wp:anchor distT="0" distB="0" distL="0" distR="0" simplePos="0" relativeHeight="251756544" behindDoc="1" locked="0" layoutInCell="1" allowOverlap="1" wp14:anchorId="4BC7542B" wp14:editId="38F4DA53">
                <wp:simplePos x="0" y="0"/>
                <wp:positionH relativeFrom="page">
                  <wp:posOffset>1638300</wp:posOffset>
                </wp:positionH>
                <wp:positionV relativeFrom="paragraph">
                  <wp:posOffset>170180</wp:posOffset>
                </wp:positionV>
                <wp:extent cx="1954530" cy="796290"/>
                <wp:effectExtent l="0" t="0" r="0" b="0"/>
                <wp:wrapTopAndBottom/>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54530" cy="796290"/>
                          <a:chOff x="2580" y="268"/>
                          <a:chExt cx="3078" cy="1254"/>
                        </a:xfrm>
                      </wpg:grpSpPr>
                      <wps:wsp>
                        <wps:cNvPr id="36" name="Freeform 40"/>
                        <wps:cNvSpPr>
                          <a:spLocks/>
                        </wps:cNvSpPr>
                        <wps:spPr bwMode="auto">
                          <a:xfrm>
                            <a:off x="2589" y="277"/>
                            <a:ext cx="3059" cy="929"/>
                          </a:xfrm>
                          <a:custGeom>
                            <a:avLst/>
                            <a:gdLst>
                              <a:gd name="T0" fmla="+- 0 5441 2590"/>
                              <a:gd name="T1" fmla="*/ T0 w 3059"/>
                              <a:gd name="T2" fmla="+- 0 277 277"/>
                              <a:gd name="T3" fmla="*/ 277 h 929"/>
                              <a:gd name="T4" fmla="+- 0 2797 2590"/>
                              <a:gd name="T5" fmla="*/ T4 w 3059"/>
                              <a:gd name="T6" fmla="+- 0 277 277"/>
                              <a:gd name="T7" fmla="*/ 277 h 929"/>
                              <a:gd name="T8" fmla="+- 0 2716 2590"/>
                              <a:gd name="T9" fmla="*/ T8 w 3059"/>
                              <a:gd name="T10" fmla="+- 0 285 277"/>
                              <a:gd name="T11" fmla="*/ 285 h 929"/>
                              <a:gd name="T12" fmla="+- 0 2650 2590"/>
                              <a:gd name="T13" fmla="*/ T12 w 3059"/>
                              <a:gd name="T14" fmla="+- 0 305 277"/>
                              <a:gd name="T15" fmla="*/ 305 h 929"/>
                              <a:gd name="T16" fmla="+- 0 2606 2590"/>
                              <a:gd name="T17" fmla="*/ T16 w 3059"/>
                              <a:gd name="T18" fmla="+- 0 334 277"/>
                              <a:gd name="T19" fmla="*/ 334 h 929"/>
                              <a:gd name="T20" fmla="+- 0 2590 2590"/>
                              <a:gd name="T21" fmla="*/ T20 w 3059"/>
                              <a:gd name="T22" fmla="+- 0 370 277"/>
                              <a:gd name="T23" fmla="*/ 370 h 929"/>
                              <a:gd name="T24" fmla="+- 0 2590 2590"/>
                              <a:gd name="T25" fmla="*/ T24 w 3059"/>
                              <a:gd name="T26" fmla="+- 0 1113 277"/>
                              <a:gd name="T27" fmla="*/ 1113 h 929"/>
                              <a:gd name="T28" fmla="+- 0 2606 2590"/>
                              <a:gd name="T29" fmla="*/ T28 w 3059"/>
                              <a:gd name="T30" fmla="+- 0 1149 277"/>
                              <a:gd name="T31" fmla="*/ 1149 h 929"/>
                              <a:gd name="T32" fmla="+- 0 2650 2590"/>
                              <a:gd name="T33" fmla="*/ T32 w 3059"/>
                              <a:gd name="T34" fmla="+- 0 1179 277"/>
                              <a:gd name="T35" fmla="*/ 1179 h 929"/>
                              <a:gd name="T36" fmla="+- 0 2716 2590"/>
                              <a:gd name="T37" fmla="*/ T36 w 3059"/>
                              <a:gd name="T38" fmla="+- 0 1199 277"/>
                              <a:gd name="T39" fmla="*/ 1199 h 929"/>
                              <a:gd name="T40" fmla="+- 0 2797 2590"/>
                              <a:gd name="T41" fmla="*/ T40 w 3059"/>
                              <a:gd name="T42" fmla="+- 0 1206 277"/>
                              <a:gd name="T43" fmla="*/ 1206 h 929"/>
                              <a:gd name="T44" fmla="+- 0 5441 2590"/>
                              <a:gd name="T45" fmla="*/ T44 w 3059"/>
                              <a:gd name="T46" fmla="+- 0 1206 277"/>
                              <a:gd name="T47" fmla="*/ 1206 h 929"/>
                              <a:gd name="T48" fmla="+- 0 5521 2590"/>
                              <a:gd name="T49" fmla="*/ T48 w 3059"/>
                              <a:gd name="T50" fmla="+- 0 1199 277"/>
                              <a:gd name="T51" fmla="*/ 1199 h 929"/>
                              <a:gd name="T52" fmla="+- 0 5587 2590"/>
                              <a:gd name="T53" fmla="*/ T52 w 3059"/>
                              <a:gd name="T54" fmla="+- 0 1179 277"/>
                              <a:gd name="T55" fmla="*/ 1179 h 929"/>
                              <a:gd name="T56" fmla="+- 0 5632 2590"/>
                              <a:gd name="T57" fmla="*/ T56 w 3059"/>
                              <a:gd name="T58" fmla="+- 0 1149 277"/>
                              <a:gd name="T59" fmla="*/ 1149 h 929"/>
                              <a:gd name="T60" fmla="+- 0 5648 2590"/>
                              <a:gd name="T61" fmla="*/ T60 w 3059"/>
                              <a:gd name="T62" fmla="+- 0 1113 277"/>
                              <a:gd name="T63" fmla="*/ 1113 h 929"/>
                              <a:gd name="T64" fmla="+- 0 5648 2590"/>
                              <a:gd name="T65" fmla="*/ T64 w 3059"/>
                              <a:gd name="T66" fmla="+- 0 370 277"/>
                              <a:gd name="T67" fmla="*/ 370 h 929"/>
                              <a:gd name="T68" fmla="+- 0 5632 2590"/>
                              <a:gd name="T69" fmla="*/ T68 w 3059"/>
                              <a:gd name="T70" fmla="+- 0 334 277"/>
                              <a:gd name="T71" fmla="*/ 334 h 929"/>
                              <a:gd name="T72" fmla="+- 0 5587 2590"/>
                              <a:gd name="T73" fmla="*/ T72 w 3059"/>
                              <a:gd name="T74" fmla="+- 0 305 277"/>
                              <a:gd name="T75" fmla="*/ 305 h 929"/>
                              <a:gd name="T76" fmla="+- 0 5521 2590"/>
                              <a:gd name="T77" fmla="*/ T76 w 3059"/>
                              <a:gd name="T78" fmla="+- 0 285 277"/>
                              <a:gd name="T79" fmla="*/ 285 h 929"/>
                              <a:gd name="T80" fmla="+- 0 5441 2590"/>
                              <a:gd name="T81" fmla="*/ T80 w 3059"/>
                              <a:gd name="T82" fmla="+- 0 277 277"/>
                              <a:gd name="T83" fmla="*/ 277 h 9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059" h="929">
                                <a:moveTo>
                                  <a:pt x="2851" y="0"/>
                                </a:moveTo>
                                <a:lnTo>
                                  <a:pt x="207" y="0"/>
                                </a:lnTo>
                                <a:lnTo>
                                  <a:pt x="126" y="8"/>
                                </a:lnTo>
                                <a:lnTo>
                                  <a:pt x="60" y="28"/>
                                </a:lnTo>
                                <a:lnTo>
                                  <a:pt x="16" y="57"/>
                                </a:lnTo>
                                <a:lnTo>
                                  <a:pt x="0" y="93"/>
                                </a:lnTo>
                                <a:lnTo>
                                  <a:pt x="0" y="836"/>
                                </a:lnTo>
                                <a:lnTo>
                                  <a:pt x="16" y="872"/>
                                </a:lnTo>
                                <a:lnTo>
                                  <a:pt x="60" y="902"/>
                                </a:lnTo>
                                <a:lnTo>
                                  <a:pt x="126" y="922"/>
                                </a:lnTo>
                                <a:lnTo>
                                  <a:pt x="207" y="929"/>
                                </a:lnTo>
                                <a:lnTo>
                                  <a:pt x="2851" y="929"/>
                                </a:lnTo>
                                <a:lnTo>
                                  <a:pt x="2931" y="922"/>
                                </a:lnTo>
                                <a:lnTo>
                                  <a:pt x="2997" y="902"/>
                                </a:lnTo>
                                <a:lnTo>
                                  <a:pt x="3042" y="872"/>
                                </a:lnTo>
                                <a:lnTo>
                                  <a:pt x="3058" y="836"/>
                                </a:lnTo>
                                <a:lnTo>
                                  <a:pt x="3058" y="93"/>
                                </a:lnTo>
                                <a:lnTo>
                                  <a:pt x="3042" y="57"/>
                                </a:lnTo>
                                <a:lnTo>
                                  <a:pt x="2997" y="28"/>
                                </a:lnTo>
                                <a:lnTo>
                                  <a:pt x="2931" y="8"/>
                                </a:lnTo>
                                <a:lnTo>
                                  <a:pt x="2851" y="0"/>
                                </a:lnTo>
                                <a:close/>
                              </a:path>
                            </a:pathLst>
                          </a:custGeom>
                          <a:solidFill>
                            <a:srgbClr val="31313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AutoShape 39"/>
                        <wps:cNvSpPr>
                          <a:spLocks/>
                        </wps:cNvSpPr>
                        <wps:spPr bwMode="auto">
                          <a:xfrm>
                            <a:off x="2580" y="267"/>
                            <a:ext cx="3078" cy="948"/>
                          </a:xfrm>
                          <a:custGeom>
                            <a:avLst/>
                            <a:gdLst>
                              <a:gd name="T0" fmla="+- 0 2797 2580"/>
                              <a:gd name="T1" fmla="*/ T0 w 3078"/>
                              <a:gd name="T2" fmla="+- 0 268 268"/>
                              <a:gd name="T3" fmla="*/ 268 h 948"/>
                              <a:gd name="T4" fmla="+- 0 2734 2580"/>
                              <a:gd name="T5" fmla="*/ T4 w 3078"/>
                              <a:gd name="T6" fmla="+- 0 272 268"/>
                              <a:gd name="T7" fmla="*/ 272 h 948"/>
                              <a:gd name="T8" fmla="+- 0 2678 2580"/>
                              <a:gd name="T9" fmla="*/ T8 w 3078"/>
                              <a:gd name="T10" fmla="+- 0 284 268"/>
                              <a:gd name="T11" fmla="*/ 284 h 948"/>
                              <a:gd name="T12" fmla="+- 0 2632 2580"/>
                              <a:gd name="T13" fmla="*/ T12 w 3078"/>
                              <a:gd name="T14" fmla="+- 0 303 268"/>
                              <a:gd name="T15" fmla="*/ 303 h 948"/>
                              <a:gd name="T16" fmla="+- 0 2599 2580"/>
                              <a:gd name="T17" fmla="*/ T16 w 3078"/>
                              <a:gd name="T18" fmla="+- 0 328 268"/>
                              <a:gd name="T19" fmla="*/ 328 h 948"/>
                              <a:gd name="T20" fmla="+- 0 2585 2580"/>
                              <a:gd name="T21" fmla="*/ T20 w 3078"/>
                              <a:gd name="T22" fmla="+- 0 348 268"/>
                              <a:gd name="T23" fmla="*/ 348 h 948"/>
                              <a:gd name="T24" fmla="+- 0 2580 2580"/>
                              <a:gd name="T25" fmla="*/ T24 w 3078"/>
                              <a:gd name="T26" fmla="+- 0 370 268"/>
                              <a:gd name="T27" fmla="*/ 370 h 948"/>
                              <a:gd name="T28" fmla="+- 0 2581 2580"/>
                              <a:gd name="T29" fmla="*/ T28 w 3078"/>
                              <a:gd name="T30" fmla="+- 0 1125 268"/>
                              <a:gd name="T31" fmla="*/ 1125 h 948"/>
                              <a:gd name="T32" fmla="+- 0 2591 2580"/>
                              <a:gd name="T33" fmla="*/ T32 w 3078"/>
                              <a:gd name="T34" fmla="+- 0 1146 268"/>
                              <a:gd name="T35" fmla="*/ 1146 h 948"/>
                              <a:gd name="T36" fmla="+- 0 2609 2580"/>
                              <a:gd name="T37" fmla="*/ T36 w 3078"/>
                              <a:gd name="T38" fmla="+- 0 1165 268"/>
                              <a:gd name="T39" fmla="*/ 1165 h 948"/>
                              <a:gd name="T40" fmla="+- 0 2632 2580"/>
                              <a:gd name="T41" fmla="*/ T40 w 3078"/>
                              <a:gd name="T42" fmla="+- 0 1181 268"/>
                              <a:gd name="T43" fmla="*/ 1181 h 948"/>
                              <a:gd name="T44" fmla="+- 0 2678 2580"/>
                              <a:gd name="T45" fmla="*/ T44 w 3078"/>
                              <a:gd name="T46" fmla="+- 0 1199 268"/>
                              <a:gd name="T47" fmla="*/ 1199 h 948"/>
                              <a:gd name="T48" fmla="+- 0 2754 2580"/>
                              <a:gd name="T49" fmla="*/ T48 w 3078"/>
                              <a:gd name="T50" fmla="+- 0 1214 268"/>
                              <a:gd name="T51" fmla="*/ 1214 h 948"/>
                              <a:gd name="T52" fmla="+- 0 5441 2580"/>
                              <a:gd name="T53" fmla="*/ T52 w 3078"/>
                              <a:gd name="T54" fmla="+- 0 1215 268"/>
                              <a:gd name="T55" fmla="*/ 1215 h 948"/>
                              <a:gd name="T56" fmla="+- 0 5504 2580"/>
                              <a:gd name="T57" fmla="*/ T56 w 3078"/>
                              <a:gd name="T58" fmla="+- 0 1211 268"/>
                              <a:gd name="T59" fmla="*/ 1211 h 948"/>
                              <a:gd name="T60" fmla="+- 0 5559 2580"/>
                              <a:gd name="T61" fmla="*/ T60 w 3078"/>
                              <a:gd name="T62" fmla="+- 0 1199 268"/>
                              <a:gd name="T63" fmla="*/ 1199 h 948"/>
                              <a:gd name="T64" fmla="+- 0 2797 2580"/>
                              <a:gd name="T65" fmla="*/ T64 w 3078"/>
                              <a:gd name="T66" fmla="+- 0 1196 268"/>
                              <a:gd name="T67" fmla="*/ 1196 h 948"/>
                              <a:gd name="T68" fmla="+- 0 2737 2580"/>
                              <a:gd name="T69" fmla="*/ T68 w 3078"/>
                              <a:gd name="T70" fmla="+- 0 1192 268"/>
                              <a:gd name="T71" fmla="*/ 1192 h 948"/>
                              <a:gd name="T72" fmla="+- 0 2684 2580"/>
                              <a:gd name="T73" fmla="*/ T72 w 3078"/>
                              <a:gd name="T74" fmla="+- 0 1181 268"/>
                              <a:gd name="T75" fmla="*/ 1181 h 948"/>
                              <a:gd name="T76" fmla="+- 0 2641 2580"/>
                              <a:gd name="T77" fmla="*/ T76 w 3078"/>
                              <a:gd name="T78" fmla="+- 0 1164 268"/>
                              <a:gd name="T79" fmla="*/ 1164 h 948"/>
                              <a:gd name="T80" fmla="+- 0 2613 2580"/>
                              <a:gd name="T81" fmla="*/ T80 w 3078"/>
                              <a:gd name="T82" fmla="+- 0 1143 268"/>
                              <a:gd name="T83" fmla="*/ 1143 h 948"/>
                              <a:gd name="T84" fmla="+- 0 2599 2580"/>
                              <a:gd name="T85" fmla="*/ T84 w 3078"/>
                              <a:gd name="T86" fmla="+- 0 1123 268"/>
                              <a:gd name="T87" fmla="*/ 1123 h 948"/>
                              <a:gd name="T88" fmla="+- 0 2604 2580"/>
                              <a:gd name="T89" fmla="*/ T88 w 3078"/>
                              <a:gd name="T90" fmla="+- 0 351 268"/>
                              <a:gd name="T91" fmla="*/ 351 h 948"/>
                              <a:gd name="T92" fmla="+- 0 2621 2580"/>
                              <a:gd name="T93" fmla="*/ T92 w 3078"/>
                              <a:gd name="T94" fmla="+- 0 333 268"/>
                              <a:gd name="T95" fmla="*/ 333 h 948"/>
                              <a:gd name="T96" fmla="+- 0 2642 2580"/>
                              <a:gd name="T97" fmla="*/ T96 w 3078"/>
                              <a:gd name="T98" fmla="+- 0 320 268"/>
                              <a:gd name="T99" fmla="*/ 320 h 948"/>
                              <a:gd name="T100" fmla="+- 0 2684 2580"/>
                              <a:gd name="T101" fmla="*/ T100 w 3078"/>
                              <a:gd name="T102" fmla="+- 0 302 268"/>
                              <a:gd name="T103" fmla="*/ 302 h 948"/>
                              <a:gd name="T104" fmla="+- 0 2756 2580"/>
                              <a:gd name="T105" fmla="*/ T104 w 3078"/>
                              <a:gd name="T106" fmla="+- 0 289 268"/>
                              <a:gd name="T107" fmla="*/ 289 h 948"/>
                              <a:gd name="T108" fmla="+- 0 5567 2580"/>
                              <a:gd name="T109" fmla="*/ T108 w 3078"/>
                              <a:gd name="T110" fmla="+- 0 287 268"/>
                              <a:gd name="T111" fmla="*/ 287 h 948"/>
                              <a:gd name="T112" fmla="+- 0 5523 2580"/>
                              <a:gd name="T113" fmla="*/ T112 w 3078"/>
                              <a:gd name="T114" fmla="+- 0 275 268"/>
                              <a:gd name="T115" fmla="*/ 275 h 948"/>
                              <a:gd name="T116" fmla="+- 0 5441 2580"/>
                              <a:gd name="T117" fmla="*/ T116 w 3078"/>
                              <a:gd name="T118" fmla="+- 0 268 268"/>
                              <a:gd name="T119" fmla="*/ 268 h 948"/>
                              <a:gd name="T120" fmla="+- 0 5441 2580"/>
                              <a:gd name="T121" fmla="*/ T120 w 3078"/>
                              <a:gd name="T122" fmla="+- 0 287 268"/>
                              <a:gd name="T123" fmla="*/ 287 h 948"/>
                              <a:gd name="T124" fmla="+- 0 5501 2580"/>
                              <a:gd name="T125" fmla="*/ T124 w 3078"/>
                              <a:gd name="T126" fmla="+- 0 291 268"/>
                              <a:gd name="T127" fmla="*/ 291 h 948"/>
                              <a:gd name="T128" fmla="+- 0 5554 2580"/>
                              <a:gd name="T129" fmla="*/ T128 w 3078"/>
                              <a:gd name="T130" fmla="+- 0 303 268"/>
                              <a:gd name="T131" fmla="*/ 303 h 948"/>
                              <a:gd name="T132" fmla="+- 0 5596 2580"/>
                              <a:gd name="T133" fmla="*/ T132 w 3078"/>
                              <a:gd name="T134" fmla="+- 0 320 268"/>
                              <a:gd name="T135" fmla="*/ 320 h 948"/>
                              <a:gd name="T136" fmla="+- 0 5625 2580"/>
                              <a:gd name="T137" fmla="*/ T136 w 3078"/>
                              <a:gd name="T138" fmla="+- 0 341 268"/>
                              <a:gd name="T139" fmla="*/ 341 h 948"/>
                              <a:gd name="T140" fmla="+- 0 5638 2580"/>
                              <a:gd name="T141" fmla="*/ T140 w 3078"/>
                              <a:gd name="T142" fmla="+- 0 360 268"/>
                              <a:gd name="T143" fmla="*/ 360 h 948"/>
                              <a:gd name="T144" fmla="+- 0 5634 2580"/>
                              <a:gd name="T145" fmla="*/ T144 w 3078"/>
                              <a:gd name="T146" fmla="+- 0 1133 268"/>
                              <a:gd name="T147" fmla="*/ 1133 h 948"/>
                              <a:gd name="T148" fmla="+- 0 5617 2580"/>
                              <a:gd name="T149" fmla="*/ T148 w 3078"/>
                              <a:gd name="T150" fmla="+- 0 1150 268"/>
                              <a:gd name="T151" fmla="*/ 1150 h 948"/>
                              <a:gd name="T152" fmla="+- 0 5596 2580"/>
                              <a:gd name="T153" fmla="*/ T152 w 3078"/>
                              <a:gd name="T154" fmla="+- 0 1164 268"/>
                              <a:gd name="T155" fmla="*/ 1164 h 948"/>
                              <a:gd name="T156" fmla="+- 0 5554 2580"/>
                              <a:gd name="T157" fmla="*/ T156 w 3078"/>
                              <a:gd name="T158" fmla="+- 0 1181 268"/>
                              <a:gd name="T159" fmla="*/ 1181 h 948"/>
                              <a:gd name="T160" fmla="+- 0 5482 2580"/>
                              <a:gd name="T161" fmla="*/ T160 w 3078"/>
                              <a:gd name="T162" fmla="+- 0 1194 268"/>
                              <a:gd name="T163" fmla="*/ 1194 h 948"/>
                              <a:gd name="T164" fmla="+- 0 5568 2580"/>
                              <a:gd name="T165" fmla="*/ T164 w 3078"/>
                              <a:gd name="T166" fmla="+- 0 1196 268"/>
                              <a:gd name="T167" fmla="*/ 1196 h 948"/>
                              <a:gd name="T168" fmla="+- 0 5605 2580"/>
                              <a:gd name="T169" fmla="*/ T168 w 3078"/>
                              <a:gd name="T170" fmla="+- 0 1181 268"/>
                              <a:gd name="T171" fmla="*/ 1181 h 948"/>
                              <a:gd name="T172" fmla="+- 0 5639 2580"/>
                              <a:gd name="T173" fmla="*/ T172 w 3078"/>
                              <a:gd name="T174" fmla="+- 0 1156 268"/>
                              <a:gd name="T175" fmla="*/ 1156 h 948"/>
                              <a:gd name="T176" fmla="+- 0 5652 2580"/>
                              <a:gd name="T177" fmla="*/ T176 w 3078"/>
                              <a:gd name="T178" fmla="+- 0 1136 268"/>
                              <a:gd name="T179" fmla="*/ 1136 h 948"/>
                              <a:gd name="T180" fmla="+- 0 5658 2580"/>
                              <a:gd name="T181" fmla="*/ T180 w 3078"/>
                              <a:gd name="T182" fmla="+- 0 1113 268"/>
                              <a:gd name="T183" fmla="*/ 1113 h 948"/>
                              <a:gd name="T184" fmla="+- 0 5656 2580"/>
                              <a:gd name="T185" fmla="*/ T184 w 3078"/>
                              <a:gd name="T186" fmla="+- 0 359 268"/>
                              <a:gd name="T187" fmla="*/ 359 h 948"/>
                              <a:gd name="T188" fmla="+- 0 5646 2580"/>
                              <a:gd name="T189" fmla="*/ T188 w 3078"/>
                              <a:gd name="T190" fmla="+- 0 337 268"/>
                              <a:gd name="T191" fmla="*/ 337 h 948"/>
                              <a:gd name="T192" fmla="+- 0 5629 2580"/>
                              <a:gd name="T193" fmla="*/ T192 w 3078"/>
                              <a:gd name="T194" fmla="+- 0 319 268"/>
                              <a:gd name="T195" fmla="*/ 319 h 948"/>
                              <a:gd name="T196" fmla="+- 0 5605 2580"/>
                              <a:gd name="T197" fmla="*/ T196 w 3078"/>
                              <a:gd name="T198" fmla="+- 0 303 268"/>
                              <a:gd name="T199" fmla="*/ 303 h 948"/>
                              <a:gd name="T200" fmla="+- 0 5567 2580"/>
                              <a:gd name="T201" fmla="*/ T200 w 3078"/>
                              <a:gd name="T202" fmla="+- 0 287 268"/>
                              <a:gd name="T203" fmla="*/ 287 h 9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3078" h="948">
                                <a:moveTo>
                                  <a:pt x="2861" y="0"/>
                                </a:moveTo>
                                <a:lnTo>
                                  <a:pt x="217" y="0"/>
                                </a:lnTo>
                                <a:lnTo>
                                  <a:pt x="185" y="1"/>
                                </a:lnTo>
                                <a:lnTo>
                                  <a:pt x="154" y="4"/>
                                </a:lnTo>
                                <a:lnTo>
                                  <a:pt x="125" y="9"/>
                                </a:lnTo>
                                <a:lnTo>
                                  <a:pt x="98" y="16"/>
                                </a:lnTo>
                                <a:lnTo>
                                  <a:pt x="74" y="25"/>
                                </a:lnTo>
                                <a:lnTo>
                                  <a:pt x="52" y="35"/>
                                </a:lnTo>
                                <a:lnTo>
                                  <a:pt x="34" y="46"/>
                                </a:lnTo>
                                <a:lnTo>
                                  <a:pt x="19" y="60"/>
                                </a:lnTo>
                                <a:lnTo>
                                  <a:pt x="11" y="69"/>
                                </a:lnTo>
                                <a:lnTo>
                                  <a:pt x="5" y="80"/>
                                </a:lnTo>
                                <a:lnTo>
                                  <a:pt x="1" y="91"/>
                                </a:lnTo>
                                <a:lnTo>
                                  <a:pt x="0" y="102"/>
                                </a:lnTo>
                                <a:lnTo>
                                  <a:pt x="0" y="845"/>
                                </a:lnTo>
                                <a:lnTo>
                                  <a:pt x="1" y="857"/>
                                </a:lnTo>
                                <a:lnTo>
                                  <a:pt x="5" y="868"/>
                                </a:lnTo>
                                <a:lnTo>
                                  <a:pt x="11" y="878"/>
                                </a:lnTo>
                                <a:lnTo>
                                  <a:pt x="19" y="888"/>
                                </a:lnTo>
                                <a:lnTo>
                                  <a:pt x="29" y="897"/>
                                </a:lnTo>
                                <a:lnTo>
                                  <a:pt x="40" y="905"/>
                                </a:lnTo>
                                <a:lnTo>
                                  <a:pt x="52" y="913"/>
                                </a:lnTo>
                                <a:lnTo>
                                  <a:pt x="67" y="920"/>
                                </a:lnTo>
                                <a:lnTo>
                                  <a:pt x="98" y="931"/>
                                </a:lnTo>
                                <a:lnTo>
                                  <a:pt x="135" y="940"/>
                                </a:lnTo>
                                <a:lnTo>
                                  <a:pt x="174" y="946"/>
                                </a:lnTo>
                                <a:lnTo>
                                  <a:pt x="217" y="947"/>
                                </a:lnTo>
                                <a:lnTo>
                                  <a:pt x="2861" y="947"/>
                                </a:lnTo>
                                <a:lnTo>
                                  <a:pt x="2893" y="946"/>
                                </a:lnTo>
                                <a:lnTo>
                                  <a:pt x="2924" y="943"/>
                                </a:lnTo>
                                <a:lnTo>
                                  <a:pt x="2953" y="938"/>
                                </a:lnTo>
                                <a:lnTo>
                                  <a:pt x="2979" y="931"/>
                                </a:lnTo>
                                <a:lnTo>
                                  <a:pt x="2988" y="928"/>
                                </a:lnTo>
                                <a:lnTo>
                                  <a:pt x="217" y="928"/>
                                </a:lnTo>
                                <a:lnTo>
                                  <a:pt x="186" y="927"/>
                                </a:lnTo>
                                <a:lnTo>
                                  <a:pt x="157" y="924"/>
                                </a:lnTo>
                                <a:lnTo>
                                  <a:pt x="129" y="919"/>
                                </a:lnTo>
                                <a:lnTo>
                                  <a:pt x="104" y="913"/>
                                </a:lnTo>
                                <a:lnTo>
                                  <a:pt x="81" y="905"/>
                                </a:lnTo>
                                <a:lnTo>
                                  <a:pt x="61" y="896"/>
                                </a:lnTo>
                                <a:lnTo>
                                  <a:pt x="45" y="886"/>
                                </a:lnTo>
                                <a:lnTo>
                                  <a:pt x="33" y="875"/>
                                </a:lnTo>
                                <a:lnTo>
                                  <a:pt x="24" y="865"/>
                                </a:lnTo>
                                <a:lnTo>
                                  <a:pt x="19" y="855"/>
                                </a:lnTo>
                                <a:lnTo>
                                  <a:pt x="19" y="92"/>
                                </a:lnTo>
                                <a:lnTo>
                                  <a:pt x="24" y="83"/>
                                </a:lnTo>
                                <a:lnTo>
                                  <a:pt x="33" y="73"/>
                                </a:lnTo>
                                <a:lnTo>
                                  <a:pt x="41" y="65"/>
                                </a:lnTo>
                                <a:lnTo>
                                  <a:pt x="50" y="58"/>
                                </a:lnTo>
                                <a:lnTo>
                                  <a:pt x="62" y="52"/>
                                </a:lnTo>
                                <a:lnTo>
                                  <a:pt x="74" y="45"/>
                                </a:lnTo>
                                <a:lnTo>
                                  <a:pt x="104" y="34"/>
                                </a:lnTo>
                                <a:lnTo>
                                  <a:pt x="138" y="26"/>
                                </a:lnTo>
                                <a:lnTo>
                                  <a:pt x="176" y="21"/>
                                </a:lnTo>
                                <a:lnTo>
                                  <a:pt x="217" y="19"/>
                                </a:lnTo>
                                <a:lnTo>
                                  <a:pt x="2987" y="19"/>
                                </a:lnTo>
                                <a:lnTo>
                                  <a:pt x="2979" y="16"/>
                                </a:lnTo>
                                <a:lnTo>
                                  <a:pt x="2943" y="7"/>
                                </a:lnTo>
                                <a:lnTo>
                                  <a:pt x="2903" y="2"/>
                                </a:lnTo>
                                <a:lnTo>
                                  <a:pt x="2861" y="0"/>
                                </a:lnTo>
                                <a:close/>
                                <a:moveTo>
                                  <a:pt x="2987" y="19"/>
                                </a:moveTo>
                                <a:lnTo>
                                  <a:pt x="2861" y="19"/>
                                </a:lnTo>
                                <a:lnTo>
                                  <a:pt x="2891" y="20"/>
                                </a:lnTo>
                                <a:lnTo>
                                  <a:pt x="2921" y="23"/>
                                </a:lnTo>
                                <a:lnTo>
                                  <a:pt x="2949" y="28"/>
                                </a:lnTo>
                                <a:lnTo>
                                  <a:pt x="2974" y="35"/>
                                </a:lnTo>
                                <a:lnTo>
                                  <a:pt x="2996" y="42"/>
                                </a:lnTo>
                                <a:lnTo>
                                  <a:pt x="3016" y="52"/>
                                </a:lnTo>
                                <a:lnTo>
                                  <a:pt x="3032" y="62"/>
                                </a:lnTo>
                                <a:lnTo>
                                  <a:pt x="3045" y="73"/>
                                </a:lnTo>
                                <a:lnTo>
                                  <a:pt x="3054" y="83"/>
                                </a:lnTo>
                                <a:lnTo>
                                  <a:pt x="3058" y="92"/>
                                </a:lnTo>
                                <a:lnTo>
                                  <a:pt x="3058" y="855"/>
                                </a:lnTo>
                                <a:lnTo>
                                  <a:pt x="3054" y="865"/>
                                </a:lnTo>
                                <a:lnTo>
                                  <a:pt x="3045" y="875"/>
                                </a:lnTo>
                                <a:lnTo>
                                  <a:pt x="3037" y="882"/>
                                </a:lnTo>
                                <a:lnTo>
                                  <a:pt x="3027" y="889"/>
                                </a:lnTo>
                                <a:lnTo>
                                  <a:pt x="3016" y="896"/>
                                </a:lnTo>
                                <a:lnTo>
                                  <a:pt x="3003" y="902"/>
                                </a:lnTo>
                                <a:lnTo>
                                  <a:pt x="2974" y="913"/>
                                </a:lnTo>
                                <a:lnTo>
                                  <a:pt x="2940" y="921"/>
                                </a:lnTo>
                                <a:lnTo>
                                  <a:pt x="2902" y="926"/>
                                </a:lnTo>
                                <a:lnTo>
                                  <a:pt x="2861" y="928"/>
                                </a:lnTo>
                                <a:lnTo>
                                  <a:pt x="2988" y="928"/>
                                </a:lnTo>
                                <a:lnTo>
                                  <a:pt x="3004" y="923"/>
                                </a:lnTo>
                                <a:lnTo>
                                  <a:pt x="3025" y="913"/>
                                </a:lnTo>
                                <a:lnTo>
                                  <a:pt x="3044" y="901"/>
                                </a:lnTo>
                                <a:lnTo>
                                  <a:pt x="3059" y="888"/>
                                </a:lnTo>
                                <a:lnTo>
                                  <a:pt x="3066" y="878"/>
                                </a:lnTo>
                                <a:lnTo>
                                  <a:pt x="3072" y="868"/>
                                </a:lnTo>
                                <a:lnTo>
                                  <a:pt x="3076" y="857"/>
                                </a:lnTo>
                                <a:lnTo>
                                  <a:pt x="3078" y="845"/>
                                </a:lnTo>
                                <a:lnTo>
                                  <a:pt x="3078" y="102"/>
                                </a:lnTo>
                                <a:lnTo>
                                  <a:pt x="3076" y="91"/>
                                </a:lnTo>
                                <a:lnTo>
                                  <a:pt x="3072" y="80"/>
                                </a:lnTo>
                                <a:lnTo>
                                  <a:pt x="3066" y="69"/>
                                </a:lnTo>
                                <a:lnTo>
                                  <a:pt x="3059" y="60"/>
                                </a:lnTo>
                                <a:lnTo>
                                  <a:pt x="3049" y="51"/>
                                </a:lnTo>
                                <a:lnTo>
                                  <a:pt x="3038" y="42"/>
                                </a:lnTo>
                                <a:lnTo>
                                  <a:pt x="3025" y="35"/>
                                </a:lnTo>
                                <a:lnTo>
                                  <a:pt x="3011" y="28"/>
                                </a:lnTo>
                                <a:lnTo>
                                  <a:pt x="2987" y="1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0" name="Picture 3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2599" y="383"/>
                            <a:ext cx="3039" cy="7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 name="Picture 3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3943" y="1273"/>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44" name="Text Box 36"/>
                        <wps:cNvSpPr txBox="1">
                          <a:spLocks noChangeArrowheads="1"/>
                        </wps:cNvSpPr>
                        <wps:spPr bwMode="auto">
                          <a:xfrm>
                            <a:off x="2580" y="267"/>
                            <a:ext cx="3078" cy="1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080EB7" w14:textId="77777777" w:rsidR="00667E3C" w:rsidRDefault="00667E3C">
                              <w:pPr>
                                <w:spacing w:before="113" w:line="218"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 scuol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C7542B" id="Group 35" o:spid="_x0000_s1080" style="position:absolute;margin-left:129pt;margin-top:13.4pt;width:153.9pt;height:62.7pt;z-index:-251559936;mso-wrap-distance-left:0;mso-wrap-distance-right:0;mso-position-horizontal-relative:page" coordorigin="2580,268" coordsize="3078,1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">
                <v:shape id="Freeform 40" o:spid="_x0000_s1081" style="position:absolute;left:2589;top:277;width:3059;height:929;visibility:visible;mso-wrap-style:square;v-text-anchor:top" coordsize="3059,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" path="m2851,l207,,126,8,60,28,16,57,,93,,836r16,36l60,902r66,20l207,929r2644,l2931,922r66,-20l3042,872r16,-36l3058,93,3042,57,2997,28,2931,8,2851,xe" fillcolor="#313131" stroked="f">
                  <v:path arrowok="t" o:connecttype="custom" o:connectlocs="2851,277;207,277;126,285;60,305;16,334;0,370;0,1113;16,1149;60,1179;126,1199;207,1206;2851,1206;2931,1199;2997,1179;3042,1149;3058,1113;3058,370;3042,334;2997,305;2931,285;2851,277" o:connectangles="0,0,0,0,0,0,0,0,0,0,0,0,0,0,0,0,0,0,0,0,0"/>
                </v:shape>
                <v:shape id="AutoShape 39" o:spid="_x0000_s1082" style="position:absolute;left:2580;top:267;width:3078;height:948;visibility:visible;mso-wrap-style:square;v-text-anchor:top" coordsize="3078,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" path="m2861,l217,,185,1,154,4,125,9,98,16,74,25,52,35,34,46,19,60r-8,9l5,80,1,91,,102,,845r1,12l5,868r6,10l19,888r10,9l40,905r12,8l67,920r31,11l135,940r39,6l217,947r2644,l2893,946r31,-3l2953,938r26,-7l2988,928r-2771,l186,927r-29,-3l129,919r-25,-6l81,905,61,896,45,886,33,875,24,865,19,855,19,92r5,-9l33,73r8,-8l50,58,62,52,74,45,104,34r34,-8l176,21r41,-2l2987,19r-8,-3l2943,7,2903,2,2861,xm2987,19r-126,l2891,20r30,3l2949,28r25,7l2996,42r20,10l3032,62r13,11l3054,83r4,9l3058,855r-4,10l3045,875r-8,7l3027,889r-11,7l3003,902r-29,11l2940,921r-38,5l2861,928r127,l3004,923r21,-10l3044,901r15,-13l3066,878r6,-10l3076,857r2,-12l3078,102r-2,-11l3072,80r-6,-11l3059,60r-10,-9l3038,42r-13,-7l3011,28r-24,-9xe" stroked="f">
                  <v:path arrowok="t" o:connecttype="custom" o:connectlocs="217,268;154,272;98,284;52,303;19,328;5,348;0,370;1,1125;11,1146;29,1165;52,1181;98,1199;174,1214;2861,1215;2924,1211;2979,1199;217,1196;157,1192;104,1181;61,1164;33,1143;19,1123;24,351;41,333;62,320;104,302;176,289;2987,287;2943,275;2861,268;2861,287;2921,291;2974,303;3016,320;3045,341;3058,360;3054,1133;3037,1150;3016,1164;2974,1181;2902,1194;2988,1196;3025,1181;3059,1156;3072,1136;3078,1113;3076,359;3066,337;3049,319;3025,303;2987,287" o:connectangles="0,0,0,0,0,0,0,0,0,0,0,0,0,0,0,0,0,0,0,0,0,0,0,0,0,0,0,0,0,0,0,0,0,0,0,0,0,0,0,0,0,0,0,0,0,0,0,0,0,0,0"/>
                </v:shape>
                <v:shape id="Picture 38" o:spid="_x0000_s1083" type="#_x0000_t75" style="position:absolute;left:2599;top:383;width:3039;height: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">
                  <v:imagedata r:id="rId96" o:title=""/>
                </v:shape>
                <v:shape id="Picture 37" o:spid="_x0000_s1084" type="#_x0000_t75" style="position:absolute;left:3943;top:1273;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">
                  <v:imagedata r:id="rId97" o:title=""/>
                </v:shape>
                <v:shape id="Text Box 36" o:spid="_x0000_s1085" type="#_x0000_t202" style="position:absolute;left:2580;top:267;width:3078;height:1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YupxQAAANsAAAAPAAAAZHJzL2Rvd25yZXYueG1sRI9Ba8JA&#10;FITvBf/D8oTemo1F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B5sYupxQAAANsAAAAP&#10;AAAAAAAAAAAAAAAAAAcCAABkcnMvZG93bnJldi54bWxQSwUGAAAAAAMAAwC3AAAA+QIAAAAA&#10;" filled="f" stroked="f">
                  <v:textbox inset="0,0,0,0">
                    <w:txbxContent>
                      <w:p w14:paraId="4E080EB7" w14:textId="77777777" w:rsidR="00667E3C" w:rsidRDefault="00667E3C">
                        <w:pPr>
                          <w:spacing w:before="113" w:line="218"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 scuola</w:t>
                        </w:r>
                      </w:p>
                    </w:txbxContent>
                  </v:textbox>
                </v:shape>
                <w10:wrap type="topAndBottom" anchorx="page"/>
              </v:group>
            </w:pict>
          </mc:Fallback>
        </mc:AlternateContent>
      </w:r>
      <w:r w:rsidRPr="003F7DC9">
        <w:rPr>
          <w:noProof/>
          <w:lang w:bidi="ar-SA"/>
        </w:rPr>
        <mc:AlternateContent>
          <mc:Choice Requires="wpg">
            <w:drawing>
              <wp:anchor distT="0" distB="0" distL="0" distR="0" simplePos="0" relativeHeight="251758592" behindDoc="1" locked="0" layoutInCell="1" allowOverlap="1" wp14:anchorId="246880CA" wp14:editId="582188AB">
                <wp:simplePos x="0" y="0"/>
                <wp:positionH relativeFrom="page">
                  <wp:posOffset>4027805</wp:posOffset>
                </wp:positionH>
                <wp:positionV relativeFrom="paragraph">
                  <wp:posOffset>170180</wp:posOffset>
                </wp:positionV>
                <wp:extent cx="1954530" cy="796290"/>
                <wp:effectExtent l="0" t="0" r="0" b="0"/>
                <wp:wrapTopAndBottom/>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54530" cy="796290"/>
                          <a:chOff x="6343" y="268"/>
                          <a:chExt cx="3078" cy="1254"/>
                        </a:xfrm>
                      </wpg:grpSpPr>
                      <wps:wsp>
                        <wps:cNvPr id="30" name="Freeform 34"/>
                        <wps:cNvSpPr>
                          <a:spLocks/>
                        </wps:cNvSpPr>
                        <wps:spPr bwMode="auto">
                          <a:xfrm>
                            <a:off x="6352" y="277"/>
                            <a:ext cx="3059" cy="929"/>
                          </a:xfrm>
                          <a:custGeom>
                            <a:avLst/>
                            <a:gdLst>
                              <a:gd name="T0" fmla="+- 0 9215 6352"/>
                              <a:gd name="T1" fmla="*/ T0 w 3059"/>
                              <a:gd name="T2" fmla="+- 0 277 277"/>
                              <a:gd name="T3" fmla="*/ 277 h 929"/>
                              <a:gd name="T4" fmla="+- 0 6548 6352"/>
                              <a:gd name="T5" fmla="*/ T4 w 3059"/>
                              <a:gd name="T6" fmla="+- 0 277 277"/>
                              <a:gd name="T7" fmla="*/ 277 h 929"/>
                              <a:gd name="T8" fmla="+- 0 6472 6352"/>
                              <a:gd name="T9" fmla="*/ T8 w 3059"/>
                              <a:gd name="T10" fmla="+- 0 285 277"/>
                              <a:gd name="T11" fmla="*/ 285 h 929"/>
                              <a:gd name="T12" fmla="+- 0 6409 6352"/>
                              <a:gd name="T13" fmla="*/ T12 w 3059"/>
                              <a:gd name="T14" fmla="+- 0 305 277"/>
                              <a:gd name="T15" fmla="*/ 305 h 929"/>
                              <a:gd name="T16" fmla="+- 0 6368 6352"/>
                              <a:gd name="T17" fmla="*/ T16 w 3059"/>
                              <a:gd name="T18" fmla="+- 0 334 277"/>
                              <a:gd name="T19" fmla="*/ 334 h 929"/>
                              <a:gd name="T20" fmla="+- 0 6352 6352"/>
                              <a:gd name="T21" fmla="*/ T20 w 3059"/>
                              <a:gd name="T22" fmla="+- 0 370 277"/>
                              <a:gd name="T23" fmla="*/ 370 h 929"/>
                              <a:gd name="T24" fmla="+- 0 6352 6352"/>
                              <a:gd name="T25" fmla="*/ T24 w 3059"/>
                              <a:gd name="T26" fmla="+- 0 1113 277"/>
                              <a:gd name="T27" fmla="*/ 1113 h 929"/>
                              <a:gd name="T28" fmla="+- 0 6368 6352"/>
                              <a:gd name="T29" fmla="*/ T28 w 3059"/>
                              <a:gd name="T30" fmla="+- 0 1149 277"/>
                              <a:gd name="T31" fmla="*/ 1149 h 929"/>
                              <a:gd name="T32" fmla="+- 0 6409 6352"/>
                              <a:gd name="T33" fmla="*/ T32 w 3059"/>
                              <a:gd name="T34" fmla="+- 0 1179 277"/>
                              <a:gd name="T35" fmla="*/ 1179 h 929"/>
                              <a:gd name="T36" fmla="+- 0 6472 6352"/>
                              <a:gd name="T37" fmla="*/ T36 w 3059"/>
                              <a:gd name="T38" fmla="+- 0 1199 277"/>
                              <a:gd name="T39" fmla="*/ 1199 h 929"/>
                              <a:gd name="T40" fmla="+- 0 6548 6352"/>
                              <a:gd name="T41" fmla="*/ T40 w 3059"/>
                              <a:gd name="T42" fmla="+- 0 1206 277"/>
                              <a:gd name="T43" fmla="*/ 1206 h 929"/>
                              <a:gd name="T44" fmla="+- 0 9215 6352"/>
                              <a:gd name="T45" fmla="*/ T44 w 3059"/>
                              <a:gd name="T46" fmla="+- 0 1206 277"/>
                              <a:gd name="T47" fmla="*/ 1206 h 929"/>
                              <a:gd name="T48" fmla="+- 0 9291 6352"/>
                              <a:gd name="T49" fmla="*/ T48 w 3059"/>
                              <a:gd name="T50" fmla="+- 0 1199 277"/>
                              <a:gd name="T51" fmla="*/ 1199 h 929"/>
                              <a:gd name="T52" fmla="+- 0 9353 6352"/>
                              <a:gd name="T53" fmla="*/ T52 w 3059"/>
                              <a:gd name="T54" fmla="+- 0 1179 277"/>
                              <a:gd name="T55" fmla="*/ 1179 h 929"/>
                              <a:gd name="T56" fmla="+- 0 9395 6352"/>
                              <a:gd name="T57" fmla="*/ T56 w 3059"/>
                              <a:gd name="T58" fmla="+- 0 1149 277"/>
                              <a:gd name="T59" fmla="*/ 1149 h 929"/>
                              <a:gd name="T60" fmla="+- 0 9410 6352"/>
                              <a:gd name="T61" fmla="*/ T60 w 3059"/>
                              <a:gd name="T62" fmla="+- 0 1113 277"/>
                              <a:gd name="T63" fmla="*/ 1113 h 929"/>
                              <a:gd name="T64" fmla="+- 0 9410 6352"/>
                              <a:gd name="T65" fmla="*/ T64 w 3059"/>
                              <a:gd name="T66" fmla="+- 0 370 277"/>
                              <a:gd name="T67" fmla="*/ 370 h 929"/>
                              <a:gd name="T68" fmla="+- 0 9395 6352"/>
                              <a:gd name="T69" fmla="*/ T68 w 3059"/>
                              <a:gd name="T70" fmla="+- 0 334 277"/>
                              <a:gd name="T71" fmla="*/ 334 h 929"/>
                              <a:gd name="T72" fmla="+- 0 9353 6352"/>
                              <a:gd name="T73" fmla="*/ T72 w 3059"/>
                              <a:gd name="T74" fmla="+- 0 305 277"/>
                              <a:gd name="T75" fmla="*/ 305 h 929"/>
                              <a:gd name="T76" fmla="+- 0 9291 6352"/>
                              <a:gd name="T77" fmla="*/ T76 w 3059"/>
                              <a:gd name="T78" fmla="+- 0 285 277"/>
                              <a:gd name="T79" fmla="*/ 285 h 929"/>
                              <a:gd name="T80" fmla="+- 0 9215 6352"/>
                              <a:gd name="T81" fmla="*/ T80 w 3059"/>
                              <a:gd name="T82" fmla="+- 0 277 277"/>
                              <a:gd name="T83" fmla="*/ 277 h 9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059" h="929">
                                <a:moveTo>
                                  <a:pt x="2863" y="0"/>
                                </a:moveTo>
                                <a:lnTo>
                                  <a:pt x="196" y="0"/>
                                </a:lnTo>
                                <a:lnTo>
                                  <a:pt x="120" y="8"/>
                                </a:lnTo>
                                <a:lnTo>
                                  <a:pt x="57" y="28"/>
                                </a:lnTo>
                                <a:lnTo>
                                  <a:pt x="16" y="57"/>
                                </a:lnTo>
                                <a:lnTo>
                                  <a:pt x="0" y="93"/>
                                </a:lnTo>
                                <a:lnTo>
                                  <a:pt x="0" y="836"/>
                                </a:lnTo>
                                <a:lnTo>
                                  <a:pt x="16" y="872"/>
                                </a:lnTo>
                                <a:lnTo>
                                  <a:pt x="57" y="902"/>
                                </a:lnTo>
                                <a:lnTo>
                                  <a:pt x="120" y="922"/>
                                </a:lnTo>
                                <a:lnTo>
                                  <a:pt x="196" y="929"/>
                                </a:lnTo>
                                <a:lnTo>
                                  <a:pt x="2863" y="929"/>
                                </a:lnTo>
                                <a:lnTo>
                                  <a:pt x="2939" y="922"/>
                                </a:lnTo>
                                <a:lnTo>
                                  <a:pt x="3001" y="902"/>
                                </a:lnTo>
                                <a:lnTo>
                                  <a:pt x="3043" y="872"/>
                                </a:lnTo>
                                <a:lnTo>
                                  <a:pt x="3058" y="836"/>
                                </a:lnTo>
                                <a:lnTo>
                                  <a:pt x="3058" y="93"/>
                                </a:lnTo>
                                <a:lnTo>
                                  <a:pt x="3043" y="57"/>
                                </a:lnTo>
                                <a:lnTo>
                                  <a:pt x="3001" y="28"/>
                                </a:lnTo>
                                <a:lnTo>
                                  <a:pt x="2939" y="8"/>
                                </a:lnTo>
                                <a:lnTo>
                                  <a:pt x="2863" y="0"/>
                                </a:lnTo>
                                <a:close/>
                              </a:path>
                            </a:pathLst>
                          </a:custGeom>
                          <a:solidFill>
                            <a:srgbClr val="31313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AutoShape 33"/>
                        <wps:cNvSpPr>
                          <a:spLocks/>
                        </wps:cNvSpPr>
                        <wps:spPr bwMode="auto">
                          <a:xfrm>
                            <a:off x="6342" y="267"/>
                            <a:ext cx="3078" cy="948"/>
                          </a:xfrm>
                          <a:custGeom>
                            <a:avLst/>
                            <a:gdLst>
                              <a:gd name="T0" fmla="+- 0 6548 6343"/>
                              <a:gd name="T1" fmla="*/ T0 w 3078"/>
                              <a:gd name="T2" fmla="+- 0 268 268"/>
                              <a:gd name="T3" fmla="*/ 268 h 948"/>
                              <a:gd name="T4" fmla="+- 0 6488 6343"/>
                              <a:gd name="T5" fmla="*/ T4 w 3078"/>
                              <a:gd name="T6" fmla="+- 0 272 268"/>
                              <a:gd name="T7" fmla="*/ 272 h 948"/>
                              <a:gd name="T8" fmla="+- 0 6435 6343"/>
                              <a:gd name="T9" fmla="*/ T8 w 3078"/>
                              <a:gd name="T10" fmla="+- 0 284 268"/>
                              <a:gd name="T11" fmla="*/ 284 h 948"/>
                              <a:gd name="T12" fmla="+- 0 6392 6343"/>
                              <a:gd name="T13" fmla="*/ T12 w 3078"/>
                              <a:gd name="T14" fmla="+- 0 303 268"/>
                              <a:gd name="T15" fmla="*/ 303 h 948"/>
                              <a:gd name="T16" fmla="+- 0 6360 6343"/>
                              <a:gd name="T17" fmla="*/ T16 w 3078"/>
                              <a:gd name="T18" fmla="+- 0 328 268"/>
                              <a:gd name="T19" fmla="*/ 328 h 948"/>
                              <a:gd name="T20" fmla="+- 0 6347 6343"/>
                              <a:gd name="T21" fmla="*/ T20 w 3078"/>
                              <a:gd name="T22" fmla="+- 0 348 268"/>
                              <a:gd name="T23" fmla="*/ 348 h 948"/>
                              <a:gd name="T24" fmla="+- 0 6343 6343"/>
                              <a:gd name="T25" fmla="*/ T24 w 3078"/>
                              <a:gd name="T26" fmla="+- 0 370 268"/>
                              <a:gd name="T27" fmla="*/ 370 h 948"/>
                              <a:gd name="T28" fmla="+- 0 6344 6343"/>
                              <a:gd name="T29" fmla="*/ T28 w 3078"/>
                              <a:gd name="T30" fmla="+- 0 1125 268"/>
                              <a:gd name="T31" fmla="*/ 1125 h 948"/>
                              <a:gd name="T32" fmla="+- 0 6353 6343"/>
                              <a:gd name="T33" fmla="*/ T32 w 3078"/>
                              <a:gd name="T34" fmla="+- 0 1146 268"/>
                              <a:gd name="T35" fmla="*/ 1146 h 948"/>
                              <a:gd name="T36" fmla="+- 0 6369 6343"/>
                              <a:gd name="T37" fmla="*/ T36 w 3078"/>
                              <a:gd name="T38" fmla="+- 0 1165 268"/>
                              <a:gd name="T39" fmla="*/ 1165 h 948"/>
                              <a:gd name="T40" fmla="+- 0 6392 6343"/>
                              <a:gd name="T41" fmla="*/ T40 w 3078"/>
                              <a:gd name="T42" fmla="+- 0 1180 268"/>
                              <a:gd name="T43" fmla="*/ 1180 h 948"/>
                              <a:gd name="T44" fmla="+- 0 6435 6343"/>
                              <a:gd name="T45" fmla="*/ T44 w 3078"/>
                              <a:gd name="T46" fmla="+- 0 1199 268"/>
                              <a:gd name="T47" fmla="*/ 1199 h 948"/>
                              <a:gd name="T48" fmla="+- 0 6507 6343"/>
                              <a:gd name="T49" fmla="*/ T48 w 3078"/>
                              <a:gd name="T50" fmla="+- 0 1214 268"/>
                              <a:gd name="T51" fmla="*/ 1214 h 948"/>
                              <a:gd name="T52" fmla="+- 0 9215 6343"/>
                              <a:gd name="T53" fmla="*/ T52 w 3078"/>
                              <a:gd name="T54" fmla="+- 0 1215 268"/>
                              <a:gd name="T55" fmla="*/ 1215 h 948"/>
                              <a:gd name="T56" fmla="+- 0 9274 6343"/>
                              <a:gd name="T57" fmla="*/ T56 w 3078"/>
                              <a:gd name="T58" fmla="+- 0 1211 268"/>
                              <a:gd name="T59" fmla="*/ 1211 h 948"/>
                              <a:gd name="T60" fmla="+- 0 9327 6343"/>
                              <a:gd name="T61" fmla="*/ T60 w 3078"/>
                              <a:gd name="T62" fmla="+- 0 1199 268"/>
                              <a:gd name="T63" fmla="*/ 1199 h 948"/>
                              <a:gd name="T64" fmla="+- 0 6548 6343"/>
                              <a:gd name="T65" fmla="*/ T64 w 3078"/>
                              <a:gd name="T66" fmla="+- 0 1196 268"/>
                              <a:gd name="T67" fmla="*/ 1196 h 948"/>
                              <a:gd name="T68" fmla="+- 0 6491 6343"/>
                              <a:gd name="T69" fmla="*/ T68 w 3078"/>
                              <a:gd name="T70" fmla="+- 0 1192 268"/>
                              <a:gd name="T71" fmla="*/ 1192 h 948"/>
                              <a:gd name="T72" fmla="+- 0 6441 6343"/>
                              <a:gd name="T73" fmla="*/ T72 w 3078"/>
                              <a:gd name="T74" fmla="+- 0 1181 268"/>
                              <a:gd name="T75" fmla="*/ 1181 h 948"/>
                              <a:gd name="T76" fmla="+- 0 6402 6343"/>
                              <a:gd name="T77" fmla="*/ T76 w 3078"/>
                              <a:gd name="T78" fmla="+- 0 1164 268"/>
                              <a:gd name="T79" fmla="*/ 1164 h 948"/>
                              <a:gd name="T80" fmla="+- 0 6375 6343"/>
                              <a:gd name="T81" fmla="*/ T80 w 3078"/>
                              <a:gd name="T82" fmla="+- 0 1143 268"/>
                              <a:gd name="T83" fmla="*/ 1143 h 948"/>
                              <a:gd name="T84" fmla="+- 0 6362 6343"/>
                              <a:gd name="T85" fmla="*/ T84 w 3078"/>
                              <a:gd name="T86" fmla="+- 0 1123 268"/>
                              <a:gd name="T87" fmla="*/ 1123 h 948"/>
                              <a:gd name="T88" fmla="+- 0 6366 6343"/>
                              <a:gd name="T89" fmla="*/ T88 w 3078"/>
                              <a:gd name="T90" fmla="+- 0 350 268"/>
                              <a:gd name="T91" fmla="*/ 350 h 948"/>
                              <a:gd name="T92" fmla="+- 0 6382 6343"/>
                              <a:gd name="T93" fmla="*/ T92 w 3078"/>
                              <a:gd name="T94" fmla="+- 0 333 268"/>
                              <a:gd name="T95" fmla="*/ 333 h 948"/>
                              <a:gd name="T96" fmla="+- 0 6402 6343"/>
                              <a:gd name="T97" fmla="*/ T96 w 3078"/>
                              <a:gd name="T98" fmla="+- 0 319 268"/>
                              <a:gd name="T99" fmla="*/ 319 h 948"/>
                              <a:gd name="T100" fmla="+- 0 6441 6343"/>
                              <a:gd name="T101" fmla="*/ T100 w 3078"/>
                              <a:gd name="T102" fmla="+- 0 302 268"/>
                              <a:gd name="T103" fmla="*/ 302 h 948"/>
                              <a:gd name="T104" fmla="+- 0 6509 6343"/>
                              <a:gd name="T105" fmla="*/ T104 w 3078"/>
                              <a:gd name="T106" fmla="+- 0 289 268"/>
                              <a:gd name="T107" fmla="*/ 289 h 948"/>
                              <a:gd name="T108" fmla="+- 0 9334 6343"/>
                              <a:gd name="T109" fmla="*/ T108 w 3078"/>
                              <a:gd name="T110" fmla="+- 0 287 268"/>
                              <a:gd name="T111" fmla="*/ 287 h 948"/>
                              <a:gd name="T112" fmla="+- 0 9293 6343"/>
                              <a:gd name="T113" fmla="*/ T112 w 3078"/>
                              <a:gd name="T114" fmla="+- 0 275 268"/>
                              <a:gd name="T115" fmla="*/ 275 h 948"/>
                              <a:gd name="T116" fmla="+- 0 9215 6343"/>
                              <a:gd name="T117" fmla="*/ T116 w 3078"/>
                              <a:gd name="T118" fmla="+- 0 268 268"/>
                              <a:gd name="T119" fmla="*/ 268 h 948"/>
                              <a:gd name="T120" fmla="+- 0 9215 6343"/>
                              <a:gd name="T121" fmla="*/ T120 w 3078"/>
                              <a:gd name="T122" fmla="+- 0 287 268"/>
                              <a:gd name="T123" fmla="*/ 287 h 948"/>
                              <a:gd name="T124" fmla="+- 0 9272 6343"/>
                              <a:gd name="T125" fmla="*/ T124 w 3078"/>
                              <a:gd name="T126" fmla="+- 0 291 268"/>
                              <a:gd name="T127" fmla="*/ 291 h 948"/>
                              <a:gd name="T128" fmla="+- 0 9321 6343"/>
                              <a:gd name="T129" fmla="*/ T128 w 3078"/>
                              <a:gd name="T130" fmla="+- 0 302 268"/>
                              <a:gd name="T131" fmla="*/ 302 h 948"/>
                              <a:gd name="T132" fmla="+- 0 9361 6343"/>
                              <a:gd name="T133" fmla="*/ T132 w 3078"/>
                              <a:gd name="T134" fmla="+- 0 320 268"/>
                              <a:gd name="T135" fmla="*/ 320 h 948"/>
                              <a:gd name="T136" fmla="+- 0 9388 6343"/>
                              <a:gd name="T137" fmla="*/ T136 w 3078"/>
                              <a:gd name="T138" fmla="+- 0 340 268"/>
                              <a:gd name="T139" fmla="*/ 340 h 948"/>
                              <a:gd name="T140" fmla="+- 0 9401 6343"/>
                              <a:gd name="T141" fmla="*/ T140 w 3078"/>
                              <a:gd name="T142" fmla="+- 0 360 268"/>
                              <a:gd name="T143" fmla="*/ 360 h 948"/>
                              <a:gd name="T144" fmla="+- 0 9397 6343"/>
                              <a:gd name="T145" fmla="*/ T144 w 3078"/>
                              <a:gd name="T146" fmla="+- 0 1133 268"/>
                              <a:gd name="T147" fmla="*/ 1133 h 948"/>
                              <a:gd name="T148" fmla="+- 0 9381 6343"/>
                              <a:gd name="T149" fmla="*/ T148 w 3078"/>
                              <a:gd name="T150" fmla="+- 0 1150 268"/>
                              <a:gd name="T151" fmla="*/ 1150 h 948"/>
                              <a:gd name="T152" fmla="+- 0 9361 6343"/>
                              <a:gd name="T153" fmla="*/ T152 w 3078"/>
                              <a:gd name="T154" fmla="+- 0 1164 268"/>
                              <a:gd name="T155" fmla="*/ 1164 h 948"/>
                              <a:gd name="T156" fmla="+- 0 9321 6343"/>
                              <a:gd name="T157" fmla="*/ T156 w 3078"/>
                              <a:gd name="T158" fmla="+- 0 1181 268"/>
                              <a:gd name="T159" fmla="*/ 1181 h 948"/>
                              <a:gd name="T160" fmla="+- 0 9253 6343"/>
                              <a:gd name="T161" fmla="*/ T160 w 3078"/>
                              <a:gd name="T162" fmla="+- 0 1194 268"/>
                              <a:gd name="T163" fmla="*/ 1194 h 948"/>
                              <a:gd name="T164" fmla="+- 0 9335 6343"/>
                              <a:gd name="T165" fmla="*/ T164 w 3078"/>
                              <a:gd name="T166" fmla="+- 0 1196 268"/>
                              <a:gd name="T167" fmla="*/ 1196 h 948"/>
                              <a:gd name="T168" fmla="+- 0 9371 6343"/>
                              <a:gd name="T169" fmla="*/ T168 w 3078"/>
                              <a:gd name="T170" fmla="+- 0 1180 268"/>
                              <a:gd name="T171" fmla="*/ 1180 h 948"/>
                              <a:gd name="T172" fmla="+- 0 9402 6343"/>
                              <a:gd name="T173" fmla="*/ T172 w 3078"/>
                              <a:gd name="T174" fmla="+- 0 1156 268"/>
                              <a:gd name="T175" fmla="*/ 1156 h 948"/>
                              <a:gd name="T176" fmla="+- 0 9415 6343"/>
                              <a:gd name="T177" fmla="*/ T176 w 3078"/>
                              <a:gd name="T178" fmla="+- 0 1136 268"/>
                              <a:gd name="T179" fmla="*/ 1136 h 948"/>
                              <a:gd name="T180" fmla="+- 0 9420 6343"/>
                              <a:gd name="T181" fmla="*/ T180 w 3078"/>
                              <a:gd name="T182" fmla="+- 0 1113 268"/>
                              <a:gd name="T183" fmla="*/ 1113 h 948"/>
                              <a:gd name="T184" fmla="+- 0 9419 6343"/>
                              <a:gd name="T185" fmla="*/ T184 w 3078"/>
                              <a:gd name="T186" fmla="+- 0 359 268"/>
                              <a:gd name="T187" fmla="*/ 359 h 948"/>
                              <a:gd name="T188" fmla="+- 0 9410 6343"/>
                              <a:gd name="T189" fmla="*/ T188 w 3078"/>
                              <a:gd name="T190" fmla="+- 0 337 268"/>
                              <a:gd name="T191" fmla="*/ 337 h 948"/>
                              <a:gd name="T192" fmla="+- 0 9393 6343"/>
                              <a:gd name="T193" fmla="*/ T192 w 3078"/>
                              <a:gd name="T194" fmla="+- 0 319 268"/>
                              <a:gd name="T195" fmla="*/ 319 h 948"/>
                              <a:gd name="T196" fmla="+- 0 9371 6343"/>
                              <a:gd name="T197" fmla="*/ T196 w 3078"/>
                              <a:gd name="T198" fmla="+- 0 303 268"/>
                              <a:gd name="T199" fmla="*/ 303 h 948"/>
                              <a:gd name="T200" fmla="+- 0 9334 6343"/>
                              <a:gd name="T201" fmla="*/ T200 w 3078"/>
                              <a:gd name="T202" fmla="+- 0 287 268"/>
                              <a:gd name="T203" fmla="*/ 287 h 9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3078" h="948">
                                <a:moveTo>
                                  <a:pt x="2872" y="0"/>
                                </a:moveTo>
                                <a:lnTo>
                                  <a:pt x="205" y="0"/>
                                </a:lnTo>
                                <a:lnTo>
                                  <a:pt x="174" y="1"/>
                                </a:lnTo>
                                <a:lnTo>
                                  <a:pt x="145" y="4"/>
                                </a:lnTo>
                                <a:lnTo>
                                  <a:pt x="118" y="9"/>
                                </a:lnTo>
                                <a:lnTo>
                                  <a:pt x="92" y="16"/>
                                </a:lnTo>
                                <a:lnTo>
                                  <a:pt x="69" y="25"/>
                                </a:lnTo>
                                <a:lnTo>
                                  <a:pt x="49" y="35"/>
                                </a:lnTo>
                                <a:lnTo>
                                  <a:pt x="32" y="47"/>
                                </a:lnTo>
                                <a:lnTo>
                                  <a:pt x="17" y="60"/>
                                </a:lnTo>
                                <a:lnTo>
                                  <a:pt x="10" y="69"/>
                                </a:lnTo>
                                <a:lnTo>
                                  <a:pt x="4" y="80"/>
                                </a:lnTo>
                                <a:lnTo>
                                  <a:pt x="1" y="91"/>
                                </a:lnTo>
                                <a:lnTo>
                                  <a:pt x="0" y="102"/>
                                </a:lnTo>
                                <a:lnTo>
                                  <a:pt x="0" y="845"/>
                                </a:lnTo>
                                <a:lnTo>
                                  <a:pt x="1" y="857"/>
                                </a:lnTo>
                                <a:lnTo>
                                  <a:pt x="4" y="868"/>
                                </a:lnTo>
                                <a:lnTo>
                                  <a:pt x="10" y="878"/>
                                </a:lnTo>
                                <a:lnTo>
                                  <a:pt x="17" y="888"/>
                                </a:lnTo>
                                <a:lnTo>
                                  <a:pt x="26" y="897"/>
                                </a:lnTo>
                                <a:lnTo>
                                  <a:pt x="37" y="905"/>
                                </a:lnTo>
                                <a:lnTo>
                                  <a:pt x="49" y="912"/>
                                </a:lnTo>
                                <a:lnTo>
                                  <a:pt x="62" y="919"/>
                                </a:lnTo>
                                <a:lnTo>
                                  <a:pt x="92" y="931"/>
                                </a:lnTo>
                                <a:lnTo>
                                  <a:pt x="127" y="940"/>
                                </a:lnTo>
                                <a:lnTo>
                                  <a:pt x="164" y="946"/>
                                </a:lnTo>
                                <a:lnTo>
                                  <a:pt x="205" y="947"/>
                                </a:lnTo>
                                <a:lnTo>
                                  <a:pt x="2872" y="947"/>
                                </a:lnTo>
                                <a:lnTo>
                                  <a:pt x="2902" y="946"/>
                                </a:lnTo>
                                <a:lnTo>
                                  <a:pt x="2931" y="943"/>
                                </a:lnTo>
                                <a:lnTo>
                                  <a:pt x="2959" y="938"/>
                                </a:lnTo>
                                <a:lnTo>
                                  <a:pt x="2984" y="931"/>
                                </a:lnTo>
                                <a:lnTo>
                                  <a:pt x="2992" y="928"/>
                                </a:lnTo>
                                <a:lnTo>
                                  <a:pt x="205" y="928"/>
                                </a:lnTo>
                                <a:lnTo>
                                  <a:pt x="176" y="927"/>
                                </a:lnTo>
                                <a:lnTo>
                                  <a:pt x="148" y="924"/>
                                </a:lnTo>
                                <a:lnTo>
                                  <a:pt x="122" y="919"/>
                                </a:lnTo>
                                <a:lnTo>
                                  <a:pt x="98" y="913"/>
                                </a:lnTo>
                                <a:lnTo>
                                  <a:pt x="77" y="905"/>
                                </a:lnTo>
                                <a:lnTo>
                                  <a:pt x="59" y="896"/>
                                </a:lnTo>
                                <a:lnTo>
                                  <a:pt x="43" y="886"/>
                                </a:lnTo>
                                <a:lnTo>
                                  <a:pt x="32" y="875"/>
                                </a:lnTo>
                                <a:lnTo>
                                  <a:pt x="23" y="865"/>
                                </a:lnTo>
                                <a:lnTo>
                                  <a:pt x="19" y="855"/>
                                </a:lnTo>
                                <a:lnTo>
                                  <a:pt x="19" y="92"/>
                                </a:lnTo>
                                <a:lnTo>
                                  <a:pt x="23" y="82"/>
                                </a:lnTo>
                                <a:lnTo>
                                  <a:pt x="32" y="72"/>
                                </a:lnTo>
                                <a:lnTo>
                                  <a:pt x="39" y="65"/>
                                </a:lnTo>
                                <a:lnTo>
                                  <a:pt x="48" y="58"/>
                                </a:lnTo>
                                <a:lnTo>
                                  <a:pt x="59" y="51"/>
                                </a:lnTo>
                                <a:lnTo>
                                  <a:pt x="70" y="45"/>
                                </a:lnTo>
                                <a:lnTo>
                                  <a:pt x="98" y="34"/>
                                </a:lnTo>
                                <a:lnTo>
                                  <a:pt x="130" y="26"/>
                                </a:lnTo>
                                <a:lnTo>
                                  <a:pt x="166" y="21"/>
                                </a:lnTo>
                                <a:lnTo>
                                  <a:pt x="205" y="19"/>
                                </a:lnTo>
                                <a:lnTo>
                                  <a:pt x="2991" y="19"/>
                                </a:lnTo>
                                <a:lnTo>
                                  <a:pt x="2984" y="16"/>
                                </a:lnTo>
                                <a:lnTo>
                                  <a:pt x="2950" y="7"/>
                                </a:lnTo>
                                <a:lnTo>
                                  <a:pt x="2912" y="2"/>
                                </a:lnTo>
                                <a:lnTo>
                                  <a:pt x="2872" y="0"/>
                                </a:lnTo>
                                <a:close/>
                                <a:moveTo>
                                  <a:pt x="2991" y="19"/>
                                </a:moveTo>
                                <a:lnTo>
                                  <a:pt x="2872" y="19"/>
                                </a:lnTo>
                                <a:lnTo>
                                  <a:pt x="2901" y="20"/>
                                </a:lnTo>
                                <a:lnTo>
                                  <a:pt x="2929" y="23"/>
                                </a:lnTo>
                                <a:lnTo>
                                  <a:pt x="2955" y="28"/>
                                </a:lnTo>
                                <a:lnTo>
                                  <a:pt x="2978" y="34"/>
                                </a:lnTo>
                                <a:lnTo>
                                  <a:pt x="3000" y="42"/>
                                </a:lnTo>
                                <a:lnTo>
                                  <a:pt x="3018" y="52"/>
                                </a:lnTo>
                                <a:lnTo>
                                  <a:pt x="3033" y="62"/>
                                </a:lnTo>
                                <a:lnTo>
                                  <a:pt x="3045" y="72"/>
                                </a:lnTo>
                                <a:lnTo>
                                  <a:pt x="3054" y="82"/>
                                </a:lnTo>
                                <a:lnTo>
                                  <a:pt x="3058" y="92"/>
                                </a:lnTo>
                                <a:lnTo>
                                  <a:pt x="3058" y="855"/>
                                </a:lnTo>
                                <a:lnTo>
                                  <a:pt x="3054" y="865"/>
                                </a:lnTo>
                                <a:lnTo>
                                  <a:pt x="3045" y="875"/>
                                </a:lnTo>
                                <a:lnTo>
                                  <a:pt x="3038" y="882"/>
                                </a:lnTo>
                                <a:lnTo>
                                  <a:pt x="3029" y="889"/>
                                </a:lnTo>
                                <a:lnTo>
                                  <a:pt x="3018" y="896"/>
                                </a:lnTo>
                                <a:lnTo>
                                  <a:pt x="3006" y="902"/>
                                </a:lnTo>
                                <a:lnTo>
                                  <a:pt x="2978" y="913"/>
                                </a:lnTo>
                                <a:lnTo>
                                  <a:pt x="2946" y="921"/>
                                </a:lnTo>
                                <a:lnTo>
                                  <a:pt x="2910" y="926"/>
                                </a:lnTo>
                                <a:lnTo>
                                  <a:pt x="2872" y="928"/>
                                </a:lnTo>
                                <a:lnTo>
                                  <a:pt x="2992" y="928"/>
                                </a:lnTo>
                                <a:lnTo>
                                  <a:pt x="3007" y="923"/>
                                </a:lnTo>
                                <a:lnTo>
                                  <a:pt x="3028" y="912"/>
                                </a:lnTo>
                                <a:lnTo>
                                  <a:pt x="3045" y="901"/>
                                </a:lnTo>
                                <a:lnTo>
                                  <a:pt x="3059" y="888"/>
                                </a:lnTo>
                                <a:lnTo>
                                  <a:pt x="3067" y="878"/>
                                </a:lnTo>
                                <a:lnTo>
                                  <a:pt x="3072" y="868"/>
                                </a:lnTo>
                                <a:lnTo>
                                  <a:pt x="3076" y="857"/>
                                </a:lnTo>
                                <a:lnTo>
                                  <a:pt x="3077" y="845"/>
                                </a:lnTo>
                                <a:lnTo>
                                  <a:pt x="3077" y="102"/>
                                </a:lnTo>
                                <a:lnTo>
                                  <a:pt x="3076" y="91"/>
                                </a:lnTo>
                                <a:lnTo>
                                  <a:pt x="3072" y="80"/>
                                </a:lnTo>
                                <a:lnTo>
                                  <a:pt x="3067" y="69"/>
                                </a:lnTo>
                                <a:lnTo>
                                  <a:pt x="3059" y="60"/>
                                </a:lnTo>
                                <a:lnTo>
                                  <a:pt x="3050" y="51"/>
                                </a:lnTo>
                                <a:lnTo>
                                  <a:pt x="3040" y="43"/>
                                </a:lnTo>
                                <a:lnTo>
                                  <a:pt x="3028" y="35"/>
                                </a:lnTo>
                                <a:lnTo>
                                  <a:pt x="3014" y="28"/>
                                </a:lnTo>
                                <a:lnTo>
                                  <a:pt x="2991" y="1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2" name="Picture 3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6361" y="381"/>
                            <a:ext cx="3039" cy="7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3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7786" y="1273"/>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34" name="Text Box 30"/>
                        <wps:cNvSpPr txBox="1">
                          <a:spLocks noChangeArrowheads="1"/>
                        </wps:cNvSpPr>
                        <wps:spPr bwMode="auto">
                          <a:xfrm>
                            <a:off x="6342" y="267"/>
                            <a:ext cx="3078" cy="1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78150" w14:textId="77777777" w:rsidR="00667E3C" w:rsidRDefault="00667E3C">
                              <w:pPr>
                                <w:spacing w:before="113" w:line="216"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w:t>
                              </w:r>
                              <w:r>
                                <w:rPr>
                                  <w:rFonts w:ascii="Arial Narrow"/>
                                  <w:b/>
                                  <w:color w:val="FFFFFF"/>
                                  <w:spacing w:val="-1"/>
                                  <w:sz w:val="21"/>
                                </w:rPr>
                                <w:t xml:space="preserve"> </w:t>
                              </w:r>
                              <w:r>
                                <w:rPr>
                                  <w:rFonts w:ascii="Arial Narrow"/>
                                  <w:b/>
                                  <w:color w:val="FFFFFF"/>
                                  <w:sz w:val="21"/>
                                </w:rPr>
                                <w:t>cas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46880CA" id="Group 29" o:spid="_x0000_s1086" style="position:absolute;margin-left:317.15pt;margin-top:13.4pt;width:153.9pt;height:62.7pt;z-index:-251557888;mso-wrap-distance-left:0;mso-wrap-distance-right:0;mso-position-horizontal-relative:page" coordorigin="6343,268" coordsize="3078,1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">
                <v:shape id="Freeform 34" o:spid="_x0000_s1087" style="position:absolute;left:6352;top:277;width:3059;height:929;visibility:visible;mso-wrap-style:square;v-text-anchor:top" coordsize="3059,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" path="m2863,l196,,120,8,57,28,16,57,,93,,836r16,36l57,902r63,20l196,929r2667,l2939,922r62,-20l3043,872r15,-36l3058,93,3043,57,3001,28,2939,8,2863,xe" fillcolor="#313131" stroked="f">
                  <v:path arrowok="t" o:connecttype="custom" o:connectlocs="2863,277;196,277;120,285;57,305;16,334;0,370;0,1113;16,1149;57,1179;120,1199;196,1206;2863,1206;2939,1199;3001,1179;3043,1149;3058,1113;3058,370;3043,334;3001,305;2939,285;2863,277" o:connectangles="0,0,0,0,0,0,0,0,0,0,0,0,0,0,0,0,0,0,0,0,0"/>
                </v:shape>
                <v:shape id="AutoShape 33" o:spid="_x0000_s1088" style="position:absolute;left:6342;top:267;width:3078;height:948;visibility:visible;mso-wrap-style:square;v-text-anchor:top" coordsize="3078,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" path="m2872,l205,,174,1,145,4,118,9,92,16,69,25,49,35,32,47,17,60r-7,9l4,80,1,91,,102,,845r1,12l4,868r6,10l17,888r9,9l37,905r12,7l62,919r30,12l127,940r37,6l205,947r2667,l2902,946r29,-3l2959,938r25,-7l2992,928r-2787,l176,927r-28,-3l122,919,98,913,77,905,59,896,43,886,32,875,23,865,19,855,19,92,23,82,32,72r7,-7l48,58,59,51,70,45,98,34r32,-8l166,21r39,-2l2991,19r-7,-3l2950,7,2912,2,2872,xm2991,19r-119,l2901,20r28,3l2955,28r23,6l3000,42r18,10l3033,62r12,10l3054,82r4,10l3058,855r-4,10l3045,875r-7,7l3029,889r-11,7l3006,902r-28,11l2946,921r-36,5l2872,928r120,l3007,923r21,-11l3045,901r14,-13l3067,878r5,-10l3076,857r1,-12l3077,102r-1,-11l3072,80r-5,-11l3059,60r-9,-9l3040,43r-12,-8l3014,28r-23,-9xe" stroked="f">
                  <v:path arrowok="t" o:connecttype="custom" o:connectlocs="205,268;145,272;92,284;49,303;17,328;4,348;0,370;1,1125;10,1146;26,1165;49,1180;92,1199;164,1214;2872,1215;2931,1211;2984,1199;205,1196;148,1192;98,1181;59,1164;32,1143;19,1123;23,350;39,333;59,319;98,302;166,289;2991,287;2950,275;2872,268;2872,287;2929,291;2978,302;3018,320;3045,340;3058,360;3054,1133;3038,1150;3018,1164;2978,1181;2910,1194;2992,1196;3028,1180;3059,1156;3072,1136;3077,1113;3076,359;3067,337;3050,319;3028,303;2991,287" o:connectangles="0,0,0,0,0,0,0,0,0,0,0,0,0,0,0,0,0,0,0,0,0,0,0,0,0,0,0,0,0,0,0,0,0,0,0,0,0,0,0,0,0,0,0,0,0,0,0,0,0,0,0"/>
                </v:shape>
                <v:shape id="Picture 32" o:spid="_x0000_s1089" type="#_x0000_t75" style="position:absolute;left:6361;top:381;width:3039;height: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">
                  <v:imagedata r:id="rId100" o:title=""/>
                </v:shape>
                <v:shape id="Picture 31" o:spid="_x0000_s1090" type="#_x0000_t75" style="position:absolute;left:7786;top:1273;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">
                  <v:imagedata r:id="rId101" o:title=""/>
                </v:shape>
                <v:shape id="Text Box 30" o:spid="_x0000_s1091" type="#_x0000_t202" style="position:absolute;left:6342;top:267;width:3078;height:1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14:paraId="1F178150" w14:textId="77777777" w:rsidR="00667E3C" w:rsidRDefault="00667E3C">
                        <w:pPr>
                          <w:spacing w:before="113" w:line="216"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w:t>
                        </w:r>
                        <w:r>
                          <w:rPr>
                            <w:rFonts w:ascii="Arial Narrow"/>
                            <w:b/>
                            <w:color w:val="FFFFFF"/>
                            <w:spacing w:val="-1"/>
                            <w:sz w:val="21"/>
                          </w:rPr>
                          <w:t xml:space="preserve"> </w:t>
                        </w:r>
                        <w:r>
                          <w:rPr>
                            <w:rFonts w:ascii="Arial Narrow"/>
                            <w:b/>
                            <w:color w:val="FFFFFF"/>
                            <w:sz w:val="21"/>
                          </w:rPr>
                          <w:t>casa</w:t>
                        </w:r>
                      </w:p>
                    </w:txbxContent>
                  </v:textbox>
                </v:shape>
                <w10:wrap type="topAndBottom" anchorx="page"/>
              </v:group>
            </w:pict>
          </mc:Fallback>
        </mc:AlternateContent>
      </w:r>
    </w:p>
    <w:p w14:paraId="06C2ED4D" w14:textId="77777777" w:rsidR="004C1BFC" w:rsidRPr="003F7DC9" w:rsidRDefault="004C1BFC" w:rsidP="0019267B">
      <w:pPr>
        <w:pStyle w:val="Corpotesto"/>
        <w:spacing w:before="7"/>
        <w:rPr>
          <w:b/>
          <w:sz w:val="5"/>
        </w:rPr>
      </w:pPr>
    </w:p>
    <w:p w14:paraId="7F165133" w14:textId="77777777" w:rsidR="004C1BFC" w:rsidRPr="003F7DC9" w:rsidRDefault="0070282C" w:rsidP="0019267B">
      <w:pPr>
        <w:pStyle w:val="Corpotesto"/>
        <w:tabs>
          <w:tab w:val="left" w:pos="4685"/>
        </w:tabs>
        <w:ind w:left="940"/>
      </w:pPr>
      <w:r w:rsidRPr="003F7DC9">
        <w:rPr>
          <w:noProof/>
          <w:position w:val="3"/>
          <w:lang w:bidi="ar-SA"/>
        </w:rPr>
        <mc:AlternateContent>
          <mc:Choice Requires="wpg">
            <w:drawing>
              <wp:inline distT="0" distB="0" distL="0" distR="0" wp14:anchorId="1984E64F" wp14:editId="1A84248A">
                <wp:extent cx="1971040" cy="2097405"/>
                <wp:effectExtent l="0" t="0" r="635" b="0"/>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71040" cy="2097405"/>
                          <a:chOff x="0" y="0"/>
                          <a:chExt cx="3104" cy="3303"/>
                        </a:xfrm>
                      </wpg:grpSpPr>
                      <pic:pic xmlns:pic="http://schemas.openxmlformats.org/drawingml/2006/picture">
                        <pic:nvPicPr>
                          <pic:cNvPr id="18" name="Picture 2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2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903"/>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2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1363" y="612"/>
                            <a:ext cx="250" cy="2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2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1776"/>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2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1363" y="1544"/>
                            <a:ext cx="250" cy="2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2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25" y="2704"/>
                            <a:ext cx="3078" cy="5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 name="Picture 2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1363" y="2429"/>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25" name="Text Box 21"/>
                        <wps:cNvSpPr txBox="1">
                          <a:spLocks noChangeArrowheads="1"/>
                        </wps:cNvSpPr>
                        <wps:spPr bwMode="auto">
                          <a:xfrm>
                            <a:off x="739" y="50"/>
                            <a:ext cx="1619"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A28505" w14:textId="77777777" w:rsidR="00667E3C" w:rsidRDefault="00667E3C">
                              <w:pPr>
                                <w:spacing w:before="17" w:line="218" w:lineRule="auto"/>
                                <w:ind w:left="31" w:right="15" w:hanging="32"/>
                                <w:rPr>
                                  <w:rFonts w:ascii="Arial Narrow"/>
                                  <w:sz w:val="19"/>
                                </w:rPr>
                              </w:pPr>
                              <w:r>
                                <w:rPr>
                                  <w:rFonts w:ascii="Arial Narrow"/>
                                  <w:sz w:val="19"/>
                                </w:rPr>
                                <w:t>Assicurarsi che indossi mascherina chirurgica</w:t>
                              </w:r>
                            </w:p>
                          </w:txbxContent>
                        </wps:txbx>
                        <wps:bodyPr rot="0" vert="horz" wrap="square" lIns="0" tIns="0" rIns="0" bIns="0" anchor="t" anchorCtr="0" upright="1">
                          <a:noAutofit/>
                        </wps:bodyPr>
                      </wps:wsp>
                      <wps:wsp>
                        <wps:cNvPr id="26" name="Text Box 20"/>
                        <wps:cNvSpPr txBox="1">
                          <a:spLocks noChangeArrowheads="1"/>
                        </wps:cNvSpPr>
                        <wps:spPr bwMode="auto">
                          <a:xfrm>
                            <a:off x="759" y="969"/>
                            <a:ext cx="1575"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05BE52" w14:textId="77777777" w:rsidR="00667E3C" w:rsidRDefault="00667E3C">
                              <w:pPr>
                                <w:spacing w:before="17" w:line="218" w:lineRule="auto"/>
                                <w:ind w:left="13" w:right="14" w:hanging="14"/>
                                <w:rPr>
                                  <w:rFonts w:ascii="Arial Narrow"/>
                                  <w:sz w:val="19"/>
                                </w:rPr>
                              </w:pPr>
                              <w:r>
                                <w:rPr>
                                  <w:rFonts w:ascii="Arial Narrow"/>
                                  <w:sz w:val="19"/>
                                </w:rPr>
                                <w:t>Invito a tornare a casa e a consultare il MMG</w:t>
                              </w:r>
                            </w:p>
                          </w:txbxContent>
                        </wps:txbx>
                        <wps:bodyPr rot="0" vert="horz" wrap="square" lIns="0" tIns="0" rIns="0" bIns="0" anchor="t" anchorCtr="0" upright="1">
                          <a:noAutofit/>
                        </wps:bodyPr>
                      </wps:wsp>
                      <wps:wsp>
                        <wps:cNvPr id="27" name="Text Box 19"/>
                        <wps:cNvSpPr txBox="1">
                          <a:spLocks noChangeArrowheads="1"/>
                        </wps:cNvSpPr>
                        <wps:spPr bwMode="auto">
                          <a:xfrm>
                            <a:off x="163" y="1853"/>
                            <a:ext cx="2771"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E53252" w14:textId="77777777" w:rsidR="00667E3C" w:rsidRDefault="00667E3C">
                              <w:pPr>
                                <w:spacing w:before="17" w:line="218" w:lineRule="auto"/>
                                <w:ind w:left="213" w:hanging="214"/>
                                <w:rPr>
                                  <w:rFonts w:ascii="Arial Narrow"/>
                                  <w:sz w:val="19"/>
                                </w:rPr>
                              </w:pPr>
                              <w:r>
                                <w:rPr>
                                  <w:rFonts w:ascii="Arial Narrow"/>
                                  <w:sz w:val="19"/>
                                </w:rPr>
                                <w:t>Il MMG richiede tempestivamente il test diagnostico e lo comunica al DdP</w:t>
                              </w:r>
                            </w:p>
                          </w:txbxContent>
                        </wps:txbx>
                        <wps:bodyPr rot="0" vert="horz" wrap="square" lIns="0" tIns="0" rIns="0" bIns="0" anchor="t" anchorCtr="0" upright="1">
                          <a:noAutofit/>
                        </wps:bodyPr>
                      </wps:wsp>
                      <wps:wsp>
                        <wps:cNvPr id="28" name="Text Box 18"/>
                        <wps:cNvSpPr txBox="1">
                          <a:spLocks noChangeArrowheads="1"/>
                        </wps:cNvSpPr>
                        <wps:spPr bwMode="auto">
                          <a:xfrm>
                            <a:off x="489" y="2761"/>
                            <a:ext cx="2168" cy="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BC092A" w14:textId="77777777" w:rsidR="00667E3C" w:rsidRDefault="00667E3C">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inline>
            </w:drawing>
          </mc:Choice>
          <mc:Fallback>
            <w:pict>
              <v:group w14:anchorId="1984E64F" id="Group 17" o:spid="_x0000_s1092" style="width:155.2pt;height:165.15pt;mso-position-horizontal-relative:char;mso-position-vertical-relative:line" coordsize="3104,3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">
                <v:shape id="Picture 28" o:spid="_x0000_s1093" type="#_x0000_t75" style="position:absolute;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">
                  <v:imagedata r:id="rId107" o:title=""/>
                </v:shape>
                <v:shape id="Picture 27" o:spid="_x0000_s1094" type="#_x0000_t75" style="position:absolute;top:903;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">
                  <v:imagedata r:id="rId108" o:title=""/>
                </v:shape>
                <v:shape id="Picture 26" o:spid="_x0000_s1095" type="#_x0000_t75" style="position:absolute;left:1363;top:612;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">
                  <v:imagedata r:id="rId97" o:title=""/>
                </v:shape>
                <v:shape id="Picture 25" o:spid="_x0000_s1096" type="#_x0000_t75" style="position:absolute;top:1776;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">
                  <v:imagedata r:id="rId109" o:title=""/>
                </v:shape>
                <v:shape id="Picture 24" o:spid="_x0000_s1097" type="#_x0000_t75" style="position:absolute;left:1363;top:1544;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">
                  <v:imagedata r:id="rId97" o:title=""/>
                </v:shape>
                <v:shape id="Picture 23" o:spid="_x0000_s1098" type="#_x0000_t75" style="position:absolute;left:25;top:2704;width:3078;height: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">
                  <v:imagedata r:id="rId110" o:title=""/>
                </v:shape>
                <v:shape id="Picture 22" o:spid="_x0000_s1099" type="#_x0000_t75" style="position:absolute;left:1363;top:2429;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">
                  <v:imagedata r:id="rId111" o:title=""/>
                </v:shape>
                <v:shape id="Text Box 21" o:spid="_x0000_s1100" type="#_x0000_t202" style="position:absolute;left:739;top:50;width:161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14:paraId="21A28505" w14:textId="77777777" w:rsidR="00667E3C" w:rsidRDefault="00667E3C">
                        <w:pPr>
                          <w:spacing w:before="17" w:line="218" w:lineRule="auto"/>
                          <w:ind w:left="31" w:right="15" w:hanging="32"/>
                          <w:rPr>
                            <w:rFonts w:ascii="Arial Narrow"/>
                            <w:sz w:val="19"/>
                          </w:rPr>
                        </w:pPr>
                        <w:r>
                          <w:rPr>
                            <w:rFonts w:ascii="Arial Narrow"/>
                            <w:sz w:val="19"/>
                          </w:rPr>
                          <w:t>Assicurarsi che indossi mascherina chirurgica</w:t>
                        </w:r>
                      </w:p>
                    </w:txbxContent>
                  </v:textbox>
                </v:shape>
                <v:shape id="Text Box 20" o:spid="_x0000_s1101" type="#_x0000_t202" style="position:absolute;left:759;top:969;width:157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1105BE52" w14:textId="77777777" w:rsidR="00667E3C" w:rsidRDefault="00667E3C">
                        <w:pPr>
                          <w:spacing w:before="17" w:line="218" w:lineRule="auto"/>
                          <w:ind w:left="13" w:right="14" w:hanging="14"/>
                          <w:rPr>
                            <w:rFonts w:ascii="Arial Narrow"/>
                            <w:sz w:val="19"/>
                          </w:rPr>
                        </w:pPr>
                        <w:r>
                          <w:rPr>
                            <w:rFonts w:ascii="Arial Narrow"/>
                            <w:sz w:val="19"/>
                          </w:rPr>
                          <w:t>Invito a tornare a casa e a consultare il MMG</w:t>
                        </w:r>
                      </w:p>
                    </w:txbxContent>
                  </v:textbox>
                </v:shape>
                <v:shape id="Text Box 19" o:spid="_x0000_s1102" type="#_x0000_t202" style="position:absolute;left:163;top:1853;width:2771;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14:paraId="08E53252" w14:textId="77777777" w:rsidR="00667E3C" w:rsidRDefault="00667E3C">
                        <w:pPr>
                          <w:spacing w:before="17" w:line="218" w:lineRule="auto"/>
                          <w:ind w:left="213" w:hanging="214"/>
                          <w:rPr>
                            <w:rFonts w:ascii="Arial Narrow"/>
                            <w:sz w:val="19"/>
                          </w:rPr>
                        </w:pPr>
                        <w:r>
                          <w:rPr>
                            <w:rFonts w:ascii="Arial Narrow"/>
                            <w:sz w:val="19"/>
                          </w:rPr>
                          <w:t>Il MMG richiede tempestivamente il test diagnostico e lo comunica al DdP</w:t>
                        </w:r>
                      </w:p>
                    </w:txbxContent>
                  </v:textbox>
                </v:shape>
                <v:shape id="Text Box 18" o:spid="_x0000_s1103" type="#_x0000_t202" style="position:absolute;left:489;top:2761;width:2168;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2BBC092A" w14:textId="77777777" w:rsidR="00667E3C" w:rsidRDefault="00667E3C">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v:textbox>
                </v:shape>
                <w10:anchorlock/>
              </v:group>
            </w:pict>
          </mc:Fallback>
        </mc:AlternateContent>
      </w:r>
      <w:r w:rsidR="00D9217B" w:rsidRPr="003F7DC9">
        <w:rPr>
          <w:position w:val="3"/>
        </w:rPr>
        <w:tab/>
      </w:r>
      <w:r w:rsidRPr="003F7DC9">
        <w:rPr>
          <w:noProof/>
          <w:lang w:bidi="ar-SA"/>
        </w:rPr>
        <mc:AlternateContent>
          <mc:Choice Requires="wpg">
            <w:drawing>
              <wp:inline distT="0" distB="0" distL="0" distR="0" wp14:anchorId="5A7A92AE" wp14:editId="2B5A012B">
                <wp:extent cx="1965325" cy="2115820"/>
                <wp:effectExtent l="0" t="0" r="0" b="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5325" cy="2115820"/>
                          <a:chOff x="0" y="0"/>
                          <a:chExt cx="3095" cy="3332"/>
                        </a:xfrm>
                      </wpg:grpSpPr>
                      <pic:pic xmlns:pic="http://schemas.openxmlformats.org/drawingml/2006/picture">
                        <pic:nvPicPr>
                          <pic:cNvPr id="3" name="Picture 1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17" y="0"/>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903"/>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1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1461" y="612"/>
                            <a:ext cx="250" cy="2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1776"/>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1461" y="1544"/>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8" name="Freeform 11"/>
                        <wps:cNvSpPr>
                          <a:spLocks/>
                        </wps:cNvSpPr>
                        <wps:spPr bwMode="auto">
                          <a:xfrm>
                            <a:off x="1572" y="3293"/>
                            <a:ext cx="17" cy="2"/>
                          </a:xfrm>
                          <a:custGeom>
                            <a:avLst/>
                            <a:gdLst>
                              <a:gd name="T0" fmla="+- 0 1590 1573"/>
                              <a:gd name="T1" fmla="*/ T0 w 17"/>
                              <a:gd name="T2" fmla="+- 0 3294 3294"/>
                              <a:gd name="T3" fmla="*/ 3294 h 1"/>
                              <a:gd name="T4" fmla="+- 0 1588 1573"/>
                              <a:gd name="T5" fmla="*/ T4 w 17"/>
                              <a:gd name="T6" fmla="+- 0 3294 3294"/>
                              <a:gd name="T7" fmla="*/ 3294 h 1"/>
                              <a:gd name="T8" fmla="+- 0 1573 1573"/>
                              <a:gd name="T9" fmla="*/ T8 w 17"/>
                              <a:gd name="T10" fmla="+- 0 3294 3294"/>
                              <a:gd name="T11" fmla="*/ 3294 h 1"/>
                              <a:gd name="T12" fmla="+- 0 1590 1573"/>
                              <a:gd name="T13" fmla="*/ T12 w 17"/>
                              <a:gd name="T14" fmla="+- 0 3294 3294"/>
                              <a:gd name="T15" fmla="*/ 3294 h 1"/>
                            </a:gdLst>
                            <a:ahLst/>
                            <a:cxnLst>
                              <a:cxn ang="0">
                                <a:pos x="T1" y="T3"/>
                              </a:cxn>
                              <a:cxn ang="0">
                                <a:pos x="T5" y="T7"/>
                              </a:cxn>
                              <a:cxn ang="0">
                                <a:pos x="T9" y="T11"/>
                              </a:cxn>
                              <a:cxn ang="0">
                                <a:pos x="T13" y="T15"/>
                              </a:cxn>
                            </a:cxnLst>
                            <a:rect l="0" t="0" r="r" b="b"/>
                            <a:pathLst>
                              <a:path w="17" h="1">
                                <a:moveTo>
                                  <a:pt x="17" y="0"/>
                                </a:moveTo>
                                <a:lnTo>
                                  <a:pt x="15" y="0"/>
                                </a:lnTo>
                                <a:lnTo>
                                  <a:pt x="0" y="0"/>
                                </a:lnTo>
                                <a:lnTo>
                                  <a:pt x="17" y="0"/>
                                </a:lnTo>
                                <a:close/>
                              </a:path>
                            </a:pathLst>
                          </a:custGeom>
                          <a:solidFill>
                            <a:srgbClr val="A1A1A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AutoShape 10"/>
                        <wps:cNvSpPr>
                          <a:spLocks/>
                        </wps:cNvSpPr>
                        <wps:spPr bwMode="auto">
                          <a:xfrm>
                            <a:off x="19" y="2752"/>
                            <a:ext cx="3040" cy="560"/>
                          </a:xfrm>
                          <a:custGeom>
                            <a:avLst/>
                            <a:gdLst>
                              <a:gd name="T0" fmla="+- 0 2975 19"/>
                              <a:gd name="T1" fmla="*/ T0 w 3040"/>
                              <a:gd name="T2" fmla="+- 0 2753 2753"/>
                              <a:gd name="T3" fmla="*/ 2753 h 560"/>
                              <a:gd name="T4" fmla="+- 0 102 19"/>
                              <a:gd name="T5" fmla="*/ T4 w 3040"/>
                              <a:gd name="T6" fmla="+- 0 2753 2753"/>
                              <a:gd name="T7" fmla="*/ 2753 h 560"/>
                              <a:gd name="T8" fmla="+- 0 85 19"/>
                              <a:gd name="T9" fmla="*/ T8 w 3040"/>
                              <a:gd name="T10" fmla="+- 0 2754 2753"/>
                              <a:gd name="T11" fmla="*/ 2754 h 560"/>
                              <a:gd name="T12" fmla="+- 0 69 19"/>
                              <a:gd name="T13" fmla="*/ T12 w 3040"/>
                              <a:gd name="T14" fmla="+- 0 2757 2753"/>
                              <a:gd name="T15" fmla="*/ 2757 h 560"/>
                              <a:gd name="T16" fmla="+- 0 54 19"/>
                              <a:gd name="T17" fmla="*/ T16 w 3040"/>
                              <a:gd name="T18" fmla="+- 0 2762 2753"/>
                              <a:gd name="T19" fmla="*/ 2762 h 560"/>
                              <a:gd name="T20" fmla="+- 0 42 19"/>
                              <a:gd name="T21" fmla="*/ T20 w 3040"/>
                              <a:gd name="T22" fmla="+- 0 2768 2753"/>
                              <a:gd name="T23" fmla="*/ 2768 h 560"/>
                              <a:gd name="T24" fmla="+- 0 34 19"/>
                              <a:gd name="T25" fmla="*/ T24 w 3040"/>
                              <a:gd name="T26" fmla="+- 0 2773 2753"/>
                              <a:gd name="T27" fmla="*/ 2773 h 560"/>
                              <a:gd name="T28" fmla="+- 0 29 19"/>
                              <a:gd name="T29" fmla="*/ T28 w 3040"/>
                              <a:gd name="T30" fmla="+- 0 2778 2753"/>
                              <a:gd name="T31" fmla="*/ 2778 h 560"/>
                              <a:gd name="T32" fmla="+- 0 25 19"/>
                              <a:gd name="T33" fmla="*/ T32 w 3040"/>
                              <a:gd name="T34" fmla="+- 0 2784 2753"/>
                              <a:gd name="T35" fmla="*/ 2784 h 560"/>
                              <a:gd name="T36" fmla="+- 0 21 19"/>
                              <a:gd name="T37" fmla="*/ T36 w 3040"/>
                              <a:gd name="T38" fmla="+- 0 2790 2753"/>
                              <a:gd name="T39" fmla="*/ 2790 h 560"/>
                              <a:gd name="T40" fmla="+- 0 19 19"/>
                              <a:gd name="T41" fmla="*/ T40 w 3040"/>
                              <a:gd name="T42" fmla="+- 0 2795 2753"/>
                              <a:gd name="T43" fmla="*/ 2795 h 560"/>
                              <a:gd name="T44" fmla="+- 0 19 19"/>
                              <a:gd name="T45" fmla="*/ T44 w 3040"/>
                              <a:gd name="T46" fmla="+- 0 3270 2753"/>
                              <a:gd name="T47" fmla="*/ 3270 h 560"/>
                              <a:gd name="T48" fmla="+- 0 21 19"/>
                              <a:gd name="T49" fmla="*/ T48 w 3040"/>
                              <a:gd name="T50" fmla="+- 0 3276 2753"/>
                              <a:gd name="T51" fmla="*/ 3276 h 560"/>
                              <a:gd name="T52" fmla="+- 0 25 19"/>
                              <a:gd name="T53" fmla="*/ T52 w 3040"/>
                              <a:gd name="T54" fmla="+- 0 3281 2753"/>
                              <a:gd name="T55" fmla="*/ 3281 h 560"/>
                              <a:gd name="T56" fmla="+- 0 30 19"/>
                              <a:gd name="T57" fmla="*/ T56 w 3040"/>
                              <a:gd name="T58" fmla="+- 0 3290 2753"/>
                              <a:gd name="T59" fmla="*/ 3290 h 560"/>
                              <a:gd name="T60" fmla="+- 0 41 19"/>
                              <a:gd name="T61" fmla="*/ T60 w 3040"/>
                              <a:gd name="T62" fmla="+- 0 3298 2753"/>
                              <a:gd name="T63" fmla="*/ 3298 h 560"/>
                              <a:gd name="T64" fmla="+- 0 54 19"/>
                              <a:gd name="T65" fmla="*/ T64 w 3040"/>
                              <a:gd name="T66" fmla="+- 0 3303 2753"/>
                              <a:gd name="T67" fmla="*/ 3303 h 560"/>
                              <a:gd name="T68" fmla="+- 0 65 19"/>
                              <a:gd name="T69" fmla="*/ T68 w 3040"/>
                              <a:gd name="T70" fmla="+- 0 3307 2753"/>
                              <a:gd name="T71" fmla="*/ 3307 h 560"/>
                              <a:gd name="T72" fmla="+- 0 76 19"/>
                              <a:gd name="T73" fmla="*/ T72 w 3040"/>
                              <a:gd name="T74" fmla="+- 0 3310 2753"/>
                              <a:gd name="T75" fmla="*/ 3310 h 560"/>
                              <a:gd name="T76" fmla="+- 0 89 19"/>
                              <a:gd name="T77" fmla="*/ T76 w 3040"/>
                              <a:gd name="T78" fmla="+- 0 3312 2753"/>
                              <a:gd name="T79" fmla="*/ 3312 h 560"/>
                              <a:gd name="T80" fmla="+- 0 102 19"/>
                              <a:gd name="T81" fmla="*/ T80 w 3040"/>
                              <a:gd name="T82" fmla="+- 0 3312 2753"/>
                              <a:gd name="T83" fmla="*/ 3312 h 560"/>
                              <a:gd name="T84" fmla="+- 0 2975 19"/>
                              <a:gd name="T85" fmla="*/ T84 w 3040"/>
                              <a:gd name="T86" fmla="+- 0 3312 2753"/>
                              <a:gd name="T87" fmla="*/ 3312 h 560"/>
                              <a:gd name="T88" fmla="+- 0 2993 19"/>
                              <a:gd name="T89" fmla="*/ T88 w 3040"/>
                              <a:gd name="T90" fmla="+- 0 3311 2753"/>
                              <a:gd name="T91" fmla="*/ 3311 h 560"/>
                              <a:gd name="T92" fmla="+- 0 3009 19"/>
                              <a:gd name="T93" fmla="*/ T92 w 3040"/>
                              <a:gd name="T94" fmla="+- 0 3308 2753"/>
                              <a:gd name="T95" fmla="*/ 3308 h 560"/>
                              <a:gd name="T96" fmla="+- 0 3023 19"/>
                              <a:gd name="T97" fmla="*/ T96 w 3040"/>
                              <a:gd name="T98" fmla="+- 0 3303 2753"/>
                              <a:gd name="T99" fmla="*/ 3303 h 560"/>
                              <a:gd name="T100" fmla="+- 0 3036 19"/>
                              <a:gd name="T101" fmla="*/ T100 w 3040"/>
                              <a:gd name="T102" fmla="+- 0 3297 2753"/>
                              <a:gd name="T103" fmla="*/ 3297 h 560"/>
                              <a:gd name="T104" fmla="+- 0 3038 19"/>
                              <a:gd name="T105" fmla="*/ T104 w 3040"/>
                              <a:gd name="T106" fmla="+- 0 3295 2753"/>
                              <a:gd name="T107" fmla="*/ 3295 h 560"/>
                              <a:gd name="T108" fmla="+- 0 1514 19"/>
                              <a:gd name="T109" fmla="*/ T108 w 3040"/>
                              <a:gd name="T110" fmla="+- 0 3295 2753"/>
                              <a:gd name="T111" fmla="*/ 3295 h 560"/>
                              <a:gd name="T112" fmla="+- 0 1588 19"/>
                              <a:gd name="T113" fmla="*/ T112 w 3040"/>
                              <a:gd name="T114" fmla="+- 0 3294 2753"/>
                              <a:gd name="T115" fmla="*/ 3294 h 560"/>
                              <a:gd name="T116" fmla="+- 0 1589 19"/>
                              <a:gd name="T117" fmla="*/ T116 w 3040"/>
                              <a:gd name="T118" fmla="+- 0 3294 2753"/>
                              <a:gd name="T119" fmla="*/ 3294 h 560"/>
                              <a:gd name="T120" fmla="+- 0 1661 19"/>
                              <a:gd name="T121" fmla="*/ T120 w 3040"/>
                              <a:gd name="T122" fmla="+- 0 3293 2753"/>
                              <a:gd name="T123" fmla="*/ 3293 h 560"/>
                              <a:gd name="T124" fmla="+- 0 3043 19"/>
                              <a:gd name="T125" fmla="*/ T124 w 3040"/>
                              <a:gd name="T126" fmla="+- 0 3293 2753"/>
                              <a:gd name="T127" fmla="*/ 3293 h 560"/>
                              <a:gd name="T128" fmla="+- 0 3043 19"/>
                              <a:gd name="T129" fmla="*/ T128 w 3040"/>
                              <a:gd name="T130" fmla="+- 0 3292 2753"/>
                              <a:gd name="T131" fmla="*/ 3292 h 560"/>
                              <a:gd name="T132" fmla="+- 0 3049 19"/>
                              <a:gd name="T133" fmla="*/ T132 w 3040"/>
                              <a:gd name="T134" fmla="+- 0 3287 2753"/>
                              <a:gd name="T135" fmla="*/ 3287 h 560"/>
                              <a:gd name="T136" fmla="+- 0 3056 19"/>
                              <a:gd name="T137" fmla="*/ T136 w 3040"/>
                              <a:gd name="T138" fmla="+- 0 3276 2753"/>
                              <a:gd name="T139" fmla="*/ 3276 h 560"/>
                              <a:gd name="T140" fmla="+- 0 3058 19"/>
                              <a:gd name="T141" fmla="*/ T140 w 3040"/>
                              <a:gd name="T142" fmla="+- 0 3270 2753"/>
                              <a:gd name="T143" fmla="*/ 3270 h 560"/>
                              <a:gd name="T144" fmla="+- 0 3058 19"/>
                              <a:gd name="T145" fmla="*/ T144 w 3040"/>
                              <a:gd name="T146" fmla="+- 0 3256 2753"/>
                              <a:gd name="T147" fmla="*/ 3256 h 560"/>
                              <a:gd name="T148" fmla="+- 0 20 19"/>
                              <a:gd name="T149" fmla="*/ T148 w 3040"/>
                              <a:gd name="T150" fmla="+- 0 3256 2753"/>
                              <a:gd name="T151" fmla="*/ 3256 h 560"/>
                              <a:gd name="T152" fmla="+- 0 20 19"/>
                              <a:gd name="T153" fmla="*/ T152 w 3040"/>
                              <a:gd name="T154" fmla="+- 0 2810 2753"/>
                              <a:gd name="T155" fmla="*/ 2810 h 560"/>
                              <a:gd name="T156" fmla="+- 0 3058 19"/>
                              <a:gd name="T157" fmla="*/ T156 w 3040"/>
                              <a:gd name="T158" fmla="+- 0 2810 2753"/>
                              <a:gd name="T159" fmla="*/ 2810 h 560"/>
                              <a:gd name="T160" fmla="+- 0 3058 19"/>
                              <a:gd name="T161" fmla="*/ T160 w 3040"/>
                              <a:gd name="T162" fmla="+- 0 2795 2753"/>
                              <a:gd name="T163" fmla="*/ 2795 h 560"/>
                              <a:gd name="T164" fmla="+- 0 3056 19"/>
                              <a:gd name="T165" fmla="*/ T164 w 3040"/>
                              <a:gd name="T166" fmla="+- 0 2790 2753"/>
                              <a:gd name="T167" fmla="*/ 2790 h 560"/>
                              <a:gd name="T168" fmla="+- 0 3053 19"/>
                              <a:gd name="T169" fmla="*/ T168 w 3040"/>
                              <a:gd name="T170" fmla="+- 0 2784 2753"/>
                              <a:gd name="T171" fmla="*/ 2784 h 560"/>
                              <a:gd name="T172" fmla="+- 0 3047 19"/>
                              <a:gd name="T173" fmla="*/ T172 w 3040"/>
                              <a:gd name="T174" fmla="+- 0 2776 2753"/>
                              <a:gd name="T175" fmla="*/ 2776 h 560"/>
                              <a:gd name="T176" fmla="+- 0 3037 19"/>
                              <a:gd name="T177" fmla="*/ T176 w 3040"/>
                              <a:gd name="T178" fmla="+- 0 2768 2753"/>
                              <a:gd name="T179" fmla="*/ 2768 h 560"/>
                              <a:gd name="T180" fmla="+- 0 3023 19"/>
                              <a:gd name="T181" fmla="*/ T180 w 3040"/>
                              <a:gd name="T182" fmla="+- 0 2762 2753"/>
                              <a:gd name="T183" fmla="*/ 2762 h 560"/>
                              <a:gd name="T184" fmla="+- 0 3013 19"/>
                              <a:gd name="T185" fmla="*/ T184 w 3040"/>
                              <a:gd name="T186" fmla="+- 0 2758 2753"/>
                              <a:gd name="T187" fmla="*/ 2758 h 560"/>
                              <a:gd name="T188" fmla="+- 0 3001 19"/>
                              <a:gd name="T189" fmla="*/ T188 w 3040"/>
                              <a:gd name="T190" fmla="+- 0 2755 2753"/>
                              <a:gd name="T191" fmla="*/ 2755 h 560"/>
                              <a:gd name="T192" fmla="+- 0 2988 19"/>
                              <a:gd name="T193" fmla="*/ T192 w 3040"/>
                              <a:gd name="T194" fmla="+- 0 2753 2753"/>
                              <a:gd name="T195" fmla="*/ 2753 h 560"/>
                              <a:gd name="T196" fmla="+- 0 2975 19"/>
                              <a:gd name="T197" fmla="*/ T196 w 3040"/>
                              <a:gd name="T198" fmla="+- 0 2753 2753"/>
                              <a:gd name="T199" fmla="*/ 2753 h 560"/>
                              <a:gd name="T200" fmla="+- 0 3043 19"/>
                              <a:gd name="T201" fmla="*/ T200 w 3040"/>
                              <a:gd name="T202" fmla="+- 0 3293 2753"/>
                              <a:gd name="T203" fmla="*/ 3293 h 560"/>
                              <a:gd name="T204" fmla="+- 0 1661 19"/>
                              <a:gd name="T205" fmla="*/ T204 w 3040"/>
                              <a:gd name="T206" fmla="+- 0 3293 2753"/>
                              <a:gd name="T207" fmla="*/ 3293 h 560"/>
                              <a:gd name="T208" fmla="+- 0 1514 19"/>
                              <a:gd name="T209" fmla="*/ T208 w 3040"/>
                              <a:gd name="T210" fmla="+- 0 3295 2753"/>
                              <a:gd name="T211" fmla="*/ 3295 h 560"/>
                              <a:gd name="T212" fmla="+- 0 3038 19"/>
                              <a:gd name="T213" fmla="*/ T212 w 3040"/>
                              <a:gd name="T214" fmla="+- 0 3295 2753"/>
                              <a:gd name="T215" fmla="*/ 3295 h 560"/>
                              <a:gd name="T216" fmla="+- 0 3043 19"/>
                              <a:gd name="T217" fmla="*/ T216 w 3040"/>
                              <a:gd name="T218" fmla="+- 0 3293 2753"/>
                              <a:gd name="T219" fmla="*/ 3293 h 5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3040" h="560">
                                <a:moveTo>
                                  <a:pt x="2956" y="0"/>
                                </a:moveTo>
                                <a:lnTo>
                                  <a:pt x="83" y="0"/>
                                </a:lnTo>
                                <a:lnTo>
                                  <a:pt x="66" y="1"/>
                                </a:lnTo>
                                <a:lnTo>
                                  <a:pt x="50" y="4"/>
                                </a:lnTo>
                                <a:lnTo>
                                  <a:pt x="35" y="9"/>
                                </a:lnTo>
                                <a:lnTo>
                                  <a:pt x="23" y="15"/>
                                </a:lnTo>
                                <a:lnTo>
                                  <a:pt x="15" y="20"/>
                                </a:lnTo>
                                <a:lnTo>
                                  <a:pt x="10" y="25"/>
                                </a:lnTo>
                                <a:lnTo>
                                  <a:pt x="6" y="31"/>
                                </a:lnTo>
                                <a:lnTo>
                                  <a:pt x="2" y="37"/>
                                </a:lnTo>
                                <a:lnTo>
                                  <a:pt x="0" y="42"/>
                                </a:lnTo>
                                <a:lnTo>
                                  <a:pt x="0" y="517"/>
                                </a:lnTo>
                                <a:lnTo>
                                  <a:pt x="2" y="523"/>
                                </a:lnTo>
                                <a:lnTo>
                                  <a:pt x="6" y="528"/>
                                </a:lnTo>
                                <a:lnTo>
                                  <a:pt x="11" y="537"/>
                                </a:lnTo>
                                <a:lnTo>
                                  <a:pt x="22" y="545"/>
                                </a:lnTo>
                                <a:lnTo>
                                  <a:pt x="35" y="550"/>
                                </a:lnTo>
                                <a:lnTo>
                                  <a:pt x="46" y="554"/>
                                </a:lnTo>
                                <a:lnTo>
                                  <a:pt x="57" y="557"/>
                                </a:lnTo>
                                <a:lnTo>
                                  <a:pt x="70" y="559"/>
                                </a:lnTo>
                                <a:lnTo>
                                  <a:pt x="83" y="559"/>
                                </a:lnTo>
                                <a:lnTo>
                                  <a:pt x="2956" y="559"/>
                                </a:lnTo>
                                <a:lnTo>
                                  <a:pt x="2974" y="558"/>
                                </a:lnTo>
                                <a:lnTo>
                                  <a:pt x="2990" y="555"/>
                                </a:lnTo>
                                <a:lnTo>
                                  <a:pt x="3004" y="550"/>
                                </a:lnTo>
                                <a:lnTo>
                                  <a:pt x="3017" y="544"/>
                                </a:lnTo>
                                <a:lnTo>
                                  <a:pt x="3019" y="542"/>
                                </a:lnTo>
                                <a:lnTo>
                                  <a:pt x="1495" y="542"/>
                                </a:lnTo>
                                <a:lnTo>
                                  <a:pt x="1569" y="541"/>
                                </a:lnTo>
                                <a:lnTo>
                                  <a:pt x="1570" y="541"/>
                                </a:lnTo>
                                <a:lnTo>
                                  <a:pt x="1642" y="540"/>
                                </a:lnTo>
                                <a:lnTo>
                                  <a:pt x="3024" y="540"/>
                                </a:lnTo>
                                <a:lnTo>
                                  <a:pt x="3024" y="539"/>
                                </a:lnTo>
                                <a:lnTo>
                                  <a:pt x="3030" y="534"/>
                                </a:lnTo>
                                <a:lnTo>
                                  <a:pt x="3037" y="523"/>
                                </a:lnTo>
                                <a:lnTo>
                                  <a:pt x="3039" y="517"/>
                                </a:lnTo>
                                <a:lnTo>
                                  <a:pt x="3039" y="503"/>
                                </a:lnTo>
                                <a:lnTo>
                                  <a:pt x="1" y="503"/>
                                </a:lnTo>
                                <a:lnTo>
                                  <a:pt x="1" y="57"/>
                                </a:lnTo>
                                <a:lnTo>
                                  <a:pt x="3039" y="57"/>
                                </a:lnTo>
                                <a:lnTo>
                                  <a:pt x="3039" y="42"/>
                                </a:lnTo>
                                <a:lnTo>
                                  <a:pt x="3037" y="37"/>
                                </a:lnTo>
                                <a:lnTo>
                                  <a:pt x="3034" y="31"/>
                                </a:lnTo>
                                <a:lnTo>
                                  <a:pt x="3028" y="23"/>
                                </a:lnTo>
                                <a:lnTo>
                                  <a:pt x="3018" y="15"/>
                                </a:lnTo>
                                <a:lnTo>
                                  <a:pt x="3004" y="9"/>
                                </a:lnTo>
                                <a:lnTo>
                                  <a:pt x="2994" y="5"/>
                                </a:lnTo>
                                <a:lnTo>
                                  <a:pt x="2982" y="2"/>
                                </a:lnTo>
                                <a:lnTo>
                                  <a:pt x="2969" y="0"/>
                                </a:lnTo>
                                <a:lnTo>
                                  <a:pt x="2956" y="0"/>
                                </a:lnTo>
                                <a:close/>
                                <a:moveTo>
                                  <a:pt x="3024" y="540"/>
                                </a:moveTo>
                                <a:lnTo>
                                  <a:pt x="1642" y="540"/>
                                </a:lnTo>
                                <a:lnTo>
                                  <a:pt x="1495" y="542"/>
                                </a:lnTo>
                                <a:lnTo>
                                  <a:pt x="3019" y="542"/>
                                </a:lnTo>
                                <a:lnTo>
                                  <a:pt x="3024" y="540"/>
                                </a:lnTo>
                                <a:close/>
                              </a:path>
                            </a:pathLst>
                          </a:custGeom>
                          <a:solidFill>
                            <a:srgbClr val="D7D7D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9"/>
                        <wps:cNvSpPr>
                          <a:spLocks/>
                        </wps:cNvSpPr>
                        <wps:spPr bwMode="auto">
                          <a:xfrm>
                            <a:off x="1572" y="3293"/>
                            <a:ext cx="17" cy="2"/>
                          </a:xfrm>
                          <a:custGeom>
                            <a:avLst/>
                            <a:gdLst>
                              <a:gd name="T0" fmla="+- 0 1590 1573"/>
                              <a:gd name="T1" fmla="*/ T0 w 17"/>
                              <a:gd name="T2" fmla="+- 0 3294 3294"/>
                              <a:gd name="T3" fmla="*/ 3294 h 1"/>
                              <a:gd name="T4" fmla="+- 0 1588 1573"/>
                              <a:gd name="T5" fmla="*/ T4 w 17"/>
                              <a:gd name="T6" fmla="+- 0 3294 3294"/>
                              <a:gd name="T7" fmla="*/ 3294 h 1"/>
                              <a:gd name="T8" fmla="+- 0 1573 1573"/>
                              <a:gd name="T9" fmla="*/ T8 w 17"/>
                              <a:gd name="T10" fmla="+- 0 3294 3294"/>
                              <a:gd name="T11" fmla="*/ 3294 h 1"/>
                              <a:gd name="T12" fmla="+- 0 1590 1573"/>
                              <a:gd name="T13" fmla="*/ T12 w 17"/>
                              <a:gd name="T14" fmla="+- 0 3294 3294"/>
                              <a:gd name="T15" fmla="*/ 3294 h 1"/>
                            </a:gdLst>
                            <a:ahLst/>
                            <a:cxnLst>
                              <a:cxn ang="0">
                                <a:pos x="T1" y="T3"/>
                              </a:cxn>
                              <a:cxn ang="0">
                                <a:pos x="T5" y="T7"/>
                              </a:cxn>
                              <a:cxn ang="0">
                                <a:pos x="T9" y="T11"/>
                              </a:cxn>
                              <a:cxn ang="0">
                                <a:pos x="T13" y="T15"/>
                              </a:cxn>
                            </a:cxnLst>
                            <a:rect l="0" t="0" r="r" b="b"/>
                            <a:pathLst>
                              <a:path w="17" h="1">
                                <a:moveTo>
                                  <a:pt x="17" y="0"/>
                                </a:moveTo>
                                <a:lnTo>
                                  <a:pt x="15" y="0"/>
                                </a:lnTo>
                                <a:lnTo>
                                  <a:pt x="0" y="0"/>
                                </a:lnTo>
                                <a:lnTo>
                                  <a:pt x="17" y="0"/>
                                </a:lnTo>
                                <a:close/>
                              </a:path>
                            </a:pathLst>
                          </a:custGeom>
                          <a:solidFill>
                            <a:srgbClr val="CECE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 name="Picture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2733"/>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1461" y="2429"/>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13" name="Text Box 6"/>
                        <wps:cNvSpPr txBox="1">
                          <a:spLocks noChangeArrowheads="1"/>
                        </wps:cNvSpPr>
                        <wps:spPr bwMode="auto">
                          <a:xfrm>
                            <a:off x="974" y="138"/>
                            <a:ext cx="1183"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46D8B4" w14:textId="77777777" w:rsidR="00667E3C" w:rsidRDefault="00667E3C">
                              <w:pPr>
                                <w:spacing w:before="1"/>
                                <w:rPr>
                                  <w:rFonts w:ascii="Arial Narrow"/>
                                  <w:sz w:val="19"/>
                                </w:rPr>
                              </w:pPr>
                              <w:r>
                                <w:rPr>
                                  <w:rFonts w:ascii="Arial Narrow"/>
                                  <w:sz w:val="19"/>
                                </w:rPr>
                                <w:t>Consulta il MMG</w:t>
                              </w:r>
                            </w:p>
                          </w:txbxContent>
                        </wps:txbx>
                        <wps:bodyPr rot="0" vert="horz" wrap="square" lIns="0" tIns="0" rIns="0" bIns="0" anchor="t" anchorCtr="0" upright="1">
                          <a:noAutofit/>
                        </wps:bodyPr>
                      </wps:wsp>
                      <wps:wsp>
                        <wps:cNvPr id="14" name="Text Box 5"/>
                        <wps:cNvSpPr txBox="1">
                          <a:spLocks noChangeArrowheads="1"/>
                        </wps:cNvSpPr>
                        <wps:spPr bwMode="auto">
                          <a:xfrm>
                            <a:off x="110" y="969"/>
                            <a:ext cx="2877"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8F6CC2" w14:textId="77777777" w:rsidR="00667E3C" w:rsidRDefault="00667E3C">
                              <w:pPr>
                                <w:spacing w:before="17" w:line="218" w:lineRule="auto"/>
                                <w:ind w:left="332" w:hanging="333"/>
                                <w:rPr>
                                  <w:rFonts w:ascii="Arial Narrow" w:hAnsi="Arial Narrow"/>
                                  <w:sz w:val="19"/>
                                </w:rPr>
                              </w:pPr>
                              <w:r>
                                <w:rPr>
                                  <w:rFonts w:ascii="Arial Narrow" w:hAnsi="Arial Narrow"/>
                                  <w:sz w:val="19"/>
                                </w:rPr>
                                <w:t>Comunica l’assenza dal lavoro per motivi di salute, con certificato medico</w:t>
                              </w:r>
                            </w:p>
                          </w:txbxContent>
                        </wps:txbx>
                        <wps:bodyPr rot="0" vert="horz" wrap="square" lIns="0" tIns="0" rIns="0" bIns="0" anchor="t" anchorCtr="0" upright="1">
                          <a:noAutofit/>
                        </wps:bodyPr>
                      </wps:wsp>
                      <wps:wsp>
                        <wps:cNvPr id="15" name="Text Box 4"/>
                        <wps:cNvSpPr txBox="1">
                          <a:spLocks noChangeArrowheads="1"/>
                        </wps:cNvSpPr>
                        <wps:spPr bwMode="auto">
                          <a:xfrm>
                            <a:off x="163" y="1853"/>
                            <a:ext cx="2771"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E8487" w14:textId="77777777" w:rsidR="00667E3C" w:rsidRDefault="00667E3C">
                              <w:pPr>
                                <w:spacing w:before="17" w:line="218" w:lineRule="auto"/>
                                <w:ind w:left="213" w:hanging="214"/>
                                <w:rPr>
                                  <w:rFonts w:ascii="Arial Narrow"/>
                                  <w:sz w:val="19"/>
                                </w:rPr>
                              </w:pPr>
                              <w:r>
                                <w:rPr>
                                  <w:rFonts w:ascii="Arial Narrow"/>
                                  <w:sz w:val="19"/>
                                </w:rPr>
                                <w:t>Il MMG richiede tempestivamente il test diagnostico e lo comunica al DdP</w:t>
                              </w:r>
                            </w:p>
                          </w:txbxContent>
                        </wps:txbx>
                        <wps:bodyPr rot="0" vert="horz" wrap="square" lIns="0" tIns="0" rIns="0" bIns="0" anchor="t" anchorCtr="0" upright="1">
                          <a:noAutofit/>
                        </wps:bodyPr>
                      </wps:wsp>
                      <wps:wsp>
                        <wps:cNvPr id="16" name="Text Box 3"/>
                        <wps:cNvSpPr txBox="1">
                          <a:spLocks noChangeArrowheads="1"/>
                        </wps:cNvSpPr>
                        <wps:spPr bwMode="auto">
                          <a:xfrm>
                            <a:off x="463" y="2789"/>
                            <a:ext cx="2168" cy="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C6CFC1" w14:textId="77777777" w:rsidR="00667E3C" w:rsidRDefault="00667E3C">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inline>
            </w:drawing>
          </mc:Choice>
          <mc:Fallback>
            <w:pict>
              <v:group w14:anchorId="5A7A92AE" id="Group 2" o:spid="_x0000_s1104" style="width:154.75pt;height:166.6pt;mso-position-horizontal-relative:char;mso-position-vertical-relative:line" coordsize="3095,3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">
                <v:shape id="Picture 16" o:spid="_x0000_s1105" type="#_x0000_t75" style="position:absolute;left:17;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">
                  <v:imagedata r:id="rId117" o:title=""/>
                </v:shape>
                <v:shape id="Picture 15" o:spid="_x0000_s1106" type="#_x0000_t75" style="position:absolute;top:903;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">
                  <v:imagedata r:id="rId118" o:title=""/>
                </v:shape>
                <v:shape id="Picture 14" o:spid="_x0000_s1107" type="#_x0000_t75" style="position:absolute;left:1461;top:612;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">
                  <v:imagedata r:id="rId101" o:title=""/>
                </v:shape>
                <v:shape id="Picture 13" o:spid="_x0000_s1108" type="#_x0000_t75" style="position:absolute;top:1776;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">
                  <v:imagedata r:id="rId119" o:title=""/>
                </v:shape>
                <v:shape id="Picture 12" o:spid="_x0000_s1109" type="#_x0000_t75" style="position:absolute;left:1461;top:1544;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">
                  <v:imagedata r:id="rId101" o:title=""/>
                </v:shape>
                <v:shape id="Freeform 11" o:spid="_x0000_s1110" style="position:absolute;left:1572;top:3293;width:17;height:2;visibility:visible;mso-wrap-style:square;v-text-anchor:top" coordsize="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" path="m17,l15,,,,17,xe" fillcolor="#a1a1a1" stroked="f">
                  <v:path arrowok="t" o:connecttype="custom" o:connectlocs="17,6588;15,6588;0,6588;17,6588" o:connectangles="0,0,0,0"/>
                </v:shape>
                <v:shape id="AutoShape 10" o:spid="_x0000_s1111" style="position:absolute;left:19;top:2752;width:3040;height:560;visibility:visible;mso-wrap-style:square;v-text-anchor:top" coordsize="3040,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" path="m2956,l83,,66,1,50,4,35,9,23,15r-8,5l10,25,6,31,2,37,,42,,517r2,6l6,528r5,9l22,545r13,5l46,554r11,3l70,559r13,l2956,559r18,-1l2990,555r14,-5l3017,544r2,-2l1495,542r74,-1l1570,541r72,-1l3024,540r,-1l3030,534r7,-11l3039,517r,-14l1,503,1,57r3038,l3039,42r-2,-5l3034,31r-6,-8l3018,15,3004,9,2994,5,2982,2,2969,r-13,xm3024,540r-1382,l1495,542r1524,l3024,540xe" fillcolor="#d7d7d7" stroked="f">
                  <v:path arrowok="t" o:connecttype="custom" o:connectlocs="2956,2753;83,2753;66,2754;50,2757;35,2762;23,2768;15,2773;10,2778;6,2784;2,2790;0,2795;0,3270;2,3276;6,3281;11,3290;22,3298;35,3303;46,3307;57,3310;70,3312;83,3312;2956,3312;2974,3311;2990,3308;3004,3303;3017,3297;3019,3295;1495,3295;1569,3294;1570,3294;1642,3293;3024,3293;3024,3292;3030,3287;3037,3276;3039,3270;3039,3256;1,3256;1,2810;3039,2810;3039,2795;3037,2790;3034,2784;3028,2776;3018,2768;3004,2762;2994,2758;2982,2755;2969,2753;2956,2753;3024,3293;1642,3293;1495,3295;3019,3295;3024,3293" o:connectangles="0,0,0,0,0,0,0,0,0,0,0,0,0,0,0,0,0,0,0,0,0,0,0,0,0,0,0,0,0,0,0,0,0,0,0,0,0,0,0,0,0,0,0,0,0,0,0,0,0,0,0,0,0,0,0"/>
                </v:shape>
                <v:shape id="Freeform 9" o:spid="_x0000_s1112" style="position:absolute;left:1572;top:3293;width:17;height:2;visibility:visible;mso-wrap-style:square;v-text-anchor:top" coordsize="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" path="m17,l15,,,,17,xe" fillcolor="#cecece" stroked="f">
                  <v:path arrowok="t" o:connecttype="custom" o:connectlocs="17,6588;15,6588;0,6588;17,6588" o:connectangles="0,0,0,0"/>
                </v:shape>
                <v:shape id="Picture 8" o:spid="_x0000_s1113" type="#_x0000_t75" style="position:absolute;top:2733;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">
                  <v:imagedata r:id="rId120" o:title=""/>
                </v:shape>
                <v:shape id="Picture 7" o:spid="_x0000_s1114" type="#_x0000_t75" style="position:absolute;left:1461;top:2429;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">
                  <v:imagedata r:id="rId121" o:title=""/>
                </v:shape>
                <v:shape id="Text Box 6" o:spid="_x0000_s1115" type="#_x0000_t202" style="position:absolute;left:974;top:138;width:1183;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2846D8B4" w14:textId="77777777" w:rsidR="00667E3C" w:rsidRDefault="00667E3C">
                        <w:pPr>
                          <w:spacing w:before="1"/>
                          <w:rPr>
                            <w:rFonts w:ascii="Arial Narrow"/>
                            <w:sz w:val="19"/>
                          </w:rPr>
                        </w:pPr>
                        <w:r>
                          <w:rPr>
                            <w:rFonts w:ascii="Arial Narrow"/>
                            <w:sz w:val="19"/>
                          </w:rPr>
                          <w:t>Consulta il MMG</w:t>
                        </w:r>
                      </w:p>
                    </w:txbxContent>
                  </v:textbox>
                </v:shape>
                <v:shape id="Text Box 5" o:spid="_x0000_s1116" type="#_x0000_t202" style="position:absolute;left:110;top:969;width:2877;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qS0wQAAANsAAAAPAAAAZHJzL2Rvd25yZXYueG1sRE9Ni8Iw&#10;EL0v+B/CCN7W1E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GoCpLTBAAAA2wAAAA8AAAAA&#10;AAAAAAAAAAAABwIAAGRycy9kb3ducmV2LnhtbFBLBQYAAAAAAwADALcAAAD1AgAAAAA=&#10;" filled="f" stroked="f">
                  <v:textbox inset="0,0,0,0">
                    <w:txbxContent>
                      <w:p w14:paraId="768F6CC2" w14:textId="77777777" w:rsidR="00667E3C" w:rsidRDefault="00667E3C">
                        <w:pPr>
                          <w:spacing w:before="17" w:line="218" w:lineRule="auto"/>
                          <w:ind w:left="332" w:hanging="333"/>
                          <w:rPr>
                            <w:rFonts w:ascii="Arial Narrow" w:hAnsi="Arial Narrow"/>
                            <w:sz w:val="19"/>
                          </w:rPr>
                        </w:pPr>
                        <w:r>
                          <w:rPr>
                            <w:rFonts w:ascii="Arial Narrow" w:hAnsi="Arial Narrow"/>
                            <w:sz w:val="19"/>
                          </w:rPr>
                          <w:t>Comunica l’assenza dal lavoro per motivi di salute, con certificato medico</w:t>
                        </w:r>
                      </w:p>
                    </w:txbxContent>
                  </v:textbox>
                </v:shape>
                <v:shape id="Text Box 4" o:spid="_x0000_s1117" type="#_x0000_t202" style="position:absolute;left:163;top:1853;width:2771;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449E8487" w14:textId="77777777" w:rsidR="00667E3C" w:rsidRDefault="00667E3C">
                        <w:pPr>
                          <w:spacing w:before="17" w:line="218" w:lineRule="auto"/>
                          <w:ind w:left="213" w:hanging="214"/>
                          <w:rPr>
                            <w:rFonts w:ascii="Arial Narrow"/>
                            <w:sz w:val="19"/>
                          </w:rPr>
                        </w:pPr>
                        <w:r>
                          <w:rPr>
                            <w:rFonts w:ascii="Arial Narrow"/>
                            <w:sz w:val="19"/>
                          </w:rPr>
                          <w:t>Il MMG richiede tempestivamente il test diagnostico e lo comunica al DdP</w:t>
                        </w:r>
                      </w:p>
                    </w:txbxContent>
                  </v:textbox>
                </v:shape>
                <v:shape id="Text Box 3" o:spid="_x0000_s1118" type="#_x0000_t202" style="position:absolute;left:463;top:2789;width:2168;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43C6CFC1" w14:textId="77777777" w:rsidR="00667E3C" w:rsidRDefault="00667E3C">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v:textbox>
                </v:shape>
                <w10:anchorlock/>
              </v:group>
            </w:pict>
          </mc:Fallback>
        </mc:AlternateContent>
      </w:r>
    </w:p>
    <w:p w14:paraId="16361481" w14:textId="77777777" w:rsidR="004C1BFC" w:rsidRPr="003F7DC9" w:rsidRDefault="004C1BFC" w:rsidP="0019267B">
      <w:pPr>
        <w:sectPr w:rsidR="004C1BFC" w:rsidRPr="003F7DC9" w:rsidSect="002604F4">
          <w:pgSz w:w="11900" w:h="16840"/>
          <w:pgMar w:top="1600" w:right="560" w:bottom="280" w:left="1640" w:header="720" w:footer="720" w:gutter="0"/>
          <w:cols w:space="720"/>
        </w:sectPr>
      </w:pPr>
    </w:p>
    <w:p w14:paraId="33BD5FD2" w14:textId="77777777" w:rsidR="004C1BFC" w:rsidRPr="003F7DC9" w:rsidRDefault="004C1BFC" w:rsidP="0019267B">
      <w:pPr>
        <w:pStyle w:val="Corpotesto"/>
        <w:spacing w:before="7"/>
        <w:rPr>
          <w:b/>
          <w:sz w:val="19"/>
        </w:rPr>
      </w:pPr>
    </w:p>
    <w:p w14:paraId="0311D5A8" w14:textId="77777777" w:rsidR="004C1BFC" w:rsidRPr="003F7DC9" w:rsidRDefault="00D9217B" w:rsidP="00186703">
      <w:pPr>
        <w:pStyle w:val="Titolo3"/>
        <w:jc w:val="center"/>
        <w:rPr>
          <w:rFonts w:ascii="Times New Roman" w:hAnsi="Times New Roman" w:cs="Times New Roman"/>
        </w:rPr>
      </w:pPr>
      <w:r w:rsidRPr="003F7DC9">
        <w:rPr>
          <w:rFonts w:ascii="Times New Roman" w:hAnsi="Times New Roman" w:cs="Times New Roman"/>
          <w:color w:val="313131"/>
        </w:rPr>
        <w:t>Rapporti ISS COVID-19</w:t>
      </w:r>
    </w:p>
    <w:p w14:paraId="5E3E43C1" w14:textId="77777777" w:rsidR="004C1BFC" w:rsidRPr="003F7DC9" w:rsidRDefault="004C1BFC" w:rsidP="0019267B">
      <w:pPr>
        <w:pStyle w:val="Corpotesto"/>
        <w:spacing w:before="2"/>
        <w:rPr>
          <w:b/>
          <w:sz w:val="50"/>
        </w:rPr>
      </w:pPr>
    </w:p>
    <w:p w14:paraId="15BA2606" w14:textId="77777777" w:rsidR="004C1BFC" w:rsidRPr="003F7DC9" w:rsidRDefault="00D9217B" w:rsidP="00B31B1A">
      <w:pPr>
        <w:ind w:left="142"/>
        <w:rPr>
          <w:b/>
          <w:sz w:val="19"/>
        </w:rPr>
      </w:pPr>
      <w:r w:rsidRPr="003F7DC9">
        <w:rPr>
          <w:color w:val="0B0B0B"/>
          <w:sz w:val="19"/>
        </w:rPr>
        <w:t xml:space="preserve">Accessibili da </w:t>
      </w:r>
      <w:r w:rsidRPr="003F7DC9">
        <w:rPr>
          <w:b/>
          <w:color w:val="313131"/>
          <w:sz w:val="19"/>
        </w:rPr>
        <w:t>https</w:t>
      </w:r>
      <w:hyperlink r:id="rId122">
        <w:r w:rsidRPr="003F7DC9">
          <w:rPr>
            <w:b/>
            <w:color w:val="313131"/>
            <w:sz w:val="19"/>
          </w:rPr>
          <w:t>://www.iss.i</w:t>
        </w:r>
      </w:hyperlink>
      <w:r w:rsidRPr="003F7DC9">
        <w:rPr>
          <w:b/>
          <w:color w:val="313131"/>
          <w:sz w:val="19"/>
        </w:rPr>
        <w:t>t</w:t>
      </w:r>
      <w:hyperlink r:id="rId123">
        <w:r w:rsidRPr="003F7DC9">
          <w:rPr>
            <w:b/>
            <w:color w:val="313131"/>
            <w:sz w:val="19"/>
          </w:rPr>
          <w:t>/rapporti-covid-19</w:t>
        </w:r>
      </w:hyperlink>
    </w:p>
    <w:p w14:paraId="215175AB" w14:textId="77777777" w:rsidR="004C1BFC" w:rsidRPr="003F7DC9" w:rsidRDefault="004C1BFC" w:rsidP="00B31B1A">
      <w:pPr>
        <w:pStyle w:val="Corpotesto"/>
        <w:spacing w:before="8"/>
        <w:ind w:left="142"/>
        <w:rPr>
          <w:b/>
          <w:sz w:val="21"/>
        </w:rPr>
      </w:pPr>
    </w:p>
    <w:p w14:paraId="4D1BF185" w14:textId="77777777" w:rsidR="004C1BFC" w:rsidRPr="003F7DC9" w:rsidRDefault="00D9217B" w:rsidP="00B31B1A">
      <w:pPr>
        <w:pStyle w:val="Paragrafoelenco"/>
        <w:numPr>
          <w:ilvl w:val="0"/>
          <w:numId w:val="9"/>
        </w:numPr>
        <w:tabs>
          <w:tab w:val="left" w:pos="646"/>
        </w:tabs>
        <w:spacing w:line="242" w:lineRule="auto"/>
        <w:ind w:left="142" w:right="193" w:firstLine="0"/>
        <w:jc w:val="both"/>
        <w:rPr>
          <w:color w:val="0B0B0B"/>
          <w:sz w:val="19"/>
        </w:rPr>
      </w:pPr>
      <w:r w:rsidRPr="003F7DC9">
        <w:rPr>
          <w:color w:val="0B0B0B"/>
          <w:sz w:val="19"/>
        </w:rPr>
        <w:t xml:space="preserve">Gruppo di lavoro ISS Prevenzione e controllo delle Infezioni. </w:t>
      </w:r>
      <w:r w:rsidRPr="003F7DC9">
        <w:rPr>
          <w:i/>
          <w:color w:val="0B0B0B"/>
          <w:sz w:val="19"/>
        </w:rPr>
        <w:t xml:space="preserve">Indicazioni ad interim per l’effettuazione dell’isolamento e della assistenza sanitaria domiciliare nell’attuale contesto COVID-19. </w:t>
      </w:r>
      <w:r w:rsidRPr="003F7DC9">
        <w:rPr>
          <w:color w:val="0B0B0B"/>
          <w:sz w:val="19"/>
        </w:rPr>
        <w:t>Versione del 24 luglio 2020. Roma: Istituto Superiore di Sanità; 2020 (Rapporto ISS COVID-19, n. 1/2020</w:t>
      </w:r>
      <w:r w:rsidRPr="003F7DC9">
        <w:rPr>
          <w:color w:val="0B0B0B"/>
          <w:spacing w:val="-1"/>
          <w:sz w:val="19"/>
        </w:rPr>
        <w:t xml:space="preserve"> </w:t>
      </w:r>
      <w:r w:rsidRPr="003F7DC9">
        <w:rPr>
          <w:color w:val="0B0B0B"/>
          <w:sz w:val="19"/>
        </w:rPr>
        <w:t>Rev.)</w:t>
      </w:r>
    </w:p>
    <w:p w14:paraId="440D5156" w14:textId="77777777" w:rsidR="004C1BFC" w:rsidRPr="003F7DC9" w:rsidRDefault="00D9217B" w:rsidP="00B31B1A">
      <w:pPr>
        <w:pStyle w:val="Paragrafoelenco"/>
        <w:numPr>
          <w:ilvl w:val="0"/>
          <w:numId w:val="9"/>
        </w:numPr>
        <w:tabs>
          <w:tab w:val="left" w:pos="646"/>
        </w:tabs>
        <w:spacing w:before="153" w:line="242" w:lineRule="auto"/>
        <w:ind w:left="142" w:right="192" w:firstLine="0"/>
        <w:jc w:val="both"/>
        <w:rPr>
          <w:color w:val="0B0B0B"/>
          <w:sz w:val="19"/>
        </w:rPr>
      </w:pPr>
      <w:r w:rsidRPr="003F7DC9">
        <w:rPr>
          <w:color w:val="0B0B0B"/>
          <w:sz w:val="19"/>
        </w:rPr>
        <w:t xml:space="preserve">Gruppo di lavoro ISS Prevenzione e controllo delle Infezioni. </w:t>
      </w:r>
      <w:r w:rsidRPr="003F7DC9">
        <w:rPr>
          <w:i/>
          <w:color w:val="0B0B0B"/>
          <w:sz w:val="19"/>
        </w:rPr>
        <w:t xml:space="preserve">Indicazioni </w:t>
      </w:r>
      <w:r w:rsidRPr="003F7DC9">
        <w:rPr>
          <w:color w:val="0B0B0B"/>
          <w:sz w:val="19"/>
        </w:rPr>
        <w:t xml:space="preserve">ad interim </w:t>
      </w:r>
      <w:r w:rsidRPr="003F7DC9">
        <w:rPr>
          <w:i/>
          <w:color w:val="0B0B0B"/>
          <w:sz w:val="19"/>
        </w:rPr>
        <w:t xml:space="preserve">per un utilizzo razionale delle protezioni per infezione da SARS-CoV-2 nelle attività sanitarie e sociosanitarie (assistenza a soggetti affetti da COVID-19) nell’attuale scenario emergenziale SARS-CoV-2. </w:t>
      </w:r>
      <w:r w:rsidRPr="003F7DC9">
        <w:rPr>
          <w:color w:val="0B0B0B"/>
          <w:sz w:val="19"/>
        </w:rPr>
        <w:t>Versione del 10 maggio 2020. Roma: Istituto Superiore di Sanità; 2020 (Rapporto ISS COVID-19, n. 2/2020 Rev.</w:t>
      </w:r>
      <w:r w:rsidRPr="003F7DC9">
        <w:rPr>
          <w:color w:val="0B0B0B"/>
          <w:spacing w:val="-1"/>
          <w:sz w:val="19"/>
        </w:rPr>
        <w:t xml:space="preserve"> </w:t>
      </w:r>
      <w:r w:rsidRPr="003F7DC9">
        <w:rPr>
          <w:color w:val="0B0B0B"/>
          <w:sz w:val="19"/>
        </w:rPr>
        <w:t>2)</w:t>
      </w:r>
    </w:p>
    <w:p w14:paraId="4DF617CC" w14:textId="77777777" w:rsidR="004C1BFC" w:rsidRPr="003F7DC9" w:rsidRDefault="00D9217B" w:rsidP="00B31B1A">
      <w:pPr>
        <w:pStyle w:val="Paragrafoelenco"/>
        <w:numPr>
          <w:ilvl w:val="0"/>
          <w:numId w:val="9"/>
        </w:numPr>
        <w:tabs>
          <w:tab w:val="left" w:pos="645"/>
        </w:tabs>
        <w:spacing w:before="153" w:line="242" w:lineRule="auto"/>
        <w:ind w:left="142" w:right="192" w:firstLine="0"/>
        <w:jc w:val="both"/>
        <w:rPr>
          <w:color w:val="0B0B0B"/>
          <w:sz w:val="19"/>
        </w:rPr>
      </w:pPr>
      <w:r w:rsidRPr="003F7DC9">
        <w:rPr>
          <w:color w:val="0B0B0B"/>
          <w:sz w:val="19"/>
        </w:rPr>
        <w:t xml:space="preserve">Gruppo di lavoro ISS Ambiente e Gestione dei Rifiuti. </w:t>
      </w:r>
      <w:r w:rsidRPr="003F7DC9">
        <w:rPr>
          <w:i/>
          <w:color w:val="0B0B0B"/>
          <w:sz w:val="19"/>
        </w:rPr>
        <w:t xml:space="preserve">Indicazioni </w:t>
      </w:r>
      <w:r w:rsidRPr="003F7DC9">
        <w:rPr>
          <w:color w:val="0B0B0B"/>
          <w:sz w:val="19"/>
        </w:rPr>
        <w:t xml:space="preserve">ad interim </w:t>
      </w:r>
      <w:r w:rsidRPr="003F7DC9">
        <w:rPr>
          <w:i/>
          <w:color w:val="0B0B0B"/>
          <w:sz w:val="19"/>
        </w:rPr>
        <w:t xml:space="preserve">per la gestione dei rifiuti urbani in relazione alla trasmissione dell’infezione da virus SARS-CoV-2. </w:t>
      </w:r>
      <w:r w:rsidRPr="003F7DC9">
        <w:rPr>
          <w:color w:val="0B0B0B"/>
          <w:sz w:val="19"/>
        </w:rPr>
        <w:t>Versione del 31 maggio 2020. Roma: Istituto Superiore di Sanità; 2020 (Rapporto ISS COVID-19, n. 3/2020 Rev.</w:t>
      </w:r>
      <w:r w:rsidRPr="003F7DC9">
        <w:rPr>
          <w:color w:val="0B0B0B"/>
          <w:spacing w:val="-1"/>
          <w:sz w:val="19"/>
        </w:rPr>
        <w:t xml:space="preserve"> </w:t>
      </w:r>
      <w:r w:rsidRPr="003F7DC9">
        <w:rPr>
          <w:color w:val="0B0B0B"/>
          <w:sz w:val="19"/>
        </w:rPr>
        <w:t>2)</w:t>
      </w:r>
    </w:p>
    <w:p w14:paraId="74FBD8DA" w14:textId="77777777" w:rsidR="004C1BFC" w:rsidRPr="003F7DC9" w:rsidRDefault="00D9217B" w:rsidP="00B31B1A">
      <w:pPr>
        <w:pStyle w:val="Paragrafoelenco"/>
        <w:numPr>
          <w:ilvl w:val="0"/>
          <w:numId w:val="9"/>
        </w:numPr>
        <w:tabs>
          <w:tab w:val="left" w:pos="645"/>
        </w:tabs>
        <w:spacing w:before="152" w:line="242" w:lineRule="auto"/>
        <w:ind w:left="142" w:right="193" w:firstLine="0"/>
        <w:jc w:val="both"/>
        <w:rPr>
          <w:color w:val="0B0B0B"/>
          <w:sz w:val="19"/>
        </w:rPr>
      </w:pPr>
      <w:r w:rsidRPr="003F7DC9">
        <w:rPr>
          <w:color w:val="0B0B0B"/>
          <w:sz w:val="19"/>
        </w:rPr>
        <w:t xml:space="preserve">Gruppo di lavoro ISS Prevenzione e controllo delle Infezioni. </w:t>
      </w:r>
      <w:r w:rsidRPr="003F7DC9">
        <w:rPr>
          <w:i/>
          <w:color w:val="0B0B0B"/>
          <w:sz w:val="19"/>
        </w:rPr>
        <w:t xml:space="preserve">Indicazioni ad interim per la prevenzione e il controllo dell’infezione da SARS-CoV-2 in strutture residenziali sociosanitarie. </w:t>
      </w:r>
      <w:r w:rsidRPr="003F7DC9">
        <w:rPr>
          <w:color w:val="0B0B0B"/>
          <w:sz w:val="19"/>
        </w:rPr>
        <w:t>Versione del 17 aprile 2020. Roma: Istituto Superiore di Sanità; 2020 (Rapporto ISS COVID-19, n. 4/2020</w:t>
      </w:r>
      <w:r w:rsidRPr="003F7DC9">
        <w:rPr>
          <w:color w:val="0B0B0B"/>
          <w:spacing w:val="-1"/>
          <w:sz w:val="19"/>
        </w:rPr>
        <w:t xml:space="preserve"> </w:t>
      </w:r>
      <w:r w:rsidRPr="003F7DC9">
        <w:rPr>
          <w:color w:val="0B0B0B"/>
          <w:sz w:val="19"/>
        </w:rPr>
        <w:t>Rev.)</w:t>
      </w:r>
    </w:p>
    <w:p w14:paraId="7CBB2B09" w14:textId="77777777" w:rsidR="004C1BFC" w:rsidRPr="003F7DC9" w:rsidRDefault="00D9217B" w:rsidP="00B31B1A">
      <w:pPr>
        <w:pStyle w:val="Paragrafoelenco"/>
        <w:numPr>
          <w:ilvl w:val="0"/>
          <w:numId w:val="9"/>
        </w:numPr>
        <w:tabs>
          <w:tab w:val="left" w:pos="645"/>
        </w:tabs>
        <w:spacing w:before="153" w:line="242" w:lineRule="auto"/>
        <w:ind w:left="142" w:right="193" w:firstLine="0"/>
        <w:jc w:val="both"/>
        <w:rPr>
          <w:color w:val="0B0B0B"/>
          <w:sz w:val="19"/>
        </w:rPr>
      </w:pPr>
      <w:r w:rsidRPr="003F7DC9">
        <w:rPr>
          <w:color w:val="0B0B0B"/>
          <w:sz w:val="19"/>
        </w:rPr>
        <w:t xml:space="preserve">Gruppo di lavoro ISS Ambiente e Qualità dell’aria </w:t>
      </w:r>
      <w:r w:rsidRPr="003F7DC9">
        <w:rPr>
          <w:i/>
          <w:color w:val="0B0B0B"/>
          <w:sz w:val="19"/>
        </w:rPr>
        <w:t>indoor</w:t>
      </w:r>
      <w:r w:rsidRPr="003F7DC9">
        <w:rPr>
          <w:color w:val="0B0B0B"/>
          <w:sz w:val="19"/>
        </w:rPr>
        <w:t xml:space="preserve">. </w:t>
      </w:r>
      <w:r w:rsidRPr="003F7DC9">
        <w:rPr>
          <w:i/>
          <w:color w:val="0B0B0B"/>
          <w:sz w:val="19"/>
        </w:rPr>
        <w:t xml:space="preserve">Indicazioni </w:t>
      </w:r>
      <w:proofErr w:type="gramStart"/>
      <w:r w:rsidRPr="003F7DC9">
        <w:rPr>
          <w:i/>
          <w:color w:val="0B0B0B"/>
          <w:sz w:val="19"/>
        </w:rPr>
        <w:t>ad</w:t>
      </w:r>
      <w:proofErr w:type="gramEnd"/>
      <w:r w:rsidRPr="003F7DC9">
        <w:rPr>
          <w:i/>
          <w:color w:val="0B0B0B"/>
          <w:sz w:val="19"/>
        </w:rPr>
        <w:t xml:space="preserve"> per la prevenzione e gestione degli ambienti</w:t>
      </w:r>
      <w:r w:rsidRPr="003F7DC9">
        <w:rPr>
          <w:i/>
          <w:color w:val="0B0B0B"/>
          <w:spacing w:val="-7"/>
          <w:sz w:val="19"/>
        </w:rPr>
        <w:t xml:space="preserve"> </w:t>
      </w:r>
      <w:r w:rsidRPr="003F7DC9">
        <w:rPr>
          <w:i/>
          <w:color w:val="0B0B0B"/>
          <w:sz w:val="19"/>
        </w:rPr>
        <w:t>indoor</w:t>
      </w:r>
      <w:r w:rsidRPr="003F7DC9">
        <w:rPr>
          <w:i/>
          <w:color w:val="0B0B0B"/>
          <w:spacing w:val="-6"/>
          <w:sz w:val="19"/>
        </w:rPr>
        <w:t xml:space="preserve"> </w:t>
      </w:r>
      <w:r w:rsidRPr="003F7DC9">
        <w:rPr>
          <w:i/>
          <w:color w:val="0B0B0B"/>
          <w:sz w:val="19"/>
        </w:rPr>
        <w:t>in</w:t>
      </w:r>
      <w:r w:rsidRPr="003F7DC9">
        <w:rPr>
          <w:i/>
          <w:color w:val="0B0B0B"/>
          <w:spacing w:val="-7"/>
          <w:sz w:val="19"/>
        </w:rPr>
        <w:t xml:space="preserve"> </w:t>
      </w:r>
      <w:r w:rsidRPr="003F7DC9">
        <w:rPr>
          <w:i/>
          <w:color w:val="0B0B0B"/>
          <w:sz w:val="19"/>
        </w:rPr>
        <w:t>relazione</w:t>
      </w:r>
      <w:r w:rsidRPr="003F7DC9">
        <w:rPr>
          <w:i/>
          <w:color w:val="0B0B0B"/>
          <w:spacing w:val="-6"/>
          <w:sz w:val="19"/>
        </w:rPr>
        <w:t xml:space="preserve"> </w:t>
      </w:r>
      <w:r w:rsidRPr="003F7DC9">
        <w:rPr>
          <w:i/>
          <w:color w:val="0B0B0B"/>
          <w:sz w:val="19"/>
        </w:rPr>
        <w:t>alla</w:t>
      </w:r>
      <w:r w:rsidRPr="003F7DC9">
        <w:rPr>
          <w:i/>
          <w:color w:val="0B0B0B"/>
          <w:spacing w:val="-7"/>
          <w:sz w:val="19"/>
        </w:rPr>
        <w:t xml:space="preserve"> </w:t>
      </w:r>
      <w:r w:rsidRPr="003F7DC9">
        <w:rPr>
          <w:i/>
          <w:color w:val="0B0B0B"/>
          <w:sz w:val="19"/>
        </w:rPr>
        <w:t>trasmissione</w:t>
      </w:r>
      <w:r w:rsidRPr="003F7DC9">
        <w:rPr>
          <w:i/>
          <w:color w:val="0B0B0B"/>
          <w:spacing w:val="-6"/>
          <w:sz w:val="19"/>
        </w:rPr>
        <w:t xml:space="preserve"> </w:t>
      </w:r>
      <w:r w:rsidRPr="003F7DC9">
        <w:rPr>
          <w:i/>
          <w:color w:val="0B0B0B"/>
          <w:sz w:val="19"/>
        </w:rPr>
        <w:t>dell’infezione</w:t>
      </w:r>
      <w:r w:rsidRPr="003F7DC9">
        <w:rPr>
          <w:i/>
          <w:color w:val="0B0B0B"/>
          <w:spacing w:val="-7"/>
          <w:sz w:val="19"/>
        </w:rPr>
        <w:t xml:space="preserve"> </w:t>
      </w:r>
      <w:r w:rsidRPr="003F7DC9">
        <w:rPr>
          <w:i/>
          <w:color w:val="0B0B0B"/>
          <w:sz w:val="19"/>
        </w:rPr>
        <w:t>da</w:t>
      </w:r>
      <w:r w:rsidRPr="003F7DC9">
        <w:rPr>
          <w:i/>
          <w:color w:val="0B0B0B"/>
          <w:spacing w:val="-6"/>
          <w:sz w:val="19"/>
        </w:rPr>
        <w:t xml:space="preserve"> </w:t>
      </w:r>
      <w:r w:rsidRPr="003F7DC9">
        <w:rPr>
          <w:i/>
          <w:color w:val="0B0B0B"/>
          <w:sz w:val="19"/>
        </w:rPr>
        <w:t>virus</w:t>
      </w:r>
      <w:r w:rsidRPr="003F7DC9">
        <w:rPr>
          <w:i/>
          <w:color w:val="0B0B0B"/>
          <w:spacing w:val="-7"/>
          <w:sz w:val="19"/>
        </w:rPr>
        <w:t xml:space="preserve"> </w:t>
      </w:r>
      <w:r w:rsidRPr="003F7DC9">
        <w:rPr>
          <w:i/>
          <w:color w:val="0B0B0B"/>
          <w:sz w:val="19"/>
        </w:rPr>
        <w:t>SARS-CoV-2.</w:t>
      </w:r>
      <w:r w:rsidRPr="003F7DC9">
        <w:rPr>
          <w:i/>
          <w:color w:val="0B0B0B"/>
          <w:spacing w:val="-8"/>
          <w:sz w:val="19"/>
        </w:rPr>
        <w:t xml:space="preserve"> </w:t>
      </w:r>
      <w:r w:rsidRPr="003F7DC9">
        <w:rPr>
          <w:color w:val="0B0B0B"/>
          <w:sz w:val="19"/>
        </w:rPr>
        <w:t>Versione</w:t>
      </w:r>
      <w:r w:rsidRPr="003F7DC9">
        <w:rPr>
          <w:color w:val="0B0B0B"/>
          <w:spacing w:val="-7"/>
          <w:sz w:val="19"/>
        </w:rPr>
        <w:t xml:space="preserve"> </w:t>
      </w:r>
      <w:r w:rsidRPr="003F7DC9">
        <w:rPr>
          <w:color w:val="0B0B0B"/>
          <w:sz w:val="19"/>
        </w:rPr>
        <w:t>del</w:t>
      </w:r>
      <w:r w:rsidRPr="003F7DC9">
        <w:rPr>
          <w:color w:val="0B0B0B"/>
          <w:spacing w:val="-6"/>
          <w:sz w:val="19"/>
        </w:rPr>
        <w:t xml:space="preserve"> </w:t>
      </w:r>
      <w:r w:rsidRPr="003F7DC9">
        <w:rPr>
          <w:color w:val="0B0B0B"/>
          <w:sz w:val="19"/>
        </w:rPr>
        <w:t>25</w:t>
      </w:r>
      <w:r w:rsidRPr="003F7DC9">
        <w:rPr>
          <w:color w:val="0B0B0B"/>
          <w:spacing w:val="-8"/>
          <w:sz w:val="19"/>
        </w:rPr>
        <w:t xml:space="preserve"> </w:t>
      </w:r>
      <w:r w:rsidRPr="003F7DC9">
        <w:rPr>
          <w:color w:val="0B0B0B"/>
          <w:sz w:val="19"/>
        </w:rPr>
        <w:t>maggio</w:t>
      </w:r>
      <w:r w:rsidRPr="003F7DC9">
        <w:rPr>
          <w:color w:val="0B0B0B"/>
          <w:spacing w:val="-6"/>
          <w:sz w:val="19"/>
        </w:rPr>
        <w:t xml:space="preserve"> </w:t>
      </w:r>
      <w:r w:rsidRPr="003F7DC9">
        <w:rPr>
          <w:color w:val="0B0B0B"/>
          <w:sz w:val="19"/>
        </w:rPr>
        <w:t>2020. Roma: Istituto Superiore di Sanità; 2020. (Rapporto ISS COVID-19, n. 5/2020 Rev.</w:t>
      </w:r>
      <w:r w:rsidRPr="003F7DC9">
        <w:rPr>
          <w:color w:val="0B0B0B"/>
          <w:spacing w:val="-2"/>
          <w:sz w:val="19"/>
        </w:rPr>
        <w:t xml:space="preserve"> </w:t>
      </w:r>
      <w:r w:rsidRPr="003F7DC9">
        <w:rPr>
          <w:color w:val="0B0B0B"/>
          <w:sz w:val="19"/>
        </w:rPr>
        <w:t>2).</w:t>
      </w:r>
    </w:p>
    <w:p w14:paraId="336F049C" w14:textId="77777777" w:rsidR="004C1BFC" w:rsidRPr="003F7DC9" w:rsidRDefault="00D9217B" w:rsidP="00B31B1A">
      <w:pPr>
        <w:pStyle w:val="Paragrafoelenco"/>
        <w:numPr>
          <w:ilvl w:val="0"/>
          <w:numId w:val="9"/>
        </w:numPr>
        <w:tabs>
          <w:tab w:val="left" w:pos="645"/>
        </w:tabs>
        <w:spacing w:before="152" w:line="242" w:lineRule="auto"/>
        <w:ind w:left="142" w:right="194" w:firstLine="0"/>
        <w:jc w:val="both"/>
        <w:rPr>
          <w:color w:val="0B0B0B"/>
          <w:sz w:val="19"/>
        </w:rPr>
      </w:pPr>
      <w:r w:rsidRPr="003F7DC9">
        <w:rPr>
          <w:color w:val="0B0B0B"/>
          <w:sz w:val="19"/>
        </w:rPr>
        <w:t xml:space="preserve">Gruppo di lavoro ISS Cause di morte COVID-19. </w:t>
      </w:r>
      <w:r w:rsidRPr="003F7DC9">
        <w:rPr>
          <w:i/>
          <w:color w:val="0B0B0B"/>
          <w:sz w:val="19"/>
        </w:rPr>
        <w:t xml:space="preserve">Procedura per l’esecuzione di riscontri diagnostici in pazienti deceduti con infezione da SARS-CoV-2. </w:t>
      </w:r>
      <w:r w:rsidRPr="003F7DC9">
        <w:rPr>
          <w:color w:val="0B0B0B"/>
          <w:sz w:val="19"/>
        </w:rPr>
        <w:t>Versione del 23 marzo 2020. Roma: Istituto Superiore di Sanità; 2020. (Rapporto ISS COVID-19, n.</w:t>
      </w:r>
      <w:r w:rsidRPr="003F7DC9">
        <w:rPr>
          <w:color w:val="0B0B0B"/>
          <w:spacing w:val="-1"/>
          <w:sz w:val="19"/>
        </w:rPr>
        <w:t xml:space="preserve"> </w:t>
      </w:r>
      <w:r w:rsidRPr="003F7DC9">
        <w:rPr>
          <w:color w:val="0B0B0B"/>
          <w:sz w:val="19"/>
        </w:rPr>
        <w:t>6/2020).</w:t>
      </w:r>
    </w:p>
    <w:p w14:paraId="4510B6C1" w14:textId="77777777" w:rsidR="004C1BFC" w:rsidRPr="003F7DC9" w:rsidRDefault="00D9217B" w:rsidP="00B31B1A">
      <w:pPr>
        <w:pStyle w:val="Paragrafoelenco"/>
        <w:numPr>
          <w:ilvl w:val="0"/>
          <w:numId w:val="9"/>
        </w:numPr>
        <w:tabs>
          <w:tab w:val="left" w:pos="645"/>
        </w:tabs>
        <w:spacing w:before="153" w:line="242" w:lineRule="auto"/>
        <w:ind w:left="142" w:right="190" w:firstLine="0"/>
        <w:jc w:val="both"/>
        <w:rPr>
          <w:color w:val="0B0B0B"/>
          <w:sz w:val="19"/>
        </w:rPr>
      </w:pPr>
      <w:r w:rsidRPr="003F7DC9">
        <w:rPr>
          <w:color w:val="0B0B0B"/>
          <w:sz w:val="19"/>
        </w:rPr>
        <w:t xml:space="preserve">Gruppo di lavoro ISS Biocidi COVID-19 e Gruppo di lavoro ISS Ambiente e Rifiuti COVID-19. </w:t>
      </w:r>
      <w:r w:rsidRPr="003F7DC9">
        <w:rPr>
          <w:i/>
          <w:color w:val="0B0B0B"/>
          <w:sz w:val="19"/>
        </w:rPr>
        <w:t xml:space="preserve">Raccomandazioni per la disinfezione di ambienti esterni e superfici stradali per la prevenzione della trasmissione dell’infezione da SARS-CoV-2. </w:t>
      </w:r>
      <w:r w:rsidRPr="003F7DC9">
        <w:rPr>
          <w:color w:val="0B0B0B"/>
          <w:sz w:val="19"/>
        </w:rPr>
        <w:t>Versione del 29 marzo 2020. Roma: Istituto Superiore di Sanità; 2020. (Rapporto ISS COVID-19, n. 7/2020).</w:t>
      </w:r>
    </w:p>
    <w:p w14:paraId="2D3FDB0A" w14:textId="77777777" w:rsidR="004C1BFC" w:rsidRPr="003F7DC9" w:rsidRDefault="00D9217B" w:rsidP="00B31B1A">
      <w:pPr>
        <w:pStyle w:val="Paragrafoelenco"/>
        <w:numPr>
          <w:ilvl w:val="0"/>
          <w:numId w:val="9"/>
        </w:numPr>
        <w:tabs>
          <w:tab w:val="left" w:pos="646"/>
        </w:tabs>
        <w:spacing w:before="152" w:line="242" w:lineRule="auto"/>
        <w:ind w:left="142" w:right="193" w:firstLine="0"/>
        <w:jc w:val="both"/>
        <w:rPr>
          <w:color w:val="0B0B0B"/>
          <w:sz w:val="19"/>
        </w:rPr>
      </w:pPr>
      <w:r w:rsidRPr="003F7DC9">
        <w:rPr>
          <w:color w:val="0B0B0B"/>
          <w:sz w:val="19"/>
        </w:rPr>
        <w:t xml:space="preserve">Osservatorio Nazionale Autismo ISS. </w:t>
      </w:r>
      <w:r w:rsidRPr="003F7DC9">
        <w:rPr>
          <w:i/>
          <w:color w:val="0B0B0B"/>
          <w:sz w:val="19"/>
        </w:rPr>
        <w:t xml:space="preserve">Indicazioni ad interim per un appropriato sostegno delle persone nello spettro autistico nell’attuale scenario emergenziale SARS-CoV-2. </w:t>
      </w:r>
      <w:r w:rsidRPr="003F7DC9">
        <w:rPr>
          <w:color w:val="0B0B0B"/>
          <w:sz w:val="19"/>
        </w:rPr>
        <w:t>Versione del 30 aprile 2020. Roma: Istituto Superiore di Sanità; 2020. (Rapporto ISS COVID-19, n. 8/2020</w:t>
      </w:r>
      <w:r w:rsidRPr="003F7DC9">
        <w:rPr>
          <w:color w:val="0B0B0B"/>
          <w:spacing w:val="-1"/>
          <w:sz w:val="19"/>
        </w:rPr>
        <w:t xml:space="preserve"> </w:t>
      </w:r>
      <w:r w:rsidRPr="003F7DC9">
        <w:rPr>
          <w:color w:val="0B0B0B"/>
          <w:sz w:val="19"/>
        </w:rPr>
        <w:t>Rev.).</w:t>
      </w:r>
    </w:p>
    <w:p w14:paraId="05C2C8B5" w14:textId="77777777" w:rsidR="004C1BFC" w:rsidRPr="003F7DC9" w:rsidRDefault="00D9217B" w:rsidP="00B31B1A">
      <w:pPr>
        <w:pStyle w:val="Paragrafoelenco"/>
        <w:numPr>
          <w:ilvl w:val="0"/>
          <w:numId w:val="9"/>
        </w:numPr>
        <w:tabs>
          <w:tab w:val="left" w:pos="646"/>
        </w:tabs>
        <w:spacing w:before="152" w:line="242" w:lineRule="auto"/>
        <w:ind w:left="142" w:right="189" w:firstLine="0"/>
        <w:jc w:val="both"/>
        <w:rPr>
          <w:color w:val="0B0B0B"/>
          <w:sz w:val="19"/>
        </w:rPr>
      </w:pPr>
      <w:r w:rsidRPr="003F7DC9">
        <w:rPr>
          <w:color w:val="0B0B0B"/>
          <w:sz w:val="19"/>
        </w:rPr>
        <w:t xml:space="preserve">Gruppo di Lavoro ISS Ambiente – Rifiuti COVID-19. </w:t>
      </w:r>
      <w:r w:rsidRPr="003F7DC9">
        <w:rPr>
          <w:i/>
          <w:color w:val="0B0B0B"/>
          <w:sz w:val="19"/>
        </w:rPr>
        <w:t>Indicazioni ad interim sulla gestione dei fanghi di depurazione</w:t>
      </w:r>
      <w:r w:rsidRPr="003F7DC9">
        <w:rPr>
          <w:i/>
          <w:color w:val="0B0B0B"/>
          <w:spacing w:val="-9"/>
          <w:sz w:val="19"/>
        </w:rPr>
        <w:t xml:space="preserve"> </w:t>
      </w:r>
      <w:r w:rsidRPr="003F7DC9">
        <w:rPr>
          <w:i/>
          <w:color w:val="0B0B0B"/>
          <w:sz w:val="19"/>
        </w:rPr>
        <w:t>per</w:t>
      </w:r>
      <w:r w:rsidRPr="003F7DC9">
        <w:rPr>
          <w:i/>
          <w:color w:val="0B0B0B"/>
          <w:spacing w:val="-9"/>
          <w:sz w:val="19"/>
        </w:rPr>
        <w:t xml:space="preserve"> </w:t>
      </w:r>
      <w:r w:rsidRPr="003F7DC9">
        <w:rPr>
          <w:i/>
          <w:color w:val="0B0B0B"/>
          <w:sz w:val="19"/>
        </w:rPr>
        <w:t>la</w:t>
      </w:r>
      <w:r w:rsidRPr="003F7DC9">
        <w:rPr>
          <w:i/>
          <w:color w:val="0B0B0B"/>
          <w:spacing w:val="-8"/>
          <w:sz w:val="19"/>
        </w:rPr>
        <w:t xml:space="preserve"> </w:t>
      </w:r>
      <w:r w:rsidRPr="003F7DC9">
        <w:rPr>
          <w:i/>
          <w:color w:val="0B0B0B"/>
          <w:sz w:val="19"/>
        </w:rPr>
        <w:t>prevenzione</w:t>
      </w:r>
      <w:r w:rsidRPr="003F7DC9">
        <w:rPr>
          <w:i/>
          <w:color w:val="0B0B0B"/>
          <w:spacing w:val="-9"/>
          <w:sz w:val="19"/>
        </w:rPr>
        <w:t xml:space="preserve"> </w:t>
      </w:r>
      <w:r w:rsidRPr="003F7DC9">
        <w:rPr>
          <w:i/>
          <w:color w:val="0B0B0B"/>
          <w:sz w:val="19"/>
        </w:rPr>
        <w:t>della</w:t>
      </w:r>
      <w:r w:rsidRPr="003F7DC9">
        <w:rPr>
          <w:i/>
          <w:color w:val="0B0B0B"/>
          <w:spacing w:val="-8"/>
          <w:sz w:val="19"/>
        </w:rPr>
        <w:t xml:space="preserve"> </w:t>
      </w:r>
      <w:r w:rsidRPr="003F7DC9">
        <w:rPr>
          <w:i/>
          <w:color w:val="0B0B0B"/>
          <w:sz w:val="19"/>
        </w:rPr>
        <w:t>diffusione</w:t>
      </w:r>
      <w:r w:rsidRPr="003F7DC9">
        <w:rPr>
          <w:i/>
          <w:color w:val="0B0B0B"/>
          <w:spacing w:val="-8"/>
          <w:sz w:val="19"/>
        </w:rPr>
        <w:t xml:space="preserve"> </w:t>
      </w:r>
      <w:r w:rsidRPr="003F7DC9">
        <w:rPr>
          <w:i/>
          <w:color w:val="0B0B0B"/>
          <w:sz w:val="19"/>
        </w:rPr>
        <w:t>del</w:t>
      </w:r>
      <w:r w:rsidRPr="003F7DC9">
        <w:rPr>
          <w:i/>
          <w:color w:val="0B0B0B"/>
          <w:spacing w:val="-8"/>
          <w:sz w:val="19"/>
        </w:rPr>
        <w:t xml:space="preserve"> </w:t>
      </w:r>
      <w:r w:rsidRPr="003F7DC9">
        <w:rPr>
          <w:i/>
          <w:color w:val="0B0B0B"/>
          <w:sz w:val="19"/>
        </w:rPr>
        <w:t>virus</w:t>
      </w:r>
      <w:r w:rsidRPr="003F7DC9">
        <w:rPr>
          <w:i/>
          <w:color w:val="0B0B0B"/>
          <w:spacing w:val="-9"/>
          <w:sz w:val="19"/>
        </w:rPr>
        <w:t xml:space="preserve"> </w:t>
      </w:r>
      <w:r w:rsidRPr="003F7DC9">
        <w:rPr>
          <w:i/>
          <w:color w:val="0B0B0B"/>
          <w:sz w:val="19"/>
        </w:rPr>
        <w:t>SARS-CoV-2.</w:t>
      </w:r>
      <w:r w:rsidRPr="003F7DC9">
        <w:rPr>
          <w:i/>
          <w:color w:val="0B0B0B"/>
          <w:spacing w:val="-8"/>
          <w:sz w:val="19"/>
        </w:rPr>
        <w:t xml:space="preserve"> </w:t>
      </w:r>
      <w:r w:rsidRPr="003F7DC9">
        <w:rPr>
          <w:i/>
          <w:color w:val="0B0B0B"/>
          <w:sz w:val="19"/>
        </w:rPr>
        <w:t>Versione</w:t>
      </w:r>
      <w:r w:rsidRPr="003F7DC9">
        <w:rPr>
          <w:i/>
          <w:color w:val="0B0B0B"/>
          <w:spacing w:val="-8"/>
          <w:sz w:val="19"/>
        </w:rPr>
        <w:t xml:space="preserve"> </w:t>
      </w:r>
      <w:r w:rsidRPr="003F7DC9">
        <w:rPr>
          <w:i/>
          <w:color w:val="0B0B0B"/>
          <w:sz w:val="19"/>
        </w:rPr>
        <w:t>del</w:t>
      </w:r>
      <w:r w:rsidRPr="003F7DC9">
        <w:rPr>
          <w:i/>
          <w:color w:val="0B0B0B"/>
          <w:spacing w:val="-9"/>
          <w:sz w:val="19"/>
        </w:rPr>
        <w:t xml:space="preserve"> </w:t>
      </w:r>
      <w:r w:rsidRPr="003F7DC9">
        <w:rPr>
          <w:i/>
          <w:color w:val="0B0B0B"/>
          <w:sz w:val="19"/>
        </w:rPr>
        <w:t>3</w:t>
      </w:r>
      <w:r w:rsidRPr="003F7DC9">
        <w:rPr>
          <w:i/>
          <w:color w:val="0B0B0B"/>
          <w:spacing w:val="-8"/>
          <w:sz w:val="19"/>
        </w:rPr>
        <w:t xml:space="preserve"> </w:t>
      </w:r>
      <w:r w:rsidRPr="003F7DC9">
        <w:rPr>
          <w:i/>
          <w:color w:val="0B0B0B"/>
          <w:sz w:val="19"/>
        </w:rPr>
        <w:t>aprile</w:t>
      </w:r>
      <w:r w:rsidRPr="003F7DC9">
        <w:rPr>
          <w:i/>
          <w:color w:val="0B0B0B"/>
          <w:spacing w:val="-8"/>
          <w:sz w:val="19"/>
        </w:rPr>
        <w:t xml:space="preserve"> </w:t>
      </w:r>
      <w:r w:rsidRPr="003F7DC9">
        <w:rPr>
          <w:i/>
          <w:color w:val="0B0B0B"/>
          <w:sz w:val="19"/>
        </w:rPr>
        <w:t>2020.</w:t>
      </w:r>
      <w:r w:rsidRPr="003F7DC9">
        <w:rPr>
          <w:i/>
          <w:color w:val="0B0B0B"/>
          <w:spacing w:val="-6"/>
          <w:sz w:val="19"/>
        </w:rPr>
        <w:t xml:space="preserve"> </w:t>
      </w:r>
      <w:r w:rsidRPr="003F7DC9">
        <w:rPr>
          <w:color w:val="0B0B0B"/>
          <w:sz w:val="19"/>
        </w:rPr>
        <w:t>Roma:</w:t>
      </w:r>
      <w:r w:rsidRPr="003F7DC9">
        <w:rPr>
          <w:color w:val="0B0B0B"/>
          <w:spacing w:val="-9"/>
          <w:sz w:val="19"/>
        </w:rPr>
        <w:t xml:space="preserve"> </w:t>
      </w:r>
      <w:r w:rsidRPr="003F7DC9">
        <w:rPr>
          <w:color w:val="0B0B0B"/>
          <w:sz w:val="19"/>
        </w:rPr>
        <w:t>Istituto Superiore di Sanità; 2020. (Rapporto ISS COVID-19, n.</w:t>
      </w:r>
      <w:r w:rsidRPr="003F7DC9">
        <w:rPr>
          <w:color w:val="0B0B0B"/>
          <w:spacing w:val="-1"/>
          <w:sz w:val="19"/>
        </w:rPr>
        <w:t xml:space="preserve"> </w:t>
      </w:r>
      <w:r w:rsidRPr="003F7DC9">
        <w:rPr>
          <w:color w:val="0B0B0B"/>
          <w:sz w:val="19"/>
        </w:rPr>
        <w:t>9/2020).</w:t>
      </w:r>
    </w:p>
    <w:p w14:paraId="1C9A7277" w14:textId="77777777" w:rsidR="004C1BFC" w:rsidRPr="003F7DC9" w:rsidRDefault="00D9217B" w:rsidP="00B31B1A">
      <w:pPr>
        <w:pStyle w:val="Paragrafoelenco"/>
        <w:numPr>
          <w:ilvl w:val="0"/>
          <w:numId w:val="9"/>
        </w:numPr>
        <w:tabs>
          <w:tab w:val="left" w:pos="646"/>
        </w:tabs>
        <w:spacing w:before="152" w:line="242" w:lineRule="auto"/>
        <w:ind w:left="142" w:right="194" w:firstLine="0"/>
        <w:jc w:val="both"/>
        <w:rPr>
          <w:color w:val="0B0B0B"/>
          <w:sz w:val="19"/>
        </w:rPr>
      </w:pPr>
      <w:r w:rsidRPr="003F7DC9">
        <w:rPr>
          <w:color w:val="0B0B0B"/>
          <w:sz w:val="19"/>
        </w:rPr>
        <w:t xml:space="preserve">Gruppo di Lavoro ISS Ambiente-Rifiuti COVID-19. </w:t>
      </w:r>
      <w:r w:rsidRPr="003F7DC9">
        <w:rPr>
          <w:i/>
          <w:color w:val="0B0B0B"/>
          <w:sz w:val="19"/>
        </w:rPr>
        <w:t xml:space="preserve">Indicazioni ad interim su acqua e servizi igienici in relazione alla diffusione del virus SARS-CoV-2 Versione del 7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0/2020).</w:t>
      </w:r>
    </w:p>
    <w:p w14:paraId="6C26073C" w14:textId="77777777" w:rsidR="004C1BFC" w:rsidRPr="003F7DC9" w:rsidRDefault="00D9217B" w:rsidP="00B31B1A">
      <w:pPr>
        <w:pStyle w:val="Paragrafoelenco"/>
        <w:numPr>
          <w:ilvl w:val="0"/>
          <w:numId w:val="9"/>
        </w:numPr>
        <w:tabs>
          <w:tab w:val="left" w:pos="645"/>
        </w:tabs>
        <w:spacing w:before="153" w:line="242" w:lineRule="auto"/>
        <w:ind w:left="142" w:right="193" w:firstLine="0"/>
        <w:jc w:val="both"/>
        <w:rPr>
          <w:color w:val="0B0B0B"/>
          <w:sz w:val="19"/>
        </w:rPr>
      </w:pPr>
      <w:r w:rsidRPr="003F7DC9">
        <w:rPr>
          <w:color w:val="0B0B0B"/>
          <w:sz w:val="19"/>
        </w:rPr>
        <w:t xml:space="preserve">Gruppo di Lavoro ISS Diagnostica e sorveglianza microbiologica COVID-19: aspetti di analisi molecolare e sierologica </w:t>
      </w:r>
      <w:r w:rsidRPr="003F7DC9">
        <w:rPr>
          <w:i/>
          <w:color w:val="0B0B0B"/>
          <w:sz w:val="19"/>
        </w:rPr>
        <w:t xml:space="preserve">Raccomandazioni per il corretto prelievo, conservazione e analisi sul tampone oro/rino-faringeo per la diagnosi di COVID-19. Versione del 17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1/2020).</w:t>
      </w:r>
    </w:p>
    <w:p w14:paraId="09F077FE" w14:textId="77777777" w:rsidR="004C1BFC" w:rsidRPr="003F7DC9" w:rsidRDefault="00D9217B" w:rsidP="00B31B1A">
      <w:pPr>
        <w:pStyle w:val="Paragrafoelenco"/>
        <w:numPr>
          <w:ilvl w:val="0"/>
          <w:numId w:val="9"/>
        </w:numPr>
        <w:tabs>
          <w:tab w:val="left" w:pos="645"/>
        </w:tabs>
        <w:spacing w:before="153" w:line="242" w:lineRule="auto"/>
        <w:ind w:left="142" w:right="193" w:firstLine="0"/>
        <w:jc w:val="both"/>
        <w:rPr>
          <w:color w:val="0B0B0B"/>
          <w:sz w:val="19"/>
        </w:rPr>
      </w:pPr>
      <w:r w:rsidRPr="003F7DC9">
        <w:rPr>
          <w:color w:val="0B0B0B"/>
          <w:sz w:val="19"/>
        </w:rPr>
        <w:t xml:space="preserve">Gabbrielli F, Bertinato L, De Filippis G, Bonomini M, Cipolla M. </w:t>
      </w:r>
      <w:r w:rsidRPr="003F7DC9">
        <w:rPr>
          <w:i/>
          <w:color w:val="0B0B0B"/>
          <w:sz w:val="19"/>
        </w:rPr>
        <w:t xml:space="preserve">Indicazioni ad interim per servizi assistenziali di telemedicina durante l’emergenza sanitaria COVID-19. Versione del 13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2/2020).</w:t>
      </w:r>
    </w:p>
    <w:p w14:paraId="69381407" w14:textId="77777777" w:rsidR="004C1BFC" w:rsidRPr="003F7DC9" w:rsidRDefault="00D9217B" w:rsidP="00B31B1A">
      <w:pPr>
        <w:pStyle w:val="Paragrafoelenco"/>
        <w:numPr>
          <w:ilvl w:val="0"/>
          <w:numId w:val="9"/>
        </w:numPr>
        <w:tabs>
          <w:tab w:val="left" w:pos="644"/>
        </w:tabs>
        <w:spacing w:before="152" w:line="242" w:lineRule="auto"/>
        <w:ind w:left="142" w:right="192" w:firstLine="0"/>
        <w:jc w:val="both"/>
        <w:rPr>
          <w:color w:val="0B0B0B"/>
          <w:sz w:val="19"/>
        </w:rPr>
      </w:pPr>
      <w:r w:rsidRPr="003F7DC9">
        <w:rPr>
          <w:color w:val="0B0B0B"/>
          <w:sz w:val="19"/>
        </w:rPr>
        <w:t>Gruppo</w:t>
      </w:r>
      <w:r w:rsidRPr="003F7DC9">
        <w:rPr>
          <w:color w:val="0B0B0B"/>
          <w:spacing w:val="-8"/>
          <w:sz w:val="19"/>
        </w:rPr>
        <w:t xml:space="preserve"> </w:t>
      </w:r>
      <w:r w:rsidRPr="003F7DC9">
        <w:rPr>
          <w:color w:val="0B0B0B"/>
          <w:sz w:val="19"/>
        </w:rPr>
        <w:t>di</w:t>
      </w:r>
      <w:r w:rsidRPr="003F7DC9">
        <w:rPr>
          <w:color w:val="0B0B0B"/>
          <w:spacing w:val="-8"/>
          <w:sz w:val="19"/>
        </w:rPr>
        <w:t xml:space="preserve"> </w:t>
      </w:r>
      <w:r w:rsidRPr="003F7DC9">
        <w:rPr>
          <w:color w:val="0B0B0B"/>
          <w:sz w:val="19"/>
        </w:rPr>
        <w:t>lavoro</w:t>
      </w:r>
      <w:r w:rsidRPr="003F7DC9">
        <w:rPr>
          <w:color w:val="0B0B0B"/>
          <w:spacing w:val="-8"/>
          <w:sz w:val="19"/>
        </w:rPr>
        <w:t xml:space="preserve"> </w:t>
      </w:r>
      <w:r w:rsidRPr="003F7DC9">
        <w:rPr>
          <w:color w:val="0B0B0B"/>
          <w:sz w:val="19"/>
        </w:rPr>
        <w:t>ISS</w:t>
      </w:r>
      <w:r w:rsidRPr="003F7DC9">
        <w:rPr>
          <w:color w:val="0B0B0B"/>
          <w:spacing w:val="-8"/>
          <w:sz w:val="19"/>
        </w:rPr>
        <w:t xml:space="preserve"> </w:t>
      </w:r>
      <w:r w:rsidRPr="003F7DC9">
        <w:rPr>
          <w:color w:val="0B0B0B"/>
          <w:sz w:val="19"/>
        </w:rPr>
        <w:t>Ricerca</w:t>
      </w:r>
      <w:r w:rsidRPr="003F7DC9">
        <w:rPr>
          <w:color w:val="0B0B0B"/>
          <w:spacing w:val="-8"/>
          <w:sz w:val="19"/>
        </w:rPr>
        <w:t xml:space="preserve"> </w:t>
      </w:r>
      <w:r w:rsidRPr="003F7DC9">
        <w:rPr>
          <w:color w:val="0B0B0B"/>
          <w:sz w:val="19"/>
        </w:rPr>
        <w:t>traslazionale</w:t>
      </w:r>
      <w:r w:rsidRPr="003F7DC9">
        <w:rPr>
          <w:color w:val="0B0B0B"/>
          <w:spacing w:val="-7"/>
          <w:sz w:val="19"/>
        </w:rPr>
        <w:t xml:space="preserve"> </w:t>
      </w:r>
      <w:r w:rsidRPr="003F7DC9">
        <w:rPr>
          <w:color w:val="0B0B0B"/>
          <w:sz w:val="19"/>
        </w:rPr>
        <w:t>COVID-19.</w:t>
      </w:r>
      <w:r w:rsidRPr="003F7DC9">
        <w:rPr>
          <w:color w:val="0B0B0B"/>
          <w:spacing w:val="-7"/>
          <w:sz w:val="19"/>
        </w:rPr>
        <w:t xml:space="preserve"> </w:t>
      </w:r>
      <w:r w:rsidRPr="003F7DC9">
        <w:rPr>
          <w:i/>
          <w:color w:val="0B0B0B"/>
          <w:sz w:val="19"/>
        </w:rPr>
        <w:t>Raccomandazioni</w:t>
      </w:r>
      <w:r w:rsidRPr="003F7DC9">
        <w:rPr>
          <w:i/>
          <w:color w:val="0B0B0B"/>
          <w:spacing w:val="-7"/>
          <w:sz w:val="19"/>
        </w:rPr>
        <w:t xml:space="preserve"> </w:t>
      </w:r>
      <w:r w:rsidRPr="003F7DC9">
        <w:rPr>
          <w:i/>
          <w:color w:val="0B0B0B"/>
          <w:sz w:val="19"/>
        </w:rPr>
        <w:t>per</w:t>
      </w:r>
      <w:r w:rsidRPr="003F7DC9">
        <w:rPr>
          <w:i/>
          <w:color w:val="0B0B0B"/>
          <w:spacing w:val="-8"/>
          <w:sz w:val="19"/>
        </w:rPr>
        <w:t xml:space="preserve"> </w:t>
      </w:r>
      <w:r w:rsidRPr="003F7DC9">
        <w:rPr>
          <w:i/>
          <w:color w:val="0B0B0B"/>
          <w:sz w:val="19"/>
        </w:rPr>
        <w:t>raccolta,</w:t>
      </w:r>
      <w:r w:rsidRPr="003F7DC9">
        <w:rPr>
          <w:i/>
          <w:color w:val="0B0B0B"/>
          <w:spacing w:val="-8"/>
          <w:sz w:val="19"/>
        </w:rPr>
        <w:t xml:space="preserve"> </w:t>
      </w:r>
      <w:r w:rsidRPr="003F7DC9">
        <w:rPr>
          <w:i/>
          <w:color w:val="0B0B0B"/>
          <w:sz w:val="19"/>
        </w:rPr>
        <w:t>trasporto</w:t>
      </w:r>
      <w:r w:rsidRPr="003F7DC9">
        <w:rPr>
          <w:i/>
          <w:color w:val="0B0B0B"/>
          <w:spacing w:val="-7"/>
          <w:sz w:val="19"/>
        </w:rPr>
        <w:t xml:space="preserve"> </w:t>
      </w:r>
      <w:r w:rsidRPr="003F7DC9">
        <w:rPr>
          <w:i/>
          <w:color w:val="0B0B0B"/>
          <w:sz w:val="19"/>
        </w:rPr>
        <w:t>e</w:t>
      </w:r>
      <w:r w:rsidRPr="003F7DC9">
        <w:rPr>
          <w:i/>
          <w:color w:val="0B0B0B"/>
          <w:spacing w:val="-9"/>
          <w:sz w:val="19"/>
        </w:rPr>
        <w:t xml:space="preserve"> </w:t>
      </w:r>
      <w:r w:rsidRPr="003F7DC9">
        <w:rPr>
          <w:i/>
          <w:color w:val="0B0B0B"/>
          <w:sz w:val="19"/>
        </w:rPr>
        <w:t>conservazione di</w:t>
      </w:r>
      <w:r w:rsidRPr="003F7DC9">
        <w:rPr>
          <w:i/>
          <w:color w:val="0B0B0B"/>
          <w:spacing w:val="-8"/>
          <w:sz w:val="19"/>
        </w:rPr>
        <w:t xml:space="preserve"> </w:t>
      </w:r>
      <w:r w:rsidRPr="003F7DC9">
        <w:rPr>
          <w:i/>
          <w:color w:val="0B0B0B"/>
          <w:sz w:val="19"/>
        </w:rPr>
        <w:t>campioni</w:t>
      </w:r>
      <w:r w:rsidRPr="003F7DC9">
        <w:rPr>
          <w:i/>
          <w:color w:val="0B0B0B"/>
          <w:spacing w:val="-7"/>
          <w:sz w:val="19"/>
        </w:rPr>
        <w:t xml:space="preserve"> </w:t>
      </w:r>
      <w:r w:rsidRPr="003F7DC9">
        <w:rPr>
          <w:i/>
          <w:color w:val="0B0B0B"/>
          <w:sz w:val="19"/>
        </w:rPr>
        <w:t>biologici</w:t>
      </w:r>
      <w:r w:rsidRPr="003F7DC9">
        <w:rPr>
          <w:i/>
          <w:color w:val="0B0B0B"/>
          <w:spacing w:val="-7"/>
          <w:sz w:val="19"/>
        </w:rPr>
        <w:t xml:space="preserve"> </w:t>
      </w:r>
      <w:r w:rsidRPr="003F7DC9">
        <w:rPr>
          <w:i/>
          <w:color w:val="0B0B0B"/>
          <w:sz w:val="19"/>
        </w:rPr>
        <w:t>COVID-19.</w:t>
      </w:r>
      <w:r w:rsidRPr="003F7DC9">
        <w:rPr>
          <w:i/>
          <w:color w:val="0B0B0B"/>
          <w:spacing w:val="-8"/>
          <w:sz w:val="19"/>
        </w:rPr>
        <w:t xml:space="preserve"> </w:t>
      </w:r>
      <w:r w:rsidRPr="003F7DC9">
        <w:rPr>
          <w:i/>
          <w:color w:val="0B0B0B"/>
          <w:sz w:val="19"/>
        </w:rPr>
        <w:t>Versione</w:t>
      </w:r>
      <w:r w:rsidRPr="003F7DC9">
        <w:rPr>
          <w:i/>
          <w:color w:val="0B0B0B"/>
          <w:spacing w:val="-7"/>
          <w:sz w:val="19"/>
        </w:rPr>
        <w:t xml:space="preserve"> </w:t>
      </w:r>
      <w:r w:rsidRPr="003F7DC9">
        <w:rPr>
          <w:i/>
          <w:color w:val="0B0B0B"/>
          <w:sz w:val="19"/>
        </w:rPr>
        <w:t>del</w:t>
      </w:r>
      <w:r w:rsidRPr="003F7DC9">
        <w:rPr>
          <w:i/>
          <w:color w:val="0B0B0B"/>
          <w:spacing w:val="-7"/>
          <w:sz w:val="19"/>
        </w:rPr>
        <w:t xml:space="preserve"> </w:t>
      </w:r>
      <w:r w:rsidRPr="003F7DC9">
        <w:rPr>
          <w:i/>
          <w:color w:val="0B0B0B"/>
          <w:sz w:val="19"/>
        </w:rPr>
        <w:t>15</w:t>
      </w:r>
      <w:r w:rsidRPr="003F7DC9">
        <w:rPr>
          <w:i/>
          <w:color w:val="0B0B0B"/>
          <w:spacing w:val="-6"/>
          <w:sz w:val="19"/>
        </w:rPr>
        <w:t xml:space="preserve"> </w:t>
      </w:r>
      <w:r w:rsidRPr="003F7DC9">
        <w:rPr>
          <w:i/>
          <w:color w:val="0B0B0B"/>
          <w:sz w:val="19"/>
        </w:rPr>
        <w:t>aprile</w:t>
      </w:r>
      <w:r w:rsidRPr="003F7DC9">
        <w:rPr>
          <w:i/>
          <w:color w:val="0B0B0B"/>
          <w:spacing w:val="-7"/>
          <w:sz w:val="19"/>
        </w:rPr>
        <w:t xml:space="preserve"> </w:t>
      </w:r>
      <w:r w:rsidRPr="003F7DC9">
        <w:rPr>
          <w:i/>
          <w:color w:val="0B0B0B"/>
          <w:sz w:val="19"/>
        </w:rPr>
        <w:t>2020.</w:t>
      </w:r>
      <w:r w:rsidRPr="003F7DC9">
        <w:rPr>
          <w:i/>
          <w:color w:val="0B0B0B"/>
          <w:spacing w:val="-6"/>
          <w:sz w:val="19"/>
        </w:rPr>
        <w:t xml:space="preserve"> </w:t>
      </w:r>
      <w:r w:rsidRPr="003F7DC9">
        <w:rPr>
          <w:color w:val="0B0B0B"/>
          <w:sz w:val="19"/>
        </w:rPr>
        <w:t>Roma:</w:t>
      </w:r>
      <w:r w:rsidRPr="003F7DC9">
        <w:rPr>
          <w:color w:val="0B0B0B"/>
          <w:spacing w:val="-7"/>
          <w:sz w:val="19"/>
        </w:rPr>
        <w:t xml:space="preserve"> </w:t>
      </w:r>
      <w:r w:rsidRPr="003F7DC9">
        <w:rPr>
          <w:color w:val="0B0B0B"/>
          <w:sz w:val="19"/>
        </w:rPr>
        <w:t>Istituto</w:t>
      </w:r>
      <w:r w:rsidRPr="003F7DC9">
        <w:rPr>
          <w:color w:val="0B0B0B"/>
          <w:spacing w:val="-7"/>
          <w:sz w:val="19"/>
        </w:rPr>
        <w:t xml:space="preserve"> </w:t>
      </w:r>
      <w:r w:rsidRPr="003F7DC9">
        <w:rPr>
          <w:color w:val="0B0B0B"/>
          <w:sz w:val="19"/>
        </w:rPr>
        <w:t>Superiore</w:t>
      </w:r>
      <w:r w:rsidRPr="003F7DC9">
        <w:rPr>
          <w:color w:val="0B0B0B"/>
          <w:spacing w:val="-7"/>
          <w:sz w:val="19"/>
        </w:rPr>
        <w:t xml:space="preserve"> </w:t>
      </w:r>
      <w:r w:rsidRPr="003F7DC9">
        <w:rPr>
          <w:color w:val="0B0B0B"/>
          <w:sz w:val="19"/>
        </w:rPr>
        <w:t>di</w:t>
      </w:r>
      <w:r w:rsidRPr="003F7DC9">
        <w:rPr>
          <w:color w:val="0B0B0B"/>
          <w:spacing w:val="-7"/>
          <w:sz w:val="19"/>
        </w:rPr>
        <w:t xml:space="preserve"> </w:t>
      </w:r>
      <w:r w:rsidRPr="003F7DC9">
        <w:rPr>
          <w:color w:val="0B0B0B"/>
          <w:sz w:val="19"/>
        </w:rPr>
        <w:t>Sanità;</w:t>
      </w:r>
      <w:r w:rsidRPr="003F7DC9">
        <w:rPr>
          <w:color w:val="0B0B0B"/>
          <w:spacing w:val="-6"/>
          <w:sz w:val="19"/>
        </w:rPr>
        <w:t xml:space="preserve"> </w:t>
      </w:r>
      <w:r w:rsidRPr="003F7DC9">
        <w:rPr>
          <w:color w:val="0B0B0B"/>
          <w:sz w:val="19"/>
        </w:rPr>
        <w:t>2020.</w:t>
      </w:r>
      <w:r w:rsidRPr="003F7DC9">
        <w:rPr>
          <w:color w:val="0B0B0B"/>
          <w:spacing w:val="-7"/>
          <w:sz w:val="19"/>
        </w:rPr>
        <w:t xml:space="preserve"> </w:t>
      </w:r>
      <w:r w:rsidRPr="003F7DC9">
        <w:rPr>
          <w:color w:val="0B0B0B"/>
          <w:sz w:val="19"/>
        </w:rPr>
        <w:t>(Rapporto ISS COVID-19, n.</w:t>
      </w:r>
      <w:r w:rsidRPr="003F7DC9">
        <w:rPr>
          <w:color w:val="0B0B0B"/>
          <w:spacing w:val="-2"/>
          <w:sz w:val="19"/>
        </w:rPr>
        <w:t xml:space="preserve"> </w:t>
      </w:r>
      <w:r w:rsidRPr="003F7DC9">
        <w:rPr>
          <w:color w:val="0B0B0B"/>
          <w:sz w:val="19"/>
        </w:rPr>
        <w:t>13/2020).</w:t>
      </w:r>
    </w:p>
    <w:p w14:paraId="276538B2" w14:textId="77777777" w:rsidR="004C1BFC" w:rsidRPr="003F7DC9" w:rsidRDefault="004C1BFC" w:rsidP="00B31B1A">
      <w:pPr>
        <w:spacing w:line="242" w:lineRule="auto"/>
        <w:ind w:left="142"/>
        <w:jc w:val="both"/>
        <w:rPr>
          <w:sz w:val="19"/>
        </w:rPr>
        <w:sectPr w:rsidR="004C1BFC" w:rsidRPr="003F7DC9" w:rsidSect="00791AB3">
          <w:pgSz w:w="11900" w:h="16840"/>
          <w:pgMar w:top="1599" w:right="1678" w:bottom="278" w:left="992" w:header="284" w:footer="227" w:gutter="0"/>
          <w:cols w:space="720"/>
          <w:docGrid w:linePitch="299"/>
        </w:sectPr>
      </w:pPr>
    </w:p>
    <w:p w14:paraId="713CCA92" w14:textId="77777777" w:rsidR="004C1BFC" w:rsidRPr="003F7DC9" w:rsidRDefault="00D9217B" w:rsidP="00B31B1A">
      <w:pPr>
        <w:pStyle w:val="Paragrafoelenco"/>
        <w:numPr>
          <w:ilvl w:val="0"/>
          <w:numId w:val="9"/>
        </w:numPr>
        <w:tabs>
          <w:tab w:val="left" w:pos="646"/>
        </w:tabs>
        <w:spacing w:before="102" w:line="242" w:lineRule="auto"/>
        <w:ind w:left="142" w:right="194" w:firstLine="0"/>
        <w:jc w:val="both"/>
        <w:rPr>
          <w:color w:val="0B0B0B"/>
          <w:sz w:val="19"/>
        </w:rPr>
      </w:pPr>
      <w:r w:rsidRPr="003F7DC9">
        <w:rPr>
          <w:color w:val="0B0B0B"/>
          <w:sz w:val="19"/>
        </w:rPr>
        <w:lastRenderedPageBreak/>
        <w:t xml:space="preserve">Gruppo di lavoro ISS Malattie Rare COVID-19. </w:t>
      </w:r>
      <w:r w:rsidRPr="003F7DC9">
        <w:rPr>
          <w:i/>
          <w:color w:val="0B0B0B"/>
          <w:sz w:val="19"/>
        </w:rPr>
        <w:t xml:space="preserve">Indicazioni ad interim per un appropriato sostegno delle persone con enzimopenia G6PD (favismo) nell’attuale scenario emergenziale SARS-CoV-2. Versione del 14 aprile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14/2020).</w:t>
      </w:r>
    </w:p>
    <w:p w14:paraId="44342EF0" w14:textId="77777777" w:rsidR="004C1BFC" w:rsidRPr="003F7DC9" w:rsidRDefault="00D9217B" w:rsidP="00B31B1A">
      <w:pPr>
        <w:pStyle w:val="Paragrafoelenco"/>
        <w:numPr>
          <w:ilvl w:val="0"/>
          <w:numId w:val="9"/>
        </w:numPr>
        <w:tabs>
          <w:tab w:val="left" w:pos="646"/>
        </w:tabs>
        <w:spacing w:before="152" w:line="242" w:lineRule="auto"/>
        <w:ind w:left="142" w:right="192" w:firstLine="0"/>
        <w:jc w:val="both"/>
        <w:rPr>
          <w:color w:val="0B0B0B"/>
          <w:sz w:val="19"/>
        </w:rPr>
      </w:pPr>
      <w:r w:rsidRPr="003F7DC9">
        <w:rPr>
          <w:color w:val="0B0B0B"/>
          <w:sz w:val="19"/>
        </w:rPr>
        <w:t xml:space="preserve">Gruppo di lavoro ISS Farmaci COVID-19. </w:t>
      </w:r>
      <w:r w:rsidRPr="003F7DC9">
        <w:rPr>
          <w:i/>
          <w:color w:val="0B0B0B"/>
          <w:sz w:val="19"/>
        </w:rPr>
        <w:t xml:space="preserve">Indicazioni relative ai rischi di acquisto online di farmaci per la prevenzione e terapia dell’infezione COVID-19 e alla diffusione sui social network di informazioni false sulle terapie. Versione del 16 aprile 2020. </w:t>
      </w:r>
      <w:r w:rsidRPr="003F7DC9">
        <w:rPr>
          <w:color w:val="0B0B0B"/>
          <w:sz w:val="19"/>
        </w:rPr>
        <w:t>Roma: Istituto Superiore di Sanità; 2020. (Rapporto ISS COVID-19, n. 15/2020).</w:t>
      </w:r>
    </w:p>
    <w:p w14:paraId="20F9763F" w14:textId="77777777" w:rsidR="004C1BFC" w:rsidRPr="003F7DC9" w:rsidRDefault="00D9217B" w:rsidP="00B31B1A">
      <w:pPr>
        <w:pStyle w:val="Paragrafoelenco"/>
        <w:numPr>
          <w:ilvl w:val="0"/>
          <w:numId w:val="9"/>
        </w:numPr>
        <w:tabs>
          <w:tab w:val="left" w:pos="645"/>
        </w:tabs>
        <w:spacing w:before="152" w:line="242" w:lineRule="auto"/>
        <w:ind w:left="142" w:right="194" w:firstLine="0"/>
        <w:jc w:val="both"/>
        <w:rPr>
          <w:color w:val="0B0B0B"/>
          <w:sz w:val="19"/>
        </w:rPr>
      </w:pPr>
      <w:r w:rsidRPr="003F7DC9">
        <w:rPr>
          <w:color w:val="0B0B0B"/>
          <w:sz w:val="19"/>
        </w:rPr>
        <w:t xml:space="preserve">Gruppo di lavoro ISS Sanità Pubblica Veterinaria e Sicurezza Alimentare COVID-19. </w:t>
      </w:r>
      <w:r w:rsidRPr="003F7DC9">
        <w:rPr>
          <w:i/>
          <w:color w:val="0B0B0B"/>
          <w:sz w:val="19"/>
        </w:rPr>
        <w:t xml:space="preserve">Animali da compagnia e SARS-CoV-2: cosa occorre sapere, come occorre comportarsi. Versione del 19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6/2020).</w:t>
      </w:r>
    </w:p>
    <w:p w14:paraId="1D3A0630" w14:textId="77777777" w:rsidR="004C1BFC" w:rsidRPr="003F7DC9" w:rsidRDefault="00D9217B" w:rsidP="00B31B1A">
      <w:pPr>
        <w:pStyle w:val="Paragrafoelenco"/>
        <w:numPr>
          <w:ilvl w:val="0"/>
          <w:numId w:val="9"/>
        </w:numPr>
        <w:tabs>
          <w:tab w:val="left" w:pos="645"/>
        </w:tabs>
        <w:spacing w:before="153" w:line="242" w:lineRule="auto"/>
        <w:ind w:left="142" w:right="191" w:firstLine="0"/>
        <w:jc w:val="both"/>
        <w:rPr>
          <w:color w:val="0B0B0B"/>
          <w:sz w:val="19"/>
        </w:rPr>
      </w:pPr>
      <w:r w:rsidRPr="003F7DC9">
        <w:rPr>
          <w:color w:val="0B0B0B"/>
          <w:sz w:val="19"/>
        </w:rPr>
        <w:t xml:space="preserve">Gruppo di lavoro ISS Sanità Pubblica Veterinaria e Sicurezza Alimentare COVID-19. </w:t>
      </w:r>
      <w:r w:rsidRPr="003F7DC9">
        <w:rPr>
          <w:i/>
          <w:color w:val="0B0B0B"/>
          <w:sz w:val="19"/>
        </w:rPr>
        <w:t xml:space="preserve">Indicazioni ad interim sull’igiene degli alimenti durante l’epidemia da virus SARS-CoV-2. Versione del 19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7/2020).</w:t>
      </w:r>
    </w:p>
    <w:p w14:paraId="560C14DC" w14:textId="77777777" w:rsidR="004C1BFC" w:rsidRPr="003F7DC9" w:rsidRDefault="00D9217B" w:rsidP="00B31B1A">
      <w:pPr>
        <w:pStyle w:val="Paragrafoelenco"/>
        <w:numPr>
          <w:ilvl w:val="0"/>
          <w:numId w:val="9"/>
        </w:numPr>
        <w:tabs>
          <w:tab w:val="left" w:pos="645"/>
        </w:tabs>
        <w:spacing w:before="152"/>
        <w:ind w:left="142" w:right="194" w:hanging="360"/>
        <w:rPr>
          <w:i/>
          <w:color w:val="0B0B0B"/>
          <w:sz w:val="19"/>
        </w:rPr>
      </w:pPr>
      <w:r w:rsidRPr="003F7DC9">
        <w:rPr>
          <w:color w:val="0B0B0B"/>
          <w:sz w:val="19"/>
        </w:rPr>
        <w:t>Gruppo</w:t>
      </w:r>
      <w:r w:rsidRPr="003F7DC9">
        <w:rPr>
          <w:color w:val="0B0B0B"/>
          <w:spacing w:val="32"/>
          <w:sz w:val="19"/>
        </w:rPr>
        <w:t xml:space="preserve"> </w:t>
      </w:r>
      <w:r w:rsidRPr="003F7DC9">
        <w:rPr>
          <w:color w:val="0B0B0B"/>
          <w:sz w:val="19"/>
        </w:rPr>
        <w:t>di</w:t>
      </w:r>
      <w:r w:rsidRPr="003F7DC9">
        <w:rPr>
          <w:color w:val="0B0B0B"/>
          <w:spacing w:val="33"/>
          <w:sz w:val="19"/>
        </w:rPr>
        <w:t xml:space="preserve"> </w:t>
      </w:r>
      <w:r w:rsidRPr="003F7DC9">
        <w:rPr>
          <w:color w:val="0B0B0B"/>
          <w:sz w:val="19"/>
        </w:rPr>
        <w:t>lavoro</w:t>
      </w:r>
      <w:r w:rsidRPr="003F7DC9">
        <w:rPr>
          <w:color w:val="0B0B0B"/>
          <w:spacing w:val="33"/>
          <w:sz w:val="19"/>
        </w:rPr>
        <w:t xml:space="preserve"> </w:t>
      </w:r>
      <w:r w:rsidRPr="003F7DC9">
        <w:rPr>
          <w:color w:val="0B0B0B"/>
          <w:sz w:val="19"/>
        </w:rPr>
        <w:t>ISS</w:t>
      </w:r>
      <w:r w:rsidRPr="003F7DC9">
        <w:rPr>
          <w:color w:val="0B0B0B"/>
          <w:spacing w:val="33"/>
          <w:sz w:val="19"/>
        </w:rPr>
        <w:t xml:space="preserve"> </w:t>
      </w:r>
      <w:r w:rsidRPr="003F7DC9">
        <w:rPr>
          <w:color w:val="0B0B0B"/>
          <w:sz w:val="19"/>
        </w:rPr>
        <w:t>Ricerca</w:t>
      </w:r>
      <w:r w:rsidRPr="003F7DC9">
        <w:rPr>
          <w:color w:val="0B0B0B"/>
          <w:spacing w:val="33"/>
          <w:sz w:val="19"/>
        </w:rPr>
        <w:t xml:space="preserve"> </w:t>
      </w:r>
      <w:r w:rsidRPr="003F7DC9">
        <w:rPr>
          <w:color w:val="0B0B0B"/>
          <w:sz w:val="19"/>
        </w:rPr>
        <w:t>traslazionale</w:t>
      </w:r>
      <w:r w:rsidRPr="003F7DC9">
        <w:rPr>
          <w:color w:val="0B0B0B"/>
          <w:spacing w:val="33"/>
          <w:sz w:val="19"/>
        </w:rPr>
        <w:t xml:space="preserve"> </w:t>
      </w:r>
      <w:r w:rsidRPr="003F7DC9">
        <w:rPr>
          <w:color w:val="0B0B0B"/>
          <w:sz w:val="19"/>
        </w:rPr>
        <w:t>COVID-19.</w:t>
      </w:r>
      <w:r w:rsidRPr="003F7DC9">
        <w:rPr>
          <w:color w:val="0B0B0B"/>
          <w:spacing w:val="35"/>
          <w:sz w:val="19"/>
        </w:rPr>
        <w:t xml:space="preserve"> </w:t>
      </w:r>
      <w:r w:rsidRPr="003F7DC9">
        <w:rPr>
          <w:i/>
          <w:color w:val="0B0B0B"/>
          <w:sz w:val="19"/>
        </w:rPr>
        <w:t>Raccomandazioni</w:t>
      </w:r>
      <w:r w:rsidRPr="003F7DC9">
        <w:rPr>
          <w:i/>
          <w:color w:val="0B0B0B"/>
          <w:spacing w:val="33"/>
          <w:sz w:val="19"/>
        </w:rPr>
        <w:t xml:space="preserve"> </w:t>
      </w:r>
      <w:r w:rsidRPr="003F7DC9">
        <w:rPr>
          <w:i/>
          <w:color w:val="0B0B0B"/>
          <w:sz w:val="19"/>
        </w:rPr>
        <w:t>per</w:t>
      </w:r>
      <w:r w:rsidRPr="003F7DC9">
        <w:rPr>
          <w:i/>
          <w:color w:val="0B0B0B"/>
          <w:spacing w:val="33"/>
          <w:sz w:val="19"/>
        </w:rPr>
        <w:t xml:space="preserve"> </w:t>
      </w:r>
      <w:r w:rsidRPr="003F7DC9">
        <w:rPr>
          <w:i/>
          <w:color w:val="0B0B0B"/>
          <w:sz w:val="19"/>
        </w:rPr>
        <w:t>la</w:t>
      </w:r>
      <w:r w:rsidRPr="003F7DC9">
        <w:rPr>
          <w:i/>
          <w:color w:val="0B0B0B"/>
          <w:spacing w:val="33"/>
          <w:sz w:val="19"/>
        </w:rPr>
        <w:t xml:space="preserve"> </w:t>
      </w:r>
      <w:r w:rsidRPr="003F7DC9">
        <w:rPr>
          <w:i/>
          <w:color w:val="0B0B0B"/>
          <w:sz w:val="19"/>
        </w:rPr>
        <w:t>raccolta</w:t>
      </w:r>
      <w:r w:rsidRPr="003F7DC9">
        <w:rPr>
          <w:i/>
          <w:color w:val="0B0B0B"/>
          <w:spacing w:val="33"/>
          <w:sz w:val="19"/>
        </w:rPr>
        <w:t xml:space="preserve"> </w:t>
      </w:r>
      <w:r w:rsidRPr="003F7DC9">
        <w:rPr>
          <w:i/>
          <w:color w:val="0B0B0B"/>
          <w:sz w:val="19"/>
        </w:rPr>
        <w:t>e</w:t>
      </w:r>
      <w:r w:rsidRPr="003F7DC9">
        <w:rPr>
          <w:i/>
          <w:color w:val="0B0B0B"/>
          <w:spacing w:val="33"/>
          <w:sz w:val="19"/>
        </w:rPr>
        <w:t xml:space="preserve"> </w:t>
      </w:r>
      <w:r w:rsidRPr="003F7DC9">
        <w:rPr>
          <w:i/>
          <w:color w:val="0B0B0B"/>
          <w:sz w:val="19"/>
        </w:rPr>
        <w:t>analisi</w:t>
      </w:r>
      <w:r w:rsidRPr="003F7DC9">
        <w:rPr>
          <w:i/>
          <w:color w:val="0B0B0B"/>
          <w:spacing w:val="33"/>
          <w:sz w:val="19"/>
        </w:rPr>
        <w:t xml:space="preserve"> </w:t>
      </w:r>
      <w:r w:rsidRPr="003F7DC9">
        <w:rPr>
          <w:i/>
          <w:color w:val="0B0B0B"/>
          <w:sz w:val="19"/>
        </w:rPr>
        <w:t>dei</w:t>
      </w:r>
      <w:r w:rsidRPr="003F7DC9">
        <w:rPr>
          <w:i/>
          <w:color w:val="0B0B0B"/>
          <w:spacing w:val="32"/>
          <w:sz w:val="19"/>
        </w:rPr>
        <w:t xml:space="preserve"> </w:t>
      </w:r>
      <w:r w:rsidRPr="003F7DC9">
        <w:rPr>
          <w:i/>
          <w:color w:val="0B0B0B"/>
          <w:sz w:val="19"/>
        </w:rPr>
        <w:t>dati</w:t>
      </w:r>
      <w:r w:rsidRPr="003F7DC9">
        <w:rPr>
          <w:i/>
          <w:color w:val="0B0B0B"/>
          <w:spacing w:val="-1"/>
          <w:w w:val="101"/>
          <w:sz w:val="19"/>
        </w:rPr>
        <w:t xml:space="preserve"> </w:t>
      </w:r>
      <w:r w:rsidRPr="003F7DC9">
        <w:rPr>
          <w:i/>
          <w:color w:val="0B0B0B"/>
          <w:sz w:val="19"/>
        </w:rPr>
        <w:t>disaggregati</w:t>
      </w:r>
      <w:r w:rsidRPr="003F7DC9">
        <w:rPr>
          <w:i/>
          <w:color w:val="0B0B0B"/>
          <w:spacing w:val="3"/>
          <w:sz w:val="19"/>
        </w:rPr>
        <w:t xml:space="preserve"> </w:t>
      </w:r>
      <w:r w:rsidRPr="003F7DC9">
        <w:rPr>
          <w:i/>
          <w:color w:val="0B0B0B"/>
          <w:sz w:val="19"/>
        </w:rPr>
        <w:t>per</w:t>
      </w:r>
      <w:r w:rsidRPr="003F7DC9">
        <w:rPr>
          <w:i/>
          <w:color w:val="0B0B0B"/>
          <w:spacing w:val="4"/>
          <w:sz w:val="19"/>
        </w:rPr>
        <w:t xml:space="preserve"> </w:t>
      </w:r>
      <w:r w:rsidRPr="003F7DC9">
        <w:rPr>
          <w:i/>
          <w:color w:val="0B0B0B"/>
          <w:sz w:val="19"/>
        </w:rPr>
        <w:t>sesso</w:t>
      </w:r>
      <w:r w:rsidRPr="003F7DC9">
        <w:rPr>
          <w:i/>
          <w:color w:val="0B0B0B"/>
          <w:spacing w:val="4"/>
          <w:sz w:val="19"/>
        </w:rPr>
        <w:t xml:space="preserve"> </w:t>
      </w:r>
      <w:r w:rsidRPr="003F7DC9">
        <w:rPr>
          <w:i/>
          <w:color w:val="0B0B0B"/>
          <w:sz w:val="19"/>
        </w:rPr>
        <w:t>relativi</w:t>
      </w:r>
      <w:r w:rsidRPr="003F7DC9">
        <w:rPr>
          <w:i/>
          <w:color w:val="0B0B0B"/>
          <w:spacing w:val="3"/>
          <w:sz w:val="19"/>
        </w:rPr>
        <w:t xml:space="preserve"> </w:t>
      </w:r>
      <w:r w:rsidRPr="003F7DC9">
        <w:rPr>
          <w:i/>
          <w:color w:val="0B0B0B"/>
          <w:sz w:val="19"/>
        </w:rPr>
        <w:t>a</w:t>
      </w:r>
      <w:r w:rsidRPr="003F7DC9">
        <w:rPr>
          <w:i/>
          <w:color w:val="0B0B0B"/>
          <w:spacing w:val="4"/>
          <w:sz w:val="19"/>
        </w:rPr>
        <w:t xml:space="preserve"> </w:t>
      </w:r>
      <w:r w:rsidRPr="003F7DC9">
        <w:rPr>
          <w:i/>
          <w:color w:val="0B0B0B"/>
          <w:sz w:val="19"/>
        </w:rPr>
        <w:t>incidenza,</w:t>
      </w:r>
      <w:r w:rsidRPr="003F7DC9">
        <w:rPr>
          <w:i/>
          <w:color w:val="0B0B0B"/>
          <w:spacing w:val="4"/>
          <w:sz w:val="19"/>
        </w:rPr>
        <w:t xml:space="preserve"> </w:t>
      </w:r>
      <w:r w:rsidRPr="003F7DC9">
        <w:rPr>
          <w:i/>
          <w:color w:val="0B0B0B"/>
          <w:sz w:val="19"/>
        </w:rPr>
        <w:t>manifestazioni,</w:t>
      </w:r>
      <w:r w:rsidRPr="003F7DC9">
        <w:rPr>
          <w:i/>
          <w:color w:val="0B0B0B"/>
          <w:spacing w:val="3"/>
          <w:sz w:val="19"/>
        </w:rPr>
        <w:t xml:space="preserve"> </w:t>
      </w:r>
      <w:r w:rsidRPr="003F7DC9">
        <w:rPr>
          <w:i/>
          <w:color w:val="0B0B0B"/>
          <w:sz w:val="19"/>
        </w:rPr>
        <w:t>risposta</w:t>
      </w:r>
      <w:r w:rsidRPr="003F7DC9">
        <w:rPr>
          <w:i/>
          <w:color w:val="0B0B0B"/>
          <w:spacing w:val="4"/>
          <w:sz w:val="19"/>
        </w:rPr>
        <w:t xml:space="preserve"> </w:t>
      </w:r>
      <w:r w:rsidRPr="003F7DC9">
        <w:rPr>
          <w:i/>
          <w:color w:val="0B0B0B"/>
          <w:sz w:val="19"/>
        </w:rPr>
        <w:t>alle</w:t>
      </w:r>
      <w:r w:rsidRPr="003F7DC9">
        <w:rPr>
          <w:i/>
          <w:color w:val="0B0B0B"/>
          <w:spacing w:val="4"/>
          <w:sz w:val="19"/>
        </w:rPr>
        <w:t xml:space="preserve"> </w:t>
      </w:r>
      <w:r w:rsidRPr="003F7DC9">
        <w:rPr>
          <w:i/>
          <w:color w:val="0B0B0B"/>
          <w:sz w:val="19"/>
        </w:rPr>
        <w:t>terapie</w:t>
      </w:r>
      <w:r w:rsidRPr="003F7DC9">
        <w:rPr>
          <w:i/>
          <w:color w:val="0B0B0B"/>
          <w:spacing w:val="4"/>
          <w:sz w:val="19"/>
        </w:rPr>
        <w:t xml:space="preserve"> </w:t>
      </w:r>
      <w:r w:rsidRPr="003F7DC9">
        <w:rPr>
          <w:i/>
          <w:color w:val="0B0B0B"/>
          <w:sz w:val="19"/>
        </w:rPr>
        <w:t>e</w:t>
      </w:r>
      <w:r w:rsidRPr="003F7DC9">
        <w:rPr>
          <w:i/>
          <w:color w:val="0B0B0B"/>
          <w:spacing w:val="5"/>
          <w:sz w:val="19"/>
        </w:rPr>
        <w:t xml:space="preserve"> </w:t>
      </w:r>
      <w:r w:rsidRPr="003F7DC9">
        <w:rPr>
          <w:i/>
          <w:color w:val="0B0B0B"/>
          <w:sz w:val="19"/>
        </w:rPr>
        <w:t>outcome</w:t>
      </w:r>
      <w:r w:rsidRPr="003F7DC9">
        <w:rPr>
          <w:i/>
          <w:color w:val="0B0B0B"/>
          <w:spacing w:val="4"/>
          <w:sz w:val="19"/>
        </w:rPr>
        <w:t xml:space="preserve"> </w:t>
      </w:r>
      <w:r w:rsidRPr="003F7DC9">
        <w:rPr>
          <w:i/>
          <w:color w:val="0B0B0B"/>
          <w:sz w:val="19"/>
        </w:rPr>
        <w:t>dei</w:t>
      </w:r>
      <w:r w:rsidRPr="003F7DC9">
        <w:rPr>
          <w:i/>
          <w:color w:val="0B0B0B"/>
          <w:spacing w:val="3"/>
          <w:sz w:val="19"/>
        </w:rPr>
        <w:t xml:space="preserve"> </w:t>
      </w:r>
      <w:r w:rsidRPr="003F7DC9">
        <w:rPr>
          <w:i/>
          <w:color w:val="0B0B0B"/>
          <w:sz w:val="19"/>
        </w:rPr>
        <w:t>pazienti</w:t>
      </w:r>
      <w:r w:rsidRPr="003F7DC9">
        <w:rPr>
          <w:i/>
          <w:color w:val="0B0B0B"/>
          <w:spacing w:val="4"/>
          <w:sz w:val="19"/>
        </w:rPr>
        <w:t xml:space="preserve"> </w:t>
      </w:r>
      <w:r w:rsidRPr="003F7DC9">
        <w:rPr>
          <w:i/>
          <w:color w:val="0B0B0B"/>
          <w:sz w:val="19"/>
        </w:rPr>
        <w:t>COVID-</w:t>
      </w:r>
    </w:p>
    <w:p w14:paraId="28892952" w14:textId="77777777" w:rsidR="004C1BFC" w:rsidRPr="003F7DC9" w:rsidRDefault="00D9217B" w:rsidP="00B31B1A">
      <w:pPr>
        <w:pStyle w:val="Paragrafoelenco"/>
        <w:numPr>
          <w:ilvl w:val="0"/>
          <w:numId w:val="9"/>
        </w:numPr>
        <w:tabs>
          <w:tab w:val="left" w:pos="257"/>
        </w:tabs>
        <w:spacing w:before="5"/>
        <w:ind w:left="142" w:right="191" w:firstLine="0"/>
        <w:rPr>
          <w:color w:val="0B0B0B"/>
          <w:sz w:val="19"/>
        </w:rPr>
      </w:pPr>
      <w:r w:rsidRPr="003F7DC9">
        <w:rPr>
          <w:i/>
          <w:color w:val="0B0B0B"/>
          <w:sz w:val="19"/>
        </w:rPr>
        <w:t>Versione</w:t>
      </w:r>
      <w:r w:rsidRPr="003F7DC9">
        <w:rPr>
          <w:i/>
          <w:color w:val="0B0B0B"/>
          <w:spacing w:val="-7"/>
          <w:sz w:val="19"/>
        </w:rPr>
        <w:t xml:space="preserve"> </w:t>
      </w:r>
      <w:r w:rsidRPr="003F7DC9">
        <w:rPr>
          <w:i/>
          <w:color w:val="0B0B0B"/>
          <w:sz w:val="19"/>
        </w:rPr>
        <w:t>del</w:t>
      </w:r>
      <w:r w:rsidRPr="003F7DC9">
        <w:rPr>
          <w:i/>
          <w:color w:val="0B0B0B"/>
          <w:spacing w:val="-5"/>
          <w:sz w:val="19"/>
        </w:rPr>
        <w:t xml:space="preserve"> </w:t>
      </w:r>
      <w:r w:rsidRPr="003F7DC9">
        <w:rPr>
          <w:i/>
          <w:color w:val="0B0B0B"/>
          <w:sz w:val="19"/>
        </w:rPr>
        <w:t>26</w:t>
      </w:r>
      <w:r w:rsidRPr="003F7DC9">
        <w:rPr>
          <w:i/>
          <w:color w:val="0B0B0B"/>
          <w:spacing w:val="-6"/>
          <w:sz w:val="19"/>
        </w:rPr>
        <w:t xml:space="preserve"> </w:t>
      </w:r>
      <w:r w:rsidRPr="003F7DC9">
        <w:rPr>
          <w:i/>
          <w:color w:val="0B0B0B"/>
          <w:sz w:val="19"/>
        </w:rPr>
        <w:t>aprile</w:t>
      </w:r>
      <w:r w:rsidRPr="003F7DC9">
        <w:rPr>
          <w:i/>
          <w:color w:val="0B0B0B"/>
          <w:spacing w:val="-6"/>
          <w:sz w:val="19"/>
        </w:rPr>
        <w:t xml:space="preserve"> </w:t>
      </w:r>
      <w:r w:rsidRPr="003F7DC9">
        <w:rPr>
          <w:i/>
          <w:color w:val="0B0B0B"/>
          <w:sz w:val="19"/>
        </w:rPr>
        <w:t>2020.</w:t>
      </w:r>
      <w:r w:rsidRPr="003F7DC9">
        <w:rPr>
          <w:i/>
          <w:color w:val="0B0B0B"/>
          <w:spacing w:val="-4"/>
          <w:sz w:val="19"/>
        </w:rPr>
        <w:t xml:space="preserve"> </w:t>
      </w:r>
      <w:r w:rsidRPr="003F7DC9">
        <w:rPr>
          <w:color w:val="0B0B0B"/>
          <w:sz w:val="19"/>
        </w:rPr>
        <w:t>Roma:</w:t>
      </w:r>
      <w:r w:rsidRPr="003F7DC9">
        <w:rPr>
          <w:color w:val="0B0B0B"/>
          <w:spacing w:val="-7"/>
          <w:sz w:val="19"/>
        </w:rPr>
        <w:t xml:space="preserve"> </w:t>
      </w:r>
      <w:r w:rsidRPr="003F7DC9">
        <w:rPr>
          <w:color w:val="0B0B0B"/>
          <w:sz w:val="19"/>
        </w:rPr>
        <w:t>Istituto</w:t>
      </w:r>
      <w:r w:rsidRPr="003F7DC9">
        <w:rPr>
          <w:color w:val="0B0B0B"/>
          <w:spacing w:val="-6"/>
          <w:sz w:val="19"/>
        </w:rPr>
        <w:t xml:space="preserve"> </w:t>
      </w:r>
      <w:r w:rsidRPr="003F7DC9">
        <w:rPr>
          <w:color w:val="0B0B0B"/>
          <w:sz w:val="19"/>
        </w:rPr>
        <w:t>Superiore</w:t>
      </w:r>
      <w:r w:rsidRPr="003F7DC9">
        <w:rPr>
          <w:color w:val="0B0B0B"/>
          <w:spacing w:val="-6"/>
          <w:sz w:val="19"/>
        </w:rPr>
        <w:t xml:space="preserve"> </w:t>
      </w:r>
      <w:r w:rsidRPr="003F7DC9">
        <w:rPr>
          <w:color w:val="0B0B0B"/>
          <w:sz w:val="19"/>
        </w:rPr>
        <w:t>di</w:t>
      </w:r>
      <w:r w:rsidRPr="003F7DC9">
        <w:rPr>
          <w:color w:val="0B0B0B"/>
          <w:spacing w:val="-6"/>
          <w:sz w:val="19"/>
        </w:rPr>
        <w:t xml:space="preserve"> </w:t>
      </w:r>
      <w:r w:rsidRPr="003F7DC9">
        <w:rPr>
          <w:color w:val="0B0B0B"/>
          <w:sz w:val="19"/>
        </w:rPr>
        <w:t>Sanità;</w:t>
      </w:r>
      <w:r w:rsidRPr="003F7DC9">
        <w:rPr>
          <w:color w:val="0B0B0B"/>
          <w:spacing w:val="-6"/>
          <w:sz w:val="19"/>
        </w:rPr>
        <w:t xml:space="preserve"> </w:t>
      </w:r>
      <w:r w:rsidRPr="003F7DC9">
        <w:rPr>
          <w:color w:val="0B0B0B"/>
          <w:sz w:val="19"/>
        </w:rPr>
        <w:t>2020.</w:t>
      </w:r>
      <w:r w:rsidRPr="003F7DC9">
        <w:rPr>
          <w:color w:val="0B0B0B"/>
          <w:spacing w:val="-7"/>
          <w:sz w:val="19"/>
        </w:rPr>
        <w:t xml:space="preserve"> </w:t>
      </w:r>
      <w:r w:rsidRPr="003F7DC9">
        <w:rPr>
          <w:color w:val="0B0B0B"/>
          <w:sz w:val="19"/>
        </w:rPr>
        <w:t>(Rapporto</w:t>
      </w:r>
      <w:r w:rsidRPr="003F7DC9">
        <w:rPr>
          <w:color w:val="0B0B0B"/>
          <w:spacing w:val="-6"/>
          <w:sz w:val="19"/>
        </w:rPr>
        <w:t xml:space="preserve"> </w:t>
      </w:r>
      <w:r w:rsidRPr="003F7DC9">
        <w:rPr>
          <w:color w:val="0B0B0B"/>
          <w:sz w:val="19"/>
        </w:rPr>
        <w:t>ISS</w:t>
      </w:r>
      <w:r w:rsidRPr="003F7DC9">
        <w:rPr>
          <w:color w:val="0B0B0B"/>
          <w:spacing w:val="-6"/>
          <w:sz w:val="19"/>
        </w:rPr>
        <w:t xml:space="preserve"> </w:t>
      </w:r>
      <w:r w:rsidRPr="003F7DC9">
        <w:rPr>
          <w:color w:val="0B0B0B"/>
          <w:sz w:val="19"/>
        </w:rPr>
        <w:t>COVID-19,</w:t>
      </w:r>
      <w:r w:rsidRPr="003F7DC9">
        <w:rPr>
          <w:color w:val="0B0B0B"/>
          <w:spacing w:val="-6"/>
          <w:sz w:val="19"/>
        </w:rPr>
        <w:t xml:space="preserve"> </w:t>
      </w:r>
      <w:r w:rsidRPr="003F7DC9">
        <w:rPr>
          <w:color w:val="0B0B0B"/>
          <w:sz w:val="19"/>
        </w:rPr>
        <w:t>n.</w:t>
      </w:r>
      <w:r w:rsidRPr="003F7DC9">
        <w:rPr>
          <w:color w:val="0B0B0B"/>
          <w:spacing w:val="-6"/>
          <w:sz w:val="19"/>
        </w:rPr>
        <w:t xml:space="preserve"> </w:t>
      </w:r>
      <w:r w:rsidRPr="003F7DC9">
        <w:rPr>
          <w:color w:val="0B0B0B"/>
          <w:sz w:val="19"/>
        </w:rPr>
        <w:t>18/2020).</w:t>
      </w:r>
    </w:p>
    <w:p w14:paraId="3102E9C2" w14:textId="77777777" w:rsidR="004C1BFC" w:rsidRPr="003F7DC9" w:rsidRDefault="00D9217B" w:rsidP="00B31B1A">
      <w:pPr>
        <w:pStyle w:val="Paragrafoelenco"/>
        <w:numPr>
          <w:ilvl w:val="0"/>
          <w:numId w:val="8"/>
        </w:numPr>
        <w:tabs>
          <w:tab w:val="left" w:pos="645"/>
        </w:tabs>
        <w:spacing w:before="154" w:line="242" w:lineRule="auto"/>
        <w:ind w:left="142" w:right="194" w:firstLine="0"/>
        <w:jc w:val="both"/>
        <w:rPr>
          <w:color w:val="0B0B0B"/>
          <w:sz w:val="19"/>
        </w:rPr>
      </w:pPr>
      <w:r w:rsidRPr="003F7DC9">
        <w:rPr>
          <w:color w:val="0B0B0B"/>
          <w:sz w:val="19"/>
        </w:rPr>
        <w:t xml:space="preserve">Gruppo di lavoro ISS Biocidi COVID-19. </w:t>
      </w:r>
      <w:r w:rsidRPr="003F7DC9">
        <w:rPr>
          <w:i/>
          <w:color w:val="0B0B0B"/>
          <w:sz w:val="19"/>
        </w:rPr>
        <w:t xml:space="preserve">Raccomandazioni ad interim sui disinfettanti nell’attuale emergenza COVID-19: presidi medico-chirurgici e biocidi. Versione del 25 aprile 2020. </w:t>
      </w:r>
      <w:r w:rsidRPr="003F7DC9">
        <w:rPr>
          <w:color w:val="0B0B0B"/>
          <w:sz w:val="19"/>
        </w:rPr>
        <w:t>Roma: Istituto Superiore di Sanità; 2020. (Rapporto ISS COVID-19, n.</w:t>
      </w:r>
      <w:r w:rsidRPr="003F7DC9">
        <w:rPr>
          <w:color w:val="0B0B0B"/>
          <w:spacing w:val="-3"/>
          <w:sz w:val="19"/>
        </w:rPr>
        <w:t xml:space="preserve"> </w:t>
      </w:r>
      <w:r w:rsidRPr="003F7DC9">
        <w:rPr>
          <w:color w:val="0B0B0B"/>
          <w:sz w:val="19"/>
        </w:rPr>
        <w:t>19/2020).</w:t>
      </w:r>
    </w:p>
    <w:p w14:paraId="57CE8F71" w14:textId="77777777" w:rsidR="004C1BFC" w:rsidRPr="003F7DC9" w:rsidRDefault="00D9217B" w:rsidP="00B31B1A">
      <w:pPr>
        <w:pStyle w:val="Paragrafoelenco"/>
        <w:numPr>
          <w:ilvl w:val="0"/>
          <w:numId w:val="8"/>
        </w:numPr>
        <w:tabs>
          <w:tab w:val="left" w:pos="644"/>
        </w:tabs>
        <w:spacing w:before="153" w:line="242" w:lineRule="auto"/>
        <w:ind w:left="142" w:right="195" w:firstLine="0"/>
        <w:jc w:val="both"/>
        <w:rPr>
          <w:color w:val="0B0B0B"/>
          <w:sz w:val="19"/>
        </w:rPr>
      </w:pPr>
      <w:r w:rsidRPr="003F7DC9">
        <w:rPr>
          <w:color w:val="0B0B0B"/>
          <w:sz w:val="19"/>
        </w:rPr>
        <w:t xml:space="preserve">Gruppo di Lavoro ISS Prevenzione e Controllo delle Infezioni. </w:t>
      </w:r>
      <w:r w:rsidRPr="003F7DC9">
        <w:rPr>
          <w:i/>
          <w:color w:val="0B0B0B"/>
          <w:sz w:val="19"/>
        </w:rPr>
        <w:t>Indicazioni ad interim per la sanificazione degli ambienti</w:t>
      </w:r>
      <w:r w:rsidRPr="003F7DC9">
        <w:rPr>
          <w:i/>
          <w:color w:val="0B0B0B"/>
          <w:spacing w:val="-7"/>
          <w:sz w:val="19"/>
        </w:rPr>
        <w:t xml:space="preserve"> </w:t>
      </w:r>
      <w:r w:rsidRPr="003F7DC9">
        <w:rPr>
          <w:i/>
          <w:color w:val="0B0B0B"/>
          <w:sz w:val="19"/>
        </w:rPr>
        <w:t>interni</w:t>
      </w:r>
      <w:r w:rsidRPr="003F7DC9">
        <w:rPr>
          <w:i/>
          <w:color w:val="0B0B0B"/>
          <w:spacing w:val="-5"/>
          <w:sz w:val="19"/>
        </w:rPr>
        <w:t xml:space="preserve"> </w:t>
      </w:r>
      <w:r w:rsidRPr="003F7DC9">
        <w:rPr>
          <w:i/>
          <w:color w:val="0B0B0B"/>
          <w:sz w:val="19"/>
        </w:rPr>
        <w:t>nel</w:t>
      </w:r>
      <w:r w:rsidRPr="003F7DC9">
        <w:rPr>
          <w:i/>
          <w:color w:val="0B0B0B"/>
          <w:spacing w:val="-7"/>
          <w:sz w:val="19"/>
        </w:rPr>
        <w:t xml:space="preserve"> </w:t>
      </w:r>
      <w:r w:rsidRPr="003F7DC9">
        <w:rPr>
          <w:i/>
          <w:color w:val="0B0B0B"/>
          <w:sz w:val="19"/>
        </w:rPr>
        <w:t>contesto</w:t>
      </w:r>
      <w:r w:rsidRPr="003F7DC9">
        <w:rPr>
          <w:i/>
          <w:color w:val="0B0B0B"/>
          <w:spacing w:val="-6"/>
          <w:sz w:val="19"/>
        </w:rPr>
        <w:t xml:space="preserve"> </w:t>
      </w:r>
      <w:r w:rsidRPr="003F7DC9">
        <w:rPr>
          <w:i/>
          <w:color w:val="0B0B0B"/>
          <w:sz w:val="19"/>
        </w:rPr>
        <w:t>sanitario</w:t>
      </w:r>
      <w:r w:rsidRPr="003F7DC9">
        <w:rPr>
          <w:i/>
          <w:color w:val="0B0B0B"/>
          <w:spacing w:val="-7"/>
          <w:sz w:val="19"/>
        </w:rPr>
        <w:t xml:space="preserve"> </w:t>
      </w:r>
      <w:r w:rsidRPr="003F7DC9">
        <w:rPr>
          <w:i/>
          <w:color w:val="0B0B0B"/>
          <w:sz w:val="19"/>
        </w:rPr>
        <w:t>e</w:t>
      </w:r>
      <w:r w:rsidRPr="003F7DC9">
        <w:rPr>
          <w:i/>
          <w:color w:val="0B0B0B"/>
          <w:spacing w:val="-6"/>
          <w:sz w:val="19"/>
        </w:rPr>
        <w:t xml:space="preserve"> </w:t>
      </w:r>
      <w:r w:rsidRPr="003F7DC9">
        <w:rPr>
          <w:i/>
          <w:color w:val="0B0B0B"/>
          <w:sz w:val="19"/>
        </w:rPr>
        <w:t>assistenziale</w:t>
      </w:r>
      <w:r w:rsidRPr="003F7DC9">
        <w:rPr>
          <w:i/>
          <w:color w:val="0B0B0B"/>
          <w:spacing w:val="-7"/>
          <w:sz w:val="19"/>
        </w:rPr>
        <w:t xml:space="preserve"> </w:t>
      </w:r>
      <w:r w:rsidRPr="003F7DC9">
        <w:rPr>
          <w:i/>
          <w:color w:val="0B0B0B"/>
          <w:sz w:val="19"/>
        </w:rPr>
        <w:t>per</w:t>
      </w:r>
      <w:r w:rsidRPr="003F7DC9">
        <w:rPr>
          <w:i/>
          <w:color w:val="0B0B0B"/>
          <w:spacing w:val="-4"/>
          <w:sz w:val="19"/>
        </w:rPr>
        <w:t xml:space="preserve"> </w:t>
      </w:r>
      <w:r w:rsidRPr="003F7DC9">
        <w:rPr>
          <w:i/>
          <w:color w:val="0B0B0B"/>
          <w:sz w:val="19"/>
        </w:rPr>
        <w:t>prevenire</w:t>
      </w:r>
      <w:r w:rsidRPr="003F7DC9">
        <w:rPr>
          <w:i/>
          <w:color w:val="0B0B0B"/>
          <w:spacing w:val="-7"/>
          <w:sz w:val="19"/>
        </w:rPr>
        <w:t xml:space="preserve"> </w:t>
      </w:r>
      <w:r w:rsidRPr="003F7DC9">
        <w:rPr>
          <w:i/>
          <w:color w:val="0B0B0B"/>
          <w:sz w:val="19"/>
        </w:rPr>
        <w:t>la</w:t>
      </w:r>
      <w:r w:rsidRPr="003F7DC9">
        <w:rPr>
          <w:i/>
          <w:color w:val="0B0B0B"/>
          <w:spacing w:val="-6"/>
          <w:sz w:val="19"/>
        </w:rPr>
        <w:t xml:space="preserve"> </w:t>
      </w:r>
      <w:r w:rsidRPr="003F7DC9">
        <w:rPr>
          <w:i/>
          <w:color w:val="0B0B0B"/>
          <w:sz w:val="19"/>
        </w:rPr>
        <w:t>trasmissione</w:t>
      </w:r>
      <w:r w:rsidRPr="003F7DC9">
        <w:rPr>
          <w:i/>
          <w:color w:val="0B0B0B"/>
          <w:spacing w:val="-7"/>
          <w:sz w:val="19"/>
        </w:rPr>
        <w:t xml:space="preserve"> </w:t>
      </w:r>
      <w:r w:rsidRPr="003F7DC9">
        <w:rPr>
          <w:i/>
          <w:color w:val="0B0B0B"/>
          <w:sz w:val="19"/>
        </w:rPr>
        <w:t>di</w:t>
      </w:r>
      <w:r w:rsidRPr="003F7DC9">
        <w:rPr>
          <w:i/>
          <w:color w:val="0B0B0B"/>
          <w:spacing w:val="-6"/>
          <w:sz w:val="19"/>
        </w:rPr>
        <w:t xml:space="preserve"> </w:t>
      </w:r>
      <w:r w:rsidRPr="003F7DC9">
        <w:rPr>
          <w:i/>
          <w:color w:val="0B0B0B"/>
          <w:sz w:val="19"/>
        </w:rPr>
        <w:t>SARS-CoV</w:t>
      </w:r>
      <w:r w:rsidRPr="003F7DC9">
        <w:rPr>
          <w:i/>
          <w:color w:val="0B0B0B"/>
          <w:spacing w:val="-7"/>
          <w:sz w:val="19"/>
        </w:rPr>
        <w:t xml:space="preserve"> </w:t>
      </w:r>
      <w:r w:rsidRPr="003F7DC9">
        <w:rPr>
          <w:i/>
          <w:color w:val="0B0B0B"/>
          <w:sz w:val="19"/>
        </w:rPr>
        <w:t>2.</w:t>
      </w:r>
      <w:r w:rsidRPr="003F7DC9">
        <w:rPr>
          <w:i/>
          <w:color w:val="0B0B0B"/>
          <w:spacing w:val="-5"/>
          <w:sz w:val="19"/>
        </w:rPr>
        <w:t xml:space="preserve"> </w:t>
      </w:r>
      <w:r w:rsidRPr="003F7DC9">
        <w:rPr>
          <w:i/>
          <w:color w:val="0B0B0B"/>
          <w:sz w:val="19"/>
        </w:rPr>
        <w:t>Versione</w:t>
      </w:r>
      <w:r w:rsidRPr="003F7DC9">
        <w:rPr>
          <w:i/>
          <w:color w:val="0B0B0B"/>
          <w:spacing w:val="-7"/>
          <w:sz w:val="19"/>
        </w:rPr>
        <w:t xml:space="preserve"> </w:t>
      </w:r>
      <w:r w:rsidRPr="003F7DC9">
        <w:rPr>
          <w:i/>
          <w:color w:val="0B0B0B"/>
          <w:sz w:val="19"/>
        </w:rPr>
        <w:t xml:space="preserve">del 14 maggio 2020. </w:t>
      </w:r>
      <w:r w:rsidRPr="003F7DC9">
        <w:rPr>
          <w:color w:val="0B0B0B"/>
          <w:sz w:val="19"/>
        </w:rPr>
        <w:t>Roma: Istituto Superiore di Sanità; 2020. (Rapporto ISS COVID-19, n. 20/2020</w:t>
      </w:r>
      <w:r w:rsidRPr="003F7DC9">
        <w:rPr>
          <w:color w:val="0B0B0B"/>
          <w:spacing w:val="-3"/>
          <w:sz w:val="19"/>
        </w:rPr>
        <w:t xml:space="preserve"> </w:t>
      </w:r>
      <w:r w:rsidRPr="003F7DC9">
        <w:rPr>
          <w:color w:val="0B0B0B"/>
          <w:sz w:val="19"/>
        </w:rPr>
        <w:t>Rev.).</w:t>
      </w:r>
    </w:p>
    <w:p w14:paraId="2A61C555" w14:textId="77777777" w:rsidR="004C1BFC" w:rsidRPr="003F7DC9" w:rsidRDefault="00D9217B" w:rsidP="00B31B1A">
      <w:pPr>
        <w:pStyle w:val="Paragrafoelenco"/>
        <w:numPr>
          <w:ilvl w:val="0"/>
          <w:numId w:val="8"/>
        </w:numPr>
        <w:tabs>
          <w:tab w:val="left" w:pos="644"/>
        </w:tabs>
        <w:spacing w:before="152" w:line="242" w:lineRule="auto"/>
        <w:ind w:left="142" w:right="193" w:firstLine="0"/>
        <w:jc w:val="both"/>
        <w:rPr>
          <w:color w:val="0B0B0B"/>
          <w:sz w:val="19"/>
        </w:rPr>
      </w:pPr>
      <w:r w:rsidRPr="003F7DC9">
        <w:rPr>
          <w:color w:val="0B0B0B"/>
          <w:sz w:val="19"/>
        </w:rPr>
        <w:t xml:space="preserve">Ricci ML, Rota MC, Scaturro M, Veschetti E, Lucentini L, Bonadonna L, La Mura S. </w:t>
      </w:r>
      <w:r w:rsidRPr="003F7DC9">
        <w:rPr>
          <w:i/>
          <w:color w:val="0B0B0B"/>
          <w:sz w:val="19"/>
        </w:rPr>
        <w:t xml:space="preserve">Guida per la prevenzione della contaminazione da Legionella negli impianti idrici di strutture turistico recettive e altri edifici ad uso civile e industriale, non utilizzati durante la pandemia COVID-19. Versione del 3 maggio 2020. </w:t>
      </w:r>
      <w:r w:rsidRPr="003F7DC9">
        <w:rPr>
          <w:color w:val="0B0B0B"/>
          <w:sz w:val="19"/>
        </w:rPr>
        <w:t>Roma: Istituto Superiore di Sanità; 2020. (Rapporto ISS COVID-19, n. 21/2020).</w:t>
      </w:r>
    </w:p>
    <w:p w14:paraId="03DC1B35" w14:textId="77777777" w:rsidR="004C1BFC" w:rsidRPr="003F7DC9" w:rsidRDefault="00D9217B" w:rsidP="00B31B1A">
      <w:pPr>
        <w:pStyle w:val="Paragrafoelenco"/>
        <w:numPr>
          <w:ilvl w:val="0"/>
          <w:numId w:val="8"/>
        </w:numPr>
        <w:tabs>
          <w:tab w:val="left" w:pos="644"/>
        </w:tabs>
        <w:spacing w:before="152" w:line="242" w:lineRule="auto"/>
        <w:ind w:left="142" w:right="198" w:firstLine="0"/>
        <w:jc w:val="both"/>
        <w:rPr>
          <w:color w:val="0B0B0B"/>
          <w:sz w:val="19"/>
        </w:rPr>
      </w:pPr>
      <w:r w:rsidRPr="003F7DC9">
        <w:rPr>
          <w:color w:val="0B0B0B"/>
          <w:sz w:val="19"/>
        </w:rPr>
        <w:t>Gruppo</w:t>
      </w:r>
      <w:r w:rsidRPr="003F7DC9">
        <w:rPr>
          <w:color w:val="0B0B0B"/>
          <w:spacing w:val="-9"/>
          <w:sz w:val="19"/>
        </w:rPr>
        <w:t xml:space="preserve"> </w:t>
      </w:r>
      <w:r w:rsidRPr="003F7DC9">
        <w:rPr>
          <w:color w:val="0B0B0B"/>
          <w:sz w:val="19"/>
        </w:rPr>
        <w:t>di</w:t>
      </w:r>
      <w:r w:rsidRPr="003F7DC9">
        <w:rPr>
          <w:color w:val="0B0B0B"/>
          <w:spacing w:val="-9"/>
          <w:sz w:val="19"/>
        </w:rPr>
        <w:t xml:space="preserve"> </w:t>
      </w:r>
      <w:r w:rsidRPr="003F7DC9">
        <w:rPr>
          <w:color w:val="0B0B0B"/>
          <w:sz w:val="19"/>
        </w:rPr>
        <w:t>lavoro</w:t>
      </w:r>
      <w:r w:rsidRPr="003F7DC9">
        <w:rPr>
          <w:color w:val="0B0B0B"/>
          <w:spacing w:val="-11"/>
          <w:sz w:val="19"/>
        </w:rPr>
        <w:t xml:space="preserve"> </w:t>
      </w:r>
      <w:r w:rsidRPr="003F7DC9">
        <w:rPr>
          <w:color w:val="0B0B0B"/>
          <w:sz w:val="19"/>
        </w:rPr>
        <w:t>ISS</w:t>
      </w:r>
      <w:r w:rsidRPr="003F7DC9">
        <w:rPr>
          <w:color w:val="0B0B0B"/>
          <w:spacing w:val="-9"/>
          <w:sz w:val="19"/>
        </w:rPr>
        <w:t xml:space="preserve"> </w:t>
      </w:r>
      <w:r w:rsidRPr="003F7DC9">
        <w:rPr>
          <w:color w:val="0B0B0B"/>
          <w:sz w:val="19"/>
        </w:rPr>
        <w:t>Salute</w:t>
      </w:r>
      <w:r w:rsidRPr="003F7DC9">
        <w:rPr>
          <w:color w:val="0B0B0B"/>
          <w:spacing w:val="-9"/>
          <w:sz w:val="19"/>
        </w:rPr>
        <w:t xml:space="preserve"> </w:t>
      </w:r>
      <w:r w:rsidRPr="003F7DC9">
        <w:rPr>
          <w:color w:val="0B0B0B"/>
          <w:sz w:val="19"/>
        </w:rPr>
        <w:t>mentale</w:t>
      </w:r>
      <w:r w:rsidRPr="003F7DC9">
        <w:rPr>
          <w:color w:val="0B0B0B"/>
          <w:spacing w:val="-9"/>
          <w:sz w:val="19"/>
        </w:rPr>
        <w:t xml:space="preserve"> </w:t>
      </w:r>
      <w:r w:rsidRPr="003F7DC9">
        <w:rPr>
          <w:color w:val="0B0B0B"/>
          <w:sz w:val="19"/>
        </w:rPr>
        <w:t>ed</w:t>
      </w:r>
      <w:r w:rsidRPr="003F7DC9">
        <w:rPr>
          <w:color w:val="0B0B0B"/>
          <w:spacing w:val="-9"/>
          <w:sz w:val="19"/>
        </w:rPr>
        <w:t xml:space="preserve"> </w:t>
      </w:r>
      <w:r w:rsidRPr="003F7DC9">
        <w:rPr>
          <w:color w:val="0B0B0B"/>
          <w:sz w:val="19"/>
        </w:rPr>
        <w:t>emergenza</w:t>
      </w:r>
      <w:r w:rsidRPr="003F7DC9">
        <w:rPr>
          <w:color w:val="0B0B0B"/>
          <w:spacing w:val="-9"/>
          <w:sz w:val="19"/>
        </w:rPr>
        <w:t xml:space="preserve"> </w:t>
      </w:r>
      <w:r w:rsidRPr="003F7DC9">
        <w:rPr>
          <w:color w:val="0B0B0B"/>
          <w:sz w:val="19"/>
        </w:rPr>
        <w:t>COVID-19</w:t>
      </w:r>
      <w:r w:rsidRPr="003F7DC9">
        <w:rPr>
          <w:color w:val="0B0B0B"/>
          <w:spacing w:val="-7"/>
          <w:sz w:val="19"/>
        </w:rPr>
        <w:t xml:space="preserve"> </w:t>
      </w:r>
      <w:r w:rsidRPr="003F7DC9">
        <w:rPr>
          <w:i/>
          <w:color w:val="0B0B0B"/>
          <w:sz w:val="19"/>
        </w:rPr>
        <w:t>Indicazioni</w:t>
      </w:r>
      <w:r w:rsidRPr="003F7DC9">
        <w:rPr>
          <w:i/>
          <w:color w:val="0B0B0B"/>
          <w:spacing w:val="-9"/>
          <w:sz w:val="19"/>
        </w:rPr>
        <w:t xml:space="preserve"> </w:t>
      </w:r>
      <w:r w:rsidRPr="003F7DC9">
        <w:rPr>
          <w:i/>
          <w:color w:val="0B0B0B"/>
          <w:sz w:val="19"/>
        </w:rPr>
        <w:t>ad</w:t>
      </w:r>
      <w:r w:rsidRPr="003F7DC9">
        <w:rPr>
          <w:i/>
          <w:color w:val="0B0B0B"/>
          <w:spacing w:val="-9"/>
          <w:sz w:val="19"/>
        </w:rPr>
        <w:t xml:space="preserve"> </w:t>
      </w:r>
      <w:r w:rsidRPr="003F7DC9">
        <w:rPr>
          <w:i/>
          <w:color w:val="0B0B0B"/>
          <w:sz w:val="19"/>
        </w:rPr>
        <w:t>interim</w:t>
      </w:r>
      <w:r w:rsidRPr="003F7DC9">
        <w:rPr>
          <w:i/>
          <w:color w:val="0B0B0B"/>
          <w:spacing w:val="-9"/>
          <w:sz w:val="19"/>
        </w:rPr>
        <w:t xml:space="preserve"> </w:t>
      </w:r>
      <w:r w:rsidRPr="003F7DC9">
        <w:rPr>
          <w:i/>
          <w:color w:val="0B0B0B"/>
          <w:sz w:val="19"/>
        </w:rPr>
        <w:t>per</w:t>
      </w:r>
      <w:r w:rsidRPr="003F7DC9">
        <w:rPr>
          <w:i/>
          <w:color w:val="0B0B0B"/>
          <w:spacing w:val="-9"/>
          <w:sz w:val="19"/>
        </w:rPr>
        <w:t xml:space="preserve"> </w:t>
      </w:r>
      <w:r w:rsidRPr="003F7DC9">
        <w:rPr>
          <w:i/>
          <w:color w:val="0B0B0B"/>
          <w:sz w:val="19"/>
        </w:rPr>
        <w:t>un</w:t>
      </w:r>
      <w:r w:rsidRPr="003F7DC9">
        <w:rPr>
          <w:i/>
          <w:color w:val="0B0B0B"/>
          <w:spacing w:val="-9"/>
          <w:sz w:val="19"/>
        </w:rPr>
        <w:t xml:space="preserve"> </w:t>
      </w:r>
      <w:r w:rsidRPr="003F7DC9">
        <w:rPr>
          <w:i/>
          <w:color w:val="0B0B0B"/>
          <w:sz w:val="19"/>
        </w:rPr>
        <w:t>appropriato</w:t>
      </w:r>
      <w:r w:rsidRPr="003F7DC9">
        <w:rPr>
          <w:i/>
          <w:color w:val="0B0B0B"/>
          <w:spacing w:val="-9"/>
          <w:sz w:val="19"/>
        </w:rPr>
        <w:t xml:space="preserve"> </w:t>
      </w:r>
      <w:r w:rsidRPr="003F7DC9">
        <w:rPr>
          <w:i/>
          <w:color w:val="0B0B0B"/>
          <w:sz w:val="19"/>
        </w:rPr>
        <w:t xml:space="preserve">supporto degli operatori sanitari e sociosanitari durante lo scenario emergenziale SARS-CoV-2. Versione del 28 maggio. </w:t>
      </w:r>
      <w:r w:rsidRPr="003F7DC9">
        <w:rPr>
          <w:color w:val="0B0B0B"/>
          <w:sz w:val="19"/>
        </w:rPr>
        <w:t>Roma: Istituto Superiore di Sanità; 2020. (Rapporto ISS COVID-19, n. 22/2020</w:t>
      </w:r>
      <w:r w:rsidRPr="003F7DC9">
        <w:rPr>
          <w:color w:val="0B0B0B"/>
          <w:spacing w:val="-2"/>
          <w:sz w:val="19"/>
        </w:rPr>
        <w:t xml:space="preserve"> </w:t>
      </w:r>
      <w:r w:rsidRPr="003F7DC9">
        <w:rPr>
          <w:color w:val="0B0B0B"/>
          <w:sz w:val="19"/>
        </w:rPr>
        <w:t>Rev.)</w:t>
      </w:r>
    </w:p>
    <w:p w14:paraId="2E0C851D" w14:textId="77777777" w:rsidR="004C1BFC" w:rsidRPr="003F7DC9" w:rsidRDefault="00D9217B" w:rsidP="00B31B1A">
      <w:pPr>
        <w:pStyle w:val="Paragrafoelenco"/>
        <w:numPr>
          <w:ilvl w:val="0"/>
          <w:numId w:val="8"/>
        </w:numPr>
        <w:tabs>
          <w:tab w:val="left" w:pos="643"/>
        </w:tabs>
        <w:spacing w:before="154" w:line="242" w:lineRule="auto"/>
        <w:ind w:left="142" w:right="194" w:firstLine="0"/>
        <w:jc w:val="both"/>
        <w:rPr>
          <w:color w:val="0B0B0B"/>
          <w:sz w:val="19"/>
        </w:rPr>
      </w:pPr>
      <w:r w:rsidRPr="003F7DC9">
        <w:rPr>
          <w:color w:val="0B0B0B"/>
          <w:sz w:val="19"/>
        </w:rPr>
        <w:t xml:space="preserve">Gruppo di lavoro ISS Salute mentale ed emergenza COVID-19 </w:t>
      </w:r>
      <w:r w:rsidRPr="003F7DC9">
        <w:rPr>
          <w:i/>
          <w:color w:val="0B0B0B"/>
          <w:sz w:val="19"/>
        </w:rPr>
        <w:t>Indicazioni di un programma di intervento dei Dipartimenti</w:t>
      </w:r>
      <w:r w:rsidRPr="003F7DC9">
        <w:rPr>
          <w:i/>
          <w:color w:val="0B0B0B"/>
          <w:spacing w:val="-12"/>
          <w:sz w:val="19"/>
        </w:rPr>
        <w:t xml:space="preserve"> </w:t>
      </w:r>
      <w:r w:rsidRPr="003F7DC9">
        <w:rPr>
          <w:i/>
          <w:color w:val="0B0B0B"/>
          <w:sz w:val="19"/>
        </w:rPr>
        <w:t>di</w:t>
      </w:r>
      <w:r w:rsidRPr="003F7DC9">
        <w:rPr>
          <w:i/>
          <w:color w:val="0B0B0B"/>
          <w:spacing w:val="-12"/>
          <w:sz w:val="19"/>
        </w:rPr>
        <w:t xml:space="preserve"> </w:t>
      </w:r>
      <w:r w:rsidRPr="003F7DC9">
        <w:rPr>
          <w:i/>
          <w:color w:val="0B0B0B"/>
          <w:sz w:val="19"/>
        </w:rPr>
        <w:t>Salute</w:t>
      </w:r>
      <w:r w:rsidRPr="003F7DC9">
        <w:rPr>
          <w:i/>
          <w:color w:val="0B0B0B"/>
          <w:spacing w:val="-11"/>
          <w:sz w:val="19"/>
        </w:rPr>
        <w:t xml:space="preserve"> </w:t>
      </w:r>
      <w:r w:rsidRPr="003F7DC9">
        <w:rPr>
          <w:i/>
          <w:color w:val="0B0B0B"/>
          <w:sz w:val="19"/>
        </w:rPr>
        <w:t>Mentale</w:t>
      </w:r>
      <w:r w:rsidRPr="003F7DC9">
        <w:rPr>
          <w:i/>
          <w:color w:val="0B0B0B"/>
          <w:spacing w:val="-12"/>
          <w:sz w:val="19"/>
        </w:rPr>
        <w:t xml:space="preserve"> </w:t>
      </w:r>
      <w:r w:rsidRPr="003F7DC9">
        <w:rPr>
          <w:i/>
          <w:color w:val="0B0B0B"/>
          <w:sz w:val="19"/>
        </w:rPr>
        <w:t>per</w:t>
      </w:r>
      <w:r w:rsidRPr="003F7DC9">
        <w:rPr>
          <w:i/>
          <w:color w:val="0B0B0B"/>
          <w:spacing w:val="-12"/>
          <w:sz w:val="19"/>
        </w:rPr>
        <w:t xml:space="preserve"> </w:t>
      </w:r>
      <w:r w:rsidRPr="003F7DC9">
        <w:rPr>
          <w:i/>
          <w:color w:val="0B0B0B"/>
          <w:sz w:val="19"/>
        </w:rPr>
        <w:t>la</w:t>
      </w:r>
      <w:r w:rsidRPr="003F7DC9">
        <w:rPr>
          <w:i/>
          <w:color w:val="0B0B0B"/>
          <w:spacing w:val="-11"/>
          <w:sz w:val="19"/>
        </w:rPr>
        <w:t xml:space="preserve"> </w:t>
      </w:r>
      <w:r w:rsidRPr="003F7DC9">
        <w:rPr>
          <w:i/>
          <w:color w:val="0B0B0B"/>
          <w:sz w:val="19"/>
        </w:rPr>
        <w:t>gestione</w:t>
      </w:r>
      <w:r w:rsidRPr="003F7DC9">
        <w:rPr>
          <w:i/>
          <w:color w:val="0B0B0B"/>
          <w:spacing w:val="-12"/>
          <w:sz w:val="19"/>
        </w:rPr>
        <w:t xml:space="preserve"> </w:t>
      </w:r>
      <w:r w:rsidRPr="003F7DC9">
        <w:rPr>
          <w:i/>
          <w:color w:val="0B0B0B"/>
          <w:sz w:val="19"/>
        </w:rPr>
        <w:t>dell’impatto</w:t>
      </w:r>
      <w:r w:rsidRPr="003F7DC9">
        <w:rPr>
          <w:i/>
          <w:color w:val="0B0B0B"/>
          <w:spacing w:val="-9"/>
          <w:sz w:val="19"/>
        </w:rPr>
        <w:t xml:space="preserve"> </w:t>
      </w:r>
      <w:r w:rsidRPr="003F7DC9">
        <w:rPr>
          <w:i/>
          <w:color w:val="0B0B0B"/>
          <w:sz w:val="19"/>
        </w:rPr>
        <w:t>dell’epidemia</w:t>
      </w:r>
      <w:r w:rsidRPr="003F7DC9">
        <w:rPr>
          <w:i/>
          <w:color w:val="0B0B0B"/>
          <w:spacing w:val="-12"/>
          <w:sz w:val="19"/>
        </w:rPr>
        <w:t xml:space="preserve"> </w:t>
      </w:r>
      <w:r w:rsidRPr="003F7DC9">
        <w:rPr>
          <w:i/>
          <w:color w:val="0B0B0B"/>
          <w:sz w:val="19"/>
        </w:rPr>
        <w:t>COVID-19</w:t>
      </w:r>
      <w:r w:rsidRPr="003F7DC9">
        <w:rPr>
          <w:i/>
          <w:color w:val="0B0B0B"/>
          <w:spacing w:val="-13"/>
          <w:sz w:val="19"/>
        </w:rPr>
        <w:t xml:space="preserve"> </w:t>
      </w:r>
      <w:r w:rsidRPr="003F7DC9">
        <w:rPr>
          <w:i/>
          <w:color w:val="0B0B0B"/>
          <w:sz w:val="19"/>
        </w:rPr>
        <w:t>sulla</w:t>
      </w:r>
      <w:r w:rsidRPr="003F7DC9">
        <w:rPr>
          <w:i/>
          <w:color w:val="0B0B0B"/>
          <w:spacing w:val="-11"/>
          <w:sz w:val="19"/>
        </w:rPr>
        <w:t xml:space="preserve"> </w:t>
      </w:r>
      <w:r w:rsidRPr="003F7DC9">
        <w:rPr>
          <w:i/>
          <w:color w:val="0B0B0B"/>
          <w:sz w:val="19"/>
        </w:rPr>
        <w:t>salute</w:t>
      </w:r>
      <w:r w:rsidRPr="003F7DC9">
        <w:rPr>
          <w:i/>
          <w:color w:val="0B0B0B"/>
          <w:spacing w:val="-12"/>
          <w:sz w:val="19"/>
        </w:rPr>
        <w:t xml:space="preserve"> </w:t>
      </w:r>
      <w:r w:rsidRPr="003F7DC9">
        <w:rPr>
          <w:i/>
          <w:color w:val="0B0B0B"/>
          <w:sz w:val="19"/>
        </w:rPr>
        <w:t>mentale.</w:t>
      </w:r>
      <w:r w:rsidRPr="003F7DC9">
        <w:rPr>
          <w:i/>
          <w:color w:val="0B0B0B"/>
          <w:spacing w:val="-12"/>
          <w:sz w:val="19"/>
        </w:rPr>
        <w:t xml:space="preserve"> </w:t>
      </w:r>
      <w:r w:rsidRPr="003F7DC9">
        <w:rPr>
          <w:i/>
          <w:color w:val="0B0B0B"/>
          <w:sz w:val="19"/>
        </w:rPr>
        <w:t xml:space="preserve">Versione del 6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23/2020).</w:t>
      </w:r>
    </w:p>
    <w:p w14:paraId="315B809A" w14:textId="77777777" w:rsidR="004C1BFC" w:rsidRPr="003F7DC9" w:rsidRDefault="00D9217B" w:rsidP="00B31B1A">
      <w:pPr>
        <w:pStyle w:val="Paragrafoelenco"/>
        <w:numPr>
          <w:ilvl w:val="0"/>
          <w:numId w:val="8"/>
        </w:numPr>
        <w:tabs>
          <w:tab w:val="left" w:pos="644"/>
        </w:tabs>
        <w:spacing w:before="152" w:line="242" w:lineRule="auto"/>
        <w:ind w:left="142" w:right="196" w:firstLine="0"/>
        <w:jc w:val="both"/>
        <w:rPr>
          <w:color w:val="0B0B0B"/>
          <w:sz w:val="19"/>
        </w:rPr>
      </w:pPr>
      <w:r w:rsidRPr="003F7DC9">
        <w:rPr>
          <w:color w:val="0B0B0B"/>
          <w:sz w:val="19"/>
        </w:rPr>
        <w:t xml:space="preserve">Gruppo di lavoro ISS Malattie Rare COVID-19. </w:t>
      </w:r>
      <w:r w:rsidRPr="003F7DC9">
        <w:rPr>
          <w:i/>
          <w:color w:val="0B0B0B"/>
          <w:sz w:val="19"/>
        </w:rPr>
        <w:t xml:space="preserve">Indicazioni ad interim per una appropriata gestione dell’iposurrenalismo in età pediatrica nell’attuale scenario emergenziale da infezione da SARS-CoV-2. Versione del 10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24/2020)</w:t>
      </w:r>
    </w:p>
    <w:p w14:paraId="1E617056" w14:textId="77777777" w:rsidR="004C1BFC" w:rsidRPr="003F7DC9" w:rsidRDefault="00D9217B" w:rsidP="00B31B1A">
      <w:pPr>
        <w:pStyle w:val="Paragrafoelenco"/>
        <w:numPr>
          <w:ilvl w:val="0"/>
          <w:numId w:val="8"/>
        </w:numPr>
        <w:tabs>
          <w:tab w:val="left" w:pos="643"/>
        </w:tabs>
        <w:spacing w:before="152" w:line="242" w:lineRule="auto"/>
        <w:ind w:left="142" w:right="195" w:firstLine="0"/>
        <w:jc w:val="both"/>
        <w:rPr>
          <w:color w:val="0B0B0B"/>
          <w:sz w:val="19"/>
        </w:rPr>
      </w:pPr>
      <w:r w:rsidRPr="003F7DC9">
        <w:rPr>
          <w:color w:val="0B0B0B"/>
          <w:sz w:val="19"/>
        </w:rPr>
        <w:t xml:space="preserve">Gruppo di Lavoro ISS Biocidi COVID-19. </w:t>
      </w:r>
      <w:r w:rsidRPr="003F7DC9">
        <w:rPr>
          <w:i/>
          <w:color w:val="0B0B0B"/>
          <w:sz w:val="19"/>
        </w:rPr>
        <w:t xml:space="preserve">Raccomandazioni ad interim sulla sanificazione di strutture non sanitarie nell’attuale emergenza COVID-19: superfici, ambienti interni e abbigliamento. Versione del 15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25/2020)</w:t>
      </w:r>
    </w:p>
    <w:p w14:paraId="1B1F454C" w14:textId="77777777" w:rsidR="004C1BFC" w:rsidRPr="003F7DC9" w:rsidRDefault="00D9217B" w:rsidP="00B31B1A">
      <w:pPr>
        <w:pStyle w:val="Paragrafoelenco"/>
        <w:numPr>
          <w:ilvl w:val="0"/>
          <w:numId w:val="8"/>
        </w:numPr>
        <w:tabs>
          <w:tab w:val="left" w:pos="643"/>
        </w:tabs>
        <w:spacing w:before="153" w:line="242" w:lineRule="auto"/>
        <w:ind w:left="142" w:right="194" w:firstLine="0"/>
        <w:jc w:val="both"/>
        <w:rPr>
          <w:color w:val="0B0B0B"/>
          <w:sz w:val="19"/>
        </w:rPr>
      </w:pPr>
      <w:r w:rsidRPr="003F7DC9">
        <w:rPr>
          <w:color w:val="0B0B0B"/>
          <w:sz w:val="19"/>
        </w:rPr>
        <w:t xml:space="preserve">Gruppo di Lavoro ISS Ambiente e Rifiuti. </w:t>
      </w:r>
      <w:r w:rsidRPr="003F7DC9">
        <w:rPr>
          <w:i/>
          <w:color w:val="0B0B0B"/>
          <w:sz w:val="19"/>
        </w:rPr>
        <w:t>Indicazioni ad interim sulla gestione e smaltimento di mascherine e guanti</w:t>
      </w:r>
      <w:r w:rsidRPr="003F7DC9">
        <w:rPr>
          <w:i/>
          <w:color w:val="0B0B0B"/>
          <w:spacing w:val="-6"/>
          <w:sz w:val="19"/>
        </w:rPr>
        <w:t xml:space="preserve"> </w:t>
      </w:r>
      <w:r w:rsidRPr="003F7DC9">
        <w:rPr>
          <w:i/>
          <w:color w:val="0B0B0B"/>
          <w:sz w:val="19"/>
        </w:rPr>
        <w:t>monouso</w:t>
      </w:r>
      <w:r w:rsidRPr="003F7DC9">
        <w:rPr>
          <w:i/>
          <w:color w:val="0B0B0B"/>
          <w:spacing w:val="-6"/>
          <w:sz w:val="19"/>
        </w:rPr>
        <w:t xml:space="preserve"> </w:t>
      </w:r>
      <w:r w:rsidRPr="003F7DC9">
        <w:rPr>
          <w:i/>
          <w:color w:val="0B0B0B"/>
          <w:sz w:val="19"/>
        </w:rPr>
        <w:t>provenienti</w:t>
      </w:r>
      <w:r w:rsidRPr="003F7DC9">
        <w:rPr>
          <w:i/>
          <w:color w:val="0B0B0B"/>
          <w:spacing w:val="-6"/>
          <w:sz w:val="19"/>
        </w:rPr>
        <w:t xml:space="preserve"> </w:t>
      </w:r>
      <w:r w:rsidRPr="003F7DC9">
        <w:rPr>
          <w:i/>
          <w:color w:val="0B0B0B"/>
          <w:sz w:val="19"/>
        </w:rPr>
        <w:t>da</w:t>
      </w:r>
      <w:r w:rsidRPr="003F7DC9">
        <w:rPr>
          <w:i/>
          <w:color w:val="0B0B0B"/>
          <w:spacing w:val="-6"/>
          <w:sz w:val="19"/>
        </w:rPr>
        <w:t xml:space="preserve"> </w:t>
      </w:r>
      <w:r w:rsidRPr="003F7DC9">
        <w:rPr>
          <w:i/>
          <w:color w:val="0B0B0B"/>
          <w:sz w:val="19"/>
        </w:rPr>
        <w:t>utilizzo</w:t>
      </w:r>
      <w:r w:rsidRPr="003F7DC9">
        <w:rPr>
          <w:i/>
          <w:color w:val="0B0B0B"/>
          <w:spacing w:val="-6"/>
          <w:sz w:val="19"/>
        </w:rPr>
        <w:t xml:space="preserve"> </w:t>
      </w:r>
      <w:r w:rsidRPr="003F7DC9">
        <w:rPr>
          <w:i/>
          <w:color w:val="0B0B0B"/>
          <w:sz w:val="19"/>
        </w:rPr>
        <w:t>domestico</w:t>
      </w:r>
      <w:r w:rsidRPr="003F7DC9">
        <w:rPr>
          <w:i/>
          <w:color w:val="0B0B0B"/>
          <w:spacing w:val="-6"/>
          <w:sz w:val="19"/>
        </w:rPr>
        <w:t xml:space="preserve"> </w:t>
      </w:r>
      <w:r w:rsidRPr="003F7DC9">
        <w:rPr>
          <w:i/>
          <w:color w:val="0B0B0B"/>
          <w:sz w:val="19"/>
        </w:rPr>
        <w:t>e</w:t>
      </w:r>
      <w:r w:rsidRPr="003F7DC9">
        <w:rPr>
          <w:i/>
          <w:color w:val="0B0B0B"/>
          <w:spacing w:val="-6"/>
          <w:sz w:val="19"/>
        </w:rPr>
        <w:t xml:space="preserve"> </w:t>
      </w:r>
      <w:r w:rsidRPr="003F7DC9">
        <w:rPr>
          <w:i/>
          <w:color w:val="0B0B0B"/>
          <w:sz w:val="19"/>
        </w:rPr>
        <w:t>non</w:t>
      </w:r>
      <w:r w:rsidRPr="003F7DC9">
        <w:rPr>
          <w:i/>
          <w:color w:val="0B0B0B"/>
          <w:spacing w:val="-6"/>
          <w:sz w:val="19"/>
        </w:rPr>
        <w:t xml:space="preserve"> </w:t>
      </w:r>
      <w:r w:rsidRPr="003F7DC9">
        <w:rPr>
          <w:i/>
          <w:color w:val="0B0B0B"/>
          <w:sz w:val="19"/>
        </w:rPr>
        <w:t>domestico.</w:t>
      </w:r>
      <w:r w:rsidRPr="003F7DC9">
        <w:rPr>
          <w:i/>
          <w:color w:val="0B0B0B"/>
          <w:spacing w:val="-6"/>
          <w:sz w:val="19"/>
        </w:rPr>
        <w:t xml:space="preserve"> </w:t>
      </w:r>
      <w:r w:rsidRPr="003F7DC9">
        <w:rPr>
          <w:i/>
          <w:color w:val="0B0B0B"/>
          <w:sz w:val="19"/>
        </w:rPr>
        <w:t>Versione</w:t>
      </w:r>
      <w:r w:rsidRPr="003F7DC9">
        <w:rPr>
          <w:i/>
          <w:color w:val="0B0B0B"/>
          <w:spacing w:val="-6"/>
          <w:sz w:val="19"/>
        </w:rPr>
        <w:t xml:space="preserve"> </w:t>
      </w:r>
      <w:r w:rsidRPr="003F7DC9">
        <w:rPr>
          <w:i/>
          <w:color w:val="0B0B0B"/>
          <w:sz w:val="19"/>
        </w:rPr>
        <w:t>del</w:t>
      </w:r>
      <w:r w:rsidRPr="003F7DC9">
        <w:rPr>
          <w:i/>
          <w:color w:val="0B0B0B"/>
          <w:spacing w:val="-6"/>
          <w:sz w:val="19"/>
        </w:rPr>
        <w:t xml:space="preserve"> </w:t>
      </w:r>
      <w:r w:rsidRPr="003F7DC9">
        <w:rPr>
          <w:i/>
          <w:color w:val="0B0B0B"/>
          <w:sz w:val="19"/>
        </w:rPr>
        <w:t>18</w:t>
      </w:r>
      <w:r w:rsidRPr="003F7DC9">
        <w:rPr>
          <w:i/>
          <w:color w:val="0B0B0B"/>
          <w:spacing w:val="-5"/>
          <w:sz w:val="19"/>
        </w:rPr>
        <w:t xml:space="preserve"> </w:t>
      </w:r>
      <w:r w:rsidRPr="003F7DC9">
        <w:rPr>
          <w:i/>
          <w:color w:val="0B0B0B"/>
          <w:sz w:val="19"/>
        </w:rPr>
        <w:t>maggio</w:t>
      </w:r>
      <w:r w:rsidRPr="003F7DC9">
        <w:rPr>
          <w:i/>
          <w:color w:val="0B0B0B"/>
          <w:spacing w:val="-6"/>
          <w:sz w:val="19"/>
        </w:rPr>
        <w:t xml:space="preserve"> </w:t>
      </w:r>
      <w:r w:rsidRPr="003F7DC9">
        <w:rPr>
          <w:i/>
          <w:color w:val="0B0B0B"/>
          <w:sz w:val="19"/>
        </w:rPr>
        <w:t>2020.</w:t>
      </w:r>
      <w:r w:rsidRPr="003F7DC9">
        <w:rPr>
          <w:i/>
          <w:color w:val="0B0B0B"/>
          <w:spacing w:val="-2"/>
          <w:sz w:val="19"/>
        </w:rPr>
        <w:t xml:space="preserve"> </w:t>
      </w:r>
      <w:r w:rsidRPr="003F7DC9">
        <w:rPr>
          <w:color w:val="0B0B0B"/>
          <w:sz w:val="19"/>
        </w:rPr>
        <w:t>Roma:</w:t>
      </w:r>
      <w:r w:rsidRPr="003F7DC9">
        <w:rPr>
          <w:color w:val="0B0B0B"/>
          <w:spacing w:val="-6"/>
          <w:sz w:val="19"/>
        </w:rPr>
        <w:t xml:space="preserve"> </w:t>
      </w:r>
      <w:r w:rsidRPr="003F7DC9">
        <w:rPr>
          <w:color w:val="0B0B0B"/>
          <w:sz w:val="19"/>
        </w:rPr>
        <w:t>Istituto Superiore di Sanità; 2020. (Rapporto ISS COVID-19 n.</w:t>
      </w:r>
      <w:r w:rsidRPr="003F7DC9">
        <w:rPr>
          <w:color w:val="0B0B0B"/>
          <w:spacing w:val="-1"/>
          <w:sz w:val="19"/>
        </w:rPr>
        <w:t xml:space="preserve"> </w:t>
      </w:r>
      <w:r w:rsidRPr="003F7DC9">
        <w:rPr>
          <w:color w:val="0B0B0B"/>
          <w:sz w:val="19"/>
        </w:rPr>
        <w:t>26/2020)</w:t>
      </w:r>
    </w:p>
    <w:p w14:paraId="19B234FA" w14:textId="77777777" w:rsidR="004C1BFC" w:rsidRPr="003F7DC9" w:rsidRDefault="00D9217B" w:rsidP="00B31B1A">
      <w:pPr>
        <w:pStyle w:val="Paragrafoelenco"/>
        <w:numPr>
          <w:ilvl w:val="0"/>
          <w:numId w:val="8"/>
        </w:numPr>
        <w:tabs>
          <w:tab w:val="left" w:pos="642"/>
        </w:tabs>
        <w:spacing w:before="152" w:line="242" w:lineRule="auto"/>
        <w:ind w:left="142" w:right="195" w:firstLine="0"/>
        <w:jc w:val="both"/>
        <w:rPr>
          <w:color w:val="0B0B0B"/>
          <w:sz w:val="19"/>
        </w:rPr>
      </w:pPr>
      <w:r w:rsidRPr="003F7DC9">
        <w:rPr>
          <w:color w:val="0B0B0B"/>
          <w:sz w:val="19"/>
        </w:rPr>
        <w:t xml:space="preserve">Ricci ML, Rota MC, Scaturro M, Nardone M, Veschetti E, Lucentini L, Bonadonna L, La Mura S. </w:t>
      </w:r>
      <w:r w:rsidRPr="003F7DC9">
        <w:rPr>
          <w:i/>
          <w:color w:val="0B0B0B"/>
          <w:sz w:val="19"/>
        </w:rPr>
        <w:t xml:space="preserve">Indicazioni per la prevenzione del rischio Legionella nei riuniti odontoiatrici durante la pandemia da COVID-19. Versione del 17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27/2020).</w:t>
      </w:r>
    </w:p>
    <w:p w14:paraId="64A70F6B" w14:textId="77777777" w:rsidR="004C1BFC" w:rsidRPr="003F7DC9" w:rsidRDefault="00D9217B" w:rsidP="00B31B1A">
      <w:pPr>
        <w:pStyle w:val="Paragrafoelenco"/>
        <w:numPr>
          <w:ilvl w:val="0"/>
          <w:numId w:val="8"/>
        </w:numPr>
        <w:tabs>
          <w:tab w:val="left" w:pos="642"/>
        </w:tabs>
        <w:spacing w:before="153" w:line="242" w:lineRule="auto"/>
        <w:ind w:left="142" w:right="195" w:firstLine="0"/>
        <w:jc w:val="both"/>
        <w:rPr>
          <w:color w:val="0B0B0B"/>
          <w:sz w:val="19"/>
        </w:rPr>
      </w:pPr>
      <w:r w:rsidRPr="003F7DC9">
        <w:rPr>
          <w:color w:val="0B0B0B"/>
          <w:sz w:val="19"/>
        </w:rPr>
        <w:t xml:space="preserve">Gruppo di Lavoro ISS Test Diagnostici COVID-19 e Gruppo di Lavoro ISS Dispositivi Medici COVID-19. </w:t>
      </w:r>
      <w:r w:rsidRPr="003F7DC9">
        <w:rPr>
          <w:i/>
          <w:color w:val="0B0B0B"/>
          <w:sz w:val="19"/>
        </w:rPr>
        <w:t>Dispositivi</w:t>
      </w:r>
      <w:r w:rsidRPr="003F7DC9">
        <w:rPr>
          <w:i/>
          <w:color w:val="0B0B0B"/>
          <w:spacing w:val="-8"/>
          <w:sz w:val="19"/>
        </w:rPr>
        <w:t xml:space="preserve"> </w:t>
      </w:r>
      <w:r w:rsidRPr="003F7DC9">
        <w:rPr>
          <w:i/>
          <w:color w:val="0B0B0B"/>
          <w:sz w:val="19"/>
        </w:rPr>
        <w:t>diagnostici</w:t>
      </w:r>
      <w:r w:rsidRPr="003F7DC9">
        <w:rPr>
          <w:i/>
          <w:color w:val="0B0B0B"/>
          <w:spacing w:val="-7"/>
          <w:sz w:val="19"/>
        </w:rPr>
        <w:t xml:space="preserve"> </w:t>
      </w:r>
      <w:r w:rsidRPr="003F7DC9">
        <w:rPr>
          <w:i/>
          <w:color w:val="0B0B0B"/>
          <w:sz w:val="19"/>
        </w:rPr>
        <w:t>in</w:t>
      </w:r>
      <w:r w:rsidRPr="003F7DC9">
        <w:rPr>
          <w:i/>
          <w:color w:val="0B0B0B"/>
          <w:spacing w:val="-7"/>
          <w:sz w:val="19"/>
        </w:rPr>
        <w:t xml:space="preserve"> </w:t>
      </w:r>
      <w:r w:rsidRPr="003F7DC9">
        <w:rPr>
          <w:i/>
          <w:color w:val="0B0B0B"/>
          <w:sz w:val="19"/>
        </w:rPr>
        <w:t>vitro</w:t>
      </w:r>
      <w:r w:rsidRPr="003F7DC9">
        <w:rPr>
          <w:i/>
          <w:color w:val="0B0B0B"/>
          <w:spacing w:val="-7"/>
          <w:sz w:val="19"/>
        </w:rPr>
        <w:t xml:space="preserve"> </w:t>
      </w:r>
      <w:r w:rsidRPr="003F7DC9">
        <w:rPr>
          <w:i/>
          <w:color w:val="0B0B0B"/>
          <w:sz w:val="19"/>
        </w:rPr>
        <w:t>per</w:t>
      </w:r>
      <w:r w:rsidRPr="003F7DC9">
        <w:rPr>
          <w:i/>
          <w:color w:val="0B0B0B"/>
          <w:spacing w:val="-8"/>
          <w:sz w:val="19"/>
        </w:rPr>
        <w:t xml:space="preserve"> </w:t>
      </w:r>
      <w:r w:rsidRPr="003F7DC9">
        <w:rPr>
          <w:i/>
          <w:color w:val="0B0B0B"/>
          <w:sz w:val="19"/>
        </w:rPr>
        <w:t>COVID-19.</w:t>
      </w:r>
      <w:r w:rsidRPr="003F7DC9">
        <w:rPr>
          <w:i/>
          <w:color w:val="0B0B0B"/>
          <w:spacing w:val="-7"/>
          <w:sz w:val="19"/>
        </w:rPr>
        <w:t xml:space="preserve"> </w:t>
      </w:r>
      <w:r w:rsidRPr="003F7DC9">
        <w:rPr>
          <w:i/>
          <w:color w:val="0B0B0B"/>
          <w:sz w:val="19"/>
        </w:rPr>
        <w:t>Parte</w:t>
      </w:r>
      <w:r w:rsidRPr="003F7DC9">
        <w:rPr>
          <w:i/>
          <w:color w:val="0B0B0B"/>
          <w:spacing w:val="-7"/>
          <w:sz w:val="19"/>
        </w:rPr>
        <w:t xml:space="preserve"> </w:t>
      </w:r>
      <w:r w:rsidRPr="003F7DC9">
        <w:rPr>
          <w:i/>
          <w:color w:val="0B0B0B"/>
          <w:sz w:val="19"/>
        </w:rPr>
        <w:t>1:</w:t>
      </w:r>
      <w:r w:rsidRPr="003F7DC9">
        <w:rPr>
          <w:i/>
          <w:color w:val="0B0B0B"/>
          <w:spacing w:val="-7"/>
          <w:sz w:val="19"/>
        </w:rPr>
        <w:t xml:space="preserve"> </w:t>
      </w:r>
      <w:r w:rsidRPr="003F7DC9">
        <w:rPr>
          <w:i/>
          <w:color w:val="0B0B0B"/>
          <w:sz w:val="19"/>
        </w:rPr>
        <w:t>normativa</w:t>
      </w:r>
      <w:r w:rsidRPr="003F7DC9">
        <w:rPr>
          <w:i/>
          <w:color w:val="0B0B0B"/>
          <w:spacing w:val="-7"/>
          <w:sz w:val="19"/>
        </w:rPr>
        <w:t xml:space="preserve"> </w:t>
      </w:r>
      <w:r w:rsidRPr="003F7DC9">
        <w:rPr>
          <w:i/>
          <w:color w:val="0B0B0B"/>
          <w:sz w:val="19"/>
        </w:rPr>
        <w:t>e</w:t>
      </w:r>
      <w:r w:rsidRPr="003F7DC9">
        <w:rPr>
          <w:i/>
          <w:color w:val="0B0B0B"/>
          <w:spacing w:val="-8"/>
          <w:sz w:val="19"/>
        </w:rPr>
        <w:t xml:space="preserve"> </w:t>
      </w:r>
      <w:r w:rsidRPr="003F7DC9">
        <w:rPr>
          <w:i/>
          <w:color w:val="0B0B0B"/>
          <w:sz w:val="19"/>
        </w:rPr>
        <w:t>tipologie.</w:t>
      </w:r>
      <w:r w:rsidRPr="003F7DC9">
        <w:rPr>
          <w:i/>
          <w:color w:val="0B0B0B"/>
          <w:spacing w:val="-7"/>
          <w:sz w:val="19"/>
        </w:rPr>
        <w:t xml:space="preserve"> </w:t>
      </w:r>
      <w:r w:rsidRPr="003F7DC9">
        <w:rPr>
          <w:i/>
          <w:color w:val="0B0B0B"/>
          <w:sz w:val="19"/>
        </w:rPr>
        <w:t>Versione</w:t>
      </w:r>
      <w:r w:rsidRPr="003F7DC9">
        <w:rPr>
          <w:i/>
          <w:color w:val="0B0B0B"/>
          <w:spacing w:val="-7"/>
          <w:sz w:val="19"/>
        </w:rPr>
        <w:t xml:space="preserve"> </w:t>
      </w:r>
      <w:r w:rsidRPr="003F7DC9">
        <w:rPr>
          <w:i/>
          <w:color w:val="0B0B0B"/>
          <w:sz w:val="19"/>
        </w:rPr>
        <w:t>del</w:t>
      </w:r>
      <w:r w:rsidRPr="003F7DC9">
        <w:rPr>
          <w:i/>
          <w:color w:val="0B0B0B"/>
          <w:spacing w:val="-7"/>
          <w:sz w:val="19"/>
        </w:rPr>
        <w:t xml:space="preserve"> </w:t>
      </w:r>
      <w:r w:rsidRPr="003F7DC9">
        <w:rPr>
          <w:i/>
          <w:color w:val="0B0B0B"/>
          <w:sz w:val="19"/>
        </w:rPr>
        <w:t>18</w:t>
      </w:r>
      <w:r w:rsidRPr="003F7DC9">
        <w:rPr>
          <w:i/>
          <w:color w:val="0B0B0B"/>
          <w:spacing w:val="-8"/>
          <w:sz w:val="19"/>
        </w:rPr>
        <w:t xml:space="preserve"> </w:t>
      </w:r>
      <w:r w:rsidRPr="003F7DC9">
        <w:rPr>
          <w:i/>
          <w:color w:val="0B0B0B"/>
          <w:sz w:val="19"/>
        </w:rPr>
        <w:t>maggio</w:t>
      </w:r>
      <w:r w:rsidRPr="003F7DC9">
        <w:rPr>
          <w:i/>
          <w:color w:val="0B0B0B"/>
          <w:spacing w:val="-7"/>
          <w:sz w:val="19"/>
        </w:rPr>
        <w:t xml:space="preserve"> </w:t>
      </w:r>
      <w:r w:rsidRPr="003F7DC9">
        <w:rPr>
          <w:i/>
          <w:color w:val="0B0B0B"/>
          <w:sz w:val="19"/>
        </w:rPr>
        <w:t>2020</w:t>
      </w:r>
      <w:r w:rsidRPr="003F7DC9">
        <w:rPr>
          <w:color w:val="0B0B0B"/>
          <w:sz w:val="19"/>
        </w:rPr>
        <w:t>.</w:t>
      </w:r>
      <w:r w:rsidRPr="003F7DC9">
        <w:rPr>
          <w:color w:val="0B0B0B"/>
          <w:spacing w:val="-7"/>
          <w:sz w:val="19"/>
        </w:rPr>
        <w:t xml:space="preserve"> </w:t>
      </w:r>
      <w:r w:rsidRPr="003F7DC9">
        <w:rPr>
          <w:color w:val="0B0B0B"/>
          <w:sz w:val="19"/>
        </w:rPr>
        <w:t>Roma: Istituto Superiore di Sanità; 2020. (Rapporto ISS COVID-19 n.</w:t>
      </w:r>
      <w:r w:rsidRPr="003F7DC9">
        <w:rPr>
          <w:color w:val="0B0B0B"/>
          <w:spacing w:val="-3"/>
          <w:sz w:val="19"/>
        </w:rPr>
        <w:t xml:space="preserve"> </w:t>
      </w:r>
      <w:r w:rsidRPr="003F7DC9">
        <w:rPr>
          <w:color w:val="0B0B0B"/>
          <w:sz w:val="19"/>
        </w:rPr>
        <w:t>28/2020)</w:t>
      </w:r>
    </w:p>
    <w:p w14:paraId="78076957" w14:textId="77777777" w:rsidR="004C1BFC" w:rsidRPr="003F7DC9" w:rsidRDefault="004C1BFC" w:rsidP="00B31B1A">
      <w:pPr>
        <w:spacing w:line="242" w:lineRule="auto"/>
        <w:ind w:left="142"/>
        <w:jc w:val="both"/>
        <w:rPr>
          <w:sz w:val="19"/>
        </w:rPr>
        <w:sectPr w:rsidR="004C1BFC" w:rsidRPr="003F7DC9" w:rsidSect="00186703">
          <w:pgSz w:w="11900" w:h="16840"/>
          <w:pgMar w:top="1600" w:right="1680" w:bottom="280" w:left="993" w:header="720" w:footer="720" w:gutter="0"/>
          <w:cols w:space="720"/>
        </w:sectPr>
      </w:pPr>
    </w:p>
    <w:p w14:paraId="4F6116E8" w14:textId="77777777" w:rsidR="004C1BFC" w:rsidRPr="003F7DC9" w:rsidRDefault="00D9217B" w:rsidP="00B31B1A">
      <w:pPr>
        <w:pStyle w:val="Paragrafoelenco"/>
        <w:numPr>
          <w:ilvl w:val="0"/>
          <w:numId w:val="8"/>
        </w:numPr>
        <w:tabs>
          <w:tab w:val="left" w:pos="646"/>
        </w:tabs>
        <w:spacing w:before="102" w:line="242" w:lineRule="auto"/>
        <w:ind w:left="142" w:right="191" w:firstLine="0"/>
        <w:jc w:val="both"/>
        <w:rPr>
          <w:color w:val="0B0B0B"/>
          <w:sz w:val="19"/>
        </w:rPr>
      </w:pPr>
      <w:r w:rsidRPr="003F7DC9">
        <w:rPr>
          <w:color w:val="0B0B0B"/>
          <w:sz w:val="19"/>
        </w:rPr>
        <w:lastRenderedPageBreak/>
        <w:t xml:space="preserve">Gruppo di lavoro ISS Malattie Rare COVID-19. </w:t>
      </w:r>
      <w:r w:rsidRPr="003F7DC9">
        <w:rPr>
          <w:i/>
          <w:color w:val="0B0B0B"/>
          <w:sz w:val="19"/>
        </w:rPr>
        <w:t xml:space="preserve">Indicazioni ad interim su malattia di Kawasaki e sindrome infiammatoria acuta multisistemica in età pediatrica e adolescenziale nell’attuale scenario emergenziale da infezione da SARS-CoV-2. Versione 21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29/2020)</w:t>
      </w:r>
    </w:p>
    <w:p w14:paraId="5AB89620" w14:textId="77777777" w:rsidR="004C1BFC" w:rsidRPr="003F7DC9" w:rsidRDefault="00D9217B" w:rsidP="00B31B1A">
      <w:pPr>
        <w:pStyle w:val="Paragrafoelenco"/>
        <w:numPr>
          <w:ilvl w:val="0"/>
          <w:numId w:val="8"/>
        </w:numPr>
        <w:tabs>
          <w:tab w:val="left" w:pos="646"/>
        </w:tabs>
        <w:spacing w:before="152" w:line="242" w:lineRule="auto"/>
        <w:ind w:left="142" w:right="193" w:firstLine="0"/>
        <w:jc w:val="both"/>
        <w:rPr>
          <w:color w:val="0B0B0B"/>
          <w:sz w:val="19"/>
        </w:rPr>
      </w:pPr>
      <w:r w:rsidRPr="003F7DC9">
        <w:rPr>
          <w:color w:val="0B0B0B"/>
          <w:sz w:val="19"/>
        </w:rPr>
        <w:t xml:space="preserve">Gruppo di lavoro Salute mentale ed emergenza COVID-19. </w:t>
      </w:r>
      <w:r w:rsidRPr="003F7DC9">
        <w:rPr>
          <w:i/>
          <w:color w:val="0B0B0B"/>
          <w:sz w:val="19"/>
        </w:rPr>
        <w:t xml:space="preserve">Indicazioni sull’intervento telefonico di primo livello per l’informazione personalizzata e l’attivazione dell’empowerment della popolazione nell’emergenza COVID-19. Versione del 14 maggio 2020. </w:t>
      </w:r>
      <w:r w:rsidRPr="003F7DC9">
        <w:rPr>
          <w:color w:val="0B0B0B"/>
          <w:sz w:val="19"/>
        </w:rPr>
        <w:t>Roma: Istituto Superiore di Sanità; 2020. (Rapporto ISS COVID-19 n.</w:t>
      </w:r>
      <w:r w:rsidRPr="003F7DC9">
        <w:rPr>
          <w:color w:val="0B0B0B"/>
          <w:spacing w:val="-3"/>
          <w:sz w:val="19"/>
        </w:rPr>
        <w:t xml:space="preserve"> </w:t>
      </w:r>
      <w:r w:rsidRPr="003F7DC9">
        <w:rPr>
          <w:color w:val="0B0B0B"/>
          <w:sz w:val="19"/>
        </w:rPr>
        <w:t>30/2020)</w:t>
      </w:r>
    </w:p>
    <w:p w14:paraId="76642D47" w14:textId="77777777" w:rsidR="004C1BFC" w:rsidRPr="003F7DC9" w:rsidRDefault="00D9217B" w:rsidP="00B31B1A">
      <w:pPr>
        <w:pStyle w:val="Paragrafoelenco"/>
        <w:numPr>
          <w:ilvl w:val="0"/>
          <w:numId w:val="8"/>
        </w:numPr>
        <w:tabs>
          <w:tab w:val="left" w:pos="646"/>
        </w:tabs>
        <w:spacing w:before="152" w:line="242" w:lineRule="auto"/>
        <w:ind w:left="142" w:right="194" w:firstLine="0"/>
        <w:jc w:val="both"/>
        <w:rPr>
          <w:color w:val="0B0B0B"/>
          <w:sz w:val="19"/>
        </w:rPr>
      </w:pPr>
      <w:r w:rsidRPr="003F7DC9">
        <w:rPr>
          <w:color w:val="0B0B0B"/>
          <w:sz w:val="19"/>
        </w:rPr>
        <w:t xml:space="preserve">Gruppo di lavoro Salute mentale ed emergenza COVID-19. </w:t>
      </w:r>
      <w:r w:rsidRPr="003F7DC9">
        <w:rPr>
          <w:i/>
          <w:color w:val="0B0B0B"/>
          <w:sz w:val="19"/>
        </w:rPr>
        <w:t xml:space="preserve">Indicazioni ad interim per il supporto psicologico telefonico di secondo livello in ambito sanitario nello scenario emergenziale COVID-19. Versione del 26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31/2020)</w:t>
      </w:r>
    </w:p>
    <w:p w14:paraId="7C29ECF5" w14:textId="77777777" w:rsidR="004C1BFC" w:rsidRPr="003F7DC9" w:rsidRDefault="00D9217B" w:rsidP="00B31B1A">
      <w:pPr>
        <w:pStyle w:val="Paragrafoelenco"/>
        <w:numPr>
          <w:ilvl w:val="0"/>
          <w:numId w:val="8"/>
        </w:numPr>
        <w:tabs>
          <w:tab w:val="left" w:pos="645"/>
        </w:tabs>
        <w:spacing w:before="153" w:line="242" w:lineRule="auto"/>
        <w:ind w:left="142" w:right="191" w:firstLine="0"/>
        <w:jc w:val="both"/>
        <w:rPr>
          <w:color w:val="0B0B0B"/>
          <w:sz w:val="19"/>
        </w:rPr>
      </w:pPr>
      <w:r w:rsidRPr="003F7DC9">
        <w:rPr>
          <w:color w:val="0B0B0B"/>
          <w:sz w:val="19"/>
        </w:rPr>
        <w:t xml:space="preserve">Gruppo di lavoro ISS Sanità Pubblica Veterinaria e Sicurezza Alimentare COVID-19. </w:t>
      </w:r>
      <w:r w:rsidRPr="003F7DC9">
        <w:rPr>
          <w:i/>
          <w:color w:val="0B0B0B"/>
          <w:sz w:val="19"/>
        </w:rPr>
        <w:t xml:space="preserve">Indicazioni ad interim sul contenimento del contagio da SARS-CoV-2 e sull’igiene degli alimenti nell’ambito della ristorazione e somministrazione di alimenti. Versione del 27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32/2020).</w:t>
      </w:r>
    </w:p>
    <w:p w14:paraId="6F74700F" w14:textId="77777777" w:rsidR="004C1BFC" w:rsidRPr="003F7DC9" w:rsidRDefault="00D9217B" w:rsidP="00B31B1A">
      <w:pPr>
        <w:pStyle w:val="Paragrafoelenco"/>
        <w:numPr>
          <w:ilvl w:val="0"/>
          <w:numId w:val="8"/>
        </w:numPr>
        <w:tabs>
          <w:tab w:val="left" w:pos="645"/>
        </w:tabs>
        <w:spacing w:before="152" w:line="242" w:lineRule="auto"/>
        <w:ind w:left="142" w:right="194" w:firstLine="0"/>
        <w:jc w:val="both"/>
        <w:rPr>
          <w:color w:val="0B0B0B"/>
          <w:sz w:val="19"/>
        </w:rPr>
      </w:pPr>
      <w:r w:rsidRPr="003F7DC9">
        <w:rPr>
          <w:color w:val="0B0B0B"/>
          <w:sz w:val="19"/>
        </w:rPr>
        <w:t xml:space="preserve">Gruppo di Lavoro ISS Ambiente-Rifiuti COVID-19. </w:t>
      </w:r>
      <w:r w:rsidRPr="003F7DC9">
        <w:rPr>
          <w:i/>
          <w:color w:val="0B0B0B"/>
          <w:sz w:val="19"/>
        </w:rPr>
        <w:t xml:space="preserve">Indicazioni sugli impianti di ventilazione/climatizzazione in strutture comunitarie non sanitarie e in ambienti domestici in relazione alla diffusione del virus SARS-CoV-2. Versione del 25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33/2020).</w:t>
      </w:r>
    </w:p>
    <w:p w14:paraId="60FBCF6E" w14:textId="77777777" w:rsidR="004C1BFC" w:rsidRPr="003F7DC9" w:rsidRDefault="00D9217B" w:rsidP="00B31B1A">
      <w:pPr>
        <w:pStyle w:val="Paragrafoelenco"/>
        <w:numPr>
          <w:ilvl w:val="0"/>
          <w:numId w:val="8"/>
        </w:numPr>
        <w:tabs>
          <w:tab w:val="left" w:pos="645"/>
        </w:tabs>
        <w:spacing w:before="152" w:line="242" w:lineRule="auto"/>
        <w:ind w:left="142" w:right="192" w:firstLine="0"/>
        <w:jc w:val="both"/>
        <w:rPr>
          <w:color w:val="0B0B0B"/>
          <w:sz w:val="19"/>
        </w:rPr>
      </w:pPr>
      <w:r w:rsidRPr="003F7DC9">
        <w:rPr>
          <w:color w:val="0B0B0B"/>
          <w:sz w:val="19"/>
        </w:rPr>
        <w:t xml:space="preserve">Gruppo di Lavoro Bioetica COVID-19. </w:t>
      </w:r>
      <w:r w:rsidRPr="003F7DC9">
        <w:rPr>
          <w:i/>
          <w:color w:val="0B0B0B"/>
          <w:sz w:val="19"/>
        </w:rPr>
        <w:t xml:space="preserve">Sorveglianza territoriale e tutela della salute pubblica: alcuni aspetti etico- giuridici. Versione del 25 maggio 2020. </w:t>
      </w:r>
      <w:r w:rsidRPr="003F7DC9">
        <w:rPr>
          <w:color w:val="0B0B0B"/>
          <w:sz w:val="19"/>
        </w:rPr>
        <w:t>Roma: Istituto Superiore di Sanità; 2020. (Rapporto ISS COVID-19 n. 34/2020)</w:t>
      </w:r>
    </w:p>
    <w:p w14:paraId="3751A307" w14:textId="77777777" w:rsidR="004C1BFC" w:rsidRPr="003F7DC9" w:rsidRDefault="00D9217B" w:rsidP="00B31B1A">
      <w:pPr>
        <w:pStyle w:val="Paragrafoelenco"/>
        <w:numPr>
          <w:ilvl w:val="0"/>
          <w:numId w:val="8"/>
        </w:numPr>
        <w:tabs>
          <w:tab w:val="left" w:pos="645"/>
        </w:tabs>
        <w:spacing w:before="153" w:line="242" w:lineRule="auto"/>
        <w:ind w:left="142" w:right="193" w:firstLine="0"/>
        <w:jc w:val="both"/>
        <w:rPr>
          <w:color w:val="0B0B0B"/>
          <w:sz w:val="19"/>
        </w:rPr>
      </w:pPr>
      <w:r w:rsidRPr="003F7DC9">
        <w:rPr>
          <w:color w:val="0B0B0B"/>
          <w:sz w:val="19"/>
        </w:rPr>
        <w:t xml:space="preserve">Gruppo di Lavoro Bioetica COVID-19. </w:t>
      </w:r>
      <w:r w:rsidRPr="003F7DC9">
        <w:rPr>
          <w:i/>
          <w:color w:val="0B0B0B"/>
          <w:sz w:val="19"/>
        </w:rPr>
        <w:t xml:space="preserve">Il Medico di Medicina Generale e la pandemia di COVID-19: alcuni aspetti di etica e di organizzazione. Versione del 25 maggio 2020. </w:t>
      </w:r>
      <w:r w:rsidRPr="003F7DC9">
        <w:rPr>
          <w:color w:val="0B0B0B"/>
          <w:sz w:val="19"/>
        </w:rPr>
        <w:t>Roma: Istituto Superiore di Sanità; 2020. (Rapporto ISS COVID-19 n. 35/2020)</w:t>
      </w:r>
    </w:p>
    <w:p w14:paraId="51E804E1" w14:textId="77777777" w:rsidR="004C1BFC" w:rsidRPr="003F7DC9" w:rsidRDefault="00D9217B" w:rsidP="00B31B1A">
      <w:pPr>
        <w:pStyle w:val="Paragrafoelenco"/>
        <w:numPr>
          <w:ilvl w:val="0"/>
          <w:numId w:val="8"/>
        </w:numPr>
        <w:tabs>
          <w:tab w:val="left" w:pos="644"/>
        </w:tabs>
        <w:spacing w:before="152" w:line="242" w:lineRule="auto"/>
        <w:ind w:left="142" w:right="195" w:firstLine="0"/>
        <w:jc w:val="both"/>
        <w:rPr>
          <w:color w:val="0B0B0B"/>
          <w:sz w:val="19"/>
        </w:rPr>
      </w:pPr>
      <w:r w:rsidRPr="003F7DC9">
        <w:rPr>
          <w:color w:val="0B0B0B"/>
          <w:sz w:val="19"/>
        </w:rPr>
        <w:t xml:space="preserve">Gruppo di Lavoro ISS Ambiente-Rifiuti COVID-19. </w:t>
      </w:r>
      <w:r w:rsidRPr="003F7DC9">
        <w:rPr>
          <w:i/>
          <w:color w:val="0B0B0B"/>
          <w:sz w:val="19"/>
        </w:rPr>
        <w:t xml:space="preserve">Indicazioni sulle attività di balneazione, in relazione alla diffusione del virus SARS-CoV-2. Versione del 31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36/2020).</w:t>
      </w:r>
    </w:p>
    <w:p w14:paraId="4D101490" w14:textId="77777777" w:rsidR="004C1BFC" w:rsidRPr="003F7DC9" w:rsidRDefault="00D9217B" w:rsidP="00B31B1A">
      <w:pPr>
        <w:pStyle w:val="Paragrafoelenco"/>
        <w:numPr>
          <w:ilvl w:val="0"/>
          <w:numId w:val="8"/>
        </w:numPr>
        <w:tabs>
          <w:tab w:val="left" w:pos="644"/>
        </w:tabs>
        <w:spacing w:before="152" w:line="242" w:lineRule="auto"/>
        <w:ind w:left="142" w:right="195" w:firstLine="0"/>
        <w:jc w:val="both"/>
        <w:rPr>
          <w:color w:val="0B0B0B"/>
          <w:sz w:val="19"/>
        </w:rPr>
      </w:pPr>
      <w:r w:rsidRPr="003F7DC9">
        <w:rPr>
          <w:color w:val="0B0B0B"/>
          <w:sz w:val="19"/>
        </w:rPr>
        <w:t xml:space="preserve">Gruppo di Lavoro ISS Ambiente-Rifiuti COVID-19. </w:t>
      </w:r>
      <w:r w:rsidRPr="003F7DC9">
        <w:rPr>
          <w:i/>
          <w:color w:val="0B0B0B"/>
          <w:sz w:val="19"/>
        </w:rPr>
        <w:t>Indicazioni per le piscine, di cui all</w:t>
      </w:r>
      <w:r w:rsidRPr="003F7DC9">
        <w:rPr>
          <w:color w:val="0B0B0B"/>
          <w:sz w:val="19"/>
        </w:rPr>
        <w:t>’</w:t>
      </w:r>
      <w:r w:rsidRPr="003F7DC9">
        <w:rPr>
          <w:i/>
          <w:color w:val="0B0B0B"/>
          <w:sz w:val="19"/>
        </w:rPr>
        <w:t>Accordo 16/1/2003 tra il Ministro</w:t>
      </w:r>
      <w:r w:rsidRPr="003F7DC9">
        <w:rPr>
          <w:i/>
          <w:color w:val="0B0B0B"/>
          <w:spacing w:val="-6"/>
          <w:sz w:val="19"/>
        </w:rPr>
        <w:t xml:space="preserve"> </w:t>
      </w:r>
      <w:r w:rsidRPr="003F7DC9">
        <w:rPr>
          <w:i/>
          <w:color w:val="0B0B0B"/>
          <w:sz w:val="19"/>
        </w:rPr>
        <w:t>della</w:t>
      </w:r>
      <w:r w:rsidRPr="003F7DC9">
        <w:rPr>
          <w:i/>
          <w:color w:val="0B0B0B"/>
          <w:spacing w:val="-5"/>
          <w:sz w:val="19"/>
        </w:rPr>
        <w:t xml:space="preserve"> </w:t>
      </w:r>
      <w:r w:rsidRPr="003F7DC9">
        <w:rPr>
          <w:i/>
          <w:color w:val="0B0B0B"/>
          <w:sz w:val="19"/>
        </w:rPr>
        <w:t>salute,</w:t>
      </w:r>
      <w:r w:rsidRPr="003F7DC9">
        <w:rPr>
          <w:i/>
          <w:color w:val="0B0B0B"/>
          <w:spacing w:val="-5"/>
          <w:sz w:val="19"/>
        </w:rPr>
        <w:t xml:space="preserve"> </w:t>
      </w:r>
      <w:r w:rsidRPr="003F7DC9">
        <w:rPr>
          <w:i/>
          <w:color w:val="0B0B0B"/>
          <w:sz w:val="19"/>
        </w:rPr>
        <w:t>le</w:t>
      </w:r>
      <w:r w:rsidRPr="003F7DC9">
        <w:rPr>
          <w:i/>
          <w:color w:val="0B0B0B"/>
          <w:spacing w:val="-5"/>
          <w:sz w:val="19"/>
        </w:rPr>
        <w:t xml:space="preserve"> </w:t>
      </w:r>
      <w:r w:rsidRPr="003F7DC9">
        <w:rPr>
          <w:i/>
          <w:color w:val="0B0B0B"/>
          <w:sz w:val="19"/>
        </w:rPr>
        <w:t>Regioni</w:t>
      </w:r>
      <w:r w:rsidRPr="003F7DC9">
        <w:rPr>
          <w:i/>
          <w:color w:val="0B0B0B"/>
          <w:spacing w:val="-6"/>
          <w:sz w:val="19"/>
        </w:rPr>
        <w:t xml:space="preserve"> </w:t>
      </w:r>
      <w:r w:rsidRPr="003F7DC9">
        <w:rPr>
          <w:i/>
          <w:color w:val="0B0B0B"/>
          <w:sz w:val="19"/>
        </w:rPr>
        <w:t>e</w:t>
      </w:r>
      <w:r w:rsidRPr="003F7DC9">
        <w:rPr>
          <w:i/>
          <w:color w:val="0B0B0B"/>
          <w:spacing w:val="-3"/>
          <w:sz w:val="19"/>
        </w:rPr>
        <w:t xml:space="preserve"> </w:t>
      </w:r>
      <w:r w:rsidRPr="003F7DC9">
        <w:rPr>
          <w:i/>
          <w:color w:val="0B0B0B"/>
          <w:sz w:val="19"/>
        </w:rPr>
        <w:t>le</w:t>
      </w:r>
      <w:r w:rsidRPr="003F7DC9">
        <w:rPr>
          <w:i/>
          <w:color w:val="0B0B0B"/>
          <w:spacing w:val="-5"/>
          <w:sz w:val="19"/>
        </w:rPr>
        <w:t xml:space="preserve"> </w:t>
      </w:r>
      <w:r w:rsidRPr="003F7DC9">
        <w:rPr>
          <w:i/>
          <w:color w:val="0B0B0B"/>
          <w:sz w:val="19"/>
        </w:rPr>
        <w:t>Province</w:t>
      </w:r>
      <w:r w:rsidRPr="003F7DC9">
        <w:rPr>
          <w:i/>
          <w:color w:val="0B0B0B"/>
          <w:spacing w:val="-5"/>
          <w:sz w:val="19"/>
        </w:rPr>
        <w:t xml:space="preserve"> </w:t>
      </w:r>
      <w:r w:rsidRPr="003F7DC9">
        <w:rPr>
          <w:i/>
          <w:color w:val="0B0B0B"/>
          <w:sz w:val="19"/>
        </w:rPr>
        <w:t>Autonome</w:t>
      </w:r>
      <w:r w:rsidRPr="003F7DC9">
        <w:rPr>
          <w:i/>
          <w:color w:val="0B0B0B"/>
          <w:spacing w:val="-6"/>
          <w:sz w:val="19"/>
        </w:rPr>
        <w:t xml:space="preserve"> </w:t>
      </w:r>
      <w:r w:rsidRPr="003F7DC9">
        <w:rPr>
          <w:i/>
          <w:color w:val="0B0B0B"/>
          <w:sz w:val="19"/>
        </w:rPr>
        <w:t>di</w:t>
      </w:r>
      <w:r w:rsidRPr="003F7DC9">
        <w:rPr>
          <w:i/>
          <w:color w:val="0B0B0B"/>
          <w:spacing w:val="-5"/>
          <w:sz w:val="19"/>
        </w:rPr>
        <w:t xml:space="preserve"> </w:t>
      </w:r>
      <w:r w:rsidRPr="003F7DC9">
        <w:rPr>
          <w:i/>
          <w:color w:val="0B0B0B"/>
          <w:sz w:val="19"/>
        </w:rPr>
        <w:t>Trento</w:t>
      </w:r>
      <w:r w:rsidRPr="003F7DC9">
        <w:rPr>
          <w:i/>
          <w:color w:val="0B0B0B"/>
          <w:spacing w:val="-5"/>
          <w:sz w:val="19"/>
        </w:rPr>
        <w:t xml:space="preserve"> </w:t>
      </w:r>
      <w:r w:rsidRPr="003F7DC9">
        <w:rPr>
          <w:i/>
          <w:color w:val="0B0B0B"/>
          <w:sz w:val="19"/>
        </w:rPr>
        <w:t>e</w:t>
      </w:r>
      <w:r w:rsidRPr="003F7DC9">
        <w:rPr>
          <w:i/>
          <w:color w:val="0B0B0B"/>
          <w:spacing w:val="-5"/>
          <w:sz w:val="19"/>
        </w:rPr>
        <w:t xml:space="preserve"> </w:t>
      </w:r>
      <w:r w:rsidRPr="003F7DC9">
        <w:rPr>
          <w:i/>
          <w:color w:val="0B0B0B"/>
          <w:sz w:val="19"/>
        </w:rPr>
        <w:t>Bolzano,</w:t>
      </w:r>
      <w:r w:rsidRPr="003F7DC9">
        <w:rPr>
          <w:i/>
          <w:color w:val="0B0B0B"/>
          <w:spacing w:val="-5"/>
          <w:sz w:val="19"/>
        </w:rPr>
        <w:t xml:space="preserve"> </w:t>
      </w:r>
      <w:r w:rsidRPr="003F7DC9">
        <w:rPr>
          <w:i/>
          <w:color w:val="0B0B0B"/>
          <w:sz w:val="19"/>
        </w:rPr>
        <w:t>in</w:t>
      </w:r>
      <w:r w:rsidRPr="003F7DC9">
        <w:rPr>
          <w:i/>
          <w:color w:val="0B0B0B"/>
          <w:spacing w:val="-6"/>
          <w:sz w:val="19"/>
        </w:rPr>
        <w:t xml:space="preserve"> </w:t>
      </w:r>
      <w:r w:rsidRPr="003F7DC9">
        <w:rPr>
          <w:i/>
          <w:color w:val="0B0B0B"/>
          <w:sz w:val="19"/>
        </w:rPr>
        <w:t>relazione</w:t>
      </w:r>
      <w:r w:rsidRPr="003F7DC9">
        <w:rPr>
          <w:i/>
          <w:color w:val="0B0B0B"/>
          <w:spacing w:val="-5"/>
          <w:sz w:val="19"/>
        </w:rPr>
        <w:t xml:space="preserve"> </w:t>
      </w:r>
      <w:r w:rsidRPr="003F7DC9">
        <w:rPr>
          <w:i/>
          <w:color w:val="0B0B0B"/>
          <w:sz w:val="19"/>
        </w:rPr>
        <w:t>alla</w:t>
      </w:r>
      <w:r w:rsidRPr="003F7DC9">
        <w:rPr>
          <w:i/>
          <w:color w:val="0B0B0B"/>
          <w:spacing w:val="-5"/>
          <w:sz w:val="19"/>
        </w:rPr>
        <w:t xml:space="preserve"> </w:t>
      </w:r>
      <w:r w:rsidRPr="003F7DC9">
        <w:rPr>
          <w:i/>
          <w:color w:val="0B0B0B"/>
          <w:sz w:val="19"/>
        </w:rPr>
        <w:t>diffusione</w:t>
      </w:r>
      <w:r w:rsidRPr="003F7DC9">
        <w:rPr>
          <w:i/>
          <w:color w:val="0B0B0B"/>
          <w:spacing w:val="-5"/>
          <w:sz w:val="19"/>
        </w:rPr>
        <w:t xml:space="preserve"> </w:t>
      </w:r>
      <w:r w:rsidRPr="003F7DC9">
        <w:rPr>
          <w:i/>
          <w:color w:val="0B0B0B"/>
          <w:sz w:val="19"/>
        </w:rPr>
        <w:t>del</w:t>
      </w:r>
      <w:r w:rsidRPr="003F7DC9">
        <w:rPr>
          <w:i/>
          <w:color w:val="0B0B0B"/>
          <w:spacing w:val="-6"/>
          <w:sz w:val="19"/>
        </w:rPr>
        <w:t xml:space="preserve"> </w:t>
      </w:r>
      <w:r w:rsidRPr="003F7DC9">
        <w:rPr>
          <w:i/>
          <w:color w:val="0B0B0B"/>
          <w:sz w:val="19"/>
        </w:rPr>
        <w:t xml:space="preserve">virus SARS-CoV-2. Versione del 31 maggio 2020. </w:t>
      </w:r>
      <w:r w:rsidRPr="003F7DC9">
        <w:rPr>
          <w:color w:val="0B0B0B"/>
          <w:sz w:val="19"/>
        </w:rPr>
        <w:t>Roma: Istituto Superiore di Sanità; 2020. (Rapporto ISS COVID- 19, n.</w:t>
      </w:r>
      <w:r w:rsidRPr="003F7DC9">
        <w:rPr>
          <w:color w:val="0B0B0B"/>
          <w:spacing w:val="-1"/>
          <w:sz w:val="19"/>
        </w:rPr>
        <w:t xml:space="preserve"> </w:t>
      </w:r>
      <w:r w:rsidRPr="003F7DC9">
        <w:rPr>
          <w:color w:val="0B0B0B"/>
          <w:sz w:val="19"/>
        </w:rPr>
        <w:t>37/2020).</w:t>
      </w:r>
    </w:p>
    <w:p w14:paraId="7CF1B692" w14:textId="77777777" w:rsidR="004C1BFC" w:rsidRPr="003F7DC9" w:rsidRDefault="00D9217B" w:rsidP="00B31B1A">
      <w:pPr>
        <w:pStyle w:val="Paragrafoelenco"/>
        <w:numPr>
          <w:ilvl w:val="0"/>
          <w:numId w:val="8"/>
        </w:numPr>
        <w:tabs>
          <w:tab w:val="left" w:pos="644"/>
        </w:tabs>
        <w:spacing w:before="154" w:line="242" w:lineRule="auto"/>
        <w:ind w:left="142" w:right="196" w:firstLine="0"/>
        <w:jc w:val="both"/>
        <w:rPr>
          <w:color w:val="0B0B0B"/>
          <w:sz w:val="19"/>
        </w:rPr>
      </w:pPr>
      <w:r w:rsidRPr="003F7DC9">
        <w:rPr>
          <w:color w:val="0B0B0B"/>
          <w:sz w:val="19"/>
        </w:rPr>
        <w:t xml:space="preserve">Silano M, Bertinato L, Boirivant M, Pocchiari M, Taruscio D, Corazza GR, Troncone R </w:t>
      </w:r>
      <w:r w:rsidRPr="003F7DC9">
        <w:rPr>
          <w:i/>
          <w:color w:val="0B0B0B"/>
          <w:sz w:val="19"/>
        </w:rPr>
        <w:t xml:space="preserve">Indicazioni ad interim per un’adeguata gestione delle persone affette da celiachia nell’attuale scenario emergenziale SARS-CoV-2. Versione del 29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38/2020).</w:t>
      </w:r>
    </w:p>
    <w:p w14:paraId="5FF5EC35" w14:textId="77777777" w:rsidR="004C1BFC" w:rsidRPr="003F7DC9" w:rsidRDefault="00D9217B" w:rsidP="00B31B1A">
      <w:pPr>
        <w:pStyle w:val="Paragrafoelenco"/>
        <w:numPr>
          <w:ilvl w:val="0"/>
          <w:numId w:val="8"/>
        </w:numPr>
        <w:tabs>
          <w:tab w:val="left" w:pos="644"/>
        </w:tabs>
        <w:spacing w:before="152" w:line="242" w:lineRule="auto"/>
        <w:ind w:left="142" w:right="194" w:firstLine="0"/>
        <w:jc w:val="both"/>
        <w:rPr>
          <w:color w:val="0B0B0B"/>
          <w:sz w:val="19"/>
        </w:rPr>
      </w:pPr>
      <w:r w:rsidRPr="003F7DC9">
        <w:rPr>
          <w:color w:val="0B0B0B"/>
          <w:sz w:val="19"/>
        </w:rPr>
        <w:t xml:space="preserve">Gruppo di lavoro ISS Malattie Rare COVID-19 </w:t>
      </w:r>
      <w:r w:rsidRPr="003F7DC9">
        <w:rPr>
          <w:i/>
          <w:color w:val="0B0B0B"/>
          <w:sz w:val="19"/>
        </w:rPr>
        <w:t>Censimento dei bisogni (23 marzo - 5 aprile 2020) delle persone con malattie rare in corso di pandemia da SARS-CoV-2. Versione del 30 maggio 2020</w:t>
      </w:r>
      <w:r w:rsidRPr="003F7DC9">
        <w:rPr>
          <w:color w:val="0B0B0B"/>
          <w:sz w:val="19"/>
        </w:rPr>
        <w:t>. Roma: Istituto Superiore di Sanità; 2020. (Rapporto ISS COVID-19, n. 39/2020).</w:t>
      </w:r>
    </w:p>
    <w:p w14:paraId="7873A01E" w14:textId="77777777" w:rsidR="004C1BFC" w:rsidRPr="003F7DC9" w:rsidRDefault="00D9217B" w:rsidP="00B31B1A">
      <w:pPr>
        <w:pStyle w:val="Paragrafoelenco"/>
        <w:numPr>
          <w:ilvl w:val="0"/>
          <w:numId w:val="8"/>
        </w:numPr>
        <w:tabs>
          <w:tab w:val="left" w:pos="643"/>
        </w:tabs>
        <w:spacing w:before="152" w:line="242" w:lineRule="auto"/>
        <w:ind w:left="142" w:right="196" w:firstLine="0"/>
        <w:jc w:val="both"/>
        <w:rPr>
          <w:color w:val="0B0B0B"/>
          <w:sz w:val="19"/>
        </w:rPr>
      </w:pPr>
      <w:r w:rsidRPr="003F7DC9">
        <w:rPr>
          <w:color w:val="0B0B0B"/>
          <w:sz w:val="19"/>
        </w:rPr>
        <w:t xml:space="preserve">Gruppo di Lavoro Bioetica COVID-19. </w:t>
      </w:r>
      <w:r w:rsidRPr="003F7DC9">
        <w:rPr>
          <w:i/>
          <w:color w:val="0B0B0B"/>
          <w:sz w:val="19"/>
        </w:rPr>
        <w:t xml:space="preserve">Comunicazione in emergenza nei reparti COVID-19. Aspetti di etica. Versione del 25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40/2020).</w:t>
      </w:r>
    </w:p>
    <w:p w14:paraId="06D28A33" w14:textId="77777777" w:rsidR="004C1BFC" w:rsidRPr="003F7DC9" w:rsidRDefault="00D9217B" w:rsidP="00B31B1A">
      <w:pPr>
        <w:pStyle w:val="Paragrafoelenco"/>
        <w:numPr>
          <w:ilvl w:val="0"/>
          <w:numId w:val="8"/>
        </w:numPr>
        <w:tabs>
          <w:tab w:val="left" w:pos="643"/>
        </w:tabs>
        <w:spacing w:before="153" w:line="242" w:lineRule="auto"/>
        <w:ind w:left="142" w:right="194" w:firstLine="0"/>
        <w:jc w:val="both"/>
        <w:rPr>
          <w:color w:val="0B0B0B"/>
          <w:sz w:val="19"/>
        </w:rPr>
      </w:pPr>
      <w:r w:rsidRPr="003F7DC9">
        <w:rPr>
          <w:color w:val="0B0B0B"/>
          <w:sz w:val="19"/>
        </w:rPr>
        <w:t>Gruppo di lavoro ISS Salute mentale ed emergenza COVID-19. Indicazioni per prendersi cura delle difficoltà e dei bisogni dei familiari di pazienti ricoverati in reparti ospedalieri COVID-19. Versione del 29 maggio 2020. Roma: Istituto Superiore di Sanità; 2020. (Rapporto ISS COVID-19 n.</w:t>
      </w:r>
      <w:r w:rsidRPr="003F7DC9">
        <w:rPr>
          <w:color w:val="0B0B0B"/>
          <w:spacing w:val="-1"/>
          <w:sz w:val="19"/>
        </w:rPr>
        <w:t xml:space="preserve"> </w:t>
      </w:r>
      <w:r w:rsidRPr="003F7DC9">
        <w:rPr>
          <w:color w:val="0B0B0B"/>
          <w:sz w:val="19"/>
        </w:rPr>
        <w:t>41/2020).</w:t>
      </w:r>
    </w:p>
    <w:p w14:paraId="560C7E33" w14:textId="77777777" w:rsidR="004C1BFC" w:rsidRPr="003F7DC9" w:rsidRDefault="00D9217B" w:rsidP="00B31B1A">
      <w:pPr>
        <w:pStyle w:val="Paragrafoelenco"/>
        <w:numPr>
          <w:ilvl w:val="0"/>
          <w:numId w:val="8"/>
        </w:numPr>
        <w:tabs>
          <w:tab w:val="left" w:pos="643"/>
        </w:tabs>
        <w:spacing w:before="153" w:line="242" w:lineRule="auto"/>
        <w:ind w:left="142" w:right="195" w:firstLine="0"/>
        <w:jc w:val="both"/>
        <w:rPr>
          <w:color w:val="0B0B0B"/>
          <w:sz w:val="19"/>
        </w:rPr>
      </w:pPr>
      <w:r w:rsidRPr="003F7DC9">
        <w:rPr>
          <w:color w:val="0B0B0B"/>
          <w:sz w:val="19"/>
        </w:rPr>
        <w:t xml:space="preserve">Gruppo di Lavoro ISS Bioetica COVID-19. </w:t>
      </w:r>
      <w:r w:rsidRPr="003F7DC9">
        <w:rPr>
          <w:i/>
          <w:color w:val="0B0B0B"/>
          <w:sz w:val="19"/>
        </w:rPr>
        <w:t xml:space="preserve">Protezione dei dati personali nell’emergenza COVID-19. Versione del 28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42/2020).</w:t>
      </w:r>
    </w:p>
    <w:p w14:paraId="385242CB" w14:textId="77777777" w:rsidR="004C1BFC" w:rsidRPr="003F7DC9" w:rsidRDefault="00D9217B" w:rsidP="00B31B1A">
      <w:pPr>
        <w:pStyle w:val="Paragrafoelenco"/>
        <w:numPr>
          <w:ilvl w:val="0"/>
          <w:numId w:val="8"/>
        </w:numPr>
        <w:tabs>
          <w:tab w:val="left" w:pos="643"/>
        </w:tabs>
        <w:spacing w:before="153" w:line="242" w:lineRule="auto"/>
        <w:ind w:left="142" w:right="196" w:firstLine="0"/>
        <w:jc w:val="both"/>
        <w:rPr>
          <w:color w:val="0B0B0B"/>
          <w:sz w:val="19"/>
        </w:rPr>
      </w:pPr>
      <w:r w:rsidRPr="003F7DC9">
        <w:rPr>
          <w:color w:val="0B0B0B"/>
          <w:sz w:val="19"/>
        </w:rPr>
        <w:t xml:space="preserve">Gruppo di lavoro ISS Salute mentale ed emergenza COVID-19. </w:t>
      </w:r>
      <w:r w:rsidRPr="003F7DC9">
        <w:rPr>
          <w:i/>
          <w:color w:val="0B0B0B"/>
          <w:sz w:val="19"/>
        </w:rPr>
        <w:t xml:space="preserve">Indicazioni ad interim per un appropriato sostegno della salute mentale nei minori di età durante la pandemia COVID-19. Versione del 31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43/2020)</w:t>
      </w:r>
    </w:p>
    <w:p w14:paraId="46D93E89" w14:textId="77777777" w:rsidR="004C1BFC" w:rsidRPr="003F7DC9" w:rsidRDefault="004C1BFC" w:rsidP="00B31B1A">
      <w:pPr>
        <w:spacing w:line="242" w:lineRule="auto"/>
        <w:ind w:left="142"/>
        <w:jc w:val="both"/>
        <w:rPr>
          <w:sz w:val="19"/>
        </w:rPr>
        <w:sectPr w:rsidR="004C1BFC" w:rsidRPr="003F7DC9" w:rsidSect="00186703">
          <w:pgSz w:w="11900" w:h="16840"/>
          <w:pgMar w:top="1600" w:right="1680" w:bottom="280" w:left="993" w:header="720" w:footer="720" w:gutter="0"/>
          <w:cols w:space="720"/>
        </w:sectPr>
      </w:pPr>
    </w:p>
    <w:p w14:paraId="1740F0FA" w14:textId="77777777" w:rsidR="004C1BFC" w:rsidRPr="003F7DC9" w:rsidRDefault="004C1BFC" w:rsidP="00B31B1A">
      <w:pPr>
        <w:pStyle w:val="Corpotesto"/>
        <w:spacing w:before="8"/>
        <w:ind w:left="142"/>
        <w:rPr>
          <w:sz w:val="18"/>
        </w:rPr>
      </w:pPr>
    </w:p>
    <w:p w14:paraId="31696D2E" w14:textId="77777777" w:rsidR="004C1BFC" w:rsidRPr="003F7DC9" w:rsidRDefault="00D9217B" w:rsidP="00B31B1A">
      <w:pPr>
        <w:pStyle w:val="Paragrafoelenco"/>
        <w:numPr>
          <w:ilvl w:val="0"/>
          <w:numId w:val="8"/>
        </w:numPr>
        <w:tabs>
          <w:tab w:val="left" w:pos="867"/>
        </w:tabs>
        <w:spacing w:before="100"/>
        <w:ind w:left="142" w:right="438" w:firstLine="0"/>
        <w:jc w:val="both"/>
        <w:rPr>
          <w:color w:val="0B0B0B"/>
          <w:sz w:val="18"/>
        </w:rPr>
      </w:pPr>
      <w:r w:rsidRPr="003F7DC9">
        <w:rPr>
          <w:color w:val="0B0B0B"/>
          <w:sz w:val="18"/>
        </w:rPr>
        <w:t>Gruppo</w:t>
      </w:r>
      <w:r w:rsidRPr="003F7DC9">
        <w:rPr>
          <w:color w:val="0B0B0B"/>
          <w:spacing w:val="-7"/>
          <w:sz w:val="18"/>
        </w:rPr>
        <w:t xml:space="preserve"> </w:t>
      </w:r>
      <w:r w:rsidRPr="003F7DC9">
        <w:rPr>
          <w:color w:val="0B0B0B"/>
          <w:sz w:val="18"/>
        </w:rPr>
        <w:t>di</w:t>
      </w:r>
      <w:r w:rsidRPr="003F7DC9">
        <w:rPr>
          <w:color w:val="0B0B0B"/>
          <w:spacing w:val="-5"/>
          <w:sz w:val="18"/>
        </w:rPr>
        <w:t xml:space="preserve"> </w:t>
      </w:r>
      <w:r w:rsidRPr="003F7DC9">
        <w:rPr>
          <w:color w:val="0B0B0B"/>
          <w:sz w:val="18"/>
        </w:rPr>
        <w:t>lavoro</w:t>
      </w:r>
      <w:r w:rsidRPr="003F7DC9">
        <w:rPr>
          <w:color w:val="0B0B0B"/>
          <w:spacing w:val="-7"/>
          <w:sz w:val="18"/>
        </w:rPr>
        <w:t xml:space="preserve"> </w:t>
      </w:r>
      <w:r w:rsidRPr="003F7DC9">
        <w:rPr>
          <w:color w:val="0B0B0B"/>
          <w:sz w:val="18"/>
        </w:rPr>
        <w:t>ISS</w:t>
      </w:r>
      <w:r w:rsidRPr="003F7DC9">
        <w:rPr>
          <w:color w:val="0B0B0B"/>
          <w:spacing w:val="-6"/>
          <w:sz w:val="18"/>
        </w:rPr>
        <w:t xml:space="preserve"> </w:t>
      </w:r>
      <w:r w:rsidRPr="003F7DC9">
        <w:rPr>
          <w:color w:val="0B0B0B"/>
          <w:sz w:val="18"/>
        </w:rPr>
        <w:t>Salute</w:t>
      </w:r>
      <w:r w:rsidRPr="003F7DC9">
        <w:rPr>
          <w:color w:val="0B0B0B"/>
          <w:spacing w:val="-5"/>
          <w:sz w:val="18"/>
        </w:rPr>
        <w:t xml:space="preserve"> </w:t>
      </w:r>
      <w:r w:rsidRPr="003F7DC9">
        <w:rPr>
          <w:color w:val="0B0B0B"/>
          <w:sz w:val="18"/>
        </w:rPr>
        <w:t>mentale</w:t>
      </w:r>
      <w:r w:rsidRPr="003F7DC9">
        <w:rPr>
          <w:color w:val="0B0B0B"/>
          <w:spacing w:val="-6"/>
          <w:sz w:val="18"/>
        </w:rPr>
        <w:t xml:space="preserve"> </w:t>
      </w:r>
      <w:r w:rsidRPr="003F7DC9">
        <w:rPr>
          <w:color w:val="0B0B0B"/>
          <w:sz w:val="18"/>
        </w:rPr>
        <w:t>ed</w:t>
      </w:r>
      <w:r w:rsidRPr="003F7DC9">
        <w:rPr>
          <w:color w:val="0B0B0B"/>
          <w:spacing w:val="-5"/>
          <w:sz w:val="18"/>
        </w:rPr>
        <w:t xml:space="preserve"> </w:t>
      </w:r>
      <w:r w:rsidRPr="003F7DC9">
        <w:rPr>
          <w:color w:val="0B0B0B"/>
          <w:sz w:val="18"/>
        </w:rPr>
        <w:t>emergenza</w:t>
      </w:r>
      <w:r w:rsidRPr="003F7DC9">
        <w:rPr>
          <w:color w:val="0B0B0B"/>
          <w:spacing w:val="-6"/>
          <w:sz w:val="18"/>
        </w:rPr>
        <w:t xml:space="preserve"> </w:t>
      </w:r>
      <w:r w:rsidRPr="003F7DC9">
        <w:rPr>
          <w:color w:val="0B0B0B"/>
          <w:sz w:val="18"/>
        </w:rPr>
        <w:t>COVID-19.</w:t>
      </w:r>
      <w:r w:rsidRPr="003F7DC9">
        <w:rPr>
          <w:color w:val="0B0B0B"/>
          <w:spacing w:val="-1"/>
          <w:sz w:val="18"/>
        </w:rPr>
        <w:t xml:space="preserve"> </w:t>
      </w:r>
      <w:r w:rsidRPr="003F7DC9">
        <w:rPr>
          <w:i/>
          <w:color w:val="0B0B0B"/>
          <w:sz w:val="18"/>
        </w:rPr>
        <w:t>Indicazioni</w:t>
      </w:r>
      <w:r w:rsidRPr="003F7DC9">
        <w:rPr>
          <w:i/>
          <w:color w:val="0B0B0B"/>
          <w:spacing w:val="-5"/>
          <w:sz w:val="18"/>
        </w:rPr>
        <w:t xml:space="preserve"> </w:t>
      </w:r>
      <w:r w:rsidRPr="003F7DC9">
        <w:rPr>
          <w:i/>
          <w:color w:val="0B0B0B"/>
          <w:sz w:val="18"/>
        </w:rPr>
        <w:t>di</w:t>
      </w:r>
      <w:r w:rsidRPr="003F7DC9">
        <w:rPr>
          <w:i/>
          <w:color w:val="0B0B0B"/>
          <w:spacing w:val="-6"/>
          <w:sz w:val="18"/>
        </w:rPr>
        <w:t xml:space="preserve"> </w:t>
      </w:r>
      <w:r w:rsidRPr="003F7DC9">
        <w:rPr>
          <w:i/>
          <w:color w:val="0B0B0B"/>
          <w:sz w:val="18"/>
        </w:rPr>
        <w:t>un</w:t>
      </w:r>
      <w:r w:rsidRPr="003F7DC9">
        <w:rPr>
          <w:i/>
          <w:color w:val="0B0B0B"/>
          <w:spacing w:val="-5"/>
          <w:sz w:val="18"/>
        </w:rPr>
        <w:t xml:space="preserve"> </w:t>
      </w:r>
      <w:r w:rsidRPr="003F7DC9">
        <w:rPr>
          <w:i/>
          <w:color w:val="0B0B0B"/>
          <w:sz w:val="18"/>
        </w:rPr>
        <w:t>programma</w:t>
      </w:r>
      <w:r w:rsidRPr="003F7DC9">
        <w:rPr>
          <w:i/>
          <w:color w:val="0B0B0B"/>
          <w:spacing w:val="-6"/>
          <w:sz w:val="18"/>
        </w:rPr>
        <w:t xml:space="preserve"> </w:t>
      </w:r>
      <w:r w:rsidRPr="003F7DC9">
        <w:rPr>
          <w:i/>
          <w:color w:val="0B0B0B"/>
          <w:sz w:val="18"/>
        </w:rPr>
        <w:t>di</w:t>
      </w:r>
      <w:r w:rsidRPr="003F7DC9">
        <w:rPr>
          <w:i/>
          <w:color w:val="0B0B0B"/>
          <w:spacing w:val="-5"/>
          <w:sz w:val="18"/>
        </w:rPr>
        <w:t xml:space="preserve"> </w:t>
      </w:r>
      <w:r w:rsidRPr="003F7DC9">
        <w:rPr>
          <w:i/>
          <w:color w:val="0B0B0B"/>
          <w:sz w:val="18"/>
        </w:rPr>
        <w:t>intervento</w:t>
      </w:r>
      <w:r w:rsidRPr="003F7DC9">
        <w:rPr>
          <w:i/>
          <w:color w:val="0B0B0B"/>
          <w:spacing w:val="-6"/>
          <w:sz w:val="18"/>
        </w:rPr>
        <w:t xml:space="preserve"> </w:t>
      </w:r>
      <w:r w:rsidRPr="003F7DC9">
        <w:rPr>
          <w:i/>
          <w:color w:val="0B0B0B"/>
          <w:sz w:val="18"/>
        </w:rPr>
        <w:t>per</w:t>
      </w:r>
      <w:r w:rsidRPr="003F7DC9">
        <w:rPr>
          <w:i/>
          <w:color w:val="0B0B0B"/>
          <w:spacing w:val="-6"/>
          <w:sz w:val="18"/>
        </w:rPr>
        <w:t xml:space="preserve"> </w:t>
      </w:r>
      <w:r w:rsidRPr="003F7DC9">
        <w:rPr>
          <w:i/>
          <w:color w:val="0B0B0B"/>
          <w:sz w:val="18"/>
        </w:rPr>
        <w:t xml:space="preserve">la gestione dell’ansia e della depressione perinatale nell’emergenza e post emrgenza COVID-19. Versione del 31 maggio 2020. </w:t>
      </w:r>
      <w:r w:rsidRPr="003F7DC9">
        <w:rPr>
          <w:color w:val="0B0B0B"/>
          <w:sz w:val="18"/>
        </w:rPr>
        <w:t>Roma: Istituto Superiore di Sanità; 2020. (Rapporto ISS COVID-19 n.</w:t>
      </w:r>
      <w:r w:rsidRPr="003F7DC9">
        <w:rPr>
          <w:color w:val="0B0B0B"/>
          <w:spacing w:val="-26"/>
          <w:sz w:val="18"/>
        </w:rPr>
        <w:t xml:space="preserve"> </w:t>
      </w:r>
      <w:r w:rsidRPr="003F7DC9">
        <w:rPr>
          <w:color w:val="0B0B0B"/>
          <w:sz w:val="18"/>
        </w:rPr>
        <w:t>44/2020)</w:t>
      </w:r>
    </w:p>
    <w:p w14:paraId="348E46B1" w14:textId="77777777" w:rsidR="004C1BFC" w:rsidRPr="003F7DC9" w:rsidRDefault="00D9217B" w:rsidP="00B31B1A">
      <w:pPr>
        <w:pStyle w:val="Paragrafoelenco"/>
        <w:numPr>
          <w:ilvl w:val="0"/>
          <w:numId w:val="8"/>
        </w:numPr>
        <w:tabs>
          <w:tab w:val="left" w:pos="867"/>
        </w:tabs>
        <w:spacing w:before="144"/>
        <w:ind w:left="142" w:right="437" w:firstLine="0"/>
        <w:jc w:val="both"/>
        <w:rPr>
          <w:color w:val="0B0B0B"/>
          <w:sz w:val="18"/>
        </w:rPr>
      </w:pPr>
      <w:r w:rsidRPr="003F7DC9">
        <w:rPr>
          <w:color w:val="0B0B0B"/>
          <w:sz w:val="18"/>
        </w:rPr>
        <w:t xml:space="preserve">Giusti A, Zambri F, Marchetti F, Sampaolo L, Taruscio D, Salerno P, Chiantera A, Colacurci N, Davanzo R, Mosca F, Petrini F, Ramenghi L, Vicario M, Villani A, Viora E, Zanetto F, Donati S. </w:t>
      </w:r>
      <w:r w:rsidRPr="003F7DC9">
        <w:rPr>
          <w:i/>
          <w:color w:val="0B0B0B"/>
          <w:sz w:val="18"/>
        </w:rPr>
        <w:t>Indicazioni ad interim per gravidanza, parto, allattamento e cura dei piccolissimi 0-2 anni in risposta all’emergenza COVID-19. Versione 31 maggio 2020</w:t>
      </w:r>
      <w:r w:rsidRPr="003F7DC9">
        <w:rPr>
          <w:color w:val="0B0B0B"/>
          <w:sz w:val="18"/>
        </w:rPr>
        <w:t>. Roma: Istituto Suprire di Sanità; 2020 (Rapporto ISS COVID-19 n.</w:t>
      </w:r>
      <w:r w:rsidRPr="003F7DC9">
        <w:rPr>
          <w:color w:val="0B0B0B"/>
          <w:spacing w:val="-26"/>
          <w:sz w:val="18"/>
        </w:rPr>
        <w:t xml:space="preserve"> </w:t>
      </w:r>
      <w:r w:rsidRPr="003F7DC9">
        <w:rPr>
          <w:color w:val="0B0B0B"/>
          <w:sz w:val="18"/>
        </w:rPr>
        <w:t>45/2020)</w:t>
      </w:r>
    </w:p>
    <w:p w14:paraId="513ACAFE" w14:textId="77777777" w:rsidR="004C1BFC" w:rsidRPr="003F7DC9" w:rsidRDefault="00D9217B" w:rsidP="00B31B1A">
      <w:pPr>
        <w:pStyle w:val="Paragrafoelenco"/>
        <w:numPr>
          <w:ilvl w:val="0"/>
          <w:numId w:val="8"/>
        </w:numPr>
        <w:tabs>
          <w:tab w:val="left" w:pos="867"/>
        </w:tabs>
        <w:spacing w:before="144"/>
        <w:ind w:left="142" w:right="438" w:firstLine="0"/>
        <w:jc w:val="both"/>
        <w:rPr>
          <w:color w:val="0B0B0B"/>
          <w:sz w:val="18"/>
        </w:rPr>
      </w:pPr>
      <w:r w:rsidRPr="003F7DC9">
        <w:rPr>
          <w:color w:val="0B0B0B"/>
          <w:sz w:val="18"/>
        </w:rPr>
        <w:t xml:space="preserve">Gruppo di Lavoro ISS Test Diagnostici COVID-19 e Gruppo di Lavoro ISS Dispositivi Medici COVID-19. </w:t>
      </w:r>
      <w:r w:rsidRPr="003F7DC9">
        <w:rPr>
          <w:i/>
          <w:color w:val="0B0B0B"/>
          <w:sz w:val="18"/>
        </w:rPr>
        <w:t>Dispositivi diagnostici in vitro per COVID-19. Parte 2: evoluzione del mercato e informazioni per gli stakeholder. Versione</w:t>
      </w:r>
      <w:r w:rsidRPr="003F7DC9">
        <w:rPr>
          <w:i/>
          <w:color w:val="0B0B0B"/>
          <w:spacing w:val="-4"/>
          <w:sz w:val="18"/>
        </w:rPr>
        <w:t xml:space="preserve"> </w:t>
      </w:r>
      <w:r w:rsidRPr="003F7DC9">
        <w:rPr>
          <w:i/>
          <w:color w:val="0B0B0B"/>
          <w:sz w:val="18"/>
        </w:rPr>
        <w:t>del</w:t>
      </w:r>
      <w:r w:rsidRPr="003F7DC9">
        <w:rPr>
          <w:i/>
          <w:color w:val="0B0B0B"/>
          <w:spacing w:val="-4"/>
          <w:sz w:val="18"/>
        </w:rPr>
        <w:t xml:space="preserve"> </w:t>
      </w:r>
      <w:r w:rsidRPr="003F7DC9">
        <w:rPr>
          <w:i/>
          <w:color w:val="0B0B0B"/>
          <w:sz w:val="18"/>
        </w:rPr>
        <w:t>23</w:t>
      </w:r>
      <w:r w:rsidRPr="003F7DC9">
        <w:rPr>
          <w:i/>
          <w:color w:val="0B0B0B"/>
          <w:spacing w:val="-4"/>
          <w:sz w:val="18"/>
        </w:rPr>
        <w:t xml:space="preserve"> </w:t>
      </w:r>
      <w:r w:rsidRPr="003F7DC9">
        <w:rPr>
          <w:i/>
          <w:color w:val="0B0B0B"/>
          <w:sz w:val="18"/>
        </w:rPr>
        <w:t>maggio</w:t>
      </w:r>
      <w:r w:rsidRPr="003F7DC9">
        <w:rPr>
          <w:i/>
          <w:color w:val="0B0B0B"/>
          <w:spacing w:val="-4"/>
          <w:sz w:val="18"/>
        </w:rPr>
        <w:t xml:space="preserve"> </w:t>
      </w:r>
      <w:r w:rsidRPr="003F7DC9">
        <w:rPr>
          <w:i/>
          <w:color w:val="0B0B0B"/>
          <w:sz w:val="18"/>
        </w:rPr>
        <w:t>2020.</w:t>
      </w:r>
      <w:r w:rsidRPr="003F7DC9">
        <w:rPr>
          <w:i/>
          <w:color w:val="0B0B0B"/>
          <w:spacing w:val="-3"/>
          <w:sz w:val="18"/>
        </w:rPr>
        <w:t xml:space="preserve"> </w:t>
      </w:r>
      <w:r w:rsidRPr="003F7DC9">
        <w:rPr>
          <w:color w:val="0B0B0B"/>
          <w:sz w:val="18"/>
        </w:rPr>
        <w:t>Roma:</w:t>
      </w:r>
      <w:r w:rsidRPr="003F7DC9">
        <w:rPr>
          <w:color w:val="0B0B0B"/>
          <w:spacing w:val="-4"/>
          <w:sz w:val="18"/>
        </w:rPr>
        <w:t xml:space="preserve"> </w:t>
      </w:r>
      <w:r w:rsidRPr="003F7DC9">
        <w:rPr>
          <w:color w:val="0B0B0B"/>
          <w:sz w:val="18"/>
        </w:rPr>
        <w:t>Istituto</w:t>
      </w:r>
      <w:r w:rsidRPr="003F7DC9">
        <w:rPr>
          <w:color w:val="0B0B0B"/>
          <w:spacing w:val="-3"/>
          <w:sz w:val="18"/>
        </w:rPr>
        <w:t xml:space="preserve"> </w:t>
      </w:r>
      <w:r w:rsidRPr="003F7DC9">
        <w:rPr>
          <w:color w:val="0B0B0B"/>
          <w:sz w:val="18"/>
        </w:rPr>
        <w:t>Superiore</w:t>
      </w:r>
      <w:r w:rsidRPr="003F7DC9">
        <w:rPr>
          <w:color w:val="0B0B0B"/>
          <w:spacing w:val="-4"/>
          <w:sz w:val="18"/>
        </w:rPr>
        <w:t xml:space="preserve"> </w:t>
      </w:r>
      <w:r w:rsidRPr="003F7DC9">
        <w:rPr>
          <w:color w:val="0B0B0B"/>
          <w:sz w:val="18"/>
        </w:rPr>
        <w:t>di</w:t>
      </w:r>
      <w:r w:rsidRPr="003F7DC9">
        <w:rPr>
          <w:color w:val="0B0B0B"/>
          <w:spacing w:val="-4"/>
          <w:sz w:val="18"/>
        </w:rPr>
        <w:t xml:space="preserve"> </w:t>
      </w:r>
      <w:r w:rsidRPr="003F7DC9">
        <w:rPr>
          <w:color w:val="0B0B0B"/>
          <w:sz w:val="18"/>
        </w:rPr>
        <w:t>Sanità;</w:t>
      </w:r>
      <w:r w:rsidRPr="003F7DC9">
        <w:rPr>
          <w:color w:val="0B0B0B"/>
          <w:spacing w:val="-4"/>
          <w:sz w:val="18"/>
        </w:rPr>
        <w:t xml:space="preserve"> </w:t>
      </w:r>
      <w:r w:rsidRPr="003F7DC9">
        <w:rPr>
          <w:color w:val="0B0B0B"/>
          <w:sz w:val="18"/>
        </w:rPr>
        <w:t>2020.</w:t>
      </w:r>
      <w:r w:rsidRPr="003F7DC9">
        <w:rPr>
          <w:color w:val="0B0B0B"/>
          <w:spacing w:val="-4"/>
          <w:sz w:val="18"/>
        </w:rPr>
        <w:t xml:space="preserve"> </w:t>
      </w:r>
      <w:r w:rsidRPr="003F7DC9">
        <w:rPr>
          <w:color w:val="0B0B0B"/>
          <w:sz w:val="18"/>
        </w:rPr>
        <w:t>(Rapporto</w:t>
      </w:r>
      <w:r w:rsidRPr="003F7DC9">
        <w:rPr>
          <w:color w:val="0B0B0B"/>
          <w:spacing w:val="-4"/>
          <w:sz w:val="18"/>
        </w:rPr>
        <w:t xml:space="preserve"> </w:t>
      </w:r>
      <w:r w:rsidRPr="003F7DC9">
        <w:rPr>
          <w:color w:val="0B0B0B"/>
          <w:sz w:val="18"/>
        </w:rPr>
        <w:t>ISS</w:t>
      </w:r>
      <w:r w:rsidRPr="003F7DC9">
        <w:rPr>
          <w:color w:val="0B0B0B"/>
          <w:spacing w:val="-4"/>
          <w:sz w:val="18"/>
        </w:rPr>
        <w:t xml:space="preserve"> </w:t>
      </w:r>
      <w:r w:rsidRPr="003F7DC9">
        <w:rPr>
          <w:color w:val="0B0B0B"/>
          <w:sz w:val="18"/>
        </w:rPr>
        <w:t>COVID-19</w:t>
      </w:r>
      <w:r w:rsidRPr="003F7DC9">
        <w:rPr>
          <w:color w:val="0B0B0B"/>
          <w:spacing w:val="-4"/>
          <w:sz w:val="18"/>
        </w:rPr>
        <w:t xml:space="preserve"> </w:t>
      </w:r>
      <w:r w:rsidRPr="003F7DC9">
        <w:rPr>
          <w:color w:val="0B0B0B"/>
          <w:sz w:val="18"/>
        </w:rPr>
        <w:t>n.</w:t>
      </w:r>
      <w:r w:rsidRPr="003F7DC9">
        <w:rPr>
          <w:color w:val="0B0B0B"/>
          <w:spacing w:val="-4"/>
          <w:sz w:val="18"/>
        </w:rPr>
        <w:t xml:space="preserve"> </w:t>
      </w:r>
      <w:r w:rsidRPr="003F7DC9">
        <w:rPr>
          <w:color w:val="0B0B0B"/>
          <w:sz w:val="18"/>
        </w:rPr>
        <w:t>46/2020)</w:t>
      </w:r>
    </w:p>
    <w:p w14:paraId="578A522E" w14:textId="77777777" w:rsidR="004C1BFC" w:rsidRPr="003F7DC9" w:rsidRDefault="00D9217B" w:rsidP="00B31B1A">
      <w:pPr>
        <w:pStyle w:val="Paragrafoelenco"/>
        <w:numPr>
          <w:ilvl w:val="0"/>
          <w:numId w:val="8"/>
        </w:numPr>
        <w:tabs>
          <w:tab w:val="left" w:pos="866"/>
        </w:tabs>
        <w:spacing w:before="145"/>
        <w:ind w:left="142" w:right="438" w:firstLine="0"/>
        <w:jc w:val="both"/>
        <w:rPr>
          <w:color w:val="0B0B0B"/>
          <w:sz w:val="18"/>
        </w:rPr>
      </w:pPr>
      <w:r w:rsidRPr="003F7DC9">
        <w:rPr>
          <w:color w:val="0B0B0B"/>
          <w:sz w:val="18"/>
        </w:rPr>
        <w:t xml:space="preserve">Gruppo di Lavoro ISS Bioetica COVID-19. </w:t>
      </w:r>
      <w:r w:rsidRPr="003F7DC9">
        <w:rPr>
          <w:i/>
          <w:color w:val="0B0B0B"/>
          <w:sz w:val="18"/>
        </w:rPr>
        <w:t xml:space="preserve">Etica della ricerca durante la pandemia di COVID-19: studi osservazionali e in particolare epidemiologici. Versione del 29 maggio 2020. </w:t>
      </w:r>
      <w:r w:rsidRPr="003F7DC9">
        <w:rPr>
          <w:color w:val="0B0B0B"/>
          <w:sz w:val="18"/>
        </w:rPr>
        <w:t>Roma: Istituto Superiore di Sanità; 2020. (Rapporto ISS COVID-19 n.</w:t>
      </w:r>
      <w:r w:rsidRPr="003F7DC9">
        <w:rPr>
          <w:color w:val="0B0B0B"/>
          <w:spacing w:val="-7"/>
          <w:sz w:val="18"/>
        </w:rPr>
        <w:t xml:space="preserve"> </w:t>
      </w:r>
      <w:r w:rsidRPr="003F7DC9">
        <w:rPr>
          <w:color w:val="0B0B0B"/>
          <w:sz w:val="18"/>
        </w:rPr>
        <w:t>47/2020)</w:t>
      </w:r>
    </w:p>
    <w:p w14:paraId="707F9BBB" w14:textId="77777777" w:rsidR="004C1BFC" w:rsidRPr="003F7DC9" w:rsidRDefault="00D9217B" w:rsidP="00B31B1A">
      <w:pPr>
        <w:pStyle w:val="Paragrafoelenco"/>
        <w:numPr>
          <w:ilvl w:val="0"/>
          <w:numId w:val="8"/>
        </w:numPr>
        <w:tabs>
          <w:tab w:val="left" w:pos="866"/>
        </w:tabs>
        <w:spacing w:before="144"/>
        <w:ind w:left="142" w:right="437" w:firstLine="0"/>
        <w:jc w:val="both"/>
        <w:rPr>
          <w:color w:val="0B0B0B"/>
          <w:sz w:val="18"/>
        </w:rPr>
      </w:pPr>
      <w:r w:rsidRPr="003F7DC9">
        <w:rPr>
          <w:color w:val="0B0B0B"/>
          <w:sz w:val="18"/>
        </w:rPr>
        <w:t>Gruppo</w:t>
      </w:r>
      <w:r w:rsidRPr="003F7DC9">
        <w:rPr>
          <w:color w:val="0B0B0B"/>
          <w:spacing w:val="-12"/>
          <w:sz w:val="18"/>
        </w:rPr>
        <w:t xml:space="preserve"> </w:t>
      </w:r>
      <w:r w:rsidRPr="003F7DC9">
        <w:rPr>
          <w:color w:val="0B0B0B"/>
          <w:sz w:val="18"/>
        </w:rPr>
        <w:t>di</w:t>
      </w:r>
      <w:r w:rsidRPr="003F7DC9">
        <w:rPr>
          <w:color w:val="0B0B0B"/>
          <w:spacing w:val="-12"/>
          <w:sz w:val="18"/>
        </w:rPr>
        <w:t xml:space="preserve"> </w:t>
      </w:r>
      <w:r w:rsidRPr="003F7DC9">
        <w:rPr>
          <w:color w:val="0B0B0B"/>
          <w:sz w:val="18"/>
        </w:rPr>
        <w:t>Lavoro</w:t>
      </w:r>
      <w:r w:rsidRPr="003F7DC9">
        <w:rPr>
          <w:color w:val="0B0B0B"/>
          <w:spacing w:val="-11"/>
          <w:sz w:val="18"/>
        </w:rPr>
        <w:t xml:space="preserve"> </w:t>
      </w:r>
      <w:r w:rsidRPr="003F7DC9">
        <w:rPr>
          <w:color w:val="0B0B0B"/>
          <w:sz w:val="18"/>
        </w:rPr>
        <w:t>Immunologia</w:t>
      </w:r>
      <w:r w:rsidRPr="003F7DC9">
        <w:rPr>
          <w:color w:val="0B0B0B"/>
          <w:spacing w:val="-11"/>
          <w:sz w:val="18"/>
        </w:rPr>
        <w:t xml:space="preserve"> </w:t>
      </w:r>
      <w:r w:rsidRPr="003F7DC9">
        <w:rPr>
          <w:color w:val="0B0B0B"/>
          <w:sz w:val="18"/>
        </w:rPr>
        <w:t>COVID-19.</w:t>
      </w:r>
      <w:r w:rsidRPr="003F7DC9">
        <w:rPr>
          <w:color w:val="0B0B0B"/>
          <w:spacing w:val="-12"/>
          <w:sz w:val="18"/>
        </w:rPr>
        <w:t xml:space="preserve"> </w:t>
      </w:r>
      <w:r w:rsidRPr="003F7DC9">
        <w:rPr>
          <w:color w:val="0B0B0B"/>
          <w:sz w:val="18"/>
        </w:rPr>
        <w:t>S</w:t>
      </w:r>
      <w:r w:rsidRPr="003F7DC9">
        <w:rPr>
          <w:i/>
          <w:color w:val="0B0B0B"/>
          <w:sz w:val="18"/>
        </w:rPr>
        <w:t>trategie</w:t>
      </w:r>
      <w:r w:rsidRPr="003F7DC9">
        <w:rPr>
          <w:i/>
          <w:color w:val="0B0B0B"/>
          <w:spacing w:val="-11"/>
          <w:sz w:val="18"/>
        </w:rPr>
        <w:t xml:space="preserve"> </w:t>
      </w:r>
      <w:r w:rsidRPr="003F7DC9">
        <w:rPr>
          <w:i/>
          <w:color w:val="0B0B0B"/>
          <w:sz w:val="18"/>
        </w:rPr>
        <w:t>immunologiche</w:t>
      </w:r>
      <w:r w:rsidRPr="003F7DC9">
        <w:rPr>
          <w:i/>
          <w:color w:val="0B0B0B"/>
          <w:spacing w:val="-11"/>
          <w:sz w:val="18"/>
        </w:rPr>
        <w:t xml:space="preserve"> </w:t>
      </w:r>
      <w:r w:rsidRPr="003F7DC9">
        <w:rPr>
          <w:i/>
          <w:color w:val="0B0B0B"/>
          <w:sz w:val="18"/>
        </w:rPr>
        <w:t>ad</w:t>
      </w:r>
      <w:r w:rsidRPr="003F7DC9">
        <w:rPr>
          <w:i/>
          <w:color w:val="0B0B0B"/>
          <w:spacing w:val="-11"/>
          <w:sz w:val="18"/>
        </w:rPr>
        <w:t xml:space="preserve"> </w:t>
      </w:r>
      <w:r w:rsidRPr="003F7DC9">
        <w:rPr>
          <w:i/>
          <w:color w:val="0B0B0B"/>
          <w:sz w:val="18"/>
        </w:rPr>
        <w:t>interim</w:t>
      </w:r>
      <w:r w:rsidRPr="003F7DC9">
        <w:rPr>
          <w:i/>
          <w:color w:val="0B0B0B"/>
          <w:spacing w:val="-11"/>
          <w:sz w:val="18"/>
        </w:rPr>
        <w:t xml:space="preserve"> </w:t>
      </w:r>
      <w:r w:rsidRPr="003F7DC9">
        <w:rPr>
          <w:i/>
          <w:color w:val="0B0B0B"/>
          <w:sz w:val="18"/>
        </w:rPr>
        <w:t>per</w:t>
      </w:r>
      <w:r w:rsidRPr="003F7DC9">
        <w:rPr>
          <w:i/>
          <w:color w:val="0B0B0B"/>
          <w:spacing w:val="-11"/>
          <w:sz w:val="18"/>
        </w:rPr>
        <w:t xml:space="preserve"> </w:t>
      </w:r>
      <w:r w:rsidRPr="003F7DC9">
        <w:rPr>
          <w:i/>
          <w:color w:val="0B0B0B"/>
          <w:sz w:val="18"/>
        </w:rPr>
        <w:t>la</w:t>
      </w:r>
      <w:r w:rsidRPr="003F7DC9">
        <w:rPr>
          <w:i/>
          <w:color w:val="0B0B0B"/>
          <w:spacing w:val="-11"/>
          <w:sz w:val="18"/>
        </w:rPr>
        <w:t xml:space="preserve"> </w:t>
      </w:r>
      <w:r w:rsidRPr="003F7DC9">
        <w:rPr>
          <w:i/>
          <w:color w:val="0B0B0B"/>
          <w:sz w:val="18"/>
        </w:rPr>
        <w:t>terapia</w:t>
      </w:r>
      <w:r w:rsidRPr="003F7DC9">
        <w:rPr>
          <w:i/>
          <w:color w:val="0B0B0B"/>
          <w:spacing w:val="-12"/>
          <w:sz w:val="18"/>
        </w:rPr>
        <w:t xml:space="preserve"> </w:t>
      </w:r>
      <w:r w:rsidRPr="003F7DC9">
        <w:rPr>
          <w:i/>
          <w:color w:val="0B0B0B"/>
          <w:sz w:val="18"/>
        </w:rPr>
        <w:t>e</w:t>
      </w:r>
      <w:r w:rsidRPr="003F7DC9">
        <w:rPr>
          <w:i/>
          <w:color w:val="0B0B0B"/>
          <w:spacing w:val="-11"/>
          <w:sz w:val="18"/>
        </w:rPr>
        <w:t xml:space="preserve"> </w:t>
      </w:r>
      <w:r w:rsidRPr="003F7DC9">
        <w:rPr>
          <w:i/>
          <w:color w:val="0B0B0B"/>
          <w:sz w:val="18"/>
        </w:rPr>
        <w:t>prevenzione</w:t>
      </w:r>
      <w:r w:rsidRPr="003F7DC9">
        <w:rPr>
          <w:i/>
          <w:color w:val="0B0B0B"/>
          <w:spacing w:val="-12"/>
          <w:sz w:val="18"/>
        </w:rPr>
        <w:t xml:space="preserve"> </w:t>
      </w:r>
      <w:r w:rsidRPr="003F7DC9">
        <w:rPr>
          <w:i/>
          <w:color w:val="0B0B0B"/>
          <w:sz w:val="18"/>
        </w:rPr>
        <w:t xml:space="preserve">della COVID-19. Versione del 4 giugno 2020. </w:t>
      </w:r>
      <w:r w:rsidRPr="003F7DC9">
        <w:rPr>
          <w:color w:val="0B0B0B"/>
          <w:sz w:val="18"/>
        </w:rPr>
        <w:t>Roma: Istituto Superiore di Sanità; 2020. (Rapporto ISS COVID-19 n. 48/2020).</w:t>
      </w:r>
    </w:p>
    <w:p w14:paraId="6A8639C9" w14:textId="77777777" w:rsidR="004C1BFC" w:rsidRPr="003F7DC9" w:rsidRDefault="00D9217B" w:rsidP="00B31B1A">
      <w:pPr>
        <w:pStyle w:val="Paragrafoelenco"/>
        <w:numPr>
          <w:ilvl w:val="0"/>
          <w:numId w:val="8"/>
        </w:numPr>
        <w:tabs>
          <w:tab w:val="left" w:pos="865"/>
        </w:tabs>
        <w:spacing w:before="145"/>
        <w:ind w:left="142" w:right="439" w:firstLine="0"/>
        <w:jc w:val="both"/>
        <w:rPr>
          <w:color w:val="0B0B0B"/>
          <w:sz w:val="18"/>
        </w:rPr>
      </w:pPr>
      <w:r w:rsidRPr="003F7DC9">
        <w:rPr>
          <w:color w:val="0B0B0B"/>
          <w:sz w:val="18"/>
        </w:rPr>
        <w:t xml:space="preserve">Gruppo di Lavoro ISS Cause di morte COVID-19, Gruppo di lavoro Sovrintendenza sanitaria centrale – INAIL, ISTAT. </w:t>
      </w:r>
      <w:r w:rsidRPr="003F7DC9">
        <w:rPr>
          <w:i/>
          <w:color w:val="0B0B0B"/>
          <w:sz w:val="18"/>
        </w:rPr>
        <w:t>COVID-19: rapporto ad interim su definizione, certificazione e classificazione delle cause di morte. Versione</w:t>
      </w:r>
      <w:r w:rsidRPr="003F7DC9">
        <w:rPr>
          <w:i/>
          <w:color w:val="0B0B0B"/>
          <w:spacing w:val="-4"/>
          <w:sz w:val="18"/>
        </w:rPr>
        <w:t xml:space="preserve"> </w:t>
      </w:r>
      <w:r w:rsidRPr="003F7DC9">
        <w:rPr>
          <w:i/>
          <w:color w:val="0B0B0B"/>
          <w:sz w:val="18"/>
        </w:rPr>
        <w:t>dell’8</w:t>
      </w:r>
      <w:r w:rsidRPr="003F7DC9">
        <w:rPr>
          <w:i/>
          <w:color w:val="0B0B0B"/>
          <w:spacing w:val="-4"/>
          <w:sz w:val="18"/>
        </w:rPr>
        <w:t xml:space="preserve"> </w:t>
      </w:r>
      <w:r w:rsidRPr="003F7DC9">
        <w:rPr>
          <w:i/>
          <w:color w:val="0B0B0B"/>
          <w:sz w:val="18"/>
        </w:rPr>
        <w:t>giugno</w:t>
      </w:r>
      <w:r w:rsidRPr="003F7DC9">
        <w:rPr>
          <w:i/>
          <w:color w:val="0B0B0B"/>
          <w:spacing w:val="-4"/>
          <w:sz w:val="18"/>
        </w:rPr>
        <w:t xml:space="preserve"> </w:t>
      </w:r>
      <w:r w:rsidRPr="003F7DC9">
        <w:rPr>
          <w:i/>
          <w:color w:val="0B0B0B"/>
          <w:sz w:val="18"/>
        </w:rPr>
        <w:t>2020</w:t>
      </w:r>
      <w:r w:rsidRPr="003F7DC9">
        <w:rPr>
          <w:color w:val="0B0B0B"/>
          <w:sz w:val="18"/>
        </w:rPr>
        <w:t>.</w:t>
      </w:r>
      <w:r w:rsidRPr="003F7DC9">
        <w:rPr>
          <w:color w:val="0B0B0B"/>
          <w:spacing w:val="-4"/>
          <w:sz w:val="18"/>
        </w:rPr>
        <w:t xml:space="preserve"> </w:t>
      </w:r>
      <w:r w:rsidRPr="003F7DC9">
        <w:rPr>
          <w:color w:val="0B0B0B"/>
          <w:sz w:val="18"/>
        </w:rPr>
        <w:t>Roma:</w:t>
      </w:r>
      <w:r w:rsidRPr="003F7DC9">
        <w:rPr>
          <w:color w:val="0B0B0B"/>
          <w:spacing w:val="-3"/>
          <w:sz w:val="18"/>
        </w:rPr>
        <w:t xml:space="preserve"> </w:t>
      </w:r>
      <w:r w:rsidRPr="003F7DC9">
        <w:rPr>
          <w:color w:val="0B0B0B"/>
          <w:sz w:val="18"/>
        </w:rPr>
        <w:t>Istituto</w:t>
      </w:r>
      <w:r w:rsidRPr="003F7DC9">
        <w:rPr>
          <w:color w:val="0B0B0B"/>
          <w:spacing w:val="-3"/>
          <w:sz w:val="18"/>
        </w:rPr>
        <w:t xml:space="preserve"> </w:t>
      </w:r>
      <w:r w:rsidRPr="003F7DC9">
        <w:rPr>
          <w:color w:val="0B0B0B"/>
          <w:sz w:val="18"/>
        </w:rPr>
        <w:t>Superiore</w:t>
      </w:r>
      <w:r w:rsidRPr="003F7DC9">
        <w:rPr>
          <w:color w:val="0B0B0B"/>
          <w:spacing w:val="-3"/>
          <w:sz w:val="18"/>
        </w:rPr>
        <w:t xml:space="preserve"> </w:t>
      </w:r>
      <w:r w:rsidRPr="003F7DC9">
        <w:rPr>
          <w:color w:val="0B0B0B"/>
          <w:sz w:val="18"/>
        </w:rPr>
        <w:t>di</w:t>
      </w:r>
      <w:r w:rsidRPr="003F7DC9">
        <w:rPr>
          <w:color w:val="0B0B0B"/>
          <w:spacing w:val="-4"/>
          <w:sz w:val="18"/>
        </w:rPr>
        <w:t xml:space="preserve"> </w:t>
      </w:r>
      <w:r w:rsidRPr="003F7DC9">
        <w:rPr>
          <w:color w:val="0B0B0B"/>
          <w:sz w:val="18"/>
        </w:rPr>
        <w:t>Sanità;</w:t>
      </w:r>
      <w:r w:rsidRPr="003F7DC9">
        <w:rPr>
          <w:color w:val="0B0B0B"/>
          <w:spacing w:val="-3"/>
          <w:sz w:val="18"/>
        </w:rPr>
        <w:t xml:space="preserve"> </w:t>
      </w:r>
      <w:r w:rsidRPr="003F7DC9">
        <w:rPr>
          <w:color w:val="0B0B0B"/>
          <w:sz w:val="18"/>
        </w:rPr>
        <w:t>2020.</w:t>
      </w:r>
      <w:r w:rsidRPr="003F7DC9">
        <w:rPr>
          <w:color w:val="0B0B0B"/>
          <w:spacing w:val="-4"/>
          <w:sz w:val="18"/>
        </w:rPr>
        <w:t xml:space="preserve"> </w:t>
      </w:r>
      <w:r w:rsidRPr="003F7DC9">
        <w:rPr>
          <w:color w:val="0B0B0B"/>
          <w:sz w:val="18"/>
        </w:rPr>
        <w:t>(Rapporto</w:t>
      </w:r>
      <w:r w:rsidRPr="003F7DC9">
        <w:rPr>
          <w:color w:val="0B0B0B"/>
          <w:spacing w:val="-4"/>
          <w:sz w:val="18"/>
        </w:rPr>
        <w:t xml:space="preserve"> </w:t>
      </w:r>
      <w:r w:rsidRPr="003F7DC9">
        <w:rPr>
          <w:color w:val="0B0B0B"/>
          <w:sz w:val="18"/>
        </w:rPr>
        <w:t>ISS</w:t>
      </w:r>
      <w:r w:rsidRPr="003F7DC9">
        <w:rPr>
          <w:color w:val="0B0B0B"/>
          <w:spacing w:val="-4"/>
          <w:sz w:val="18"/>
        </w:rPr>
        <w:t xml:space="preserve"> </w:t>
      </w:r>
      <w:r w:rsidRPr="003F7DC9">
        <w:rPr>
          <w:color w:val="0B0B0B"/>
          <w:sz w:val="18"/>
        </w:rPr>
        <w:t>COVID-19</w:t>
      </w:r>
      <w:r w:rsidRPr="003F7DC9">
        <w:rPr>
          <w:color w:val="0B0B0B"/>
          <w:spacing w:val="-4"/>
          <w:sz w:val="18"/>
        </w:rPr>
        <w:t xml:space="preserve"> </w:t>
      </w:r>
      <w:r w:rsidRPr="003F7DC9">
        <w:rPr>
          <w:color w:val="0B0B0B"/>
          <w:sz w:val="18"/>
        </w:rPr>
        <w:t>n.</w:t>
      </w:r>
      <w:r w:rsidRPr="003F7DC9">
        <w:rPr>
          <w:color w:val="0B0B0B"/>
          <w:spacing w:val="-4"/>
          <w:sz w:val="18"/>
        </w:rPr>
        <w:t xml:space="preserve"> </w:t>
      </w:r>
      <w:r w:rsidRPr="003F7DC9">
        <w:rPr>
          <w:color w:val="0B0B0B"/>
          <w:sz w:val="18"/>
        </w:rPr>
        <w:t>49/2020)</w:t>
      </w:r>
    </w:p>
    <w:p w14:paraId="3A63C0BE" w14:textId="77777777" w:rsidR="004C1BFC" w:rsidRPr="003F7DC9" w:rsidRDefault="00D9217B" w:rsidP="00B31B1A">
      <w:pPr>
        <w:pStyle w:val="Paragrafoelenco"/>
        <w:numPr>
          <w:ilvl w:val="0"/>
          <w:numId w:val="8"/>
        </w:numPr>
        <w:tabs>
          <w:tab w:val="left" w:pos="865"/>
        </w:tabs>
        <w:spacing w:before="144"/>
        <w:ind w:left="142" w:right="439" w:firstLine="0"/>
        <w:jc w:val="both"/>
        <w:rPr>
          <w:color w:val="0B0B0B"/>
          <w:sz w:val="18"/>
        </w:rPr>
      </w:pPr>
      <w:r w:rsidRPr="003F7DC9">
        <w:rPr>
          <w:color w:val="0B0B0B"/>
          <w:sz w:val="18"/>
        </w:rPr>
        <w:t>Perilli</w:t>
      </w:r>
      <w:r w:rsidRPr="003F7DC9">
        <w:rPr>
          <w:color w:val="0B0B0B"/>
          <w:spacing w:val="-8"/>
          <w:sz w:val="18"/>
        </w:rPr>
        <w:t xml:space="preserve"> </w:t>
      </w:r>
      <w:r w:rsidRPr="003F7DC9">
        <w:rPr>
          <w:color w:val="0B0B0B"/>
          <w:sz w:val="18"/>
        </w:rPr>
        <w:t>R,</w:t>
      </w:r>
      <w:r w:rsidRPr="003F7DC9">
        <w:rPr>
          <w:color w:val="0B0B0B"/>
          <w:spacing w:val="-8"/>
          <w:sz w:val="18"/>
        </w:rPr>
        <w:t xml:space="preserve"> </w:t>
      </w:r>
      <w:r w:rsidRPr="003F7DC9">
        <w:rPr>
          <w:color w:val="0B0B0B"/>
          <w:sz w:val="18"/>
        </w:rPr>
        <w:t>Grigioni</w:t>
      </w:r>
      <w:r w:rsidRPr="003F7DC9">
        <w:rPr>
          <w:color w:val="0B0B0B"/>
          <w:spacing w:val="-8"/>
          <w:sz w:val="18"/>
        </w:rPr>
        <w:t xml:space="preserve"> </w:t>
      </w:r>
      <w:r w:rsidRPr="003F7DC9">
        <w:rPr>
          <w:color w:val="0B0B0B"/>
          <w:sz w:val="18"/>
        </w:rPr>
        <w:t>M,</w:t>
      </w:r>
      <w:r w:rsidRPr="003F7DC9">
        <w:rPr>
          <w:color w:val="0B0B0B"/>
          <w:spacing w:val="-8"/>
          <w:sz w:val="18"/>
        </w:rPr>
        <w:t xml:space="preserve"> </w:t>
      </w:r>
      <w:r w:rsidRPr="003F7DC9">
        <w:rPr>
          <w:color w:val="0B0B0B"/>
          <w:sz w:val="18"/>
        </w:rPr>
        <w:t>Porta</w:t>
      </w:r>
      <w:r w:rsidRPr="003F7DC9">
        <w:rPr>
          <w:color w:val="0B0B0B"/>
          <w:spacing w:val="-9"/>
          <w:sz w:val="18"/>
        </w:rPr>
        <w:t xml:space="preserve"> </w:t>
      </w:r>
      <w:r w:rsidRPr="003F7DC9">
        <w:rPr>
          <w:color w:val="0B0B0B"/>
          <w:sz w:val="18"/>
        </w:rPr>
        <w:t>M,</w:t>
      </w:r>
      <w:r w:rsidRPr="003F7DC9">
        <w:rPr>
          <w:color w:val="0B0B0B"/>
          <w:spacing w:val="-8"/>
          <w:sz w:val="18"/>
        </w:rPr>
        <w:t xml:space="preserve"> </w:t>
      </w:r>
      <w:r w:rsidRPr="003F7DC9">
        <w:rPr>
          <w:color w:val="0B0B0B"/>
          <w:sz w:val="18"/>
        </w:rPr>
        <w:t>Cruciani</w:t>
      </w:r>
      <w:r w:rsidRPr="003F7DC9">
        <w:rPr>
          <w:color w:val="0B0B0B"/>
          <w:spacing w:val="-8"/>
          <w:sz w:val="18"/>
        </w:rPr>
        <w:t xml:space="preserve"> </w:t>
      </w:r>
      <w:r w:rsidRPr="003F7DC9">
        <w:rPr>
          <w:color w:val="0B0B0B"/>
          <w:sz w:val="18"/>
        </w:rPr>
        <w:t>F,</w:t>
      </w:r>
      <w:r w:rsidRPr="003F7DC9">
        <w:rPr>
          <w:color w:val="0B0B0B"/>
          <w:spacing w:val="-8"/>
          <w:sz w:val="18"/>
        </w:rPr>
        <w:t xml:space="preserve"> </w:t>
      </w:r>
      <w:r w:rsidRPr="003F7DC9">
        <w:rPr>
          <w:color w:val="0B0B0B"/>
          <w:sz w:val="18"/>
        </w:rPr>
        <w:t>Bandello</w:t>
      </w:r>
      <w:r w:rsidRPr="003F7DC9">
        <w:rPr>
          <w:color w:val="0B0B0B"/>
          <w:spacing w:val="-8"/>
          <w:sz w:val="18"/>
        </w:rPr>
        <w:t xml:space="preserve"> </w:t>
      </w:r>
      <w:r w:rsidRPr="003F7DC9">
        <w:rPr>
          <w:color w:val="0B0B0B"/>
          <w:sz w:val="18"/>
        </w:rPr>
        <w:t>F,</w:t>
      </w:r>
      <w:r w:rsidRPr="003F7DC9">
        <w:rPr>
          <w:color w:val="0B0B0B"/>
          <w:spacing w:val="-9"/>
          <w:sz w:val="18"/>
        </w:rPr>
        <w:t xml:space="preserve"> </w:t>
      </w:r>
      <w:r w:rsidRPr="003F7DC9">
        <w:rPr>
          <w:color w:val="0B0B0B"/>
          <w:sz w:val="18"/>
        </w:rPr>
        <w:t>Mastropasqua</w:t>
      </w:r>
      <w:r w:rsidRPr="003F7DC9">
        <w:rPr>
          <w:color w:val="0B0B0B"/>
          <w:spacing w:val="-8"/>
          <w:sz w:val="18"/>
        </w:rPr>
        <w:t xml:space="preserve"> </w:t>
      </w:r>
      <w:r w:rsidRPr="003F7DC9">
        <w:rPr>
          <w:color w:val="0B0B0B"/>
          <w:sz w:val="18"/>
        </w:rPr>
        <w:t>L.</w:t>
      </w:r>
      <w:r w:rsidRPr="003F7DC9">
        <w:rPr>
          <w:color w:val="0B0B0B"/>
          <w:spacing w:val="-8"/>
          <w:sz w:val="18"/>
        </w:rPr>
        <w:t xml:space="preserve"> </w:t>
      </w:r>
      <w:r w:rsidRPr="003F7DC9">
        <w:rPr>
          <w:color w:val="0B0B0B"/>
          <w:sz w:val="18"/>
        </w:rPr>
        <w:t>S</w:t>
      </w:r>
      <w:r w:rsidRPr="003F7DC9">
        <w:rPr>
          <w:color w:val="0B0B0B"/>
          <w:spacing w:val="-9"/>
          <w:sz w:val="18"/>
        </w:rPr>
        <w:t xml:space="preserve"> </w:t>
      </w:r>
      <w:r w:rsidRPr="003F7DC9">
        <w:rPr>
          <w:i/>
          <w:color w:val="0B0B0B"/>
          <w:sz w:val="18"/>
        </w:rPr>
        <w:t>Contributo</w:t>
      </w:r>
      <w:r w:rsidRPr="003F7DC9">
        <w:rPr>
          <w:i/>
          <w:color w:val="0B0B0B"/>
          <w:spacing w:val="-8"/>
          <w:sz w:val="18"/>
        </w:rPr>
        <w:t xml:space="preserve"> </w:t>
      </w:r>
      <w:r w:rsidRPr="003F7DC9">
        <w:rPr>
          <w:i/>
          <w:color w:val="0B0B0B"/>
          <w:sz w:val="18"/>
        </w:rPr>
        <w:t>dell’innovazione</w:t>
      </w:r>
      <w:r w:rsidRPr="003F7DC9">
        <w:rPr>
          <w:i/>
          <w:color w:val="0B0B0B"/>
          <w:spacing w:val="-8"/>
          <w:sz w:val="18"/>
        </w:rPr>
        <w:t xml:space="preserve"> </w:t>
      </w:r>
      <w:r w:rsidRPr="003F7DC9">
        <w:rPr>
          <w:i/>
          <w:color w:val="0B0B0B"/>
          <w:sz w:val="18"/>
        </w:rPr>
        <w:t>tecnologica alla sicurezza del paziente diabetico da sottoporre ad esame del fondo oculare in tempi di COVID-19. Versione del</w:t>
      </w:r>
      <w:r w:rsidRPr="003F7DC9">
        <w:rPr>
          <w:i/>
          <w:color w:val="0B0B0B"/>
          <w:spacing w:val="-3"/>
          <w:sz w:val="18"/>
        </w:rPr>
        <w:t xml:space="preserve"> </w:t>
      </w:r>
      <w:r w:rsidRPr="003F7DC9">
        <w:rPr>
          <w:i/>
          <w:color w:val="0B0B0B"/>
          <w:sz w:val="18"/>
        </w:rPr>
        <w:t>31</w:t>
      </w:r>
      <w:r w:rsidRPr="003F7DC9">
        <w:rPr>
          <w:i/>
          <w:color w:val="0B0B0B"/>
          <w:spacing w:val="-3"/>
          <w:sz w:val="18"/>
        </w:rPr>
        <w:t xml:space="preserve"> </w:t>
      </w:r>
      <w:r w:rsidRPr="003F7DC9">
        <w:rPr>
          <w:i/>
          <w:color w:val="0B0B0B"/>
          <w:sz w:val="18"/>
        </w:rPr>
        <w:t>maggio</w:t>
      </w:r>
      <w:r w:rsidRPr="003F7DC9">
        <w:rPr>
          <w:i/>
          <w:color w:val="0B0B0B"/>
          <w:spacing w:val="-2"/>
          <w:sz w:val="18"/>
        </w:rPr>
        <w:t xml:space="preserve"> </w:t>
      </w:r>
      <w:r w:rsidRPr="003F7DC9">
        <w:rPr>
          <w:i/>
          <w:color w:val="0B0B0B"/>
          <w:sz w:val="18"/>
        </w:rPr>
        <w:t>2020.</w:t>
      </w:r>
      <w:r w:rsidRPr="003F7DC9">
        <w:rPr>
          <w:i/>
          <w:color w:val="0B0B0B"/>
          <w:spacing w:val="-2"/>
          <w:sz w:val="18"/>
        </w:rPr>
        <w:t xml:space="preserve"> </w:t>
      </w:r>
      <w:r w:rsidRPr="003F7DC9">
        <w:rPr>
          <w:color w:val="0B0B0B"/>
          <w:sz w:val="18"/>
        </w:rPr>
        <w:t>Roma:</w:t>
      </w:r>
      <w:r w:rsidRPr="003F7DC9">
        <w:rPr>
          <w:color w:val="0B0B0B"/>
          <w:spacing w:val="-2"/>
          <w:sz w:val="18"/>
        </w:rPr>
        <w:t xml:space="preserve"> </w:t>
      </w:r>
      <w:r w:rsidRPr="003F7DC9">
        <w:rPr>
          <w:color w:val="0B0B0B"/>
          <w:sz w:val="18"/>
        </w:rPr>
        <w:t>Istituto</w:t>
      </w:r>
      <w:r w:rsidRPr="003F7DC9">
        <w:rPr>
          <w:color w:val="0B0B0B"/>
          <w:spacing w:val="-2"/>
          <w:sz w:val="18"/>
        </w:rPr>
        <w:t xml:space="preserve"> </w:t>
      </w:r>
      <w:r w:rsidRPr="003F7DC9">
        <w:rPr>
          <w:color w:val="0B0B0B"/>
          <w:sz w:val="18"/>
        </w:rPr>
        <w:t>Superiore</w:t>
      </w:r>
      <w:r w:rsidRPr="003F7DC9">
        <w:rPr>
          <w:color w:val="0B0B0B"/>
          <w:spacing w:val="-2"/>
          <w:sz w:val="18"/>
        </w:rPr>
        <w:t xml:space="preserve"> </w:t>
      </w:r>
      <w:r w:rsidRPr="003F7DC9">
        <w:rPr>
          <w:color w:val="0B0B0B"/>
          <w:sz w:val="18"/>
        </w:rPr>
        <w:t>di</w:t>
      </w:r>
      <w:r w:rsidRPr="003F7DC9">
        <w:rPr>
          <w:color w:val="0B0B0B"/>
          <w:spacing w:val="-3"/>
          <w:sz w:val="18"/>
        </w:rPr>
        <w:t xml:space="preserve"> </w:t>
      </w:r>
      <w:r w:rsidRPr="003F7DC9">
        <w:rPr>
          <w:color w:val="0B0B0B"/>
          <w:sz w:val="18"/>
        </w:rPr>
        <w:t>Sanità;</w:t>
      </w:r>
      <w:r w:rsidRPr="003F7DC9">
        <w:rPr>
          <w:color w:val="0B0B0B"/>
          <w:spacing w:val="-2"/>
          <w:sz w:val="18"/>
        </w:rPr>
        <w:t xml:space="preserve"> </w:t>
      </w:r>
      <w:r w:rsidRPr="003F7DC9">
        <w:rPr>
          <w:color w:val="0B0B0B"/>
          <w:sz w:val="18"/>
        </w:rPr>
        <w:t>2020.</w:t>
      </w:r>
      <w:r w:rsidRPr="003F7DC9">
        <w:rPr>
          <w:color w:val="0B0B0B"/>
          <w:spacing w:val="-2"/>
          <w:sz w:val="18"/>
        </w:rPr>
        <w:t xml:space="preserve"> </w:t>
      </w:r>
      <w:r w:rsidRPr="003F7DC9">
        <w:rPr>
          <w:color w:val="0B0B0B"/>
          <w:sz w:val="18"/>
        </w:rPr>
        <w:t>(Rapporto</w:t>
      </w:r>
      <w:r w:rsidRPr="003F7DC9">
        <w:rPr>
          <w:color w:val="0B0B0B"/>
          <w:spacing w:val="-3"/>
          <w:sz w:val="18"/>
        </w:rPr>
        <w:t xml:space="preserve"> </w:t>
      </w:r>
      <w:r w:rsidRPr="003F7DC9">
        <w:rPr>
          <w:color w:val="0B0B0B"/>
          <w:sz w:val="18"/>
        </w:rPr>
        <w:t>ISS</w:t>
      </w:r>
      <w:r w:rsidRPr="003F7DC9">
        <w:rPr>
          <w:color w:val="0B0B0B"/>
          <w:spacing w:val="-2"/>
          <w:sz w:val="18"/>
        </w:rPr>
        <w:t xml:space="preserve"> </w:t>
      </w:r>
      <w:r w:rsidRPr="003F7DC9">
        <w:rPr>
          <w:color w:val="0B0B0B"/>
          <w:sz w:val="18"/>
        </w:rPr>
        <w:t>COVID-19</w:t>
      </w:r>
      <w:r w:rsidRPr="003F7DC9">
        <w:rPr>
          <w:color w:val="0B0B0B"/>
          <w:spacing w:val="-2"/>
          <w:sz w:val="18"/>
        </w:rPr>
        <w:t xml:space="preserve"> </w:t>
      </w:r>
      <w:r w:rsidRPr="003F7DC9">
        <w:rPr>
          <w:color w:val="0B0B0B"/>
          <w:sz w:val="18"/>
        </w:rPr>
        <w:t>n.</w:t>
      </w:r>
      <w:r w:rsidRPr="003F7DC9">
        <w:rPr>
          <w:color w:val="0B0B0B"/>
          <w:spacing w:val="-3"/>
          <w:sz w:val="18"/>
        </w:rPr>
        <w:t xml:space="preserve"> </w:t>
      </w:r>
      <w:r w:rsidRPr="003F7DC9">
        <w:rPr>
          <w:color w:val="0B0B0B"/>
          <w:sz w:val="18"/>
        </w:rPr>
        <w:t>50/2020).</w:t>
      </w:r>
    </w:p>
    <w:p w14:paraId="1FE60202" w14:textId="77777777" w:rsidR="004C1BFC" w:rsidRPr="003F7DC9" w:rsidRDefault="00D9217B" w:rsidP="00B31B1A">
      <w:pPr>
        <w:pStyle w:val="Paragrafoelenco"/>
        <w:numPr>
          <w:ilvl w:val="0"/>
          <w:numId w:val="8"/>
        </w:numPr>
        <w:tabs>
          <w:tab w:val="left" w:pos="865"/>
        </w:tabs>
        <w:spacing w:before="144"/>
        <w:ind w:left="142" w:right="439" w:firstLine="0"/>
        <w:jc w:val="both"/>
        <w:rPr>
          <w:color w:val="0B0B0B"/>
          <w:sz w:val="18"/>
        </w:rPr>
      </w:pPr>
      <w:r w:rsidRPr="003F7DC9">
        <w:rPr>
          <w:color w:val="0B0B0B"/>
          <w:sz w:val="18"/>
        </w:rPr>
        <w:t xml:space="preserve">Gruppo di Lavoro ISS Farmaci COVID-19. </w:t>
      </w:r>
      <w:r w:rsidRPr="003F7DC9">
        <w:rPr>
          <w:i/>
          <w:color w:val="0B0B0B"/>
          <w:sz w:val="18"/>
        </w:rPr>
        <w:t xml:space="preserve">Integratori alimentari o farmaci? Regolamentazione e raccomandazioni per un uso consapevole in tempo di COVID-19. Versione del 31 maggio 2020. </w:t>
      </w:r>
      <w:r w:rsidRPr="003F7DC9">
        <w:rPr>
          <w:color w:val="0B0B0B"/>
          <w:sz w:val="18"/>
        </w:rPr>
        <w:t>Roma: Istituto Superiore di Sanità; 2020. (Rapporto ISS COVID-19 n.</w:t>
      </w:r>
      <w:r w:rsidRPr="003F7DC9">
        <w:rPr>
          <w:color w:val="0B0B0B"/>
          <w:spacing w:val="-12"/>
          <w:sz w:val="18"/>
        </w:rPr>
        <w:t xml:space="preserve"> </w:t>
      </w:r>
      <w:r w:rsidRPr="003F7DC9">
        <w:rPr>
          <w:color w:val="0B0B0B"/>
          <w:sz w:val="18"/>
        </w:rPr>
        <w:t>51/2020)</w:t>
      </w:r>
    </w:p>
    <w:p w14:paraId="55E7B70E" w14:textId="77777777" w:rsidR="004C1BFC" w:rsidRPr="003F7DC9" w:rsidRDefault="00D9217B" w:rsidP="00B31B1A">
      <w:pPr>
        <w:pStyle w:val="Paragrafoelenco"/>
        <w:numPr>
          <w:ilvl w:val="0"/>
          <w:numId w:val="8"/>
        </w:numPr>
        <w:tabs>
          <w:tab w:val="left" w:pos="865"/>
        </w:tabs>
        <w:spacing w:before="145"/>
        <w:ind w:left="142" w:right="441" w:firstLine="0"/>
        <w:jc w:val="both"/>
        <w:rPr>
          <w:color w:val="0B0B0B"/>
          <w:sz w:val="18"/>
        </w:rPr>
      </w:pPr>
      <w:r w:rsidRPr="003F7DC9">
        <w:rPr>
          <w:color w:val="0B0B0B"/>
          <w:sz w:val="18"/>
        </w:rPr>
        <w:t xml:space="preserve">Gruppo di lavoro SISVet-ISS. </w:t>
      </w:r>
      <w:r w:rsidRPr="003F7DC9">
        <w:rPr>
          <w:i/>
          <w:color w:val="0B0B0B"/>
          <w:sz w:val="18"/>
        </w:rPr>
        <w:t>Protocollo di gestione dell’emergenza epidemiologica da SARS-CoV-2 nelle strutture veterinarie universitarie. Versione dell’11 giugno 2020</w:t>
      </w:r>
      <w:r w:rsidRPr="003F7DC9">
        <w:rPr>
          <w:color w:val="0B0B0B"/>
          <w:sz w:val="18"/>
        </w:rPr>
        <w:t>. Roma: Istituto Superiore di Sanità; 2020. (Rapporto ISS COVID-19 n.</w:t>
      </w:r>
      <w:r w:rsidRPr="003F7DC9">
        <w:rPr>
          <w:color w:val="0B0B0B"/>
          <w:spacing w:val="-5"/>
          <w:sz w:val="18"/>
        </w:rPr>
        <w:t xml:space="preserve"> </w:t>
      </w:r>
      <w:r w:rsidRPr="003F7DC9">
        <w:rPr>
          <w:color w:val="0B0B0B"/>
          <w:sz w:val="18"/>
        </w:rPr>
        <w:t>52/2020)</w:t>
      </w:r>
    </w:p>
    <w:p w14:paraId="356673FF" w14:textId="77777777" w:rsidR="004C1BFC" w:rsidRPr="003F7DC9" w:rsidRDefault="00D9217B" w:rsidP="00B31B1A">
      <w:pPr>
        <w:pStyle w:val="Paragrafoelenco"/>
        <w:numPr>
          <w:ilvl w:val="0"/>
          <w:numId w:val="8"/>
        </w:numPr>
        <w:tabs>
          <w:tab w:val="left" w:pos="864"/>
        </w:tabs>
        <w:spacing w:before="144"/>
        <w:ind w:left="142" w:firstLine="0"/>
        <w:jc w:val="left"/>
        <w:rPr>
          <w:i/>
          <w:color w:val="0B0B0B"/>
          <w:sz w:val="18"/>
        </w:rPr>
      </w:pPr>
      <w:r w:rsidRPr="003F7DC9">
        <w:rPr>
          <w:color w:val="0B0B0B"/>
          <w:sz w:val="18"/>
        </w:rPr>
        <w:t>Filia</w:t>
      </w:r>
      <w:r w:rsidRPr="003F7DC9">
        <w:rPr>
          <w:color w:val="0B0B0B"/>
          <w:spacing w:val="3"/>
          <w:sz w:val="18"/>
        </w:rPr>
        <w:t xml:space="preserve"> </w:t>
      </w:r>
      <w:r w:rsidRPr="003F7DC9">
        <w:rPr>
          <w:color w:val="0B0B0B"/>
          <w:sz w:val="18"/>
        </w:rPr>
        <w:t>A,</w:t>
      </w:r>
      <w:r w:rsidRPr="003F7DC9">
        <w:rPr>
          <w:color w:val="0B0B0B"/>
          <w:spacing w:val="3"/>
          <w:sz w:val="18"/>
        </w:rPr>
        <w:t xml:space="preserve"> </w:t>
      </w:r>
      <w:r w:rsidRPr="003F7DC9">
        <w:rPr>
          <w:color w:val="0B0B0B"/>
          <w:sz w:val="18"/>
        </w:rPr>
        <w:t>Urdiales</w:t>
      </w:r>
      <w:r w:rsidRPr="003F7DC9">
        <w:rPr>
          <w:color w:val="0B0B0B"/>
          <w:spacing w:val="4"/>
          <w:sz w:val="18"/>
        </w:rPr>
        <w:t xml:space="preserve"> </w:t>
      </w:r>
      <w:r w:rsidRPr="003F7DC9">
        <w:rPr>
          <w:color w:val="0B0B0B"/>
          <w:sz w:val="18"/>
        </w:rPr>
        <w:t>AM,</w:t>
      </w:r>
      <w:r w:rsidRPr="003F7DC9">
        <w:rPr>
          <w:color w:val="0B0B0B"/>
          <w:spacing w:val="3"/>
          <w:sz w:val="18"/>
        </w:rPr>
        <w:t xml:space="preserve"> </w:t>
      </w:r>
      <w:r w:rsidRPr="003F7DC9">
        <w:rPr>
          <w:color w:val="0B0B0B"/>
          <w:sz w:val="18"/>
        </w:rPr>
        <w:t>Rota</w:t>
      </w:r>
      <w:r w:rsidRPr="003F7DC9">
        <w:rPr>
          <w:color w:val="0B0B0B"/>
          <w:spacing w:val="3"/>
          <w:sz w:val="18"/>
        </w:rPr>
        <w:t xml:space="preserve"> </w:t>
      </w:r>
      <w:r w:rsidRPr="003F7DC9">
        <w:rPr>
          <w:color w:val="0B0B0B"/>
          <w:sz w:val="18"/>
        </w:rPr>
        <w:t>MC.</w:t>
      </w:r>
      <w:r w:rsidRPr="003F7DC9">
        <w:rPr>
          <w:color w:val="0B0B0B"/>
          <w:spacing w:val="2"/>
          <w:sz w:val="18"/>
        </w:rPr>
        <w:t xml:space="preserve"> </w:t>
      </w:r>
      <w:r w:rsidRPr="003F7DC9">
        <w:rPr>
          <w:i/>
          <w:color w:val="0B0B0B"/>
          <w:sz w:val="18"/>
        </w:rPr>
        <w:t>Guida</w:t>
      </w:r>
      <w:r w:rsidRPr="003F7DC9">
        <w:rPr>
          <w:i/>
          <w:color w:val="0B0B0B"/>
          <w:spacing w:val="3"/>
          <w:sz w:val="18"/>
        </w:rPr>
        <w:t xml:space="preserve"> </w:t>
      </w:r>
      <w:r w:rsidRPr="003F7DC9">
        <w:rPr>
          <w:i/>
          <w:color w:val="0B0B0B"/>
          <w:sz w:val="18"/>
        </w:rPr>
        <w:t>per</w:t>
      </w:r>
      <w:r w:rsidRPr="003F7DC9">
        <w:rPr>
          <w:i/>
          <w:color w:val="0B0B0B"/>
          <w:spacing w:val="3"/>
          <w:sz w:val="18"/>
        </w:rPr>
        <w:t xml:space="preserve"> </w:t>
      </w:r>
      <w:r w:rsidRPr="003F7DC9">
        <w:rPr>
          <w:i/>
          <w:color w:val="0B0B0B"/>
          <w:sz w:val="18"/>
        </w:rPr>
        <w:t>la</w:t>
      </w:r>
      <w:r w:rsidRPr="003F7DC9">
        <w:rPr>
          <w:i/>
          <w:color w:val="0B0B0B"/>
          <w:spacing w:val="3"/>
          <w:sz w:val="18"/>
        </w:rPr>
        <w:t xml:space="preserve"> </w:t>
      </w:r>
      <w:r w:rsidRPr="003F7DC9">
        <w:rPr>
          <w:i/>
          <w:color w:val="0B0B0B"/>
          <w:sz w:val="18"/>
        </w:rPr>
        <w:t>ricerca</w:t>
      </w:r>
      <w:r w:rsidRPr="003F7DC9">
        <w:rPr>
          <w:i/>
          <w:color w:val="0B0B0B"/>
          <w:spacing w:val="3"/>
          <w:sz w:val="18"/>
        </w:rPr>
        <w:t xml:space="preserve"> </w:t>
      </w:r>
      <w:r w:rsidRPr="003F7DC9">
        <w:rPr>
          <w:i/>
          <w:color w:val="0B0B0B"/>
          <w:sz w:val="18"/>
        </w:rPr>
        <w:t>e</w:t>
      </w:r>
      <w:r w:rsidRPr="003F7DC9">
        <w:rPr>
          <w:i/>
          <w:color w:val="0B0B0B"/>
          <w:spacing w:val="3"/>
          <w:sz w:val="18"/>
        </w:rPr>
        <w:t xml:space="preserve"> </w:t>
      </w:r>
      <w:r w:rsidRPr="003F7DC9">
        <w:rPr>
          <w:i/>
          <w:color w:val="0B0B0B"/>
          <w:sz w:val="18"/>
        </w:rPr>
        <w:t>gestione</w:t>
      </w:r>
      <w:r w:rsidRPr="003F7DC9">
        <w:rPr>
          <w:i/>
          <w:color w:val="0B0B0B"/>
          <w:spacing w:val="4"/>
          <w:sz w:val="18"/>
        </w:rPr>
        <w:t xml:space="preserve"> </w:t>
      </w:r>
      <w:r w:rsidRPr="003F7DC9">
        <w:rPr>
          <w:i/>
          <w:color w:val="0B0B0B"/>
          <w:sz w:val="18"/>
        </w:rPr>
        <w:t>dei</w:t>
      </w:r>
      <w:r w:rsidRPr="003F7DC9">
        <w:rPr>
          <w:i/>
          <w:color w:val="0B0B0B"/>
          <w:spacing w:val="3"/>
          <w:sz w:val="18"/>
        </w:rPr>
        <w:t xml:space="preserve"> </w:t>
      </w:r>
      <w:r w:rsidRPr="003F7DC9">
        <w:rPr>
          <w:i/>
          <w:color w:val="0B0B0B"/>
          <w:sz w:val="18"/>
        </w:rPr>
        <w:t>contatti</w:t>
      </w:r>
      <w:r w:rsidRPr="003F7DC9">
        <w:rPr>
          <w:i/>
          <w:color w:val="0B0B0B"/>
          <w:spacing w:val="3"/>
          <w:sz w:val="18"/>
        </w:rPr>
        <w:t xml:space="preserve"> </w:t>
      </w:r>
      <w:r w:rsidRPr="003F7DC9">
        <w:rPr>
          <w:i/>
          <w:color w:val="0B0B0B"/>
          <w:sz w:val="18"/>
        </w:rPr>
        <w:t>(contact</w:t>
      </w:r>
      <w:r w:rsidRPr="003F7DC9">
        <w:rPr>
          <w:i/>
          <w:color w:val="0B0B0B"/>
          <w:spacing w:val="3"/>
          <w:sz w:val="18"/>
        </w:rPr>
        <w:t xml:space="preserve"> </w:t>
      </w:r>
      <w:r w:rsidRPr="003F7DC9">
        <w:rPr>
          <w:i/>
          <w:color w:val="0B0B0B"/>
          <w:sz w:val="18"/>
        </w:rPr>
        <w:t>tracing)</w:t>
      </w:r>
      <w:r w:rsidRPr="003F7DC9">
        <w:rPr>
          <w:i/>
          <w:color w:val="0B0B0B"/>
          <w:spacing w:val="3"/>
          <w:sz w:val="18"/>
        </w:rPr>
        <w:t xml:space="preserve"> </w:t>
      </w:r>
      <w:r w:rsidRPr="003F7DC9">
        <w:rPr>
          <w:i/>
          <w:color w:val="0B0B0B"/>
          <w:sz w:val="18"/>
        </w:rPr>
        <w:t>dei</w:t>
      </w:r>
      <w:r w:rsidRPr="003F7DC9">
        <w:rPr>
          <w:i/>
          <w:color w:val="0B0B0B"/>
          <w:spacing w:val="3"/>
          <w:sz w:val="18"/>
        </w:rPr>
        <w:t xml:space="preserve"> </w:t>
      </w:r>
      <w:r w:rsidRPr="003F7DC9">
        <w:rPr>
          <w:i/>
          <w:color w:val="0B0B0B"/>
          <w:sz w:val="18"/>
        </w:rPr>
        <w:t>casi</w:t>
      </w:r>
      <w:r w:rsidRPr="003F7DC9">
        <w:rPr>
          <w:i/>
          <w:color w:val="0B0B0B"/>
          <w:spacing w:val="3"/>
          <w:sz w:val="18"/>
        </w:rPr>
        <w:t xml:space="preserve"> </w:t>
      </w:r>
      <w:r w:rsidRPr="003F7DC9">
        <w:rPr>
          <w:i/>
          <w:color w:val="0B0B0B"/>
          <w:sz w:val="18"/>
        </w:rPr>
        <w:t>di</w:t>
      </w:r>
      <w:r w:rsidRPr="003F7DC9">
        <w:rPr>
          <w:i/>
          <w:color w:val="0B0B0B"/>
          <w:spacing w:val="4"/>
          <w:sz w:val="18"/>
        </w:rPr>
        <w:t xml:space="preserve"> </w:t>
      </w:r>
      <w:r w:rsidRPr="003F7DC9">
        <w:rPr>
          <w:i/>
          <w:color w:val="0B0B0B"/>
          <w:sz w:val="18"/>
        </w:rPr>
        <w:t>COVID-</w:t>
      </w:r>
    </w:p>
    <w:p w14:paraId="367CC44C" w14:textId="77777777" w:rsidR="004C1BFC" w:rsidRPr="003F7DC9" w:rsidRDefault="00D9217B" w:rsidP="00B31B1A">
      <w:pPr>
        <w:spacing w:before="1"/>
        <w:ind w:left="142" w:right="857"/>
        <w:rPr>
          <w:sz w:val="18"/>
        </w:rPr>
      </w:pPr>
      <w:r w:rsidRPr="003F7DC9">
        <w:rPr>
          <w:i/>
          <w:color w:val="0B0B0B"/>
          <w:sz w:val="18"/>
        </w:rPr>
        <w:t xml:space="preserve">19. Versione del 25 giugno 2020. </w:t>
      </w:r>
      <w:r w:rsidRPr="003F7DC9">
        <w:rPr>
          <w:color w:val="0B0B0B"/>
          <w:sz w:val="18"/>
        </w:rPr>
        <w:t>Roma: Istituto Superiore di Sanità; 2020. (Rapporto ISS COVID-19, n. 53/2020).</w:t>
      </w:r>
    </w:p>
    <w:p w14:paraId="6B835619" w14:textId="77777777" w:rsidR="004C1BFC" w:rsidRPr="003F7DC9" w:rsidRDefault="00D9217B" w:rsidP="00B31B1A">
      <w:pPr>
        <w:pStyle w:val="Paragrafoelenco"/>
        <w:numPr>
          <w:ilvl w:val="0"/>
          <w:numId w:val="8"/>
        </w:numPr>
        <w:tabs>
          <w:tab w:val="left" w:pos="864"/>
        </w:tabs>
        <w:spacing w:before="143"/>
        <w:ind w:left="142" w:right="442" w:firstLine="0"/>
        <w:jc w:val="both"/>
        <w:rPr>
          <w:color w:val="0B0B0B"/>
          <w:sz w:val="18"/>
        </w:rPr>
      </w:pPr>
      <w:r w:rsidRPr="003F7DC9">
        <w:rPr>
          <w:color w:val="0B0B0B"/>
          <w:sz w:val="18"/>
        </w:rPr>
        <w:t>Giansanti</w:t>
      </w:r>
      <w:r w:rsidRPr="003F7DC9">
        <w:rPr>
          <w:color w:val="0B0B0B"/>
          <w:spacing w:val="-9"/>
          <w:sz w:val="18"/>
        </w:rPr>
        <w:t xml:space="preserve"> </w:t>
      </w:r>
      <w:r w:rsidRPr="003F7DC9">
        <w:rPr>
          <w:color w:val="0B0B0B"/>
          <w:sz w:val="18"/>
        </w:rPr>
        <w:t>D,</w:t>
      </w:r>
      <w:r w:rsidRPr="003F7DC9">
        <w:rPr>
          <w:color w:val="0B0B0B"/>
          <w:spacing w:val="-9"/>
          <w:sz w:val="18"/>
        </w:rPr>
        <w:t xml:space="preserve"> </w:t>
      </w:r>
      <w:r w:rsidRPr="003F7DC9">
        <w:rPr>
          <w:color w:val="0B0B0B"/>
          <w:sz w:val="18"/>
        </w:rPr>
        <w:t>D’Avenio</w:t>
      </w:r>
      <w:r w:rsidRPr="003F7DC9">
        <w:rPr>
          <w:color w:val="0B0B0B"/>
          <w:spacing w:val="-9"/>
          <w:sz w:val="18"/>
        </w:rPr>
        <w:t xml:space="preserve"> </w:t>
      </w:r>
      <w:r w:rsidRPr="003F7DC9">
        <w:rPr>
          <w:color w:val="0B0B0B"/>
          <w:sz w:val="18"/>
        </w:rPr>
        <w:t>G,</w:t>
      </w:r>
      <w:r w:rsidRPr="003F7DC9">
        <w:rPr>
          <w:color w:val="0B0B0B"/>
          <w:spacing w:val="-9"/>
          <w:sz w:val="18"/>
        </w:rPr>
        <w:t xml:space="preserve"> </w:t>
      </w:r>
      <w:r w:rsidRPr="003F7DC9">
        <w:rPr>
          <w:color w:val="0B0B0B"/>
          <w:sz w:val="18"/>
        </w:rPr>
        <w:t>Rossi</w:t>
      </w:r>
      <w:r w:rsidRPr="003F7DC9">
        <w:rPr>
          <w:color w:val="0B0B0B"/>
          <w:spacing w:val="-10"/>
          <w:sz w:val="18"/>
        </w:rPr>
        <w:t xml:space="preserve"> </w:t>
      </w:r>
      <w:r w:rsidRPr="003F7DC9">
        <w:rPr>
          <w:color w:val="0B0B0B"/>
          <w:sz w:val="18"/>
        </w:rPr>
        <w:t>M,</w:t>
      </w:r>
      <w:r w:rsidRPr="003F7DC9">
        <w:rPr>
          <w:color w:val="0B0B0B"/>
          <w:spacing w:val="-9"/>
          <w:sz w:val="18"/>
        </w:rPr>
        <w:t xml:space="preserve"> </w:t>
      </w:r>
      <w:r w:rsidRPr="003F7DC9">
        <w:rPr>
          <w:color w:val="0B0B0B"/>
          <w:sz w:val="18"/>
        </w:rPr>
        <w:t>Spurio</w:t>
      </w:r>
      <w:r w:rsidRPr="003F7DC9">
        <w:rPr>
          <w:color w:val="0B0B0B"/>
          <w:spacing w:val="-8"/>
          <w:sz w:val="18"/>
        </w:rPr>
        <w:t xml:space="preserve"> </w:t>
      </w:r>
      <w:r w:rsidRPr="003F7DC9">
        <w:rPr>
          <w:color w:val="0B0B0B"/>
          <w:sz w:val="18"/>
        </w:rPr>
        <w:t>A,</w:t>
      </w:r>
      <w:r w:rsidRPr="003F7DC9">
        <w:rPr>
          <w:color w:val="0B0B0B"/>
          <w:spacing w:val="-8"/>
          <w:sz w:val="18"/>
        </w:rPr>
        <w:t xml:space="preserve"> </w:t>
      </w:r>
      <w:r w:rsidRPr="003F7DC9">
        <w:rPr>
          <w:color w:val="0B0B0B"/>
          <w:sz w:val="18"/>
        </w:rPr>
        <w:t>Bertinato</w:t>
      </w:r>
      <w:r w:rsidRPr="003F7DC9">
        <w:rPr>
          <w:color w:val="0B0B0B"/>
          <w:spacing w:val="-9"/>
          <w:sz w:val="18"/>
        </w:rPr>
        <w:t xml:space="preserve"> </w:t>
      </w:r>
      <w:r w:rsidRPr="003F7DC9">
        <w:rPr>
          <w:color w:val="0B0B0B"/>
          <w:sz w:val="18"/>
        </w:rPr>
        <w:t>L,</w:t>
      </w:r>
      <w:r w:rsidRPr="003F7DC9">
        <w:rPr>
          <w:color w:val="0B0B0B"/>
          <w:spacing w:val="-8"/>
          <w:sz w:val="18"/>
        </w:rPr>
        <w:t xml:space="preserve"> </w:t>
      </w:r>
      <w:r w:rsidRPr="003F7DC9">
        <w:rPr>
          <w:color w:val="0B0B0B"/>
          <w:sz w:val="18"/>
        </w:rPr>
        <w:t>Grigioni</w:t>
      </w:r>
      <w:r w:rsidRPr="003F7DC9">
        <w:rPr>
          <w:color w:val="0B0B0B"/>
          <w:spacing w:val="-9"/>
          <w:sz w:val="18"/>
        </w:rPr>
        <w:t xml:space="preserve"> </w:t>
      </w:r>
      <w:r w:rsidRPr="003F7DC9">
        <w:rPr>
          <w:color w:val="0B0B0B"/>
          <w:sz w:val="18"/>
        </w:rPr>
        <w:t>M.</w:t>
      </w:r>
      <w:r w:rsidRPr="003F7DC9">
        <w:rPr>
          <w:color w:val="0B0B0B"/>
          <w:spacing w:val="-7"/>
          <w:sz w:val="18"/>
        </w:rPr>
        <w:t xml:space="preserve"> </w:t>
      </w:r>
      <w:r w:rsidRPr="003F7DC9">
        <w:rPr>
          <w:i/>
          <w:color w:val="0B0B0B"/>
          <w:sz w:val="18"/>
        </w:rPr>
        <w:t>Tecnologie</w:t>
      </w:r>
      <w:r w:rsidRPr="003F7DC9">
        <w:rPr>
          <w:i/>
          <w:color w:val="0B0B0B"/>
          <w:spacing w:val="-8"/>
          <w:sz w:val="18"/>
        </w:rPr>
        <w:t xml:space="preserve"> </w:t>
      </w:r>
      <w:r w:rsidRPr="003F7DC9">
        <w:rPr>
          <w:i/>
          <w:color w:val="0B0B0B"/>
          <w:sz w:val="18"/>
        </w:rPr>
        <w:t>a</w:t>
      </w:r>
      <w:r w:rsidRPr="003F7DC9">
        <w:rPr>
          <w:i/>
          <w:color w:val="0B0B0B"/>
          <w:spacing w:val="-10"/>
          <w:sz w:val="18"/>
        </w:rPr>
        <w:t xml:space="preserve"> </w:t>
      </w:r>
      <w:r w:rsidRPr="003F7DC9">
        <w:rPr>
          <w:i/>
          <w:color w:val="0B0B0B"/>
          <w:sz w:val="18"/>
        </w:rPr>
        <w:t>supporto</w:t>
      </w:r>
      <w:r w:rsidRPr="003F7DC9">
        <w:rPr>
          <w:i/>
          <w:color w:val="0B0B0B"/>
          <w:spacing w:val="-9"/>
          <w:sz w:val="18"/>
        </w:rPr>
        <w:t xml:space="preserve"> </w:t>
      </w:r>
      <w:r w:rsidRPr="003F7DC9">
        <w:rPr>
          <w:i/>
          <w:color w:val="0B0B0B"/>
          <w:sz w:val="18"/>
        </w:rPr>
        <w:t>del</w:t>
      </w:r>
      <w:r w:rsidRPr="003F7DC9">
        <w:rPr>
          <w:i/>
          <w:color w:val="0B0B0B"/>
          <w:spacing w:val="-8"/>
          <w:sz w:val="18"/>
        </w:rPr>
        <w:t xml:space="preserve"> </w:t>
      </w:r>
      <w:r w:rsidRPr="003F7DC9">
        <w:rPr>
          <w:i/>
          <w:color w:val="0B0B0B"/>
          <w:sz w:val="18"/>
        </w:rPr>
        <w:t>rilevamento</w:t>
      </w:r>
      <w:r w:rsidRPr="003F7DC9">
        <w:rPr>
          <w:i/>
          <w:color w:val="0B0B0B"/>
          <w:spacing w:val="-9"/>
          <w:sz w:val="18"/>
        </w:rPr>
        <w:t xml:space="preserve"> </w:t>
      </w:r>
      <w:r w:rsidRPr="003F7DC9">
        <w:rPr>
          <w:i/>
          <w:color w:val="0B0B0B"/>
          <w:sz w:val="18"/>
        </w:rPr>
        <w:t>della prossimità: riflessioni per il cittadino, i professionisti e gli stakeholder in era COVID-19. Versione del 31 maggio 2020</w:t>
      </w:r>
      <w:r w:rsidRPr="003F7DC9">
        <w:rPr>
          <w:color w:val="0B0B0B"/>
          <w:sz w:val="18"/>
        </w:rPr>
        <w:t>. Roma: Istituto Superiore di Sanità; 2020. (Rapporto ISS COVID-19 n.</w:t>
      </w:r>
      <w:r w:rsidRPr="003F7DC9">
        <w:rPr>
          <w:color w:val="0B0B0B"/>
          <w:spacing w:val="-21"/>
          <w:sz w:val="18"/>
        </w:rPr>
        <w:t xml:space="preserve"> </w:t>
      </w:r>
      <w:r w:rsidRPr="003F7DC9">
        <w:rPr>
          <w:color w:val="0B0B0B"/>
          <w:sz w:val="18"/>
        </w:rPr>
        <w:t>54/2020).</w:t>
      </w:r>
    </w:p>
    <w:p w14:paraId="288AE9A8" w14:textId="77777777" w:rsidR="004C1BFC" w:rsidRPr="003F7DC9" w:rsidRDefault="00D9217B" w:rsidP="00B31B1A">
      <w:pPr>
        <w:pStyle w:val="Paragrafoelenco"/>
        <w:numPr>
          <w:ilvl w:val="0"/>
          <w:numId w:val="8"/>
        </w:numPr>
        <w:tabs>
          <w:tab w:val="left" w:pos="864"/>
        </w:tabs>
        <w:spacing w:before="145"/>
        <w:ind w:left="142" w:right="440" w:firstLine="0"/>
        <w:jc w:val="both"/>
        <w:rPr>
          <w:color w:val="0B0B0B"/>
          <w:sz w:val="18"/>
        </w:rPr>
      </w:pPr>
      <w:r w:rsidRPr="003F7DC9">
        <w:rPr>
          <w:color w:val="0B0B0B"/>
          <w:sz w:val="18"/>
        </w:rPr>
        <w:t xml:space="preserve">Cisbani E, Dini V, Grande S, Palma A, Rosi A, Tabocchini MA, Gasparrini F, Orlacchio A. </w:t>
      </w:r>
      <w:r w:rsidRPr="003F7DC9">
        <w:rPr>
          <w:i/>
          <w:color w:val="0B0B0B"/>
          <w:sz w:val="18"/>
        </w:rPr>
        <w:t xml:space="preserve">Stato dell’arte sull’impiego della diagnostica per immagini per COVID-19. Versione del 7 luglio 2020. </w:t>
      </w:r>
      <w:r w:rsidRPr="003F7DC9">
        <w:rPr>
          <w:color w:val="0B0B0B"/>
          <w:sz w:val="18"/>
        </w:rPr>
        <w:t>Roma: Istituto Superiore di Sanità; 2020. (Rapporto ISS COVID-19 n.</w:t>
      </w:r>
      <w:r w:rsidRPr="003F7DC9">
        <w:rPr>
          <w:color w:val="0B0B0B"/>
          <w:spacing w:val="-7"/>
          <w:sz w:val="18"/>
        </w:rPr>
        <w:t xml:space="preserve"> </w:t>
      </w:r>
      <w:r w:rsidRPr="003F7DC9">
        <w:rPr>
          <w:color w:val="0B0B0B"/>
          <w:sz w:val="18"/>
        </w:rPr>
        <w:t>55/2020)</w:t>
      </w:r>
    </w:p>
    <w:p w14:paraId="74328D26" w14:textId="77777777" w:rsidR="004C1BFC" w:rsidRPr="003F7DC9" w:rsidRDefault="00D9217B" w:rsidP="00B31B1A">
      <w:pPr>
        <w:pStyle w:val="Paragrafoelenco"/>
        <w:numPr>
          <w:ilvl w:val="0"/>
          <w:numId w:val="8"/>
        </w:numPr>
        <w:tabs>
          <w:tab w:val="left" w:pos="864"/>
        </w:tabs>
        <w:spacing w:before="145"/>
        <w:ind w:left="142" w:right="441" w:firstLine="0"/>
        <w:jc w:val="both"/>
        <w:rPr>
          <w:color w:val="0B0B0B"/>
          <w:sz w:val="18"/>
        </w:rPr>
      </w:pPr>
      <w:r w:rsidRPr="003F7DC9">
        <w:rPr>
          <w:color w:val="0B0B0B"/>
          <w:sz w:val="18"/>
        </w:rPr>
        <w:t xml:space="preserve">Gruppo di lavoro ISS-INAIL. </w:t>
      </w:r>
      <w:r w:rsidRPr="003F7DC9">
        <w:rPr>
          <w:i/>
          <w:color w:val="0B0B0B"/>
          <w:sz w:val="18"/>
        </w:rPr>
        <w:t>Focus on: utilizzo professionale dell’ozono anche in riferimento al COVID-19. Versione</w:t>
      </w:r>
      <w:r w:rsidRPr="003F7DC9">
        <w:rPr>
          <w:i/>
          <w:color w:val="0B0B0B"/>
          <w:spacing w:val="-4"/>
          <w:sz w:val="18"/>
        </w:rPr>
        <w:t xml:space="preserve"> </w:t>
      </w:r>
      <w:r w:rsidRPr="003F7DC9">
        <w:rPr>
          <w:i/>
          <w:color w:val="0B0B0B"/>
          <w:sz w:val="18"/>
        </w:rPr>
        <w:t>del</w:t>
      </w:r>
      <w:r w:rsidRPr="003F7DC9">
        <w:rPr>
          <w:i/>
          <w:color w:val="0B0B0B"/>
          <w:spacing w:val="-4"/>
          <w:sz w:val="18"/>
        </w:rPr>
        <w:t xml:space="preserve"> </w:t>
      </w:r>
      <w:r w:rsidRPr="003F7DC9">
        <w:rPr>
          <w:i/>
          <w:color w:val="0B0B0B"/>
          <w:sz w:val="18"/>
        </w:rPr>
        <w:t>21</w:t>
      </w:r>
      <w:r w:rsidRPr="003F7DC9">
        <w:rPr>
          <w:i/>
          <w:color w:val="0B0B0B"/>
          <w:spacing w:val="-3"/>
          <w:sz w:val="18"/>
        </w:rPr>
        <w:t xml:space="preserve"> </w:t>
      </w:r>
      <w:r w:rsidRPr="003F7DC9">
        <w:rPr>
          <w:i/>
          <w:color w:val="0B0B0B"/>
          <w:sz w:val="18"/>
        </w:rPr>
        <w:t>luglio</w:t>
      </w:r>
      <w:r w:rsidRPr="003F7DC9">
        <w:rPr>
          <w:i/>
          <w:color w:val="0B0B0B"/>
          <w:spacing w:val="-4"/>
          <w:sz w:val="18"/>
        </w:rPr>
        <w:t xml:space="preserve"> </w:t>
      </w:r>
      <w:r w:rsidRPr="003F7DC9">
        <w:rPr>
          <w:i/>
          <w:color w:val="0B0B0B"/>
          <w:sz w:val="18"/>
        </w:rPr>
        <w:t>2020.</w:t>
      </w:r>
      <w:r w:rsidRPr="003F7DC9">
        <w:rPr>
          <w:i/>
          <w:color w:val="0B0B0B"/>
          <w:spacing w:val="-2"/>
          <w:sz w:val="18"/>
        </w:rPr>
        <w:t xml:space="preserve"> </w:t>
      </w:r>
      <w:r w:rsidRPr="003F7DC9">
        <w:rPr>
          <w:color w:val="0B0B0B"/>
          <w:sz w:val="18"/>
        </w:rPr>
        <w:t>Roma:</w:t>
      </w:r>
      <w:r w:rsidRPr="003F7DC9">
        <w:rPr>
          <w:color w:val="0B0B0B"/>
          <w:spacing w:val="-3"/>
          <w:sz w:val="18"/>
        </w:rPr>
        <w:t xml:space="preserve"> </w:t>
      </w:r>
      <w:r w:rsidRPr="003F7DC9">
        <w:rPr>
          <w:color w:val="0B0B0B"/>
          <w:sz w:val="18"/>
        </w:rPr>
        <w:t>Istituto</w:t>
      </w:r>
      <w:r w:rsidRPr="003F7DC9">
        <w:rPr>
          <w:color w:val="0B0B0B"/>
          <w:spacing w:val="-4"/>
          <w:sz w:val="18"/>
        </w:rPr>
        <w:t xml:space="preserve"> </w:t>
      </w:r>
      <w:r w:rsidRPr="003F7DC9">
        <w:rPr>
          <w:color w:val="0B0B0B"/>
          <w:sz w:val="18"/>
        </w:rPr>
        <w:t>Superiore</w:t>
      </w:r>
      <w:r w:rsidRPr="003F7DC9">
        <w:rPr>
          <w:color w:val="0B0B0B"/>
          <w:spacing w:val="-2"/>
          <w:sz w:val="18"/>
        </w:rPr>
        <w:t xml:space="preserve"> </w:t>
      </w:r>
      <w:r w:rsidRPr="003F7DC9">
        <w:rPr>
          <w:color w:val="0B0B0B"/>
          <w:sz w:val="18"/>
        </w:rPr>
        <w:t>di</w:t>
      </w:r>
      <w:r w:rsidRPr="003F7DC9">
        <w:rPr>
          <w:color w:val="0B0B0B"/>
          <w:spacing w:val="-4"/>
          <w:sz w:val="18"/>
        </w:rPr>
        <w:t xml:space="preserve"> </w:t>
      </w:r>
      <w:r w:rsidRPr="003F7DC9">
        <w:rPr>
          <w:color w:val="0B0B0B"/>
          <w:sz w:val="18"/>
        </w:rPr>
        <w:t>Sanità;</w:t>
      </w:r>
      <w:r w:rsidRPr="003F7DC9">
        <w:rPr>
          <w:color w:val="0B0B0B"/>
          <w:spacing w:val="-2"/>
          <w:sz w:val="18"/>
        </w:rPr>
        <w:t xml:space="preserve"> </w:t>
      </w:r>
      <w:r w:rsidRPr="003F7DC9">
        <w:rPr>
          <w:color w:val="0B0B0B"/>
          <w:sz w:val="18"/>
        </w:rPr>
        <w:t>2020.</w:t>
      </w:r>
      <w:r w:rsidRPr="003F7DC9">
        <w:rPr>
          <w:color w:val="0B0B0B"/>
          <w:spacing w:val="-4"/>
          <w:sz w:val="18"/>
        </w:rPr>
        <w:t xml:space="preserve"> </w:t>
      </w:r>
      <w:r w:rsidRPr="003F7DC9">
        <w:rPr>
          <w:color w:val="0B0B0B"/>
          <w:sz w:val="18"/>
        </w:rPr>
        <w:t>(Rapporto</w:t>
      </w:r>
      <w:r w:rsidRPr="003F7DC9">
        <w:rPr>
          <w:color w:val="0B0B0B"/>
          <w:spacing w:val="-3"/>
          <w:sz w:val="18"/>
        </w:rPr>
        <w:t xml:space="preserve"> </w:t>
      </w:r>
      <w:r w:rsidRPr="003F7DC9">
        <w:rPr>
          <w:color w:val="0B0B0B"/>
          <w:sz w:val="18"/>
        </w:rPr>
        <w:t>ISS</w:t>
      </w:r>
      <w:r w:rsidRPr="003F7DC9">
        <w:rPr>
          <w:color w:val="0B0B0B"/>
          <w:spacing w:val="-3"/>
          <w:sz w:val="18"/>
        </w:rPr>
        <w:t xml:space="preserve"> </w:t>
      </w:r>
      <w:r w:rsidRPr="003F7DC9">
        <w:rPr>
          <w:color w:val="0B0B0B"/>
          <w:sz w:val="18"/>
        </w:rPr>
        <w:t>COVID-19</w:t>
      </w:r>
      <w:r w:rsidRPr="003F7DC9">
        <w:rPr>
          <w:color w:val="0B0B0B"/>
          <w:spacing w:val="-3"/>
          <w:sz w:val="18"/>
        </w:rPr>
        <w:t xml:space="preserve"> </w:t>
      </w:r>
      <w:r w:rsidRPr="003F7DC9">
        <w:rPr>
          <w:color w:val="0B0B0B"/>
          <w:sz w:val="18"/>
        </w:rPr>
        <w:t>n.</w:t>
      </w:r>
      <w:r w:rsidRPr="003F7DC9">
        <w:rPr>
          <w:color w:val="0B0B0B"/>
          <w:spacing w:val="-4"/>
          <w:sz w:val="18"/>
        </w:rPr>
        <w:t xml:space="preserve"> </w:t>
      </w:r>
      <w:r w:rsidRPr="003F7DC9">
        <w:rPr>
          <w:color w:val="0B0B0B"/>
          <w:sz w:val="18"/>
        </w:rPr>
        <w:t>56/2020)</w:t>
      </w:r>
    </w:p>
    <w:p w14:paraId="525DD0B5" w14:textId="77777777" w:rsidR="004C1BFC" w:rsidRPr="003F7DC9" w:rsidRDefault="00D9217B" w:rsidP="00B31B1A">
      <w:pPr>
        <w:pStyle w:val="Paragrafoelenco"/>
        <w:numPr>
          <w:ilvl w:val="0"/>
          <w:numId w:val="8"/>
        </w:numPr>
        <w:tabs>
          <w:tab w:val="left" w:pos="864"/>
        </w:tabs>
        <w:spacing w:before="143"/>
        <w:ind w:left="142" w:right="442" w:firstLine="0"/>
        <w:jc w:val="both"/>
        <w:rPr>
          <w:color w:val="0B0B0B"/>
          <w:sz w:val="18"/>
        </w:rPr>
      </w:pPr>
      <w:r w:rsidRPr="003F7DC9">
        <w:rPr>
          <w:color w:val="0B0B0B"/>
          <w:sz w:val="18"/>
        </w:rPr>
        <w:t>Gruppo</w:t>
      </w:r>
      <w:r w:rsidRPr="003F7DC9">
        <w:rPr>
          <w:color w:val="0B0B0B"/>
          <w:spacing w:val="-15"/>
          <w:sz w:val="18"/>
        </w:rPr>
        <w:t xml:space="preserve"> </w:t>
      </w:r>
      <w:r w:rsidRPr="003F7DC9">
        <w:rPr>
          <w:color w:val="0B0B0B"/>
          <w:sz w:val="18"/>
        </w:rPr>
        <w:t>di</w:t>
      </w:r>
      <w:r w:rsidRPr="003F7DC9">
        <w:rPr>
          <w:color w:val="0B0B0B"/>
          <w:spacing w:val="-14"/>
          <w:sz w:val="18"/>
        </w:rPr>
        <w:t xml:space="preserve"> </w:t>
      </w:r>
      <w:r w:rsidRPr="003F7DC9">
        <w:rPr>
          <w:color w:val="0B0B0B"/>
          <w:sz w:val="18"/>
        </w:rPr>
        <w:t>lavoro</w:t>
      </w:r>
      <w:r w:rsidRPr="003F7DC9">
        <w:rPr>
          <w:color w:val="0B0B0B"/>
          <w:spacing w:val="-15"/>
          <w:sz w:val="18"/>
        </w:rPr>
        <w:t xml:space="preserve"> </w:t>
      </w:r>
      <w:r w:rsidRPr="003F7DC9">
        <w:rPr>
          <w:color w:val="0B0B0B"/>
          <w:sz w:val="18"/>
        </w:rPr>
        <w:t>ISS</w:t>
      </w:r>
      <w:r w:rsidRPr="003F7DC9">
        <w:rPr>
          <w:color w:val="0B0B0B"/>
          <w:spacing w:val="-14"/>
          <w:sz w:val="18"/>
        </w:rPr>
        <w:t xml:space="preserve"> </w:t>
      </w:r>
      <w:r w:rsidRPr="003F7DC9">
        <w:rPr>
          <w:color w:val="0B0B0B"/>
          <w:sz w:val="18"/>
        </w:rPr>
        <w:t>Formazione</w:t>
      </w:r>
      <w:r w:rsidRPr="003F7DC9">
        <w:rPr>
          <w:color w:val="0B0B0B"/>
          <w:spacing w:val="-15"/>
          <w:sz w:val="18"/>
        </w:rPr>
        <w:t xml:space="preserve"> </w:t>
      </w:r>
      <w:r w:rsidRPr="003F7DC9">
        <w:rPr>
          <w:color w:val="0B0B0B"/>
          <w:sz w:val="18"/>
        </w:rPr>
        <w:t>COVID-19.</w:t>
      </w:r>
      <w:r w:rsidRPr="003F7DC9">
        <w:rPr>
          <w:color w:val="0B0B0B"/>
          <w:spacing w:val="-13"/>
          <w:sz w:val="18"/>
        </w:rPr>
        <w:t xml:space="preserve"> </w:t>
      </w:r>
      <w:r w:rsidRPr="003F7DC9">
        <w:rPr>
          <w:i/>
          <w:color w:val="0B0B0B"/>
          <w:sz w:val="18"/>
        </w:rPr>
        <w:t>Formazione</w:t>
      </w:r>
      <w:r w:rsidRPr="003F7DC9">
        <w:rPr>
          <w:i/>
          <w:color w:val="0B0B0B"/>
          <w:spacing w:val="-14"/>
          <w:sz w:val="18"/>
        </w:rPr>
        <w:t xml:space="preserve"> </w:t>
      </w:r>
      <w:r w:rsidRPr="003F7DC9">
        <w:rPr>
          <w:i/>
          <w:color w:val="0B0B0B"/>
          <w:sz w:val="18"/>
        </w:rPr>
        <w:t>per</w:t>
      </w:r>
      <w:r w:rsidRPr="003F7DC9">
        <w:rPr>
          <w:i/>
          <w:color w:val="0B0B0B"/>
          <w:spacing w:val="-14"/>
          <w:sz w:val="18"/>
        </w:rPr>
        <w:t xml:space="preserve"> </w:t>
      </w:r>
      <w:r w:rsidRPr="003F7DC9">
        <w:rPr>
          <w:i/>
          <w:color w:val="0B0B0B"/>
          <w:sz w:val="18"/>
        </w:rPr>
        <w:t>la</w:t>
      </w:r>
      <w:r w:rsidRPr="003F7DC9">
        <w:rPr>
          <w:i/>
          <w:color w:val="0B0B0B"/>
          <w:spacing w:val="-14"/>
          <w:sz w:val="18"/>
        </w:rPr>
        <w:t xml:space="preserve"> </w:t>
      </w:r>
      <w:r w:rsidRPr="003F7DC9">
        <w:rPr>
          <w:i/>
          <w:color w:val="0B0B0B"/>
          <w:sz w:val="18"/>
        </w:rPr>
        <w:t>preparedness</w:t>
      </w:r>
      <w:r w:rsidRPr="003F7DC9">
        <w:rPr>
          <w:i/>
          <w:color w:val="0B0B0B"/>
          <w:spacing w:val="-14"/>
          <w:sz w:val="18"/>
        </w:rPr>
        <w:t xml:space="preserve"> </w:t>
      </w:r>
      <w:r w:rsidRPr="003F7DC9">
        <w:rPr>
          <w:i/>
          <w:color w:val="0B0B0B"/>
          <w:sz w:val="18"/>
        </w:rPr>
        <w:t>nell’emergenza</w:t>
      </w:r>
      <w:r w:rsidRPr="003F7DC9">
        <w:rPr>
          <w:i/>
          <w:color w:val="0B0B0B"/>
          <w:spacing w:val="-14"/>
          <w:sz w:val="18"/>
        </w:rPr>
        <w:t xml:space="preserve"> </w:t>
      </w:r>
      <w:r w:rsidRPr="003F7DC9">
        <w:rPr>
          <w:i/>
          <w:color w:val="0B0B0B"/>
          <w:sz w:val="18"/>
        </w:rPr>
        <w:t>COVID-19:</w:t>
      </w:r>
      <w:r w:rsidRPr="003F7DC9">
        <w:rPr>
          <w:i/>
          <w:color w:val="0B0B0B"/>
          <w:spacing w:val="-14"/>
          <w:sz w:val="18"/>
        </w:rPr>
        <w:t xml:space="preserve"> </w:t>
      </w:r>
      <w:r w:rsidRPr="003F7DC9">
        <w:rPr>
          <w:i/>
          <w:color w:val="0B0B0B"/>
          <w:sz w:val="18"/>
        </w:rPr>
        <w:t>il</w:t>
      </w:r>
      <w:r w:rsidRPr="003F7DC9">
        <w:rPr>
          <w:i/>
          <w:color w:val="0B0B0B"/>
          <w:spacing w:val="-15"/>
          <w:sz w:val="18"/>
        </w:rPr>
        <w:t xml:space="preserve"> </w:t>
      </w:r>
      <w:r w:rsidRPr="003F7DC9">
        <w:rPr>
          <w:i/>
          <w:color w:val="0B0B0B"/>
          <w:sz w:val="18"/>
        </w:rPr>
        <w:t xml:space="preserve">case report dell’Istituto Superiore di Sanità. Versione del 31 maggio 2020. </w:t>
      </w:r>
      <w:r w:rsidRPr="003F7DC9">
        <w:rPr>
          <w:color w:val="0B0B0B"/>
          <w:sz w:val="18"/>
        </w:rPr>
        <w:t>Roma: Istituto Superiore di Sanità; 2020. (Rapporto ISS COVID-19 n.</w:t>
      </w:r>
      <w:r w:rsidRPr="003F7DC9">
        <w:rPr>
          <w:color w:val="0B0B0B"/>
          <w:spacing w:val="-5"/>
          <w:sz w:val="18"/>
        </w:rPr>
        <w:t xml:space="preserve"> </w:t>
      </w:r>
      <w:r w:rsidRPr="003F7DC9">
        <w:rPr>
          <w:color w:val="0B0B0B"/>
          <w:sz w:val="18"/>
        </w:rPr>
        <w:t>57/2020)</w:t>
      </w:r>
    </w:p>
    <w:p w14:paraId="741C8ACA" w14:textId="77777777" w:rsidR="004C1BFC" w:rsidRPr="003F7DC9" w:rsidRDefault="00D9217B" w:rsidP="00B31B1A">
      <w:pPr>
        <w:pStyle w:val="Paragrafoelenco"/>
        <w:numPr>
          <w:ilvl w:val="0"/>
          <w:numId w:val="8"/>
        </w:numPr>
        <w:tabs>
          <w:tab w:val="left" w:pos="864"/>
        </w:tabs>
        <w:spacing w:before="145"/>
        <w:ind w:left="142" w:right="441" w:firstLine="0"/>
        <w:jc w:val="both"/>
        <w:rPr>
          <w:color w:val="0B0B0B"/>
          <w:sz w:val="18"/>
        </w:rPr>
      </w:pPr>
      <w:r w:rsidRPr="003F7DC9">
        <w:rPr>
          <w:color w:val="0B0B0B"/>
          <w:sz w:val="18"/>
        </w:rPr>
        <w:t xml:space="preserve">Gruppo di Lavoro ISS, Ministero della Salute, Ministero dell’Istruzione, INAIL, Fondazione Bruno Kessler, Regione Emilia-Romagna, Regione Veneto, R. </w:t>
      </w:r>
      <w:r w:rsidRPr="003F7DC9">
        <w:rPr>
          <w:i/>
          <w:color w:val="0B0B0B"/>
          <w:sz w:val="18"/>
        </w:rPr>
        <w:t>Indicazioni operative per la gestione di casi e focolai di SARS- CoV-2</w:t>
      </w:r>
      <w:r w:rsidRPr="003F7DC9">
        <w:rPr>
          <w:i/>
          <w:color w:val="0B0B0B"/>
          <w:spacing w:val="-6"/>
          <w:sz w:val="18"/>
        </w:rPr>
        <w:t xml:space="preserve"> </w:t>
      </w:r>
      <w:r w:rsidRPr="003F7DC9">
        <w:rPr>
          <w:i/>
          <w:color w:val="0B0B0B"/>
          <w:sz w:val="18"/>
        </w:rPr>
        <w:t>nelle</w:t>
      </w:r>
      <w:r w:rsidRPr="003F7DC9">
        <w:rPr>
          <w:i/>
          <w:color w:val="0B0B0B"/>
          <w:spacing w:val="-5"/>
          <w:sz w:val="18"/>
        </w:rPr>
        <w:t xml:space="preserve"> </w:t>
      </w:r>
      <w:r w:rsidRPr="003F7DC9">
        <w:rPr>
          <w:i/>
          <w:color w:val="0B0B0B"/>
          <w:sz w:val="18"/>
        </w:rPr>
        <w:t>scuole</w:t>
      </w:r>
      <w:r w:rsidRPr="003F7DC9">
        <w:rPr>
          <w:i/>
          <w:color w:val="0B0B0B"/>
          <w:spacing w:val="-6"/>
          <w:sz w:val="18"/>
        </w:rPr>
        <w:t xml:space="preserve"> </w:t>
      </w:r>
      <w:r w:rsidRPr="003F7DC9">
        <w:rPr>
          <w:i/>
          <w:color w:val="0B0B0B"/>
          <w:sz w:val="18"/>
        </w:rPr>
        <w:t>e</w:t>
      </w:r>
      <w:r w:rsidRPr="003F7DC9">
        <w:rPr>
          <w:i/>
          <w:color w:val="0B0B0B"/>
          <w:spacing w:val="-5"/>
          <w:sz w:val="18"/>
        </w:rPr>
        <w:t xml:space="preserve"> </w:t>
      </w:r>
      <w:r w:rsidRPr="003F7DC9">
        <w:rPr>
          <w:i/>
          <w:color w:val="0B0B0B"/>
          <w:sz w:val="18"/>
        </w:rPr>
        <w:t>nei</w:t>
      </w:r>
      <w:r w:rsidRPr="003F7DC9">
        <w:rPr>
          <w:i/>
          <w:color w:val="0B0B0B"/>
          <w:spacing w:val="-6"/>
          <w:sz w:val="18"/>
        </w:rPr>
        <w:t xml:space="preserve"> </w:t>
      </w:r>
      <w:r w:rsidRPr="003F7DC9">
        <w:rPr>
          <w:i/>
          <w:color w:val="0B0B0B"/>
          <w:sz w:val="18"/>
        </w:rPr>
        <w:t>servizi</w:t>
      </w:r>
      <w:r w:rsidRPr="003F7DC9">
        <w:rPr>
          <w:i/>
          <w:color w:val="0B0B0B"/>
          <w:spacing w:val="-6"/>
          <w:sz w:val="18"/>
        </w:rPr>
        <w:t xml:space="preserve"> </w:t>
      </w:r>
      <w:r w:rsidRPr="003F7DC9">
        <w:rPr>
          <w:i/>
          <w:color w:val="0B0B0B"/>
          <w:sz w:val="18"/>
        </w:rPr>
        <w:t>educativi</w:t>
      </w:r>
      <w:r w:rsidRPr="003F7DC9">
        <w:rPr>
          <w:i/>
          <w:color w:val="0B0B0B"/>
          <w:spacing w:val="-6"/>
          <w:sz w:val="18"/>
        </w:rPr>
        <w:t xml:space="preserve"> </w:t>
      </w:r>
      <w:r w:rsidRPr="003F7DC9">
        <w:rPr>
          <w:i/>
          <w:color w:val="0B0B0B"/>
          <w:sz w:val="18"/>
        </w:rPr>
        <w:t>dell’infanzia.</w:t>
      </w:r>
      <w:r w:rsidRPr="003F7DC9">
        <w:rPr>
          <w:i/>
          <w:color w:val="0B0B0B"/>
          <w:spacing w:val="-3"/>
          <w:sz w:val="18"/>
        </w:rPr>
        <w:t xml:space="preserve"> </w:t>
      </w:r>
      <w:r w:rsidRPr="003F7DC9">
        <w:rPr>
          <w:i/>
          <w:color w:val="0B0B0B"/>
          <w:sz w:val="18"/>
        </w:rPr>
        <w:t>Versione</w:t>
      </w:r>
      <w:r w:rsidRPr="003F7DC9">
        <w:rPr>
          <w:i/>
          <w:color w:val="0B0B0B"/>
          <w:spacing w:val="-7"/>
          <w:sz w:val="18"/>
        </w:rPr>
        <w:t xml:space="preserve"> </w:t>
      </w:r>
      <w:r w:rsidRPr="003F7DC9">
        <w:rPr>
          <w:i/>
          <w:color w:val="0B0B0B"/>
          <w:sz w:val="18"/>
        </w:rPr>
        <w:t>del</w:t>
      </w:r>
      <w:r w:rsidRPr="003F7DC9">
        <w:rPr>
          <w:i/>
          <w:color w:val="0B0B0B"/>
          <w:spacing w:val="-5"/>
          <w:sz w:val="18"/>
        </w:rPr>
        <w:t xml:space="preserve"> </w:t>
      </w:r>
      <w:r w:rsidRPr="003F7DC9">
        <w:rPr>
          <w:i/>
          <w:color w:val="0B0B0B"/>
          <w:sz w:val="18"/>
        </w:rPr>
        <w:t>28</w:t>
      </w:r>
      <w:r w:rsidRPr="003F7DC9">
        <w:rPr>
          <w:i/>
          <w:color w:val="0B0B0B"/>
          <w:spacing w:val="-6"/>
          <w:sz w:val="18"/>
        </w:rPr>
        <w:t xml:space="preserve"> </w:t>
      </w:r>
      <w:r w:rsidRPr="003F7DC9">
        <w:rPr>
          <w:i/>
          <w:color w:val="0B0B0B"/>
          <w:sz w:val="18"/>
        </w:rPr>
        <w:t>agosto</w:t>
      </w:r>
      <w:r w:rsidRPr="003F7DC9">
        <w:rPr>
          <w:i/>
          <w:color w:val="0B0B0B"/>
          <w:spacing w:val="-5"/>
          <w:sz w:val="18"/>
        </w:rPr>
        <w:t xml:space="preserve"> </w:t>
      </w:r>
      <w:r w:rsidRPr="003F7DC9">
        <w:rPr>
          <w:i/>
          <w:color w:val="0B0B0B"/>
          <w:sz w:val="18"/>
        </w:rPr>
        <w:t>2020.</w:t>
      </w:r>
      <w:r w:rsidRPr="003F7DC9">
        <w:rPr>
          <w:i/>
          <w:color w:val="0B0B0B"/>
          <w:spacing w:val="-3"/>
          <w:sz w:val="18"/>
        </w:rPr>
        <w:t xml:space="preserve"> </w:t>
      </w:r>
      <w:r w:rsidRPr="003F7DC9">
        <w:rPr>
          <w:color w:val="0B0B0B"/>
          <w:sz w:val="18"/>
        </w:rPr>
        <w:t>Roma:</w:t>
      </w:r>
      <w:r w:rsidRPr="003F7DC9">
        <w:rPr>
          <w:color w:val="0B0B0B"/>
          <w:spacing w:val="-5"/>
          <w:sz w:val="18"/>
        </w:rPr>
        <w:t xml:space="preserve"> </w:t>
      </w:r>
      <w:r w:rsidRPr="003F7DC9">
        <w:rPr>
          <w:color w:val="0B0B0B"/>
          <w:sz w:val="18"/>
        </w:rPr>
        <w:t>Istituto</w:t>
      </w:r>
      <w:r w:rsidRPr="003F7DC9">
        <w:rPr>
          <w:color w:val="0B0B0B"/>
          <w:spacing w:val="-6"/>
          <w:sz w:val="18"/>
        </w:rPr>
        <w:t xml:space="preserve"> </w:t>
      </w:r>
      <w:r w:rsidRPr="003F7DC9">
        <w:rPr>
          <w:color w:val="0B0B0B"/>
          <w:sz w:val="18"/>
        </w:rPr>
        <w:t>Superiore</w:t>
      </w:r>
      <w:r w:rsidRPr="003F7DC9">
        <w:rPr>
          <w:color w:val="0B0B0B"/>
          <w:spacing w:val="-5"/>
          <w:sz w:val="18"/>
        </w:rPr>
        <w:t xml:space="preserve"> </w:t>
      </w:r>
      <w:r w:rsidRPr="003F7DC9">
        <w:rPr>
          <w:color w:val="0B0B0B"/>
          <w:sz w:val="18"/>
        </w:rPr>
        <w:t>di Sanità; 2020. (Rapporto ISS COVID-19 n. 58/2020</w:t>
      </w:r>
      <w:r w:rsidRPr="003F7DC9">
        <w:rPr>
          <w:color w:val="0B0B0B"/>
          <w:spacing w:val="-9"/>
          <w:sz w:val="18"/>
        </w:rPr>
        <w:t xml:space="preserve"> </w:t>
      </w:r>
      <w:r w:rsidRPr="003F7DC9">
        <w:rPr>
          <w:color w:val="0B0B0B"/>
          <w:sz w:val="18"/>
        </w:rPr>
        <w:t>Rev.)</w:t>
      </w:r>
    </w:p>
    <w:p w14:paraId="06055BD3" w14:textId="77777777" w:rsidR="004C1BFC" w:rsidRPr="003F7DC9" w:rsidRDefault="004C1BFC" w:rsidP="0019267B">
      <w:pPr>
        <w:jc w:val="both"/>
        <w:rPr>
          <w:sz w:val="18"/>
        </w:rPr>
        <w:sectPr w:rsidR="004C1BFC" w:rsidRPr="003F7DC9" w:rsidSect="00186703">
          <w:pgSz w:w="11900" w:h="16840"/>
          <w:pgMar w:top="1600" w:right="1680" w:bottom="280" w:left="993" w:header="720" w:footer="720" w:gutter="0"/>
          <w:cols w:space="720"/>
        </w:sectPr>
      </w:pPr>
    </w:p>
    <w:p w14:paraId="16A06B9F" w14:textId="77777777" w:rsidR="004C1BFC" w:rsidRPr="003F7DC9" w:rsidRDefault="004C1BFC" w:rsidP="0019267B">
      <w:pPr>
        <w:pStyle w:val="Corpotesto"/>
      </w:pPr>
    </w:p>
    <w:p w14:paraId="234D6E8E" w14:textId="77777777" w:rsidR="004C1BFC" w:rsidRPr="003F7DC9" w:rsidRDefault="004C1BFC" w:rsidP="0019267B">
      <w:pPr>
        <w:pStyle w:val="Corpotesto"/>
      </w:pPr>
    </w:p>
    <w:p w14:paraId="6C971579" w14:textId="77777777" w:rsidR="004C1BFC" w:rsidRPr="003F7DC9" w:rsidRDefault="004C1BFC" w:rsidP="0070282C">
      <w:pPr>
        <w:pStyle w:val="Corpotesto"/>
        <w:spacing w:before="5"/>
        <w:jc w:val="center"/>
        <w:rPr>
          <w:sz w:val="19"/>
        </w:rPr>
      </w:pPr>
    </w:p>
    <w:p w14:paraId="7B1FC5A1" w14:textId="77777777" w:rsidR="004C1BFC" w:rsidRPr="003F7DC9" w:rsidRDefault="00D9217B" w:rsidP="0070282C">
      <w:pPr>
        <w:ind w:right="847"/>
        <w:jc w:val="center"/>
        <w:rPr>
          <w:b/>
          <w:sz w:val="28"/>
          <w:szCs w:val="28"/>
        </w:rPr>
      </w:pPr>
      <w:r w:rsidRPr="003F7DC9">
        <w:rPr>
          <w:b/>
          <w:sz w:val="28"/>
          <w:szCs w:val="28"/>
        </w:rPr>
        <w:t>Allegato 22</w:t>
      </w:r>
    </w:p>
    <w:p w14:paraId="0CEDA94D" w14:textId="77777777" w:rsidR="004C1BFC" w:rsidRPr="003F7DC9" w:rsidRDefault="00D9217B" w:rsidP="0070282C">
      <w:pPr>
        <w:spacing w:before="103" w:line="237" w:lineRule="auto"/>
        <w:ind w:right="857" w:firstLine="720"/>
        <w:jc w:val="center"/>
        <w:rPr>
          <w:b/>
          <w:sz w:val="20"/>
          <w:szCs w:val="20"/>
        </w:rPr>
      </w:pPr>
      <w:r w:rsidRPr="003F7DC9">
        <w:rPr>
          <w:b/>
          <w:sz w:val="20"/>
          <w:szCs w:val="20"/>
        </w:rPr>
        <w:t>PROTOCOLLO PER LA GESTIONE DI CASI CONFERMATI E SOSPETTI DI COVID-19 NELLE AULE UNIVERSITARIE</w:t>
      </w:r>
    </w:p>
    <w:p w14:paraId="1484B389" w14:textId="77777777" w:rsidR="004C1BFC" w:rsidRPr="003F7DC9" w:rsidRDefault="004C1BFC" w:rsidP="0070282C">
      <w:pPr>
        <w:pStyle w:val="Corpotesto"/>
        <w:spacing w:before="11"/>
        <w:jc w:val="center"/>
        <w:rPr>
          <w:b/>
          <w:sz w:val="18"/>
        </w:rPr>
      </w:pPr>
    </w:p>
    <w:p w14:paraId="41E849F7" w14:textId="77777777" w:rsidR="004C1BFC" w:rsidRPr="003F7DC9" w:rsidRDefault="00D9217B" w:rsidP="0032000A">
      <w:pPr>
        <w:pStyle w:val="Paragrafoelenco"/>
        <w:numPr>
          <w:ilvl w:val="0"/>
          <w:numId w:val="7"/>
        </w:numPr>
        <w:tabs>
          <w:tab w:val="left" w:pos="421"/>
        </w:tabs>
        <w:spacing w:line="237" w:lineRule="auto"/>
        <w:ind w:right="140" w:firstLine="0"/>
        <w:jc w:val="both"/>
        <w:rPr>
          <w:sz w:val="20"/>
          <w:szCs w:val="20"/>
        </w:rPr>
      </w:pPr>
      <w:r w:rsidRPr="003F7DC9">
        <w:rPr>
          <w:sz w:val="20"/>
          <w:szCs w:val="20"/>
        </w:rPr>
        <w:t>Il presente protocollo per la gestione di casi confermati e sospetti di COVID-19 nelle aule universitarie - proposto dalla CRUI e modificato per recepire il parere espresso dal Comitato Tecnico Scientifico di supporto al Capo del Dipartimento della protezione civile per l’emergenza di COVID-19 nella riunione del 28 agosto 2020, trasmesso dal Ministro della salute con nota del 3 settembre u.s. (prot. n. 63) - integra le linee guida per lo svolgimento delle attività didattiche e curriculari nelle università, applicabili in quanto compatibili anche alle istituzioni a.f.a.m., di cui all’allegato 18 del d.P.C.M. 7 agosto 2020, pubblicato nella Gazzetta Ufficiale n. 198 dell’8 agosto 2020.</w:t>
      </w:r>
    </w:p>
    <w:p w14:paraId="076A4F3E" w14:textId="77777777" w:rsidR="004C1BFC" w:rsidRPr="003F7DC9" w:rsidRDefault="00D9217B" w:rsidP="0019267B">
      <w:pPr>
        <w:spacing w:before="7" w:line="237" w:lineRule="auto"/>
        <w:ind w:left="166" w:right="138"/>
        <w:jc w:val="both"/>
        <w:rPr>
          <w:sz w:val="20"/>
          <w:szCs w:val="20"/>
        </w:rPr>
      </w:pPr>
      <w:r w:rsidRPr="003F7DC9">
        <w:rPr>
          <w:sz w:val="20"/>
          <w:szCs w:val="20"/>
        </w:rPr>
        <w:t>Tali linee guida - che a loro volta traggono origine dal documento CRUI “</w:t>
      </w:r>
      <w:r w:rsidRPr="003F7DC9">
        <w:rPr>
          <w:i/>
          <w:sz w:val="20"/>
          <w:szCs w:val="20"/>
        </w:rPr>
        <w:t>Modalità di ripresa delle attività didattiche AA 2020/21 nelle Università</w:t>
      </w:r>
      <w:r w:rsidRPr="003F7DC9">
        <w:rPr>
          <w:sz w:val="20"/>
          <w:szCs w:val="20"/>
        </w:rPr>
        <w:t>” con le allegate raccomandazioni del predetto Comitato Tecnico Scientifico, trasmesso dal Ministro dell’università e della ricerca con nota prot. 0002833 del 30/07/2020 - descrivono, infatti, tutte le misure ed i comportamenti da tenere per la “prevenzione primaria” dell’infezione da SARS-CoV-2, atti cioè a ridurre l’esposizione al virus.</w:t>
      </w:r>
    </w:p>
    <w:p w14:paraId="146EAE14" w14:textId="77777777" w:rsidR="004C1BFC" w:rsidRPr="003F7DC9" w:rsidRDefault="00D9217B" w:rsidP="0019267B">
      <w:pPr>
        <w:spacing w:before="4" w:line="237" w:lineRule="auto"/>
        <w:ind w:left="166" w:right="140"/>
        <w:jc w:val="both"/>
        <w:rPr>
          <w:sz w:val="20"/>
          <w:szCs w:val="20"/>
        </w:rPr>
      </w:pPr>
      <w:r w:rsidRPr="003F7DC9">
        <w:rPr>
          <w:sz w:val="20"/>
          <w:szCs w:val="20"/>
        </w:rPr>
        <w:t>Il presente protocollo, invece, specifica una linea di attività (gestione dei casi confermati e sospetti di COVID-19 nelle aule universitarie) che rientra nella cosiddetta “prevenzione secondaria” dei focolai epidemici di COVID-19, attraverso l’individuazione dei casi confermati o sospetti di COVID- 19 e la gestione tempestiva dei relativi contatti stretti o casuali.</w:t>
      </w:r>
    </w:p>
    <w:p w14:paraId="751903B6" w14:textId="77777777" w:rsidR="00186703" w:rsidRPr="003F7DC9" w:rsidRDefault="00186703" w:rsidP="00186703">
      <w:pPr>
        <w:spacing w:before="4" w:line="237" w:lineRule="auto"/>
        <w:ind w:right="140"/>
        <w:jc w:val="both"/>
        <w:rPr>
          <w:sz w:val="20"/>
          <w:szCs w:val="20"/>
        </w:rPr>
      </w:pPr>
    </w:p>
    <w:p w14:paraId="5BB06423" w14:textId="33110AB1" w:rsidR="004C1BFC" w:rsidRPr="003F7DC9" w:rsidRDefault="00D9217B" w:rsidP="0019267B">
      <w:pPr>
        <w:pStyle w:val="Paragrafoelenco"/>
        <w:numPr>
          <w:ilvl w:val="0"/>
          <w:numId w:val="7"/>
        </w:numPr>
        <w:tabs>
          <w:tab w:val="left" w:pos="401"/>
        </w:tabs>
        <w:spacing w:before="3" w:line="237" w:lineRule="auto"/>
        <w:ind w:right="138" w:firstLine="0"/>
        <w:jc w:val="both"/>
        <w:rPr>
          <w:sz w:val="20"/>
          <w:szCs w:val="20"/>
        </w:rPr>
      </w:pPr>
      <w:r w:rsidRPr="003F7DC9">
        <w:rPr>
          <w:sz w:val="20"/>
          <w:szCs w:val="20"/>
        </w:rPr>
        <w:t>La procedura descritta nel presente protocollo richiede una collaborazione stretta tra gli Uffici della</w:t>
      </w:r>
      <w:r w:rsidRPr="003F7DC9">
        <w:rPr>
          <w:spacing w:val="-5"/>
          <w:sz w:val="20"/>
          <w:szCs w:val="20"/>
        </w:rPr>
        <w:t xml:space="preserve"> </w:t>
      </w:r>
      <w:r w:rsidRPr="003F7DC9">
        <w:rPr>
          <w:sz w:val="20"/>
          <w:szCs w:val="20"/>
        </w:rPr>
        <w:t>Sicurezza</w:t>
      </w:r>
      <w:r w:rsidRPr="003F7DC9">
        <w:rPr>
          <w:spacing w:val="-5"/>
          <w:sz w:val="20"/>
          <w:szCs w:val="20"/>
        </w:rPr>
        <w:t xml:space="preserve"> </w:t>
      </w:r>
      <w:r w:rsidRPr="003F7DC9">
        <w:rPr>
          <w:sz w:val="20"/>
          <w:szCs w:val="20"/>
        </w:rPr>
        <w:t>degli</w:t>
      </w:r>
      <w:r w:rsidRPr="003F7DC9">
        <w:rPr>
          <w:spacing w:val="-5"/>
          <w:sz w:val="20"/>
          <w:szCs w:val="20"/>
        </w:rPr>
        <w:t xml:space="preserve"> </w:t>
      </w:r>
      <w:r w:rsidRPr="003F7DC9">
        <w:rPr>
          <w:sz w:val="20"/>
          <w:szCs w:val="20"/>
        </w:rPr>
        <w:t>Atenei</w:t>
      </w:r>
      <w:r w:rsidRPr="003F7DC9">
        <w:rPr>
          <w:spacing w:val="-5"/>
          <w:sz w:val="20"/>
          <w:szCs w:val="20"/>
        </w:rPr>
        <w:t xml:space="preserve"> </w:t>
      </w:r>
      <w:r w:rsidRPr="003F7DC9">
        <w:rPr>
          <w:sz w:val="20"/>
          <w:szCs w:val="20"/>
        </w:rPr>
        <w:t>e</w:t>
      </w:r>
      <w:r w:rsidRPr="003F7DC9">
        <w:rPr>
          <w:spacing w:val="-4"/>
          <w:sz w:val="20"/>
          <w:szCs w:val="20"/>
        </w:rPr>
        <w:t xml:space="preserve"> </w:t>
      </w:r>
      <w:r w:rsidRPr="003F7DC9">
        <w:rPr>
          <w:sz w:val="20"/>
          <w:szCs w:val="20"/>
        </w:rPr>
        <w:t>l’Autorità</w:t>
      </w:r>
      <w:r w:rsidRPr="003F7DC9">
        <w:rPr>
          <w:spacing w:val="-5"/>
          <w:sz w:val="20"/>
          <w:szCs w:val="20"/>
        </w:rPr>
        <w:t xml:space="preserve"> </w:t>
      </w:r>
      <w:r w:rsidRPr="003F7DC9">
        <w:rPr>
          <w:sz w:val="20"/>
          <w:szCs w:val="20"/>
        </w:rPr>
        <w:t>Sanitaria</w:t>
      </w:r>
      <w:r w:rsidRPr="003F7DC9">
        <w:rPr>
          <w:spacing w:val="-4"/>
          <w:sz w:val="20"/>
          <w:szCs w:val="20"/>
        </w:rPr>
        <w:t xml:space="preserve"> </w:t>
      </w:r>
      <w:r w:rsidRPr="003F7DC9">
        <w:rPr>
          <w:sz w:val="20"/>
          <w:szCs w:val="20"/>
        </w:rPr>
        <w:t>Competente,</w:t>
      </w:r>
      <w:r w:rsidRPr="003F7DC9">
        <w:rPr>
          <w:spacing w:val="-4"/>
          <w:sz w:val="20"/>
          <w:szCs w:val="20"/>
        </w:rPr>
        <w:t xml:space="preserve"> </w:t>
      </w:r>
      <w:r w:rsidRPr="003F7DC9">
        <w:rPr>
          <w:sz w:val="20"/>
          <w:szCs w:val="20"/>
        </w:rPr>
        <w:t>rappresentata</w:t>
      </w:r>
      <w:r w:rsidRPr="003F7DC9">
        <w:rPr>
          <w:spacing w:val="-5"/>
          <w:sz w:val="20"/>
          <w:szCs w:val="20"/>
        </w:rPr>
        <w:t xml:space="preserve"> </w:t>
      </w:r>
      <w:r w:rsidRPr="003F7DC9">
        <w:rPr>
          <w:sz w:val="20"/>
          <w:szCs w:val="20"/>
        </w:rPr>
        <w:t>dai</w:t>
      </w:r>
      <w:r w:rsidRPr="003F7DC9">
        <w:rPr>
          <w:spacing w:val="-4"/>
          <w:sz w:val="20"/>
          <w:szCs w:val="20"/>
        </w:rPr>
        <w:t xml:space="preserve"> </w:t>
      </w:r>
      <w:r w:rsidRPr="003F7DC9">
        <w:rPr>
          <w:sz w:val="20"/>
          <w:szCs w:val="20"/>
        </w:rPr>
        <w:t>Servizi</w:t>
      </w:r>
      <w:r w:rsidRPr="003F7DC9">
        <w:rPr>
          <w:spacing w:val="-5"/>
          <w:sz w:val="20"/>
          <w:szCs w:val="20"/>
        </w:rPr>
        <w:t xml:space="preserve"> </w:t>
      </w:r>
      <w:r w:rsidRPr="003F7DC9">
        <w:rPr>
          <w:sz w:val="20"/>
          <w:szCs w:val="20"/>
        </w:rPr>
        <w:t>di</w:t>
      </w:r>
      <w:r w:rsidRPr="003F7DC9">
        <w:rPr>
          <w:spacing w:val="-5"/>
          <w:sz w:val="20"/>
          <w:szCs w:val="20"/>
        </w:rPr>
        <w:t xml:space="preserve"> </w:t>
      </w:r>
      <w:r w:rsidRPr="003F7DC9">
        <w:rPr>
          <w:sz w:val="20"/>
          <w:szCs w:val="20"/>
        </w:rPr>
        <w:t>Igiene</w:t>
      </w:r>
      <w:r w:rsidRPr="003F7DC9">
        <w:rPr>
          <w:spacing w:val="-5"/>
          <w:sz w:val="20"/>
          <w:szCs w:val="20"/>
        </w:rPr>
        <w:t xml:space="preserve"> </w:t>
      </w:r>
      <w:r w:rsidRPr="003F7DC9">
        <w:rPr>
          <w:sz w:val="20"/>
          <w:szCs w:val="20"/>
        </w:rPr>
        <w:t>e Sanità Pubblica dei Dipartimenti di Prevenzione delle Aziende Sanitarie Locali, al fine di predisporre tempestivamente ed efficacemente le appropriate misure di</w:t>
      </w:r>
      <w:r w:rsidRPr="003F7DC9">
        <w:rPr>
          <w:spacing w:val="-23"/>
          <w:sz w:val="20"/>
          <w:szCs w:val="20"/>
        </w:rPr>
        <w:t xml:space="preserve"> </w:t>
      </w:r>
      <w:r w:rsidRPr="003F7DC9">
        <w:rPr>
          <w:sz w:val="20"/>
          <w:szCs w:val="20"/>
        </w:rPr>
        <w:t>prevenzione.In proposito, in ciascun Ateneo deve essere identificato un referente (Referente Universitario per COVID-19) che svolga un ruolo di interfaccia con il Dipartimento di Prevenzione. Il Referente Universitario per COVID-19, di norma individuato tra il personale degli Uffici della Sicurezza dell’Ateneo ed eventualmente coadiuvato dal Gruppo di Lavoro/Task Force COVID-19 laddove costituita, rappresenta l’anello di congiunzione tra l’Ateneo e l’Autorità Sanitaria Competente sia per</w:t>
      </w:r>
      <w:r w:rsidRPr="003F7DC9">
        <w:rPr>
          <w:spacing w:val="-4"/>
          <w:sz w:val="20"/>
          <w:szCs w:val="20"/>
        </w:rPr>
        <w:t xml:space="preserve"> </w:t>
      </w:r>
      <w:r w:rsidRPr="003F7DC9">
        <w:rPr>
          <w:sz w:val="20"/>
          <w:szCs w:val="20"/>
        </w:rPr>
        <w:t>i</w:t>
      </w:r>
      <w:r w:rsidRPr="003F7DC9">
        <w:rPr>
          <w:spacing w:val="-3"/>
          <w:sz w:val="20"/>
          <w:szCs w:val="20"/>
        </w:rPr>
        <w:t xml:space="preserve"> </w:t>
      </w:r>
      <w:r w:rsidRPr="003F7DC9">
        <w:rPr>
          <w:sz w:val="20"/>
          <w:szCs w:val="20"/>
        </w:rPr>
        <w:t>protocolli</w:t>
      </w:r>
      <w:r w:rsidRPr="003F7DC9">
        <w:rPr>
          <w:spacing w:val="-3"/>
          <w:sz w:val="20"/>
          <w:szCs w:val="20"/>
        </w:rPr>
        <w:t xml:space="preserve"> </w:t>
      </w:r>
      <w:r w:rsidRPr="003F7DC9">
        <w:rPr>
          <w:sz w:val="20"/>
          <w:szCs w:val="20"/>
        </w:rPr>
        <w:t>di</w:t>
      </w:r>
      <w:r w:rsidRPr="003F7DC9">
        <w:rPr>
          <w:spacing w:val="-4"/>
          <w:sz w:val="20"/>
          <w:szCs w:val="20"/>
        </w:rPr>
        <w:t xml:space="preserve"> </w:t>
      </w:r>
      <w:r w:rsidRPr="003F7DC9">
        <w:rPr>
          <w:sz w:val="20"/>
          <w:szCs w:val="20"/>
        </w:rPr>
        <w:t>prevenzione</w:t>
      </w:r>
      <w:r w:rsidRPr="003F7DC9">
        <w:rPr>
          <w:spacing w:val="-3"/>
          <w:sz w:val="20"/>
          <w:szCs w:val="20"/>
        </w:rPr>
        <w:t xml:space="preserve"> </w:t>
      </w:r>
      <w:r w:rsidRPr="003F7DC9">
        <w:rPr>
          <w:sz w:val="20"/>
          <w:szCs w:val="20"/>
        </w:rPr>
        <w:t>e</w:t>
      </w:r>
      <w:r w:rsidRPr="003F7DC9">
        <w:rPr>
          <w:spacing w:val="-3"/>
          <w:sz w:val="20"/>
          <w:szCs w:val="20"/>
        </w:rPr>
        <w:t xml:space="preserve"> </w:t>
      </w:r>
      <w:r w:rsidRPr="003F7DC9">
        <w:rPr>
          <w:sz w:val="20"/>
          <w:szCs w:val="20"/>
        </w:rPr>
        <w:t>controllo</w:t>
      </w:r>
      <w:r w:rsidRPr="003F7DC9">
        <w:rPr>
          <w:spacing w:val="-3"/>
          <w:sz w:val="20"/>
          <w:szCs w:val="20"/>
        </w:rPr>
        <w:t xml:space="preserve"> </w:t>
      </w:r>
      <w:r w:rsidRPr="003F7DC9">
        <w:rPr>
          <w:sz w:val="20"/>
          <w:szCs w:val="20"/>
        </w:rPr>
        <w:t>in</w:t>
      </w:r>
      <w:r w:rsidRPr="003F7DC9">
        <w:rPr>
          <w:spacing w:val="-5"/>
          <w:sz w:val="20"/>
          <w:szCs w:val="20"/>
        </w:rPr>
        <w:t xml:space="preserve"> </w:t>
      </w:r>
      <w:r w:rsidRPr="003F7DC9">
        <w:rPr>
          <w:sz w:val="20"/>
          <w:szCs w:val="20"/>
        </w:rPr>
        <w:t>ambito</w:t>
      </w:r>
      <w:r w:rsidRPr="003F7DC9">
        <w:rPr>
          <w:spacing w:val="-3"/>
          <w:sz w:val="20"/>
          <w:szCs w:val="20"/>
        </w:rPr>
        <w:t xml:space="preserve"> </w:t>
      </w:r>
      <w:r w:rsidRPr="003F7DC9">
        <w:rPr>
          <w:sz w:val="20"/>
          <w:szCs w:val="20"/>
        </w:rPr>
        <w:t>universitario</w:t>
      </w:r>
      <w:r w:rsidRPr="003F7DC9">
        <w:rPr>
          <w:spacing w:val="-3"/>
          <w:sz w:val="20"/>
          <w:szCs w:val="20"/>
        </w:rPr>
        <w:t xml:space="preserve"> </w:t>
      </w:r>
      <w:r w:rsidRPr="003F7DC9">
        <w:rPr>
          <w:sz w:val="20"/>
          <w:szCs w:val="20"/>
        </w:rPr>
        <w:t>sia</w:t>
      </w:r>
      <w:r w:rsidRPr="003F7DC9">
        <w:rPr>
          <w:spacing w:val="-5"/>
          <w:sz w:val="20"/>
          <w:szCs w:val="20"/>
        </w:rPr>
        <w:t xml:space="preserve"> </w:t>
      </w:r>
      <w:r w:rsidRPr="003F7DC9">
        <w:rPr>
          <w:sz w:val="20"/>
          <w:szCs w:val="20"/>
        </w:rPr>
        <w:t>per</w:t>
      </w:r>
      <w:r w:rsidRPr="003F7DC9">
        <w:rPr>
          <w:spacing w:val="-3"/>
          <w:sz w:val="20"/>
          <w:szCs w:val="20"/>
        </w:rPr>
        <w:t xml:space="preserve"> </w:t>
      </w:r>
      <w:r w:rsidRPr="003F7DC9">
        <w:rPr>
          <w:sz w:val="20"/>
          <w:szCs w:val="20"/>
        </w:rPr>
        <w:t>le</w:t>
      </w:r>
      <w:r w:rsidRPr="003F7DC9">
        <w:rPr>
          <w:spacing w:val="-5"/>
          <w:sz w:val="20"/>
          <w:szCs w:val="20"/>
        </w:rPr>
        <w:t xml:space="preserve"> </w:t>
      </w:r>
      <w:r w:rsidRPr="003F7DC9">
        <w:rPr>
          <w:sz w:val="20"/>
          <w:szCs w:val="20"/>
        </w:rPr>
        <w:t>procedure</w:t>
      </w:r>
      <w:r w:rsidRPr="003F7DC9">
        <w:rPr>
          <w:spacing w:val="-3"/>
          <w:sz w:val="20"/>
          <w:szCs w:val="20"/>
        </w:rPr>
        <w:t xml:space="preserve"> </w:t>
      </w:r>
      <w:r w:rsidRPr="003F7DC9">
        <w:rPr>
          <w:sz w:val="20"/>
          <w:szCs w:val="20"/>
        </w:rPr>
        <w:t>di</w:t>
      </w:r>
      <w:r w:rsidRPr="003F7DC9">
        <w:rPr>
          <w:spacing w:val="-4"/>
          <w:sz w:val="20"/>
          <w:szCs w:val="20"/>
        </w:rPr>
        <w:t xml:space="preserve"> </w:t>
      </w:r>
      <w:r w:rsidRPr="003F7DC9">
        <w:rPr>
          <w:sz w:val="20"/>
          <w:szCs w:val="20"/>
        </w:rPr>
        <w:t>gestione</w:t>
      </w:r>
      <w:r w:rsidRPr="003F7DC9">
        <w:rPr>
          <w:spacing w:val="-5"/>
          <w:sz w:val="20"/>
          <w:szCs w:val="20"/>
        </w:rPr>
        <w:t xml:space="preserve"> </w:t>
      </w:r>
      <w:r w:rsidRPr="003F7DC9">
        <w:rPr>
          <w:sz w:val="20"/>
          <w:szCs w:val="20"/>
        </w:rPr>
        <w:t>dei casi COVID-19 sospetti e confermati. Il Referente Universitario per COVID-19 e il Delegato di Ateneo per la Disabilità mettono in atto, inoltre, quanto necessario per il supporto e la comunicazione a studenti con disabilità, eventualmente, ove necessario, disponendo procedure dedicate.</w:t>
      </w:r>
    </w:p>
    <w:p w14:paraId="18FE78D8" w14:textId="77777777" w:rsidR="00186703" w:rsidRPr="003F7DC9" w:rsidRDefault="00186703" w:rsidP="0019267B">
      <w:pPr>
        <w:spacing w:before="3" w:line="237" w:lineRule="auto"/>
        <w:ind w:left="166" w:right="138"/>
        <w:jc w:val="both"/>
        <w:rPr>
          <w:sz w:val="20"/>
          <w:szCs w:val="20"/>
        </w:rPr>
      </w:pPr>
    </w:p>
    <w:p w14:paraId="756EC00C" w14:textId="37C0D050" w:rsidR="00B31B1A" w:rsidRPr="003F7DC9" w:rsidRDefault="00D9217B" w:rsidP="00186703">
      <w:pPr>
        <w:pStyle w:val="Paragrafoelenco"/>
        <w:numPr>
          <w:ilvl w:val="0"/>
          <w:numId w:val="7"/>
        </w:numPr>
        <w:tabs>
          <w:tab w:val="left" w:pos="404"/>
        </w:tabs>
        <w:spacing w:before="6" w:line="237" w:lineRule="auto"/>
        <w:ind w:right="137" w:firstLine="0"/>
        <w:jc w:val="both"/>
        <w:rPr>
          <w:sz w:val="20"/>
          <w:szCs w:val="20"/>
        </w:rPr>
      </w:pPr>
      <w:r w:rsidRPr="003F7DC9">
        <w:rPr>
          <w:sz w:val="20"/>
          <w:szCs w:val="20"/>
        </w:rPr>
        <w:t>Presupposto importante per la gestione dei casi confermati e sospetti di COVID-19 è che gli Atenei si dotino di sistemi che consentano di conoscere il nominativo degli studenti iscritti a ogni corso o a ogni turno del corso, ove presenti (con riferimento all’aula e al</w:t>
      </w:r>
      <w:r w:rsidRPr="003F7DC9">
        <w:rPr>
          <w:spacing w:val="-27"/>
          <w:sz w:val="20"/>
          <w:szCs w:val="20"/>
        </w:rPr>
        <w:t xml:space="preserve"> </w:t>
      </w:r>
      <w:r w:rsidRPr="003F7DC9">
        <w:rPr>
          <w:sz w:val="20"/>
          <w:szCs w:val="20"/>
        </w:rPr>
        <w:t xml:space="preserve">giorno).Tali elenchi devono essere predisposti e devono essere conservati per almeno 14 giorni dalla data di ogni lezione per essere messi a disposizione del Dipartimento di prevenzione che potrebbe richiederli per eventuali attività di contact tracing. Tali sistemi possono essere i sistemi informatizzati di prenotazione da parte degli studenti e/o la rilevazione fisica delle presenze (tramite lettura di codice a barre, appello nominale in aula da parte del docente) e/o infine l’elenco degli iscritti all’insegnamento o al turno. È importante infatti ricordare che le linee guida prevedono che nella fase 3 la didattica sia erogata con modalità mista, con il docente in aula e gli studenti in parte in aula e in parte collegati da casa. Ciò impone la suddivisione della classe degli studenti in gruppi, in modo da programmare le opportune turnazioni. Tale organizzazione dell’erogazione implica la conoscenza dell’elenco degli studenti ammessi a frequentare in presenza.Nel caso in cui l’Ateneo venga a conoscenza, attraverso l’Autorità Sanitaria Competente, di </w:t>
      </w:r>
      <w:r w:rsidRPr="003F7DC9">
        <w:rPr>
          <w:sz w:val="20"/>
          <w:szCs w:val="20"/>
          <w:u w:val="single"/>
        </w:rPr>
        <w:t>un caso confermato</w:t>
      </w:r>
      <w:r w:rsidRPr="003F7DC9">
        <w:rPr>
          <w:sz w:val="20"/>
          <w:szCs w:val="20"/>
        </w:rPr>
        <w:t xml:space="preserve"> di COVID-19 riferito a uno studente o a un docente presente in aula o al personale tecnico amministrativo preposto alle attività di supporto alla didattica, in un determinato giorno, collabora, attraverso gli Uffici della Sicurezza con l’autorità sanitaria competente (Dipartimento di Prevenzione) all’adozione delle misure necessarie. In particolare sempre in raccordo con il DdP dispongono la chiusura dell’aula e la disinfezione e sanificazione della stessa, secondo le procedure previste dai protocolli in vigore; supportano l’attività di contact</w:t>
      </w:r>
      <w:r w:rsidRPr="003F7DC9">
        <w:rPr>
          <w:spacing w:val="5"/>
          <w:sz w:val="20"/>
          <w:szCs w:val="20"/>
        </w:rPr>
        <w:t xml:space="preserve"> </w:t>
      </w:r>
      <w:r w:rsidRPr="003F7DC9">
        <w:rPr>
          <w:sz w:val="20"/>
          <w:szCs w:val="20"/>
        </w:rPr>
        <w:t>tracing</w:t>
      </w:r>
      <w:r w:rsidR="00B31B1A" w:rsidRPr="003F7DC9">
        <w:rPr>
          <w:sz w:val="20"/>
          <w:szCs w:val="20"/>
        </w:rPr>
        <w:t xml:space="preserve"> </w:t>
      </w:r>
      <w:r w:rsidR="00B31B1A" w:rsidRPr="003F7DC9">
        <w:rPr>
          <w:w w:val="105"/>
          <w:sz w:val="20"/>
          <w:szCs w:val="20"/>
        </w:rPr>
        <w:t>trasmettendo</w:t>
      </w:r>
      <w:r w:rsidR="00B31B1A" w:rsidRPr="003F7DC9">
        <w:rPr>
          <w:spacing w:val="-17"/>
          <w:w w:val="105"/>
          <w:sz w:val="20"/>
          <w:szCs w:val="20"/>
        </w:rPr>
        <w:t xml:space="preserve"> </w:t>
      </w:r>
      <w:r w:rsidR="00B31B1A" w:rsidRPr="003F7DC9">
        <w:rPr>
          <w:w w:val="105"/>
          <w:sz w:val="20"/>
          <w:szCs w:val="20"/>
        </w:rPr>
        <w:t>contestualmente</w:t>
      </w:r>
      <w:r w:rsidR="00B31B1A" w:rsidRPr="003F7DC9">
        <w:rPr>
          <w:spacing w:val="-16"/>
          <w:w w:val="105"/>
          <w:sz w:val="20"/>
          <w:szCs w:val="20"/>
        </w:rPr>
        <w:t xml:space="preserve"> </w:t>
      </w:r>
      <w:r w:rsidR="00B31B1A" w:rsidRPr="003F7DC9">
        <w:rPr>
          <w:w w:val="105"/>
          <w:sz w:val="20"/>
          <w:szCs w:val="20"/>
        </w:rPr>
        <w:t>all’Autorità</w:t>
      </w:r>
      <w:r w:rsidR="00B31B1A" w:rsidRPr="003F7DC9">
        <w:rPr>
          <w:spacing w:val="-17"/>
          <w:w w:val="105"/>
          <w:sz w:val="20"/>
          <w:szCs w:val="20"/>
        </w:rPr>
        <w:t xml:space="preserve"> </w:t>
      </w:r>
      <w:r w:rsidR="00B31B1A" w:rsidRPr="003F7DC9">
        <w:rPr>
          <w:w w:val="105"/>
          <w:sz w:val="20"/>
          <w:szCs w:val="20"/>
        </w:rPr>
        <w:t>Sanitaria</w:t>
      </w:r>
      <w:r w:rsidR="00B31B1A" w:rsidRPr="003F7DC9">
        <w:rPr>
          <w:spacing w:val="-16"/>
          <w:w w:val="105"/>
          <w:sz w:val="20"/>
          <w:szCs w:val="20"/>
        </w:rPr>
        <w:t xml:space="preserve"> </w:t>
      </w:r>
      <w:r w:rsidR="00B31B1A" w:rsidRPr="003F7DC9">
        <w:rPr>
          <w:w w:val="105"/>
          <w:sz w:val="20"/>
          <w:szCs w:val="20"/>
        </w:rPr>
        <w:t>Competente</w:t>
      </w:r>
      <w:r w:rsidR="00B31B1A" w:rsidRPr="003F7DC9">
        <w:rPr>
          <w:spacing w:val="-17"/>
          <w:w w:val="105"/>
          <w:sz w:val="20"/>
          <w:szCs w:val="20"/>
        </w:rPr>
        <w:t xml:space="preserve"> </w:t>
      </w:r>
      <w:r w:rsidR="00B31B1A" w:rsidRPr="003F7DC9">
        <w:rPr>
          <w:w w:val="105"/>
          <w:sz w:val="20"/>
          <w:szCs w:val="20"/>
        </w:rPr>
        <w:t>l’elenco</w:t>
      </w:r>
      <w:r w:rsidR="00B31B1A" w:rsidRPr="003F7DC9">
        <w:rPr>
          <w:spacing w:val="-17"/>
          <w:w w:val="105"/>
          <w:sz w:val="20"/>
          <w:szCs w:val="20"/>
        </w:rPr>
        <w:t xml:space="preserve"> </w:t>
      </w:r>
      <w:r w:rsidR="00B31B1A" w:rsidRPr="003F7DC9">
        <w:rPr>
          <w:w w:val="105"/>
          <w:sz w:val="20"/>
          <w:szCs w:val="20"/>
        </w:rPr>
        <w:t>dei</w:t>
      </w:r>
      <w:r w:rsidR="00B31B1A" w:rsidRPr="003F7DC9">
        <w:rPr>
          <w:spacing w:val="-17"/>
          <w:w w:val="105"/>
          <w:sz w:val="20"/>
          <w:szCs w:val="20"/>
        </w:rPr>
        <w:t xml:space="preserve"> </w:t>
      </w:r>
      <w:r w:rsidR="00B31B1A" w:rsidRPr="003F7DC9">
        <w:rPr>
          <w:w w:val="105"/>
          <w:sz w:val="20"/>
          <w:szCs w:val="20"/>
        </w:rPr>
        <w:t>docenti,</w:t>
      </w:r>
      <w:r w:rsidR="00B31B1A" w:rsidRPr="003F7DC9">
        <w:rPr>
          <w:spacing w:val="-17"/>
          <w:w w:val="105"/>
          <w:sz w:val="20"/>
          <w:szCs w:val="20"/>
        </w:rPr>
        <w:t xml:space="preserve"> </w:t>
      </w:r>
      <w:r w:rsidR="00B31B1A" w:rsidRPr="003F7DC9">
        <w:rPr>
          <w:w w:val="105"/>
          <w:sz w:val="20"/>
          <w:szCs w:val="20"/>
        </w:rPr>
        <w:t>del</w:t>
      </w:r>
      <w:r w:rsidR="00B31B1A" w:rsidRPr="003F7DC9">
        <w:rPr>
          <w:spacing w:val="-16"/>
          <w:w w:val="105"/>
          <w:sz w:val="20"/>
          <w:szCs w:val="20"/>
        </w:rPr>
        <w:t xml:space="preserve"> </w:t>
      </w:r>
      <w:r w:rsidR="00B31B1A" w:rsidRPr="003F7DC9">
        <w:rPr>
          <w:w w:val="105"/>
          <w:sz w:val="20"/>
          <w:szCs w:val="20"/>
        </w:rPr>
        <w:t>personale tecnico</w:t>
      </w:r>
      <w:r w:rsidR="00B31B1A" w:rsidRPr="003F7DC9">
        <w:rPr>
          <w:spacing w:val="-3"/>
          <w:w w:val="105"/>
          <w:sz w:val="20"/>
          <w:szCs w:val="20"/>
        </w:rPr>
        <w:t xml:space="preserve"> </w:t>
      </w:r>
      <w:r w:rsidR="00B31B1A" w:rsidRPr="003F7DC9">
        <w:rPr>
          <w:w w:val="105"/>
          <w:sz w:val="20"/>
          <w:szCs w:val="20"/>
        </w:rPr>
        <w:t>amministrativo</w:t>
      </w:r>
      <w:r w:rsidR="00B31B1A" w:rsidRPr="003F7DC9">
        <w:rPr>
          <w:spacing w:val="-3"/>
          <w:w w:val="105"/>
          <w:sz w:val="20"/>
          <w:szCs w:val="20"/>
        </w:rPr>
        <w:t xml:space="preserve"> </w:t>
      </w:r>
      <w:r w:rsidR="00B31B1A" w:rsidRPr="003F7DC9">
        <w:rPr>
          <w:w w:val="105"/>
          <w:sz w:val="20"/>
          <w:szCs w:val="20"/>
        </w:rPr>
        <w:t>e</w:t>
      </w:r>
      <w:r w:rsidR="00B31B1A" w:rsidRPr="003F7DC9">
        <w:rPr>
          <w:spacing w:val="-3"/>
          <w:w w:val="105"/>
          <w:sz w:val="20"/>
          <w:szCs w:val="20"/>
        </w:rPr>
        <w:t xml:space="preserve"> </w:t>
      </w:r>
      <w:r w:rsidR="00B31B1A" w:rsidRPr="003F7DC9">
        <w:rPr>
          <w:w w:val="105"/>
          <w:sz w:val="20"/>
          <w:szCs w:val="20"/>
        </w:rPr>
        <w:t>degli</w:t>
      </w:r>
      <w:r w:rsidR="00B31B1A" w:rsidRPr="003F7DC9">
        <w:rPr>
          <w:spacing w:val="-4"/>
          <w:w w:val="105"/>
          <w:sz w:val="20"/>
          <w:szCs w:val="20"/>
        </w:rPr>
        <w:t xml:space="preserve"> </w:t>
      </w:r>
      <w:r w:rsidR="00B31B1A" w:rsidRPr="003F7DC9">
        <w:rPr>
          <w:w w:val="105"/>
          <w:sz w:val="20"/>
          <w:szCs w:val="20"/>
        </w:rPr>
        <w:t>studenti</w:t>
      </w:r>
      <w:r w:rsidR="00B31B1A" w:rsidRPr="003F7DC9">
        <w:rPr>
          <w:spacing w:val="-3"/>
          <w:w w:val="105"/>
          <w:sz w:val="20"/>
          <w:szCs w:val="20"/>
        </w:rPr>
        <w:t xml:space="preserve"> </w:t>
      </w:r>
      <w:r w:rsidR="00B31B1A" w:rsidRPr="003F7DC9">
        <w:rPr>
          <w:w w:val="105"/>
          <w:sz w:val="20"/>
          <w:szCs w:val="20"/>
        </w:rPr>
        <w:t>iscritti</w:t>
      </w:r>
      <w:r w:rsidR="00B31B1A" w:rsidRPr="003F7DC9">
        <w:rPr>
          <w:spacing w:val="-3"/>
          <w:w w:val="105"/>
          <w:sz w:val="20"/>
          <w:szCs w:val="20"/>
        </w:rPr>
        <w:t xml:space="preserve"> </w:t>
      </w:r>
      <w:r w:rsidR="00B31B1A" w:rsidRPr="003F7DC9">
        <w:rPr>
          <w:w w:val="105"/>
          <w:sz w:val="20"/>
          <w:szCs w:val="20"/>
        </w:rPr>
        <w:t>all’insegnamento</w:t>
      </w:r>
      <w:r w:rsidR="00B31B1A" w:rsidRPr="003F7DC9">
        <w:rPr>
          <w:spacing w:val="-3"/>
          <w:w w:val="105"/>
          <w:sz w:val="20"/>
          <w:szCs w:val="20"/>
        </w:rPr>
        <w:t xml:space="preserve"> </w:t>
      </w:r>
      <w:r w:rsidR="00B31B1A" w:rsidRPr="003F7DC9">
        <w:rPr>
          <w:w w:val="105"/>
          <w:sz w:val="20"/>
          <w:szCs w:val="20"/>
        </w:rPr>
        <w:t>e/o</w:t>
      </w:r>
      <w:r w:rsidR="00B31B1A" w:rsidRPr="003F7DC9">
        <w:rPr>
          <w:spacing w:val="-3"/>
          <w:w w:val="105"/>
          <w:sz w:val="20"/>
          <w:szCs w:val="20"/>
        </w:rPr>
        <w:t xml:space="preserve"> </w:t>
      </w:r>
      <w:r w:rsidR="00B31B1A" w:rsidRPr="003F7DC9">
        <w:rPr>
          <w:w w:val="105"/>
          <w:sz w:val="20"/>
          <w:szCs w:val="20"/>
        </w:rPr>
        <w:t>al</w:t>
      </w:r>
      <w:r w:rsidR="00B31B1A" w:rsidRPr="003F7DC9">
        <w:rPr>
          <w:spacing w:val="-4"/>
          <w:w w:val="105"/>
          <w:sz w:val="20"/>
          <w:szCs w:val="20"/>
        </w:rPr>
        <w:t xml:space="preserve"> </w:t>
      </w:r>
      <w:r w:rsidR="00B31B1A" w:rsidRPr="003F7DC9">
        <w:rPr>
          <w:w w:val="105"/>
          <w:sz w:val="20"/>
          <w:szCs w:val="20"/>
        </w:rPr>
        <w:t>turno</w:t>
      </w:r>
      <w:r w:rsidR="00B31B1A" w:rsidRPr="003F7DC9">
        <w:rPr>
          <w:spacing w:val="-2"/>
          <w:w w:val="105"/>
          <w:sz w:val="20"/>
          <w:szCs w:val="20"/>
        </w:rPr>
        <w:t xml:space="preserve"> </w:t>
      </w:r>
      <w:r w:rsidR="00B31B1A" w:rsidRPr="003F7DC9">
        <w:rPr>
          <w:w w:val="105"/>
          <w:sz w:val="20"/>
          <w:szCs w:val="20"/>
        </w:rPr>
        <w:t>con</w:t>
      </w:r>
      <w:r w:rsidR="00B31B1A" w:rsidRPr="003F7DC9">
        <w:rPr>
          <w:spacing w:val="-3"/>
          <w:w w:val="105"/>
          <w:sz w:val="20"/>
          <w:szCs w:val="20"/>
        </w:rPr>
        <w:t xml:space="preserve"> </w:t>
      </w:r>
      <w:r w:rsidR="00B31B1A" w:rsidRPr="003F7DC9">
        <w:rPr>
          <w:w w:val="105"/>
          <w:sz w:val="20"/>
          <w:szCs w:val="20"/>
        </w:rPr>
        <w:t>il</w:t>
      </w:r>
      <w:r w:rsidR="00B31B1A" w:rsidRPr="003F7DC9">
        <w:rPr>
          <w:spacing w:val="-3"/>
          <w:w w:val="105"/>
          <w:sz w:val="20"/>
          <w:szCs w:val="20"/>
        </w:rPr>
        <w:t xml:space="preserve"> </w:t>
      </w:r>
      <w:r w:rsidR="00B31B1A" w:rsidRPr="003F7DC9">
        <w:rPr>
          <w:w w:val="105"/>
          <w:sz w:val="20"/>
          <w:szCs w:val="20"/>
        </w:rPr>
        <w:t>caso</w:t>
      </w:r>
      <w:r w:rsidR="00B31B1A" w:rsidRPr="003F7DC9">
        <w:rPr>
          <w:spacing w:val="-4"/>
          <w:w w:val="105"/>
          <w:sz w:val="20"/>
          <w:szCs w:val="20"/>
        </w:rPr>
        <w:t xml:space="preserve"> </w:t>
      </w:r>
      <w:r w:rsidR="00B31B1A" w:rsidRPr="003F7DC9">
        <w:rPr>
          <w:w w:val="105"/>
          <w:sz w:val="20"/>
          <w:szCs w:val="20"/>
        </w:rPr>
        <w:t>confermato nel</w:t>
      </w:r>
      <w:r w:rsidR="00B31B1A" w:rsidRPr="003F7DC9">
        <w:rPr>
          <w:spacing w:val="-4"/>
          <w:w w:val="105"/>
          <w:sz w:val="20"/>
          <w:szCs w:val="20"/>
        </w:rPr>
        <w:t xml:space="preserve"> </w:t>
      </w:r>
      <w:r w:rsidR="00B31B1A" w:rsidRPr="003F7DC9">
        <w:rPr>
          <w:w w:val="105"/>
          <w:sz w:val="20"/>
          <w:szCs w:val="20"/>
        </w:rPr>
        <w:t>periodo</w:t>
      </w:r>
      <w:r w:rsidR="00B31B1A" w:rsidRPr="003F7DC9">
        <w:rPr>
          <w:spacing w:val="-3"/>
          <w:w w:val="105"/>
          <w:sz w:val="20"/>
          <w:szCs w:val="20"/>
        </w:rPr>
        <w:t xml:space="preserve"> </w:t>
      </w:r>
      <w:r w:rsidR="00B31B1A" w:rsidRPr="003F7DC9">
        <w:rPr>
          <w:w w:val="105"/>
          <w:sz w:val="20"/>
          <w:szCs w:val="20"/>
        </w:rPr>
        <w:t>compreso</w:t>
      </w:r>
      <w:r w:rsidR="00B31B1A" w:rsidRPr="003F7DC9">
        <w:rPr>
          <w:spacing w:val="-4"/>
          <w:w w:val="105"/>
          <w:sz w:val="20"/>
          <w:szCs w:val="20"/>
        </w:rPr>
        <w:t xml:space="preserve"> </w:t>
      </w:r>
      <w:r w:rsidR="00B31B1A" w:rsidRPr="003F7DC9">
        <w:rPr>
          <w:w w:val="105"/>
          <w:sz w:val="20"/>
          <w:szCs w:val="20"/>
        </w:rPr>
        <w:t>tra</w:t>
      </w:r>
      <w:r w:rsidR="00B31B1A" w:rsidRPr="003F7DC9">
        <w:rPr>
          <w:spacing w:val="-2"/>
          <w:w w:val="105"/>
          <w:sz w:val="20"/>
          <w:szCs w:val="20"/>
        </w:rPr>
        <w:t xml:space="preserve"> </w:t>
      </w:r>
      <w:r w:rsidR="00B31B1A" w:rsidRPr="003F7DC9">
        <w:rPr>
          <w:w w:val="105"/>
          <w:sz w:val="20"/>
          <w:szCs w:val="20"/>
        </w:rPr>
        <w:t>i</w:t>
      </w:r>
      <w:r w:rsidR="00B31B1A" w:rsidRPr="003F7DC9">
        <w:rPr>
          <w:spacing w:val="-4"/>
          <w:w w:val="105"/>
          <w:sz w:val="20"/>
          <w:szCs w:val="20"/>
        </w:rPr>
        <w:t xml:space="preserve"> </w:t>
      </w:r>
      <w:r w:rsidR="00B31B1A" w:rsidRPr="003F7DC9">
        <w:rPr>
          <w:w w:val="105"/>
          <w:sz w:val="20"/>
          <w:szCs w:val="20"/>
        </w:rPr>
        <w:t>due</w:t>
      </w:r>
      <w:r w:rsidR="00B31B1A" w:rsidRPr="003F7DC9">
        <w:rPr>
          <w:spacing w:val="-3"/>
          <w:w w:val="105"/>
          <w:sz w:val="20"/>
          <w:szCs w:val="20"/>
        </w:rPr>
        <w:t xml:space="preserve"> </w:t>
      </w:r>
      <w:r w:rsidR="00B31B1A" w:rsidRPr="003F7DC9">
        <w:rPr>
          <w:w w:val="105"/>
          <w:sz w:val="20"/>
          <w:szCs w:val="20"/>
        </w:rPr>
        <w:t>giorni</w:t>
      </w:r>
      <w:r w:rsidR="00B31B1A" w:rsidRPr="003F7DC9">
        <w:rPr>
          <w:spacing w:val="-4"/>
          <w:w w:val="105"/>
          <w:sz w:val="20"/>
          <w:szCs w:val="20"/>
        </w:rPr>
        <w:t xml:space="preserve"> </w:t>
      </w:r>
      <w:r w:rsidR="00B31B1A" w:rsidRPr="003F7DC9">
        <w:rPr>
          <w:w w:val="105"/>
          <w:sz w:val="20"/>
          <w:szCs w:val="20"/>
        </w:rPr>
        <w:t>precedenti</w:t>
      </w:r>
      <w:r w:rsidR="00B31B1A" w:rsidRPr="003F7DC9">
        <w:rPr>
          <w:spacing w:val="-3"/>
          <w:w w:val="105"/>
          <w:sz w:val="20"/>
          <w:szCs w:val="20"/>
        </w:rPr>
        <w:t xml:space="preserve"> </w:t>
      </w:r>
      <w:r w:rsidR="00B31B1A" w:rsidRPr="003F7DC9">
        <w:rPr>
          <w:w w:val="105"/>
          <w:sz w:val="20"/>
          <w:szCs w:val="20"/>
        </w:rPr>
        <w:t>l’inizio</w:t>
      </w:r>
      <w:r w:rsidR="00B31B1A" w:rsidRPr="003F7DC9">
        <w:rPr>
          <w:spacing w:val="-4"/>
          <w:w w:val="105"/>
          <w:sz w:val="20"/>
          <w:szCs w:val="20"/>
        </w:rPr>
        <w:t xml:space="preserve"> </w:t>
      </w:r>
      <w:r w:rsidR="00B31B1A" w:rsidRPr="003F7DC9">
        <w:rPr>
          <w:w w:val="105"/>
          <w:sz w:val="20"/>
          <w:szCs w:val="20"/>
        </w:rPr>
        <w:t>dei</w:t>
      </w:r>
      <w:r w:rsidR="00B31B1A" w:rsidRPr="003F7DC9">
        <w:rPr>
          <w:spacing w:val="-4"/>
          <w:w w:val="105"/>
          <w:sz w:val="20"/>
          <w:szCs w:val="20"/>
        </w:rPr>
        <w:t xml:space="preserve"> </w:t>
      </w:r>
      <w:r w:rsidR="00B31B1A" w:rsidRPr="003F7DC9">
        <w:rPr>
          <w:w w:val="105"/>
          <w:sz w:val="20"/>
          <w:szCs w:val="20"/>
        </w:rPr>
        <w:t>sintomi</w:t>
      </w:r>
      <w:r w:rsidR="00B31B1A" w:rsidRPr="003F7DC9">
        <w:rPr>
          <w:spacing w:val="-4"/>
          <w:w w:val="105"/>
          <w:sz w:val="20"/>
          <w:szCs w:val="20"/>
        </w:rPr>
        <w:t xml:space="preserve"> </w:t>
      </w:r>
      <w:r w:rsidR="00B31B1A" w:rsidRPr="003F7DC9">
        <w:rPr>
          <w:w w:val="105"/>
          <w:sz w:val="20"/>
          <w:szCs w:val="20"/>
        </w:rPr>
        <w:t>o</w:t>
      </w:r>
      <w:r w:rsidR="00B31B1A" w:rsidRPr="003F7DC9">
        <w:rPr>
          <w:spacing w:val="-3"/>
          <w:w w:val="105"/>
          <w:sz w:val="20"/>
          <w:szCs w:val="20"/>
        </w:rPr>
        <w:t xml:space="preserve"> </w:t>
      </w:r>
      <w:r w:rsidR="00B31B1A" w:rsidRPr="003F7DC9">
        <w:rPr>
          <w:w w:val="105"/>
          <w:sz w:val="20"/>
          <w:szCs w:val="20"/>
        </w:rPr>
        <w:t>l’effettuazione</w:t>
      </w:r>
      <w:r w:rsidR="00B31B1A" w:rsidRPr="003F7DC9">
        <w:rPr>
          <w:spacing w:val="-4"/>
          <w:w w:val="105"/>
          <w:sz w:val="20"/>
          <w:szCs w:val="20"/>
        </w:rPr>
        <w:t xml:space="preserve"> </w:t>
      </w:r>
      <w:r w:rsidR="00B31B1A" w:rsidRPr="003F7DC9">
        <w:rPr>
          <w:w w:val="105"/>
          <w:sz w:val="20"/>
          <w:szCs w:val="20"/>
        </w:rPr>
        <w:t>del</w:t>
      </w:r>
      <w:r w:rsidR="00B31B1A" w:rsidRPr="003F7DC9">
        <w:rPr>
          <w:spacing w:val="-4"/>
          <w:w w:val="105"/>
          <w:sz w:val="20"/>
          <w:szCs w:val="20"/>
        </w:rPr>
        <w:t xml:space="preserve"> </w:t>
      </w:r>
      <w:r w:rsidR="00B31B1A" w:rsidRPr="003F7DC9">
        <w:rPr>
          <w:w w:val="105"/>
          <w:sz w:val="20"/>
          <w:szCs w:val="20"/>
        </w:rPr>
        <w:t>tampone</w:t>
      </w:r>
      <w:r w:rsidR="00B31B1A" w:rsidRPr="003F7DC9">
        <w:rPr>
          <w:spacing w:val="-2"/>
          <w:w w:val="105"/>
          <w:sz w:val="20"/>
          <w:szCs w:val="20"/>
        </w:rPr>
        <w:t xml:space="preserve"> </w:t>
      </w:r>
      <w:r w:rsidR="00B31B1A" w:rsidRPr="003F7DC9">
        <w:rPr>
          <w:w w:val="105"/>
          <w:sz w:val="20"/>
          <w:szCs w:val="20"/>
        </w:rPr>
        <w:t>e la</w:t>
      </w:r>
      <w:r w:rsidR="00B31B1A" w:rsidRPr="003F7DC9">
        <w:rPr>
          <w:spacing w:val="-9"/>
          <w:w w:val="105"/>
          <w:sz w:val="20"/>
          <w:szCs w:val="20"/>
        </w:rPr>
        <w:t xml:space="preserve"> </w:t>
      </w:r>
      <w:r w:rsidR="00B31B1A" w:rsidRPr="003F7DC9">
        <w:rPr>
          <w:w w:val="105"/>
          <w:sz w:val="20"/>
          <w:szCs w:val="20"/>
        </w:rPr>
        <w:t>data</w:t>
      </w:r>
      <w:r w:rsidR="00B31B1A" w:rsidRPr="003F7DC9">
        <w:rPr>
          <w:spacing w:val="-8"/>
          <w:w w:val="105"/>
          <w:sz w:val="20"/>
          <w:szCs w:val="20"/>
        </w:rPr>
        <w:t xml:space="preserve"> </w:t>
      </w:r>
      <w:r w:rsidR="00B31B1A" w:rsidRPr="003F7DC9">
        <w:rPr>
          <w:w w:val="105"/>
          <w:sz w:val="20"/>
          <w:szCs w:val="20"/>
        </w:rPr>
        <w:t>d’inizio</w:t>
      </w:r>
      <w:r w:rsidR="00B31B1A" w:rsidRPr="003F7DC9">
        <w:rPr>
          <w:spacing w:val="-9"/>
          <w:w w:val="105"/>
          <w:sz w:val="20"/>
          <w:szCs w:val="20"/>
        </w:rPr>
        <w:t xml:space="preserve"> </w:t>
      </w:r>
      <w:r w:rsidR="00B31B1A" w:rsidRPr="003F7DC9">
        <w:rPr>
          <w:w w:val="105"/>
          <w:sz w:val="20"/>
          <w:szCs w:val="20"/>
        </w:rPr>
        <w:t>dell’isolamento.</w:t>
      </w:r>
      <w:r w:rsidR="00B31B1A" w:rsidRPr="003F7DC9">
        <w:rPr>
          <w:spacing w:val="-8"/>
          <w:w w:val="105"/>
          <w:sz w:val="20"/>
          <w:szCs w:val="20"/>
        </w:rPr>
        <w:t xml:space="preserve"> </w:t>
      </w:r>
      <w:r w:rsidR="00B31B1A" w:rsidRPr="003F7DC9">
        <w:rPr>
          <w:w w:val="105"/>
          <w:sz w:val="20"/>
          <w:szCs w:val="20"/>
        </w:rPr>
        <w:t>Inoltre</w:t>
      </w:r>
      <w:r w:rsidR="00B31B1A" w:rsidRPr="003F7DC9">
        <w:rPr>
          <w:spacing w:val="-9"/>
          <w:w w:val="105"/>
          <w:sz w:val="20"/>
          <w:szCs w:val="20"/>
        </w:rPr>
        <w:t xml:space="preserve"> </w:t>
      </w:r>
      <w:r w:rsidR="00B31B1A" w:rsidRPr="003F7DC9">
        <w:rPr>
          <w:w w:val="105"/>
          <w:sz w:val="20"/>
          <w:szCs w:val="20"/>
        </w:rPr>
        <w:t>a</w:t>
      </w:r>
      <w:r w:rsidR="00B31B1A" w:rsidRPr="003F7DC9">
        <w:rPr>
          <w:spacing w:val="-8"/>
          <w:w w:val="105"/>
          <w:sz w:val="20"/>
          <w:szCs w:val="20"/>
        </w:rPr>
        <w:t xml:space="preserve"> </w:t>
      </w:r>
      <w:r w:rsidR="00B31B1A" w:rsidRPr="003F7DC9">
        <w:rPr>
          <w:w w:val="105"/>
          <w:sz w:val="20"/>
          <w:szCs w:val="20"/>
        </w:rPr>
        <w:t>tali</w:t>
      </w:r>
      <w:r w:rsidR="00B31B1A" w:rsidRPr="003F7DC9">
        <w:rPr>
          <w:spacing w:val="-10"/>
          <w:w w:val="105"/>
          <w:sz w:val="20"/>
          <w:szCs w:val="20"/>
        </w:rPr>
        <w:t xml:space="preserve"> </w:t>
      </w:r>
      <w:r w:rsidR="00B31B1A" w:rsidRPr="003F7DC9">
        <w:rPr>
          <w:w w:val="105"/>
          <w:sz w:val="20"/>
          <w:szCs w:val="20"/>
        </w:rPr>
        <w:t>studenti,</w:t>
      </w:r>
      <w:r w:rsidR="00B31B1A" w:rsidRPr="003F7DC9">
        <w:rPr>
          <w:spacing w:val="-8"/>
          <w:w w:val="105"/>
          <w:sz w:val="20"/>
          <w:szCs w:val="20"/>
        </w:rPr>
        <w:t xml:space="preserve"> </w:t>
      </w:r>
      <w:r w:rsidR="00B31B1A" w:rsidRPr="003F7DC9">
        <w:rPr>
          <w:w w:val="105"/>
          <w:sz w:val="20"/>
          <w:szCs w:val="20"/>
        </w:rPr>
        <w:t>docenti</w:t>
      </w:r>
      <w:r w:rsidR="00B31B1A" w:rsidRPr="003F7DC9">
        <w:rPr>
          <w:spacing w:val="-8"/>
          <w:w w:val="105"/>
          <w:sz w:val="20"/>
          <w:szCs w:val="20"/>
        </w:rPr>
        <w:t xml:space="preserve"> </w:t>
      </w:r>
      <w:r w:rsidR="00B31B1A" w:rsidRPr="003F7DC9">
        <w:rPr>
          <w:w w:val="105"/>
          <w:sz w:val="20"/>
          <w:szCs w:val="20"/>
        </w:rPr>
        <w:t>e</w:t>
      </w:r>
      <w:r w:rsidR="00B31B1A" w:rsidRPr="003F7DC9">
        <w:rPr>
          <w:spacing w:val="-9"/>
          <w:w w:val="105"/>
          <w:sz w:val="20"/>
          <w:szCs w:val="20"/>
        </w:rPr>
        <w:t xml:space="preserve"> </w:t>
      </w:r>
      <w:r w:rsidR="00B31B1A" w:rsidRPr="003F7DC9">
        <w:rPr>
          <w:w w:val="105"/>
          <w:sz w:val="20"/>
          <w:szCs w:val="20"/>
        </w:rPr>
        <w:t>personale</w:t>
      </w:r>
      <w:r w:rsidR="00B31B1A" w:rsidRPr="003F7DC9">
        <w:rPr>
          <w:spacing w:val="-9"/>
          <w:w w:val="105"/>
          <w:sz w:val="20"/>
          <w:szCs w:val="20"/>
        </w:rPr>
        <w:t xml:space="preserve"> </w:t>
      </w:r>
      <w:r w:rsidR="00B31B1A" w:rsidRPr="003F7DC9">
        <w:rPr>
          <w:w w:val="105"/>
          <w:sz w:val="20"/>
          <w:szCs w:val="20"/>
        </w:rPr>
        <w:t>tecnico</w:t>
      </w:r>
      <w:r w:rsidR="00B31B1A" w:rsidRPr="003F7DC9">
        <w:rPr>
          <w:spacing w:val="-9"/>
          <w:w w:val="105"/>
          <w:sz w:val="20"/>
          <w:szCs w:val="20"/>
        </w:rPr>
        <w:t xml:space="preserve"> </w:t>
      </w:r>
      <w:r w:rsidR="00B31B1A" w:rsidRPr="003F7DC9">
        <w:rPr>
          <w:w w:val="105"/>
          <w:sz w:val="20"/>
          <w:szCs w:val="20"/>
        </w:rPr>
        <w:t>amministrativo</w:t>
      </w:r>
      <w:r w:rsidR="00B31B1A" w:rsidRPr="003F7DC9">
        <w:rPr>
          <w:spacing w:val="-9"/>
          <w:w w:val="105"/>
          <w:sz w:val="20"/>
          <w:szCs w:val="20"/>
        </w:rPr>
        <w:t xml:space="preserve"> </w:t>
      </w:r>
      <w:r w:rsidR="00B31B1A" w:rsidRPr="003F7DC9">
        <w:rPr>
          <w:w w:val="105"/>
          <w:sz w:val="20"/>
          <w:szCs w:val="20"/>
        </w:rPr>
        <w:t>gli Uffici della Sicurezza inviano, sempre in accordo con DdP comunicazione raccomandando, in via cautelativa, di isolarsi a casa e la sorveglianza passiva dei sintomi e invitando a seguire pedissequamente le disposizioni dell’Autorità Sanitaria Competente. Spetta infatti all’Autorità Sanitaria</w:t>
      </w:r>
      <w:r w:rsidR="00B31B1A" w:rsidRPr="003F7DC9">
        <w:rPr>
          <w:spacing w:val="-14"/>
          <w:w w:val="105"/>
          <w:sz w:val="20"/>
          <w:szCs w:val="20"/>
        </w:rPr>
        <w:t xml:space="preserve"> </w:t>
      </w:r>
      <w:r w:rsidR="00B31B1A" w:rsidRPr="003F7DC9">
        <w:rPr>
          <w:w w:val="105"/>
          <w:sz w:val="20"/>
          <w:szCs w:val="20"/>
        </w:rPr>
        <w:t>Competente</w:t>
      </w:r>
      <w:r w:rsidR="00B31B1A" w:rsidRPr="003F7DC9">
        <w:rPr>
          <w:spacing w:val="-13"/>
          <w:w w:val="105"/>
          <w:sz w:val="20"/>
          <w:szCs w:val="20"/>
        </w:rPr>
        <w:t xml:space="preserve"> </w:t>
      </w:r>
      <w:r w:rsidR="00B31B1A" w:rsidRPr="003F7DC9">
        <w:rPr>
          <w:w w:val="105"/>
          <w:sz w:val="20"/>
          <w:szCs w:val="20"/>
        </w:rPr>
        <w:t>l’effettuazione</w:t>
      </w:r>
      <w:r w:rsidR="00B31B1A" w:rsidRPr="003F7DC9">
        <w:rPr>
          <w:spacing w:val="-14"/>
          <w:w w:val="105"/>
          <w:sz w:val="20"/>
          <w:szCs w:val="20"/>
        </w:rPr>
        <w:t xml:space="preserve"> </w:t>
      </w:r>
      <w:r w:rsidR="00B31B1A" w:rsidRPr="003F7DC9">
        <w:rPr>
          <w:w w:val="105"/>
          <w:sz w:val="20"/>
          <w:szCs w:val="20"/>
        </w:rPr>
        <w:t>dell’indagine</w:t>
      </w:r>
      <w:r w:rsidR="00B31B1A" w:rsidRPr="003F7DC9">
        <w:rPr>
          <w:spacing w:val="-14"/>
          <w:w w:val="105"/>
          <w:sz w:val="20"/>
          <w:szCs w:val="20"/>
        </w:rPr>
        <w:t xml:space="preserve"> </w:t>
      </w:r>
      <w:r w:rsidR="00B31B1A" w:rsidRPr="003F7DC9">
        <w:rPr>
          <w:w w:val="105"/>
          <w:sz w:val="20"/>
          <w:szCs w:val="20"/>
        </w:rPr>
        <w:t>epidemiologica</w:t>
      </w:r>
      <w:r w:rsidR="00B31B1A" w:rsidRPr="003F7DC9">
        <w:rPr>
          <w:spacing w:val="-14"/>
          <w:w w:val="105"/>
          <w:sz w:val="20"/>
          <w:szCs w:val="20"/>
        </w:rPr>
        <w:t xml:space="preserve"> </w:t>
      </w:r>
      <w:r w:rsidR="00B31B1A" w:rsidRPr="003F7DC9">
        <w:rPr>
          <w:w w:val="105"/>
          <w:sz w:val="20"/>
          <w:szCs w:val="20"/>
        </w:rPr>
        <w:t>e</w:t>
      </w:r>
      <w:r w:rsidR="00B31B1A" w:rsidRPr="003F7DC9">
        <w:rPr>
          <w:spacing w:val="-14"/>
          <w:w w:val="105"/>
          <w:sz w:val="20"/>
          <w:szCs w:val="20"/>
        </w:rPr>
        <w:t xml:space="preserve"> </w:t>
      </w:r>
      <w:r w:rsidR="00B31B1A" w:rsidRPr="003F7DC9">
        <w:rPr>
          <w:w w:val="105"/>
          <w:sz w:val="20"/>
          <w:szCs w:val="20"/>
        </w:rPr>
        <w:t>l’individuazione</w:t>
      </w:r>
      <w:r w:rsidR="00B31B1A" w:rsidRPr="003F7DC9">
        <w:rPr>
          <w:spacing w:val="-14"/>
          <w:w w:val="105"/>
          <w:sz w:val="20"/>
          <w:szCs w:val="20"/>
        </w:rPr>
        <w:t xml:space="preserve"> </w:t>
      </w:r>
      <w:r w:rsidR="00B31B1A" w:rsidRPr="003F7DC9">
        <w:rPr>
          <w:w w:val="105"/>
          <w:sz w:val="20"/>
          <w:szCs w:val="20"/>
        </w:rPr>
        <w:t>delle</w:t>
      </w:r>
      <w:r w:rsidR="00B31B1A" w:rsidRPr="003F7DC9">
        <w:rPr>
          <w:spacing w:val="-14"/>
          <w:w w:val="105"/>
          <w:sz w:val="20"/>
          <w:szCs w:val="20"/>
        </w:rPr>
        <w:t xml:space="preserve"> </w:t>
      </w:r>
      <w:r w:rsidR="00B31B1A" w:rsidRPr="003F7DC9">
        <w:rPr>
          <w:w w:val="105"/>
          <w:sz w:val="20"/>
          <w:szCs w:val="20"/>
        </w:rPr>
        <w:t>eventuali misure</w:t>
      </w:r>
      <w:r w:rsidR="00B31B1A" w:rsidRPr="003F7DC9">
        <w:rPr>
          <w:spacing w:val="-9"/>
          <w:w w:val="105"/>
          <w:sz w:val="20"/>
          <w:szCs w:val="20"/>
        </w:rPr>
        <w:t xml:space="preserve"> </w:t>
      </w:r>
      <w:r w:rsidR="00B31B1A" w:rsidRPr="003F7DC9">
        <w:rPr>
          <w:w w:val="105"/>
          <w:sz w:val="20"/>
          <w:szCs w:val="20"/>
        </w:rPr>
        <w:t>da</w:t>
      </w:r>
      <w:r w:rsidR="00B31B1A" w:rsidRPr="003F7DC9">
        <w:rPr>
          <w:spacing w:val="-8"/>
          <w:w w:val="105"/>
          <w:sz w:val="20"/>
          <w:szCs w:val="20"/>
        </w:rPr>
        <w:t xml:space="preserve"> </w:t>
      </w:r>
      <w:r w:rsidR="00B31B1A" w:rsidRPr="003F7DC9">
        <w:rPr>
          <w:w w:val="105"/>
          <w:sz w:val="20"/>
          <w:szCs w:val="20"/>
        </w:rPr>
        <w:t>attuare</w:t>
      </w:r>
      <w:r w:rsidR="00B31B1A" w:rsidRPr="003F7DC9">
        <w:rPr>
          <w:spacing w:val="-9"/>
          <w:w w:val="105"/>
          <w:sz w:val="20"/>
          <w:szCs w:val="20"/>
        </w:rPr>
        <w:t xml:space="preserve"> </w:t>
      </w:r>
      <w:r w:rsidR="00B31B1A" w:rsidRPr="003F7DC9">
        <w:rPr>
          <w:w w:val="105"/>
          <w:sz w:val="20"/>
          <w:szCs w:val="20"/>
        </w:rPr>
        <w:t>(ad</w:t>
      </w:r>
      <w:r w:rsidR="00B31B1A" w:rsidRPr="003F7DC9">
        <w:rPr>
          <w:spacing w:val="-8"/>
          <w:w w:val="105"/>
          <w:sz w:val="20"/>
          <w:szCs w:val="20"/>
        </w:rPr>
        <w:t xml:space="preserve"> </w:t>
      </w:r>
      <w:r w:rsidR="00B31B1A" w:rsidRPr="003F7DC9">
        <w:rPr>
          <w:w w:val="105"/>
          <w:sz w:val="20"/>
          <w:szCs w:val="20"/>
        </w:rPr>
        <w:t>es.</w:t>
      </w:r>
      <w:r w:rsidR="00B31B1A" w:rsidRPr="003F7DC9">
        <w:rPr>
          <w:spacing w:val="-9"/>
          <w:w w:val="105"/>
          <w:sz w:val="20"/>
          <w:szCs w:val="20"/>
        </w:rPr>
        <w:t xml:space="preserve"> </w:t>
      </w:r>
      <w:r w:rsidR="00B31B1A" w:rsidRPr="003F7DC9">
        <w:rPr>
          <w:w w:val="105"/>
          <w:sz w:val="20"/>
          <w:szCs w:val="20"/>
        </w:rPr>
        <w:t>quarantena,</w:t>
      </w:r>
      <w:r w:rsidR="00B31B1A" w:rsidRPr="003F7DC9">
        <w:rPr>
          <w:spacing w:val="-8"/>
          <w:w w:val="105"/>
          <w:sz w:val="20"/>
          <w:szCs w:val="20"/>
        </w:rPr>
        <w:t xml:space="preserve"> </w:t>
      </w:r>
      <w:r w:rsidR="00B31B1A" w:rsidRPr="003F7DC9">
        <w:rPr>
          <w:w w:val="105"/>
          <w:sz w:val="20"/>
          <w:szCs w:val="20"/>
        </w:rPr>
        <w:t>isolamento,</w:t>
      </w:r>
      <w:r w:rsidR="00B31B1A" w:rsidRPr="003F7DC9">
        <w:rPr>
          <w:spacing w:val="-8"/>
          <w:w w:val="105"/>
          <w:sz w:val="20"/>
          <w:szCs w:val="20"/>
        </w:rPr>
        <w:t xml:space="preserve"> </w:t>
      </w:r>
      <w:r w:rsidR="00B31B1A" w:rsidRPr="003F7DC9">
        <w:rPr>
          <w:w w:val="105"/>
          <w:sz w:val="20"/>
          <w:szCs w:val="20"/>
        </w:rPr>
        <w:t>sorveglianza</w:t>
      </w:r>
      <w:r w:rsidR="00B31B1A" w:rsidRPr="003F7DC9">
        <w:rPr>
          <w:spacing w:val="-9"/>
          <w:w w:val="105"/>
          <w:sz w:val="20"/>
          <w:szCs w:val="20"/>
        </w:rPr>
        <w:t xml:space="preserve"> </w:t>
      </w:r>
      <w:r w:rsidR="00B31B1A" w:rsidRPr="003F7DC9">
        <w:rPr>
          <w:w w:val="105"/>
          <w:sz w:val="20"/>
          <w:szCs w:val="20"/>
        </w:rPr>
        <w:t>attiva,</w:t>
      </w:r>
      <w:r w:rsidR="00B31B1A" w:rsidRPr="003F7DC9">
        <w:rPr>
          <w:spacing w:val="-8"/>
          <w:w w:val="105"/>
          <w:sz w:val="20"/>
          <w:szCs w:val="20"/>
        </w:rPr>
        <w:t xml:space="preserve"> </w:t>
      </w:r>
      <w:r w:rsidR="00B31B1A" w:rsidRPr="003F7DC9">
        <w:rPr>
          <w:w w:val="105"/>
          <w:sz w:val="20"/>
          <w:szCs w:val="20"/>
        </w:rPr>
        <w:t>etc).</w:t>
      </w:r>
      <w:r w:rsidR="00B31B1A" w:rsidRPr="003F7DC9">
        <w:rPr>
          <w:spacing w:val="-9"/>
          <w:w w:val="105"/>
          <w:sz w:val="20"/>
          <w:szCs w:val="20"/>
        </w:rPr>
        <w:t xml:space="preserve"> </w:t>
      </w:r>
      <w:r w:rsidR="00B31B1A" w:rsidRPr="003F7DC9">
        <w:rPr>
          <w:w w:val="105"/>
          <w:sz w:val="20"/>
          <w:szCs w:val="20"/>
        </w:rPr>
        <w:t>La</w:t>
      </w:r>
      <w:r w:rsidR="00B31B1A" w:rsidRPr="003F7DC9">
        <w:rPr>
          <w:spacing w:val="-8"/>
          <w:w w:val="105"/>
          <w:sz w:val="20"/>
          <w:szCs w:val="20"/>
        </w:rPr>
        <w:t xml:space="preserve"> </w:t>
      </w:r>
      <w:r w:rsidR="00B31B1A" w:rsidRPr="003F7DC9">
        <w:rPr>
          <w:w w:val="105"/>
          <w:sz w:val="20"/>
          <w:szCs w:val="20"/>
        </w:rPr>
        <w:t>ripresa</w:t>
      </w:r>
      <w:r w:rsidR="00B31B1A" w:rsidRPr="003F7DC9">
        <w:rPr>
          <w:spacing w:val="-8"/>
          <w:w w:val="105"/>
          <w:sz w:val="20"/>
          <w:szCs w:val="20"/>
        </w:rPr>
        <w:t xml:space="preserve"> </w:t>
      </w:r>
      <w:r w:rsidR="00B31B1A" w:rsidRPr="003F7DC9">
        <w:rPr>
          <w:w w:val="105"/>
          <w:sz w:val="20"/>
          <w:szCs w:val="20"/>
        </w:rPr>
        <w:t>delle</w:t>
      </w:r>
      <w:r w:rsidR="00B31B1A" w:rsidRPr="003F7DC9">
        <w:rPr>
          <w:spacing w:val="-10"/>
          <w:w w:val="105"/>
          <w:sz w:val="20"/>
          <w:szCs w:val="20"/>
        </w:rPr>
        <w:t xml:space="preserve"> </w:t>
      </w:r>
      <w:r w:rsidR="00B31B1A" w:rsidRPr="003F7DC9">
        <w:rPr>
          <w:w w:val="105"/>
          <w:sz w:val="20"/>
          <w:szCs w:val="20"/>
        </w:rPr>
        <w:t xml:space="preserve">attività didattiche in presenza </w:t>
      </w:r>
      <w:proofErr w:type="gramStart"/>
      <w:r w:rsidR="00B31B1A" w:rsidRPr="003F7DC9">
        <w:rPr>
          <w:w w:val="105"/>
          <w:sz w:val="20"/>
          <w:szCs w:val="20"/>
        </w:rPr>
        <w:t>sono subordinate</w:t>
      </w:r>
      <w:proofErr w:type="gramEnd"/>
      <w:r w:rsidR="00B31B1A" w:rsidRPr="003F7DC9">
        <w:rPr>
          <w:w w:val="105"/>
          <w:sz w:val="20"/>
          <w:szCs w:val="20"/>
        </w:rPr>
        <w:t xml:space="preserve"> all’esito dell’indagine epidemiologica e alle raccomandazioni del Dipartimento di</w:t>
      </w:r>
      <w:r w:rsidR="00B31B1A" w:rsidRPr="003F7DC9">
        <w:rPr>
          <w:spacing w:val="-11"/>
          <w:w w:val="105"/>
          <w:sz w:val="20"/>
          <w:szCs w:val="20"/>
        </w:rPr>
        <w:t xml:space="preserve"> </w:t>
      </w:r>
      <w:r w:rsidR="00B31B1A" w:rsidRPr="003F7DC9">
        <w:rPr>
          <w:w w:val="105"/>
          <w:sz w:val="20"/>
          <w:szCs w:val="20"/>
        </w:rPr>
        <w:t>Prevenzione.</w:t>
      </w:r>
    </w:p>
    <w:p w14:paraId="34CA7470" w14:textId="77777777" w:rsidR="00B31B1A" w:rsidRPr="003F7DC9" w:rsidRDefault="00B31B1A" w:rsidP="00186703">
      <w:pPr>
        <w:spacing w:line="247" w:lineRule="auto"/>
        <w:ind w:left="142" w:right="216"/>
        <w:jc w:val="both"/>
        <w:rPr>
          <w:w w:val="105"/>
          <w:sz w:val="20"/>
          <w:szCs w:val="20"/>
        </w:rPr>
      </w:pPr>
      <w:r w:rsidRPr="003F7DC9">
        <w:rPr>
          <w:w w:val="105"/>
          <w:sz w:val="20"/>
          <w:szCs w:val="20"/>
        </w:rPr>
        <w:lastRenderedPageBreak/>
        <w:t>In ogni caso, fatte salve diverse comunicazioni e disposizioni da parte dell’Autorità Sanitaria Competente si consiglia per gli studenti, i docenti e il personale tecnico amministrativo a</w:t>
      </w:r>
      <w:r w:rsidRPr="003F7DC9">
        <w:rPr>
          <w:spacing w:val="-37"/>
          <w:w w:val="105"/>
          <w:sz w:val="20"/>
          <w:szCs w:val="20"/>
        </w:rPr>
        <w:t xml:space="preserve"> </w:t>
      </w:r>
      <w:r w:rsidRPr="003F7DC9">
        <w:rPr>
          <w:w w:val="105"/>
          <w:sz w:val="20"/>
          <w:szCs w:val="20"/>
        </w:rPr>
        <w:t>supporto della didattica la ripresa dell’attività in presenza solo al termine di un periodo di quindici giorni, anche in considerazione che l’attività didattica può proseguire on-line e non è quindi sospesa. La medesima procedura viene attivata anche per le attività curriculari (esami di profitto, esami di lauree,</w:t>
      </w:r>
      <w:r w:rsidRPr="003F7DC9">
        <w:rPr>
          <w:spacing w:val="-2"/>
          <w:w w:val="105"/>
          <w:sz w:val="20"/>
          <w:szCs w:val="20"/>
        </w:rPr>
        <w:t xml:space="preserve"> </w:t>
      </w:r>
      <w:r w:rsidRPr="003F7DC9">
        <w:rPr>
          <w:w w:val="105"/>
          <w:sz w:val="20"/>
          <w:szCs w:val="20"/>
        </w:rPr>
        <w:t>…)</w:t>
      </w:r>
    </w:p>
    <w:p w14:paraId="55E1ABB4" w14:textId="77777777" w:rsidR="00186703" w:rsidRPr="003F7DC9" w:rsidRDefault="00186703" w:rsidP="00186703">
      <w:pPr>
        <w:spacing w:line="247" w:lineRule="auto"/>
        <w:ind w:left="142" w:right="216"/>
        <w:jc w:val="both"/>
        <w:rPr>
          <w:sz w:val="20"/>
          <w:szCs w:val="20"/>
        </w:rPr>
      </w:pPr>
    </w:p>
    <w:p w14:paraId="4D84E903" w14:textId="77777777" w:rsidR="00B31B1A" w:rsidRPr="003F7DC9" w:rsidRDefault="00B31B1A" w:rsidP="00186703">
      <w:pPr>
        <w:pStyle w:val="Paragrafoelenco"/>
        <w:numPr>
          <w:ilvl w:val="0"/>
          <w:numId w:val="7"/>
        </w:numPr>
        <w:tabs>
          <w:tab w:val="left" w:pos="468"/>
        </w:tabs>
        <w:spacing w:line="247" w:lineRule="auto"/>
        <w:ind w:left="142" w:right="213" w:firstLine="0"/>
        <w:jc w:val="both"/>
        <w:rPr>
          <w:sz w:val="20"/>
          <w:szCs w:val="20"/>
        </w:rPr>
      </w:pPr>
      <w:r w:rsidRPr="003F7DC9">
        <w:rPr>
          <w:w w:val="105"/>
          <w:sz w:val="20"/>
          <w:szCs w:val="20"/>
        </w:rPr>
        <w:t xml:space="preserve">Nel caso in cui si identifichi in aula e/o durante attività curriculare (esami, lauree, …) </w:t>
      </w:r>
      <w:r w:rsidRPr="003F7DC9">
        <w:rPr>
          <w:w w:val="105"/>
          <w:sz w:val="20"/>
          <w:szCs w:val="20"/>
          <w:u w:val="single"/>
        </w:rPr>
        <w:t>un caso sospetto</w:t>
      </w:r>
      <w:r w:rsidRPr="003F7DC9">
        <w:rPr>
          <w:w w:val="105"/>
          <w:sz w:val="20"/>
          <w:szCs w:val="20"/>
        </w:rPr>
        <w:t xml:space="preserve"> (cioè un soggetto con temperatura corporea al di sopra di 37,5°C, o sintomatologia compatibile con Covid-19), questo va immediatamente dotato di mascherina chirurgica (qualora non ne fosse già dotato) e adeguatamente isolato (in una stanza dedicata o in un’area di</w:t>
      </w:r>
      <w:r w:rsidRPr="003F7DC9">
        <w:rPr>
          <w:spacing w:val="52"/>
          <w:w w:val="105"/>
          <w:sz w:val="20"/>
          <w:szCs w:val="20"/>
        </w:rPr>
        <w:t xml:space="preserve"> </w:t>
      </w:r>
      <w:r w:rsidRPr="003F7DC9">
        <w:rPr>
          <w:w w:val="105"/>
          <w:sz w:val="20"/>
          <w:szCs w:val="20"/>
        </w:rPr>
        <w:t>isolamento)</w:t>
      </w:r>
      <w:r w:rsidRPr="003F7DC9">
        <w:rPr>
          <w:spacing w:val="-10"/>
          <w:w w:val="105"/>
          <w:sz w:val="20"/>
          <w:szCs w:val="20"/>
        </w:rPr>
        <w:t xml:space="preserve"> </w:t>
      </w:r>
      <w:r w:rsidRPr="003F7DC9">
        <w:rPr>
          <w:w w:val="105"/>
          <w:sz w:val="20"/>
          <w:szCs w:val="20"/>
        </w:rPr>
        <w:t>dalle</w:t>
      </w:r>
      <w:r w:rsidRPr="003F7DC9">
        <w:rPr>
          <w:spacing w:val="-8"/>
          <w:w w:val="105"/>
          <w:sz w:val="20"/>
          <w:szCs w:val="20"/>
        </w:rPr>
        <w:t xml:space="preserve"> </w:t>
      </w:r>
      <w:r w:rsidRPr="003F7DC9">
        <w:rPr>
          <w:w w:val="105"/>
          <w:sz w:val="20"/>
          <w:szCs w:val="20"/>
        </w:rPr>
        <w:t>altre</w:t>
      </w:r>
      <w:r w:rsidRPr="003F7DC9">
        <w:rPr>
          <w:spacing w:val="-10"/>
          <w:w w:val="105"/>
          <w:sz w:val="20"/>
          <w:szCs w:val="20"/>
        </w:rPr>
        <w:t xml:space="preserve"> </w:t>
      </w:r>
      <w:r w:rsidRPr="003F7DC9">
        <w:rPr>
          <w:w w:val="105"/>
          <w:sz w:val="20"/>
          <w:szCs w:val="20"/>
        </w:rPr>
        <w:t>persone,</w:t>
      </w:r>
      <w:r w:rsidRPr="003F7DC9">
        <w:rPr>
          <w:spacing w:val="-8"/>
          <w:w w:val="105"/>
          <w:sz w:val="20"/>
          <w:szCs w:val="20"/>
        </w:rPr>
        <w:t xml:space="preserve"> </w:t>
      </w:r>
      <w:r w:rsidRPr="003F7DC9">
        <w:rPr>
          <w:w w:val="105"/>
          <w:sz w:val="20"/>
          <w:szCs w:val="20"/>
        </w:rPr>
        <w:t>se</w:t>
      </w:r>
      <w:r w:rsidRPr="003F7DC9">
        <w:rPr>
          <w:spacing w:val="-10"/>
          <w:w w:val="105"/>
          <w:sz w:val="20"/>
          <w:szCs w:val="20"/>
        </w:rPr>
        <w:t xml:space="preserve"> </w:t>
      </w:r>
      <w:r w:rsidRPr="003F7DC9">
        <w:rPr>
          <w:w w:val="105"/>
          <w:sz w:val="20"/>
          <w:szCs w:val="20"/>
        </w:rPr>
        <w:t>non</w:t>
      </w:r>
      <w:r w:rsidRPr="003F7DC9">
        <w:rPr>
          <w:spacing w:val="-8"/>
          <w:w w:val="105"/>
          <w:sz w:val="20"/>
          <w:szCs w:val="20"/>
        </w:rPr>
        <w:t xml:space="preserve"> </w:t>
      </w:r>
      <w:r w:rsidRPr="003F7DC9">
        <w:rPr>
          <w:w w:val="105"/>
          <w:sz w:val="20"/>
          <w:szCs w:val="20"/>
        </w:rPr>
        <w:t>quelle</w:t>
      </w:r>
      <w:r w:rsidRPr="003F7DC9">
        <w:rPr>
          <w:spacing w:val="-10"/>
          <w:w w:val="105"/>
          <w:sz w:val="20"/>
          <w:szCs w:val="20"/>
        </w:rPr>
        <w:t xml:space="preserve"> </w:t>
      </w:r>
      <w:r w:rsidRPr="003F7DC9">
        <w:rPr>
          <w:w w:val="105"/>
          <w:sz w:val="20"/>
          <w:szCs w:val="20"/>
        </w:rPr>
        <w:t>strettamente</w:t>
      </w:r>
      <w:r w:rsidRPr="003F7DC9">
        <w:rPr>
          <w:spacing w:val="-8"/>
          <w:w w:val="105"/>
          <w:sz w:val="20"/>
          <w:szCs w:val="20"/>
        </w:rPr>
        <w:t xml:space="preserve"> </w:t>
      </w:r>
      <w:r w:rsidRPr="003F7DC9">
        <w:rPr>
          <w:w w:val="105"/>
          <w:sz w:val="20"/>
          <w:szCs w:val="20"/>
        </w:rPr>
        <w:t>necessarie</w:t>
      </w:r>
      <w:r w:rsidRPr="003F7DC9">
        <w:rPr>
          <w:spacing w:val="-9"/>
          <w:w w:val="105"/>
          <w:sz w:val="20"/>
          <w:szCs w:val="20"/>
        </w:rPr>
        <w:t xml:space="preserve"> </w:t>
      </w:r>
      <w:r w:rsidRPr="003F7DC9">
        <w:rPr>
          <w:w w:val="105"/>
          <w:sz w:val="20"/>
          <w:szCs w:val="20"/>
        </w:rPr>
        <w:t>a</w:t>
      </w:r>
      <w:r w:rsidRPr="003F7DC9">
        <w:rPr>
          <w:spacing w:val="-10"/>
          <w:w w:val="105"/>
          <w:sz w:val="20"/>
          <w:szCs w:val="20"/>
        </w:rPr>
        <w:t xml:space="preserve"> </w:t>
      </w:r>
      <w:r w:rsidRPr="003F7DC9">
        <w:rPr>
          <w:w w:val="105"/>
          <w:sz w:val="20"/>
          <w:szCs w:val="20"/>
        </w:rPr>
        <w:t>una</w:t>
      </w:r>
      <w:r w:rsidRPr="003F7DC9">
        <w:rPr>
          <w:spacing w:val="-8"/>
          <w:w w:val="105"/>
          <w:sz w:val="20"/>
          <w:szCs w:val="20"/>
        </w:rPr>
        <w:t xml:space="preserve"> </w:t>
      </w:r>
      <w:r w:rsidRPr="003F7DC9">
        <w:rPr>
          <w:w w:val="105"/>
          <w:sz w:val="20"/>
          <w:szCs w:val="20"/>
        </w:rPr>
        <w:t>sua</w:t>
      </w:r>
      <w:r w:rsidRPr="003F7DC9">
        <w:rPr>
          <w:spacing w:val="-9"/>
          <w:w w:val="105"/>
          <w:sz w:val="20"/>
          <w:szCs w:val="20"/>
        </w:rPr>
        <w:t xml:space="preserve"> </w:t>
      </w:r>
      <w:r w:rsidRPr="003F7DC9">
        <w:rPr>
          <w:w w:val="105"/>
          <w:sz w:val="20"/>
          <w:szCs w:val="20"/>
        </w:rPr>
        <w:t>assistenza</w:t>
      </w:r>
      <w:r w:rsidRPr="003F7DC9">
        <w:rPr>
          <w:spacing w:val="-9"/>
          <w:w w:val="105"/>
          <w:sz w:val="20"/>
          <w:szCs w:val="20"/>
        </w:rPr>
        <w:t xml:space="preserve"> </w:t>
      </w:r>
      <w:r w:rsidRPr="003F7DC9">
        <w:rPr>
          <w:w w:val="105"/>
          <w:sz w:val="20"/>
          <w:szCs w:val="20"/>
        </w:rPr>
        <w:t>e</w:t>
      </w:r>
      <w:r w:rsidRPr="003F7DC9">
        <w:rPr>
          <w:spacing w:val="-9"/>
          <w:w w:val="105"/>
          <w:sz w:val="20"/>
          <w:szCs w:val="20"/>
        </w:rPr>
        <w:t xml:space="preserve"> </w:t>
      </w:r>
      <w:r w:rsidRPr="003F7DC9">
        <w:rPr>
          <w:w w:val="105"/>
          <w:sz w:val="20"/>
          <w:szCs w:val="20"/>
        </w:rPr>
        <w:t>che comunque dovranno indossare mascherine chirurgiche e cercare, nei limiti consentiti dalla situazione</w:t>
      </w:r>
      <w:r w:rsidRPr="003F7DC9">
        <w:rPr>
          <w:spacing w:val="-12"/>
          <w:w w:val="105"/>
          <w:sz w:val="20"/>
          <w:szCs w:val="20"/>
        </w:rPr>
        <w:t xml:space="preserve"> </w:t>
      </w:r>
      <w:r w:rsidRPr="003F7DC9">
        <w:rPr>
          <w:w w:val="105"/>
          <w:sz w:val="20"/>
          <w:szCs w:val="20"/>
        </w:rPr>
        <w:t>di</w:t>
      </w:r>
      <w:r w:rsidRPr="003F7DC9">
        <w:rPr>
          <w:spacing w:val="-11"/>
          <w:w w:val="105"/>
          <w:sz w:val="20"/>
          <w:szCs w:val="20"/>
        </w:rPr>
        <w:t xml:space="preserve"> </w:t>
      </w:r>
      <w:r w:rsidRPr="003F7DC9">
        <w:rPr>
          <w:w w:val="105"/>
          <w:sz w:val="20"/>
          <w:szCs w:val="20"/>
        </w:rPr>
        <w:t>stare</w:t>
      </w:r>
      <w:r w:rsidRPr="003F7DC9">
        <w:rPr>
          <w:spacing w:val="-11"/>
          <w:w w:val="105"/>
          <w:sz w:val="20"/>
          <w:szCs w:val="20"/>
        </w:rPr>
        <w:t xml:space="preserve"> </w:t>
      </w:r>
      <w:r w:rsidRPr="003F7DC9">
        <w:rPr>
          <w:w w:val="105"/>
          <w:sz w:val="20"/>
          <w:szCs w:val="20"/>
        </w:rPr>
        <w:t>ad</w:t>
      </w:r>
      <w:r w:rsidRPr="003F7DC9">
        <w:rPr>
          <w:spacing w:val="-11"/>
          <w:w w:val="105"/>
          <w:sz w:val="20"/>
          <w:szCs w:val="20"/>
        </w:rPr>
        <w:t xml:space="preserve"> </w:t>
      </w:r>
      <w:r w:rsidRPr="003F7DC9">
        <w:rPr>
          <w:w w:val="105"/>
          <w:sz w:val="20"/>
          <w:szCs w:val="20"/>
        </w:rPr>
        <w:t>almeno</w:t>
      </w:r>
      <w:r w:rsidRPr="003F7DC9">
        <w:rPr>
          <w:spacing w:val="-10"/>
          <w:w w:val="105"/>
          <w:sz w:val="20"/>
          <w:szCs w:val="20"/>
        </w:rPr>
        <w:t xml:space="preserve"> </w:t>
      </w:r>
      <w:r w:rsidRPr="003F7DC9">
        <w:rPr>
          <w:w w:val="105"/>
          <w:sz w:val="20"/>
          <w:szCs w:val="20"/>
        </w:rPr>
        <w:t>un</w:t>
      </w:r>
      <w:r w:rsidRPr="003F7DC9">
        <w:rPr>
          <w:spacing w:val="-11"/>
          <w:w w:val="105"/>
          <w:sz w:val="20"/>
          <w:szCs w:val="20"/>
        </w:rPr>
        <w:t xml:space="preserve"> </w:t>
      </w:r>
      <w:r w:rsidRPr="003F7DC9">
        <w:rPr>
          <w:w w:val="105"/>
          <w:sz w:val="20"/>
          <w:szCs w:val="20"/>
        </w:rPr>
        <w:t>metro</w:t>
      </w:r>
      <w:r w:rsidRPr="003F7DC9">
        <w:rPr>
          <w:spacing w:val="-11"/>
          <w:w w:val="105"/>
          <w:sz w:val="20"/>
          <w:szCs w:val="20"/>
        </w:rPr>
        <w:t xml:space="preserve"> </w:t>
      </w:r>
      <w:r w:rsidRPr="003F7DC9">
        <w:rPr>
          <w:w w:val="105"/>
          <w:sz w:val="20"/>
          <w:szCs w:val="20"/>
        </w:rPr>
        <w:t>di</w:t>
      </w:r>
      <w:r w:rsidRPr="003F7DC9">
        <w:rPr>
          <w:spacing w:val="-11"/>
          <w:w w:val="105"/>
          <w:sz w:val="20"/>
          <w:szCs w:val="20"/>
        </w:rPr>
        <w:t xml:space="preserve"> </w:t>
      </w:r>
      <w:r w:rsidRPr="003F7DC9">
        <w:rPr>
          <w:w w:val="105"/>
          <w:sz w:val="20"/>
          <w:szCs w:val="20"/>
        </w:rPr>
        <w:t>distanza.</w:t>
      </w:r>
      <w:r w:rsidRPr="003F7DC9">
        <w:rPr>
          <w:spacing w:val="-11"/>
          <w:w w:val="105"/>
          <w:sz w:val="20"/>
          <w:szCs w:val="20"/>
        </w:rPr>
        <w:t xml:space="preserve"> </w:t>
      </w:r>
      <w:r w:rsidRPr="003F7DC9">
        <w:rPr>
          <w:w w:val="105"/>
          <w:sz w:val="20"/>
          <w:szCs w:val="20"/>
        </w:rPr>
        <w:t>È</w:t>
      </w:r>
      <w:r w:rsidRPr="003F7DC9">
        <w:rPr>
          <w:spacing w:val="-10"/>
          <w:w w:val="105"/>
          <w:sz w:val="20"/>
          <w:szCs w:val="20"/>
        </w:rPr>
        <w:t xml:space="preserve"> </w:t>
      </w:r>
      <w:r w:rsidRPr="003F7DC9">
        <w:rPr>
          <w:w w:val="105"/>
          <w:sz w:val="20"/>
          <w:szCs w:val="20"/>
        </w:rPr>
        <w:t>necessario</w:t>
      </w:r>
      <w:r w:rsidRPr="003F7DC9">
        <w:rPr>
          <w:spacing w:val="-11"/>
          <w:w w:val="105"/>
          <w:sz w:val="20"/>
          <w:szCs w:val="20"/>
        </w:rPr>
        <w:t xml:space="preserve"> </w:t>
      </w:r>
      <w:r w:rsidRPr="003F7DC9">
        <w:rPr>
          <w:w w:val="105"/>
          <w:sz w:val="20"/>
          <w:szCs w:val="20"/>
        </w:rPr>
        <w:t>provvedere</w:t>
      </w:r>
      <w:r w:rsidRPr="003F7DC9">
        <w:rPr>
          <w:spacing w:val="-11"/>
          <w:w w:val="105"/>
          <w:sz w:val="20"/>
          <w:szCs w:val="20"/>
        </w:rPr>
        <w:t xml:space="preserve"> </w:t>
      </w:r>
      <w:r w:rsidRPr="003F7DC9">
        <w:rPr>
          <w:w w:val="105"/>
          <w:sz w:val="20"/>
          <w:szCs w:val="20"/>
        </w:rPr>
        <w:t>a</w:t>
      </w:r>
      <w:r w:rsidRPr="003F7DC9">
        <w:rPr>
          <w:spacing w:val="-11"/>
          <w:w w:val="105"/>
          <w:sz w:val="20"/>
          <w:szCs w:val="20"/>
        </w:rPr>
        <w:t xml:space="preserve"> </w:t>
      </w:r>
      <w:r w:rsidRPr="003F7DC9">
        <w:rPr>
          <w:w w:val="105"/>
          <w:sz w:val="20"/>
          <w:szCs w:val="20"/>
        </w:rPr>
        <w:t>che</w:t>
      </w:r>
      <w:r w:rsidRPr="003F7DC9">
        <w:rPr>
          <w:spacing w:val="-11"/>
          <w:w w:val="105"/>
          <w:sz w:val="20"/>
          <w:szCs w:val="20"/>
        </w:rPr>
        <w:t xml:space="preserve"> </w:t>
      </w:r>
      <w:r w:rsidRPr="003F7DC9">
        <w:rPr>
          <w:w w:val="105"/>
          <w:sz w:val="20"/>
          <w:szCs w:val="20"/>
        </w:rPr>
        <w:t>lo</w:t>
      </w:r>
      <w:r w:rsidRPr="003F7DC9">
        <w:rPr>
          <w:spacing w:val="-11"/>
          <w:w w:val="105"/>
          <w:sz w:val="20"/>
          <w:szCs w:val="20"/>
        </w:rPr>
        <w:t xml:space="preserve"> </w:t>
      </w:r>
      <w:r w:rsidRPr="003F7DC9">
        <w:rPr>
          <w:w w:val="105"/>
          <w:sz w:val="20"/>
          <w:szCs w:val="20"/>
        </w:rPr>
        <w:t>stesso</w:t>
      </w:r>
      <w:r w:rsidRPr="003F7DC9">
        <w:rPr>
          <w:spacing w:val="-10"/>
          <w:w w:val="105"/>
          <w:sz w:val="20"/>
          <w:szCs w:val="20"/>
        </w:rPr>
        <w:t xml:space="preserve"> </w:t>
      </w:r>
      <w:r w:rsidRPr="003F7DC9">
        <w:rPr>
          <w:w w:val="105"/>
          <w:sz w:val="20"/>
          <w:szCs w:val="20"/>
        </w:rPr>
        <w:t>possa ritornare al proprio domicilio al più presto possibile, invitandolo a contattare il proprio medico di base (MMG) o in sua assenza l’USCA o il DdP per la valutazione clinica necessaria e l’eventuale prescrizione del test diagnostico. L’area di isolamento e quella frequentata dal soggetto con la sintomatologia dovranno essere sanificate in via</w:t>
      </w:r>
      <w:r w:rsidRPr="003F7DC9">
        <w:rPr>
          <w:spacing w:val="-19"/>
          <w:w w:val="105"/>
          <w:sz w:val="20"/>
          <w:szCs w:val="20"/>
        </w:rPr>
        <w:t xml:space="preserve"> </w:t>
      </w:r>
      <w:r w:rsidRPr="003F7DC9">
        <w:rPr>
          <w:w w:val="105"/>
          <w:sz w:val="20"/>
          <w:szCs w:val="20"/>
        </w:rPr>
        <w:t>straordinaria.</w:t>
      </w:r>
    </w:p>
    <w:p w14:paraId="7EEC0302" w14:textId="77777777" w:rsidR="00B31B1A" w:rsidRPr="003F7DC9" w:rsidRDefault="00B31B1A" w:rsidP="00186703">
      <w:pPr>
        <w:spacing w:before="1" w:line="247" w:lineRule="auto"/>
        <w:ind w:left="142" w:right="213"/>
        <w:jc w:val="both"/>
        <w:rPr>
          <w:sz w:val="20"/>
          <w:szCs w:val="20"/>
        </w:rPr>
      </w:pPr>
      <w:r w:rsidRPr="003F7DC9">
        <w:rPr>
          <w:w w:val="105"/>
          <w:sz w:val="20"/>
          <w:szCs w:val="20"/>
        </w:rPr>
        <w:t>Non è indicata, in questo caso, la sospensione dell’attività didattica in presenza, che ovviamente sarà disposta in caso di conferma del caso sospetto. Il caso, a questo punto confermato, innescherà la procedura di cui al precedente punto 4.</w:t>
      </w:r>
    </w:p>
    <w:p w14:paraId="3F3C6BA6" w14:textId="77777777" w:rsidR="00B31B1A" w:rsidRPr="003F7DC9" w:rsidRDefault="00B31B1A" w:rsidP="00186703">
      <w:pPr>
        <w:pStyle w:val="Paragrafoelenco"/>
        <w:numPr>
          <w:ilvl w:val="0"/>
          <w:numId w:val="7"/>
        </w:numPr>
        <w:tabs>
          <w:tab w:val="left" w:pos="456"/>
        </w:tabs>
        <w:spacing w:line="247" w:lineRule="auto"/>
        <w:ind w:left="142" w:right="213" w:firstLine="0"/>
        <w:jc w:val="both"/>
        <w:rPr>
          <w:sz w:val="20"/>
          <w:szCs w:val="20"/>
        </w:rPr>
      </w:pPr>
      <w:r w:rsidRPr="003F7DC9">
        <w:rPr>
          <w:w w:val="105"/>
          <w:sz w:val="20"/>
          <w:szCs w:val="20"/>
        </w:rPr>
        <w:t>Al</w:t>
      </w:r>
      <w:r w:rsidRPr="003F7DC9">
        <w:rPr>
          <w:spacing w:val="-4"/>
          <w:w w:val="105"/>
          <w:sz w:val="20"/>
          <w:szCs w:val="20"/>
        </w:rPr>
        <w:t xml:space="preserve"> </w:t>
      </w:r>
      <w:r w:rsidRPr="003F7DC9">
        <w:rPr>
          <w:w w:val="105"/>
          <w:sz w:val="20"/>
          <w:szCs w:val="20"/>
        </w:rPr>
        <w:t>fine</w:t>
      </w:r>
      <w:r w:rsidRPr="003F7DC9">
        <w:rPr>
          <w:spacing w:val="-2"/>
          <w:w w:val="105"/>
          <w:sz w:val="20"/>
          <w:szCs w:val="20"/>
        </w:rPr>
        <w:t xml:space="preserve"> </w:t>
      </w:r>
      <w:r w:rsidRPr="003F7DC9">
        <w:rPr>
          <w:w w:val="105"/>
          <w:sz w:val="20"/>
          <w:szCs w:val="20"/>
        </w:rPr>
        <w:t>di</w:t>
      </w:r>
      <w:r w:rsidRPr="003F7DC9">
        <w:rPr>
          <w:spacing w:val="-3"/>
          <w:w w:val="105"/>
          <w:sz w:val="20"/>
          <w:szCs w:val="20"/>
        </w:rPr>
        <w:t xml:space="preserve"> </w:t>
      </w:r>
      <w:r w:rsidRPr="003F7DC9">
        <w:rPr>
          <w:w w:val="105"/>
          <w:sz w:val="20"/>
          <w:szCs w:val="20"/>
        </w:rPr>
        <w:t>facilitare</w:t>
      </w:r>
      <w:r w:rsidRPr="003F7DC9">
        <w:rPr>
          <w:spacing w:val="-2"/>
          <w:w w:val="105"/>
          <w:sz w:val="20"/>
          <w:szCs w:val="20"/>
        </w:rPr>
        <w:t xml:space="preserve"> </w:t>
      </w:r>
      <w:r w:rsidRPr="003F7DC9">
        <w:rPr>
          <w:w w:val="105"/>
          <w:sz w:val="20"/>
          <w:szCs w:val="20"/>
        </w:rPr>
        <w:t>il</w:t>
      </w:r>
      <w:r w:rsidRPr="003F7DC9">
        <w:rPr>
          <w:spacing w:val="-4"/>
          <w:w w:val="105"/>
          <w:sz w:val="20"/>
          <w:szCs w:val="20"/>
        </w:rPr>
        <w:t xml:space="preserve"> </w:t>
      </w:r>
      <w:r w:rsidRPr="003F7DC9">
        <w:rPr>
          <w:w w:val="105"/>
          <w:sz w:val="20"/>
          <w:szCs w:val="20"/>
        </w:rPr>
        <w:t>tracciamento</w:t>
      </w:r>
      <w:r w:rsidRPr="003F7DC9">
        <w:rPr>
          <w:spacing w:val="-2"/>
          <w:w w:val="105"/>
          <w:sz w:val="20"/>
          <w:szCs w:val="20"/>
        </w:rPr>
        <w:t xml:space="preserve"> </w:t>
      </w:r>
      <w:r w:rsidRPr="003F7DC9">
        <w:rPr>
          <w:w w:val="105"/>
          <w:sz w:val="20"/>
          <w:szCs w:val="20"/>
        </w:rPr>
        <w:t>e</w:t>
      </w:r>
      <w:r w:rsidRPr="003F7DC9">
        <w:rPr>
          <w:spacing w:val="-3"/>
          <w:w w:val="105"/>
          <w:sz w:val="20"/>
          <w:szCs w:val="20"/>
        </w:rPr>
        <w:t xml:space="preserve"> </w:t>
      </w:r>
      <w:r w:rsidRPr="003F7DC9">
        <w:rPr>
          <w:w w:val="105"/>
          <w:sz w:val="20"/>
          <w:szCs w:val="20"/>
        </w:rPr>
        <w:t>l’identificazione</w:t>
      </w:r>
      <w:r w:rsidRPr="003F7DC9">
        <w:rPr>
          <w:spacing w:val="-3"/>
          <w:w w:val="105"/>
          <w:sz w:val="20"/>
          <w:szCs w:val="20"/>
        </w:rPr>
        <w:t xml:space="preserve"> </w:t>
      </w:r>
      <w:r w:rsidRPr="003F7DC9">
        <w:rPr>
          <w:w w:val="105"/>
          <w:sz w:val="20"/>
          <w:szCs w:val="20"/>
        </w:rPr>
        <w:t>dei</w:t>
      </w:r>
      <w:r w:rsidRPr="003F7DC9">
        <w:rPr>
          <w:spacing w:val="-4"/>
          <w:w w:val="105"/>
          <w:sz w:val="20"/>
          <w:szCs w:val="20"/>
        </w:rPr>
        <w:t xml:space="preserve"> </w:t>
      </w:r>
      <w:r w:rsidRPr="003F7DC9">
        <w:rPr>
          <w:w w:val="105"/>
          <w:sz w:val="20"/>
          <w:szCs w:val="20"/>
        </w:rPr>
        <w:t>contatti</w:t>
      </w:r>
      <w:r w:rsidRPr="003F7DC9">
        <w:rPr>
          <w:spacing w:val="-3"/>
          <w:w w:val="105"/>
          <w:sz w:val="20"/>
          <w:szCs w:val="20"/>
        </w:rPr>
        <w:t xml:space="preserve"> </w:t>
      </w:r>
      <w:r w:rsidRPr="003F7DC9">
        <w:rPr>
          <w:w w:val="105"/>
          <w:sz w:val="20"/>
          <w:szCs w:val="20"/>
        </w:rPr>
        <w:t>stretti</w:t>
      </w:r>
      <w:r w:rsidRPr="003F7DC9">
        <w:rPr>
          <w:spacing w:val="-4"/>
          <w:w w:val="105"/>
          <w:sz w:val="20"/>
          <w:szCs w:val="20"/>
        </w:rPr>
        <w:t xml:space="preserve"> </w:t>
      </w:r>
      <w:r w:rsidRPr="003F7DC9">
        <w:rPr>
          <w:w w:val="105"/>
          <w:sz w:val="20"/>
          <w:szCs w:val="20"/>
        </w:rPr>
        <w:t>e</w:t>
      </w:r>
      <w:r w:rsidRPr="003F7DC9">
        <w:rPr>
          <w:spacing w:val="-3"/>
          <w:w w:val="105"/>
          <w:sz w:val="20"/>
          <w:szCs w:val="20"/>
        </w:rPr>
        <w:t xml:space="preserve"> </w:t>
      </w:r>
      <w:r w:rsidRPr="003F7DC9">
        <w:rPr>
          <w:w w:val="105"/>
          <w:sz w:val="20"/>
          <w:szCs w:val="20"/>
        </w:rPr>
        <w:t>di</w:t>
      </w:r>
      <w:r w:rsidRPr="003F7DC9">
        <w:rPr>
          <w:spacing w:val="-3"/>
          <w:w w:val="105"/>
          <w:sz w:val="20"/>
          <w:szCs w:val="20"/>
        </w:rPr>
        <w:t xml:space="preserve"> </w:t>
      </w:r>
      <w:r w:rsidRPr="003F7DC9">
        <w:rPr>
          <w:w w:val="105"/>
          <w:sz w:val="20"/>
          <w:szCs w:val="20"/>
        </w:rPr>
        <w:t>quelli</w:t>
      </w:r>
      <w:r w:rsidRPr="003F7DC9">
        <w:rPr>
          <w:spacing w:val="-3"/>
          <w:w w:val="105"/>
          <w:sz w:val="20"/>
          <w:szCs w:val="20"/>
        </w:rPr>
        <w:t xml:space="preserve"> </w:t>
      </w:r>
      <w:r w:rsidRPr="003F7DC9">
        <w:rPr>
          <w:w w:val="105"/>
          <w:sz w:val="20"/>
          <w:szCs w:val="20"/>
        </w:rPr>
        <w:t>casuali</w:t>
      </w:r>
      <w:r w:rsidRPr="003F7DC9">
        <w:rPr>
          <w:spacing w:val="-3"/>
          <w:w w:val="105"/>
          <w:sz w:val="20"/>
          <w:szCs w:val="20"/>
        </w:rPr>
        <w:t xml:space="preserve"> </w:t>
      </w:r>
      <w:r w:rsidRPr="003F7DC9">
        <w:rPr>
          <w:w w:val="105"/>
          <w:sz w:val="20"/>
          <w:szCs w:val="20"/>
        </w:rPr>
        <w:t>laddove si</w:t>
      </w:r>
      <w:r w:rsidRPr="003F7DC9">
        <w:rPr>
          <w:spacing w:val="-10"/>
          <w:w w:val="105"/>
          <w:sz w:val="20"/>
          <w:szCs w:val="20"/>
        </w:rPr>
        <w:t xml:space="preserve"> </w:t>
      </w:r>
      <w:r w:rsidRPr="003F7DC9">
        <w:rPr>
          <w:w w:val="105"/>
          <w:sz w:val="20"/>
          <w:szCs w:val="20"/>
        </w:rPr>
        <w:t>verificassero</w:t>
      </w:r>
      <w:r w:rsidRPr="003F7DC9">
        <w:rPr>
          <w:spacing w:val="-9"/>
          <w:w w:val="105"/>
          <w:sz w:val="20"/>
          <w:szCs w:val="20"/>
        </w:rPr>
        <w:t xml:space="preserve"> </w:t>
      </w:r>
      <w:r w:rsidRPr="003F7DC9">
        <w:rPr>
          <w:w w:val="105"/>
          <w:sz w:val="20"/>
          <w:szCs w:val="20"/>
        </w:rPr>
        <w:t>i</w:t>
      </w:r>
      <w:r w:rsidRPr="003F7DC9">
        <w:rPr>
          <w:spacing w:val="-9"/>
          <w:w w:val="105"/>
          <w:sz w:val="20"/>
          <w:szCs w:val="20"/>
        </w:rPr>
        <w:t xml:space="preserve"> </w:t>
      </w:r>
      <w:r w:rsidRPr="003F7DC9">
        <w:rPr>
          <w:w w:val="105"/>
          <w:sz w:val="20"/>
          <w:szCs w:val="20"/>
        </w:rPr>
        <w:t>casi</w:t>
      </w:r>
      <w:r w:rsidRPr="003F7DC9">
        <w:rPr>
          <w:spacing w:val="-10"/>
          <w:w w:val="105"/>
          <w:sz w:val="20"/>
          <w:szCs w:val="20"/>
        </w:rPr>
        <w:t xml:space="preserve"> </w:t>
      </w:r>
      <w:r w:rsidRPr="003F7DC9">
        <w:rPr>
          <w:w w:val="105"/>
          <w:sz w:val="20"/>
          <w:szCs w:val="20"/>
        </w:rPr>
        <w:t>di</w:t>
      </w:r>
      <w:r w:rsidRPr="003F7DC9">
        <w:rPr>
          <w:spacing w:val="-10"/>
          <w:w w:val="105"/>
          <w:sz w:val="20"/>
          <w:szCs w:val="20"/>
        </w:rPr>
        <w:t xml:space="preserve"> </w:t>
      </w:r>
      <w:r w:rsidRPr="003F7DC9">
        <w:rPr>
          <w:w w:val="105"/>
          <w:sz w:val="20"/>
          <w:szCs w:val="20"/>
        </w:rPr>
        <w:t>cui</w:t>
      </w:r>
      <w:r w:rsidRPr="003F7DC9">
        <w:rPr>
          <w:spacing w:val="-9"/>
          <w:w w:val="105"/>
          <w:sz w:val="20"/>
          <w:szCs w:val="20"/>
        </w:rPr>
        <w:t xml:space="preserve"> </w:t>
      </w:r>
      <w:r w:rsidRPr="003F7DC9">
        <w:rPr>
          <w:w w:val="105"/>
          <w:sz w:val="20"/>
          <w:szCs w:val="20"/>
        </w:rPr>
        <w:t>ai</w:t>
      </w:r>
      <w:r w:rsidRPr="003F7DC9">
        <w:rPr>
          <w:spacing w:val="-10"/>
          <w:w w:val="105"/>
          <w:sz w:val="20"/>
          <w:szCs w:val="20"/>
        </w:rPr>
        <w:t xml:space="preserve"> </w:t>
      </w:r>
      <w:r w:rsidRPr="003F7DC9">
        <w:rPr>
          <w:w w:val="105"/>
          <w:sz w:val="20"/>
          <w:szCs w:val="20"/>
        </w:rPr>
        <w:t>punti</w:t>
      </w:r>
      <w:r w:rsidRPr="003F7DC9">
        <w:rPr>
          <w:spacing w:val="-10"/>
          <w:w w:val="105"/>
          <w:sz w:val="20"/>
          <w:szCs w:val="20"/>
        </w:rPr>
        <w:t xml:space="preserve"> </w:t>
      </w:r>
      <w:r w:rsidRPr="003F7DC9">
        <w:rPr>
          <w:w w:val="105"/>
          <w:sz w:val="20"/>
          <w:szCs w:val="20"/>
        </w:rPr>
        <w:t>4</w:t>
      </w:r>
      <w:r w:rsidRPr="003F7DC9">
        <w:rPr>
          <w:spacing w:val="-9"/>
          <w:w w:val="105"/>
          <w:sz w:val="20"/>
          <w:szCs w:val="20"/>
        </w:rPr>
        <w:t xml:space="preserve"> </w:t>
      </w:r>
      <w:r w:rsidRPr="003F7DC9">
        <w:rPr>
          <w:w w:val="105"/>
          <w:sz w:val="20"/>
          <w:szCs w:val="20"/>
        </w:rPr>
        <w:t>e</w:t>
      </w:r>
      <w:r w:rsidRPr="003F7DC9">
        <w:rPr>
          <w:spacing w:val="-9"/>
          <w:w w:val="105"/>
          <w:sz w:val="20"/>
          <w:szCs w:val="20"/>
        </w:rPr>
        <w:t xml:space="preserve"> </w:t>
      </w:r>
      <w:r w:rsidRPr="003F7DC9">
        <w:rPr>
          <w:w w:val="105"/>
          <w:sz w:val="20"/>
          <w:szCs w:val="20"/>
        </w:rPr>
        <w:t>5,</w:t>
      </w:r>
      <w:r w:rsidRPr="003F7DC9">
        <w:rPr>
          <w:spacing w:val="-10"/>
          <w:w w:val="105"/>
          <w:sz w:val="20"/>
          <w:szCs w:val="20"/>
        </w:rPr>
        <w:t xml:space="preserve"> </w:t>
      </w:r>
      <w:r w:rsidRPr="003F7DC9">
        <w:rPr>
          <w:w w:val="105"/>
          <w:sz w:val="20"/>
          <w:szCs w:val="20"/>
        </w:rPr>
        <w:t>gli</w:t>
      </w:r>
      <w:r w:rsidRPr="003F7DC9">
        <w:rPr>
          <w:spacing w:val="-9"/>
          <w:w w:val="105"/>
          <w:sz w:val="20"/>
          <w:szCs w:val="20"/>
        </w:rPr>
        <w:t xml:space="preserve"> </w:t>
      </w:r>
      <w:r w:rsidRPr="003F7DC9">
        <w:rPr>
          <w:w w:val="105"/>
          <w:sz w:val="20"/>
          <w:szCs w:val="20"/>
        </w:rPr>
        <w:t>studenti,</w:t>
      </w:r>
      <w:r w:rsidRPr="003F7DC9">
        <w:rPr>
          <w:spacing w:val="-9"/>
          <w:w w:val="105"/>
          <w:sz w:val="20"/>
          <w:szCs w:val="20"/>
        </w:rPr>
        <w:t xml:space="preserve"> </w:t>
      </w:r>
      <w:r w:rsidRPr="003F7DC9">
        <w:rPr>
          <w:w w:val="105"/>
          <w:sz w:val="20"/>
          <w:szCs w:val="20"/>
        </w:rPr>
        <w:t>i</w:t>
      </w:r>
      <w:r w:rsidRPr="003F7DC9">
        <w:rPr>
          <w:spacing w:val="-10"/>
          <w:w w:val="105"/>
          <w:sz w:val="20"/>
          <w:szCs w:val="20"/>
        </w:rPr>
        <w:t xml:space="preserve"> </w:t>
      </w:r>
      <w:r w:rsidRPr="003F7DC9">
        <w:rPr>
          <w:w w:val="105"/>
          <w:sz w:val="20"/>
          <w:szCs w:val="20"/>
        </w:rPr>
        <w:t>docenti</w:t>
      </w:r>
      <w:r w:rsidRPr="003F7DC9">
        <w:rPr>
          <w:spacing w:val="-9"/>
          <w:w w:val="105"/>
          <w:sz w:val="20"/>
          <w:szCs w:val="20"/>
        </w:rPr>
        <w:t xml:space="preserve"> </w:t>
      </w:r>
      <w:r w:rsidRPr="003F7DC9">
        <w:rPr>
          <w:w w:val="105"/>
          <w:sz w:val="20"/>
          <w:szCs w:val="20"/>
        </w:rPr>
        <w:t>e</w:t>
      </w:r>
      <w:r w:rsidRPr="003F7DC9">
        <w:rPr>
          <w:spacing w:val="-9"/>
          <w:w w:val="105"/>
          <w:sz w:val="20"/>
          <w:szCs w:val="20"/>
        </w:rPr>
        <w:t xml:space="preserve"> </w:t>
      </w:r>
      <w:r w:rsidRPr="003F7DC9">
        <w:rPr>
          <w:w w:val="105"/>
          <w:sz w:val="20"/>
          <w:szCs w:val="20"/>
        </w:rPr>
        <w:t>il</w:t>
      </w:r>
      <w:r w:rsidRPr="003F7DC9">
        <w:rPr>
          <w:spacing w:val="-10"/>
          <w:w w:val="105"/>
          <w:sz w:val="20"/>
          <w:szCs w:val="20"/>
        </w:rPr>
        <w:t xml:space="preserve"> </w:t>
      </w:r>
      <w:r w:rsidRPr="003F7DC9">
        <w:rPr>
          <w:w w:val="105"/>
          <w:sz w:val="20"/>
          <w:szCs w:val="20"/>
        </w:rPr>
        <w:t>personale</w:t>
      </w:r>
      <w:r w:rsidRPr="003F7DC9">
        <w:rPr>
          <w:spacing w:val="-9"/>
          <w:w w:val="105"/>
          <w:sz w:val="20"/>
          <w:szCs w:val="20"/>
        </w:rPr>
        <w:t xml:space="preserve"> </w:t>
      </w:r>
      <w:r w:rsidRPr="003F7DC9">
        <w:rPr>
          <w:w w:val="105"/>
          <w:sz w:val="20"/>
          <w:szCs w:val="20"/>
        </w:rPr>
        <w:t>tecnico</w:t>
      </w:r>
      <w:r w:rsidRPr="003F7DC9">
        <w:rPr>
          <w:spacing w:val="-10"/>
          <w:w w:val="105"/>
          <w:sz w:val="20"/>
          <w:szCs w:val="20"/>
        </w:rPr>
        <w:t xml:space="preserve"> </w:t>
      </w:r>
      <w:r w:rsidRPr="003F7DC9">
        <w:rPr>
          <w:w w:val="105"/>
          <w:sz w:val="20"/>
          <w:szCs w:val="20"/>
        </w:rPr>
        <w:t>amministrativo degli Atenei sono fortemente invitati a dotarsi della app IMMUNI tenendola attiva durante i</w:t>
      </w:r>
      <w:r w:rsidRPr="003F7DC9">
        <w:rPr>
          <w:spacing w:val="-28"/>
          <w:w w:val="105"/>
          <w:sz w:val="20"/>
          <w:szCs w:val="20"/>
        </w:rPr>
        <w:t xml:space="preserve"> </w:t>
      </w:r>
      <w:r w:rsidRPr="003F7DC9">
        <w:rPr>
          <w:w w:val="105"/>
          <w:sz w:val="20"/>
          <w:szCs w:val="20"/>
        </w:rPr>
        <w:t>periodi di presenza negli spazi</w:t>
      </w:r>
      <w:r w:rsidRPr="003F7DC9">
        <w:rPr>
          <w:spacing w:val="-10"/>
          <w:w w:val="105"/>
          <w:sz w:val="20"/>
          <w:szCs w:val="20"/>
        </w:rPr>
        <w:t xml:space="preserve"> </w:t>
      </w:r>
      <w:r w:rsidRPr="003F7DC9">
        <w:rPr>
          <w:w w:val="105"/>
          <w:sz w:val="20"/>
          <w:szCs w:val="20"/>
        </w:rPr>
        <w:t>dell’Ateneo.</w:t>
      </w:r>
    </w:p>
    <w:p w14:paraId="0BFA85F7" w14:textId="77777777" w:rsidR="004C1BFC" w:rsidRPr="003F7DC9" w:rsidRDefault="004C1BFC" w:rsidP="0019267B">
      <w:pPr>
        <w:spacing w:line="237" w:lineRule="auto"/>
        <w:jc w:val="both"/>
        <w:rPr>
          <w:sz w:val="19"/>
        </w:rPr>
        <w:sectPr w:rsidR="004C1BFC" w:rsidRPr="003F7DC9" w:rsidSect="00186703">
          <w:pgSz w:w="11900" w:h="16840"/>
          <w:pgMar w:top="1600" w:right="1680" w:bottom="280" w:left="993" w:header="720" w:footer="720" w:gutter="0"/>
          <w:cols w:space="720"/>
        </w:sectPr>
      </w:pPr>
    </w:p>
    <w:p w14:paraId="24F21339" w14:textId="77777777" w:rsidR="00622F0E" w:rsidRPr="003F7DC9" w:rsidRDefault="00622F0E" w:rsidP="002F7BAD">
      <w:pPr>
        <w:pStyle w:val="titolo10"/>
      </w:pPr>
      <w:r w:rsidRPr="003F7DC9">
        <w:lastRenderedPageBreak/>
        <w:t>Allegato 23</w:t>
      </w:r>
    </w:p>
    <w:p w14:paraId="75D837E9" w14:textId="77777777" w:rsidR="00622F0E" w:rsidRPr="003F7DC9" w:rsidRDefault="00622F0E" w:rsidP="00622F0E">
      <w:pPr>
        <w:pStyle w:val="NormaleWeb"/>
        <w:jc w:val="center"/>
        <w:rPr>
          <w:b/>
        </w:rPr>
      </w:pPr>
      <w:r w:rsidRPr="003F7DC9">
        <w:rPr>
          <w:rFonts w:ascii="TimesNewRomanPSMT" w:hAnsi="TimesNewRomanPSMT"/>
          <w:b/>
        </w:rPr>
        <w:t>Commercio al dettaglio</w:t>
      </w:r>
    </w:p>
    <w:p w14:paraId="02E5ED6B"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in esercizi non specializzati con prevalenza di prodotti alimentari e bevande (ipermercati, supermercati, discount di alimentari, minimercati ed altri esercizi non specializzati di alimenti vari) </w:t>
      </w:r>
    </w:p>
    <w:p w14:paraId="49D1DA71"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prodotti surgelati </w:t>
      </w:r>
    </w:p>
    <w:p w14:paraId="12B60037"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in esercizi non specializzati di computer, periferiche, attrezzature per le telecomunicazioni, elettronica di consumo audio e video, elettrodomestici </w:t>
      </w:r>
    </w:p>
    <w:p w14:paraId="6B32FC52"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prodotti alimentari, bevande e tabacco in esercizi specializzati (codici ateco: 47.2), ivi inclusi gli esercizi specializzati nella vendita di sigarette elettroniche e liquidi da inalazione </w:t>
      </w:r>
    </w:p>
    <w:p w14:paraId="1E06B46D"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carburante per autotrazione in esercizi specializzati </w:t>
      </w:r>
    </w:p>
    <w:p w14:paraId="02447CF6"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pparecchiature informatiche e per le telecomunicazioni (ICT) in esercizi specializzati (codice ateco: 47.4) </w:t>
      </w:r>
    </w:p>
    <w:p w14:paraId="187AA829"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ferramenta, vernici, vetro piano e materiali da costruzione (incluse ceramiche e piastrelle) in esercizi specializzati </w:t>
      </w:r>
    </w:p>
    <w:p w14:paraId="3491E89E"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rticoli igienico-sanitari </w:t>
      </w:r>
    </w:p>
    <w:p w14:paraId="5C95B6F6"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macchine, attrezzature e prodotti per l’agricoltura e per il giardinaggio </w:t>
      </w:r>
    </w:p>
    <w:p w14:paraId="7698D2BB"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rticoli per l’illuminazione e sistemi di sicurezza in esercizi specializzati </w:t>
      </w:r>
    </w:p>
    <w:p w14:paraId="5FD94831"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libri in esercizi specializzati </w:t>
      </w:r>
    </w:p>
    <w:p w14:paraId="2DB36E2C"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giornali, riviste e periodici </w:t>
      </w:r>
    </w:p>
    <w:p w14:paraId="579656D0"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rticoli di cartoleria e forniture per ufficio </w:t>
      </w:r>
    </w:p>
    <w:p w14:paraId="3D8D58AE" w14:textId="686E0C8A"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confezioni e calzature per bambini e neonati </w:t>
      </w:r>
    </w:p>
    <w:p w14:paraId="728FF35C"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biancheria personale </w:t>
      </w:r>
    </w:p>
    <w:p w14:paraId="1777FCB2"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rticoli sportivi, biciclette e articoli per il tempo libero in esercizi specializzati </w:t>
      </w:r>
    </w:p>
    <w:p w14:paraId="7125FE45"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di autoveicoli, motocicli e relative parti ed accessori </w:t>
      </w:r>
    </w:p>
    <w:p w14:paraId="59989374"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giochi e giocattoli in esercizi specializzati </w:t>
      </w:r>
    </w:p>
    <w:p w14:paraId="4D5DA2AE"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medicinali in esercizi specializzati (farmacie e altri esercizi specializzati di medicinali non soggetti a prescrizione medica) </w:t>
      </w:r>
    </w:p>
    <w:p w14:paraId="1C36C960"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rticoli medicali e ortopedici in esercizi specializzati </w:t>
      </w:r>
    </w:p>
    <w:p w14:paraId="7CD82B62" w14:textId="77777777" w:rsidR="00622F0E" w:rsidRPr="003F7DC9" w:rsidRDefault="00622F0E" w:rsidP="008D6FFC">
      <w:pPr>
        <w:pStyle w:val="Paragrafoelenco"/>
        <w:widowControl/>
        <w:numPr>
          <w:ilvl w:val="0"/>
          <w:numId w:val="142"/>
        </w:numPr>
        <w:tabs>
          <w:tab w:val="clear" w:pos="720"/>
          <w:tab w:val="num" w:pos="142"/>
        </w:tabs>
        <w:adjustRightInd w:val="0"/>
        <w:ind w:left="142" w:hanging="284"/>
        <w:contextualSpacing/>
      </w:pPr>
      <w:r w:rsidRPr="003F7DC9">
        <w:t>Commercio al dettaglio di cosmetici, di articoli di profumeria e di erboristeria in esercizi specializzati</w:t>
      </w:r>
    </w:p>
    <w:p w14:paraId="0C0541B2"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fiori, piante, bulbi, semi e fertilizzanti </w:t>
      </w:r>
    </w:p>
    <w:p w14:paraId="40B5FD24"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nimali domestici e alimenti per animali domestici in esercizi specializzati </w:t>
      </w:r>
    </w:p>
    <w:p w14:paraId="20BD1FC1"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materiale per ottica e fotografia </w:t>
      </w:r>
    </w:p>
    <w:p w14:paraId="1277E224"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combustibile per uso domestico e per riscaldamento </w:t>
      </w:r>
    </w:p>
    <w:p w14:paraId="1C2B4D4E"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saponi, detersivi, prodotti per la lucidatura e affini </w:t>
      </w:r>
    </w:p>
    <w:p w14:paraId="44417517"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Commercio al dettaglio di articoli funerari e cimiteriali</w:t>
      </w:r>
    </w:p>
    <w:p w14:paraId="1E35BF56" w14:textId="7A2A787E" w:rsidR="00622F0E" w:rsidRPr="003F7DC9" w:rsidRDefault="00622F0E" w:rsidP="008D6FFC">
      <w:pPr>
        <w:pStyle w:val="Paragrafoelenco"/>
        <w:widowControl/>
        <w:numPr>
          <w:ilvl w:val="0"/>
          <w:numId w:val="142"/>
        </w:numPr>
        <w:tabs>
          <w:tab w:val="clear" w:pos="720"/>
          <w:tab w:val="num" w:pos="284"/>
        </w:tabs>
        <w:adjustRightInd w:val="0"/>
        <w:ind w:left="142" w:hanging="284"/>
        <w:contextualSpacing/>
      </w:pPr>
      <w:r w:rsidRPr="003F7DC9">
        <w:t>Commercio al dettaglio ambulante di: prodotti alimentari e bevande; ortofrutticoli; ittici; carne; fiori, piante, bulbi, semi e fertilizzanti; profumi e cosmetici; saponi, detersivi ed altri detergenti; biancheria; confezioni e calzature per bambini e neonati</w:t>
      </w:r>
    </w:p>
    <w:p w14:paraId="0EFA00C4"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qualsiasi tipo di prodotto effettuato via internet, per televisione, per corrispondenza, radio, telefono </w:t>
      </w:r>
    </w:p>
    <w:p w14:paraId="27FC0D5C" w14:textId="6D28E13F" w:rsidR="00622F0E" w:rsidRDefault="00622F0E" w:rsidP="00822B31">
      <w:pPr>
        <w:pStyle w:val="NormaleWeb"/>
        <w:numPr>
          <w:ilvl w:val="0"/>
          <w:numId w:val="142"/>
        </w:numPr>
        <w:tabs>
          <w:tab w:val="num" w:pos="142"/>
        </w:tabs>
        <w:ind w:left="142"/>
        <w:rPr>
          <w:sz w:val="22"/>
          <w:szCs w:val="22"/>
        </w:rPr>
      </w:pPr>
      <w:r w:rsidRPr="003F7DC9">
        <w:rPr>
          <w:sz w:val="22"/>
          <w:szCs w:val="22"/>
        </w:rPr>
        <w:t xml:space="preserve">Commercio effettuato per mezzo di distributori automatici </w:t>
      </w:r>
    </w:p>
    <w:p w14:paraId="545613DD" w14:textId="3FB7C09D" w:rsidR="00624D51" w:rsidRDefault="00624D51" w:rsidP="00624D51">
      <w:pPr>
        <w:pStyle w:val="NormaleWeb"/>
        <w:rPr>
          <w:sz w:val="22"/>
          <w:szCs w:val="22"/>
        </w:rPr>
      </w:pPr>
    </w:p>
    <w:p w14:paraId="07652CDE" w14:textId="4F76EE5B" w:rsidR="003876B5" w:rsidRDefault="003876B5" w:rsidP="00624D51">
      <w:pPr>
        <w:pStyle w:val="NormaleWeb"/>
        <w:rPr>
          <w:sz w:val="22"/>
          <w:szCs w:val="22"/>
        </w:rPr>
      </w:pPr>
    </w:p>
    <w:p w14:paraId="20A2EB42" w14:textId="2528006B" w:rsidR="003876B5" w:rsidRDefault="003876B5" w:rsidP="00624D51">
      <w:pPr>
        <w:pStyle w:val="NormaleWeb"/>
        <w:rPr>
          <w:sz w:val="22"/>
          <w:szCs w:val="22"/>
        </w:rPr>
      </w:pPr>
    </w:p>
    <w:p w14:paraId="0AA4E09E" w14:textId="7249B568" w:rsidR="003876B5" w:rsidRDefault="003876B5" w:rsidP="00624D51">
      <w:pPr>
        <w:pStyle w:val="NormaleWeb"/>
        <w:rPr>
          <w:sz w:val="22"/>
          <w:szCs w:val="22"/>
        </w:rPr>
      </w:pPr>
    </w:p>
    <w:p w14:paraId="10C156D6" w14:textId="77777777" w:rsidR="003876B5" w:rsidRPr="003F7DC9" w:rsidRDefault="003876B5" w:rsidP="00624D51">
      <w:pPr>
        <w:pStyle w:val="NormaleWeb"/>
        <w:rPr>
          <w:sz w:val="22"/>
          <w:szCs w:val="22"/>
        </w:rPr>
      </w:pPr>
    </w:p>
    <w:p w14:paraId="0B995812" w14:textId="77777777" w:rsidR="00622F0E" w:rsidRPr="003F7DC9" w:rsidRDefault="00622F0E" w:rsidP="00622F0E">
      <w:pPr>
        <w:pStyle w:val="NormaleWeb"/>
        <w:jc w:val="center"/>
        <w:rPr>
          <w:sz w:val="28"/>
          <w:szCs w:val="28"/>
        </w:rPr>
      </w:pPr>
      <w:r w:rsidRPr="003F7DC9">
        <w:rPr>
          <w:rFonts w:ascii="TimesNewRomanPS" w:hAnsi="TimesNewRomanPS"/>
          <w:b/>
          <w:bCs/>
          <w:sz w:val="28"/>
          <w:szCs w:val="28"/>
        </w:rPr>
        <w:t>Allegato 24</w:t>
      </w:r>
    </w:p>
    <w:p w14:paraId="14D44F42" w14:textId="77777777" w:rsidR="00622F0E" w:rsidRPr="003F7DC9" w:rsidRDefault="00622F0E" w:rsidP="00622F0E">
      <w:pPr>
        <w:pStyle w:val="NormaleWeb"/>
        <w:jc w:val="center"/>
        <w:rPr>
          <w:b/>
        </w:rPr>
      </w:pPr>
      <w:r w:rsidRPr="003F7DC9">
        <w:rPr>
          <w:rFonts w:ascii="TimesNewRomanPSMT" w:hAnsi="TimesNewRomanPSMT"/>
          <w:b/>
        </w:rPr>
        <w:t>Servizi per la persona</w:t>
      </w:r>
    </w:p>
    <w:p w14:paraId="2FF14A9A" w14:textId="77777777" w:rsidR="00622F0E" w:rsidRPr="003F7DC9" w:rsidRDefault="00622F0E" w:rsidP="00822B31">
      <w:pPr>
        <w:pStyle w:val="NormaleWeb"/>
        <w:numPr>
          <w:ilvl w:val="0"/>
          <w:numId w:val="143"/>
        </w:numPr>
        <w:rPr>
          <w:rFonts w:ascii="SymbolMT" w:hAnsi="SymbolMT"/>
          <w:sz w:val="22"/>
          <w:szCs w:val="22"/>
        </w:rPr>
      </w:pPr>
      <w:r w:rsidRPr="003F7DC9">
        <w:rPr>
          <w:rFonts w:ascii="TimesNewRomanPSMT" w:hAnsi="TimesNewRomanPSMT"/>
          <w:sz w:val="22"/>
          <w:szCs w:val="22"/>
        </w:rPr>
        <w:t xml:space="preserve">Lavanderia e pulitura di articoli tessili e pelliccia </w:t>
      </w:r>
    </w:p>
    <w:p w14:paraId="56C7D58E" w14:textId="77777777" w:rsidR="00622F0E" w:rsidRPr="003F7DC9" w:rsidRDefault="00622F0E" w:rsidP="00822B31">
      <w:pPr>
        <w:pStyle w:val="NormaleWeb"/>
        <w:numPr>
          <w:ilvl w:val="0"/>
          <w:numId w:val="143"/>
        </w:numPr>
        <w:rPr>
          <w:rFonts w:ascii="SymbolMT" w:hAnsi="SymbolMT"/>
          <w:sz w:val="22"/>
          <w:szCs w:val="22"/>
        </w:rPr>
      </w:pPr>
      <w:r w:rsidRPr="003F7DC9">
        <w:rPr>
          <w:rFonts w:ascii="TimesNewRomanPSMT" w:hAnsi="TimesNewRomanPSMT"/>
          <w:sz w:val="22"/>
          <w:szCs w:val="22"/>
        </w:rPr>
        <w:t xml:space="preserve">Attività delle lavanderie industriali </w:t>
      </w:r>
    </w:p>
    <w:p w14:paraId="4B5879BC" w14:textId="77777777" w:rsidR="00622F0E" w:rsidRPr="003F7DC9" w:rsidRDefault="00622F0E" w:rsidP="00822B31">
      <w:pPr>
        <w:pStyle w:val="NormaleWeb"/>
        <w:numPr>
          <w:ilvl w:val="0"/>
          <w:numId w:val="143"/>
        </w:numPr>
        <w:rPr>
          <w:rFonts w:ascii="SymbolMT" w:hAnsi="SymbolMT"/>
          <w:sz w:val="22"/>
          <w:szCs w:val="22"/>
        </w:rPr>
      </w:pPr>
      <w:r w:rsidRPr="003F7DC9">
        <w:rPr>
          <w:rFonts w:ascii="TimesNewRomanPSMT" w:hAnsi="TimesNewRomanPSMT"/>
          <w:sz w:val="22"/>
          <w:szCs w:val="22"/>
        </w:rPr>
        <w:t xml:space="preserve">Altre lavanderie, tintorie </w:t>
      </w:r>
    </w:p>
    <w:p w14:paraId="1C42F046" w14:textId="77777777" w:rsidR="00622F0E" w:rsidRPr="003F7DC9" w:rsidRDefault="00622F0E" w:rsidP="00822B31">
      <w:pPr>
        <w:pStyle w:val="NormaleWeb"/>
        <w:numPr>
          <w:ilvl w:val="0"/>
          <w:numId w:val="143"/>
        </w:numPr>
        <w:rPr>
          <w:rFonts w:ascii="SymbolMT" w:hAnsi="SymbolMT"/>
          <w:sz w:val="22"/>
          <w:szCs w:val="22"/>
        </w:rPr>
      </w:pPr>
      <w:r w:rsidRPr="003F7DC9">
        <w:rPr>
          <w:rFonts w:ascii="TimesNewRomanPSMT" w:hAnsi="TimesNewRomanPSMT"/>
          <w:sz w:val="22"/>
          <w:szCs w:val="22"/>
        </w:rPr>
        <w:t>Servizi di pompe funebri e attività connesse</w:t>
      </w:r>
    </w:p>
    <w:p w14:paraId="4F087223" w14:textId="77777777" w:rsidR="00D20537" w:rsidRPr="003F7DC9" w:rsidRDefault="00622F0E" w:rsidP="00822B31">
      <w:pPr>
        <w:pStyle w:val="NormaleWeb"/>
        <w:numPr>
          <w:ilvl w:val="0"/>
          <w:numId w:val="143"/>
        </w:numPr>
        <w:rPr>
          <w:rFonts w:ascii="SymbolMT" w:hAnsi="SymbolMT"/>
          <w:sz w:val="22"/>
          <w:szCs w:val="22"/>
        </w:rPr>
      </w:pPr>
      <w:r w:rsidRPr="003F7DC9">
        <w:rPr>
          <w:rFonts w:ascii="TimesNewRomanPSMT" w:hAnsi="TimesNewRomanPSMT"/>
          <w:sz w:val="22"/>
          <w:szCs w:val="22"/>
        </w:rPr>
        <w:t>Servizi dei saloni di barbiere e parrucchiere</w:t>
      </w:r>
    </w:p>
    <w:p w14:paraId="120F9836" w14:textId="77777777" w:rsidR="00D20537" w:rsidRPr="003F7DC9" w:rsidRDefault="00D20537" w:rsidP="00D20537">
      <w:pPr>
        <w:pStyle w:val="NormaleWeb"/>
        <w:ind w:left="720"/>
        <w:rPr>
          <w:rFonts w:ascii="SymbolMT" w:hAnsi="SymbolMT"/>
          <w:sz w:val="22"/>
          <w:szCs w:val="22"/>
        </w:rPr>
      </w:pPr>
    </w:p>
    <w:p w14:paraId="7B4F0DE1" w14:textId="77777777" w:rsidR="00D20537" w:rsidRPr="003F7DC9" w:rsidRDefault="00D20537" w:rsidP="00D20537">
      <w:pPr>
        <w:pStyle w:val="NormaleWeb"/>
        <w:ind w:left="720"/>
        <w:rPr>
          <w:rFonts w:ascii="SymbolMT" w:hAnsi="SymbolMT"/>
          <w:sz w:val="22"/>
          <w:szCs w:val="22"/>
        </w:rPr>
      </w:pPr>
    </w:p>
    <w:p w14:paraId="22D46EC5" w14:textId="77777777" w:rsidR="00D20537" w:rsidRPr="003F7DC9" w:rsidRDefault="00D20537" w:rsidP="00D20537">
      <w:pPr>
        <w:pStyle w:val="NormaleWeb"/>
        <w:ind w:left="720"/>
        <w:rPr>
          <w:rFonts w:ascii="SymbolMT" w:hAnsi="SymbolMT"/>
          <w:sz w:val="22"/>
          <w:szCs w:val="22"/>
        </w:rPr>
      </w:pPr>
    </w:p>
    <w:p w14:paraId="4AAA431F" w14:textId="77777777" w:rsidR="00D20537" w:rsidRPr="003F7DC9" w:rsidRDefault="00D20537" w:rsidP="00D20537">
      <w:pPr>
        <w:pStyle w:val="NormaleWeb"/>
        <w:ind w:left="720"/>
        <w:rPr>
          <w:rFonts w:ascii="SymbolMT" w:hAnsi="SymbolMT"/>
          <w:sz w:val="22"/>
          <w:szCs w:val="22"/>
        </w:rPr>
      </w:pPr>
    </w:p>
    <w:p w14:paraId="00DDE803" w14:textId="77777777" w:rsidR="00D20537" w:rsidRPr="003F7DC9" w:rsidRDefault="00D20537" w:rsidP="00D20537">
      <w:pPr>
        <w:pStyle w:val="NormaleWeb"/>
        <w:ind w:left="720"/>
        <w:rPr>
          <w:rFonts w:ascii="SymbolMT" w:hAnsi="SymbolMT"/>
          <w:sz w:val="22"/>
          <w:szCs w:val="22"/>
        </w:rPr>
      </w:pPr>
    </w:p>
    <w:p w14:paraId="5C1A7635" w14:textId="77777777" w:rsidR="00D20537" w:rsidRPr="003F7DC9" w:rsidRDefault="00D20537" w:rsidP="00D20537">
      <w:pPr>
        <w:pStyle w:val="NormaleWeb"/>
        <w:ind w:left="720"/>
        <w:rPr>
          <w:rFonts w:ascii="SymbolMT" w:hAnsi="SymbolMT"/>
          <w:sz w:val="22"/>
          <w:szCs w:val="22"/>
        </w:rPr>
      </w:pPr>
    </w:p>
    <w:p w14:paraId="7E35B527" w14:textId="77777777" w:rsidR="00D20537" w:rsidRPr="003F7DC9" w:rsidRDefault="00D20537" w:rsidP="00D20537">
      <w:pPr>
        <w:pStyle w:val="NormaleWeb"/>
        <w:ind w:left="720"/>
        <w:rPr>
          <w:rFonts w:ascii="SymbolMT" w:hAnsi="SymbolMT"/>
          <w:sz w:val="22"/>
          <w:szCs w:val="22"/>
        </w:rPr>
      </w:pPr>
    </w:p>
    <w:p w14:paraId="6D73A608" w14:textId="77777777" w:rsidR="00D20537" w:rsidRPr="003F7DC9" w:rsidRDefault="00D20537" w:rsidP="00D20537">
      <w:pPr>
        <w:pStyle w:val="NormaleWeb"/>
        <w:ind w:left="720"/>
        <w:rPr>
          <w:rFonts w:ascii="SymbolMT" w:hAnsi="SymbolMT"/>
          <w:sz w:val="22"/>
          <w:szCs w:val="22"/>
        </w:rPr>
      </w:pPr>
    </w:p>
    <w:p w14:paraId="08B56D55" w14:textId="77777777" w:rsidR="00D20537" w:rsidRPr="003F7DC9" w:rsidRDefault="00D20537" w:rsidP="00D20537">
      <w:pPr>
        <w:pStyle w:val="NormaleWeb"/>
        <w:ind w:left="720"/>
        <w:rPr>
          <w:rFonts w:ascii="SymbolMT" w:hAnsi="SymbolMT"/>
          <w:sz w:val="22"/>
          <w:szCs w:val="22"/>
        </w:rPr>
      </w:pPr>
    </w:p>
    <w:p w14:paraId="33300310" w14:textId="77777777" w:rsidR="00D20537" w:rsidRPr="003F7DC9" w:rsidRDefault="00D20537" w:rsidP="00D20537">
      <w:pPr>
        <w:pStyle w:val="NormaleWeb"/>
        <w:ind w:left="720"/>
        <w:rPr>
          <w:rFonts w:ascii="SymbolMT" w:hAnsi="SymbolMT"/>
          <w:sz w:val="22"/>
          <w:szCs w:val="22"/>
        </w:rPr>
      </w:pPr>
    </w:p>
    <w:p w14:paraId="53F24498" w14:textId="77777777" w:rsidR="00D20537" w:rsidRPr="003F7DC9" w:rsidRDefault="00D20537" w:rsidP="00D20537">
      <w:pPr>
        <w:pStyle w:val="NormaleWeb"/>
        <w:ind w:left="720"/>
        <w:rPr>
          <w:rFonts w:ascii="SymbolMT" w:hAnsi="SymbolMT"/>
          <w:sz w:val="22"/>
          <w:szCs w:val="22"/>
        </w:rPr>
      </w:pPr>
    </w:p>
    <w:p w14:paraId="103E5583" w14:textId="77777777" w:rsidR="00D20537" w:rsidRPr="003F7DC9" w:rsidRDefault="00D20537" w:rsidP="00D20537">
      <w:pPr>
        <w:pStyle w:val="NormaleWeb"/>
        <w:ind w:left="720"/>
        <w:rPr>
          <w:rFonts w:ascii="SymbolMT" w:hAnsi="SymbolMT"/>
          <w:sz w:val="22"/>
          <w:szCs w:val="22"/>
        </w:rPr>
      </w:pPr>
    </w:p>
    <w:p w14:paraId="42633158" w14:textId="77777777" w:rsidR="00D20537" w:rsidRPr="003F7DC9" w:rsidRDefault="00D20537" w:rsidP="00D20537">
      <w:pPr>
        <w:pStyle w:val="NormaleWeb"/>
        <w:ind w:left="720"/>
        <w:rPr>
          <w:rFonts w:ascii="SymbolMT" w:hAnsi="SymbolMT"/>
          <w:sz w:val="22"/>
          <w:szCs w:val="22"/>
        </w:rPr>
      </w:pPr>
    </w:p>
    <w:p w14:paraId="7268E3FE" w14:textId="77777777" w:rsidR="00D20537" w:rsidRPr="003F7DC9" w:rsidRDefault="00D20537" w:rsidP="00D20537">
      <w:pPr>
        <w:pStyle w:val="NormaleWeb"/>
        <w:ind w:left="720"/>
        <w:rPr>
          <w:rFonts w:ascii="SymbolMT" w:hAnsi="SymbolMT"/>
          <w:sz w:val="22"/>
          <w:szCs w:val="22"/>
        </w:rPr>
      </w:pPr>
    </w:p>
    <w:p w14:paraId="3CFF7E1C" w14:textId="77777777" w:rsidR="00D20537" w:rsidRPr="003F7DC9" w:rsidRDefault="00D20537" w:rsidP="00D20537">
      <w:pPr>
        <w:pStyle w:val="NormaleWeb"/>
        <w:ind w:left="720"/>
        <w:rPr>
          <w:rFonts w:ascii="SymbolMT" w:hAnsi="SymbolMT"/>
          <w:sz w:val="22"/>
          <w:szCs w:val="22"/>
        </w:rPr>
      </w:pPr>
    </w:p>
    <w:p w14:paraId="3095D54F" w14:textId="77777777" w:rsidR="00D20537" w:rsidRPr="003F7DC9" w:rsidRDefault="00D20537" w:rsidP="00D20537">
      <w:pPr>
        <w:pStyle w:val="NormaleWeb"/>
        <w:ind w:left="720"/>
        <w:rPr>
          <w:rFonts w:ascii="SymbolMT" w:hAnsi="SymbolMT"/>
          <w:sz w:val="22"/>
          <w:szCs w:val="22"/>
        </w:rPr>
      </w:pPr>
    </w:p>
    <w:p w14:paraId="7F250911" w14:textId="77777777" w:rsidR="00D20537" w:rsidRPr="003F7DC9" w:rsidRDefault="00D20537" w:rsidP="00D20537">
      <w:pPr>
        <w:pStyle w:val="NormaleWeb"/>
        <w:ind w:left="720"/>
        <w:rPr>
          <w:rFonts w:ascii="SymbolMT" w:hAnsi="SymbolMT"/>
          <w:sz w:val="22"/>
          <w:szCs w:val="22"/>
        </w:rPr>
      </w:pPr>
    </w:p>
    <w:p w14:paraId="4AD9DB6B" w14:textId="77777777" w:rsidR="00D20537" w:rsidRPr="003F7DC9" w:rsidRDefault="00D20537" w:rsidP="00D20537">
      <w:pPr>
        <w:pStyle w:val="NormaleWeb"/>
        <w:ind w:left="720"/>
        <w:rPr>
          <w:rFonts w:ascii="SymbolMT" w:hAnsi="SymbolMT"/>
          <w:sz w:val="22"/>
          <w:szCs w:val="22"/>
        </w:rPr>
      </w:pPr>
    </w:p>
    <w:p w14:paraId="22C376A8" w14:textId="77777777" w:rsidR="00D20537" w:rsidRPr="003F7DC9" w:rsidRDefault="00D20537" w:rsidP="00D20537">
      <w:pPr>
        <w:pStyle w:val="NormaleWeb"/>
        <w:ind w:left="720"/>
        <w:rPr>
          <w:rFonts w:ascii="SymbolMT" w:hAnsi="SymbolMT"/>
          <w:sz w:val="22"/>
          <w:szCs w:val="22"/>
        </w:rPr>
      </w:pPr>
    </w:p>
    <w:p w14:paraId="3FABDC41" w14:textId="77777777" w:rsidR="00D20537" w:rsidRPr="003F7DC9" w:rsidRDefault="00D20537" w:rsidP="00F93DD2">
      <w:pPr>
        <w:pStyle w:val="NormaleWeb"/>
        <w:ind w:left="720"/>
        <w:jc w:val="center"/>
        <w:rPr>
          <w:rFonts w:ascii="SymbolMT" w:hAnsi="SymbolMT"/>
          <w:sz w:val="22"/>
          <w:szCs w:val="22"/>
        </w:rPr>
      </w:pPr>
    </w:p>
    <w:p w14:paraId="73D22B85" w14:textId="6D56DDDB" w:rsidR="00F93DD2" w:rsidRDefault="00F93DD2" w:rsidP="00F93DD2">
      <w:r w:rsidRPr="00F93DD2">
        <w:rPr>
          <w:rFonts w:ascii="Arial Narrow" w:eastAsia="Calibri" w:hAnsi="Arial Narrow"/>
          <w:noProof/>
          <w:lang w:eastAsia="en-US" w:bidi="ar-SA"/>
        </w:rPr>
        <w:lastRenderedPageBreak/>
        <mc:AlternateContent>
          <mc:Choice Requires="wps">
            <w:drawing>
              <wp:anchor distT="45720" distB="45720" distL="114300" distR="114300" simplePos="0" relativeHeight="251836416" behindDoc="1" locked="0" layoutInCell="1" allowOverlap="1" wp14:anchorId="392A6121" wp14:editId="2703E510">
                <wp:simplePos x="0" y="0"/>
                <wp:positionH relativeFrom="column">
                  <wp:posOffset>2110740</wp:posOffset>
                </wp:positionH>
                <wp:positionV relativeFrom="paragraph">
                  <wp:posOffset>0</wp:posOffset>
                </wp:positionV>
                <wp:extent cx="1038225" cy="314325"/>
                <wp:effectExtent l="0" t="0" r="28575" b="28575"/>
                <wp:wrapSquare wrapText="bothSides"/>
                <wp:docPr id="26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4325"/>
                        </a:xfrm>
                        <a:prstGeom prst="rect">
                          <a:avLst/>
                        </a:prstGeom>
                        <a:solidFill>
                          <a:schemeClr val="accent5">
                            <a:lumMod val="75000"/>
                          </a:schemeClr>
                        </a:solidFill>
                        <a:ln w="9525">
                          <a:solidFill>
                            <a:srgbClr val="000000"/>
                          </a:solidFill>
                          <a:miter lim="800000"/>
                          <a:headEnd/>
                          <a:tailEnd/>
                        </a:ln>
                      </wps:spPr>
                      <wps:txbx>
                        <w:txbxContent>
                          <w:p w14:paraId="7918F549" w14:textId="49202D03" w:rsidR="00667E3C" w:rsidRDefault="00667E3C" w:rsidP="00F93DD2">
                            <w:pPr>
                              <w:jc w:val="center"/>
                            </w:pPr>
                            <w:r w:rsidRPr="00F93DD2">
                              <w:rPr>
                                <w:sz w:val="28"/>
                                <w:szCs w:val="28"/>
                              </w:rPr>
                              <w:t>Allegato 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2A6121" id="Casella di testo 2" o:spid="_x0000_s1119" type="#_x0000_t202" style="position:absolute;margin-left:166.2pt;margin-top:0;width:81.75pt;height:24.75pt;z-index:-251480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" fillcolor="#31849b [2408]">
                <v:textbox>
                  <w:txbxContent>
                    <w:p w14:paraId="7918F549" w14:textId="49202D03" w:rsidR="00667E3C" w:rsidRDefault="00667E3C" w:rsidP="00F93DD2">
                      <w:pPr>
                        <w:jc w:val="center"/>
                      </w:pPr>
                      <w:r w:rsidRPr="00F93DD2">
                        <w:rPr>
                          <w:sz w:val="28"/>
                          <w:szCs w:val="28"/>
                        </w:rPr>
                        <w:t>Allegato 25</w:t>
                      </w:r>
                    </w:p>
                  </w:txbxContent>
                </v:textbox>
                <w10:wrap type="square"/>
              </v:shape>
            </w:pict>
          </mc:Fallback>
        </mc:AlternateContent>
      </w:r>
      <w:r w:rsidRPr="00F93DD2">
        <w:rPr>
          <w:rFonts w:ascii="Arial Narrow" w:eastAsia="Calibri" w:hAnsi="Arial Narrow"/>
          <w:noProof/>
          <w:lang w:bidi="ar-SA"/>
        </w:rPr>
        <w:drawing>
          <wp:anchor distT="0" distB="0" distL="114300" distR="114300" simplePos="0" relativeHeight="244542463" behindDoc="1" locked="0" layoutInCell="1" allowOverlap="1" wp14:anchorId="38DF7906" wp14:editId="7CA416F2">
            <wp:simplePos x="0" y="0"/>
            <wp:positionH relativeFrom="page">
              <wp:posOffset>0</wp:posOffset>
            </wp:positionH>
            <wp:positionV relativeFrom="paragraph">
              <wp:posOffset>0</wp:posOffset>
            </wp:positionV>
            <wp:extent cx="21374735" cy="12022455"/>
            <wp:effectExtent l="0" t="0" r="0" b="0"/>
            <wp:wrapThrough wrapText="bothSides">
              <wp:wrapPolygon edited="0">
                <wp:start x="0" y="0"/>
                <wp:lineTo x="0" y="21562"/>
                <wp:lineTo x="21580" y="21562"/>
                <wp:lineTo x="21580" y="0"/>
                <wp:lineTo x="0" y="0"/>
              </wp:wrapPolygon>
            </wp:wrapThrough>
            <wp:docPr id="195" name="Immagin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1374735" cy="12022455"/>
                    </a:xfrm>
                    <a:prstGeom prst="rect">
                      <a:avLst/>
                    </a:prstGeom>
                    <a:solidFill>
                      <a:schemeClr val="tx2"/>
                    </a:solidFill>
                  </pic:spPr>
                </pic:pic>
              </a:graphicData>
            </a:graphic>
            <wp14:sizeRelH relativeFrom="margin">
              <wp14:pctWidth>0</wp14:pctWidth>
            </wp14:sizeRelH>
            <wp14:sizeRelV relativeFrom="margin">
              <wp14:pctHeight>0</wp14:pctHeight>
            </wp14:sizeRelV>
          </wp:anchor>
        </w:drawing>
      </w:r>
      <w:r w:rsidR="00964AD7" w:rsidRPr="003F7DC9">
        <w:rPr>
          <w:rFonts w:ascii="Calibri" w:eastAsia="Calibri" w:hAnsi="Calibri"/>
          <w:noProof/>
          <w:lang w:bidi="ar-SA"/>
        </w:rPr>
        <w:drawing>
          <wp:anchor distT="0" distB="0" distL="114300" distR="114300" simplePos="0" relativeHeight="251800576" behindDoc="1" locked="0" layoutInCell="1" allowOverlap="1" wp14:anchorId="62C204B9" wp14:editId="12DC56AB">
            <wp:simplePos x="0" y="0"/>
            <wp:positionH relativeFrom="page">
              <wp:posOffset>5044392</wp:posOffset>
            </wp:positionH>
            <wp:positionV relativeFrom="paragraph">
              <wp:posOffset>1228725</wp:posOffset>
            </wp:positionV>
            <wp:extent cx="1440815" cy="615472"/>
            <wp:effectExtent l="38100" t="38100" r="102235" b="89535"/>
            <wp:wrapTopAndBottom/>
            <wp:docPr id="196" name="Elemento grafico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 uri="{96DAC541-7B7A-43D3-8B79-37D633B846F1}">
                          <asvg:svgBlip xmlns:asvg="http://schemas.microsoft.com/office/drawing/2016/SVG/main" r:embed="rId126"/>
                        </a:ext>
                      </a:extLst>
                    </a:blip>
                    <a:stretch>
                      <a:fillRect/>
                    </a:stretch>
                  </pic:blipFill>
                  <pic:spPr>
                    <a:xfrm>
                      <a:off x="0" y="0"/>
                      <a:ext cx="1440815" cy="615472"/>
                    </a:xfrm>
                    <a:prstGeom prst="rect">
                      <a:avLst/>
                    </a:prstGeom>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624D51" w:rsidRPr="003F7DC9">
        <w:rPr>
          <w:rFonts w:ascii="Arial Narrow" w:eastAsia="Calibri" w:hAnsi="Arial Narrow"/>
          <w:noProof/>
          <w:lang w:bidi="ar-SA"/>
        </w:rPr>
        <w:drawing>
          <wp:anchor distT="0" distB="0" distL="114300" distR="114300" simplePos="0" relativeHeight="251799552" behindDoc="0" locked="0" layoutInCell="1" allowOverlap="1" wp14:anchorId="42B05FFB" wp14:editId="04301D41">
            <wp:simplePos x="0" y="0"/>
            <wp:positionH relativeFrom="column">
              <wp:posOffset>5699125</wp:posOffset>
            </wp:positionH>
            <wp:positionV relativeFrom="paragraph">
              <wp:posOffset>1275080</wp:posOffset>
            </wp:positionV>
            <wp:extent cx="721024" cy="683253"/>
            <wp:effectExtent l="38100" t="38100" r="79375" b="98425"/>
            <wp:wrapNone/>
            <wp:docPr id="197" name="Elemento grafico 27">
              <a:extLst xmlns:a="http://schemas.openxmlformats.org/drawingml/2006/main">
                <a:ext uri="{FF2B5EF4-FFF2-40B4-BE49-F238E27FC236}">
                  <a16:creationId xmlns:a16="http://schemas.microsoft.com/office/drawing/2014/main" id="{E3C0E5CF-8F49-46D3-A53D-85A7EB3E21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lemento grafico 27">
                      <a:extLst>
                        <a:ext uri="{FF2B5EF4-FFF2-40B4-BE49-F238E27FC236}">
                          <a16:creationId xmlns:a16="http://schemas.microsoft.com/office/drawing/2014/main" id="{E3C0E5CF-8F49-46D3-A53D-85A7EB3E2115}"/>
                        </a:ext>
                      </a:extLst>
                    </pic:cNvPr>
                    <pic:cNvPicPr>
                      <a:picLocks noChangeAspect="1"/>
                    </pic:cNvPicPr>
                  </pic:nvPicPr>
                  <pic:blipFill>
                    <a:blip r:embed="rId127">
                      <a:extLst>
                        <a:ext uri="{96DAC541-7B7A-43D3-8B79-37D633B846F1}">
                          <asvg:svgBlip xmlns:asvg="http://schemas.microsoft.com/office/drawing/2016/SVG/main" r:embed="rId128"/>
                        </a:ext>
                      </a:extLst>
                    </a:blip>
                    <a:stretch>
                      <a:fillRect/>
                    </a:stretch>
                  </pic:blipFill>
                  <pic:spPr>
                    <a:xfrm>
                      <a:off x="0" y="0"/>
                      <a:ext cx="721024" cy="683253"/>
                    </a:xfrm>
                    <a:prstGeom prst="rect">
                      <a:avLst/>
                    </a:prstGeom>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D20537" w:rsidRPr="003F7DC9">
        <w:rPr>
          <w:rFonts w:ascii="Arial Narrow" w:eastAsia="Calibri" w:hAnsi="Arial Narrow"/>
          <w:noProof/>
          <w:lang w:bidi="ar-SA"/>
        </w:rPr>
        <mc:AlternateContent>
          <mc:Choice Requires="wps">
            <w:drawing>
              <wp:anchor distT="0" distB="0" distL="114300" distR="114300" simplePos="0" relativeHeight="251798528" behindDoc="0" locked="0" layoutInCell="1" allowOverlap="1" wp14:anchorId="36EB8DF0" wp14:editId="05B0F653">
                <wp:simplePos x="0" y="0"/>
                <wp:positionH relativeFrom="page">
                  <wp:align>left</wp:align>
                </wp:positionH>
                <wp:positionV relativeFrom="paragraph">
                  <wp:posOffset>4970808</wp:posOffset>
                </wp:positionV>
                <wp:extent cx="7887335" cy="2671638"/>
                <wp:effectExtent l="0" t="0" r="0" b="0"/>
                <wp:wrapNone/>
                <wp:docPr id="1" name="Casella di testo 1"/>
                <wp:cNvGraphicFramePr/>
                <a:graphic xmlns:a="http://schemas.openxmlformats.org/drawingml/2006/main">
                  <a:graphicData uri="http://schemas.microsoft.com/office/word/2010/wordprocessingShape">
                    <wps:wsp>
                      <wps:cNvSpPr txBox="1"/>
                      <wps:spPr>
                        <a:xfrm>
                          <a:off x="0" y="0"/>
                          <a:ext cx="7887335" cy="2671638"/>
                        </a:xfrm>
                        <a:prstGeom prst="rect">
                          <a:avLst/>
                        </a:prstGeom>
                        <a:solidFill>
                          <a:srgbClr val="1C5164"/>
                        </a:solidFill>
                        <a:ln w="6350">
                          <a:noFill/>
                        </a:ln>
                      </wps:spPr>
                      <wps:txbx>
                        <w:txbxContent>
                          <w:p w14:paraId="1D6A6497" w14:textId="77777777" w:rsidR="00667E3C" w:rsidRPr="00D20537" w:rsidRDefault="00667E3C" w:rsidP="00D20537">
                            <w:pPr>
                              <w:shd w:val="clear" w:color="auto" w:fill="1C5164"/>
                              <w:spacing w:after="240"/>
                              <w:ind w:left="1276" w:right="1066"/>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t xml:space="preserve">Prevenzione e risposta a COVID-19: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evoluzione della strategia e pianifica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nella fase di transi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per il periodo autunno-invernale</w:t>
                            </w:r>
                          </w:p>
                          <w:p w14:paraId="15A1A616" w14:textId="77777777" w:rsidR="00667E3C" w:rsidRPr="00D20537" w:rsidRDefault="00667E3C" w:rsidP="00D20537">
                            <w:pPr>
                              <w:ind w:left="1276" w:right="1066"/>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Approfondimento complementare ai documenti generali già resi pubblici </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br/>
                              <w:t xml:space="preserve">su </w:t>
                            </w:r>
                            <w:r w:rsidRPr="00D20537">
                              <w:rPr>
                                <w:rFonts w:ascii="Arial Narrow" w:hAnsi="Arial Narrow"/>
                                <w:i/>
                                <w:sz w:val="28"/>
                                <w:szCs w:val="28"/>
                                <w14:shadow w14:blurRad="63500" w14:dist="63500" w14:dir="2700000" w14:sx="100000" w14:sy="100000" w14:kx="0" w14:ky="0" w14:algn="tl">
                                  <w14:srgbClr w14:val="000000">
                                    <w14:alpha w14:val="60000"/>
                                  </w14:srgbClr>
                                </w14:shadow>
                                <w14:textFill>
                                  <w14:solidFill>
                                    <w14:srgbClr w14:val="FFFFFF"/>
                                  </w14:solidFill>
                                </w14:textFill>
                              </w:rPr>
                              <w:t>preparedness</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 pianificazione e contesti specific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EB8DF0" id="Casella di testo 1" o:spid="_x0000_s1120" type="#_x0000_t202" style="position:absolute;margin-left:0;margin-top:391.4pt;width:621.05pt;height:210.35pt;z-index:25179852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" fillcolor="#1c5164" stroked="f" strokeweight=".5pt">
                <v:textbox>
                  <w:txbxContent>
                    <w:p w14:paraId="1D6A6497" w14:textId="77777777" w:rsidR="00667E3C" w:rsidRPr="00D20537" w:rsidRDefault="00667E3C" w:rsidP="00D20537">
                      <w:pPr>
                        <w:shd w:val="clear" w:color="auto" w:fill="1C5164"/>
                        <w:spacing w:after="240"/>
                        <w:ind w:left="1276" w:right="1066"/>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t xml:space="preserve">Prevenzione e risposta a COVID-19: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evoluzione della strategia e pianifica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nella fase di transi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per il periodo autunno-invernale</w:t>
                      </w:r>
                    </w:p>
                    <w:p w14:paraId="15A1A616" w14:textId="77777777" w:rsidR="00667E3C" w:rsidRPr="00D20537" w:rsidRDefault="00667E3C" w:rsidP="00D20537">
                      <w:pPr>
                        <w:ind w:left="1276" w:right="1066"/>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Approfondimento complementare ai documenti generali già resi pubblici </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br/>
                        <w:t xml:space="preserve">su </w:t>
                      </w:r>
                      <w:r w:rsidRPr="00D20537">
                        <w:rPr>
                          <w:rFonts w:ascii="Arial Narrow" w:hAnsi="Arial Narrow"/>
                          <w:i/>
                          <w:sz w:val="28"/>
                          <w:szCs w:val="28"/>
                          <w14:shadow w14:blurRad="63500" w14:dist="63500" w14:dir="2700000" w14:sx="100000" w14:sy="100000" w14:kx="0" w14:ky="0" w14:algn="tl">
                            <w14:srgbClr w14:val="000000">
                              <w14:alpha w14:val="60000"/>
                            </w14:srgbClr>
                          </w14:shadow>
                          <w14:textFill>
                            <w14:solidFill>
                              <w14:srgbClr w14:val="FFFFFF"/>
                            </w14:solidFill>
                          </w14:textFill>
                        </w:rPr>
                        <w:t>preparedness</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 pianificazione e contesti specifici </w:t>
                      </w:r>
                    </w:p>
                  </w:txbxContent>
                </v:textbox>
                <w10:wrap anchorx="page"/>
              </v:shape>
            </w:pict>
          </mc:Fallback>
        </mc:AlternateContent>
      </w:r>
      <w:r w:rsidR="00D20537" w:rsidRPr="003F7DC9">
        <w:rPr>
          <w:rFonts w:ascii="Arial Narrow" w:eastAsia="Calibri" w:hAnsi="Arial Narrow"/>
          <w:noProof/>
          <w:lang w:bidi="ar-SA"/>
        </w:rPr>
        <mc:AlternateContent>
          <mc:Choice Requires="wps">
            <w:drawing>
              <wp:anchor distT="0" distB="0" distL="114300" distR="114300" simplePos="0" relativeHeight="251796480" behindDoc="0" locked="0" layoutInCell="1" allowOverlap="1" wp14:anchorId="70E6823A" wp14:editId="6F84A7A0">
                <wp:simplePos x="0" y="0"/>
                <wp:positionH relativeFrom="page">
                  <wp:posOffset>-20396</wp:posOffset>
                </wp:positionH>
                <wp:positionV relativeFrom="paragraph">
                  <wp:posOffset>476724</wp:posOffset>
                </wp:positionV>
                <wp:extent cx="7912100" cy="659166"/>
                <wp:effectExtent l="0" t="0" r="0" b="7620"/>
                <wp:wrapNone/>
                <wp:docPr id="151" name="Rettangolo 151"/>
                <wp:cNvGraphicFramePr/>
                <a:graphic xmlns:a="http://schemas.openxmlformats.org/drawingml/2006/main">
                  <a:graphicData uri="http://schemas.microsoft.com/office/word/2010/wordprocessingShape">
                    <wps:wsp>
                      <wps:cNvSpPr/>
                      <wps:spPr>
                        <a:xfrm>
                          <a:off x="0" y="0"/>
                          <a:ext cx="7912100" cy="659166"/>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9F3C8" id="Rettangolo 151" o:spid="_x0000_s1026" style="position:absolute;margin-left:-1.6pt;margin-top:37.55pt;width:623pt;height:51.9pt;z-index:251796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" fillcolor="window" stroked="f" strokeweight="1pt">
                <w10:wrap anchorx="page"/>
              </v:rect>
            </w:pict>
          </mc:Fallback>
        </mc:AlternateContent>
      </w:r>
      <w:r w:rsidR="00D20537" w:rsidRPr="003F7DC9">
        <w:rPr>
          <w:rFonts w:ascii="Arial Narrow" w:eastAsia="Calibri" w:hAnsi="Arial Narrow"/>
          <w:noProof/>
          <w:lang w:bidi="ar-SA"/>
        </w:rPr>
        <mc:AlternateContent>
          <mc:Choice Requires="wpg">
            <w:drawing>
              <wp:anchor distT="0" distB="0" distL="114300" distR="114300" simplePos="0" relativeHeight="251815936" behindDoc="1" locked="0" layoutInCell="1" allowOverlap="1" wp14:anchorId="76D6808E" wp14:editId="156064E5">
                <wp:simplePos x="0" y="0"/>
                <wp:positionH relativeFrom="column">
                  <wp:posOffset>-861060</wp:posOffset>
                </wp:positionH>
                <wp:positionV relativeFrom="paragraph">
                  <wp:posOffset>514350</wp:posOffset>
                </wp:positionV>
                <wp:extent cx="7176135" cy="559435"/>
                <wp:effectExtent l="0" t="0" r="5715" b="0"/>
                <wp:wrapTopAndBottom/>
                <wp:docPr id="152" name="Gruppo 152"/>
                <wp:cNvGraphicFramePr/>
                <a:graphic xmlns:a="http://schemas.openxmlformats.org/drawingml/2006/main">
                  <a:graphicData uri="http://schemas.microsoft.com/office/word/2010/wordprocessingGroup">
                    <wpg:wgp>
                      <wpg:cNvGrpSpPr/>
                      <wpg:grpSpPr>
                        <a:xfrm>
                          <a:off x="0" y="0"/>
                          <a:ext cx="7176135" cy="559435"/>
                          <a:chOff x="-214153" y="44950"/>
                          <a:chExt cx="7176413" cy="559609"/>
                        </a:xfrm>
                      </wpg:grpSpPr>
                      <wpg:grpSp>
                        <wpg:cNvPr id="153" name="Gruppo 153"/>
                        <wpg:cNvGrpSpPr/>
                        <wpg:grpSpPr>
                          <a:xfrm>
                            <a:off x="-214153" y="44950"/>
                            <a:ext cx="7176413" cy="559609"/>
                            <a:chOff x="-353667" y="17803"/>
                            <a:chExt cx="7725585" cy="603306"/>
                          </a:xfrm>
                        </wpg:grpSpPr>
                        <pic:pic xmlns:pic="http://schemas.openxmlformats.org/drawingml/2006/picture">
                          <pic:nvPicPr>
                            <pic:cNvPr id="154" name="Immagine 5">
                              <a:extLst/>
                            </pic:cNvPr>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4378086" y="167935"/>
                              <a:ext cx="899160" cy="334010"/>
                            </a:xfrm>
                            <a:prstGeom prst="rect">
                              <a:avLst/>
                            </a:prstGeom>
                          </pic:spPr>
                        </pic:pic>
                        <pic:pic xmlns:pic="http://schemas.openxmlformats.org/drawingml/2006/picture">
                          <pic:nvPicPr>
                            <pic:cNvPr id="155" name="Immagine 7">
                              <a:extLst/>
                            </pic:cNvPr>
                            <pic:cNvPicPr>
                              <a:picLocks noChangeAspect="1"/>
                            </pic:cNvPicPr>
                          </pic:nvPicPr>
                          <pic:blipFill rotWithShape="1">
                            <a:blip r:embed="rId130" cstate="print">
                              <a:extLst>
                                <a:ext uri="{28A0092B-C50C-407E-A947-70E740481C1C}">
                                  <a14:useLocalDpi xmlns:a14="http://schemas.microsoft.com/office/drawing/2010/main" val="0"/>
                                </a:ext>
                              </a:extLst>
                            </a:blip>
                            <a:srcRect l="8104" t="3983" r="4713" b="3500"/>
                            <a:stretch/>
                          </pic:blipFill>
                          <pic:spPr>
                            <a:xfrm>
                              <a:off x="3419335" y="79288"/>
                              <a:ext cx="863601" cy="524510"/>
                            </a:xfrm>
                            <a:prstGeom prst="rect">
                              <a:avLst/>
                            </a:prstGeom>
                          </pic:spPr>
                        </pic:pic>
                        <pic:pic xmlns:pic="http://schemas.openxmlformats.org/drawingml/2006/picture">
                          <pic:nvPicPr>
                            <pic:cNvPr id="156" name="Elemento grafico 26">
                              <a:extLst/>
                            </pic:cNvPr>
                            <pic:cNvPicPr>
                              <a:picLocks noChangeAspect="1"/>
                            </pic:cNvPicPr>
                          </pic:nvPicPr>
                          <pic:blipFill>
                            <a:blip r:embed="rId131">
                              <a:extLst>
                                <a:ext uri="{96DAC541-7B7A-43D3-8B79-37D633B846F1}">
                                  <asvg:svgBlip xmlns:asvg="http://schemas.microsoft.com/office/drawing/2016/SVG/main" r:embed="rId132"/>
                                </a:ext>
                              </a:extLst>
                            </a:blip>
                            <a:stretch>
                              <a:fillRect/>
                            </a:stretch>
                          </pic:blipFill>
                          <pic:spPr>
                            <a:xfrm>
                              <a:off x="6509513" y="167942"/>
                              <a:ext cx="862405" cy="356751"/>
                            </a:xfrm>
                            <a:prstGeom prst="rect">
                              <a:avLst/>
                            </a:prstGeom>
                          </pic:spPr>
                        </pic:pic>
                        <pic:pic xmlns:pic="http://schemas.openxmlformats.org/drawingml/2006/picture">
                          <pic:nvPicPr>
                            <pic:cNvPr id="157" name="Elemento grafico 28">
                              <a:extLst/>
                            </pic:cNvPr>
                            <pic:cNvPicPr>
                              <a:picLocks noChangeAspect="1"/>
                            </pic:cNvPicPr>
                          </pic:nvPicPr>
                          <pic:blipFill>
                            <a:blip r:embed="rId133">
                              <a:extLst>
                                <a:ext uri="{96DAC541-7B7A-43D3-8B79-37D633B846F1}">
                                  <asvg:svgBlip xmlns:asvg="http://schemas.microsoft.com/office/drawing/2016/SVG/main" r:embed="rId134"/>
                                </a:ext>
                              </a:extLst>
                            </a:blip>
                            <a:stretch>
                              <a:fillRect/>
                            </a:stretch>
                          </pic:blipFill>
                          <pic:spPr>
                            <a:xfrm>
                              <a:off x="1624817" y="167941"/>
                              <a:ext cx="488315" cy="414020"/>
                            </a:xfrm>
                            <a:prstGeom prst="rect">
                              <a:avLst/>
                            </a:prstGeom>
                          </pic:spPr>
                        </pic:pic>
                        <pic:pic xmlns:pic="http://schemas.openxmlformats.org/drawingml/2006/picture">
                          <pic:nvPicPr>
                            <pic:cNvPr id="158" name="Elemento grafico 30">
                              <a:extLst/>
                            </pic:cNvPr>
                            <pic:cNvPicPr>
                              <a:picLocks noChangeAspect="1"/>
                            </pic:cNvPicPr>
                          </pic:nvPicPr>
                          <pic:blipFill>
                            <a:blip r:embed="rId135">
                              <a:extLst>
                                <a:ext uri="{96DAC541-7B7A-43D3-8B79-37D633B846F1}">
                                  <asvg:svgBlip xmlns:asvg="http://schemas.microsoft.com/office/drawing/2016/SVG/main" r:embed="rId136"/>
                                </a:ext>
                              </a:extLst>
                            </a:blip>
                            <a:stretch>
                              <a:fillRect/>
                            </a:stretch>
                          </pic:blipFill>
                          <pic:spPr>
                            <a:xfrm>
                              <a:off x="625937" y="234307"/>
                              <a:ext cx="768351" cy="290195"/>
                            </a:xfrm>
                            <a:prstGeom prst="rect">
                              <a:avLst/>
                            </a:prstGeom>
                          </pic:spPr>
                        </pic:pic>
                        <pic:pic xmlns:pic="http://schemas.openxmlformats.org/drawingml/2006/picture">
                          <pic:nvPicPr>
                            <pic:cNvPr id="159" name="Immagine 9">
                              <a:extLst/>
                            </pic:cNvPr>
                            <pic:cNvPicPr>
                              <a:picLocks noChangeAspect="1"/>
                            </pic:cNvPicPr>
                          </pic:nvPicPr>
                          <pic:blipFill rotWithShape="1">
                            <a:blip r:embed="rId137" cstate="print">
                              <a:extLst>
                                <a:ext uri="{28A0092B-C50C-407E-A947-70E740481C1C}">
                                  <a14:useLocalDpi xmlns:a14="http://schemas.microsoft.com/office/drawing/2010/main" val="0"/>
                                </a:ext>
                              </a:extLst>
                            </a:blip>
                            <a:srcRect l="11396" r="11350"/>
                            <a:stretch/>
                          </pic:blipFill>
                          <pic:spPr>
                            <a:xfrm>
                              <a:off x="5425526" y="52396"/>
                              <a:ext cx="985521" cy="507366"/>
                            </a:xfrm>
                            <a:prstGeom prst="rect">
                              <a:avLst/>
                            </a:prstGeom>
                          </pic:spPr>
                        </pic:pic>
                        <pic:pic xmlns:pic="http://schemas.openxmlformats.org/drawingml/2006/picture">
                          <pic:nvPicPr>
                            <pic:cNvPr id="160" name="Immagine 2">
                              <a:extLst/>
                            </pic:cNvPr>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353667" y="17803"/>
                              <a:ext cx="771643" cy="603306"/>
                            </a:xfrm>
                            <a:prstGeom prst="rect">
                              <a:avLst/>
                            </a:prstGeom>
                          </pic:spPr>
                        </pic:pic>
                      </wpg:grpSp>
                      <pic:pic xmlns:pic="http://schemas.openxmlformats.org/drawingml/2006/picture">
                        <pic:nvPicPr>
                          <pic:cNvPr id="161" name="Immagine 17">
                            <a:extLst/>
                          </pic:cNvPr>
                          <pic:cNvPicPr/>
                        </pic:nvPicPr>
                        <pic:blipFill>
                          <a:blip r:embed="rId139" cstate="print">
                            <a:extLst>
                              <a:ext uri="{28A0092B-C50C-407E-A947-70E740481C1C}">
                                <a14:useLocalDpi xmlns:a14="http://schemas.microsoft.com/office/drawing/2010/main" val="0"/>
                              </a:ext>
                            </a:extLst>
                          </a:blip>
                          <a:stretch>
                            <a:fillRect/>
                          </a:stretch>
                        </pic:blipFill>
                        <pic:spPr>
                          <a:xfrm>
                            <a:off x="2263848" y="101989"/>
                            <a:ext cx="894062" cy="5025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D710A4" id="Gruppo 152" o:spid="_x0000_s1026" style="position:absolute;margin-left:-67.8pt;margin-top:40.5pt;width:565.05pt;height:44.05pt;z-index:-251500544;mso-width-relative:margin;mso-height-relative:margin" coordorigin="-2141,449" coordsize="71764,55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LI/8/ee8DZVZXd/8JPyvtS/9JB&#10;moCKYgMEQQFRFDui8NpFsQKKBVQUZcSKWFFRR9FoECFjZu499c5kApNGaAGp0nsn1EBIAknmv9ac&#10;58IwTG6m3Hvu3ues7+ezvJMEk/3s/Zy9n73Puuc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">
                <v:group id="Gruppo 153" o:spid="_x0000_s1027" style="position:absolute;left:-2141;top:449;width:71763;height:5596" coordorigin="-3536,178" coordsize="77255,6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shape id="Immagine 5" o:spid="_x0000_s1028" type="#_x0000_t75" style="position:absolute;left:43780;top:1679;width:8992;height:3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">
                    <v:imagedata r:id="rId140" o:title=""/>
                  </v:shape>
                  <v:shape id="Immagine 7" o:spid="_x0000_s1029" type="#_x0000_t75" style="position:absolute;left:34193;top:792;width:8636;height:5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">
                    <v:imagedata r:id="rId141" o:title="" croptop="2610f" cropbottom="2294f" cropleft="5311f" cropright="3089f"/>
                  </v:shape>
                  <v:shape id="Elemento grafico 26" o:spid="_x0000_s1030" type="#_x0000_t75" style="position:absolute;left:65095;top:1679;width:8624;height:35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">
                    <v:imagedata r:id="rId142" o:title=""/>
                  </v:shape>
                  <v:shape id="Elemento grafico 28" o:spid="_x0000_s1031" type="#_x0000_t75" style="position:absolute;left:16248;top:1679;width:4883;height:4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">
                    <v:imagedata r:id="rId143" o:title=""/>
                  </v:shape>
                  <v:shape id="Elemento grafico 30" o:spid="_x0000_s1032" type="#_x0000_t75" style="position:absolute;left:6259;top:2343;width:7683;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">
                    <v:imagedata r:id="rId144" o:title=""/>
                  </v:shape>
                  <v:shape id="Immagine 9" o:spid="_x0000_s1033" type="#_x0000_t75" style="position:absolute;left:54255;top:523;width:9855;height:5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">
                    <v:imagedata r:id="rId145" o:title="" cropleft="7468f" cropright="7438f"/>
                  </v:shape>
                  <v:shape id="Immagine 2" o:spid="_x0000_s1034" type="#_x0000_t75" style="position:absolute;left:-3536;top:178;width:7715;height:6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">
                    <v:imagedata r:id="rId146" o:title=""/>
                  </v:shape>
                </v:group>
                <v:shape id="Immagine 17" o:spid="_x0000_s1035" type="#_x0000_t75" style="position:absolute;left:22638;top:1019;width:8941;height:50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">
                  <v:imagedata r:id="rId147" o:title=""/>
                </v:shape>
                <w10:wrap type="topAndBottom"/>
              </v:group>
            </w:pict>
          </mc:Fallback>
        </mc:AlternateContent>
      </w:r>
      <w:r w:rsidR="00D20537" w:rsidRPr="003F7DC9">
        <w:rPr>
          <w:rFonts w:ascii="Arial Narrow" w:eastAsia="Calibri" w:hAnsi="Arial Narrow"/>
          <w:noProof/>
          <w:lang w:bidi="ar-SA"/>
        </w:rPr>
        <mc:AlternateContent>
          <mc:Choice Requires="wps">
            <w:drawing>
              <wp:anchor distT="0" distB="0" distL="114300" distR="114300" simplePos="0" relativeHeight="251797504" behindDoc="0" locked="0" layoutInCell="1" allowOverlap="1" wp14:anchorId="6A9CAD07" wp14:editId="17A6C754">
                <wp:simplePos x="0" y="0"/>
                <wp:positionH relativeFrom="page">
                  <wp:posOffset>-58847</wp:posOffset>
                </wp:positionH>
                <wp:positionV relativeFrom="paragraph">
                  <wp:posOffset>-1374373</wp:posOffset>
                </wp:positionV>
                <wp:extent cx="58848" cy="10963910"/>
                <wp:effectExtent l="0" t="0" r="0" b="8890"/>
                <wp:wrapNone/>
                <wp:docPr id="162" name="Rettangolo 162"/>
                <wp:cNvGraphicFramePr/>
                <a:graphic xmlns:a="http://schemas.openxmlformats.org/drawingml/2006/main">
                  <a:graphicData uri="http://schemas.microsoft.com/office/word/2010/wordprocessingShape">
                    <wps:wsp>
                      <wps:cNvSpPr/>
                      <wps:spPr>
                        <a:xfrm>
                          <a:off x="0" y="0"/>
                          <a:ext cx="58848" cy="10963910"/>
                        </a:xfrm>
                        <a:prstGeom prst="rect">
                          <a:avLst/>
                        </a:prstGeom>
                        <a:solidFill>
                          <a:srgbClr val="1C5164"/>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F004D" id="Rettangolo 162" o:spid="_x0000_s1026" style="position:absolute;margin-left:-4.65pt;margin-top:-108.2pt;width:4.65pt;height:863.3pt;z-index:251797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" fillcolor="#1c5164" stroked="f" strokeweight="1pt">
                <w10:wrap anchorx="page"/>
              </v:rect>
            </w:pict>
          </mc:Fallback>
        </mc:AlternateContent>
      </w:r>
      <w:r w:rsidR="00624D51">
        <w:rPr>
          <w:rFonts w:ascii="Arial Narrow" w:eastAsia="Calibri" w:hAnsi="Arial Narrow"/>
          <w:lang w:eastAsia="en-US" w:bidi="ar-SA"/>
        </w:rPr>
        <w:t>aallegato 25</w:t>
      </w:r>
    </w:p>
    <w:p w14:paraId="3F2D7F8E" w14:textId="7B103E13" w:rsidR="00D20537" w:rsidRPr="00964AD7" w:rsidRDefault="00D20537" w:rsidP="00624D51">
      <w:pPr>
        <w:widowControl/>
        <w:autoSpaceDE/>
        <w:autoSpaceDN/>
        <w:spacing w:after="160" w:line="259" w:lineRule="auto"/>
        <w:ind w:left="-142"/>
        <w:rPr>
          <w:rFonts w:ascii="Arial Narrow" w:eastAsia="Calibri" w:hAnsi="Arial Narrow"/>
          <w:lang w:eastAsia="en-US" w:bidi="ar-SA"/>
        </w:rPr>
        <w:sectPr w:rsidR="00D20537" w:rsidRPr="00964AD7" w:rsidSect="008D6FFC">
          <w:footerReference w:type="even" r:id="rId148"/>
          <w:footerReference w:type="default" r:id="rId149"/>
          <w:footerReference w:type="first" r:id="rId150"/>
          <w:pgSz w:w="11906" w:h="16838" w:code="9"/>
          <w:pgMar w:top="0" w:right="1701" w:bottom="1701" w:left="1560" w:header="284" w:footer="851" w:gutter="0"/>
          <w:cols w:space="708"/>
          <w:titlePg/>
          <w:docGrid w:linePitch="360"/>
        </w:sectPr>
      </w:pPr>
    </w:p>
    <w:p w14:paraId="3DDF2253" w14:textId="77777777" w:rsidR="00D20537" w:rsidRPr="003F7DC9" w:rsidRDefault="00D20537" w:rsidP="00D20537">
      <w:pPr>
        <w:widowControl/>
        <w:autoSpaceDE/>
        <w:autoSpaceDN/>
        <w:spacing w:after="480"/>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pPr>
      <w:r w:rsidRPr="003F7DC9">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lastRenderedPageBreak/>
        <w:t xml:space="preserve">Prevenzione e risposta a COVID-19: evoluzione </w:t>
      </w:r>
      <w:r w:rsidRPr="003F7DC9">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br/>
        <w:t xml:space="preserve">della strategia e pianificazione nella fase </w:t>
      </w:r>
      <w:r w:rsidRPr="003F7DC9">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br/>
        <w:t>di transizione per il periodo autunno-invernale</w:t>
      </w:r>
    </w:p>
    <w:p w14:paraId="34348D37" w14:textId="77777777" w:rsidR="00D20537" w:rsidRPr="003F7DC9" w:rsidRDefault="00D20537" w:rsidP="00D20537">
      <w:pPr>
        <w:widowControl/>
        <w:autoSpaceDE/>
        <w:autoSpaceDN/>
        <w:spacing w:before="2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 xml:space="preserve">Ministero della Salute </w:t>
      </w:r>
      <w:bookmarkStart w:id="11" w:name="_Hlk53392444"/>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 xml:space="preserve">Andrea Urbani, Giovanni Rezza, Simona Carbone, Tiziana De Vito, Mariadonata Bellentani, </w:t>
      </w:r>
      <w:r w:rsidRPr="003F7DC9">
        <w:rPr>
          <w:rFonts w:ascii="Arial Narrow" w:eastAsia="Calibri" w:hAnsi="Arial Narrow"/>
          <w:lang w:eastAsia="en-US" w:bidi="ar-SA"/>
        </w:rPr>
        <w:br/>
        <w:t xml:space="preserve">Anna Maria Ferriero, Alessio Nardini, Francesco Maraglino, Mauro Dionisio, Ulrico Angeloni, </w:t>
      </w:r>
      <w:r w:rsidRPr="003F7DC9">
        <w:rPr>
          <w:rFonts w:ascii="Arial Narrow" w:eastAsia="Calibri" w:hAnsi="Arial Narrow"/>
          <w:lang w:eastAsia="en-US" w:bidi="ar-SA"/>
        </w:rPr>
        <w:br/>
        <w:t>Cesare Buquicchio, Andrea Natella, Nicola Del Duce</w:t>
      </w:r>
    </w:p>
    <w:p w14:paraId="5F1A4042" w14:textId="77777777" w:rsidR="00D20537" w:rsidRPr="003F7DC9" w:rsidRDefault="00D20537" w:rsidP="00D20537">
      <w:pPr>
        <w:widowControl/>
        <w:autoSpaceDE/>
        <w:autoSpaceDN/>
        <w:spacing w:before="1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 xml:space="preserve">Istituto Superiore di Sanità </w:t>
      </w:r>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 xml:space="preserve">Silvio Brusaferro, Flavia Riccardo, Daniela Coclite, Antonello Napoletano, Xanthi Andrianou, </w:t>
      </w:r>
      <w:r w:rsidRPr="003F7DC9">
        <w:rPr>
          <w:rFonts w:ascii="Arial Narrow" w:eastAsia="Calibri" w:hAnsi="Arial Narrow"/>
          <w:lang w:eastAsia="en-US" w:bidi="ar-SA"/>
        </w:rPr>
        <w:br/>
        <w:t xml:space="preserve">Paolo D’Ancona, Paola Stefanelli, Annalisa Pantosti, Alessandra Ciervo, Mirella Taranto, </w:t>
      </w:r>
      <w:r w:rsidRPr="003F7DC9">
        <w:rPr>
          <w:rFonts w:ascii="Arial Narrow" w:eastAsia="Calibri" w:hAnsi="Arial Narrow"/>
          <w:lang w:eastAsia="en-US" w:bidi="ar-SA"/>
        </w:rPr>
        <w:br/>
        <w:t xml:space="preserve">Pierdavid Malloni, Gerolama Maria Ciancio, Paola De Castro, Antonio Mistretta, Arianna Gasparini, </w:t>
      </w:r>
      <w:r w:rsidRPr="003F7DC9">
        <w:rPr>
          <w:rFonts w:ascii="Arial Narrow" w:eastAsia="Calibri" w:hAnsi="Arial Narrow"/>
          <w:lang w:eastAsia="en-US" w:bidi="ar-SA"/>
        </w:rPr>
        <w:br/>
        <w:t>Sandra Salinetti, Patrizio Pezzotti, Antonino Bella, Martina Del Manso, Alberto Mateo Urdiales, Antonietta Filia, Cristina Rota, Alfonso Mazzaccara, Luca Lucentini, Mauro Grigioni, Andrea Piccioli</w:t>
      </w:r>
    </w:p>
    <w:bookmarkEnd w:id="11"/>
    <w:p w14:paraId="0D20168C"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Consiglio Superiore di Sanità </w:t>
      </w:r>
    </w:p>
    <w:p w14:paraId="230DA1EC"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 xml:space="preserve">Franco Locatelli </w:t>
      </w:r>
    </w:p>
    <w:p w14:paraId="5D09A2E4" w14:textId="77777777" w:rsidR="00D20537" w:rsidRPr="003F7DC9" w:rsidRDefault="00D20537" w:rsidP="00D20537">
      <w:pPr>
        <w:widowControl/>
        <w:autoSpaceDE/>
        <w:autoSpaceDN/>
        <w:spacing w:before="16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Dipartimento della Protezione Civile</w:t>
      </w:r>
    </w:p>
    <w:p w14:paraId="55BADB98" w14:textId="77777777" w:rsidR="00D20537" w:rsidRPr="003F7DC9" w:rsidRDefault="00D20537" w:rsidP="00D20537">
      <w:pPr>
        <w:widowControl/>
        <w:autoSpaceDE/>
        <w:autoSpaceDN/>
        <w:ind w:left="852" w:hanging="426"/>
        <w:rPr>
          <w:rFonts w:ascii="Arial Narrow" w:eastAsia="Calibri" w:hAnsi="Arial Narrow"/>
          <w:lang w:eastAsia="en-US" w:bidi="ar-SA"/>
        </w:rPr>
      </w:pPr>
      <w:r w:rsidRPr="003F7DC9">
        <w:rPr>
          <w:rFonts w:ascii="Arial Narrow" w:eastAsia="Calibri" w:hAnsi="Arial Narrow"/>
          <w:lang w:eastAsia="en-US" w:bidi="ar-SA"/>
        </w:rPr>
        <w:t>Agostino Miozzo, Fabio Ciciliano, Laura Moscatello</w:t>
      </w:r>
    </w:p>
    <w:p w14:paraId="7C873D18"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INAIL</w:t>
      </w:r>
    </w:p>
    <w:p w14:paraId="6B3FAA9E" w14:textId="77777777" w:rsidR="00D20537" w:rsidRPr="003F7DC9" w:rsidRDefault="00D20537" w:rsidP="00D20537">
      <w:pPr>
        <w:widowControl/>
        <w:autoSpaceDE/>
        <w:autoSpaceDN/>
        <w:ind w:left="852" w:hanging="426"/>
        <w:rPr>
          <w:rFonts w:ascii="Arial Narrow" w:eastAsia="Calibri" w:hAnsi="Arial Narrow"/>
          <w:lang w:eastAsia="en-US" w:bidi="ar-SA"/>
        </w:rPr>
      </w:pPr>
      <w:r w:rsidRPr="003F7DC9">
        <w:rPr>
          <w:rFonts w:ascii="Arial Narrow" w:eastAsia="Calibri" w:hAnsi="Arial Narrow"/>
          <w:lang w:eastAsia="en-US" w:bidi="ar-SA"/>
        </w:rPr>
        <w:t xml:space="preserve">Sergio Iavicoli, Diana Gagliardi, Marta Petyx, Benedetta Persechino, Bruna Maria Rondinone </w:t>
      </w:r>
    </w:p>
    <w:p w14:paraId="048154A1"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Fondazione Bruno Kessler (FBK) </w:t>
      </w:r>
    </w:p>
    <w:p w14:paraId="7098673F" w14:textId="77777777" w:rsidR="00D20537" w:rsidRPr="003F7DC9" w:rsidRDefault="00D20537" w:rsidP="00D20537">
      <w:pPr>
        <w:widowControl/>
        <w:autoSpaceDE/>
        <w:autoSpaceDN/>
        <w:ind w:left="852" w:hanging="426"/>
        <w:rPr>
          <w:rFonts w:ascii="Arial Narrow" w:eastAsia="Calibri" w:hAnsi="Arial Narrow"/>
          <w:color w:val="FF0000"/>
          <w:lang w:eastAsia="en-US" w:bidi="ar-SA"/>
        </w:rPr>
      </w:pPr>
      <w:r w:rsidRPr="003F7DC9">
        <w:rPr>
          <w:rFonts w:ascii="Arial Narrow" w:eastAsia="Calibri" w:hAnsi="Arial Narrow"/>
          <w:lang w:eastAsia="en-US" w:bidi="ar-SA"/>
        </w:rPr>
        <w:t>Stefano Merler, Giorgio Guzzetta, Piero Poletti, Valentina Marziano, Filippo Trentini</w:t>
      </w:r>
    </w:p>
    <w:p w14:paraId="21BDD606" w14:textId="77777777" w:rsidR="00D20537" w:rsidRPr="003F7DC9" w:rsidRDefault="00D20537" w:rsidP="00D20537">
      <w:pPr>
        <w:widowControl/>
        <w:autoSpaceDE/>
        <w:autoSpaceDN/>
        <w:spacing w:before="1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Conferenza Stato Regioni</w:t>
      </w:r>
      <w:bookmarkStart w:id="12" w:name="_Hlk53392366"/>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 xml:space="preserve">Paola Angelini, Emanuela Balocchini, Piergiuseppe Calà, Danilo Cereda, Nicoletta Cornaggia, </w:t>
      </w:r>
      <w:r w:rsidRPr="003F7DC9">
        <w:rPr>
          <w:rFonts w:ascii="Arial Narrow" w:eastAsia="Calibri" w:hAnsi="Arial Narrow"/>
          <w:lang w:eastAsia="en-US" w:bidi="ar-SA"/>
        </w:rPr>
        <w:br/>
        <w:t>Angelo D’Argenzio, Giuseppe Diegoli, Maria Gramegna, Michele Mongillo, Kyriakoula Petropulacos, Francesca Russo, Michele Tonon</w:t>
      </w:r>
      <w:bookmarkEnd w:id="12"/>
    </w:p>
    <w:p w14:paraId="0AC85AA8" w14:textId="77777777" w:rsidR="00D20537" w:rsidRPr="003F7DC9" w:rsidRDefault="00D20537" w:rsidP="00D20537">
      <w:pPr>
        <w:widowControl/>
        <w:autoSpaceDE/>
        <w:autoSpaceDN/>
        <w:spacing w:before="1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 xml:space="preserve">AREU 118 Lombardia </w:t>
      </w:r>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Alberto Zoli</w:t>
      </w:r>
    </w:p>
    <w:p w14:paraId="434A9488" w14:textId="77777777" w:rsidR="00D20537" w:rsidRPr="003F7DC9" w:rsidRDefault="00D20537" w:rsidP="00D20537">
      <w:pPr>
        <w:widowControl/>
        <w:autoSpaceDE/>
        <w:autoSpaceDN/>
        <w:spacing w:before="100"/>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Struttura commissariale straordinaria per l’attuazione e il coordinamento delle misure occorrenti </w:t>
      </w:r>
      <w:r w:rsidRPr="003F7DC9">
        <w:rPr>
          <w:rFonts w:ascii="Arial Narrow" w:eastAsia="Calibri" w:hAnsi="Arial Narrow"/>
          <w:b/>
          <w:bCs/>
          <w:color w:val="002060"/>
          <w:lang w:eastAsia="en-US" w:bidi="ar-SA"/>
        </w:rPr>
        <w:br/>
        <w:t>per il contenimento e contrasto dell’emergenza epidemiologica COVID-19</w:t>
      </w:r>
    </w:p>
    <w:p w14:paraId="1F30F369"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Domenico Arcuri, Mario Nobile</w:t>
      </w:r>
    </w:p>
    <w:p w14:paraId="33F6B9FE"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AIFA</w:t>
      </w:r>
    </w:p>
    <w:p w14:paraId="1B4A1D9E"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Nicola Magrini, Adriana Ammassari</w:t>
      </w:r>
    </w:p>
    <w:p w14:paraId="055EEFCC"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INMI Lazzaro Spallanzani</w:t>
      </w:r>
    </w:p>
    <w:p w14:paraId="26221DD5" w14:textId="77777777" w:rsidR="00D20537" w:rsidRPr="003F7DC9" w:rsidRDefault="00D20537" w:rsidP="00D20537">
      <w:pPr>
        <w:widowControl/>
        <w:autoSpaceDE/>
        <w:autoSpaceDN/>
        <w:ind w:left="426" w:firstLine="141"/>
        <w:rPr>
          <w:rFonts w:ascii="Arial Narrow" w:eastAsia="Calibri" w:hAnsi="Arial Narrow"/>
          <w:lang w:eastAsia="en-US" w:bidi="ar-SA"/>
        </w:rPr>
      </w:pPr>
      <w:r w:rsidRPr="003F7DC9">
        <w:rPr>
          <w:rFonts w:ascii="Arial Narrow" w:eastAsia="Calibri" w:hAnsi="Arial Narrow"/>
          <w:lang w:eastAsia="en-US" w:bidi="ar-SA"/>
        </w:rPr>
        <w:t>Giuseppe Ippolito, Maria Rosaria Capobianchi</w:t>
      </w:r>
    </w:p>
    <w:p w14:paraId="05DF3B1D"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Università Cattolica Roma </w:t>
      </w:r>
    </w:p>
    <w:p w14:paraId="5FEB8CFE"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Luca Richeldi, Massimo Antonelli</w:t>
      </w:r>
    </w:p>
    <w:p w14:paraId="6A8CD4B9"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Organizzazione Mondiale della Sanità</w:t>
      </w:r>
    </w:p>
    <w:p w14:paraId="37C99EFD" w14:textId="77777777" w:rsidR="00D20537" w:rsidRPr="003F7DC9" w:rsidRDefault="00D20537" w:rsidP="00D20537">
      <w:pPr>
        <w:widowControl/>
        <w:autoSpaceDE/>
        <w:autoSpaceDN/>
        <w:ind w:left="852" w:hanging="426"/>
        <w:rPr>
          <w:rFonts w:ascii="Arial Narrow" w:eastAsia="Calibri" w:hAnsi="Arial Narrow"/>
          <w:sz w:val="21"/>
          <w:szCs w:val="21"/>
          <w:lang w:eastAsia="en-US" w:bidi="ar-SA"/>
        </w:rPr>
      </w:pPr>
      <w:r w:rsidRPr="003F7DC9">
        <w:rPr>
          <w:rFonts w:ascii="Arial Narrow" w:eastAsia="Calibri" w:hAnsi="Arial Narrow"/>
          <w:lang w:eastAsia="en-US" w:bidi="ar-SA"/>
        </w:rPr>
        <w:t>Ranieri Guerra</w:t>
      </w:r>
      <w:r w:rsidRPr="003F7DC9">
        <w:rPr>
          <w:rFonts w:ascii="Arial Narrow" w:eastAsia="Calibri" w:hAnsi="Arial Narrow"/>
          <w:sz w:val="21"/>
          <w:szCs w:val="21"/>
          <w:lang w:eastAsia="en-US" w:bidi="ar-SA"/>
        </w:rPr>
        <w:br w:type="page"/>
      </w:r>
    </w:p>
    <w:p w14:paraId="4CE52B52" w14:textId="77777777" w:rsidR="00D20537" w:rsidRPr="003F7DC9" w:rsidRDefault="00D20537" w:rsidP="00D20537">
      <w:pPr>
        <w:widowControl/>
        <w:autoSpaceDE/>
        <w:autoSpaceDN/>
        <w:jc w:val="both"/>
        <w:rPr>
          <w:rFonts w:ascii="Arial Narrow" w:eastAsia="Calibri" w:hAnsi="Arial Narrow"/>
          <w:bCs/>
          <w:sz w:val="20"/>
          <w:szCs w:val="24"/>
          <w:lang w:eastAsia="en-US" w:bidi="ar-SA"/>
        </w:rPr>
      </w:pPr>
      <w:r w:rsidRPr="003F7DC9">
        <w:rPr>
          <w:rFonts w:ascii="Arial Narrow" w:eastAsia="Calibri" w:hAnsi="Arial Narrow"/>
          <w:bCs/>
          <w:sz w:val="20"/>
          <w:szCs w:val="24"/>
          <w:lang w:eastAsia="en-US" w:bidi="ar-SA"/>
        </w:rPr>
        <w:lastRenderedPageBreak/>
        <w:t>Ministero della Salute - Istituto Superiore di Sanità</w:t>
      </w:r>
    </w:p>
    <w:p w14:paraId="0EBBD9B6" w14:textId="77777777" w:rsidR="00D20537" w:rsidRPr="003F7DC9" w:rsidRDefault="00D20537" w:rsidP="00D20537">
      <w:pPr>
        <w:widowControl/>
        <w:autoSpaceDE/>
        <w:autoSpaceDN/>
        <w:jc w:val="both"/>
        <w:rPr>
          <w:rFonts w:ascii="Arial Narrow" w:eastAsia="Calibri" w:hAnsi="Arial Narrow"/>
          <w:b/>
          <w:sz w:val="20"/>
          <w:szCs w:val="24"/>
          <w:lang w:eastAsia="en-US" w:bidi="ar-SA"/>
        </w:rPr>
      </w:pPr>
      <w:r w:rsidRPr="003F7DC9">
        <w:rPr>
          <w:rFonts w:ascii="Arial Narrow" w:eastAsia="Calibri" w:hAnsi="Arial Narrow"/>
          <w:b/>
          <w:sz w:val="20"/>
          <w:szCs w:val="24"/>
          <w:lang w:eastAsia="en-US" w:bidi="ar-SA"/>
        </w:rPr>
        <w:t>Prevenzione e risposta a COVID-19: evoluzione della strategia e pianificazione nella fase di transizione per il periodo autunno-invernale.</w:t>
      </w:r>
    </w:p>
    <w:p w14:paraId="579BC454" w14:textId="77777777" w:rsidR="00D20537" w:rsidRPr="003F7DC9" w:rsidRDefault="00D20537" w:rsidP="00D20537">
      <w:pPr>
        <w:widowControl/>
        <w:autoSpaceDE/>
        <w:autoSpaceDN/>
        <w:jc w:val="both"/>
        <w:rPr>
          <w:rFonts w:ascii="Arial Narrow" w:eastAsia="Calibri" w:hAnsi="Arial Narrow"/>
          <w:bCs/>
          <w:sz w:val="20"/>
          <w:szCs w:val="24"/>
          <w:lang w:eastAsia="en-US" w:bidi="ar-SA"/>
        </w:rPr>
      </w:pPr>
      <w:r w:rsidRPr="003F7DC9">
        <w:rPr>
          <w:rFonts w:ascii="Arial Narrow" w:eastAsia="Calibri" w:hAnsi="Arial Narrow"/>
          <w:bCs/>
          <w:sz w:val="20"/>
          <w:szCs w:val="24"/>
          <w:lang w:eastAsia="en-US" w:bidi="ar-SA"/>
        </w:rPr>
        <w:t>vii, 115 p.</w:t>
      </w:r>
    </w:p>
    <w:p w14:paraId="0DC7A09D" w14:textId="77777777" w:rsidR="00D20537" w:rsidRPr="003F7DC9" w:rsidRDefault="00D20537" w:rsidP="00D20537">
      <w:pPr>
        <w:widowControl/>
        <w:autoSpaceDE/>
        <w:autoSpaceDN/>
        <w:ind w:firstLine="284"/>
        <w:jc w:val="both"/>
        <w:rPr>
          <w:rFonts w:ascii="Arial Narrow" w:eastAsia="Calibri" w:hAnsi="Arial Narrow"/>
          <w:sz w:val="20"/>
          <w:szCs w:val="24"/>
          <w:lang w:eastAsia="en-US" w:bidi="ar-SA"/>
        </w:rPr>
      </w:pPr>
    </w:p>
    <w:p w14:paraId="3E694F32" w14:textId="77777777" w:rsidR="00D20537" w:rsidRPr="003F7DC9" w:rsidRDefault="00D20537" w:rsidP="00D20537">
      <w:pPr>
        <w:widowControl/>
        <w:autoSpaceDE/>
        <w:autoSpaceDN/>
        <w:ind w:firstLine="284"/>
        <w:jc w:val="both"/>
        <w:rPr>
          <w:rFonts w:ascii="Arial Narrow" w:eastAsia="Calibri" w:hAnsi="Arial Narrow"/>
          <w:sz w:val="20"/>
          <w:szCs w:val="24"/>
          <w:lang w:eastAsia="en-US" w:bidi="ar-SA"/>
        </w:rPr>
      </w:pPr>
      <w:r w:rsidRPr="003F7DC9">
        <w:rPr>
          <w:rFonts w:ascii="Arial Narrow" w:eastAsia="Calibri" w:hAnsi="Arial Narrow"/>
          <w:sz w:val="20"/>
          <w:szCs w:val="24"/>
          <w:lang w:eastAsia="en-US" w:bidi="ar-SA"/>
        </w:rPr>
        <w:t xml:space="preserve">Con l’inizio della stagione autunno-invernale l’Italia, come altri Paesi europei, si trova ad affrontare un lento e progressivo peggioramento della epidemia da virus SARS-CoV-2 in un momento in cui è prevista una aumentata co-circolazione di altri patogeni respiratori (come i virus influenzali). Sebbene l’andamento epidemico in Italia sia stato alla fine dell’estate più contenuto rispetto a quello di altri Paesi europei, è fondamentale rafforzare l’attività di </w:t>
      </w:r>
      <w:r w:rsidRPr="003F7DC9">
        <w:rPr>
          <w:rFonts w:ascii="Arial Narrow" w:eastAsia="Calibri" w:hAnsi="Arial Narrow"/>
          <w:i/>
          <w:iCs/>
          <w:sz w:val="20"/>
          <w:szCs w:val="24"/>
          <w:lang w:eastAsia="en-US" w:bidi="ar-SA"/>
        </w:rPr>
        <w:t>preparedness</w:t>
      </w:r>
      <w:r w:rsidRPr="003F7DC9">
        <w:rPr>
          <w:rFonts w:ascii="Arial Narrow" w:eastAsia="Calibri" w:hAnsi="Arial Narrow"/>
          <w:sz w:val="20"/>
          <w:szCs w:val="24"/>
          <w:lang w:eastAsia="en-US" w:bidi="ar-SA"/>
        </w:rPr>
        <w:t xml:space="preserve"> alla luce di tutti i possibili scenari epidemici che potrebbero delinearsi. </w:t>
      </w:r>
      <w:bookmarkStart w:id="13" w:name="_Hlk52411357"/>
      <w:r w:rsidRPr="003F7DC9">
        <w:rPr>
          <w:rFonts w:ascii="Arial Narrow" w:eastAsia="Calibri" w:hAnsi="Arial Narrow"/>
          <w:sz w:val="20"/>
          <w:szCs w:val="24"/>
          <w:lang w:eastAsia="en-US" w:bidi="ar-SA"/>
        </w:rPr>
        <w:t xml:space="preserve">Questo documento, realizzato prendendo a riferimento i pilastri strategici individuati dall’Organizzazione Mondiale della Sanità per la risposta a COVID-19, costituisce una “cassetta degli attrezzi” per le autorità di sanità pubblica impegnate nella risposta all’epidemia da SARS-CoV-2 nel nostro Paese. Dopo aver ricostruito le attività svolte dall’inizio di questo evento pandemico, il documento fa il punto per ciascuno degli otto pilastri strategici, declinando le iniziative nazionali messe in campo e operative durante la fase di transizione nei diversi settori e tutte le attività di </w:t>
      </w:r>
      <w:r w:rsidRPr="003F7DC9">
        <w:rPr>
          <w:rFonts w:ascii="Arial Narrow" w:eastAsia="Calibri" w:hAnsi="Arial Narrow"/>
          <w:i/>
          <w:iCs/>
          <w:sz w:val="20"/>
          <w:szCs w:val="24"/>
          <w:lang w:eastAsia="en-US" w:bidi="ar-SA"/>
        </w:rPr>
        <w:t xml:space="preserve">preparedness </w:t>
      </w:r>
      <w:r w:rsidRPr="003F7DC9">
        <w:rPr>
          <w:rFonts w:ascii="Arial Narrow" w:eastAsia="Calibri" w:hAnsi="Arial Narrow"/>
          <w:sz w:val="20"/>
          <w:szCs w:val="24"/>
          <w:lang w:eastAsia="en-US" w:bidi="ar-SA"/>
        </w:rPr>
        <w:t>in previsione della stagione autunno-invernale. Il documento identifica e riporta l’insieme degli strumenti e provvedimenti operativi oggi disponibili e propone un approccio condiviso alla ri-modulazione delle misure di contenimento/mitigazione in base allo scenario ipotizzato e alla classificazione del rischio in ciascuna Regione/PA.</w:t>
      </w:r>
    </w:p>
    <w:bookmarkEnd w:id="13"/>
    <w:p w14:paraId="691018CA" w14:textId="77777777" w:rsidR="00D20537" w:rsidRPr="003F7DC9" w:rsidRDefault="00D20537" w:rsidP="00D20537">
      <w:pPr>
        <w:widowControl/>
        <w:autoSpaceDE/>
        <w:autoSpaceDN/>
        <w:jc w:val="both"/>
        <w:rPr>
          <w:rFonts w:ascii="Arial Narrow" w:eastAsia="Calibri" w:hAnsi="Arial Narrow"/>
          <w:sz w:val="20"/>
          <w:szCs w:val="24"/>
          <w:lang w:eastAsia="en-US" w:bidi="ar-SA"/>
        </w:rPr>
      </w:pPr>
    </w:p>
    <w:p w14:paraId="2993DF3E" w14:textId="77777777" w:rsidR="00D20537" w:rsidRPr="003F7DC9" w:rsidRDefault="00D20537" w:rsidP="00D20537">
      <w:pPr>
        <w:widowControl/>
        <w:autoSpaceDE/>
        <w:autoSpaceDN/>
        <w:jc w:val="both"/>
        <w:rPr>
          <w:rFonts w:ascii="Arial Narrow" w:eastAsia="Calibri" w:hAnsi="Arial Narrow"/>
          <w:sz w:val="20"/>
          <w:szCs w:val="24"/>
          <w:lang w:eastAsia="en-US" w:bidi="ar-SA"/>
        </w:rPr>
      </w:pPr>
    </w:p>
    <w:p w14:paraId="28E8098B" w14:textId="77777777" w:rsidR="00D20537" w:rsidRPr="003F7DC9" w:rsidRDefault="00D20537" w:rsidP="00D20537">
      <w:pPr>
        <w:widowControl/>
        <w:autoSpaceDE/>
        <w:autoSpaceDN/>
        <w:jc w:val="both"/>
        <w:rPr>
          <w:rFonts w:ascii="Arial Narrow" w:eastAsia="Calibri" w:hAnsi="Arial Narrow"/>
          <w:bCs/>
          <w:sz w:val="20"/>
          <w:szCs w:val="24"/>
          <w:lang w:eastAsia="en-US" w:bidi="ar-SA"/>
        </w:rPr>
      </w:pPr>
      <w:r w:rsidRPr="003F7DC9">
        <w:rPr>
          <w:rFonts w:ascii="Arial Narrow" w:eastAsia="Calibri" w:hAnsi="Arial Narrow"/>
          <w:bCs/>
          <w:sz w:val="20"/>
          <w:szCs w:val="24"/>
          <w:lang w:eastAsia="en-US" w:bidi="ar-SA"/>
        </w:rPr>
        <w:t>Ministero della Salute - Istituto Superiore di Sanità</w:t>
      </w:r>
    </w:p>
    <w:p w14:paraId="68C2DFED" w14:textId="77777777" w:rsidR="00D20537" w:rsidRPr="00896CC6" w:rsidRDefault="00D20537" w:rsidP="00D20537">
      <w:pPr>
        <w:widowControl/>
        <w:autoSpaceDE/>
        <w:autoSpaceDN/>
        <w:jc w:val="both"/>
        <w:rPr>
          <w:rFonts w:ascii="Arial Narrow" w:eastAsia="Calibri" w:hAnsi="Arial Narrow"/>
          <w:b/>
          <w:sz w:val="20"/>
          <w:szCs w:val="24"/>
          <w:lang w:val="en-US" w:eastAsia="en-US" w:bidi="ar-SA"/>
        </w:rPr>
      </w:pPr>
      <w:r w:rsidRPr="00896CC6">
        <w:rPr>
          <w:rFonts w:ascii="Arial Narrow" w:eastAsia="Calibri" w:hAnsi="Arial Narrow"/>
          <w:b/>
          <w:sz w:val="20"/>
          <w:szCs w:val="24"/>
          <w:lang w:val="en-US" w:eastAsia="en-US" w:bidi="ar-SA"/>
        </w:rPr>
        <w:t>Prevention and response to COVID-19: evolution of strategy and planning in the transition phase for the autumn-winter season.</w:t>
      </w:r>
    </w:p>
    <w:p w14:paraId="17157D6A" w14:textId="77777777" w:rsidR="00D20537" w:rsidRPr="00896CC6" w:rsidRDefault="00D20537" w:rsidP="00D20537">
      <w:pPr>
        <w:widowControl/>
        <w:autoSpaceDE/>
        <w:autoSpaceDN/>
        <w:jc w:val="both"/>
        <w:rPr>
          <w:rFonts w:ascii="Arial Narrow" w:eastAsia="Calibri" w:hAnsi="Arial Narrow"/>
          <w:bCs/>
          <w:sz w:val="20"/>
          <w:szCs w:val="24"/>
          <w:lang w:val="en-GB" w:eastAsia="en-US" w:bidi="ar-SA"/>
        </w:rPr>
      </w:pPr>
      <w:r w:rsidRPr="00896CC6">
        <w:rPr>
          <w:rFonts w:ascii="Arial Narrow" w:eastAsia="Calibri" w:hAnsi="Arial Narrow"/>
          <w:bCs/>
          <w:sz w:val="20"/>
          <w:szCs w:val="24"/>
          <w:lang w:val="en-GB" w:eastAsia="en-US" w:bidi="ar-SA"/>
        </w:rPr>
        <w:t>vii, 115 p.</w:t>
      </w:r>
    </w:p>
    <w:p w14:paraId="2E78F7B8"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71C407C3" w14:textId="77777777" w:rsidR="00D20537" w:rsidRPr="00896CC6" w:rsidRDefault="00D20537" w:rsidP="00D20537">
      <w:pPr>
        <w:widowControl/>
        <w:autoSpaceDE/>
        <w:autoSpaceDN/>
        <w:ind w:firstLine="284"/>
        <w:jc w:val="both"/>
        <w:rPr>
          <w:rFonts w:ascii="Arial Narrow" w:eastAsia="Calibri" w:hAnsi="Arial Narrow"/>
          <w:sz w:val="20"/>
          <w:szCs w:val="24"/>
          <w:lang w:val="en-GB" w:eastAsia="en-US" w:bidi="ar-SA"/>
        </w:rPr>
      </w:pPr>
      <w:r w:rsidRPr="00896CC6">
        <w:rPr>
          <w:rFonts w:ascii="Arial Narrow" w:eastAsia="Calibri" w:hAnsi="Arial Narrow"/>
          <w:sz w:val="20"/>
          <w:szCs w:val="24"/>
          <w:lang w:val="en-GB" w:eastAsia="en-US" w:bidi="ar-SA"/>
        </w:rPr>
        <w:t xml:space="preserve">With the beginning of the autumn-winter season Italy, as other European countries, is experiencing a slow and progressive worsening of the SARS-CoV-2 epidemic at a time when increased co-circulation of other respiratory pathogens (such as influenza viruses) is expected. Although, as of the end of summer, the increase in the number of cases has been more contained in Italy compared with other European countries, it is critical to strengthen </w:t>
      </w:r>
      <w:r w:rsidRPr="00896CC6">
        <w:rPr>
          <w:rFonts w:ascii="Arial Narrow" w:eastAsia="Calibri" w:hAnsi="Arial Narrow"/>
          <w:i/>
          <w:iCs/>
          <w:sz w:val="20"/>
          <w:szCs w:val="24"/>
          <w:lang w:val="en-GB" w:eastAsia="en-US" w:bidi="ar-SA"/>
        </w:rPr>
        <w:t>preparedness</w:t>
      </w:r>
      <w:r w:rsidRPr="00896CC6">
        <w:rPr>
          <w:rFonts w:ascii="Arial Narrow" w:eastAsia="Calibri" w:hAnsi="Arial Narrow"/>
          <w:sz w:val="20"/>
          <w:szCs w:val="24"/>
          <w:lang w:val="en-GB" w:eastAsia="en-US" w:bidi="ar-SA"/>
        </w:rPr>
        <w:t xml:space="preserve"> against all possible epidemic scenarios. This document, based on the 8 WHO Strategic Pillars of COVID-19 response, is a “tool box” for Public Health Authorities responding to the SARS-CoV-2 outbreak in Italy. After reconstructing the activities performed from the start of this pandemic event, this document describes for each of the 8 WHO Strategic Pillars, the national initiatives performed and currently available during the transition phase and the activities conducted to enhance preparedness to face the autumn-winter season. The document provides the list of available operational tools and documents as well as an appendix proposing a shared approach to escalation and de-escalation of mitigation/control measures for each scenario and possible level of risk assessed at regional level.</w:t>
      </w:r>
    </w:p>
    <w:p w14:paraId="086AAD58" w14:textId="77777777" w:rsidR="00D20537" w:rsidRPr="00896CC6" w:rsidRDefault="00D20537" w:rsidP="00D20537">
      <w:pPr>
        <w:widowControl/>
        <w:autoSpaceDE/>
        <w:autoSpaceDN/>
        <w:rPr>
          <w:rFonts w:ascii="Arial Narrow" w:eastAsia="Calibri" w:hAnsi="Arial Narrow"/>
          <w:i/>
          <w:sz w:val="20"/>
          <w:szCs w:val="24"/>
          <w:lang w:val="en-GB" w:eastAsia="en-US" w:bidi="ar-SA"/>
        </w:rPr>
      </w:pPr>
    </w:p>
    <w:p w14:paraId="7F88B2DA" w14:textId="77777777" w:rsidR="00D20537" w:rsidRPr="00896CC6" w:rsidRDefault="00D20537" w:rsidP="00D20537">
      <w:pPr>
        <w:widowControl/>
        <w:autoSpaceDE/>
        <w:autoSpaceDN/>
        <w:ind w:firstLine="284"/>
        <w:rPr>
          <w:rFonts w:ascii="Arial Narrow" w:eastAsia="Calibri" w:hAnsi="Arial Narrow"/>
          <w:i/>
          <w:sz w:val="20"/>
          <w:szCs w:val="24"/>
          <w:lang w:val="en-GB" w:eastAsia="en-US" w:bidi="ar-SA"/>
        </w:rPr>
      </w:pPr>
    </w:p>
    <w:p w14:paraId="3A4243A4" w14:textId="77777777" w:rsidR="00D20537" w:rsidRPr="00896CC6" w:rsidRDefault="00D20537" w:rsidP="00D20537">
      <w:pPr>
        <w:widowControl/>
        <w:autoSpaceDE/>
        <w:autoSpaceDN/>
        <w:ind w:firstLine="284"/>
        <w:rPr>
          <w:rFonts w:ascii="Arial Narrow" w:eastAsia="Calibri" w:hAnsi="Arial Narrow"/>
          <w:i/>
          <w:sz w:val="20"/>
          <w:szCs w:val="24"/>
          <w:lang w:val="en-GB" w:eastAsia="en-US" w:bidi="ar-SA"/>
        </w:rPr>
      </w:pPr>
    </w:p>
    <w:p w14:paraId="1B29BA87" w14:textId="77777777" w:rsidR="00D20537" w:rsidRPr="00896CC6" w:rsidRDefault="00D20537" w:rsidP="00D20537">
      <w:pPr>
        <w:widowControl/>
        <w:autoSpaceDE/>
        <w:autoSpaceDN/>
        <w:rPr>
          <w:rFonts w:ascii="Arial Narrow" w:eastAsia="Calibri" w:hAnsi="Arial Narrow"/>
          <w:i/>
          <w:sz w:val="20"/>
          <w:szCs w:val="24"/>
          <w:lang w:val="en-GB" w:eastAsia="en-US" w:bidi="ar-SA"/>
        </w:rPr>
      </w:pPr>
    </w:p>
    <w:p w14:paraId="2AE59F9E"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46292A51"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34494EED"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7B65AA58"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0644E06B"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1B621275"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1C6AE514" w14:textId="6B94C9F6" w:rsidR="00D20537" w:rsidRDefault="00D20537" w:rsidP="00D20537">
      <w:pPr>
        <w:widowControl/>
        <w:autoSpaceDE/>
        <w:autoSpaceDN/>
        <w:spacing w:after="160" w:line="259" w:lineRule="auto"/>
        <w:rPr>
          <w:rFonts w:ascii="Arial Narrow" w:eastAsia="Calibri" w:hAnsi="Arial Narrow" w:cs="Arial"/>
          <w:sz w:val="20"/>
          <w:szCs w:val="20"/>
          <w:lang w:val="en-GB" w:eastAsia="en-US" w:bidi="ar-SA"/>
        </w:rPr>
      </w:pPr>
    </w:p>
    <w:p w14:paraId="4614C5CC" w14:textId="77777777" w:rsidR="00964AD7" w:rsidRPr="00896CC6" w:rsidRDefault="00964AD7" w:rsidP="00D20537">
      <w:pPr>
        <w:widowControl/>
        <w:autoSpaceDE/>
        <w:autoSpaceDN/>
        <w:spacing w:after="160" w:line="259" w:lineRule="auto"/>
        <w:rPr>
          <w:rFonts w:ascii="Arial Narrow" w:eastAsia="Calibri" w:hAnsi="Arial Narrow" w:cs="Arial"/>
          <w:sz w:val="20"/>
          <w:szCs w:val="20"/>
          <w:lang w:val="en-GB" w:eastAsia="en-US" w:bidi="ar-SA"/>
        </w:rPr>
      </w:pPr>
    </w:p>
    <w:p w14:paraId="4BE2EA2F" w14:textId="77777777" w:rsidR="00D20537" w:rsidRPr="003F7DC9" w:rsidRDefault="00D20537" w:rsidP="00D20537">
      <w:pPr>
        <w:widowControl/>
        <w:autoSpaceDE/>
        <w:autoSpaceDN/>
        <w:spacing w:after="160" w:line="259" w:lineRule="auto"/>
        <w:rPr>
          <w:rFonts w:ascii="Arial Narrow" w:eastAsia="Calibri" w:hAnsi="Arial Narrow" w:cs="Arial"/>
          <w:sz w:val="20"/>
          <w:szCs w:val="20"/>
          <w:lang w:eastAsia="en-US" w:bidi="ar-SA"/>
        </w:rPr>
      </w:pPr>
      <w:r w:rsidRPr="003F7DC9">
        <w:rPr>
          <w:rFonts w:ascii="Arial Narrow" w:eastAsia="Calibri" w:hAnsi="Arial Narrow" w:cs="Arial"/>
          <w:sz w:val="20"/>
          <w:szCs w:val="20"/>
          <w:lang w:eastAsia="en-US" w:bidi="ar-SA"/>
        </w:rPr>
        <w:t>Citare questo documento come segue:</w:t>
      </w:r>
    </w:p>
    <w:p w14:paraId="5B3EF692" w14:textId="77777777" w:rsidR="00D20537" w:rsidRPr="003F7DC9" w:rsidRDefault="00D20537" w:rsidP="00D20537">
      <w:pPr>
        <w:widowControl/>
        <w:autoSpaceDE/>
        <w:autoSpaceDN/>
        <w:ind w:left="284"/>
        <w:jc w:val="both"/>
        <w:rPr>
          <w:rFonts w:ascii="Arial Narrow" w:eastAsia="Calibri" w:hAnsi="Arial Narrow"/>
          <w:bCs/>
          <w:sz w:val="20"/>
          <w:szCs w:val="24"/>
          <w:lang w:eastAsia="en-US" w:bidi="ar-SA"/>
        </w:rPr>
      </w:pPr>
      <w:r w:rsidRPr="003F7DC9">
        <w:rPr>
          <w:rFonts w:ascii="Arial Narrow" w:eastAsia="Calibri" w:hAnsi="Arial Narrow"/>
          <w:bCs/>
          <w:i/>
          <w:iCs/>
          <w:sz w:val="20"/>
          <w:szCs w:val="24"/>
          <w:lang w:eastAsia="en-US" w:bidi="ar-SA"/>
        </w:rPr>
        <w:t>Prevenzione e risposta a COVID-19: evoluzione della strategia e pianificazione nella fase di transizione per il periodo autunno-invernale</w:t>
      </w:r>
      <w:r w:rsidRPr="003F7DC9">
        <w:rPr>
          <w:rFonts w:ascii="Arial Narrow" w:eastAsia="Calibri" w:hAnsi="Arial Narrow"/>
          <w:bCs/>
          <w:sz w:val="20"/>
          <w:szCs w:val="24"/>
          <w:lang w:eastAsia="en-US" w:bidi="ar-SA"/>
        </w:rPr>
        <w:t xml:space="preserve">. Roma: </w:t>
      </w:r>
      <w:r w:rsidRPr="003F7DC9">
        <w:rPr>
          <w:rFonts w:ascii="Arial Narrow" w:eastAsia="Calibri" w:hAnsi="Arial Narrow" w:cs="Arial"/>
          <w:bCs/>
          <w:sz w:val="20"/>
          <w:szCs w:val="20"/>
          <w:lang w:eastAsia="en-US" w:bidi="ar-SA"/>
        </w:rPr>
        <w:t>Ministero della Salute, Istituto Superiore di Sanità; 2020.</w:t>
      </w:r>
    </w:p>
    <w:p w14:paraId="198635A7" w14:textId="77777777" w:rsidR="00D20537" w:rsidRPr="003F7DC9" w:rsidRDefault="00D20537" w:rsidP="00D20537">
      <w:pPr>
        <w:widowControl/>
        <w:autoSpaceDE/>
        <w:autoSpaceDN/>
        <w:spacing w:after="160" w:line="259" w:lineRule="auto"/>
        <w:rPr>
          <w:rFonts w:ascii="Arial Narrow" w:eastAsia="Calibri" w:hAnsi="Arial Narrow"/>
          <w:color w:val="002060"/>
          <w:sz w:val="40"/>
          <w:szCs w:val="40"/>
          <w:lang w:eastAsia="en-US" w:bidi="ar-SA"/>
        </w:rPr>
      </w:pPr>
    </w:p>
    <w:p w14:paraId="4CC50FC0" w14:textId="77777777" w:rsidR="00D20537" w:rsidRPr="003F7DC9" w:rsidRDefault="00D20537" w:rsidP="00D20537">
      <w:pPr>
        <w:widowControl/>
        <w:autoSpaceDE/>
        <w:autoSpaceDN/>
        <w:spacing w:after="160" w:line="259" w:lineRule="auto"/>
        <w:rPr>
          <w:rFonts w:ascii="Arial Narrow" w:eastAsia="Calibri" w:hAnsi="Arial Narrow"/>
          <w:color w:val="002060"/>
          <w:sz w:val="40"/>
          <w:szCs w:val="40"/>
          <w:lang w:eastAsia="en-US" w:bidi="ar-SA"/>
        </w:rPr>
        <w:sectPr w:rsidR="00D20537" w:rsidRPr="003F7DC9" w:rsidSect="004F4F20">
          <w:headerReference w:type="even" r:id="rId151"/>
          <w:headerReference w:type="default" r:id="rId152"/>
          <w:footerReference w:type="default" r:id="rId153"/>
          <w:headerReference w:type="first" r:id="rId154"/>
          <w:footerReference w:type="first" r:id="rId155"/>
          <w:pgSz w:w="11906" w:h="16838" w:code="9"/>
          <w:pgMar w:top="1701" w:right="1701" w:bottom="1701" w:left="1701" w:header="284" w:footer="851" w:gutter="0"/>
          <w:pgNumType w:start="1"/>
          <w:cols w:space="708"/>
          <w:titlePg/>
          <w:docGrid w:linePitch="360"/>
        </w:sectPr>
      </w:pPr>
    </w:p>
    <w:p w14:paraId="3EFA088D"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14" w:name="_Toc51432215"/>
      <w:bookmarkStart w:id="15" w:name="_Toc51453979"/>
      <w:bookmarkStart w:id="16" w:name="_Toc52453827"/>
      <w:bookmarkStart w:id="17" w:name="_Toc52455521"/>
      <w:bookmarkStart w:id="18" w:name="_Toc52463169"/>
      <w:bookmarkStart w:id="19" w:name="_Toc52533115"/>
      <w:bookmarkStart w:id="20" w:name="_Toc53040874"/>
      <w:r w:rsidRPr="003F7DC9">
        <w:rPr>
          <w:rFonts w:ascii="Arial Narrow" w:eastAsia="Calibri" w:hAnsi="Arial Narrow"/>
          <w:b/>
          <w:bCs/>
          <w:color w:val="002060"/>
          <w:sz w:val="40"/>
          <w:szCs w:val="40"/>
          <w:lang w:eastAsia="en-US" w:bidi="ar-SA"/>
        </w:rPr>
        <w:lastRenderedPageBreak/>
        <w:t>Indice</w:t>
      </w:r>
      <w:bookmarkEnd w:id="14"/>
      <w:bookmarkEnd w:id="15"/>
      <w:bookmarkEnd w:id="16"/>
      <w:bookmarkEnd w:id="17"/>
      <w:bookmarkEnd w:id="18"/>
      <w:bookmarkEnd w:id="19"/>
      <w:bookmarkEnd w:id="20"/>
    </w:p>
    <w:p w14:paraId="1926CDDC" w14:textId="77777777" w:rsidR="00D20537" w:rsidRPr="003F7DC9" w:rsidRDefault="00D20537"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r w:rsidRPr="003F7DC9">
        <w:rPr>
          <w:rFonts w:ascii="Arial Narrow" w:eastAsia="Calibri" w:hAnsi="Arial Narrow"/>
          <w:sz w:val="20"/>
          <w:szCs w:val="20"/>
          <w:lang w:eastAsia="en-US" w:bidi="ar-SA"/>
        </w:rPr>
        <w:fldChar w:fldCharType="begin"/>
      </w:r>
      <w:r w:rsidRPr="003F7DC9">
        <w:rPr>
          <w:rFonts w:ascii="Arial Narrow" w:eastAsia="Calibri" w:hAnsi="Arial Narrow"/>
          <w:sz w:val="20"/>
          <w:szCs w:val="20"/>
          <w:lang w:eastAsia="en-US" w:bidi="ar-SA"/>
        </w:rPr>
        <w:instrText xml:space="preserve"> TOC \o "1-3" \h \z \u </w:instrText>
      </w:r>
      <w:r w:rsidRPr="003F7DC9">
        <w:rPr>
          <w:rFonts w:ascii="Arial Narrow" w:eastAsia="Calibri" w:hAnsi="Arial Narrow"/>
          <w:sz w:val="20"/>
          <w:szCs w:val="20"/>
          <w:lang w:eastAsia="en-US" w:bidi="ar-SA"/>
        </w:rPr>
        <w:fldChar w:fldCharType="separate"/>
      </w:r>
      <w:hyperlink w:anchor="_Toc53040875" w:history="1">
        <w:r w:rsidRPr="003F7DC9">
          <w:rPr>
            <w:rFonts w:ascii="Arial Narrow" w:eastAsia="Calibri" w:hAnsi="Arial Narrow"/>
            <w:noProof/>
            <w:color w:val="0563C1"/>
            <w:sz w:val="20"/>
            <w:szCs w:val="20"/>
            <w:u w:val="single"/>
            <w:lang w:eastAsia="en-US" w:bidi="ar-SA"/>
          </w:rPr>
          <w:t>Acronimi</w:t>
        </w:r>
        <w:r w:rsidRPr="003F7DC9">
          <w:rPr>
            <w:rFonts w:ascii="Arial Narrow" w:eastAsia="Calibri" w:hAnsi="Arial Narrow"/>
            <w:noProof/>
            <w:webHidden/>
            <w:sz w:val="20"/>
            <w:szCs w:val="20"/>
            <w:lang w:eastAsia="en-US" w:bidi="ar-SA"/>
          </w:rPr>
          <w:tab/>
        </w:r>
        <w:r w:rsidRPr="003F7DC9">
          <w:rPr>
            <w:rFonts w:ascii="Arial Narrow" w:eastAsia="Calibri" w:hAnsi="Arial Narrow"/>
            <w:noProof/>
            <w:webHidden/>
            <w:sz w:val="20"/>
            <w:szCs w:val="20"/>
            <w:lang w:eastAsia="en-US" w:bidi="ar-SA"/>
          </w:rPr>
          <w:tab/>
          <w:t>2</w:t>
        </w:r>
      </w:hyperlink>
    </w:p>
    <w:p w14:paraId="00B43316" w14:textId="32CFE4AC" w:rsidR="00D20537" w:rsidRPr="003F7DC9" w:rsidRDefault="00667E3C"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6" w:history="1">
        <w:r w:rsidR="00D20537" w:rsidRPr="003F7DC9">
          <w:rPr>
            <w:rFonts w:ascii="Arial Narrow" w:eastAsia="Calibri" w:hAnsi="Arial Narrow"/>
            <w:noProof/>
            <w:sz w:val="20"/>
            <w:szCs w:val="20"/>
            <w:lang w:eastAsia="en-US" w:bidi="ar-SA"/>
          </w:rPr>
          <w:t>Glossari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7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3</w:t>
        </w:r>
        <w:r w:rsidR="00D20537" w:rsidRPr="003F7DC9">
          <w:rPr>
            <w:rFonts w:ascii="Arial Narrow" w:eastAsia="Calibri" w:hAnsi="Arial Narrow"/>
            <w:noProof/>
            <w:webHidden/>
            <w:sz w:val="20"/>
            <w:szCs w:val="20"/>
            <w:lang w:eastAsia="en-US" w:bidi="ar-SA"/>
          </w:rPr>
          <w:fldChar w:fldCharType="end"/>
        </w:r>
      </w:hyperlink>
    </w:p>
    <w:p w14:paraId="1C189562" w14:textId="77777777" w:rsidR="00D20537" w:rsidRPr="003F7DC9" w:rsidRDefault="00667E3C"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7" w:history="1">
        <w:r w:rsidR="00D20537" w:rsidRPr="003F7DC9">
          <w:rPr>
            <w:rFonts w:ascii="Arial Narrow" w:eastAsia="Calibri" w:hAnsi="Arial Narrow"/>
            <w:noProof/>
            <w:sz w:val="20"/>
            <w:szCs w:val="20"/>
            <w:lang w:eastAsia="en-US" w:bidi="ar-SA"/>
          </w:rPr>
          <w:t>Premess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tab/>
          <w:t>4</w:t>
        </w:r>
      </w:hyperlink>
    </w:p>
    <w:p w14:paraId="76278187" w14:textId="67D461DA" w:rsidR="00D20537" w:rsidRPr="003F7DC9" w:rsidRDefault="00667E3C"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8" w:history="1">
        <w:r w:rsidR="00D20537" w:rsidRPr="003F7DC9">
          <w:rPr>
            <w:rFonts w:ascii="Arial Narrow" w:eastAsia="Calibri" w:hAnsi="Arial Narrow"/>
            <w:noProof/>
            <w:sz w:val="20"/>
            <w:szCs w:val="20"/>
            <w:lang w:eastAsia="en-US" w:bidi="ar-SA"/>
          </w:rPr>
          <w:t>Introduzione</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78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5</w:t>
        </w:r>
        <w:r w:rsidR="00D20537" w:rsidRPr="003F7DC9">
          <w:rPr>
            <w:rFonts w:ascii="Arial Narrow" w:eastAsia="Calibri" w:hAnsi="Arial Narrow"/>
            <w:noProof/>
            <w:webHidden/>
            <w:sz w:val="20"/>
            <w:szCs w:val="20"/>
            <w:lang w:eastAsia="en-US" w:bidi="ar-SA"/>
          </w:rPr>
          <w:fldChar w:fldCharType="end"/>
        </w:r>
      </w:hyperlink>
    </w:p>
    <w:p w14:paraId="64A114D6" w14:textId="6E4AD293" w:rsidR="00D20537" w:rsidRPr="003F7DC9" w:rsidRDefault="00667E3C"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9" w:history="1">
        <w:r w:rsidR="00D20537" w:rsidRPr="003F7DC9">
          <w:rPr>
            <w:rFonts w:ascii="Arial Narrow" w:eastAsia="Calibri" w:hAnsi="Arial Narrow"/>
            <w:noProof/>
            <w:sz w:val="20"/>
            <w:szCs w:val="20"/>
            <w:lang w:eastAsia="en-US" w:bidi="ar-SA"/>
          </w:rPr>
          <w:t>Capitolo 1.</w:t>
        </w:r>
      </w:hyperlink>
      <w:r w:rsidR="00D20537" w:rsidRPr="003F7DC9">
        <w:rPr>
          <w:rFonts w:ascii="Arial Narrow" w:eastAsia="Calibri" w:hAnsi="Arial Narrow"/>
          <w:noProof/>
          <w:sz w:val="20"/>
          <w:szCs w:val="20"/>
          <w:lang w:eastAsia="en-US" w:bidi="ar-SA"/>
        </w:rPr>
        <w:t xml:space="preserve"> </w:t>
      </w:r>
      <w:hyperlink w:anchor="_Toc53040880" w:history="1">
        <w:r w:rsidR="00D20537" w:rsidRPr="003F7DC9">
          <w:rPr>
            <w:rFonts w:ascii="Arial Narrow" w:eastAsia="Calibri" w:hAnsi="Arial Narrow"/>
            <w:noProof/>
            <w:sz w:val="20"/>
            <w:szCs w:val="20"/>
            <w:lang w:eastAsia="en-US" w:bidi="ar-SA"/>
          </w:rPr>
          <w:t>Preparazione e risposta alla pandemia COVID-19</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6</w:t>
        </w:r>
        <w:r w:rsidR="00D20537" w:rsidRPr="003F7DC9">
          <w:rPr>
            <w:rFonts w:ascii="Arial Narrow" w:eastAsia="Calibri" w:hAnsi="Arial Narrow"/>
            <w:noProof/>
            <w:webHidden/>
            <w:sz w:val="20"/>
            <w:szCs w:val="20"/>
            <w:lang w:eastAsia="en-US" w:bidi="ar-SA"/>
          </w:rPr>
          <w:fldChar w:fldCharType="end"/>
        </w:r>
      </w:hyperlink>
    </w:p>
    <w:p w14:paraId="12A9307C" w14:textId="2C298AA5" w:rsidR="00D20537" w:rsidRPr="003F7DC9" w:rsidRDefault="00667E3C"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81" w:history="1">
        <w:r w:rsidR="00D20537" w:rsidRPr="003F7DC9">
          <w:rPr>
            <w:rFonts w:ascii="Arial Narrow" w:eastAsia="Calibri" w:hAnsi="Arial Narrow"/>
            <w:noProof/>
            <w:sz w:val="20"/>
            <w:szCs w:val="20"/>
            <w:lang w:eastAsia="en-US" w:bidi="ar-SA"/>
          </w:rPr>
          <w:t>Capitolo 2.</w:t>
        </w:r>
      </w:hyperlink>
      <w:r w:rsidR="00D20537" w:rsidRPr="003F7DC9">
        <w:rPr>
          <w:rFonts w:ascii="Arial Narrow" w:eastAsia="Calibri" w:hAnsi="Arial Narrow"/>
          <w:noProof/>
          <w:sz w:val="20"/>
          <w:szCs w:val="20"/>
          <w:lang w:eastAsia="en-US" w:bidi="ar-SA"/>
        </w:rPr>
        <w:t xml:space="preserve"> </w:t>
      </w:r>
      <w:hyperlink w:anchor="_Toc53040882" w:history="1">
        <w:r w:rsidR="00D20537" w:rsidRPr="003F7DC9">
          <w:rPr>
            <w:rFonts w:ascii="Arial Narrow" w:eastAsia="Calibri" w:hAnsi="Arial Narrow"/>
            <w:noProof/>
            <w:sz w:val="20"/>
            <w:szCs w:val="20"/>
            <w:lang w:eastAsia="en-US" w:bidi="ar-SA"/>
          </w:rPr>
          <w:t>Fasi della pandemia da COVID-19 in Italia (dicembre 2019 -settembre 2020)</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2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9</w:t>
        </w:r>
        <w:r w:rsidR="00D20537" w:rsidRPr="003F7DC9">
          <w:rPr>
            <w:rFonts w:ascii="Arial Narrow" w:eastAsia="Calibri" w:hAnsi="Arial Narrow"/>
            <w:noProof/>
            <w:webHidden/>
            <w:sz w:val="20"/>
            <w:szCs w:val="20"/>
            <w:lang w:eastAsia="en-US" w:bidi="ar-SA"/>
          </w:rPr>
          <w:fldChar w:fldCharType="end"/>
        </w:r>
      </w:hyperlink>
    </w:p>
    <w:p w14:paraId="7FB5B73F" w14:textId="57DDB9F1"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83" w:history="1">
        <w:r w:rsidR="00D20537" w:rsidRPr="003F7DC9">
          <w:rPr>
            <w:rFonts w:ascii="Arial Narrow" w:eastAsia="Calibri" w:hAnsi="Arial Narrow"/>
            <w:noProof/>
            <w:sz w:val="20"/>
            <w:szCs w:val="20"/>
            <w:lang w:eastAsia="en-US" w:bidi="ar-SA"/>
          </w:rPr>
          <w:t>2.1. Fine della fase inter-pandemic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10</w:t>
        </w:r>
        <w:r w:rsidR="00D20537" w:rsidRPr="003F7DC9">
          <w:rPr>
            <w:rFonts w:ascii="Arial Narrow" w:eastAsia="Calibri" w:hAnsi="Arial Narrow"/>
            <w:noProof/>
            <w:webHidden/>
            <w:sz w:val="20"/>
            <w:szCs w:val="20"/>
            <w:lang w:eastAsia="en-US" w:bidi="ar-SA"/>
          </w:rPr>
          <w:fldChar w:fldCharType="end"/>
        </w:r>
      </w:hyperlink>
    </w:p>
    <w:p w14:paraId="7943E08C" w14:textId="76F5A197"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84" w:history="1">
        <w:r w:rsidR="00D20537" w:rsidRPr="003F7DC9">
          <w:rPr>
            <w:rFonts w:ascii="Arial Narrow" w:eastAsia="Calibri" w:hAnsi="Arial Narrow"/>
            <w:noProof/>
            <w:sz w:val="20"/>
            <w:szCs w:val="20"/>
            <w:lang w:eastAsia="en-US" w:bidi="ar-SA"/>
          </w:rPr>
          <w:t>2.2. Fase di allert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4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10</w:t>
        </w:r>
        <w:r w:rsidR="00D20537" w:rsidRPr="003F7DC9">
          <w:rPr>
            <w:rFonts w:ascii="Arial Narrow" w:eastAsia="Calibri" w:hAnsi="Arial Narrow"/>
            <w:noProof/>
            <w:webHidden/>
            <w:sz w:val="20"/>
            <w:szCs w:val="20"/>
            <w:lang w:eastAsia="en-US" w:bidi="ar-SA"/>
          </w:rPr>
          <w:fldChar w:fldCharType="end"/>
        </w:r>
      </w:hyperlink>
    </w:p>
    <w:p w14:paraId="3C0A5405" w14:textId="1EAA76AE"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85" w:history="1">
        <w:r w:rsidR="00D20537" w:rsidRPr="003F7DC9">
          <w:rPr>
            <w:rFonts w:ascii="Arial Narrow" w:eastAsia="Calibri" w:hAnsi="Arial Narrow"/>
            <w:noProof/>
            <w:sz w:val="20"/>
            <w:szCs w:val="20"/>
            <w:lang w:eastAsia="en-US" w:bidi="ar-SA"/>
          </w:rPr>
          <w:t>2.3. Fase pandemic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5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13</w:t>
        </w:r>
        <w:r w:rsidR="00D20537" w:rsidRPr="003F7DC9">
          <w:rPr>
            <w:rFonts w:ascii="Arial Narrow" w:eastAsia="Calibri" w:hAnsi="Arial Narrow"/>
            <w:noProof/>
            <w:webHidden/>
            <w:sz w:val="20"/>
            <w:szCs w:val="20"/>
            <w:lang w:eastAsia="en-US" w:bidi="ar-SA"/>
          </w:rPr>
          <w:fldChar w:fldCharType="end"/>
        </w:r>
      </w:hyperlink>
    </w:p>
    <w:p w14:paraId="734612B7" w14:textId="34D73499" w:rsidR="00D20537" w:rsidRPr="003F7DC9" w:rsidRDefault="00667E3C"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86" w:history="1">
        <w:r w:rsidR="00D20537" w:rsidRPr="003F7DC9">
          <w:rPr>
            <w:rFonts w:ascii="Arial Narrow" w:eastAsia="Calibri" w:hAnsi="Arial Narrow"/>
            <w:noProof/>
            <w:sz w:val="20"/>
            <w:szCs w:val="20"/>
            <w:lang w:eastAsia="en-US" w:bidi="ar-SA"/>
          </w:rPr>
          <w:t>Capitolo 3.</w:t>
        </w:r>
      </w:hyperlink>
      <w:r w:rsidR="00D20537" w:rsidRPr="003F7DC9">
        <w:rPr>
          <w:rFonts w:ascii="Arial Narrow" w:eastAsia="Calibri" w:hAnsi="Arial Narrow"/>
          <w:noProof/>
          <w:sz w:val="20"/>
          <w:szCs w:val="20"/>
          <w:lang w:eastAsia="en-US" w:bidi="ar-SA"/>
        </w:rPr>
        <w:t xml:space="preserve"> </w:t>
      </w:r>
      <w:hyperlink w:anchor="_Toc53040887" w:history="1">
        <w:r w:rsidR="00D20537" w:rsidRPr="003F7DC9">
          <w:rPr>
            <w:rFonts w:ascii="Arial Narrow" w:eastAsia="Calibri" w:hAnsi="Arial Narrow"/>
            <w:noProof/>
            <w:sz w:val="20"/>
            <w:szCs w:val="20"/>
            <w:lang w:eastAsia="en-US" w:bidi="ar-SA"/>
          </w:rPr>
          <w:t>Possibili scenari epidemici nel periodo autunno-invernale in Itali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7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16</w:t>
        </w:r>
        <w:r w:rsidR="00D20537" w:rsidRPr="003F7DC9">
          <w:rPr>
            <w:rFonts w:ascii="Arial Narrow" w:eastAsia="Calibri" w:hAnsi="Arial Narrow"/>
            <w:noProof/>
            <w:webHidden/>
            <w:sz w:val="20"/>
            <w:szCs w:val="20"/>
            <w:lang w:eastAsia="en-US" w:bidi="ar-SA"/>
          </w:rPr>
          <w:fldChar w:fldCharType="end"/>
        </w:r>
      </w:hyperlink>
    </w:p>
    <w:p w14:paraId="6248DA95" w14:textId="6CD7AFE2" w:rsidR="00D20537" w:rsidRPr="003F7DC9" w:rsidRDefault="00667E3C"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88" w:history="1">
        <w:r w:rsidR="00D20537" w:rsidRPr="003F7DC9">
          <w:rPr>
            <w:rFonts w:ascii="Arial Narrow" w:eastAsia="Calibri" w:hAnsi="Arial Narrow"/>
            <w:noProof/>
            <w:sz w:val="20"/>
            <w:szCs w:val="20"/>
            <w:lang w:eastAsia="en-US" w:bidi="ar-SA"/>
          </w:rPr>
          <w:t>Capitolo 4.</w:t>
        </w:r>
      </w:hyperlink>
      <w:r w:rsidR="00D20537" w:rsidRPr="003F7DC9">
        <w:rPr>
          <w:rFonts w:ascii="Arial Narrow" w:eastAsia="Calibri" w:hAnsi="Arial Narrow"/>
          <w:noProof/>
          <w:sz w:val="20"/>
          <w:szCs w:val="20"/>
          <w:lang w:eastAsia="en-US" w:bidi="ar-SA"/>
        </w:rPr>
        <w:tab/>
      </w:r>
      <w:hyperlink w:anchor="_Toc53040889" w:history="1">
        <w:r w:rsidR="00D20537" w:rsidRPr="003F7DC9">
          <w:rPr>
            <w:rFonts w:ascii="Arial Narrow" w:eastAsia="Calibri" w:hAnsi="Arial Narrow"/>
            <w:noProof/>
            <w:sz w:val="20"/>
            <w:szCs w:val="20"/>
            <w:lang w:eastAsia="en-US" w:bidi="ar-SA"/>
          </w:rPr>
          <w:t xml:space="preserve">Politiche adottate in Italia per affrontare la stagione autunno-invernale 2020 </w:t>
        </w:r>
        <w:r w:rsidR="00D20537" w:rsidRPr="003F7DC9">
          <w:rPr>
            <w:rFonts w:ascii="Arial Narrow" w:eastAsia="Calibri" w:hAnsi="Arial Narrow"/>
            <w:noProof/>
            <w:sz w:val="20"/>
            <w:szCs w:val="20"/>
            <w:lang w:eastAsia="en-US" w:bidi="ar-SA"/>
          </w:rPr>
          <w:br/>
          <w:t>in riferimento ai pilastri strategici OMS</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9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20</w:t>
        </w:r>
        <w:r w:rsidR="00D20537" w:rsidRPr="003F7DC9">
          <w:rPr>
            <w:rFonts w:ascii="Arial Narrow" w:eastAsia="Calibri" w:hAnsi="Arial Narrow"/>
            <w:noProof/>
            <w:webHidden/>
            <w:sz w:val="20"/>
            <w:szCs w:val="20"/>
            <w:lang w:eastAsia="en-US" w:bidi="ar-SA"/>
          </w:rPr>
          <w:fldChar w:fldCharType="end"/>
        </w:r>
      </w:hyperlink>
    </w:p>
    <w:p w14:paraId="1FF679BF" w14:textId="31B5B9A2"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0" w:history="1">
        <w:r w:rsidR="00D20537" w:rsidRPr="003F7DC9">
          <w:rPr>
            <w:rFonts w:ascii="Arial Narrow" w:eastAsia="Calibri" w:hAnsi="Arial Narrow"/>
            <w:noProof/>
            <w:sz w:val="20"/>
            <w:szCs w:val="20"/>
            <w:lang w:eastAsia="en-US" w:bidi="ar-SA"/>
          </w:rPr>
          <w:t>Pilastro 1. Coordinamento nazionale, pianificazione, e monitoraggi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22</w:t>
        </w:r>
        <w:r w:rsidR="00D20537" w:rsidRPr="003F7DC9">
          <w:rPr>
            <w:rFonts w:ascii="Arial Narrow" w:eastAsia="Calibri" w:hAnsi="Arial Narrow"/>
            <w:noProof/>
            <w:webHidden/>
            <w:sz w:val="20"/>
            <w:szCs w:val="20"/>
            <w:lang w:eastAsia="en-US" w:bidi="ar-SA"/>
          </w:rPr>
          <w:fldChar w:fldCharType="end"/>
        </w:r>
      </w:hyperlink>
    </w:p>
    <w:p w14:paraId="4DA95247" w14:textId="32F4D57B"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3" w:history="1">
        <w:r w:rsidR="00D20537" w:rsidRPr="003F7DC9">
          <w:rPr>
            <w:rFonts w:ascii="Arial Narrow" w:eastAsia="Calibri" w:hAnsi="Arial Narrow"/>
            <w:noProof/>
            <w:sz w:val="20"/>
            <w:szCs w:val="20"/>
            <w:lang w:eastAsia="en-US" w:bidi="ar-SA"/>
          </w:rPr>
          <w:t>Pilastro 2. Comunicazione del rischio e coinvolgimento della popolazione</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24</w:t>
        </w:r>
        <w:r w:rsidR="00D20537" w:rsidRPr="003F7DC9">
          <w:rPr>
            <w:rFonts w:ascii="Arial Narrow" w:eastAsia="Calibri" w:hAnsi="Arial Narrow"/>
            <w:noProof/>
            <w:webHidden/>
            <w:sz w:val="20"/>
            <w:szCs w:val="20"/>
            <w:lang w:eastAsia="en-US" w:bidi="ar-SA"/>
          </w:rPr>
          <w:fldChar w:fldCharType="end"/>
        </w:r>
      </w:hyperlink>
    </w:p>
    <w:p w14:paraId="73C648FA" w14:textId="492BA588"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6" w:history="1">
        <w:r w:rsidR="00D20537" w:rsidRPr="003F7DC9">
          <w:rPr>
            <w:rFonts w:ascii="Arial Narrow" w:eastAsia="Calibri" w:hAnsi="Arial Narrow"/>
            <w:noProof/>
            <w:sz w:val="20"/>
            <w:szCs w:val="20"/>
            <w:lang w:eastAsia="en-US" w:bidi="ar-SA"/>
          </w:rPr>
          <w:t>Pilastro 3. Sorveglianza, team di risposta rapida, indagine sui cas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25</w:t>
        </w:r>
        <w:r w:rsidR="00D20537" w:rsidRPr="003F7DC9">
          <w:rPr>
            <w:rFonts w:ascii="Arial Narrow" w:eastAsia="Calibri" w:hAnsi="Arial Narrow"/>
            <w:noProof/>
            <w:webHidden/>
            <w:sz w:val="20"/>
            <w:szCs w:val="20"/>
            <w:lang w:eastAsia="en-US" w:bidi="ar-SA"/>
          </w:rPr>
          <w:fldChar w:fldCharType="end"/>
        </w:r>
      </w:hyperlink>
    </w:p>
    <w:p w14:paraId="18EAA133" w14:textId="2CE63437"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9" w:history="1">
        <w:r w:rsidR="00D20537" w:rsidRPr="003F7DC9">
          <w:rPr>
            <w:rFonts w:ascii="Arial Narrow" w:eastAsia="Calibri" w:hAnsi="Arial Narrow"/>
            <w:noProof/>
            <w:sz w:val="20"/>
            <w:szCs w:val="20"/>
            <w:lang w:eastAsia="en-US" w:bidi="ar-SA"/>
          </w:rPr>
          <w:t>Pilastro 4. Punti di ingresso/sanità transfrontalier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9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27</w:t>
        </w:r>
        <w:r w:rsidR="00D20537" w:rsidRPr="003F7DC9">
          <w:rPr>
            <w:rFonts w:ascii="Arial Narrow" w:eastAsia="Calibri" w:hAnsi="Arial Narrow"/>
            <w:noProof/>
            <w:webHidden/>
            <w:sz w:val="20"/>
            <w:szCs w:val="20"/>
            <w:lang w:eastAsia="en-US" w:bidi="ar-SA"/>
          </w:rPr>
          <w:fldChar w:fldCharType="end"/>
        </w:r>
      </w:hyperlink>
    </w:p>
    <w:p w14:paraId="7C36D719" w14:textId="10E7610E"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02" w:history="1">
        <w:r w:rsidR="00D20537" w:rsidRPr="003F7DC9">
          <w:rPr>
            <w:rFonts w:ascii="Arial Narrow" w:eastAsia="Calibri" w:hAnsi="Arial Narrow"/>
            <w:noProof/>
            <w:sz w:val="20"/>
            <w:szCs w:val="20"/>
            <w:lang w:eastAsia="en-US" w:bidi="ar-SA"/>
          </w:rPr>
          <w:t>Pilastro 5. Laboratori nazional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02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28</w:t>
        </w:r>
        <w:r w:rsidR="00D20537" w:rsidRPr="003F7DC9">
          <w:rPr>
            <w:rFonts w:ascii="Arial Narrow" w:eastAsia="Calibri" w:hAnsi="Arial Narrow"/>
            <w:noProof/>
            <w:webHidden/>
            <w:sz w:val="20"/>
            <w:szCs w:val="20"/>
            <w:lang w:eastAsia="en-US" w:bidi="ar-SA"/>
          </w:rPr>
          <w:fldChar w:fldCharType="end"/>
        </w:r>
      </w:hyperlink>
    </w:p>
    <w:p w14:paraId="5EE6D56A" w14:textId="1ABC17D9"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05" w:history="1">
        <w:r w:rsidR="00D20537" w:rsidRPr="00896CC6">
          <w:rPr>
            <w:rFonts w:ascii="Arial Narrow" w:eastAsia="Calibri" w:hAnsi="Arial Narrow"/>
            <w:noProof/>
            <w:sz w:val="20"/>
            <w:szCs w:val="20"/>
            <w:lang w:val="en-GB" w:eastAsia="en-US" w:bidi="ar-SA"/>
          </w:rPr>
          <w:t>Pilastro 6. Infection prevention and control (IPC)</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05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30</w:t>
        </w:r>
        <w:r w:rsidR="00D20537" w:rsidRPr="003F7DC9">
          <w:rPr>
            <w:rFonts w:ascii="Arial Narrow" w:eastAsia="Calibri" w:hAnsi="Arial Narrow"/>
            <w:noProof/>
            <w:webHidden/>
            <w:sz w:val="20"/>
            <w:szCs w:val="20"/>
            <w:lang w:eastAsia="en-US" w:bidi="ar-SA"/>
          </w:rPr>
          <w:fldChar w:fldCharType="end"/>
        </w:r>
      </w:hyperlink>
    </w:p>
    <w:p w14:paraId="58961CBF" w14:textId="3503496C"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08" w:history="1">
        <w:r w:rsidR="00D20537" w:rsidRPr="003F7DC9">
          <w:rPr>
            <w:rFonts w:ascii="Arial Narrow" w:eastAsia="Calibri" w:hAnsi="Arial Narrow"/>
            <w:noProof/>
            <w:sz w:val="20"/>
            <w:szCs w:val="20"/>
            <w:lang w:eastAsia="en-US" w:bidi="ar-SA"/>
          </w:rPr>
          <w:t>Pilastro 7. Gestione clinica dei cas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08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32</w:t>
        </w:r>
        <w:r w:rsidR="00D20537" w:rsidRPr="003F7DC9">
          <w:rPr>
            <w:rFonts w:ascii="Arial Narrow" w:eastAsia="Calibri" w:hAnsi="Arial Narrow"/>
            <w:noProof/>
            <w:webHidden/>
            <w:sz w:val="20"/>
            <w:szCs w:val="20"/>
            <w:lang w:eastAsia="en-US" w:bidi="ar-SA"/>
          </w:rPr>
          <w:fldChar w:fldCharType="end"/>
        </w:r>
      </w:hyperlink>
    </w:p>
    <w:p w14:paraId="11D9B20B" w14:textId="47B03D78"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13" w:history="1">
        <w:r w:rsidR="00D20537" w:rsidRPr="003F7DC9">
          <w:rPr>
            <w:rFonts w:ascii="Arial Narrow" w:eastAsia="Calibri" w:hAnsi="Arial Narrow"/>
            <w:noProof/>
            <w:sz w:val="20"/>
            <w:szCs w:val="20"/>
            <w:lang w:eastAsia="en-US" w:bidi="ar-SA"/>
          </w:rPr>
          <w:t>Pilastro 8. Supporto operativo e logistic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1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44</w:t>
        </w:r>
        <w:r w:rsidR="00D20537" w:rsidRPr="003F7DC9">
          <w:rPr>
            <w:rFonts w:ascii="Arial Narrow" w:eastAsia="Calibri" w:hAnsi="Arial Narrow"/>
            <w:noProof/>
            <w:webHidden/>
            <w:sz w:val="20"/>
            <w:szCs w:val="20"/>
            <w:lang w:eastAsia="en-US" w:bidi="ar-SA"/>
          </w:rPr>
          <w:fldChar w:fldCharType="end"/>
        </w:r>
      </w:hyperlink>
    </w:p>
    <w:p w14:paraId="678FFDA0" w14:textId="74B35ED6" w:rsidR="00D20537" w:rsidRPr="003F7DC9" w:rsidRDefault="00667E3C"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915" w:history="1">
        <w:r w:rsidR="00D20537" w:rsidRPr="003F7DC9">
          <w:rPr>
            <w:rFonts w:ascii="Arial Narrow" w:eastAsia="Calibri" w:hAnsi="Arial Narrow"/>
            <w:noProof/>
            <w:sz w:val="20"/>
            <w:szCs w:val="20"/>
            <w:lang w:eastAsia="en-US" w:bidi="ar-SA"/>
          </w:rPr>
          <w:t>Capitolo 5.</w:t>
        </w:r>
      </w:hyperlink>
      <w:r w:rsidR="00D20537" w:rsidRPr="003F7DC9">
        <w:rPr>
          <w:rFonts w:ascii="Arial Narrow" w:eastAsia="Yu Mincho" w:hAnsi="Arial Narrow"/>
          <w:noProof/>
          <w:sz w:val="20"/>
          <w:szCs w:val="20"/>
          <w:lang w:bidi="ar-SA"/>
        </w:rPr>
        <w:tab/>
      </w:r>
      <w:hyperlink w:anchor="_Toc53040916" w:history="1">
        <w:r w:rsidR="00D20537" w:rsidRPr="003F7DC9">
          <w:rPr>
            <w:rFonts w:ascii="Arial Narrow" w:eastAsia="Calibri" w:hAnsi="Arial Narrow"/>
            <w:noProof/>
            <w:sz w:val="20"/>
            <w:szCs w:val="20"/>
            <w:lang w:eastAsia="en-US" w:bidi="ar-SA"/>
          </w:rPr>
          <w:t>Approccio alla ri-modulazione delle misure di contenimento/mitigazione a livello regionale/PA</w:t>
        </w:r>
        <w:r w:rsidR="00D20537" w:rsidRPr="003F7DC9">
          <w:rPr>
            <w:rFonts w:ascii="Arial Narrow" w:eastAsia="Calibri" w:hAnsi="Arial Narrow"/>
            <w:noProof/>
            <w:sz w:val="20"/>
            <w:szCs w:val="20"/>
            <w:lang w:eastAsia="en-US" w:bidi="ar-SA"/>
          </w:rPr>
          <w:br/>
          <w:t xml:space="preserve">in ambito di ipotetici scenari di trasmissione del virus SARS-CoV-2 sul territorio nazionale </w:t>
        </w:r>
        <w:r w:rsidR="00D20537" w:rsidRPr="003F7DC9">
          <w:rPr>
            <w:rFonts w:ascii="Arial Narrow" w:eastAsia="Calibri" w:hAnsi="Arial Narrow"/>
            <w:noProof/>
            <w:sz w:val="20"/>
            <w:szCs w:val="20"/>
            <w:lang w:eastAsia="en-US" w:bidi="ar-SA"/>
          </w:rPr>
          <w:br/>
          <w:t>nel periodo autunno-invernale</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1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48</w:t>
        </w:r>
        <w:r w:rsidR="00D20537" w:rsidRPr="003F7DC9">
          <w:rPr>
            <w:rFonts w:ascii="Arial Narrow" w:eastAsia="Calibri" w:hAnsi="Arial Narrow"/>
            <w:noProof/>
            <w:webHidden/>
            <w:sz w:val="20"/>
            <w:szCs w:val="20"/>
            <w:lang w:eastAsia="en-US" w:bidi="ar-SA"/>
          </w:rPr>
          <w:fldChar w:fldCharType="end"/>
        </w:r>
      </w:hyperlink>
    </w:p>
    <w:p w14:paraId="1A01D4B8" w14:textId="5709B66C" w:rsidR="00D20537" w:rsidRPr="003F7DC9" w:rsidRDefault="00667E3C"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17" w:history="1">
        <w:r w:rsidR="00D20537" w:rsidRPr="003F7DC9">
          <w:rPr>
            <w:rFonts w:ascii="Arial Narrow" w:eastAsia="Calibri" w:hAnsi="Arial Narrow"/>
            <w:noProof/>
            <w:sz w:val="20"/>
            <w:szCs w:val="20"/>
            <w:lang w:eastAsia="en-US" w:bidi="ar-SA"/>
          </w:rPr>
          <w:t>SCENARIO 1.</w:t>
        </w:r>
        <w:r w:rsidR="00D20537" w:rsidRPr="003F7DC9">
          <w:rPr>
            <w:rFonts w:ascii="Arial Narrow" w:eastAsia="Calibri" w:hAnsi="Arial Narrow"/>
            <w:noProof/>
            <w:sz w:val="20"/>
            <w:szCs w:val="20"/>
            <w:lang w:eastAsia="en-US" w:bidi="ar-SA"/>
          </w:rPr>
          <w:tab/>
          <w:t xml:space="preserve">Situazione di trasmissione localizzata (focolai) sostanzialmente invariata </w:t>
        </w:r>
        <w:r w:rsidR="00D20537" w:rsidRPr="003F7DC9">
          <w:rPr>
            <w:rFonts w:ascii="Arial Narrow" w:eastAsia="Calibri" w:hAnsi="Arial Narrow"/>
            <w:noProof/>
            <w:sz w:val="20"/>
            <w:szCs w:val="20"/>
            <w:lang w:eastAsia="en-US" w:bidi="ar-SA"/>
          </w:rPr>
          <w:br/>
          <w:t>rispetto al periodo luglio-agosto 2020</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17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51</w:t>
        </w:r>
        <w:r w:rsidR="00D20537" w:rsidRPr="003F7DC9">
          <w:rPr>
            <w:rFonts w:ascii="Arial Narrow" w:eastAsia="Calibri" w:hAnsi="Arial Narrow"/>
            <w:noProof/>
            <w:webHidden/>
            <w:sz w:val="20"/>
            <w:szCs w:val="20"/>
            <w:lang w:eastAsia="en-US" w:bidi="ar-SA"/>
          </w:rPr>
          <w:fldChar w:fldCharType="end"/>
        </w:r>
      </w:hyperlink>
    </w:p>
    <w:p w14:paraId="534A5868" w14:textId="13065203" w:rsidR="00D20537" w:rsidRPr="003F7DC9" w:rsidRDefault="00667E3C"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20" w:history="1">
        <w:r w:rsidR="00D20537" w:rsidRPr="003F7DC9">
          <w:rPr>
            <w:rFonts w:ascii="Arial Narrow" w:eastAsia="Calibri" w:hAnsi="Arial Narrow"/>
            <w:noProof/>
            <w:sz w:val="20"/>
            <w:szCs w:val="20"/>
            <w:lang w:eastAsia="en-US" w:bidi="ar-SA"/>
          </w:rPr>
          <w:t>SCENARIO 2.</w:t>
        </w:r>
        <w:r w:rsidR="00D20537" w:rsidRPr="003F7DC9">
          <w:rPr>
            <w:rFonts w:ascii="Arial Narrow" w:eastAsia="Calibri" w:hAnsi="Arial Narrow"/>
            <w:noProof/>
            <w:sz w:val="20"/>
            <w:szCs w:val="20"/>
            <w:lang w:eastAsia="en-US" w:bidi="ar-SA"/>
          </w:rPr>
          <w:tab/>
          <w:t xml:space="preserve">Situazione di trasmissibilità sostenuta e diffusa ma gestibile dal sistema sanitario </w:t>
        </w:r>
        <w:r w:rsidR="00D20537" w:rsidRPr="003F7DC9">
          <w:rPr>
            <w:rFonts w:ascii="Arial Narrow" w:eastAsia="Calibri" w:hAnsi="Arial Narrow"/>
            <w:noProof/>
            <w:sz w:val="20"/>
            <w:szCs w:val="20"/>
            <w:lang w:eastAsia="en-US" w:bidi="ar-SA"/>
          </w:rPr>
          <w:br/>
          <w:t>nel breve-medio period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55</w:t>
        </w:r>
        <w:r w:rsidR="00D20537" w:rsidRPr="003F7DC9">
          <w:rPr>
            <w:rFonts w:ascii="Arial Narrow" w:eastAsia="Calibri" w:hAnsi="Arial Narrow"/>
            <w:noProof/>
            <w:webHidden/>
            <w:sz w:val="20"/>
            <w:szCs w:val="20"/>
            <w:lang w:eastAsia="en-US" w:bidi="ar-SA"/>
          </w:rPr>
          <w:fldChar w:fldCharType="end"/>
        </w:r>
      </w:hyperlink>
    </w:p>
    <w:p w14:paraId="662E6525" w14:textId="2D9FFEBC" w:rsidR="00D20537" w:rsidRPr="003F7DC9" w:rsidRDefault="00667E3C"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23" w:history="1">
        <w:r w:rsidR="00D20537" w:rsidRPr="003F7DC9">
          <w:rPr>
            <w:rFonts w:ascii="Arial Narrow" w:eastAsia="Calibri" w:hAnsi="Arial Narrow"/>
            <w:noProof/>
            <w:sz w:val="20"/>
            <w:szCs w:val="20"/>
            <w:lang w:eastAsia="en-US" w:bidi="ar-SA"/>
          </w:rPr>
          <w:t>SCENARIO 3.</w:t>
        </w:r>
        <w:r w:rsidR="00D20537" w:rsidRPr="003F7DC9">
          <w:rPr>
            <w:rFonts w:ascii="Arial Narrow" w:eastAsia="Calibri" w:hAnsi="Arial Narrow"/>
            <w:noProof/>
            <w:sz w:val="20"/>
            <w:szCs w:val="20"/>
            <w:lang w:eastAsia="en-US" w:bidi="ar-SA"/>
          </w:rPr>
          <w:tab/>
          <w:t xml:space="preserve">Situazione di trasmissibilità sostenuta e diffusa con rischi di tenuta del sistema sanitario </w:t>
        </w:r>
        <w:r w:rsidR="00D20537" w:rsidRPr="003F7DC9">
          <w:rPr>
            <w:rFonts w:ascii="Arial Narrow" w:eastAsia="Calibri" w:hAnsi="Arial Narrow"/>
            <w:noProof/>
            <w:sz w:val="20"/>
            <w:szCs w:val="20"/>
            <w:lang w:eastAsia="en-US" w:bidi="ar-SA"/>
          </w:rPr>
          <w:br/>
          <w:t>nel medio period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61</w:t>
        </w:r>
        <w:r w:rsidR="00D20537" w:rsidRPr="003F7DC9">
          <w:rPr>
            <w:rFonts w:ascii="Arial Narrow" w:eastAsia="Calibri" w:hAnsi="Arial Narrow"/>
            <w:noProof/>
            <w:webHidden/>
            <w:sz w:val="20"/>
            <w:szCs w:val="20"/>
            <w:lang w:eastAsia="en-US" w:bidi="ar-SA"/>
          </w:rPr>
          <w:fldChar w:fldCharType="end"/>
        </w:r>
      </w:hyperlink>
    </w:p>
    <w:p w14:paraId="1CEB34B4" w14:textId="7F80D4BC" w:rsidR="00D20537" w:rsidRPr="003F7DC9" w:rsidRDefault="00667E3C"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26" w:history="1">
        <w:r w:rsidR="00D20537" w:rsidRPr="003F7DC9">
          <w:rPr>
            <w:rFonts w:ascii="Arial Narrow" w:eastAsia="Calibri" w:hAnsi="Arial Narrow"/>
            <w:noProof/>
            <w:sz w:val="20"/>
            <w:szCs w:val="20"/>
            <w:lang w:eastAsia="en-US" w:bidi="ar-SA"/>
          </w:rPr>
          <w:t>SCENARIO 4.</w:t>
        </w:r>
        <w:r w:rsidR="00D20537" w:rsidRPr="003F7DC9">
          <w:rPr>
            <w:rFonts w:ascii="Arial Narrow" w:eastAsia="Calibri" w:hAnsi="Arial Narrow"/>
            <w:noProof/>
            <w:sz w:val="20"/>
            <w:szCs w:val="20"/>
            <w:lang w:eastAsia="en-US" w:bidi="ar-SA"/>
          </w:rPr>
          <w:tab/>
          <w:t xml:space="preserve">Situazione di trasmissibilità non controllata con criticità nella tenuta del sistema sanitario </w:t>
        </w:r>
        <w:r w:rsidR="00D20537" w:rsidRPr="003F7DC9">
          <w:rPr>
            <w:rFonts w:ascii="Arial Narrow" w:eastAsia="Calibri" w:hAnsi="Arial Narrow"/>
            <w:noProof/>
            <w:sz w:val="20"/>
            <w:szCs w:val="20"/>
            <w:lang w:eastAsia="en-US" w:bidi="ar-SA"/>
          </w:rPr>
          <w:br/>
          <w:t>nel breve period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5</w:t>
        </w:r>
        <w:r w:rsidR="00D20537" w:rsidRPr="003F7DC9">
          <w:rPr>
            <w:rFonts w:ascii="Arial Narrow" w:eastAsia="Calibri" w:hAnsi="Arial Narrow"/>
            <w:noProof/>
            <w:webHidden/>
            <w:sz w:val="20"/>
            <w:szCs w:val="20"/>
            <w:lang w:eastAsia="en-US" w:bidi="ar-SA"/>
          </w:rPr>
          <w:fldChar w:fldCharType="end"/>
        </w:r>
      </w:hyperlink>
    </w:p>
    <w:p w14:paraId="0651A553" w14:textId="777310D5" w:rsidR="00D20537" w:rsidRPr="003F7DC9" w:rsidRDefault="00667E3C"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29" w:history="1">
        <w:r w:rsidR="00D20537" w:rsidRPr="003F7DC9">
          <w:rPr>
            <w:rFonts w:ascii="Arial Narrow" w:eastAsia="Calibri" w:hAnsi="Arial Narrow"/>
            <w:noProof/>
            <w:sz w:val="20"/>
            <w:szCs w:val="20"/>
            <w:lang w:eastAsia="en-US" w:bidi="ar-SA"/>
          </w:rPr>
          <w:t>Sintesi degli scenar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9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11</w:t>
        </w:r>
        <w:r w:rsidR="00D20537" w:rsidRPr="003F7DC9">
          <w:rPr>
            <w:rFonts w:ascii="Arial Narrow" w:eastAsia="Calibri" w:hAnsi="Arial Narrow"/>
            <w:noProof/>
            <w:webHidden/>
            <w:sz w:val="20"/>
            <w:szCs w:val="20"/>
            <w:lang w:eastAsia="en-US" w:bidi="ar-SA"/>
          </w:rPr>
          <w:fldChar w:fldCharType="end"/>
        </w:r>
      </w:hyperlink>
    </w:p>
    <w:p w14:paraId="05402305" w14:textId="52DFA50B" w:rsidR="00D20537" w:rsidRPr="003F7DC9" w:rsidRDefault="00667E3C" w:rsidP="00D20537">
      <w:pPr>
        <w:widowControl/>
        <w:tabs>
          <w:tab w:val="right" w:leader="dot" w:pos="8494"/>
        </w:tabs>
        <w:autoSpaceDE/>
        <w:autoSpaceDN/>
        <w:spacing w:after="60"/>
        <w:ind w:left="284" w:hanging="284"/>
        <w:rPr>
          <w:rFonts w:ascii="Arial Narrow" w:eastAsia="Yu Mincho" w:hAnsi="Arial Narrow"/>
          <w:noProof/>
          <w:sz w:val="20"/>
          <w:szCs w:val="20"/>
          <w:lang w:bidi="ar-SA"/>
        </w:rPr>
      </w:pPr>
      <w:hyperlink w:anchor="_Toc53040930" w:history="1">
        <w:r w:rsidR="00D20537" w:rsidRPr="003F7DC9">
          <w:rPr>
            <w:rFonts w:ascii="Arial Narrow" w:eastAsia="Calibri" w:hAnsi="Arial Narrow"/>
            <w:noProof/>
            <w:sz w:val="20"/>
            <w:szCs w:val="20"/>
            <w:lang w:eastAsia="en-US" w:bidi="ar-SA"/>
          </w:rPr>
          <w:t>Appendice A</w:t>
        </w:r>
        <w:r w:rsidR="00D20537" w:rsidRPr="003F7DC9">
          <w:rPr>
            <w:rFonts w:ascii="Arial Narrow" w:eastAsia="Calibri" w:hAnsi="Arial Narrow"/>
            <w:noProof/>
            <w:sz w:val="20"/>
            <w:szCs w:val="20"/>
            <w:lang w:eastAsia="en-US" w:bidi="ar-SA"/>
          </w:rPr>
          <w:br/>
          <w:t>Strumenti e provvedimenti per la risposta a COVID-19 in Italia nella stagione autunno-invernale 2020</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3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14</w:t>
        </w:r>
        <w:r w:rsidR="00D20537" w:rsidRPr="003F7DC9">
          <w:rPr>
            <w:rFonts w:ascii="Arial Narrow" w:eastAsia="Calibri" w:hAnsi="Arial Narrow"/>
            <w:noProof/>
            <w:webHidden/>
            <w:sz w:val="20"/>
            <w:szCs w:val="20"/>
            <w:lang w:eastAsia="en-US" w:bidi="ar-SA"/>
          </w:rPr>
          <w:fldChar w:fldCharType="end"/>
        </w:r>
      </w:hyperlink>
    </w:p>
    <w:p w14:paraId="088C1D55" w14:textId="6080AA3B" w:rsidR="00D20537" w:rsidRPr="003F7DC9" w:rsidRDefault="00667E3C"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931" w:history="1">
        <w:r w:rsidR="00D20537" w:rsidRPr="003F7DC9">
          <w:rPr>
            <w:rFonts w:ascii="Arial Narrow" w:eastAsia="Calibri" w:hAnsi="Arial Narrow"/>
            <w:noProof/>
            <w:color w:val="0563C1"/>
            <w:sz w:val="20"/>
            <w:szCs w:val="20"/>
            <w:u w:val="single"/>
            <w:lang w:eastAsia="en-US" w:bidi="ar-SA"/>
          </w:rPr>
          <w:t>Bibliografia</w:t>
        </w:r>
        <w:r w:rsidR="00D20537" w:rsidRPr="003F7DC9">
          <w:rPr>
            <w:rFonts w:ascii="Arial Narrow" w:eastAsia="Calibri" w:hAnsi="Arial Narrow"/>
            <w:noProof/>
            <w:color w:val="0563C1"/>
            <w:sz w:val="20"/>
            <w:szCs w:val="20"/>
            <w:u w:val="single"/>
            <w:lang w:eastAsia="en-US" w:bidi="ar-SA"/>
          </w:rPr>
          <w:tab/>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31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Pr>
            <w:rFonts w:ascii="Arial Narrow" w:eastAsia="Calibri" w:hAnsi="Arial Narrow"/>
            <w:noProof/>
            <w:webHidden/>
            <w:sz w:val="20"/>
            <w:szCs w:val="20"/>
            <w:lang w:eastAsia="en-US" w:bidi="ar-SA"/>
          </w:rPr>
          <w:t>35</w:t>
        </w:r>
        <w:r w:rsidR="00D20537" w:rsidRPr="003F7DC9">
          <w:rPr>
            <w:rFonts w:ascii="Arial Narrow" w:eastAsia="Calibri" w:hAnsi="Arial Narrow"/>
            <w:noProof/>
            <w:webHidden/>
            <w:sz w:val="20"/>
            <w:szCs w:val="20"/>
            <w:lang w:eastAsia="en-US" w:bidi="ar-SA"/>
          </w:rPr>
          <w:fldChar w:fldCharType="end"/>
        </w:r>
      </w:hyperlink>
    </w:p>
    <w:p w14:paraId="024E074C" w14:textId="77777777" w:rsidR="00D20537" w:rsidRPr="003F7DC9" w:rsidRDefault="00D20537" w:rsidP="00D20537">
      <w:pPr>
        <w:widowControl/>
        <w:autoSpaceDE/>
        <w:autoSpaceDN/>
        <w:spacing w:after="60"/>
        <w:ind w:firstLine="142"/>
        <w:rPr>
          <w:rFonts w:ascii="Arial Narrow" w:eastAsia="Calibri" w:hAnsi="Arial Narrow"/>
          <w:sz w:val="18"/>
          <w:szCs w:val="18"/>
          <w:lang w:eastAsia="en-US" w:bidi="ar-SA"/>
        </w:rPr>
      </w:pPr>
      <w:r w:rsidRPr="003F7DC9">
        <w:rPr>
          <w:rFonts w:ascii="Arial Narrow" w:eastAsia="Calibri" w:hAnsi="Arial Narrow"/>
          <w:sz w:val="20"/>
          <w:szCs w:val="20"/>
          <w:lang w:eastAsia="en-US" w:bidi="ar-SA"/>
        </w:rPr>
        <w:fldChar w:fldCharType="end"/>
      </w:r>
    </w:p>
    <w:p w14:paraId="067A91AE" w14:textId="77777777" w:rsidR="00D20537" w:rsidRPr="003F7DC9" w:rsidRDefault="00D20537" w:rsidP="00D20537">
      <w:pPr>
        <w:widowControl/>
        <w:autoSpaceDE/>
        <w:autoSpaceDN/>
        <w:spacing w:after="160" w:line="259" w:lineRule="auto"/>
        <w:rPr>
          <w:rFonts w:ascii="Arial Narrow" w:eastAsia="Calibri" w:hAnsi="Arial Narrow"/>
          <w:sz w:val="18"/>
          <w:szCs w:val="18"/>
          <w:lang w:eastAsia="en-US" w:bidi="ar-SA"/>
        </w:rPr>
      </w:pPr>
      <w:r w:rsidRPr="003F7DC9">
        <w:rPr>
          <w:rFonts w:ascii="Arial Narrow" w:eastAsia="Calibri" w:hAnsi="Arial Narrow"/>
          <w:sz w:val="18"/>
          <w:szCs w:val="18"/>
          <w:lang w:eastAsia="en-US" w:bidi="ar-SA"/>
        </w:rPr>
        <w:br w:type="page"/>
      </w:r>
      <w:r w:rsidRPr="003F7DC9">
        <w:rPr>
          <w:rFonts w:ascii="Arial Narrow" w:eastAsia="Calibri" w:hAnsi="Arial Narrow"/>
          <w:noProof/>
          <w:lang w:bidi="ar-SA"/>
        </w:rPr>
        <mc:AlternateContent>
          <mc:Choice Requires="wps">
            <w:drawing>
              <wp:anchor distT="0" distB="0" distL="114300" distR="114300" simplePos="0" relativeHeight="251802624" behindDoc="0" locked="0" layoutInCell="1" allowOverlap="1" wp14:anchorId="74399690" wp14:editId="6052033A">
                <wp:simplePos x="0" y="0"/>
                <wp:positionH relativeFrom="column">
                  <wp:posOffset>2058670</wp:posOffset>
                </wp:positionH>
                <wp:positionV relativeFrom="paragraph">
                  <wp:posOffset>8387296</wp:posOffset>
                </wp:positionV>
                <wp:extent cx="1616043" cy="505062"/>
                <wp:effectExtent l="0" t="0" r="22860" b="28575"/>
                <wp:wrapNone/>
                <wp:docPr id="163" name="Rettangolo 163"/>
                <wp:cNvGraphicFramePr/>
                <a:graphic xmlns:a="http://schemas.openxmlformats.org/drawingml/2006/main">
                  <a:graphicData uri="http://schemas.microsoft.com/office/word/2010/wordprocessingShape">
                    <wps:wsp>
                      <wps:cNvSpPr/>
                      <wps:spPr>
                        <a:xfrm flipV="1">
                          <a:off x="0" y="0"/>
                          <a:ext cx="1616043" cy="505062"/>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AD42437" id="Rettangolo 163" o:spid="_x0000_s1026" style="position:absolute;margin-left:162.1pt;margin-top:660.4pt;width:127.25pt;height:39.75pt;flip:y;z-index:251802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" fillcolor="window" strokecolor="window" strokeweight="1pt"/>
            </w:pict>
          </mc:Fallback>
        </mc:AlternateContent>
      </w:r>
    </w:p>
    <w:p w14:paraId="273373FE" w14:textId="77777777" w:rsidR="00D20537" w:rsidRPr="003F7DC9" w:rsidRDefault="00D20537" w:rsidP="00D20537">
      <w:pPr>
        <w:widowControl/>
        <w:autoSpaceDE/>
        <w:autoSpaceDN/>
        <w:spacing w:after="480"/>
        <w:ind w:left="425" w:hanging="425"/>
        <w:outlineLvl w:val="0"/>
        <w:rPr>
          <w:rFonts w:ascii="Arial Narrow" w:eastAsia="Calibri" w:hAnsi="Arial Narrow"/>
          <w:b/>
          <w:bCs/>
          <w:color w:val="002060"/>
          <w:sz w:val="40"/>
          <w:szCs w:val="40"/>
          <w:lang w:eastAsia="en-US" w:bidi="ar-SA"/>
        </w:rPr>
      </w:pPr>
      <w:bookmarkStart w:id="21" w:name="_Toc53040875"/>
      <w:r w:rsidRPr="003F7DC9">
        <w:rPr>
          <w:rFonts w:ascii="Arial Narrow" w:eastAsia="Calibri" w:hAnsi="Arial Narrow"/>
          <w:b/>
          <w:bCs/>
          <w:color w:val="002060"/>
          <w:sz w:val="40"/>
          <w:szCs w:val="40"/>
          <w:lang w:eastAsia="en-US" w:bidi="ar-SA"/>
        </w:rPr>
        <w:lastRenderedPageBreak/>
        <w:t>Acronimi</w:t>
      </w:r>
      <w:bookmarkEnd w:id="21"/>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6647"/>
      </w:tblGrid>
      <w:tr w:rsidR="00D20537" w:rsidRPr="00E62B1A" w14:paraId="2479CA25" w14:textId="77777777" w:rsidTr="0098792F">
        <w:trPr>
          <w:trHeight w:val="166"/>
          <w:jc w:val="center"/>
        </w:trPr>
        <w:tc>
          <w:tcPr>
            <w:tcW w:w="1402" w:type="dxa"/>
            <w:noWrap/>
            <w:hideMark/>
          </w:tcPr>
          <w:p w14:paraId="7BF58F15"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DA </w:t>
            </w:r>
          </w:p>
        </w:tc>
        <w:tc>
          <w:tcPr>
            <w:tcW w:w="6647" w:type="dxa"/>
            <w:noWrap/>
            <w:hideMark/>
          </w:tcPr>
          <w:p w14:paraId="167F15F3"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nalisi Distribuzione Aiuti</w:t>
            </w:r>
          </w:p>
        </w:tc>
      </w:tr>
      <w:tr w:rsidR="00D20537" w:rsidRPr="00E62B1A" w14:paraId="63F75C43" w14:textId="77777777" w:rsidTr="0098792F">
        <w:trPr>
          <w:trHeight w:val="166"/>
          <w:jc w:val="center"/>
        </w:trPr>
        <w:tc>
          <w:tcPr>
            <w:tcW w:w="1402" w:type="dxa"/>
            <w:noWrap/>
            <w:hideMark/>
          </w:tcPr>
          <w:p w14:paraId="6F4CB02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GENAS </w:t>
            </w:r>
          </w:p>
        </w:tc>
        <w:tc>
          <w:tcPr>
            <w:tcW w:w="6647" w:type="dxa"/>
            <w:noWrap/>
            <w:hideMark/>
          </w:tcPr>
          <w:p w14:paraId="6C0DAECA"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genzia Nazionale per i Servizi Sanitari Regionali</w:t>
            </w:r>
          </w:p>
        </w:tc>
      </w:tr>
      <w:tr w:rsidR="00D20537" w:rsidRPr="00E62B1A" w14:paraId="12DD4AAB" w14:textId="77777777" w:rsidTr="0098792F">
        <w:trPr>
          <w:trHeight w:val="166"/>
          <w:jc w:val="center"/>
        </w:trPr>
        <w:tc>
          <w:tcPr>
            <w:tcW w:w="1402" w:type="dxa"/>
            <w:noWrap/>
            <w:hideMark/>
          </w:tcPr>
          <w:p w14:paraId="239B714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IFA</w:t>
            </w:r>
          </w:p>
        </w:tc>
        <w:tc>
          <w:tcPr>
            <w:tcW w:w="6647" w:type="dxa"/>
            <w:noWrap/>
            <w:hideMark/>
          </w:tcPr>
          <w:p w14:paraId="1D564D3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genzia Italiana del Farmaco</w:t>
            </w:r>
          </w:p>
        </w:tc>
      </w:tr>
      <w:tr w:rsidR="00D20537" w:rsidRPr="00E62B1A" w14:paraId="10DA7C3E" w14:textId="77777777" w:rsidTr="0098792F">
        <w:trPr>
          <w:trHeight w:val="166"/>
          <w:jc w:val="center"/>
        </w:trPr>
        <w:tc>
          <w:tcPr>
            <w:tcW w:w="1402" w:type="dxa"/>
            <w:noWrap/>
            <w:hideMark/>
          </w:tcPr>
          <w:p w14:paraId="4E86361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RDS</w:t>
            </w:r>
          </w:p>
        </w:tc>
        <w:tc>
          <w:tcPr>
            <w:tcW w:w="6647" w:type="dxa"/>
            <w:noWrap/>
            <w:hideMark/>
          </w:tcPr>
          <w:p w14:paraId="0DD71F5A"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Adult Respiratory Distress Syndrome</w:t>
            </w:r>
          </w:p>
        </w:tc>
      </w:tr>
      <w:tr w:rsidR="00D20537" w:rsidRPr="00E62B1A" w14:paraId="60C1C3FE" w14:textId="77777777" w:rsidTr="0098792F">
        <w:trPr>
          <w:trHeight w:val="166"/>
          <w:jc w:val="center"/>
        </w:trPr>
        <w:tc>
          <w:tcPr>
            <w:tcW w:w="1402" w:type="dxa"/>
            <w:noWrap/>
            <w:hideMark/>
          </w:tcPr>
          <w:p w14:paraId="28DD010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REU </w:t>
            </w:r>
          </w:p>
        </w:tc>
        <w:tc>
          <w:tcPr>
            <w:tcW w:w="6647" w:type="dxa"/>
            <w:noWrap/>
            <w:hideMark/>
          </w:tcPr>
          <w:p w14:paraId="417C8331"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zienda Regionale Emergenza Urgenza</w:t>
            </w:r>
          </w:p>
        </w:tc>
      </w:tr>
      <w:tr w:rsidR="00D20537" w:rsidRPr="00E62B1A" w14:paraId="6166DA3B" w14:textId="77777777" w:rsidTr="0098792F">
        <w:trPr>
          <w:trHeight w:val="166"/>
          <w:jc w:val="center"/>
        </w:trPr>
        <w:tc>
          <w:tcPr>
            <w:tcW w:w="1402" w:type="dxa"/>
            <w:noWrap/>
            <w:hideMark/>
          </w:tcPr>
          <w:p w14:paraId="0488D54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CNOP</w:t>
            </w:r>
          </w:p>
        </w:tc>
        <w:tc>
          <w:tcPr>
            <w:tcW w:w="6647" w:type="dxa"/>
            <w:noWrap/>
            <w:hideMark/>
          </w:tcPr>
          <w:p w14:paraId="106A846C"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onsiglio Nazionale Ordine Psicologi </w:t>
            </w:r>
          </w:p>
        </w:tc>
      </w:tr>
      <w:tr w:rsidR="00D20537" w:rsidRPr="00E62B1A" w14:paraId="2FF256B0" w14:textId="77777777" w:rsidTr="0098792F">
        <w:trPr>
          <w:trHeight w:val="166"/>
          <w:jc w:val="center"/>
        </w:trPr>
        <w:tc>
          <w:tcPr>
            <w:tcW w:w="1402" w:type="dxa"/>
            <w:noWrap/>
            <w:hideMark/>
          </w:tcPr>
          <w:p w14:paraId="41CEEFB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OVID-19 </w:t>
            </w:r>
          </w:p>
        </w:tc>
        <w:tc>
          <w:tcPr>
            <w:tcW w:w="6647" w:type="dxa"/>
            <w:noWrap/>
            <w:hideMark/>
          </w:tcPr>
          <w:p w14:paraId="3ACEF0A2"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Corona Virus Disease - 2019</w:t>
            </w:r>
          </w:p>
        </w:tc>
      </w:tr>
      <w:tr w:rsidR="00D20537" w:rsidRPr="00E62B1A" w14:paraId="6AAF275A" w14:textId="77777777" w:rsidTr="0098792F">
        <w:trPr>
          <w:trHeight w:val="166"/>
          <w:jc w:val="center"/>
        </w:trPr>
        <w:tc>
          <w:tcPr>
            <w:tcW w:w="1402" w:type="dxa"/>
            <w:noWrap/>
            <w:hideMark/>
          </w:tcPr>
          <w:p w14:paraId="7EF45D9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TS </w:t>
            </w:r>
          </w:p>
        </w:tc>
        <w:tc>
          <w:tcPr>
            <w:tcW w:w="6647" w:type="dxa"/>
            <w:noWrap/>
            <w:hideMark/>
          </w:tcPr>
          <w:p w14:paraId="7FB8AC1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omitato Tecnico Scientifico </w:t>
            </w:r>
          </w:p>
        </w:tc>
      </w:tr>
      <w:tr w:rsidR="00D20537" w:rsidRPr="00E62B1A" w14:paraId="1C107FFC" w14:textId="77777777" w:rsidTr="0098792F">
        <w:trPr>
          <w:trHeight w:val="166"/>
          <w:jc w:val="center"/>
        </w:trPr>
        <w:tc>
          <w:tcPr>
            <w:tcW w:w="1402" w:type="dxa"/>
            <w:noWrap/>
            <w:hideMark/>
          </w:tcPr>
          <w:p w14:paraId="5C8593AA"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DM </w:t>
            </w:r>
          </w:p>
        </w:tc>
        <w:tc>
          <w:tcPr>
            <w:tcW w:w="6647" w:type="dxa"/>
            <w:noWrap/>
            <w:hideMark/>
          </w:tcPr>
          <w:p w14:paraId="0B7ED726"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ispositivi Medici</w:t>
            </w:r>
          </w:p>
        </w:tc>
      </w:tr>
      <w:tr w:rsidR="00D20537" w:rsidRPr="00E62B1A" w14:paraId="54DEBC32" w14:textId="77777777" w:rsidTr="0098792F">
        <w:trPr>
          <w:trHeight w:val="166"/>
          <w:jc w:val="center"/>
        </w:trPr>
        <w:tc>
          <w:tcPr>
            <w:tcW w:w="1402" w:type="dxa"/>
            <w:noWrap/>
            <w:hideMark/>
          </w:tcPr>
          <w:p w14:paraId="400A9C59"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M Salute</w:t>
            </w:r>
          </w:p>
        </w:tc>
        <w:tc>
          <w:tcPr>
            <w:tcW w:w="6647" w:type="dxa"/>
            <w:noWrap/>
            <w:hideMark/>
          </w:tcPr>
          <w:p w14:paraId="721CC5D7"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ecreto del Ministro della Salute</w:t>
            </w:r>
          </w:p>
        </w:tc>
      </w:tr>
      <w:tr w:rsidR="00D20537" w:rsidRPr="00E62B1A" w14:paraId="6ABF0ECE" w14:textId="77777777" w:rsidTr="0098792F">
        <w:trPr>
          <w:trHeight w:val="166"/>
          <w:jc w:val="center"/>
        </w:trPr>
        <w:tc>
          <w:tcPr>
            <w:tcW w:w="1402" w:type="dxa"/>
            <w:noWrap/>
            <w:hideMark/>
          </w:tcPr>
          <w:p w14:paraId="7FE6A40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PC</w:t>
            </w:r>
          </w:p>
        </w:tc>
        <w:tc>
          <w:tcPr>
            <w:tcW w:w="6647" w:type="dxa"/>
            <w:noWrap/>
            <w:hideMark/>
          </w:tcPr>
          <w:p w14:paraId="4E2E8C0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ipartimento della Protezione Civile della Presidenza del Consiglio dei Ministri</w:t>
            </w:r>
          </w:p>
        </w:tc>
      </w:tr>
      <w:tr w:rsidR="00D20537" w:rsidRPr="00E62B1A" w14:paraId="66992655" w14:textId="77777777" w:rsidTr="0098792F">
        <w:trPr>
          <w:trHeight w:val="166"/>
          <w:jc w:val="center"/>
        </w:trPr>
        <w:tc>
          <w:tcPr>
            <w:tcW w:w="1402" w:type="dxa"/>
            <w:noWrap/>
            <w:hideMark/>
          </w:tcPr>
          <w:p w14:paraId="3EA7F75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PCM</w:t>
            </w:r>
          </w:p>
        </w:tc>
        <w:tc>
          <w:tcPr>
            <w:tcW w:w="6647" w:type="dxa"/>
            <w:noWrap/>
            <w:hideMark/>
          </w:tcPr>
          <w:p w14:paraId="4CC96E4C"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Decreto del Presidente del Consiglio dei Ministri </w:t>
            </w:r>
          </w:p>
        </w:tc>
      </w:tr>
      <w:tr w:rsidR="00D20537" w:rsidRPr="00E62B1A" w14:paraId="11FB415E" w14:textId="77777777" w:rsidTr="0098792F">
        <w:trPr>
          <w:trHeight w:val="166"/>
          <w:jc w:val="center"/>
        </w:trPr>
        <w:tc>
          <w:tcPr>
            <w:tcW w:w="1402" w:type="dxa"/>
            <w:noWrap/>
            <w:hideMark/>
          </w:tcPr>
          <w:p w14:paraId="1C608B15"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PI</w:t>
            </w:r>
          </w:p>
        </w:tc>
        <w:tc>
          <w:tcPr>
            <w:tcW w:w="6647" w:type="dxa"/>
            <w:noWrap/>
            <w:hideMark/>
          </w:tcPr>
          <w:p w14:paraId="3EC4764D"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ispositivi di protezione Individuale</w:t>
            </w:r>
          </w:p>
        </w:tc>
      </w:tr>
      <w:tr w:rsidR="00D20537" w:rsidRPr="00E62B1A" w14:paraId="66262385" w14:textId="77777777" w:rsidTr="0098792F">
        <w:trPr>
          <w:trHeight w:val="166"/>
          <w:jc w:val="center"/>
        </w:trPr>
        <w:tc>
          <w:tcPr>
            <w:tcW w:w="1402" w:type="dxa"/>
            <w:noWrap/>
            <w:hideMark/>
          </w:tcPr>
          <w:p w14:paraId="6F075B0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EBPM</w:t>
            </w:r>
          </w:p>
        </w:tc>
        <w:tc>
          <w:tcPr>
            <w:tcW w:w="6647" w:type="dxa"/>
            <w:noWrap/>
            <w:hideMark/>
          </w:tcPr>
          <w:p w14:paraId="083B4DD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parine a basso peso molecolare </w:t>
            </w:r>
          </w:p>
        </w:tc>
      </w:tr>
      <w:tr w:rsidR="00D20537" w:rsidRPr="00E62B1A" w14:paraId="24B544D6" w14:textId="77777777" w:rsidTr="0098792F">
        <w:trPr>
          <w:trHeight w:val="166"/>
          <w:jc w:val="center"/>
        </w:trPr>
        <w:tc>
          <w:tcPr>
            <w:tcW w:w="1402" w:type="dxa"/>
            <w:noWrap/>
            <w:hideMark/>
          </w:tcPr>
          <w:p w14:paraId="602D8D2A"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CDC </w:t>
            </w:r>
          </w:p>
        </w:tc>
        <w:tc>
          <w:tcPr>
            <w:tcW w:w="6647" w:type="dxa"/>
            <w:noWrap/>
            <w:hideMark/>
          </w:tcPr>
          <w:p w14:paraId="4E8D7B05"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European Centre for Disease Prevention and Control</w:t>
            </w:r>
          </w:p>
        </w:tc>
      </w:tr>
      <w:tr w:rsidR="00D20537" w:rsidRPr="00E62B1A" w14:paraId="48BEEC8A" w14:textId="77777777" w:rsidTr="0098792F">
        <w:trPr>
          <w:trHeight w:val="166"/>
          <w:jc w:val="center"/>
        </w:trPr>
        <w:tc>
          <w:tcPr>
            <w:tcW w:w="1402" w:type="dxa"/>
            <w:noWrap/>
            <w:hideMark/>
          </w:tcPr>
          <w:p w14:paraId="591E8D4C"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ECMO</w:t>
            </w:r>
          </w:p>
        </w:tc>
        <w:tc>
          <w:tcPr>
            <w:tcW w:w="6647" w:type="dxa"/>
            <w:noWrap/>
            <w:hideMark/>
          </w:tcPr>
          <w:p w14:paraId="041F885C"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Ventilazione meccanica invasiva o ossigenazione extracorporea a membrana</w:t>
            </w:r>
          </w:p>
        </w:tc>
      </w:tr>
      <w:tr w:rsidR="00D20537" w:rsidRPr="00E62B1A" w14:paraId="26B558C7" w14:textId="77777777" w:rsidTr="0098792F">
        <w:trPr>
          <w:trHeight w:val="166"/>
          <w:jc w:val="center"/>
        </w:trPr>
        <w:tc>
          <w:tcPr>
            <w:tcW w:w="1402" w:type="dxa"/>
            <w:noWrap/>
            <w:hideMark/>
          </w:tcPr>
          <w:p w14:paraId="5F855009"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EMA</w:t>
            </w:r>
          </w:p>
        </w:tc>
        <w:tc>
          <w:tcPr>
            <w:tcW w:w="6647" w:type="dxa"/>
            <w:noWrap/>
            <w:hideMark/>
          </w:tcPr>
          <w:p w14:paraId="185C444F"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genzia Europea dei Medicinali </w:t>
            </w:r>
          </w:p>
        </w:tc>
      </w:tr>
      <w:tr w:rsidR="00D20537" w:rsidRPr="00E62B1A" w14:paraId="1E34D277" w14:textId="77777777" w:rsidTr="0098792F">
        <w:trPr>
          <w:trHeight w:val="166"/>
          <w:jc w:val="center"/>
        </w:trPr>
        <w:tc>
          <w:tcPr>
            <w:tcW w:w="1402" w:type="dxa"/>
            <w:noWrap/>
            <w:hideMark/>
          </w:tcPr>
          <w:p w14:paraId="161B881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UA </w:t>
            </w:r>
          </w:p>
        </w:tc>
        <w:tc>
          <w:tcPr>
            <w:tcW w:w="6647" w:type="dxa"/>
            <w:noWrap/>
            <w:hideMark/>
          </w:tcPr>
          <w:p w14:paraId="39416E64"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 xml:space="preserve">Emergency Use Authorization </w:t>
            </w:r>
          </w:p>
        </w:tc>
      </w:tr>
      <w:tr w:rsidR="00D20537" w:rsidRPr="00E62B1A" w14:paraId="0D32218D" w14:textId="77777777" w:rsidTr="0098792F">
        <w:trPr>
          <w:trHeight w:val="166"/>
          <w:jc w:val="center"/>
        </w:trPr>
        <w:tc>
          <w:tcPr>
            <w:tcW w:w="1402" w:type="dxa"/>
            <w:noWrap/>
            <w:hideMark/>
          </w:tcPr>
          <w:p w14:paraId="6B7AD46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WRS </w:t>
            </w:r>
          </w:p>
        </w:tc>
        <w:tc>
          <w:tcPr>
            <w:tcW w:w="6647" w:type="dxa"/>
            <w:noWrap/>
            <w:hideMark/>
          </w:tcPr>
          <w:p w14:paraId="62345873"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Early Warning Response System</w:t>
            </w:r>
          </w:p>
        </w:tc>
      </w:tr>
      <w:tr w:rsidR="00D20537" w:rsidRPr="00E62B1A" w14:paraId="4150459F" w14:textId="77777777" w:rsidTr="0098792F">
        <w:trPr>
          <w:trHeight w:val="166"/>
          <w:jc w:val="center"/>
        </w:trPr>
        <w:tc>
          <w:tcPr>
            <w:tcW w:w="1402" w:type="dxa"/>
            <w:noWrap/>
            <w:hideMark/>
          </w:tcPr>
          <w:p w14:paraId="573DD5AB"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FBK </w:t>
            </w:r>
          </w:p>
        </w:tc>
        <w:tc>
          <w:tcPr>
            <w:tcW w:w="6647" w:type="dxa"/>
            <w:noWrap/>
            <w:hideMark/>
          </w:tcPr>
          <w:p w14:paraId="7A3AEAD7"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Fondazione Bruno Kessler </w:t>
            </w:r>
          </w:p>
        </w:tc>
      </w:tr>
      <w:tr w:rsidR="00D20537" w:rsidRPr="00E62B1A" w14:paraId="5BF9398A" w14:textId="77777777" w:rsidTr="0098792F">
        <w:trPr>
          <w:trHeight w:val="166"/>
          <w:jc w:val="center"/>
        </w:trPr>
        <w:tc>
          <w:tcPr>
            <w:tcW w:w="1402" w:type="dxa"/>
            <w:noWrap/>
            <w:hideMark/>
          </w:tcPr>
          <w:p w14:paraId="3F8BC6FE"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FDA </w:t>
            </w:r>
          </w:p>
        </w:tc>
        <w:tc>
          <w:tcPr>
            <w:tcW w:w="6647" w:type="dxa"/>
            <w:noWrap/>
            <w:hideMark/>
          </w:tcPr>
          <w:p w14:paraId="705DDD21"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 xml:space="preserve">Food and Drug Administration </w:t>
            </w:r>
          </w:p>
        </w:tc>
      </w:tr>
      <w:tr w:rsidR="00D20537" w:rsidRPr="00E62B1A" w14:paraId="136430FE" w14:textId="77777777" w:rsidTr="0098792F">
        <w:trPr>
          <w:trHeight w:val="166"/>
          <w:jc w:val="center"/>
        </w:trPr>
        <w:tc>
          <w:tcPr>
            <w:tcW w:w="1402" w:type="dxa"/>
            <w:noWrap/>
            <w:hideMark/>
          </w:tcPr>
          <w:p w14:paraId="03215B6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GSC</w:t>
            </w:r>
          </w:p>
        </w:tc>
        <w:tc>
          <w:tcPr>
            <w:tcW w:w="6647" w:type="dxa"/>
            <w:noWrap/>
            <w:hideMark/>
          </w:tcPr>
          <w:p w14:paraId="31BBF9A0"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Gruppo di Studio sul Coronavirus</w:t>
            </w:r>
          </w:p>
        </w:tc>
      </w:tr>
      <w:tr w:rsidR="00D20537" w:rsidRPr="00E62B1A" w14:paraId="66C55BF8" w14:textId="77777777" w:rsidTr="0098792F">
        <w:trPr>
          <w:trHeight w:val="166"/>
          <w:jc w:val="center"/>
        </w:trPr>
        <w:tc>
          <w:tcPr>
            <w:tcW w:w="1402" w:type="dxa"/>
            <w:noWrap/>
            <w:hideMark/>
          </w:tcPr>
          <w:p w14:paraId="05B83DCB"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HFOT</w:t>
            </w:r>
          </w:p>
        </w:tc>
        <w:tc>
          <w:tcPr>
            <w:tcW w:w="6647" w:type="dxa"/>
            <w:noWrap/>
            <w:hideMark/>
          </w:tcPr>
          <w:p w14:paraId="08274D1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Ossigenoterapia ad alti flussi umidificati e riscaldati </w:t>
            </w:r>
          </w:p>
        </w:tc>
      </w:tr>
      <w:tr w:rsidR="00D20537" w:rsidRPr="00E62B1A" w14:paraId="40EBE338" w14:textId="77777777" w:rsidTr="0098792F">
        <w:trPr>
          <w:trHeight w:val="166"/>
          <w:jc w:val="center"/>
        </w:trPr>
        <w:tc>
          <w:tcPr>
            <w:tcW w:w="1402" w:type="dxa"/>
            <w:noWrap/>
            <w:hideMark/>
          </w:tcPr>
          <w:p w14:paraId="3C663985"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HLH</w:t>
            </w:r>
          </w:p>
        </w:tc>
        <w:tc>
          <w:tcPr>
            <w:tcW w:w="6647" w:type="dxa"/>
            <w:noWrap/>
            <w:hideMark/>
          </w:tcPr>
          <w:p w14:paraId="38B989E5"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i/>
                <w:iCs/>
                <w:sz w:val="20"/>
                <w:szCs w:val="20"/>
                <w:lang w:eastAsia="en-US" w:bidi="ar-SA"/>
              </w:rPr>
              <w:t>Hemophagocytic LymphoHistiocytosis (</w:t>
            </w:r>
            <w:r w:rsidRPr="00E62B1A">
              <w:rPr>
                <w:rFonts w:ascii="Arial Narrow" w:eastAsia="Calibri" w:hAnsi="Arial Narrow"/>
                <w:sz w:val="20"/>
                <w:szCs w:val="20"/>
                <w:lang w:eastAsia="en-US" w:bidi="ar-SA"/>
              </w:rPr>
              <w:t xml:space="preserve">linfoistiocitosi emofagocitica) </w:t>
            </w:r>
          </w:p>
        </w:tc>
      </w:tr>
      <w:tr w:rsidR="00D20537" w:rsidRPr="00E62B1A" w14:paraId="70ED9915" w14:textId="77777777" w:rsidTr="0098792F">
        <w:trPr>
          <w:trHeight w:val="166"/>
          <w:jc w:val="center"/>
        </w:trPr>
        <w:tc>
          <w:tcPr>
            <w:tcW w:w="1402" w:type="dxa"/>
            <w:noWrap/>
            <w:hideMark/>
          </w:tcPr>
          <w:p w14:paraId="3478AAB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DSA</w:t>
            </w:r>
          </w:p>
        </w:tc>
        <w:tc>
          <w:tcPr>
            <w:tcW w:w="6647" w:type="dxa"/>
            <w:noWrap/>
            <w:hideMark/>
          </w:tcPr>
          <w:p w14:paraId="14392FDB"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 xml:space="preserve">Infectious Diseases Society of America </w:t>
            </w:r>
          </w:p>
        </w:tc>
      </w:tr>
      <w:tr w:rsidR="00D20537" w:rsidRPr="00E62B1A" w14:paraId="132F9E9E" w14:textId="77777777" w:rsidTr="0098792F">
        <w:trPr>
          <w:trHeight w:val="166"/>
          <w:jc w:val="center"/>
        </w:trPr>
        <w:tc>
          <w:tcPr>
            <w:tcW w:w="1402" w:type="dxa"/>
            <w:noWrap/>
            <w:hideMark/>
          </w:tcPr>
          <w:p w14:paraId="6616A121"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LI</w:t>
            </w:r>
          </w:p>
        </w:tc>
        <w:tc>
          <w:tcPr>
            <w:tcW w:w="6647" w:type="dxa"/>
            <w:noWrap/>
            <w:hideMark/>
          </w:tcPr>
          <w:p w14:paraId="0D305B6A"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Influenza-like Illness</w:t>
            </w:r>
          </w:p>
        </w:tc>
      </w:tr>
      <w:tr w:rsidR="00D20537" w:rsidRPr="00E62B1A" w14:paraId="225DB34A" w14:textId="77777777" w:rsidTr="0098792F">
        <w:trPr>
          <w:trHeight w:val="166"/>
          <w:jc w:val="center"/>
        </w:trPr>
        <w:tc>
          <w:tcPr>
            <w:tcW w:w="1402" w:type="dxa"/>
            <w:noWrap/>
            <w:hideMark/>
          </w:tcPr>
          <w:p w14:paraId="24E4D437"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MO</w:t>
            </w:r>
          </w:p>
        </w:tc>
        <w:tc>
          <w:tcPr>
            <w:tcW w:w="6647" w:type="dxa"/>
            <w:noWrap/>
            <w:hideMark/>
          </w:tcPr>
          <w:p w14:paraId="79ADFA06"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International Maritime Organization</w:t>
            </w:r>
          </w:p>
        </w:tc>
      </w:tr>
      <w:tr w:rsidR="00D20537" w:rsidRPr="00E62B1A" w14:paraId="58D581C4" w14:textId="77777777" w:rsidTr="0098792F">
        <w:trPr>
          <w:trHeight w:val="166"/>
          <w:jc w:val="center"/>
        </w:trPr>
        <w:tc>
          <w:tcPr>
            <w:tcW w:w="1402" w:type="dxa"/>
            <w:noWrap/>
            <w:hideMark/>
          </w:tcPr>
          <w:p w14:paraId="7FB3E224"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NAIL</w:t>
            </w:r>
          </w:p>
        </w:tc>
        <w:tc>
          <w:tcPr>
            <w:tcW w:w="6647" w:type="dxa"/>
            <w:noWrap/>
            <w:hideMark/>
          </w:tcPr>
          <w:p w14:paraId="32F76B20"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Nazionale Assicurazione Infortuni sul Lavoro</w:t>
            </w:r>
          </w:p>
        </w:tc>
      </w:tr>
      <w:tr w:rsidR="00D20537" w:rsidRPr="00E62B1A" w14:paraId="2D2F82A0" w14:textId="77777777" w:rsidTr="0098792F">
        <w:trPr>
          <w:trHeight w:val="166"/>
          <w:jc w:val="center"/>
        </w:trPr>
        <w:tc>
          <w:tcPr>
            <w:tcW w:w="1402" w:type="dxa"/>
            <w:noWrap/>
            <w:hideMark/>
          </w:tcPr>
          <w:p w14:paraId="11E01F9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NMI</w:t>
            </w:r>
          </w:p>
        </w:tc>
        <w:tc>
          <w:tcPr>
            <w:tcW w:w="6647" w:type="dxa"/>
            <w:noWrap/>
            <w:hideMark/>
          </w:tcPr>
          <w:p w14:paraId="5E27853E"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Nazionale Malattie Infettive</w:t>
            </w:r>
          </w:p>
        </w:tc>
      </w:tr>
      <w:tr w:rsidR="00D20537" w:rsidRPr="00E62B1A" w14:paraId="2B35A24F" w14:textId="77777777" w:rsidTr="0098792F">
        <w:trPr>
          <w:trHeight w:val="166"/>
          <w:jc w:val="center"/>
        </w:trPr>
        <w:tc>
          <w:tcPr>
            <w:tcW w:w="1402" w:type="dxa"/>
            <w:noWrap/>
            <w:hideMark/>
          </w:tcPr>
          <w:p w14:paraId="12B30B9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IPC </w:t>
            </w:r>
          </w:p>
        </w:tc>
        <w:tc>
          <w:tcPr>
            <w:tcW w:w="6647" w:type="dxa"/>
            <w:noWrap/>
            <w:hideMark/>
          </w:tcPr>
          <w:p w14:paraId="79CF928A"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Infection Prevention and Control</w:t>
            </w:r>
          </w:p>
        </w:tc>
      </w:tr>
      <w:tr w:rsidR="00D20537" w:rsidRPr="00E62B1A" w14:paraId="41C1538F" w14:textId="77777777" w:rsidTr="0098792F">
        <w:trPr>
          <w:trHeight w:val="166"/>
          <w:jc w:val="center"/>
        </w:trPr>
        <w:tc>
          <w:tcPr>
            <w:tcW w:w="1402" w:type="dxa"/>
            <w:noWrap/>
            <w:hideMark/>
          </w:tcPr>
          <w:p w14:paraId="43A07303"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RCCS</w:t>
            </w:r>
          </w:p>
        </w:tc>
        <w:tc>
          <w:tcPr>
            <w:tcW w:w="6647" w:type="dxa"/>
            <w:noWrap/>
            <w:hideMark/>
          </w:tcPr>
          <w:p w14:paraId="7D690A6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di Ricovero e Cura a Carattere Scientifico</w:t>
            </w:r>
          </w:p>
        </w:tc>
      </w:tr>
      <w:tr w:rsidR="00D20537" w:rsidRPr="00E62B1A" w14:paraId="335DE808" w14:textId="77777777" w:rsidTr="0098792F">
        <w:trPr>
          <w:trHeight w:val="166"/>
          <w:jc w:val="center"/>
        </w:trPr>
        <w:tc>
          <w:tcPr>
            <w:tcW w:w="1402" w:type="dxa"/>
            <w:noWrap/>
            <w:hideMark/>
          </w:tcPr>
          <w:p w14:paraId="30AF60B4"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S</w:t>
            </w:r>
          </w:p>
        </w:tc>
        <w:tc>
          <w:tcPr>
            <w:tcW w:w="6647" w:type="dxa"/>
            <w:noWrap/>
            <w:hideMark/>
          </w:tcPr>
          <w:p w14:paraId="531DA55E"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Superiore di Sanità</w:t>
            </w:r>
          </w:p>
        </w:tc>
      </w:tr>
      <w:tr w:rsidR="00D20537" w:rsidRPr="00E62B1A" w14:paraId="3154BB9A" w14:textId="77777777" w:rsidTr="0098792F">
        <w:trPr>
          <w:trHeight w:val="166"/>
          <w:jc w:val="center"/>
        </w:trPr>
        <w:tc>
          <w:tcPr>
            <w:tcW w:w="1402" w:type="dxa"/>
            <w:noWrap/>
            <w:hideMark/>
          </w:tcPr>
          <w:p w14:paraId="349B4F6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MMG</w:t>
            </w:r>
          </w:p>
        </w:tc>
        <w:tc>
          <w:tcPr>
            <w:tcW w:w="6647" w:type="dxa"/>
            <w:noWrap/>
            <w:hideMark/>
          </w:tcPr>
          <w:p w14:paraId="4542DE3E"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Medici di Medicina Generale</w:t>
            </w:r>
          </w:p>
        </w:tc>
      </w:tr>
      <w:tr w:rsidR="00D20537" w:rsidRPr="00E62B1A" w14:paraId="27DB1F79" w14:textId="77777777" w:rsidTr="0098792F">
        <w:trPr>
          <w:trHeight w:val="166"/>
          <w:jc w:val="center"/>
        </w:trPr>
        <w:tc>
          <w:tcPr>
            <w:tcW w:w="1402" w:type="dxa"/>
            <w:noWrap/>
            <w:hideMark/>
          </w:tcPr>
          <w:p w14:paraId="1AADDCF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NAS </w:t>
            </w:r>
          </w:p>
        </w:tc>
        <w:tc>
          <w:tcPr>
            <w:tcW w:w="6647" w:type="dxa"/>
            <w:noWrap/>
            <w:hideMark/>
          </w:tcPr>
          <w:p w14:paraId="1B019C6F"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uclei Antisofisticazioni e Sanità dell’arma dei Carabinieri</w:t>
            </w:r>
          </w:p>
        </w:tc>
      </w:tr>
      <w:tr w:rsidR="00D20537" w:rsidRPr="00E62B1A" w14:paraId="68DF7CE6" w14:textId="77777777" w:rsidTr="0098792F">
        <w:trPr>
          <w:trHeight w:val="166"/>
          <w:jc w:val="center"/>
        </w:trPr>
        <w:tc>
          <w:tcPr>
            <w:tcW w:w="1402" w:type="dxa"/>
            <w:noWrap/>
            <w:hideMark/>
          </w:tcPr>
          <w:p w14:paraId="1C5333E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NIC/ISS </w:t>
            </w:r>
          </w:p>
        </w:tc>
        <w:tc>
          <w:tcPr>
            <w:tcW w:w="6647" w:type="dxa"/>
            <w:noWrap/>
            <w:hideMark/>
          </w:tcPr>
          <w:p w14:paraId="3EFC1C8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i/>
                <w:iCs/>
                <w:sz w:val="20"/>
                <w:szCs w:val="20"/>
                <w:lang w:eastAsia="en-US" w:bidi="ar-SA"/>
              </w:rPr>
              <w:t>National Influenza Centre</w:t>
            </w:r>
            <w:r w:rsidRPr="00E62B1A">
              <w:rPr>
                <w:rFonts w:ascii="Arial Narrow" w:eastAsia="Calibri" w:hAnsi="Arial Narrow"/>
                <w:sz w:val="20"/>
                <w:szCs w:val="20"/>
                <w:lang w:eastAsia="en-US" w:bidi="ar-SA"/>
              </w:rPr>
              <w:t>/Istituto Superiore di Sanità</w:t>
            </w:r>
          </w:p>
        </w:tc>
      </w:tr>
      <w:tr w:rsidR="00D20537" w:rsidRPr="00E62B1A" w14:paraId="3147026E" w14:textId="77777777" w:rsidTr="0098792F">
        <w:trPr>
          <w:trHeight w:val="166"/>
          <w:jc w:val="center"/>
        </w:trPr>
        <w:tc>
          <w:tcPr>
            <w:tcW w:w="1402" w:type="dxa"/>
            <w:noWrap/>
            <w:hideMark/>
          </w:tcPr>
          <w:p w14:paraId="60C7682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IH</w:t>
            </w:r>
          </w:p>
        </w:tc>
        <w:tc>
          <w:tcPr>
            <w:tcW w:w="6647" w:type="dxa"/>
            <w:noWrap/>
            <w:hideMark/>
          </w:tcPr>
          <w:p w14:paraId="5CF4AABD"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National Institutes of Health</w:t>
            </w:r>
          </w:p>
        </w:tc>
      </w:tr>
      <w:tr w:rsidR="00D20537" w:rsidRPr="00E62B1A" w14:paraId="37AF3A09" w14:textId="77777777" w:rsidTr="0098792F">
        <w:trPr>
          <w:trHeight w:val="166"/>
          <w:jc w:val="center"/>
        </w:trPr>
        <w:tc>
          <w:tcPr>
            <w:tcW w:w="1402" w:type="dxa"/>
            <w:noWrap/>
            <w:hideMark/>
          </w:tcPr>
          <w:p w14:paraId="0C3513C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OMS</w:t>
            </w:r>
          </w:p>
        </w:tc>
        <w:tc>
          <w:tcPr>
            <w:tcW w:w="6647" w:type="dxa"/>
            <w:noWrap/>
            <w:hideMark/>
          </w:tcPr>
          <w:p w14:paraId="6B44564A"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Organizzazione Mondiale della Sanità</w:t>
            </w:r>
          </w:p>
        </w:tc>
      </w:tr>
      <w:tr w:rsidR="00D20537" w:rsidRPr="00E62B1A" w14:paraId="4624CF9D" w14:textId="77777777" w:rsidTr="0098792F">
        <w:trPr>
          <w:trHeight w:val="166"/>
          <w:jc w:val="center"/>
        </w:trPr>
        <w:tc>
          <w:tcPr>
            <w:tcW w:w="1402" w:type="dxa"/>
            <w:noWrap/>
            <w:hideMark/>
          </w:tcPr>
          <w:p w14:paraId="58524D8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A</w:t>
            </w:r>
          </w:p>
        </w:tc>
        <w:tc>
          <w:tcPr>
            <w:tcW w:w="6647" w:type="dxa"/>
            <w:noWrap/>
            <w:hideMark/>
          </w:tcPr>
          <w:p w14:paraId="6874065B"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rovincia Autonoma</w:t>
            </w:r>
          </w:p>
        </w:tc>
      </w:tr>
      <w:tr w:rsidR="00D20537" w:rsidRPr="00E62B1A" w14:paraId="4E0BC573" w14:textId="77777777" w:rsidTr="0098792F">
        <w:trPr>
          <w:trHeight w:val="166"/>
          <w:jc w:val="center"/>
        </w:trPr>
        <w:tc>
          <w:tcPr>
            <w:tcW w:w="1402" w:type="dxa"/>
            <w:noWrap/>
            <w:hideMark/>
          </w:tcPr>
          <w:p w14:paraId="0D3D8BDC"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EEP</w:t>
            </w:r>
          </w:p>
        </w:tc>
        <w:tc>
          <w:tcPr>
            <w:tcW w:w="6647" w:type="dxa"/>
            <w:noWrap/>
            <w:hideMark/>
          </w:tcPr>
          <w:p w14:paraId="0D2B37E3"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 xml:space="preserve">Positive end-expiratory pressure </w:t>
            </w:r>
          </w:p>
        </w:tc>
      </w:tr>
      <w:tr w:rsidR="00D20537" w:rsidRPr="00E62B1A" w14:paraId="77786463" w14:textId="77777777" w:rsidTr="0098792F">
        <w:trPr>
          <w:trHeight w:val="166"/>
          <w:jc w:val="center"/>
        </w:trPr>
        <w:tc>
          <w:tcPr>
            <w:tcW w:w="1402" w:type="dxa"/>
            <w:noWrap/>
            <w:hideMark/>
          </w:tcPr>
          <w:p w14:paraId="34A29948"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PHEIC </w:t>
            </w:r>
          </w:p>
        </w:tc>
        <w:tc>
          <w:tcPr>
            <w:tcW w:w="6647" w:type="dxa"/>
            <w:noWrap/>
            <w:hideMark/>
          </w:tcPr>
          <w:p w14:paraId="5CDF2417"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Public Health Emergency of International Concern</w:t>
            </w:r>
          </w:p>
        </w:tc>
      </w:tr>
      <w:tr w:rsidR="00D20537" w:rsidRPr="00E62B1A" w14:paraId="109B77AD" w14:textId="77777777" w:rsidTr="0098792F">
        <w:trPr>
          <w:trHeight w:val="166"/>
          <w:jc w:val="center"/>
        </w:trPr>
        <w:tc>
          <w:tcPr>
            <w:tcW w:w="1402" w:type="dxa"/>
            <w:noWrap/>
            <w:hideMark/>
          </w:tcPr>
          <w:p w14:paraId="60B02898"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LS</w:t>
            </w:r>
          </w:p>
        </w:tc>
        <w:tc>
          <w:tcPr>
            <w:tcW w:w="6647" w:type="dxa"/>
            <w:noWrap/>
            <w:hideMark/>
          </w:tcPr>
          <w:p w14:paraId="61122828"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ediatri di Libera Scelta</w:t>
            </w:r>
          </w:p>
        </w:tc>
      </w:tr>
      <w:tr w:rsidR="00D20537" w:rsidRPr="00E62B1A" w14:paraId="7082C483" w14:textId="77777777" w:rsidTr="0098792F">
        <w:trPr>
          <w:trHeight w:val="166"/>
          <w:jc w:val="center"/>
        </w:trPr>
        <w:tc>
          <w:tcPr>
            <w:tcW w:w="1402" w:type="dxa"/>
            <w:noWrap/>
            <w:hideMark/>
          </w:tcPr>
          <w:p w14:paraId="374AE5F7"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0</w:t>
            </w:r>
          </w:p>
        </w:tc>
        <w:tc>
          <w:tcPr>
            <w:tcW w:w="6647" w:type="dxa"/>
            <w:noWrap/>
            <w:hideMark/>
          </w:tcPr>
          <w:p w14:paraId="4F64FE76"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umero di riproduzione di base</w:t>
            </w:r>
          </w:p>
        </w:tc>
      </w:tr>
      <w:tr w:rsidR="00D20537" w:rsidRPr="00E62B1A" w14:paraId="54E2D14D" w14:textId="77777777" w:rsidTr="0098792F">
        <w:trPr>
          <w:trHeight w:val="166"/>
          <w:jc w:val="center"/>
        </w:trPr>
        <w:tc>
          <w:tcPr>
            <w:tcW w:w="1402" w:type="dxa"/>
            <w:noWrap/>
            <w:hideMark/>
          </w:tcPr>
          <w:p w14:paraId="63B9D903"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CCE</w:t>
            </w:r>
          </w:p>
        </w:tc>
        <w:tc>
          <w:tcPr>
            <w:tcW w:w="6647" w:type="dxa"/>
            <w:noWrap/>
            <w:hideMark/>
          </w:tcPr>
          <w:p w14:paraId="6BC73901"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 xml:space="preserve">Risk Communication and Community Engagement </w:t>
            </w:r>
          </w:p>
        </w:tc>
      </w:tr>
      <w:tr w:rsidR="00D20537" w:rsidRPr="00E62B1A" w14:paraId="175DB570" w14:textId="77777777" w:rsidTr="0098792F">
        <w:trPr>
          <w:trHeight w:val="166"/>
          <w:jc w:val="center"/>
        </w:trPr>
        <w:tc>
          <w:tcPr>
            <w:tcW w:w="1402" w:type="dxa"/>
            <w:noWrap/>
            <w:hideMark/>
          </w:tcPr>
          <w:p w14:paraId="1C844D38"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ACT</w:t>
            </w:r>
          </w:p>
        </w:tc>
        <w:tc>
          <w:tcPr>
            <w:tcW w:w="6647" w:type="dxa"/>
            <w:noWrap/>
            <w:hideMark/>
          </w:tcPr>
          <w:p w14:paraId="1A931372"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WHO Rapid Evidence Appraisal for COVID-19 Therapies</w:t>
            </w:r>
          </w:p>
        </w:tc>
      </w:tr>
      <w:tr w:rsidR="00D20537" w:rsidRPr="00E62B1A" w14:paraId="1966FA10" w14:textId="77777777" w:rsidTr="0098792F">
        <w:trPr>
          <w:trHeight w:val="166"/>
          <w:jc w:val="center"/>
        </w:trPr>
        <w:tc>
          <w:tcPr>
            <w:tcW w:w="1402" w:type="dxa"/>
            <w:noWrap/>
            <w:hideMark/>
          </w:tcPr>
          <w:p w14:paraId="010645E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COVERY</w:t>
            </w:r>
          </w:p>
        </w:tc>
        <w:tc>
          <w:tcPr>
            <w:tcW w:w="6647" w:type="dxa"/>
            <w:noWrap/>
            <w:hideMark/>
          </w:tcPr>
          <w:p w14:paraId="68B596CC"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Randomized Evaluation of COVID-19 Therapy</w:t>
            </w:r>
          </w:p>
        </w:tc>
      </w:tr>
      <w:tr w:rsidR="00D20537" w:rsidRPr="00E62B1A" w14:paraId="206B4A37" w14:textId="77777777" w:rsidTr="0098792F">
        <w:trPr>
          <w:trHeight w:val="166"/>
          <w:jc w:val="center"/>
        </w:trPr>
        <w:tc>
          <w:tcPr>
            <w:tcW w:w="1402" w:type="dxa"/>
            <w:noWrap/>
            <w:hideMark/>
          </w:tcPr>
          <w:p w14:paraId="1E93F09C"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SA</w:t>
            </w:r>
          </w:p>
        </w:tc>
        <w:tc>
          <w:tcPr>
            <w:tcW w:w="6647" w:type="dxa"/>
            <w:noWrap/>
            <w:hideMark/>
          </w:tcPr>
          <w:p w14:paraId="2C825E60"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sidenza Sanitaria Assistita</w:t>
            </w:r>
          </w:p>
        </w:tc>
      </w:tr>
      <w:tr w:rsidR="00D20537" w:rsidRPr="00E62B1A" w14:paraId="17BFAEDF" w14:textId="77777777" w:rsidTr="0098792F">
        <w:trPr>
          <w:trHeight w:val="166"/>
          <w:jc w:val="center"/>
        </w:trPr>
        <w:tc>
          <w:tcPr>
            <w:tcW w:w="1402" w:type="dxa"/>
            <w:noWrap/>
            <w:hideMark/>
          </w:tcPr>
          <w:p w14:paraId="4F0AE271"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RSSP </w:t>
            </w:r>
          </w:p>
        </w:tc>
        <w:tc>
          <w:tcPr>
            <w:tcW w:w="6647" w:type="dxa"/>
            <w:noWrap/>
            <w:hideMark/>
          </w:tcPr>
          <w:p w14:paraId="6F9DE74F"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sponsabili del Servizio Prevenzione e Protezione</w:t>
            </w:r>
          </w:p>
        </w:tc>
      </w:tr>
      <w:tr w:rsidR="00D20537" w:rsidRPr="00E62B1A" w14:paraId="6A5C537F" w14:textId="77777777" w:rsidTr="0098792F">
        <w:trPr>
          <w:trHeight w:val="166"/>
          <w:jc w:val="center"/>
        </w:trPr>
        <w:tc>
          <w:tcPr>
            <w:tcW w:w="1402" w:type="dxa"/>
            <w:noWrap/>
            <w:hideMark/>
          </w:tcPr>
          <w:p w14:paraId="2FA46D84"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t</w:t>
            </w:r>
          </w:p>
        </w:tc>
        <w:tc>
          <w:tcPr>
            <w:tcW w:w="6647" w:type="dxa"/>
            <w:noWrap/>
            <w:hideMark/>
          </w:tcPr>
          <w:p w14:paraId="520A25E3"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umero di riproduzione netto</w:t>
            </w:r>
          </w:p>
        </w:tc>
      </w:tr>
      <w:tr w:rsidR="00D20537" w:rsidRPr="00E62B1A" w14:paraId="45EB438E" w14:textId="77777777" w:rsidTr="0098792F">
        <w:trPr>
          <w:trHeight w:val="166"/>
          <w:jc w:val="center"/>
        </w:trPr>
        <w:tc>
          <w:tcPr>
            <w:tcW w:w="1402" w:type="dxa"/>
            <w:noWrap/>
            <w:hideMark/>
          </w:tcPr>
          <w:p w14:paraId="72FC2DC3"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SARS-CoV-2</w:t>
            </w:r>
          </w:p>
        </w:tc>
        <w:tc>
          <w:tcPr>
            <w:tcW w:w="6647" w:type="dxa"/>
            <w:noWrap/>
            <w:hideMark/>
          </w:tcPr>
          <w:p w14:paraId="4F7490FE"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Severe Acute Respiratory Syndrome CoronaVirus 2</w:t>
            </w:r>
          </w:p>
        </w:tc>
      </w:tr>
      <w:tr w:rsidR="00D20537" w:rsidRPr="00E62B1A" w14:paraId="5AA27FCA" w14:textId="77777777" w:rsidTr="0098792F">
        <w:trPr>
          <w:trHeight w:val="166"/>
          <w:jc w:val="center"/>
        </w:trPr>
        <w:tc>
          <w:tcPr>
            <w:tcW w:w="1402" w:type="dxa"/>
            <w:noWrap/>
            <w:hideMark/>
          </w:tcPr>
          <w:p w14:paraId="6D8B6BE9"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SIC</w:t>
            </w:r>
          </w:p>
        </w:tc>
        <w:tc>
          <w:tcPr>
            <w:tcW w:w="6647" w:type="dxa"/>
            <w:noWrap/>
            <w:hideMark/>
          </w:tcPr>
          <w:p w14:paraId="18B7B4DF"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Sepsis Indiced Coagulopathy</w:t>
            </w:r>
          </w:p>
        </w:tc>
      </w:tr>
      <w:tr w:rsidR="00D20537" w:rsidRPr="00E62B1A" w14:paraId="039728BF" w14:textId="77777777" w:rsidTr="0098792F">
        <w:trPr>
          <w:trHeight w:val="166"/>
          <w:jc w:val="center"/>
        </w:trPr>
        <w:tc>
          <w:tcPr>
            <w:tcW w:w="1402" w:type="dxa"/>
            <w:noWrap/>
            <w:hideMark/>
          </w:tcPr>
          <w:p w14:paraId="270D4BB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TI</w:t>
            </w:r>
          </w:p>
        </w:tc>
        <w:tc>
          <w:tcPr>
            <w:tcW w:w="6647" w:type="dxa"/>
            <w:noWrap/>
            <w:hideMark/>
          </w:tcPr>
          <w:p w14:paraId="441F65F4"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Terapia Intensiva</w:t>
            </w:r>
          </w:p>
        </w:tc>
      </w:tr>
      <w:tr w:rsidR="00D20537" w:rsidRPr="00E62B1A" w14:paraId="27BD50E5" w14:textId="77777777" w:rsidTr="0098792F">
        <w:trPr>
          <w:trHeight w:val="166"/>
          <w:jc w:val="center"/>
        </w:trPr>
        <w:tc>
          <w:tcPr>
            <w:tcW w:w="1402" w:type="dxa"/>
            <w:noWrap/>
            <w:hideMark/>
          </w:tcPr>
          <w:p w14:paraId="5902D877"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UE/SEE </w:t>
            </w:r>
          </w:p>
        </w:tc>
        <w:tc>
          <w:tcPr>
            <w:tcW w:w="6647" w:type="dxa"/>
            <w:noWrap/>
            <w:hideMark/>
          </w:tcPr>
          <w:p w14:paraId="5D372618"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Unione Europea/Spazio Economico Europeo</w:t>
            </w:r>
          </w:p>
        </w:tc>
      </w:tr>
      <w:tr w:rsidR="00D20537" w:rsidRPr="00E62B1A" w14:paraId="30288299" w14:textId="77777777" w:rsidTr="0098792F">
        <w:trPr>
          <w:trHeight w:val="166"/>
          <w:jc w:val="center"/>
        </w:trPr>
        <w:tc>
          <w:tcPr>
            <w:tcW w:w="1402" w:type="dxa"/>
            <w:noWrap/>
            <w:hideMark/>
          </w:tcPr>
          <w:p w14:paraId="24D5236E"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USMAF </w:t>
            </w:r>
          </w:p>
        </w:tc>
        <w:tc>
          <w:tcPr>
            <w:tcW w:w="6647" w:type="dxa"/>
            <w:noWrap/>
            <w:hideMark/>
          </w:tcPr>
          <w:p w14:paraId="1FBCFC51"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Uffici di Sanità Marittima, Aerea e di Frontiera</w:t>
            </w:r>
          </w:p>
        </w:tc>
      </w:tr>
    </w:tbl>
    <w:p w14:paraId="1D26F2E3" w14:textId="77777777" w:rsidR="00D20537" w:rsidRPr="00E62B1A" w:rsidRDefault="00D20537" w:rsidP="00D20537">
      <w:pPr>
        <w:widowControl/>
        <w:autoSpaceDE/>
        <w:autoSpaceDN/>
        <w:spacing w:line="259" w:lineRule="auto"/>
        <w:rPr>
          <w:rFonts w:ascii="Arial Narrow" w:eastAsia="Calibri" w:hAnsi="Arial Narrow"/>
          <w:sz w:val="20"/>
          <w:szCs w:val="20"/>
          <w:lang w:eastAsia="en-US" w:bidi="ar-SA"/>
        </w:rPr>
      </w:pPr>
    </w:p>
    <w:p w14:paraId="7A40B6FE" w14:textId="77777777" w:rsidR="00D20537" w:rsidRPr="00E62B1A" w:rsidRDefault="00D20537" w:rsidP="00D20537">
      <w:pPr>
        <w:widowControl/>
        <w:autoSpaceDE/>
        <w:autoSpaceDN/>
        <w:spacing w:after="160" w:line="259" w:lineRule="auto"/>
        <w:rPr>
          <w:rFonts w:ascii="Arial Narrow" w:eastAsia="Calibri" w:hAnsi="Arial Narrow"/>
          <w:b/>
          <w:bCs/>
          <w:color w:val="002060"/>
          <w:sz w:val="20"/>
          <w:szCs w:val="20"/>
          <w:lang w:eastAsia="en-US" w:bidi="ar-SA"/>
        </w:rPr>
      </w:pPr>
    </w:p>
    <w:p w14:paraId="1FB927E2"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22" w:name="_Toc53040876"/>
      <w:r w:rsidRPr="003F7DC9">
        <w:rPr>
          <w:rFonts w:ascii="Arial Narrow" w:eastAsia="Calibri" w:hAnsi="Arial Narrow"/>
          <w:b/>
          <w:bCs/>
          <w:color w:val="002060"/>
          <w:sz w:val="40"/>
          <w:szCs w:val="40"/>
          <w:lang w:eastAsia="en-US" w:bidi="ar-SA"/>
        </w:rPr>
        <w:t>Glossario</w:t>
      </w:r>
      <w:bookmarkEnd w:id="22"/>
    </w:p>
    <w:p w14:paraId="1D3BDB73"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i/>
          <w:iCs/>
          <w:sz w:val="20"/>
          <w:szCs w:val="20"/>
          <w:lang w:eastAsia="en-US" w:bidi="ar-SA"/>
        </w:rPr>
        <w:t>De-escalation</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Ri-modulazione delle attività con misure meno stringenti</w:t>
      </w:r>
    </w:p>
    <w:p w14:paraId="1C5E9628"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pidemia nazionale in fase acuta</w:t>
      </w:r>
      <w:r w:rsidRPr="003F7DC9">
        <w:rPr>
          <w:rFonts w:ascii="Arial Narrow" w:eastAsia="Calibri" w:hAnsi="Arial Narrow"/>
          <w:sz w:val="20"/>
          <w:szCs w:val="20"/>
          <w:lang w:eastAsia="en-US" w:bidi="ar-SA"/>
        </w:rPr>
        <w:br/>
        <w:t>I nuovi casi a livello nazionale in sono evidente aumento con numeri elevati e segnali di sovraccarico dei servizi sanitari</w:t>
      </w:r>
    </w:p>
    <w:p w14:paraId="73B34C07"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pidemia nazionale in fase di transizione</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 xml:space="preserve">I nuovi casi a livello nazionale sono stabili o con variazioni contenute, l’incidenza è bassa e non è presente un sovraccarico dei servizi sanitari. In altre parole l’epidemia è controllata a livello nazionale </w:t>
      </w:r>
    </w:p>
    <w:p w14:paraId="40789E08"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pidemia nazionale in fase post-acuta</w:t>
      </w:r>
      <w:r w:rsidRPr="003F7DC9">
        <w:rPr>
          <w:rFonts w:ascii="Arial Narrow" w:eastAsia="Calibri" w:hAnsi="Arial Narrow"/>
          <w:sz w:val="20"/>
          <w:szCs w:val="20"/>
          <w:lang w:eastAsia="en-US" w:bidi="ar-SA"/>
        </w:rPr>
        <w:br/>
        <w:t>I nuovi casi a livello nazionale hanno raggiunto un picco e seppur ancora in numero elevato hanno un trend in diminuzione</w:t>
      </w:r>
    </w:p>
    <w:p w14:paraId="6E536B8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i/>
          <w:iCs/>
          <w:sz w:val="20"/>
          <w:szCs w:val="20"/>
          <w:lang w:eastAsia="en-US" w:bidi="ar-SA"/>
        </w:rPr>
        <w:t>Escalation</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Ri-modulazione delle attività con misure più stringenti</w:t>
      </w:r>
    </w:p>
    <w:p w14:paraId="1151E77A"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di allerta pandemica</w:t>
      </w:r>
      <w:r w:rsidRPr="003F7DC9">
        <w:rPr>
          <w:rFonts w:ascii="Arial Narrow" w:eastAsia="Calibri" w:hAnsi="Arial Narrow"/>
          <w:sz w:val="20"/>
          <w:szCs w:val="20"/>
          <w:lang w:eastAsia="en-US" w:bidi="ar-SA"/>
        </w:rPr>
        <w:br/>
        <w:t xml:space="preserve">Identificazione di un nuovo virus emergente nell’uomo </w:t>
      </w:r>
    </w:p>
    <w:p w14:paraId="0E29F27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di transizione pandemica</w:t>
      </w:r>
      <w:r w:rsidRPr="003F7DC9">
        <w:rPr>
          <w:rFonts w:ascii="Arial Narrow" w:eastAsia="Calibri" w:hAnsi="Arial Narrow"/>
          <w:sz w:val="20"/>
          <w:szCs w:val="20"/>
          <w:lang w:eastAsia="en-US" w:bidi="ar-SA"/>
        </w:rPr>
        <w:br/>
        <w:t>Diminuzione del rischio a livello globale</w:t>
      </w:r>
    </w:p>
    <w:p w14:paraId="7A485D9A"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inter-pandemica</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Periodo tra le pandemie</w:t>
      </w:r>
    </w:p>
    <w:p w14:paraId="453BE5F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pandemica</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Periodo caratterizzato dalla diffusione in tutto il mondo del nuovo patogeno</w:t>
      </w:r>
    </w:p>
    <w:p w14:paraId="25F2FD4B"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i/>
          <w:iCs/>
          <w:sz w:val="20"/>
          <w:szCs w:val="20"/>
          <w:lang w:eastAsia="en-US" w:bidi="ar-SA"/>
        </w:rPr>
        <w:t>Lockdown</w:t>
      </w:r>
      <w:r w:rsidRPr="003F7DC9">
        <w:rPr>
          <w:rFonts w:ascii="Arial Narrow" w:eastAsia="Calibri" w:hAnsi="Arial Narrow"/>
          <w:b/>
          <w:sz w:val="20"/>
          <w:szCs w:val="20"/>
          <w:lang w:eastAsia="en-US" w:bidi="ar-SA"/>
        </w:rPr>
        <w:t xml:space="preserve"> </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Realizzazione di misure su scala variabile volte a ridurre drasticamente il rischio di assembramento e contatto inter-personale quali la chiusura di esercizi commerciali, il divieto di eventi e manifestazioni, la limitazione della mobilità individuale, la chiusura delle scuole di ogni ordine e grado, l’istituzione su vasta scala di lavoro agile dal proprio domicilio</w:t>
      </w:r>
    </w:p>
    <w:p w14:paraId="75EBECA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0: numero di riproduzione di base</w:t>
      </w:r>
      <w:r w:rsidRPr="003F7DC9">
        <w:rPr>
          <w:rFonts w:ascii="Arial Narrow" w:eastAsia="Calibri" w:hAnsi="Arial Narrow"/>
          <w:sz w:val="20"/>
          <w:szCs w:val="20"/>
          <w:lang w:eastAsia="en-US" w:bidi="ar-SA"/>
        </w:rPr>
        <w:br/>
        <w:t>Trasmissibilità di un patogeno in assenza di interventi</w:t>
      </w:r>
    </w:p>
    <w:p w14:paraId="76E39F28"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t: numero di riproduzione netto</w:t>
      </w:r>
      <w:r w:rsidRPr="003F7DC9">
        <w:rPr>
          <w:rFonts w:ascii="Arial Narrow" w:eastAsia="Calibri" w:hAnsi="Arial Narrow"/>
          <w:sz w:val="20"/>
          <w:szCs w:val="20"/>
          <w:lang w:eastAsia="en-US" w:bidi="ar-SA"/>
        </w:rPr>
        <w:br/>
        <w:t>Trasmissibilità di un patogeno calcolata nel tempo in presenza di interventi</w:t>
      </w:r>
    </w:p>
    <w:p w14:paraId="155DBA8B"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03648" behindDoc="0" locked="0" layoutInCell="1" allowOverlap="1" wp14:anchorId="4552BE15" wp14:editId="125308B1">
                <wp:simplePos x="0" y="0"/>
                <wp:positionH relativeFrom="column">
                  <wp:posOffset>2118360</wp:posOffset>
                </wp:positionH>
                <wp:positionV relativeFrom="paragraph">
                  <wp:posOffset>1516380</wp:posOffset>
                </wp:positionV>
                <wp:extent cx="1616043" cy="505062"/>
                <wp:effectExtent l="0" t="0" r="22860" b="28575"/>
                <wp:wrapNone/>
                <wp:docPr id="164" name="Rettangolo 164"/>
                <wp:cNvGraphicFramePr/>
                <a:graphic xmlns:a="http://schemas.openxmlformats.org/drawingml/2006/main">
                  <a:graphicData uri="http://schemas.microsoft.com/office/word/2010/wordprocessingShape">
                    <wps:wsp>
                      <wps:cNvSpPr/>
                      <wps:spPr>
                        <a:xfrm flipV="1">
                          <a:off x="0" y="0"/>
                          <a:ext cx="1616043" cy="505062"/>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C27AC6" id="Rettangolo 164" o:spid="_x0000_s1026" style="position:absolute;margin-left:166.8pt;margin-top:119.4pt;width:127.25pt;height:39.75pt;flip:y;z-index:251803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" fillcolor="window" strokecolor="window" strokeweight="1pt"/>
            </w:pict>
          </mc:Fallback>
        </mc:AlternateContent>
      </w:r>
      <w:r w:rsidRPr="003F7DC9">
        <w:rPr>
          <w:rFonts w:ascii="Arial Narrow" w:eastAsia="Calibri" w:hAnsi="Arial Narrow"/>
          <w:lang w:eastAsia="en-US" w:bidi="ar-SA"/>
        </w:rPr>
        <w:br w:type="page"/>
      </w:r>
      <w:r w:rsidRPr="003F7DC9">
        <w:rPr>
          <w:rFonts w:ascii="Arial Narrow" w:eastAsia="Calibri" w:hAnsi="Arial Narrow"/>
          <w:noProof/>
          <w:lang w:bidi="ar-SA"/>
        </w:rPr>
        <mc:AlternateContent>
          <mc:Choice Requires="wps">
            <w:drawing>
              <wp:anchor distT="0" distB="0" distL="114300" distR="114300" simplePos="0" relativeHeight="251801600" behindDoc="0" locked="0" layoutInCell="1" allowOverlap="1" wp14:anchorId="168138B5" wp14:editId="76693963">
                <wp:simplePos x="0" y="0"/>
                <wp:positionH relativeFrom="column">
                  <wp:posOffset>2210800</wp:posOffset>
                </wp:positionH>
                <wp:positionV relativeFrom="paragraph">
                  <wp:posOffset>8765509</wp:posOffset>
                </wp:positionV>
                <wp:extent cx="1616043" cy="737857"/>
                <wp:effectExtent l="0" t="0" r="22860" b="24765"/>
                <wp:wrapNone/>
                <wp:docPr id="165" name="Rettangolo 165"/>
                <wp:cNvGraphicFramePr/>
                <a:graphic xmlns:a="http://schemas.openxmlformats.org/drawingml/2006/main">
                  <a:graphicData uri="http://schemas.microsoft.com/office/word/2010/wordprocessingShape">
                    <wps:wsp>
                      <wps:cNvSpPr/>
                      <wps:spPr>
                        <a:xfrm>
                          <a:off x="0" y="0"/>
                          <a:ext cx="1616043" cy="737857"/>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8F1580" id="Rettangolo 165" o:spid="_x0000_s1026" style="position:absolute;margin-left:174.1pt;margin-top:690.2pt;width:127.25pt;height:58.1pt;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" fillcolor="window" strokecolor="window" strokeweight="1pt"/>
            </w:pict>
          </mc:Fallback>
        </mc:AlternateContent>
      </w:r>
    </w:p>
    <w:p w14:paraId="47CA2775"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23" w:name="_Toc53040877"/>
      <w:r w:rsidRPr="003F7DC9">
        <w:rPr>
          <w:rFonts w:ascii="Arial Narrow" w:eastAsia="Calibri" w:hAnsi="Arial Narrow"/>
          <w:b/>
          <w:bCs/>
          <w:color w:val="002060"/>
          <w:sz w:val="40"/>
          <w:szCs w:val="40"/>
          <w:lang w:eastAsia="en-US" w:bidi="ar-SA"/>
        </w:rPr>
        <w:lastRenderedPageBreak/>
        <w:t>Premessa</w:t>
      </w:r>
      <w:bookmarkEnd w:id="23"/>
    </w:p>
    <w:p w14:paraId="31589FD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 xml:space="preserve">nelle emergenze di sanità pubblica comprende tutte le attività volte a minimizzare i rischi posti dalle malattie infettive e per mitigare il loro impatto durante una emergenza di sanità pubblica, a prescindere dalla entità dell’evento (locale, regionale, nazionale, internazionale). Durante una emergenza di sanità pubblica sono richieste capacità di pianificazione, coordinamento, diagnosi tempestiva, valutazione, indagine, risposta e comunicazione. </w:t>
      </w:r>
    </w:p>
    <w:p w14:paraId="2FF93AB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Questo documento si inserisce come ulteriore evoluzione nell’ambito delle attività nazionali di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 xml:space="preserve">per supportare la verifica, e se necessario il rafforzamento, dello stato di preparazione dei sistemi sanitari nelle Regioni/PA al fine di fronteggiare in modo ottimale un eventuale aumento nel numero di nuove infezioni da SARS-CoV-2 nonché i diversi scenari possibili nella stagione autunno-inverno 2020-2021. A seguito della analisi delle criticità riscontrate nella prima fase epidemica, della elaborazione di possibili scenari epidemici e dello sviluppo di uno strumento di autovalutazione della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dei servizi sanitari (Circolare del Ministero della Salute “</w:t>
      </w:r>
      <w:r w:rsidRPr="003F7DC9">
        <w:rPr>
          <w:rFonts w:ascii="Arial Narrow" w:eastAsia="Yu Mincho" w:hAnsi="Arial Narrow"/>
          <w:lang w:eastAsia="en-US" w:bidi="ar-SA"/>
        </w:rPr>
        <w:t>Elementi di preparazione e risposta a COVID-19 nella stagione autunno-invernale” pubblicata l’11 agosto 2020</w:t>
      </w:r>
      <w:r w:rsidRPr="003F7DC9">
        <w:rPr>
          <w:rFonts w:ascii="Arial Narrow" w:eastAsia="Calibri" w:hAnsi="Arial Narrow"/>
          <w:lang w:eastAsia="en-US" w:bidi="ar-SA"/>
        </w:rPr>
        <w:t>), questo documento, elaborato da molteplici istituzioni internazionali, nazionali e regionali, intende rafforzare il coordinamento e la pianificazione nazionale nel breve termine raccogliendo le iniziative, gli strumenti e i provvedimenti disponibili sviluppati dall’inizio di questo evento pandemico e operativi in questa fase.</w:t>
      </w:r>
    </w:p>
    <w:p w14:paraId="074DA9F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struttura del documento segue quella degli 8 pilastri strategici chiave identificati dall’Organizzazione Mondiale della Sanità per la risposta alla pandemia COVID-19: Coordinamento nazionale, pianificazione, e monitoraggio; Comunicazione del rischio e coinvolgimento della popolazione; Sorveglianza, team di risposta rapida, indagine sui casi; Punti di ingresso/sanità transfrontaliera; Laboratori nazionali; Infection Prevention and Control (IPC); Gestione clinica dei casi; e Supporto operativo e logistica. Elementi trasversali a questi pilastri</w:t>
      </w:r>
      <w:r w:rsidRPr="003F7DC9">
        <w:rPr>
          <w:rFonts w:ascii="Arial Narrow" w:eastAsia="Calibri" w:hAnsi="Arial Narrow"/>
          <w:color w:val="FF0000"/>
          <w:lang w:eastAsia="en-US" w:bidi="ar-SA"/>
        </w:rPr>
        <w:t>,</w:t>
      </w:r>
      <w:r w:rsidRPr="003F7DC9">
        <w:rPr>
          <w:rFonts w:ascii="Arial Narrow" w:eastAsia="Calibri" w:hAnsi="Arial Narrow"/>
          <w:lang w:eastAsia="en-US" w:bidi="ar-SA"/>
        </w:rPr>
        <w:t xml:space="preserve"> come la formazione e la ricerca scientifica</w:t>
      </w:r>
      <w:r w:rsidRPr="003F7DC9">
        <w:rPr>
          <w:rFonts w:ascii="Arial Narrow" w:eastAsia="Calibri" w:hAnsi="Arial Narrow"/>
          <w:color w:val="FF0000"/>
          <w:lang w:eastAsia="en-US" w:bidi="ar-SA"/>
        </w:rPr>
        <w:t>,</w:t>
      </w:r>
      <w:r w:rsidRPr="003F7DC9">
        <w:rPr>
          <w:rFonts w:ascii="Arial Narrow" w:eastAsia="Calibri" w:hAnsi="Arial Narrow"/>
          <w:lang w:eastAsia="en-US" w:bidi="ar-SA"/>
        </w:rPr>
        <w:t xml:space="preserve"> vengono trattati quando rilevanti per la risposta operativa a breve termine, all’interno degli 8 pilastri elencati.</w:t>
      </w:r>
    </w:p>
    <w:p w14:paraId="497E206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sintesi, questo documento costituisce una “cassetta degli attrezzi” per le autorità di sanità pubblica impegnate nella risposta all’epidemia da SARS-CoV-2 nel nostro Paese. Dopo aver ricostruito le attività svolte dall’inizio di questo evento pandemico, il documento fa il punto per ciascun pilastro strategico declinando le iniziative nazionali messe in campo e operative durante la fase di transizione e le attività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realizzate in previsione della stagione autunno-invernale. Il documento propone un approccio condiviso alla ri-modulazione delle misure di contenimento/mitigazione, coerente con quanto definito nel DPCM n.108 del 27 aprile 2020, in base allo scenario ipotizzato e al livello di classificazione del rischio in ciascuna Regione/PA ai sensi del DM Salute del 30 aprile 2020.</w:t>
      </w:r>
    </w:p>
    <w:p w14:paraId="06ADE7B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Appendice si riporta, inoltre, l’insieme degli strumenti e provvedimenti operativi per ciascun pilastro strategico.</w:t>
      </w:r>
    </w:p>
    <w:p w14:paraId="589DFD5D"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400DBBFE" w14:textId="77777777" w:rsidR="00D20537" w:rsidRPr="003F7DC9" w:rsidRDefault="00D20537" w:rsidP="00D20537">
      <w:pPr>
        <w:widowControl/>
        <w:autoSpaceDE/>
        <w:autoSpaceDN/>
        <w:spacing w:after="160" w:line="259" w:lineRule="auto"/>
        <w:rPr>
          <w:rFonts w:ascii="Arial Narrow" w:eastAsia="Calibri" w:hAnsi="Arial Narrow"/>
          <w:color w:val="002060"/>
          <w:sz w:val="40"/>
          <w:szCs w:val="40"/>
          <w:lang w:eastAsia="en-US" w:bidi="ar-SA"/>
        </w:rPr>
      </w:pPr>
      <w:r w:rsidRPr="003F7DC9">
        <w:rPr>
          <w:rFonts w:ascii="Arial Narrow" w:eastAsia="Calibri" w:hAnsi="Arial Narrow"/>
          <w:noProof/>
          <w:lang w:bidi="ar-SA"/>
        </w:rPr>
        <w:lastRenderedPageBreak/>
        <mc:AlternateContent>
          <mc:Choice Requires="wps">
            <w:drawing>
              <wp:anchor distT="0" distB="0" distL="114300" distR="114300" simplePos="0" relativeHeight="251804672" behindDoc="0" locked="0" layoutInCell="1" allowOverlap="1" wp14:anchorId="3DCB8FAA" wp14:editId="45533A9C">
                <wp:simplePos x="0" y="0"/>
                <wp:positionH relativeFrom="margin">
                  <wp:posOffset>1880870</wp:posOffset>
                </wp:positionH>
                <wp:positionV relativeFrom="paragraph">
                  <wp:posOffset>8212610</wp:posOffset>
                </wp:positionV>
                <wp:extent cx="1616043" cy="505062"/>
                <wp:effectExtent l="0" t="0" r="22860" b="28575"/>
                <wp:wrapNone/>
                <wp:docPr id="166" name="Rettangolo 166"/>
                <wp:cNvGraphicFramePr/>
                <a:graphic xmlns:a="http://schemas.openxmlformats.org/drawingml/2006/main">
                  <a:graphicData uri="http://schemas.microsoft.com/office/word/2010/wordprocessingShape">
                    <wps:wsp>
                      <wps:cNvSpPr/>
                      <wps:spPr>
                        <a:xfrm flipV="1">
                          <a:off x="0" y="0"/>
                          <a:ext cx="1616043" cy="505062"/>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54872D" id="Rettangolo 166" o:spid="_x0000_s1026" style="position:absolute;margin-left:148.1pt;margin-top:646.65pt;width:127.25pt;height:39.75pt;flip:y;z-index:251804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" fillcolor="window" strokecolor="window" strokeweight="1pt">
                <w10:wrap anchorx="margin"/>
              </v:rect>
            </w:pict>
          </mc:Fallback>
        </mc:AlternateContent>
      </w:r>
      <w:bookmarkStart w:id="24" w:name="_Toc53040878"/>
      <w:r w:rsidRPr="003F7DC9">
        <w:rPr>
          <w:rFonts w:ascii="Arial Narrow" w:eastAsia="Calibri" w:hAnsi="Arial Narrow"/>
          <w:b/>
          <w:bCs/>
          <w:color w:val="002060"/>
          <w:sz w:val="40"/>
          <w:szCs w:val="40"/>
          <w:lang w:eastAsia="en-US" w:bidi="ar-SA"/>
        </w:rPr>
        <w:t>Introduzione</w:t>
      </w:r>
      <w:bookmarkEnd w:id="24"/>
    </w:p>
    <w:p w14:paraId="69F1C5A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pandemia da COVID-19 è una emergenza globale legata alla comparsa di un nuovo virus (SARS-CoV-2). In poco tempo questo patogeno ha provocato una pandemia a cui l’Organizzazione Mondiale della Sanità (OMS) attribuisce tre caratteristiche specifiche (1):</w:t>
      </w:r>
    </w:p>
    <w:p w14:paraId="7B37A0D4" w14:textId="77777777" w:rsidR="00D20537" w:rsidRPr="003F7DC9" w:rsidRDefault="00D20537" w:rsidP="00D20537">
      <w:pPr>
        <w:widowControl/>
        <w:numPr>
          <w:ilvl w:val="0"/>
          <w:numId w:val="15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Velocità e scal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la malattia si è diffusa rapidamente in tutto il mondo ed è stata in grado di sovraccaricare anche i sistemi sanitari più resilienti;</w:t>
      </w:r>
    </w:p>
    <w:p w14:paraId="2021E213" w14:textId="77777777" w:rsidR="00D20537" w:rsidRPr="003F7DC9" w:rsidRDefault="00D20537" w:rsidP="00D20537">
      <w:pPr>
        <w:widowControl/>
        <w:numPr>
          <w:ilvl w:val="0"/>
          <w:numId w:val="152"/>
        </w:numPr>
        <w:autoSpaceDE/>
        <w:autoSpaceDN/>
        <w:spacing w:after="120" w:line="259" w:lineRule="auto"/>
        <w:ind w:left="567" w:hanging="283"/>
        <w:jc w:val="both"/>
        <w:rPr>
          <w:rFonts w:ascii="Arial Narrow" w:eastAsia="Calibri" w:hAnsi="Arial Narrow"/>
          <w:b/>
          <w:lang w:eastAsia="en-US" w:bidi="ar-SA"/>
        </w:rPr>
      </w:pPr>
      <w:r w:rsidRPr="003F7DC9">
        <w:rPr>
          <w:rFonts w:ascii="Arial Narrow" w:eastAsia="Calibri" w:hAnsi="Arial Narrow"/>
          <w:b/>
          <w:color w:val="0070C0"/>
          <w:lang w:eastAsia="en-US" w:bidi="ar-SA"/>
        </w:rPr>
        <w:t>Gravità:</w:t>
      </w:r>
      <w:r w:rsidRPr="003F7DC9">
        <w:rPr>
          <w:rFonts w:ascii="Arial Narrow" w:eastAsia="Calibri" w:hAnsi="Arial Narrow"/>
          <w:b/>
          <w:lang w:eastAsia="en-US" w:bidi="ar-SA"/>
        </w:rPr>
        <w:t xml:space="preserve"> </w:t>
      </w:r>
      <w:r w:rsidRPr="003F7DC9">
        <w:rPr>
          <w:rFonts w:ascii="Arial Narrow" w:eastAsia="Calibri" w:hAnsi="Arial Narrow"/>
          <w:lang w:eastAsia="en-US" w:bidi="ar-SA"/>
        </w:rPr>
        <w:t>complessivamente il 20% dei casi è grave/critico con una letalità attualmente superiore al 3% e più elevata in gruppi di popolazione con età più avanzata e affetti da co-morbidità;</w:t>
      </w:r>
    </w:p>
    <w:p w14:paraId="4EEAAC86" w14:textId="77777777" w:rsidR="00D20537" w:rsidRPr="003F7DC9" w:rsidRDefault="00D20537" w:rsidP="00D20537">
      <w:pPr>
        <w:widowControl/>
        <w:numPr>
          <w:ilvl w:val="0"/>
          <w:numId w:val="152"/>
        </w:numPr>
        <w:autoSpaceDE/>
        <w:autoSpaceDN/>
        <w:spacing w:after="120" w:line="259" w:lineRule="auto"/>
        <w:ind w:left="567" w:hanging="283"/>
        <w:jc w:val="both"/>
        <w:rPr>
          <w:rFonts w:ascii="Arial Narrow" w:eastAsia="Calibri" w:hAnsi="Arial Narrow"/>
          <w:b/>
          <w:lang w:eastAsia="en-US" w:bidi="ar-SA"/>
        </w:rPr>
      </w:pPr>
      <w:r w:rsidRPr="003F7DC9">
        <w:rPr>
          <w:rFonts w:ascii="Arial Narrow" w:eastAsia="Calibri" w:hAnsi="Arial Narrow"/>
          <w:b/>
          <w:color w:val="0070C0"/>
          <w:lang w:eastAsia="en-US" w:bidi="ar-SA"/>
        </w:rPr>
        <w:t xml:space="preserve">Impatto sociale ed economico: </w:t>
      </w:r>
      <w:r w:rsidRPr="003F7DC9">
        <w:rPr>
          <w:rFonts w:ascii="Arial Narrow" w:eastAsia="Calibri" w:hAnsi="Arial Narrow"/>
          <w:lang w:eastAsia="en-US" w:bidi="ar-SA"/>
        </w:rPr>
        <w:t>ampie ripercussioni socio-economiche</w:t>
      </w:r>
      <w:r w:rsidRPr="003F7DC9">
        <w:rPr>
          <w:rFonts w:ascii="Arial Narrow" w:eastAsia="Calibri" w:hAnsi="Arial Narrow"/>
          <w:b/>
          <w:lang w:eastAsia="en-US" w:bidi="ar-SA"/>
        </w:rPr>
        <w:t xml:space="preserve"> </w:t>
      </w:r>
      <w:r w:rsidRPr="003F7DC9">
        <w:rPr>
          <w:rFonts w:ascii="Arial Narrow" w:eastAsia="Calibri" w:hAnsi="Arial Narrow"/>
          <w:lang w:eastAsia="en-US" w:bidi="ar-SA"/>
        </w:rPr>
        <w:t>per il forte impatto sui sistemi sanitari e sociali e per l’effetto delle misure prese per controllare la trasmissione.</w:t>
      </w:r>
    </w:p>
    <w:p w14:paraId="1BE95E4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assenza di farmaci efficaci e di un vaccino, in una popolazione completamente suscettibile, SARS-CoV-2 dal 31 dicembre 2019 al 18 settembre 2020 ha provocato oltre 30 milioni di casi confermati di infezione nel mondo e oltre 900.000 decessi (2). In base ai dati pubblicati dal Centro europeo per la prevenzione e il controllo delle malattie (</w:t>
      </w:r>
      <w:r w:rsidRPr="003F7DC9">
        <w:rPr>
          <w:rFonts w:ascii="Arial Narrow" w:eastAsia="Calibri" w:hAnsi="Arial Narrow"/>
          <w:i/>
          <w:iCs/>
          <w:lang w:eastAsia="en-US" w:bidi="ar-SA"/>
        </w:rPr>
        <w:t>European Centre for Disease Prevention and Control</w:t>
      </w:r>
      <w:r w:rsidRPr="003F7DC9">
        <w:rPr>
          <w:rFonts w:ascii="Arial Narrow" w:eastAsia="Calibri" w:hAnsi="Arial Narrow"/>
          <w:lang w:eastAsia="en-US" w:bidi="ar-SA"/>
        </w:rPr>
        <w:t xml:space="preserve">, ECDC), nei Paesi UE/SEE (Unione Europea/Spazio Economico Europeo), si registrano oltre due milioni di casi confermati e oltre 185.000 decess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ohlqgx11","properties":{"formattedCitation":"(1)","plainCitation":"(1)","noteIndex":0},"citationItems":[{"id":347,"uris":["http://zotero.org/users/4841063/items/6N74RTK8"],"uri":["http://zotero.org/users/4841063/items/6N74RTK8"],"itemData":{"id":347,"type":"webpage","language":"it","note":"source: www.epicentro.iss.it","title":"Focolaio internazionale di infezione da nuovo coronavirus SARS-CoV-2","URL":"https://www.epicentro.iss.it/coronavirus/sars-cov-2","author":[{"family":"EpiCentro","given":""}],"accessed":{"date-parts":[["2020",4,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3)</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In Italia sono stati notificati complessivamente oltre 290.000 casi confermati di infezione da SARS-CoV-2 e oltre 35.000 decessi (4).</w:t>
      </w:r>
    </w:p>
    <w:p w14:paraId="62D3B71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w:t>
      </w:r>
      <w:r w:rsidRPr="003F7DC9">
        <w:rPr>
          <w:rFonts w:ascii="Arial Narrow" w:eastAsia="Calibri" w:hAnsi="Arial Narrow"/>
          <w:spacing w:val="-2"/>
          <w:lang w:eastAsia="en-US" w:bidi="ar-SA"/>
        </w:rPr>
        <w:t>l Gruppo di Studio sul Coronavirus (</w:t>
      </w:r>
      <w:r w:rsidRPr="003F7DC9">
        <w:rPr>
          <w:rFonts w:ascii="Arial Narrow" w:eastAsia="Calibri" w:hAnsi="Arial Narrow"/>
          <w:i/>
          <w:iCs/>
          <w:lang w:eastAsia="en-US" w:bidi="ar-SA"/>
        </w:rPr>
        <w:t>Coronavirus Study Group</w:t>
      </w:r>
      <w:r w:rsidRPr="003F7DC9">
        <w:rPr>
          <w:rFonts w:ascii="Arial Narrow" w:eastAsia="Calibri" w:hAnsi="Arial Narrow"/>
          <w:lang w:eastAsia="en-US" w:bidi="ar-SA"/>
        </w:rPr>
        <w:t xml:space="preserve">, </w:t>
      </w:r>
      <w:r w:rsidRPr="003F7DC9">
        <w:rPr>
          <w:rFonts w:ascii="Arial Narrow" w:eastAsia="Calibri" w:hAnsi="Arial Narrow"/>
          <w:spacing w:val="-2"/>
          <w:lang w:eastAsia="en-US" w:bidi="ar-SA"/>
        </w:rPr>
        <w:t>CSG) del Comitato internazionale per la tassonomia dei virus (</w:t>
      </w:r>
      <w:r w:rsidRPr="003F7DC9">
        <w:rPr>
          <w:rFonts w:ascii="Arial Narrow" w:eastAsia="Calibri" w:hAnsi="Arial Narrow"/>
          <w:i/>
          <w:iCs/>
          <w:spacing w:val="-2"/>
          <w:lang w:eastAsia="en-US" w:bidi="ar-SA"/>
        </w:rPr>
        <w:t>International Committee on Taxonomy of Viruses</w:t>
      </w:r>
      <w:r w:rsidRPr="003F7DC9">
        <w:rPr>
          <w:rFonts w:ascii="Arial Narrow" w:eastAsia="Calibri" w:hAnsi="Arial Narrow"/>
          <w:spacing w:val="-2"/>
          <w:lang w:eastAsia="en-US" w:bidi="ar-SA"/>
        </w:rPr>
        <w:t xml:space="preserve">) ha classificato ufficialmente, con il nome di SARS-CoV-2, </w:t>
      </w:r>
      <w:r w:rsidRPr="003F7DC9">
        <w:rPr>
          <w:rFonts w:ascii="Arial Narrow" w:eastAsia="Calibri" w:hAnsi="Arial Narrow"/>
          <w:lang w:eastAsia="en-US" w:bidi="ar-SA"/>
        </w:rPr>
        <w:t>il virus provvisoriamente chiamato dalle autorità sanitarie internazionali 2019-nCoV e responsabile dei casi della malattia COVID-19 (</w:t>
      </w:r>
      <w:r w:rsidRPr="003F7DC9">
        <w:rPr>
          <w:rFonts w:ascii="Arial Narrow" w:eastAsia="Calibri" w:hAnsi="Arial Narrow"/>
          <w:i/>
          <w:iCs/>
          <w:lang w:eastAsia="en-US" w:bidi="ar-SA"/>
        </w:rPr>
        <w:t>COronaVIrus Disease 2019).</w:t>
      </w:r>
      <w:r w:rsidRPr="003F7DC9">
        <w:rPr>
          <w:rFonts w:ascii="Arial Narrow" w:eastAsia="Calibri" w:hAnsi="Arial Narrow"/>
          <w:lang w:eastAsia="en-US" w:bidi="ar-SA"/>
        </w:rPr>
        <w:t xml:space="preserve"> Il CSG dopo aver valutato la novità del patogeno umano e sulla base della filogenesi, della tassonomia e della pratica consolidata, ha associato formalmente questo virus con il coronavirus che causa la sindrome respiratoria acuta grave (SARS-CoVs, </w:t>
      </w:r>
      <w:r w:rsidRPr="003F7DC9">
        <w:rPr>
          <w:rFonts w:ascii="Arial Narrow" w:eastAsia="Calibri" w:hAnsi="Arial Narrow"/>
          <w:i/>
          <w:iCs/>
          <w:lang w:eastAsia="en-US" w:bidi="ar-SA"/>
        </w:rPr>
        <w:t>Severe Acute Respiratory Syndrome Coronaviruses</w:t>
      </w:r>
      <w:r w:rsidRPr="003F7DC9">
        <w:rPr>
          <w:rFonts w:ascii="Arial Narrow" w:eastAsia="Calibri" w:hAnsi="Arial Narrow"/>
          <w:lang w:eastAsia="en-US" w:bidi="ar-SA"/>
        </w:rPr>
        <w:t xml:space="preserve">) classificandolo, appunto, come </w:t>
      </w:r>
      <w:r w:rsidRPr="003F7DC9">
        <w:rPr>
          <w:rFonts w:ascii="Arial Narrow" w:eastAsia="Calibri" w:hAnsi="Arial Narrow"/>
          <w:i/>
          <w:iCs/>
          <w:lang w:eastAsia="en-US" w:bidi="ar-SA"/>
        </w:rPr>
        <w:t>Severe Acute Respiratory Syndrome Coronavirus 2</w:t>
      </w:r>
      <w:r w:rsidRPr="003F7DC9">
        <w:rPr>
          <w:rFonts w:ascii="Arial Narrow" w:eastAsia="Calibri" w:hAnsi="Arial Narrow"/>
          <w:lang w:eastAsia="en-US" w:bidi="ar-SA"/>
        </w:rPr>
        <w:t xml:space="preserve"> (SARS-CoV-2). </w:t>
      </w:r>
    </w:p>
    <w:p w14:paraId="6F22F41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n il suo periodo di incubazione relativamente lungo (mediana 5-6 giorni, range 1-14 giorn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1Gwltgbb","properties":{"formattedCitation":"(2)","plainCitation":"(2)","noteIndex":0},"citationItems":[{"id":80,"uris":["http://zotero.org/users/4841063/items/NN3VKY9C"],"uri":["http://zotero.org/users/4841063/items/NN3VKY9C"],"itemData":{"id":80,"type":"article","publisher":"ECDC: Stockholm; 2020.","title":"Rapid Risk Assessment. Outbreak of acute respiratory syndrome associated with a novel coronavirus, China: first local transmission in the EU/EEA – eighth update.","URL":"https://www.ecdc.europa.eu/sites/default/files/documents/covid-19-rapid-risk-assessment-coronavirus-disease-2019-eighth-update-8-april-2020.pdf","author":[{"literal":"European Centre for Disease Prevention and Control"}],"issued":{"date-parts":[["2020",4,8]]}}}],"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5)</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uno </w:t>
      </w:r>
      <w:r w:rsidRPr="003F7DC9">
        <w:rPr>
          <w:rFonts w:ascii="Arial Narrow" w:eastAsia="Calibri" w:hAnsi="Arial Narrow"/>
          <w:i/>
          <w:iCs/>
          <w:lang w:eastAsia="en-US" w:bidi="ar-SA"/>
        </w:rPr>
        <w:t xml:space="preserve">shedding </w:t>
      </w:r>
      <w:r w:rsidRPr="003F7DC9">
        <w:rPr>
          <w:rFonts w:ascii="Arial Narrow" w:eastAsia="Calibri" w:hAnsi="Arial Narrow"/>
          <w:lang w:eastAsia="en-US" w:bidi="ar-SA"/>
        </w:rPr>
        <w:t xml:space="preserve">virale documentato da 1-2 giorni prima della comparsa di sintom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e9hTdVYS","properties":{"formattedCitation":"(3)","plainCitation":"(3)","noteIndex":0},"citationItems":[{"id":338,"uris":["http://zotero.org/users/4841063/items/722K8DXS"],"uri":["http://zotero.org/users/4841063/items/722K8DXS"],"itemData":{"id":338,"type":"article-journal","abstract":"Presymptomatic transmission of SARS-CoV-2 is estimated to account for a substantial proportion of COVID-19 cases.","container-title":"Nature Medicine","DOI":"10.1038/s41591-020-0869-5","ISSN":"1546-170X","language":"en","note":"publisher: Nature Publishing Group","page":"1-4","source":"www.nature.com","title":"Temporal dynamics in viral shedding and transmissibility of COVID-19","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4,15]]}}}],"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6)</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in grado di prolungarsi per settimane dopo la comparsa degli stess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V27Eckjd","properties":{"formattedCitation":"(4)","plainCitation":"(4)","noteIndex":0},"citationItems":[{"id":341,"uris":["http://zotero.org/users/4841063/items/NZBXZU2Z"],"uri":["http://zotero.org/users/4841063/items/NZBXZU2Z"],"itemData":{"id":341,"type":"article-journal","abstract":"Coronavirus disease 2019 (COVID-19) is a new pandemic disease. We previously reported\nthat the viral load of severe acute respiratory syndrome coronavirus 2 (SARS-CoV-2)\npeaks within the first week of disease onset.1,2 Findings from Feb, 2020, indicated\nthat the clinical spectrum of this disease can be very heterogeneous.3 Here, we report\nthe viral RNA shedding patterns observed in patients with mild and severe COVID-19.","container-title":"The Lancet Infectious Diseases","DOI":"10.1016/S1473-3099(20)30232-2","ISSN":"1473-3099, 1474-4457","issue":"0","journalAbbreviation":"The Lancet Infectious Diseases","language":"English","note":"publisher: Elsevier\nPMID: 32199493","source":"www.thelancet.com","title":"Viral dynamics in mild and severe cases of COVID-19","URL":"https://www.thelancet.com/journals/laninf/article/PIIS1473-3099(20)30232-2/abstract","volume":"0","author":[{"family":"Liu","given":"Yang"},{"family":"Yan","given":"Li-Meng"},{"family":"Wan","given":"Lagen"},{"family":"Xiang","given":"Tian-Xin"},{"family":"Le","given":"Aiping"},{"family":"Liu","given":"Jia-Ming"},{"family":"Peiris","given":"Malik"},{"family":"Poon","given":"Leo L. M."},{"family":"Zhang","given":"Wei"}],"accessed":{"date-parts":[["2020",4,16]]},"issued":{"date-parts":[["2020",3,19]]}}}],"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7)</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che possono essere inizialmente lievi e aspecifici, e la presenza di casi asintomatici e paucisintomatici in grado di trasmettere l’infezione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oOeh3B7h","properties":{"formattedCitation":"(5)","plainCitation":"(5)","noteIndex":0},"citationItems":[{"id":136,"uris":["http://zotero.org/users/4841063/items/HN826HCP"],"uri":["http://zotero.org/users/4841063/items/HN826HCP"],"itemData":{"id":136,"type":"article-journal","abstract":"Estimation of the prevalence and contagiousness of undocumented novel coronavirus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86% of all infections were undocumented (95% CI: [82%–90%]) prior to 23 January 2020 travel restrictions. Per person, the transmission rate of undocumented infections was 55% of documented infections ([46%–62%]), yet, due to their greater numbers, undocumented infections were the infection source for 79% of documented cases. These findings explain the rapid geographic spread of SARS-CoV2 and indicate containment of this virus will be particularly challenging.","container-title":"Science","DOI":"10.1126/science.abb3221","ISSN":"0036-8075, 1095-9203","language":"en","note":"publisher: American Association for the Advancement of Science\nsection: Research Article\nPMID: 32179701","source":"science.sciencemag.org","title":"Substantial undocumented infection facilitates the rapid dissemination of novel coronavirus (SARS-CoV2)","URL":"https://science.sciencemag.org/content/early/2020/03/13/science.abb3221","author":[{"family":"Li","given":"Ruiyun"},{"family":"Pei","given":"Sen"},{"family":"Chen","given":"Bin"},{"family":"Song","given":"Yimeng"},{"family":"Zhang","given":"Tao"},{"family":"Yang","given":"Wan"},{"family":"Shaman","given":"Jeffrey"}],"accessed":{"date-parts":[["2020",3,21]]},"issued":{"date-parts":[["2020",3,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8)</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SARS-CoV-2 mostra di essere maggiormente adattato all’uomo rispetto al virus SARS-CoV emerso nel 2002 e in grado quindi di trasmettersi in modo molto più efficiente. </w:t>
      </w:r>
    </w:p>
    <w:p w14:paraId="2AFC2726"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bookmarkStart w:id="25" w:name="_Toc37917261"/>
      <w:r w:rsidRPr="003F7DC9">
        <w:rPr>
          <w:rFonts w:ascii="Arial Narrow" w:eastAsia="Calibri" w:hAnsi="Arial Narrow"/>
          <w:lang w:eastAsia="en-US" w:bidi="ar-SA"/>
        </w:rPr>
        <w:br w:type="page"/>
      </w:r>
      <w:r w:rsidRPr="003F7DC9">
        <w:rPr>
          <w:rFonts w:ascii="Arial Narrow" w:eastAsia="Calibri" w:hAnsi="Arial Narrow"/>
          <w:noProof/>
          <w:lang w:bidi="ar-SA"/>
        </w:rPr>
        <mc:AlternateContent>
          <mc:Choice Requires="wps">
            <w:drawing>
              <wp:anchor distT="0" distB="0" distL="114300" distR="114300" simplePos="0" relativeHeight="251826176" behindDoc="0" locked="0" layoutInCell="1" allowOverlap="1" wp14:anchorId="24FC41F3" wp14:editId="7C7AC17E">
                <wp:simplePos x="0" y="0"/>
                <wp:positionH relativeFrom="column">
                  <wp:posOffset>1753302</wp:posOffset>
                </wp:positionH>
                <wp:positionV relativeFrom="paragraph">
                  <wp:posOffset>8521065</wp:posOffset>
                </wp:positionV>
                <wp:extent cx="1726531" cy="800100"/>
                <wp:effectExtent l="0" t="0" r="7620" b="0"/>
                <wp:wrapNone/>
                <wp:docPr id="167" name="Rettangolo 167"/>
                <wp:cNvGraphicFramePr/>
                <a:graphic xmlns:a="http://schemas.openxmlformats.org/drawingml/2006/main">
                  <a:graphicData uri="http://schemas.microsoft.com/office/word/2010/wordprocessingShape">
                    <wps:wsp>
                      <wps:cNvSpPr/>
                      <wps:spPr>
                        <a:xfrm>
                          <a:off x="0" y="0"/>
                          <a:ext cx="1726531" cy="80010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77C38E" id="Rettangolo 167" o:spid="_x0000_s1026" style="position:absolute;margin-left:138.05pt;margin-top:670.95pt;width:135.95pt;height:63pt;z-index:251826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" fillcolor="window" stroked="f" strokeweight="1pt"/>
            </w:pict>
          </mc:Fallback>
        </mc:AlternateContent>
      </w:r>
    </w:p>
    <w:p w14:paraId="2676A736"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bookmarkStart w:id="26" w:name="_Hlk53394209"/>
    </w:p>
    <w:p w14:paraId="30F9844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F538FF2"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3C62B0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46E808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E4620D8"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3670232"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1CBF83A"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8FEAE8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D7A226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187579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038D55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F5E1498" w14:textId="77777777" w:rsidR="00D20537" w:rsidRPr="003F7DC9" w:rsidRDefault="00D20537" w:rsidP="00D20537">
      <w:pPr>
        <w:widowControl/>
        <w:pBdr>
          <w:bottom w:val="single" w:sz="4" w:space="1" w:color="002060"/>
        </w:pBdr>
        <w:autoSpaceDE/>
        <w:autoSpaceDN/>
        <w:spacing w:after="200"/>
        <w:jc w:val="center"/>
        <w:outlineLvl w:val="0"/>
        <w:rPr>
          <w:rFonts w:ascii="Arial Narrow" w:eastAsia="Calibri" w:hAnsi="Arial Narrow"/>
          <w:b/>
          <w:bCs/>
          <w:color w:val="002060"/>
          <w:sz w:val="32"/>
          <w:szCs w:val="32"/>
          <w:lang w:eastAsia="en-US" w:bidi="ar-SA"/>
        </w:rPr>
      </w:pPr>
      <w:bookmarkStart w:id="27" w:name="_Toc53040879"/>
      <w:r w:rsidRPr="003F7DC9">
        <w:rPr>
          <w:rFonts w:ascii="Arial Narrow" w:eastAsia="Calibri" w:hAnsi="Arial Narrow"/>
          <w:b/>
          <w:bCs/>
          <w:color w:val="002060"/>
          <w:sz w:val="32"/>
          <w:szCs w:val="32"/>
          <w:lang w:eastAsia="en-US" w:bidi="ar-SA"/>
        </w:rPr>
        <w:t>Capitolo 1</w:t>
      </w:r>
      <w:bookmarkEnd w:id="27"/>
    </w:p>
    <w:p w14:paraId="6748F3E4" w14:textId="77777777" w:rsidR="00D20537" w:rsidRPr="003F7DC9" w:rsidRDefault="00D20537" w:rsidP="00D20537">
      <w:pPr>
        <w:widowControl/>
        <w:autoSpaceDE/>
        <w:autoSpaceDN/>
        <w:spacing w:after="600"/>
        <w:jc w:val="center"/>
        <w:outlineLvl w:val="0"/>
        <w:rPr>
          <w:rFonts w:ascii="Arial Narrow" w:eastAsia="Calibri" w:hAnsi="Arial Narrow"/>
          <w:b/>
          <w:bCs/>
          <w:color w:val="002060"/>
          <w:sz w:val="40"/>
          <w:szCs w:val="40"/>
          <w:lang w:eastAsia="en-US" w:bidi="ar-SA"/>
        </w:rPr>
      </w:pPr>
      <w:bookmarkStart w:id="28" w:name="_Toc53040880"/>
      <w:r w:rsidRPr="003F7DC9">
        <w:rPr>
          <w:rFonts w:ascii="Arial Narrow" w:eastAsia="Calibri" w:hAnsi="Arial Narrow"/>
          <w:b/>
          <w:bCs/>
          <w:color w:val="002060"/>
          <w:sz w:val="40"/>
          <w:szCs w:val="40"/>
          <w:lang w:eastAsia="en-US" w:bidi="ar-SA"/>
        </w:rPr>
        <w:t>Preparazione e risposta alla pandemia</w:t>
      </w:r>
      <w:bookmarkEnd w:id="25"/>
      <w:r w:rsidRPr="003F7DC9">
        <w:rPr>
          <w:rFonts w:ascii="Arial Narrow" w:eastAsia="Calibri" w:hAnsi="Arial Narrow"/>
          <w:b/>
          <w:bCs/>
          <w:color w:val="002060"/>
          <w:sz w:val="40"/>
          <w:szCs w:val="40"/>
          <w:lang w:eastAsia="en-US" w:bidi="ar-SA"/>
        </w:rPr>
        <w:t xml:space="preserve"> COVID-19</w:t>
      </w:r>
      <w:bookmarkEnd w:id="28"/>
    </w:p>
    <w:p w14:paraId="74C16883"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mc:AlternateContent>
          <mc:Choice Requires="wps">
            <w:drawing>
              <wp:anchor distT="0" distB="0" distL="114300" distR="114300" simplePos="0" relativeHeight="251816960" behindDoc="0" locked="0" layoutInCell="1" allowOverlap="1" wp14:anchorId="0C5E0426" wp14:editId="0DD1E592">
                <wp:simplePos x="0" y="0"/>
                <wp:positionH relativeFrom="column">
                  <wp:posOffset>1467122</wp:posOffset>
                </wp:positionH>
                <wp:positionV relativeFrom="paragraph">
                  <wp:posOffset>4131582</wp:posOffset>
                </wp:positionV>
                <wp:extent cx="2536372" cy="1023257"/>
                <wp:effectExtent l="0" t="0" r="0" b="5715"/>
                <wp:wrapNone/>
                <wp:docPr id="168" name="Rettangolo 168"/>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080B7E" id="Rettangolo 168" o:spid="_x0000_s1026" style="position:absolute;margin-left:115.5pt;margin-top:325.3pt;width:199.7pt;height:80.55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ri0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" fillcolor="window" stroked="f" strokeweight="1pt"/>
            </w:pict>
          </mc:Fallback>
        </mc:AlternateContent>
      </w:r>
      <w:r w:rsidRPr="003F7DC9">
        <w:rPr>
          <w:rFonts w:ascii="Calibri" w:eastAsia="Calibri" w:hAnsi="Calibri"/>
          <w:lang w:eastAsia="en-US" w:bidi="ar-SA"/>
        </w:rPr>
        <w:br w:type="page"/>
      </w:r>
    </w:p>
    <w:p w14:paraId="3AD35F01"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bookmarkEnd w:id="26"/>
    <w:p w14:paraId="59F0751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OMS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u8e2StR8","properties":{"formattedCitation":"(6)","plainCitation":"(6)","noteIndex":0},"citationItems":[{"id":353,"uris":["http://zotero.org/users/4841063/items/RUIBMUNQ"],"uri":["http://zotero.org/users/4841063/items/RUIBMUNQ"],"itemData":{"id":353,"type":"webpage","container-title":"WHO","note":"source: www.who.int\npublisher: World Health Organization","title":"WHO | Pandemic Influenza Risk Management","URL":"http://www.who.int/influenza/preparedness/pandemic/influenza_risk_management/en/","accessed":{"date-parts":[["2020",4,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9)</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e l’ECDC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lAlfmX6l","properties":{"formattedCitation":"(7)","plainCitation":"(7)","noteIndex":0},"citationItems":[{"id":355,"uris":["http://zotero.org/users/4841063/items/WLNFTAHE"],"uri":["http://zotero.org/users/4841063/items/WLNFTAHE"],"itemData":{"id":355,"type":"webpage","abstract":"This guide is intended for use by those involved in pandemic preparedness planning, generic preparedness and implementation of IHR core capacities in European countries. The document describes good practice for pandemic preparedness planning based on lessons learned from the 2009 pandemic.","container-title":"European Centre for Disease Prevention and Control","language":"en","note":"source: www.ecdc.europa.eu","title":"Guide to revision of national pandemic influenza preparedness plans: Lessons learned from the 2009 A(H1N1) pandemic","title-short":"Guide to revision of national pandemic influenza preparedness plans","URL":"https://www.ecdc.europa.eu/en/publications-data/guide-revision-national-pandemic-influenza-preparedness-plans-lessons-learned","accessed":{"date-parts":[["2020",4,16]]},"issued":{"date-parts":[["2017",11,17]]}}}],"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0)</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individuano le seguenti fasi “in continuum” nella risposta ad una pandemia da virus emergenti:</w:t>
      </w:r>
    </w:p>
    <w:p w14:paraId="78C9CBDF" w14:textId="77777777" w:rsidR="00D20537" w:rsidRPr="003F7DC9" w:rsidRDefault="00D20537" w:rsidP="00D20537">
      <w:pPr>
        <w:widowControl/>
        <w:numPr>
          <w:ilvl w:val="0"/>
          <w:numId w:val="14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inter-pandemic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periodo tra le pandemie. </w:t>
      </w:r>
    </w:p>
    <w:p w14:paraId="709F3141" w14:textId="77777777" w:rsidR="00D20537" w:rsidRPr="003F7DC9" w:rsidRDefault="00D20537" w:rsidP="00D20537">
      <w:pPr>
        <w:widowControl/>
        <w:numPr>
          <w:ilvl w:val="0"/>
          <w:numId w:val="14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di allerta:</w:t>
      </w:r>
      <w:r w:rsidRPr="003F7DC9">
        <w:rPr>
          <w:rFonts w:ascii="Arial Narrow" w:eastAsia="Calibri" w:hAnsi="Arial Narrow"/>
          <w:lang w:eastAsia="en-US" w:bidi="ar-SA"/>
        </w:rPr>
        <w:t xml:space="preserve"> identificazione di un nuovo virus emergente nell’uomo (es. nuovo </w:t>
      </w:r>
      <w:r w:rsidRPr="003F7DC9">
        <w:rPr>
          <w:rFonts w:ascii="Arial Narrow" w:eastAsia="Calibri" w:hAnsi="Arial Narrow"/>
          <w:i/>
          <w:iCs/>
          <w:lang w:eastAsia="en-US" w:bidi="ar-SA"/>
        </w:rPr>
        <w:t>sub-type</w:t>
      </w:r>
      <w:r w:rsidRPr="003F7DC9">
        <w:rPr>
          <w:rFonts w:ascii="Arial Narrow" w:eastAsia="Calibri" w:hAnsi="Arial Narrow"/>
          <w:lang w:eastAsia="en-US" w:bidi="ar-SA"/>
        </w:rPr>
        <w:t xml:space="preserve"> influenzale). In questa fase è necessario aumentare l’attenzione e svolgere una valutazione del rischio a livello locale, nazionale e globale. Se le valutazioni del rischio indicano che il nuovo virus </w:t>
      </w:r>
      <w:r w:rsidRPr="003F7DC9">
        <w:rPr>
          <w:rFonts w:ascii="Arial Narrow" w:eastAsia="Calibri" w:hAnsi="Arial Narrow"/>
          <w:b/>
          <w:bCs/>
          <w:i/>
          <w:iCs/>
          <w:color w:val="0070C0"/>
          <w:lang w:eastAsia="en-US" w:bidi="ar-SA"/>
        </w:rPr>
        <w:t>non ha</w:t>
      </w:r>
      <w:r w:rsidRPr="003F7DC9">
        <w:rPr>
          <w:rFonts w:ascii="Arial Narrow" w:eastAsia="Calibri" w:hAnsi="Arial Narrow"/>
          <w:lang w:eastAsia="en-US" w:bidi="ar-SA"/>
        </w:rPr>
        <w:t xml:space="preserve"> la potenzialità di evolvere in un ceppo pandemico, si procede verso una </w:t>
      </w:r>
      <w:r w:rsidRPr="003F7DC9">
        <w:rPr>
          <w:rFonts w:ascii="Arial Narrow" w:eastAsia="Calibri" w:hAnsi="Arial Narrow"/>
          <w:i/>
          <w:iCs/>
          <w:lang w:eastAsia="en-US" w:bidi="ar-SA"/>
        </w:rPr>
        <w:t>de-escalation</w:t>
      </w:r>
      <w:r w:rsidRPr="003F7DC9">
        <w:rPr>
          <w:rFonts w:ascii="Arial Narrow" w:eastAsia="Calibri" w:hAnsi="Arial Narrow"/>
          <w:lang w:eastAsia="en-US" w:bidi="ar-SA"/>
        </w:rPr>
        <w:t xml:space="preserve">, ossia una ri-modulazione delle attività con misure meno stringenti, ovvero corrispondenti a quelle della fase inter-pandemica. </w:t>
      </w:r>
    </w:p>
    <w:p w14:paraId="26318593" w14:textId="77777777" w:rsidR="00D20537" w:rsidRPr="003F7DC9" w:rsidRDefault="00D20537" w:rsidP="00D20537">
      <w:pPr>
        <w:widowControl/>
        <w:numPr>
          <w:ilvl w:val="0"/>
          <w:numId w:val="14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pandemica:</w:t>
      </w:r>
      <w:r w:rsidRPr="003F7DC9">
        <w:rPr>
          <w:rFonts w:ascii="Arial Narrow" w:eastAsia="Calibri" w:hAnsi="Arial Narrow"/>
          <w:lang w:eastAsia="en-US" w:bidi="ar-SA"/>
        </w:rPr>
        <w:t xml:space="preserve"> periodo caratterizzato dalla diffusione in tutto il mondo del nuovo patogeno, che viene monitorato dalla sorveglianza globale. La transizione tra la fase inter-pandemica, la fase di allerta e la fase pandemica può avvenire rapidamente o in modo graduale, principalmente sulla base dei dati virologici, epidemiologici e clinici. </w:t>
      </w:r>
    </w:p>
    <w:p w14:paraId="54DE0EB9"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All’interno della fase pandemica ciascun Paese può osservare diverse fasi della </w:t>
      </w:r>
      <w:r w:rsidRPr="003F7DC9">
        <w:rPr>
          <w:rFonts w:ascii="Arial Narrow" w:eastAsia="Calibri" w:hAnsi="Arial Narrow"/>
          <w:b/>
          <w:bCs/>
          <w:color w:val="0070C0"/>
          <w:lang w:eastAsia="en-US" w:bidi="ar-SA"/>
        </w:rPr>
        <w:t xml:space="preserve">epidemia a livello nazionale </w:t>
      </w:r>
      <w:r w:rsidRPr="003F7DC9">
        <w:rPr>
          <w:rFonts w:ascii="Arial Narrow" w:eastAsia="Calibri" w:hAnsi="Arial Narrow"/>
          <w:lang w:eastAsia="en-US" w:bidi="ar-SA"/>
        </w:rPr>
        <w:t>con:</w:t>
      </w:r>
    </w:p>
    <w:p w14:paraId="65E7C37E" w14:textId="77777777" w:rsidR="00D20537" w:rsidRPr="003F7DC9" w:rsidRDefault="00D20537" w:rsidP="00D20537">
      <w:pPr>
        <w:widowControl/>
        <w:numPr>
          <w:ilvl w:val="0"/>
          <w:numId w:val="162"/>
        </w:numPr>
        <w:autoSpaceDE/>
        <w:autoSpaceDN/>
        <w:spacing w:after="120" w:line="259" w:lineRule="auto"/>
        <w:ind w:left="1134"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i acute</w:t>
      </w:r>
      <w:r w:rsidRPr="003F7DC9">
        <w:rPr>
          <w:rFonts w:ascii="Arial Narrow" w:eastAsia="Calibri" w:hAnsi="Arial Narrow"/>
          <w:lang w:eastAsia="en-US" w:bidi="ar-SA"/>
        </w:rPr>
        <w:t xml:space="preserve"> in cui i casi sono in aumento evidente, con numeri elevati e segnali di sovraccarico dei servizi sanitari; </w:t>
      </w:r>
    </w:p>
    <w:p w14:paraId="0743B562" w14:textId="77777777" w:rsidR="00D20537" w:rsidRPr="003F7DC9" w:rsidRDefault="00D20537" w:rsidP="00D20537">
      <w:pPr>
        <w:widowControl/>
        <w:numPr>
          <w:ilvl w:val="0"/>
          <w:numId w:val="162"/>
        </w:numPr>
        <w:autoSpaceDE/>
        <w:autoSpaceDN/>
        <w:spacing w:after="120" w:line="259" w:lineRule="auto"/>
        <w:ind w:left="1134"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i post-acute</w:t>
      </w:r>
      <w:r w:rsidRPr="003F7DC9">
        <w:rPr>
          <w:rFonts w:ascii="Arial Narrow" w:eastAsia="Calibri" w:hAnsi="Arial Narrow"/>
          <w:lang w:eastAsia="en-US" w:bidi="ar-SA"/>
        </w:rPr>
        <w:t xml:space="preserve"> in cui i nuovi casi riscontrati al giorno hanno raggiunto un picco e, seppur ancora in numero elevato, hanno un trend in diminuzione; </w:t>
      </w:r>
    </w:p>
    <w:p w14:paraId="4B9226B3" w14:textId="77777777" w:rsidR="00D20537" w:rsidRPr="003F7DC9" w:rsidRDefault="00D20537" w:rsidP="00D20537">
      <w:pPr>
        <w:widowControl/>
        <w:numPr>
          <w:ilvl w:val="0"/>
          <w:numId w:val="162"/>
        </w:numPr>
        <w:autoSpaceDE/>
        <w:autoSpaceDN/>
        <w:spacing w:after="120" w:line="259" w:lineRule="auto"/>
        <w:ind w:left="1134"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i di transizione epidemica</w:t>
      </w:r>
      <w:r w:rsidRPr="003F7DC9">
        <w:rPr>
          <w:rFonts w:ascii="Arial Narrow" w:eastAsia="Calibri" w:hAnsi="Arial Narrow"/>
          <w:lang w:eastAsia="en-US" w:bidi="ar-SA"/>
        </w:rPr>
        <w:t xml:space="preserve"> in cui i casi sono stabili o con variazioni contenute, l’incidenza è bassa e non si assiste ad un sovraccarico dei servizi sanitari. In altre parole sono fasi in cui l’epidemia è controllata a livello nazionale.</w:t>
      </w:r>
    </w:p>
    <w:p w14:paraId="40E38069" w14:textId="77777777" w:rsidR="00D20537" w:rsidRPr="003F7DC9" w:rsidRDefault="00D20537" w:rsidP="00D20537">
      <w:pPr>
        <w:widowControl/>
        <w:numPr>
          <w:ilvl w:val="0"/>
          <w:numId w:val="14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di transizione pandemica:</w:t>
      </w:r>
      <w:r w:rsidRPr="003F7DC9">
        <w:rPr>
          <w:rFonts w:ascii="Arial Narrow" w:eastAsia="Calibri" w:hAnsi="Arial Narrow"/>
          <w:lang w:eastAsia="en-US" w:bidi="ar-SA"/>
        </w:rPr>
        <w:t xml:space="preserve"> con la diminuzione del rischio a livello globale, può verificarsi una </w:t>
      </w:r>
      <w:r w:rsidRPr="003F7DC9">
        <w:rPr>
          <w:rFonts w:ascii="Arial Narrow" w:eastAsia="Calibri" w:hAnsi="Arial Narrow"/>
          <w:i/>
          <w:iCs/>
          <w:lang w:eastAsia="en-US" w:bidi="ar-SA"/>
        </w:rPr>
        <w:t>de-escalation</w:t>
      </w:r>
      <w:r w:rsidRPr="003F7DC9">
        <w:rPr>
          <w:rFonts w:ascii="Arial Narrow" w:eastAsia="Calibri" w:hAnsi="Arial Narrow"/>
          <w:lang w:eastAsia="en-US" w:bidi="ar-SA"/>
        </w:rPr>
        <w:t xml:space="preserve"> delle azioni</w:t>
      </w:r>
      <w:r w:rsidRPr="003F7DC9">
        <w:rPr>
          <w:rFonts w:ascii="Arial Narrow" w:eastAsia="Calibri" w:hAnsi="Arial Narrow"/>
          <w:color w:val="FF0000"/>
          <w:lang w:eastAsia="en-US" w:bidi="ar-SA"/>
        </w:rPr>
        <w:t xml:space="preserve">, </w:t>
      </w:r>
      <w:r w:rsidRPr="003F7DC9">
        <w:rPr>
          <w:rFonts w:ascii="Arial Narrow" w:eastAsia="Calibri" w:hAnsi="Arial Narrow"/>
          <w:lang w:eastAsia="en-US" w:bidi="ar-SA"/>
        </w:rPr>
        <w:t>con riduzione delle attività di risposta alle epidemie in ambito nazionale e lo spostamento verso azioni di recupero, in base a valutazioni del rischio paese-specifiche.</w:t>
      </w:r>
    </w:p>
    <w:p w14:paraId="72C21EB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w:t>
      </w:r>
      <w:r w:rsidRPr="003F7DC9">
        <w:rPr>
          <w:rFonts w:ascii="Arial Narrow" w:eastAsia="Calibri" w:hAnsi="Arial Narrow"/>
          <w:i/>
          <w:iCs/>
          <w:lang w:eastAsia="en-US" w:bidi="ar-SA"/>
        </w:rPr>
        <w:t>continuum</w:t>
      </w:r>
      <w:r w:rsidRPr="003F7DC9">
        <w:rPr>
          <w:rFonts w:ascii="Arial Narrow" w:eastAsia="Calibri" w:hAnsi="Arial Narrow"/>
          <w:lang w:eastAsia="en-US" w:bidi="ar-SA"/>
        </w:rPr>
        <w:t xml:space="preserve"> delle fasi di una pandemia è riportato in Figura 1.</w:t>
      </w:r>
    </w:p>
    <w:p w14:paraId="1C22871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73A54103" w14:textId="39678320" w:rsidR="00D20537" w:rsidRPr="003F7DC9" w:rsidRDefault="00D20537" w:rsidP="00D20537">
      <w:pPr>
        <w:widowControl/>
        <w:autoSpaceDE/>
        <w:autoSpaceDN/>
        <w:spacing w:after="120" w:line="259" w:lineRule="auto"/>
        <w:ind w:firstLine="284"/>
        <w:jc w:val="center"/>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4860DB9E" wp14:editId="46D62479">
            <wp:extent cx="4564048" cy="1939957"/>
            <wp:effectExtent l="0" t="0" r="8255" b="3175"/>
            <wp:docPr id="198" name="Immagin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r="1346"/>
                    <a:stretch/>
                  </pic:blipFill>
                  <pic:spPr bwMode="auto">
                    <a:xfrm>
                      <a:off x="0" y="0"/>
                      <a:ext cx="4601509" cy="1955880"/>
                    </a:xfrm>
                    <a:prstGeom prst="rect">
                      <a:avLst/>
                    </a:prstGeom>
                    <a:noFill/>
                    <a:ln>
                      <a:noFill/>
                    </a:ln>
                    <a:extLst>
                      <a:ext uri="{53640926-AAD7-44D8-BBD7-CCE9431645EC}">
                        <a14:shadowObscured xmlns:a14="http://schemas.microsoft.com/office/drawing/2010/main"/>
                      </a:ext>
                    </a:extLst>
                  </pic:spPr>
                </pic:pic>
              </a:graphicData>
            </a:graphic>
          </wp:inline>
        </w:drawing>
      </w:r>
      <w:r w:rsidRPr="003F7DC9">
        <w:rPr>
          <w:rFonts w:ascii="Arial Narrow" w:eastAsia="Calibri" w:hAnsi="Arial Narrow"/>
          <w:lang w:eastAsia="en-US" w:bidi="ar-SA"/>
        </w:rPr>
        <w:t xml:space="preserve">Figura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SEQ Figura \* ARABIC </w:instrText>
      </w:r>
      <w:r w:rsidRPr="003F7DC9">
        <w:rPr>
          <w:rFonts w:ascii="Arial Narrow" w:eastAsia="Calibri" w:hAnsi="Arial Narrow"/>
          <w:lang w:eastAsia="en-US" w:bidi="ar-SA"/>
        </w:rPr>
        <w:fldChar w:fldCharType="separate"/>
      </w:r>
      <w:r w:rsidR="00667E3C">
        <w:rPr>
          <w:rFonts w:ascii="Arial Narrow" w:eastAsia="Calibri" w:hAnsi="Arial Narrow"/>
          <w:noProof/>
          <w:lang w:eastAsia="en-US" w:bidi="ar-SA"/>
        </w:rPr>
        <w:t>1</w:t>
      </w:r>
      <w:r w:rsidRPr="003F7DC9">
        <w:rPr>
          <w:rFonts w:ascii="Arial Narrow" w:eastAsia="Calibri" w:hAnsi="Arial Narrow"/>
          <w:noProof/>
          <w:lang w:eastAsia="en-US" w:bidi="ar-SA"/>
        </w:rPr>
        <w:fldChar w:fldCharType="end"/>
      </w:r>
      <w:r w:rsidRPr="003F7DC9">
        <w:rPr>
          <w:rFonts w:ascii="Arial Narrow" w:eastAsia="Calibri" w:hAnsi="Arial Narrow"/>
          <w:lang w:eastAsia="en-US" w:bidi="ar-SA"/>
        </w:rPr>
        <w:t xml:space="preserve">. </w:t>
      </w:r>
      <w:r w:rsidRPr="003F7DC9">
        <w:rPr>
          <w:rFonts w:ascii="Arial Narrow" w:eastAsia="Calibri" w:hAnsi="Arial Narrow"/>
          <w:i/>
          <w:iCs/>
          <w:lang w:eastAsia="en-US" w:bidi="ar-SA"/>
        </w:rPr>
        <w:t>Continuum</w:t>
      </w:r>
      <w:r w:rsidRPr="003F7DC9">
        <w:rPr>
          <w:rFonts w:ascii="Arial Narrow" w:eastAsia="Calibri" w:hAnsi="Arial Narrow"/>
          <w:lang w:eastAsia="en-US" w:bidi="ar-SA"/>
        </w:rPr>
        <w:t xml:space="preserve"> delle fasi di una pandemia (Fonte OMS)</w:t>
      </w:r>
    </w:p>
    <w:p w14:paraId="25BC111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17984" behindDoc="0" locked="0" layoutInCell="1" allowOverlap="1" wp14:anchorId="20421B43" wp14:editId="231CA2FF">
                <wp:simplePos x="0" y="0"/>
                <wp:positionH relativeFrom="column">
                  <wp:posOffset>2380615</wp:posOffset>
                </wp:positionH>
                <wp:positionV relativeFrom="paragraph">
                  <wp:posOffset>1150620</wp:posOffset>
                </wp:positionV>
                <wp:extent cx="2536190" cy="133985"/>
                <wp:effectExtent l="0" t="0" r="0" b="0"/>
                <wp:wrapNone/>
                <wp:docPr id="169" name="Rettangolo 169"/>
                <wp:cNvGraphicFramePr/>
                <a:graphic xmlns:a="http://schemas.openxmlformats.org/drawingml/2006/main">
                  <a:graphicData uri="http://schemas.microsoft.com/office/word/2010/wordprocessingShape">
                    <wps:wsp>
                      <wps:cNvSpPr/>
                      <wps:spPr>
                        <a:xfrm>
                          <a:off x="0" y="0"/>
                          <a:ext cx="2536190" cy="133985"/>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E7055F" id="Rettangolo 169" o:spid="_x0000_s1026" style="position:absolute;margin-left:187.45pt;margin-top:90.6pt;width:199.7pt;height:10.5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" fillcolor="window" stroked="f" strokeweight="1pt"/>
            </w:pict>
          </mc:Fallback>
        </mc:AlternateContent>
      </w:r>
      <w:r w:rsidRPr="003F7DC9">
        <w:rPr>
          <w:rFonts w:ascii="Arial Narrow" w:eastAsia="Calibri" w:hAnsi="Arial Narrow"/>
          <w:lang w:eastAsia="en-US" w:bidi="ar-SA"/>
        </w:rPr>
        <w:t xml:space="preserve">Durante una epidemia da patogeni emergenti, per i quali una popolazione si deve presumere completamente suscettibile e in assenza di farmaci e vaccini efficaci, il rischio associato ad una diffusione senza controllo risiede </w:t>
      </w:r>
      <w:r w:rsidRPr="003F7DC9">
        <w:rPr>
          <w:rFonts w:ascii="Arial Narrow" w:eastAsia="Calibri" w:hAnsi="Arial Narrow"/>
          <w:lang w:eastAsia="en-US" w:bidi="ar-SA"/>
        </w:rPr>
        <w:lastRenderedPageBreak/>
        <w:t xml:space="preserve">nel fatto che è possibile osservare molti casi di malattia in poco tempo con sovraccarico di tutte le strutture e dei servizi dedicati alla loro gestione. </w:t>
      </w:r>
    </w:p>
    <w:p w14:paraId="3AE97DA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questo motivo si devono attuare misure non farmacologiche volte a ridurre il rischio di contagio, come aumentare i livelli di igiene e praticare un distanziamento fisico su larga scala. Queste misure avranno l’effetto di rallentare la diffusione dell’infezione, “appiattendo la curva” e permettendo la gestione di un numero inferiore di casi di infezione concomitanti, per un periodo di tempo più lungo (Figura 2). </w:t>
      </w:r>
    </w:p>
    <w:p w14:paraId="2A86034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72396B13" w14:textId="77777777" w:rsidR="00D20537" w:rsidRPr="003F7DC9" w:rsidRDefault="00D20537" w:rsidP="00D20537">
      <w:pPr>
        <w:widowControl/>
        <w:autoSpaceDE/>
        <w:autoSpaceDN/>
        <w:spacing w:after="120" w:line="259" w:lineRule="auto"/>
        <w:jc w:val="both"/>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1CA5D952" wp14:editId="218ED99C">
            <wp:extent cx="5400040" cy="2761615"/>
            <wp:effectExtent l="0" t="0" r="0" b="0"/>
            <wp:docPr id="199" name="Immagin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400040" cy="2761615"/>
                    </a:xfrm>
                    <a:prstGeom prst="rect">
                      <a:avLst/>
                    </a:prstGeom>
                    <a:noFill/>
                    <a:ln>
                      <a:noFill/>
                    </a:ln>
                  </pic:spPr>
                </pic:pic>
              </a:graphicData>
            </a:graphic>
          </wp:inline>
        </w:drawing>
      </w:r>
    </w:p>
    <w:p w14:paraId="1FCDAA65" w14:textId="50E9FF16" w:rsidR="00D20537" w:rsidRPr="003F7DC9" w:rsidRDefault="00D20537" w:rsidP="00D20537">
      <w:pPr>
        <w:widowControl/>
        <w:autoSpaceDE/>
        <w:autoSpaceDN/>
        <w:spacing w:before="24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2</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Simulazione illustrata di un modello di trasmissione di COVID-19 (11)</w:t>
      </w:r>
    </w:p>
    <w:p w14:paraId="300EAD2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ono state descritte numerose misure non farmacologiche per rallentare la trasmissione di SARS-CoV-2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O3i5EyFd","properties":{"formattedCitation":"(15)","plainCitation":"(15)","noteIndex":0},"citationItems":[{"id":319,"uris":["http://zotero.org/users/4841063/items/QJ8MBKBW"],"uri":["http://zotero.org/users/4841063/items/QJ8MBKBW"],"itemData":{"id":319,"type":"article-journal","abstract":"Governments will not be able to minimise both deaths from coronavirus disease 2019\n(COVID-19) and the economic impact of viral spread. Keeping mortality as low as possible\nwill be the highest priority for individuals; hence governments must put in place\nmeasures to ameliorate the inevitable economic downturn. In our view, COVID-19 has\ndeveloped into a pandemic, with small chains of transmission in many countries and\nlarge chains resulting in extensive spread in a few countries, such as Italy, Iran,\nSouth Korea, and Japan.","container-title":"The Lancet","DOI":"10.1016/S0140-6736(20)30567-5","ISSN":"0140-6736, 1474-547X","issue":"10228","journalAbbreviation":"The Lancet","language":"English","note":"publisher: Elsevier\nPMID: 32164834","page":"931-934","source":"www.thelancet.com","title":"How will country-based mitigation measures influence the course of the COVID-19 epidemic?","volume":"395","author":[{"family":"Anderson","given":"Roy M."},{"family":"Heesterbeek","given":"Hans"},{"family":"Klinkenberg","given":"Don"},{"family":"Hollingsworth","given":"T. Déirdre"}],"issued":{"date-parts":[["2020",3,21]]}}}],"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1)</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che dovrebbero essere realizzate in combinazione per una migliore efficacia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2NCaZXBK","properties":{"formattedCitation":"(16)","plainCitation":"(16)","noteIndex":0},"citationItems":[{"id":324,"uris":["http://zotero.org/users/4841063/items/MTVY2NC3"],"uri":["http://zotero.org/users/4841063/items/MTVY2NC3"],"itemData":{"id":324,"type":"article","title":"Impact of non-pharmaceutical interventions (NPIs) to reduce COVID19 mortality and healthcare demand","URL":"https://www.imperial.ac.uk/media/imperial-college/medicine/sph/ide/gida-fellowships/Imperial-College-COVID19-NPI-modelling-16-03-2020.pdf","author":[{"literal":"Ferguson NM et el. Imperial College COVID-19 Response Team"}],"issued":{"date-parts":[["2020",3,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2)</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Sono state inoltre identificate </w:t>
      </w:r>
      <w:r w:rsidRPr="003F7DC9">
        <w:rPr>
          <w:rFonts w:ascii="Arial Narrow" w:eastAsia="Calibri" w:hAnsi="Arial Narrow"/>
          <w:b/>
          <w:bCs/>
          <w:color w:val="0070C0"/>
          <w:lang w:eastAsia="en-US" w:bidi="ar-SA"/>
        </w:rPr>
        <w:t>4 fasi nella risposta ad una epidemia da COVID-19</w:t>
      </w:r>
      <w:r w:rsidRPr="003F7DC9">
        <w:rPr>
          <w:rFonts w:ascii="Arial Narrow" w:eastAsia="Calibri" w:hAnsi="Arial Narrow"/>
          <w:lang w:eastAsia="en-US" w:bidi="ar-SA"/>
        </w:rPr>
        <w:t xml:space="preserve">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qnMHexCk","properties":{"formattedCitation":"(17)","plainCitation":"(17)","noteIndex":0},"citationItems":[{"id":326,"uris":["http://zotero.org/users/4841063/items/PS3KGNHQ"],"uri":["http://zotero.org/users/4841063/items/PS3KGNHQ"],"itemData":{"id":326,"type":"article","title":"National Coronavirus Response: a road to reopening","URL":"https://www.aei.org/wp-content/uploads/2020/03/National-Coronavirus-Response-a-Road-Map-to-Recovering-2.pdf","author":[{"literal":"American Enterprise Institute"}],"issued":{"date-parts":[["2020",3,28]]}}}],"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3)</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w:t>
      </w:r>
    </w:p>
    <w:p w14:paraId="3E155715" w14:textId="77777777" w:rsidR="00D20537" w:rsidRPr="003F7DC9" w:rsidRDefault="00D20537" w:rsidP="00D20537">
      <w:pPr>
        <w:widowControl/>
        <w:numPr>
          <w:ilvl w:val="0"/>
          <w:numId w:val="17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1: rallentare la diffusione con misure di contenimento; </w:t>
      </w:r>
    </w:p>
    <w:p w14:paraId="53BA9705" w14:textId="77777777" w:rsidR="00D20537" w:rsidRPr="003F7DC9" w:rsidRDefault="00D20537" w:rsidP="00D20537">
      <w:pPr>
        <w:widowControl/>
        <w:numPr>
          <w:ilvl w:val="0"/>
          <w:numId w:val="17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2: transizione con rimodulazione delle misure di contenimento, </w:t>
      </w:r>
    </w:p>
    <w:p w14:paraId="38408537" w14:textId="77777777" w:rsidR="00D20537" w:rsidRPr="003F7DC9" w:rsidRDefault="00D20537" w:rsidP="00D20537">
      <w:pPr>
        <w:widowControl/>
        <w:numPr>
          <w:ilvl w:val="0"/>
          <w:numId w:val="17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3: sviluppo di immunità e sospensione delle misure di distanziamento fisico, </w:t>
      </w:r>
    </w:p>
    <w:p w14:paraId="1E436620" w14:textId="77777777" w:rsidR="00D20537" w:rsidRPr="003F7DC9" w:rsidRDefault="00D20537" w:rsidP="00D20537">
      <w:pPr>
        <w:widowControl/>
        <w:numPr>
          <w:ilvl w:val="0"/>
          <w:numId w:val="17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4: ricostruzione e preparazione dei sistemi. </w:t>
      </w:r>
    </w:p>
    <w:p w14:paraId="1AB1969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Di queste, le prime due rientrano nella fase pandemica.</w:t>
      </w:r>
    </w:p>
    <w:p w14:paraId="29EBFFB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5DBD1067"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29" w:name="_Toc37917262"/>
      <w:r w:rsidRPr="003F7DC9">
        <w:rPr>
          <w:rFonts w:ascii="Arial Narrow" w:eastAsia="Calibri" w:hAnsi="Arial Narrow"/>
          <w:b/>
          <w:bCs/>
          <w:color w:val="002060"/>
          <w:sz w:val="40"/>
          <w:szCs w:val="40"/>
          <w:lang w:eastAsia="en-US" w:bidi="ar-SA"/>
        </w:rPr>
        <w:br w:type="page"/>
      </w:r>
    </w:p>
    <w:p w14:paraId="392B16D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518CEC9"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3C1DF3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F9C4367"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8D28FC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50E27219"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A401AC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84F0048"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9CA9D6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D054AB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F0F2CD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438D58F" w14:textId="77777777" w:rsidR="00D20537" w:rsidRPr="003F7DC9" w:rsidRDefault="00D20537" w:rsidP="00D20537">
      <w:pPr>
        <w:widowControl/>
        <w:pBdr>
          <w:bottom w:val="single" w:sz="4" w:space="1" w:color="002060"/>
        </w:pBdr>
        <w:autoSpaceDE/>
        <w:autoSpaceDN/>
        <w:spacing w:after="200"/>
        <w:ind w:left="425" w:hanging="425"/>
        <w:jc w:val="center"/>
        <w:outlineLvl w:val="0"/>
        <w:rPr>
          <w:rFonts w:ascii="Arial Narrow" w:eastAsia="Calibri" w:hAnsi="Arial Narrow"/>
          <w:b/>
          <w:bCs/>
          <w:color w:val="002060"/>
          <w:sz w:val="32"/>
          <w:szCs w:val="32"/>
          <w:lang w:eastAsia="en-US" w:bidi="ar-SA"/>
        </w:rPr>
      </w:pPr>
      <w:bookmarkStart w:id="30" w:name="_Toc53040881"/>
      <w:r w:rsidRPr="003F7DC9">
        <w:rPr>
          <w:rFonts w:ascii="Arial Narrow" w:eastAsia="Calibri" w:hAnsi="Arial Narrow"/>
          <w:b/>
          <w:bCs/>
          <w:color w:val="002060"/>
          <w:sz w:val="32"/>
          <w:szCs w:val="32"/>
          <w:lang w:eastAsia="en-US" w:bidi="ar-SA"/>
        </w:rPr>
        <w:t>Capitolo 2</w:t>
      </w:r>
      <w:bookmarkEnd w:id="30"/>
    </w:p>
    <w:bookmarkStart w:id="31" w:name="_Toc53040882"/>
    <w:p w14:paraId="13657624" w14:textId="77777777" w:rsidR="00D20537" w:rsidRPr="003F7DC9"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noProof/>
          <w:color w:val="002060"/>
          <w:sz w:val="40"/>
          <w:szCs w:val="40"/>
          <w:lang w:bidi="ar-SA"/>
        </w:rPr>
        <mc:AlternateContent>
          <mc:Choice Requires="wps">
            <w:drawing>
              <wp:anchor distT="0" distB="0" distL="114300" distR="114300" simplePos="0" relativeHeight="251819008" behindDoc="0" locked="0" layoutInCell="1" allowOverlap="1" wp14:anchorId="003EFFB5" wp14:editId="0BE4618E">
                <wp:simplePos x="0" y="0"/>
                <wp:positionH relativeFrom="column">
                  <wp:posOffset>1520992</wp:posOffset>
                </wp:positionH>
                <wp:positionV relativeFrom="paragraph">
                  <wp:posOffset>4660699</wp:posOffset>
                </wp:positionV>
                <wp:extent cx="2536372" cy="1023257"/>
                <wp:effectExtent l="0" t="0" r="0" b="5715"/>
                <wp:wrapNone/>
                <wp:docPr id="170" name="Rettangolo 170"/>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3C5332" id="Rettangolo 170" o:spid="_x0000_s1026" style="position:absolute;margin-left:119.75pt;margin-top:367pt;width:199.7pt;height:80.55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3Z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" fillcolor="window" stroked="f" strokeweight="1pt"/>
            </w:pict>
          </mc:Fallback>
        </mc:AlternateContent>
      </w:r>
      <w:r w:rsidRPr="003F7DC9">
        <w:rPr>
          <w:rFonts w:ascii="Arial Narrow" w:eastAsia="Calibri" w:hAnsi="Arial Narrow"/>
          <w:b/>
          <w:bCs/>
          <w:color w:val="002060"/>
          <w:sz w:val="40"/>
          <w:szCs w:val="40"/>
          <w:lang w:eastAsia="en-US" w:bidi="ar-SA"/>
        </w:rPr>
        <w:t xml:space="preserve">Fasi della pandemia da COVID-19 in Italia </w:t>
      </w:r>
      <w:r w:rsidRPr="003F7DC9">
        <w:rPr>
          <w:rFonts w:ascii="Arial Narrow" w:eastAsia="Calibri" w:hAnsi="Arial Narrow"/>
          <w:b/>
          <w:bCs/>
          <w:color w:val="002060"/>
          <w:sz w:val="40"/>
          <w:szCs w:val="40"/>
          <w:lang w:eastAsia="en-US" w:bidi="ar-SA"/>
        </w:rPr>
        <w:br/>
        <w:t>(dicembre 2019 -settembre 2020)</w:t>
      </w:r>
      <w:bookmarkEnd w:id="31"/>
      <w:r w:rsidRPr="003F7DC9">
        <w:rPr>
          <w:rFonts w:ascii="Arial Narrow" w:eastAsia="Calibri" w:hAnsi="Arial Narrow"/>
          <w:b/>
          <w:bCs/>
          <w:color w:val="002060"/>
          <w:sz w:val="40"/>
          <w:szCs w:val="40"/>
          <w:lang w:eastAsia="en-US" w:bidi="ar-SA"/>
        </w:rPr>
        <w:t xml:space="preserve"> </w:t>
      </w:r>
      <w:r w:rsidRPr="003F7DC9">
        <w:rPr>
          <w:rFonts w:ascii="Arial Narrow" w:eastAsia="Calibri" w:hAnsi="Arial Narrow"/>
          <w:b/>
          <w:bCs/>
          <w:color w:val="002060"/>
          <w:sz w:val="40"/>
          <w:szCs w:val="40"/>
          <w:lang w:eastAsia="en-US" w:bidi="ar-SA"/>
        </w:rPr>
        <w:br w:type="page"/>
      </w:r>
    </w:p>
    <w:p w14:paraId="3671F67B"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w:lastRenderedPageBreak/>
        <mc:AlternateContent>
          <mc:Choice Requires="wps">
            <w:drawing>
              <wp:anchor distT="0" distB="0" distL="114300" distR="114300" simplePos="0" relativeHeight="251820032" behindDoc="0" locked="0" layoutInCell="1" allowOverlap="1" wp14:anchorId="537F2ACD" wp14:editId="5099D4C0">
                <wp:simplePos x="0" y="0"/>
                <wp:positionH relativeFrom="column">
                  <wp:posOffset>2381069</wp:posOffset>
                </wp:positionH>
                <wp:positionV relativeFrom="paragraph">
                  <wp:posOffset>8324850</wp:posOffset>
                </wp:positionV>
                <wp:extent cx="2536372" cy="1023257"/>
                <wp:effectExtent l="0" t="0" r="0" b="5715"/>
                <wp:wrapNone/>
                <wp:docPr id="171" name="Rettangolo 171"/>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7E67D4" id="Rettangolo 171" o:spid="_x0000_s1026" style="position:absolute;margin-left:187.5pt;margin-top:655.5pt;width:199.7pt;height:80.55pt;z-index:251820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5j+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" fillcolor="window" stroked="f" strokeweight="1pt"/>
            </w:pict>
          </mc:Fallback>
        </mc:AlternateContent>
      </w:r>
    </w:p>
    <w:bookmarkEnd w:id="29"/>
    <w:p w14:paraId="4D09976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Questa sezione riporta la linea temporale della preparazione e risposta alla pandemia da COVID-19, con particolare attenzione alle misure adottate in Italia al 30 settembre 2020.</w:t>
      </w:r>
    </w:p>
    <w:p w14:paraId="04018E7B" w14:textId="77777777" w:rsidR="00D20537" w:rsidRPr="003F7DC9" w:rsidRDefault="00D20537" w:rsidP="00D20537">
      <w:pPr>
        <w:keepNext/>
        <w:keepLines/>
        <w:widowControl/>
        <w:tabs>
          <w:tab w:val="left" w:pos="6139"/>
        </w:tabs>
        <w:autoSpaceDE/>
        <w:autoSpaceDN/>
        <w:spacing w:before="400" w:after="200"/>
        <w:outlineLvl w:val="1"/>
        <w:rPr>
          <w:rFonts w:ascii="Arial Narrow" w:eastAsia="Yu Gothic Light" w:hAnsi="Arial Narrow"/>
          <w:b/>
          <w:bCs/>
          <w:color w:val="002060"/>
          <w:sz w:val="32"/>
          <w:szCs w:val="32"/>
          <w:lang w:eastAsia="en-US" w:bidi="ar-SA"/>
        </w:rPr>
      </w:pPr>
      <w:bookmarkStart w:id="32" w:name="_Toc37917263"/>
      <w:bookmarkStart w:id="33" w:name="_Toc53040883"/>
      <w:r w:rsidRPr="003F7DC9">
        <w:rPr>
          <w:rFonts w:ascii="Arial Narrow" w:eastAsia="Yu Gothic Light" w:hAnsi="Arial Narrow"/>
          <w:b/>
          <w:bCs/>
          <w:color w:val="002060"/>
          <w:sz w:val="32"/>
          <w:szCs w:val="32"/>
          <w:lang w:eastAsia="en-US" w:bidi="ar-SA"/>
        </w:rPr>
        <w:t>2.1. Fine della fase inter-pandemica</w:t>
      </w:r>
      <w:bookmarkEnd w:id="32"/>
      <w:bookmarkEnd w:id="33"/>
      <w:r w:rsidRPr="003F7DC9">
        <w:rPr>
          <w:rFonts w:ascii="Arial Narrow" w:eastAsia="Yu Gothic Light" w:hAnsi="Arial Narrow"/>
          <w:b/>
          <w:bCs/>
          <w:color w:val="002060"/>
          <w:sz w:val="32"/>
          <w:szCs w:val="32"/>
          <w:lang w:eastAsia="en-US" w:bidi="ar-SA"/>
        </w:rPr>
        <w:t xml:space="preserve"> </w:t>
      </w:r>
    </w:p>
    <w:p w14:paraId="4AC3AC2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31 dicembre 2019, le autorità sanitarie cinesi hanno notificato un focolaio di casi di polmonite ad eziologia non nota nella città di Wuhan (Provincia dell’Hubei, Cina). Poiché molti dei casi iniziali hanno riferito una esposizione al Wuhan’s South China Seafood City market, inizialmente è stato sospettato un possibile meccanismo di trasmissione da animali vivi. </w:t>
      </w:r>
    </w:p>
    <w:p w14:paraId="4FB0E34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9 gennaio 2020, il China CDC (il Centro per il controllo e la prevenzione delle malattie della Cina) ha identificato un nuovo coronavirus (provvisoriamente chiamato 2019-nCoV) come agente eziologico di questa patologia. </w:t>
      </w:r>
    </w:p>
    <w:p w14:paraId="500B3B8F"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34" w:name="_Toc37917264"/>
      <w:bookmarkStart w:id="35" w:name="_Toc53040884"/>
      <w:r w:rsidRPr="003F7DC9">
        <w:rPr>
          <w:rFonts w:ascii="Arial Narrow" w:eastAsia="Yu Gothic Light" w:hAnsi="Arial Narrow"/>
          <w:b/>
          <w:bCs/>
          <w:color w:val="002060"/>
          <w:sz w:val="32"/>
          <w:szCs w:val="32"/>
          <w:lang w:eastAsia="en-US" w:bidi="ar-SA"/>
        </w:rPr>
        <w:t>2.2. Fase di allerta</w:t>
      </w:r>
      <w:bookmarkEnd w:id="34"/>
      <w:bookmarkEnd w:id="35"/>
    </w:p>
    <w:p w14:paraId="59F8BBF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14 gennaio 2020 l’OMS riportava nelle sue comunicazioni che l’evidenza della possibile trasmissione interumana del nuovo virus era limitata. Tuttavia, il 22 gennaio dopo una missione in Cina, l’OMS ha dichiarato che vi era evidenza di una trasmissione interumana dell’infezione, ma che sarebbero stati necessari ulteriori studi per verificarne l’estensione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gTcwOAiX","properties":{"formattedCitation":"(8)","plainCitation":"(8)","noteIndex":0},"citationItems":[{"id":357,"uris":["http://zotero.org/users/4841063/items/RDKSPTHP"],"uri":["http://zotero.org/users/4841063/items/RDKSPTHP"],"itemData":{"id":357,"type":"webpage","abstract":"31 Dec 2019China reported a cluster of cases of in Wuhan, Hubei Province. A novel coronavirus was eventually identified.1 January 2020WHO had set up the IMST (Incident Management Support Team) across the three levels of the organization: headquarters, regional headquarters and country level, putting the organization on an emergency footing for dealing with the outbreak.4  January 2020WHO reported on social media that there was a cluster of pneumonia cases – with no deaths – in Wuhan, Hubei province. 5 January 2020WHO published our first Disease Outbreak News on the new virus. This is a flagship technical publication to the scientific and public health community as well as global media. It contained a risk assessment and advice, and reported on what China had told the organization about the status of patients and the public health response on the cluster of pneumonia cases in Wuhan.10 January 2020WHO issued a comprehensive package of technical guidance online with advice to all countries on how to detect, test and manage potential cases, based on what was known about the virus at the time. Evidence at that time suggested there was “no or limited human-to-human transmission.” Based on experience with SARS and MERS and known modes of transmission of respiratory viruses, infection and prevention control guidance were published to protect health workers recommending droplet and contact precautions when caring for patients, and airborne precautions for aerosol generating procedures conducted by health workers.  12 January 2020China shared the genetic sequence of COVID-19. 13 January 2020Officials confirm case of COVID-19 in Thailand, the first recorded case outside of China.   14 January 2020 Dr. Maria Van Kerkhove noted in a press briefing there had been limited human-to-human transmission of the coronavirus (in the 41 confirmed cases), mainly through family members, and that there was a risk of a possible wider outbreak. Dr. Kerkhove noted that human-to-human transmission would not be surprising given our experience with SARS, MERS and other respiratory pathogens.  20-21 January 2020WHO experts from its China and Western Pacific regional offices conducted a brief field visit to Wuhan.22 January 2020WHO mission to China issued a statement saying that there was evidence of human-to-human transmission in Wuhan but more investigation was needed to understand the full extent of transmission.22- 23 January 2020The WHO Director- General convened an Emergency Committee (EC) under the International Health Regulations (IHR 2005) to assess whether the outbreak constituted a public health emergency of international concern. The independent members from around the world could not reach a consensus based on the evidence available at the time. They asked to be reconvened within 10 days after receiving more information.28 January 2020A senior WHO delegation led by the Director-General travelled to Beijing to meet China’s leadership, learn more about China’s response, and to offer any technical assistance.  While in Beijing, Dr. Tedros agreed with Chinese government leaders that an international team of leading scientists would travel to China on a mission to better understand the context, the overall response, and exchange information and experience. 11-12 February 2020WHO convened a Research and Innovation Forum on COVID-19, attended by more than 400 experts and funders from around the world, which included presentations by George Gao, Director General of China CDC, and Zunyou Wu, China CDC's chief epidemiologist. 16-24 February 2020The WHO-China Joint mission, which included experts from Canada, Germany, Japan, Nigeria, Republic of Korea, Russia, Singapore and the US (CDC, NIH) spent time in Beijing and also travelled to Wuhan and two other cities. They spoke with health officials, scientists and health workers in health facilities (maintaining physical distancing). The report of the joint mission can be found here: https://www.who.int/docs/default-source/coronaviruse/who-china-joint-mission-on-covid-19-final-report.pdf","language":"en","note":"source: www.who.int","title":"WHO Timeline - COVID-19","URL":"https://www.who.int/news-room/detail/08-04-2020-who-timeline---covid-19","accessed":{"date-parts":[["2020",4,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4)</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Questo fatto ha determinato l’inizio della fase di allerta.</w:t>
      </w:r>
    </w:p>
    <w:p w14:paraId="364F8C2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22 gennaio 2020 è stata costituita in Italia dal Ministro della Salute una task force nazionale per contrastare COVID-19 coordinata dal Ministero della Salute (Direzione Generale della prevenzione e programmazione). </w:t>
      </w:r>
    </w:p>
    <w:p w14:paraId="24BFBDE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Tra le Istituzioni partecipanti si annoverano l’Istituto Superiore di Sanità (ISS), il Dipartimento della Protezione Civile della Presidenza del Consiglio dei Ministri (DPC), l’Istituto Nazionale Malattie Infettive (INMI) L. Spallanzani (Istituto di Ricovero e Cura a Carattere Scientifico, IRCCS), la rete degli Uffici di Sanità Marittima, Aerea e di Frontiera</w:t>
      </w:r>
      <w:r w:rsidRPr="003F7DC9" w:rsidDel="00247405">
        <w:rPr>
          <w:rFonts w:ascii="Arial Narrow" w:eastAsia="Calibri" w:hAnsi="Arial Narrow"/>
          <w:lang w:eastAsia="en-US" w:bidi="ar-SA"/>
        </w:rPr>
        <w:t xml:space="preserve"> </w:t>
      </w:r>
      <w:r w:rsidRPr="003F7DC9">
        <w:rPr>
          <w:rFonts w:ascii="Arial Narrow" w:eastAsia="Calibri" w:hAnsi="Arial Narrow"/>
          <w:lang w:eastAsia="en-US" w:bidi="ar-SA"/>
        </w:rPr>
        <w:t>(USMAF), i Nuclei Antisofisticazioni e Sanità dell’Arma dei Carabinieri (NAS), I’Agenzia Nazionale per i Servizi Sanitari Regionali (AGENAS),</w:t>
      </w:r>
      <w:r w:rsidRPr="003F7DC9" w:rsidDel="001E15CB">
        <w:rPr>
          <w:rFonts w:ascii="Arial Narrow" w:eastAsia="Calibri" w:hAnsi="Arial Narrow"/>
          <w:lang w:eastAsia="en-US" w:bidi="ar-SA"/>
        </w:rPr>
        <w:t xml:space="preserve"> </w:t>
      </w:r>
      <w:r w:rsidRPr="003F7DC9">
        <w:rPr>
          <w:rFonts w:ascii="Arial Narrow" w:eastAsia="Calibri" w:hAnsi="Arial Narrow"/>
          <w:lang w:eastAsia="en-US" w:bidi="ar-SA"/>
        </w:rPr>
        <w:t>l’Agenzia Italiana del Farmaco (AIFA)</w:t>
      </w:r>
      <w:r w:rsidRPr="003F7DC9" w:rsidDel="001E15CB">
        <w:rPr>
          <w:rFonts w:ascii="Arial Narrow" w:eastAsia="Calibri" w:hAnsi="Arial Narrow"/>
          <w:lang w:eastAsia="en-US" w:bidi="ar-SA"/>
        </w:rPr>
        <w:t xml:space="preserve"> </w:t>
      </w:r>
      <w:r w:rsidRPr="003F7DC9">
        <w:rPr>
          <w:rFonts w:ascii="Arial Narrow" w:eastAsia="Calibri" w:hAnsi="Arial Narrow"/>
          <w:lang w:eastAsia="en-US" w:bidi="ar-SA"/>
        </w:rPr>
        <w:t xml:space="preserve">e Forze Armate e le Regioni/PA con il compito di: </w:t>
      </w:r>
    </w:p>
    <w:p w14:paraId="6AE63B89"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allertare le strutture sanitarie competenti; </w:t>
      </w:r>
    </w:p>
    <w:p w14:paraId="1D86DC13"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attivare controlli agli aeroporti; </w:t>
      </w:r>
    </w:p>
    <w:p w14:paraId="59B58E8E"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riportare in Italia in sicurezza e/o in bio-contenimento, connazionali provenienti dalla Cina e dal Giappone in contesti di elevata trasmissione di SARS-CoV-2;</w:t>
      </w:r>
    </w:p>
    <w:p w14:paraId="252ACCA2"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diramare indicazioni operative per le norme di profilassi in caso di epidemia e di restrizione della mobilità delle persone; </w:t>
      </w:r>
    </w:p>
    <w:p w14:paraId="75F91DAB"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verificare il loro avviamento e la loro rispondenza alle indicazioni internazionali (OMS, ECDC); </w:t>
      </w:r>
    </w:p>
    <w:p w14:paraId="70F41983"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gestire i casi confermati in Italia in collaborazione con tutti i Servizi Sanitari Regionali, Aziende Sanitarie Locali (ASL), Aziende ospedaliere e IRCCS. </w:t>
      </w:r>
    </w:p>
    <w:p w14:paraId="5F83A21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l 30 gennaio sono stati inoltre sospesi i voli diretti dalla Cina in Italia (Figura 3).</w:t>
      </w:r>
    </w:p>
    <w:p w14:paraId="57EEFF30" w14:textId="77777777" w:rsidR="00D20537" w:rsidRPr="00896CC6" w:rsidRDefault="00D20537" w:rsidP="00D20537">
      <w:pPr>
        <w:widowControl/>
        <w:autoSpaceDE/>
        <w:autoSpaceDN/>
        <w:spacing w:after="120" w:line="259" w:lineRule="auto"/>
        <w:jc w:val="center"/>
        <w:rPr>
          <w:rFonts w:ascii="Arial Narrow" w:eastAsia="Calibri" w:hAnsi="Arial Narrow"/>
          <w:noProof/>
          <w:lang w:val="en-US" w:eastAsia="en-US" w:bidi="ar-SA"/>
        </w:rPr>
      </w:pPr>
      <w:r w:rsidRPr="003F7DC9">
        <w:rPr>
          <w:rFonts w:ascii="Arial Narrow" w:eastAsia="Calibri" w:hAnsi="Arial Narrow"/>
          <w:noProof/>
          <w:lang w:eastAsia="en-US" w:bidi="ar-SA"/>
        </w:rPr>
        <w:lastRenderedPageBreak/>
        <w:drawing>
          <wp:inline distT="0" distB="0" distL="0" distR="0" wp14:anchorId="3883B5F2" wp14:editId="2FE7E9D8">
            <wp:extent cx="7999316" cy="4310976"/>
            <wp:effectExtent l="0" t="3492" r="0" b="0"/>
            <wp:docPr id="200" name="Immagin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r="1701"/>
                    <a:stretch/>
                  </pic:blipFill>
                  <pic:spPr bwMode="auto">
                    <a:xfrm rot="16200000">
                      <a:off x="0" y="0"/>
                      <a:ext cx="8042282" cy="4334131"/>
                    </a:xfrm>
                    <a:prstGeom prst="rect">
                      <a:avLst/>
                    </a:prstGeom>
                    <a:noFill/>
                    <a:ln>
                      <a:noFill/>
                    </a:ln>
                    <a:extLst>
                      <a:ext uri="{53640926-AAD7-44D8-BBD7-CCE9431645EC}">
                        <a14:shadowObscured xmlns:a14="http://schemas.microsoft.com/office/drawing/2010/main"/>
                      </a:ext>
                    </a:extLst>
                  </pic:spPr>
                </pic:pic>
              </a:graphicData>
            </a:graphic>
          </wp:inline>
        </w:drawing>
      </w:r>
    </w:p>
    <w:p w14:paraId="06C0A750" w14:textId="2FB8673F" w:rsidR="00D20537" w:rsidRPr="003F7DC9" w:rsidRDefault="00D20537" w:rsidP="00D20537">
      <w:pPr>
        <w:widowControl/>
        <w:autoSpaceDE/>
        <w:autoSpaceDN/>
        <w:spacing w:before="4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3</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xml:space="preserve">. Fasi temporali nella gestione di COVID-19 in Italia, curva epidemica </w:t>
      </w:r>
      <w:r w:rsidRPr="003F7DC9">
        <w:rPr>
          <w:rFonts w:ascii="Arial Narrow" w:eastAsia="Yu Mincho" w:hAnsi="Arial Narrow"/>
          <w:b/>
          <w:bCs/>
          <w:color w:val="002060"/>
          <w:sz w:val="20"/>
          <w:szCs w:val="20"/>
          <w:lang w:eastAsia="en-US" w:bidi="ar-SA"/>
        </w:rPr>
        <w:br/>
        <w:t xml:space="preserve">per data di diagnosi e data inizio sintomi, principali interventi di contenimento e riapertura </w:t>
      </w:r>
      <w:r w:rsidRPr="003F7DC9">
        <w:rPr>
          <w:rFonts w:ascii="Arial Narrow" w:eastAsia="Yu Mincho" w:hAnsi="Arial Narrow"/>
          <w:b/>
          <w:bCs/>
          <w:color w:val="002060"/>
          <w:sz w:val="20"/>
          <w:szCs w:val="20"/>
          <w:lang w:eastAsia="en-US" w:bidi="ar-SA"/>
        </w:rPr>
        <w:br/>
        <w:t>e ipotesi di fasi temporali nella gestione di casi e focolai epidemici, 30 gennaio – 6 ottobre 2020</w:t>
      </w:r>
    </w:p>
    <w:p w14:paraId="27DF577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36" w:name="_Hlk50874999"/>
      <w:r w:rsidRPr="003F7DC9">
        <w:rPr>
          <w:rFonts w:ascii="Arial Narrow" w:eastAsia="Calibri" w:hAnsi="Arial Narrow"/>
          <w:lang w:eastAsia="en-US" w:bidi="ar-SA"/>
        </w:rPr>
        <w:lastRenderedPageBreak/>
        <w:t>Lo stesso giorno, il direttore generale dell’OMS ha dichiarato il nuovo coronavirus SARS-CoV-2 una Emergenza di Sanità Pubblica Internazionale (</w:t>
      </w:r>
      <w:r w:rsidRPr="003F7DC9">
        <w:rPr>
          <w:rFonts w:ascii="Arial Narrow" w:eastAsia="Calibri" w:hAnsi="Arial Narrow"/>
          <w:i/>
          <w:iCs/>
          <w:lang w:eastAsia="en-US" w:bidi="ar-SA"/>
        </w:rPr>
        <w:t>Public Health Emergency of International Concern</w:t>
      </w:r>
      <w:r w:rsidRPr="003F7DC9">
        <w:rPr>
          <w:rFonts w:ascii="Arial Narrow" w:eastAsia="Calibri" w:hAnsi="Arial Narrow"/>
          <w:lang w:eastAsia="en-US" w:bidi="ar-SA"/>
        </w:rPr>
        <w:t>, PHEIC) (15). Il 31 gennaio si è quindi riunito il Consiglio dei Ministri italiano che ha dichiarato lo stato d’emergenza sanitaria nazionale, inizialmente per la durata di sei mesi, successivamente prorogata, e lo stanziamento dei fondi necessari all’attuazione delle misure precauzionali conseguenti alla dichiarazione di emergenza di sanità pubblica di rilevanza internazionale da parte dell’OMS, al fine di consentire l’emanazione delle necessarie ordinanze di Protezione Civile.</w:t>
      </w:r>
    </w:p>
    <w:p w14:paraId="3E2C55C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3 febbraio, con l’ordinanza del capo del DPC n. 630, è stato istituito il Comitato Tecnico Scientifico (CTS) con competenza di consulenza e supporto alle attività di coordinamento per il superamento dell’emergenza epidemiologica dovuta alla diffusione di SARS-CoV-2. Nel mese di febbraio 2020, su indicazione del CTS, sono stati realizzati studi di </w:t>
      </w:r>
      <w:r w:rsidRPr="003F7DC9">
        <w:rPr>
          <w:rFonts w:ascii="Arial Narrow" w:eastAsia="Calibri" w:hAnsi="Arial Narrow"/>
          <w:i/>
          <w:lang w:eastAsia="en-US" w:bidi="ar-SA"/>
        </w:rPr>
        <w:t>preparedness</w:t>
      </w:r>
      <w:r w:rsidRPr="003F7DC9">
        <w:rPr>
          <w:rFonts w:ascii="Arial Narrow" w:eastAsia="Calibri" w:hAnsi="Arial Narrow"/>
          <w:lang w:eastAsia="en-US" w:bidi="ar-SA"/>
        </w:rPr>
        <w:t xml:space="preserve"> finalizzati alla classificazione del rischio e alla pianificazione sanitaria attraverso una collaborazione inter-istituzionale che ha coinvolto la Direzione Generale della Programmazione Sanitaria del Ministero della Salute, l’ISS e la Direzione Generale dell’Azienda Regionale Emergenza Urgenza (AREU) della Lombardia e INMI Lazzaro Spallanzani, in rappresentanza della Conferenza Stato-Regioni, con il coinvolgimento multidisciplinare della Fondazione Bruno Kessler (FBK). </w:t>
      </w:r>
    </w:p>
    <w:p w14:paraId="45E3F821" w14:textId="77777777" w:rsidR="00D20537" w:rsidRPr="003F7DC9" w:rsidRDefault="00D20537" w:rsidP="00D20537">
      <w:pPr>
        <w:widowControl/>
        <w:autoSpaceDE/>
        <w:autoSpaceDN/>
        <w:spacing w:after="120" w:line="259" w:lineRule="auto"/>
        <w:ind w:firstLine="284"/>
        <w:jc w:val="both"/>
        <w:rPr>
          <w:rFonts w:ascii="Arial Narrow" w:eastAsia="Calibri" w:hAnsi="Arial Narrow"/>
          <w:bCs/>
          <w:lang w:eastAsia="en-US" w:bidi="ar-SA"/>
        </w:rPr>
      </w:pPr>
      <w:r w:rsidRPr="003F7DC9">
        <w:rPr>
          <w:rFonts w:ascii="Arial Narrow" w:eastAsia="Calibri" w:hAnsi="Arial Narrow"/>
          <w:lang w:eastAsia="en-US" w:bidi="ar-SA"/>
        </w:rPr>
        <w:t>Durante questa fase sono state svolte attività finalizzate a rafforzare la capacità di identificare casi di COVID-19 in Italia. In particolare, c</w:t>
      </w:r>
      <w:r w:rsidRPr="003F7DC9">
        <w:rPr>
          <w:rFonts w:ascii="Arial Narrow" w:eastAsia="Calibri" w:hAnsi="Arial Narrow"/>
          <w:bCs/>
          <w:lang w:eastAsia="en-US" w:bidi="ar-SA"/>
        </w:rPr>
        <w:t xml:space="preserve">on la Circolare Ministeriale “Polmonite da nuovo coronavirus (2019- nCoV) in Cina” del 22 gennaio 2020 (16), è stata istituita una sorveglianza epidemiologica </w:t>
      </w:r>
      <w:r w:rsidRPr="003F7DC9">
        <w:rPr>
          <w:rFonts w:ascii="Arial Narrow" w:eastAsia="Calibri" w:hAnsi="Arial Narrow"/>
          <w:lang w:eastAsia="en-US" w:bidi="ar-SA"/>
        </w:rPr>
        <w:t>su casi gravi di malattia respiratoria acuta con storia di viaggio in zone di trasmissione di COVID-19 o contatto con casi accertati di infezione da SARS-CoV-2,</w:t>
      </w:r>
      <w:r w:rsidRPr="003F7DC9">
        <w:rPr>
          <w:rFonts w:ascii="Arial Narrow" w:eastAsia="Calibri" w:hAnsi="Arial Narrow"/>
          <w:bCs/>
          <w:lang w:eastAsia="en-US" w:bidi="ar-SA"/>
        </w:rPr>
        <w:t xml:space="preserve"> sulla base delle definizioni di caso predisposte dall’OMS e delle specifiche tecniche fornite dall’ECDC ai Paesi </w:t>
      </w:r>
      <w:r w:rsidRPr="003F7DC9">
        <w:rPr>
          <w:rFonts w:ascii="Arial Narrow" w:eastAsia="Calibri" w:hAnsi="Arial Narrow"/>
          <w:lang w:eastAsia="en-US" w:bidi="ar-SA"/>
        </w:rPr>
        <w:t>UE/SEE e al Regno Unito</w:t>
      </w:r>
      <w:r w:rsidRPr="003F7DC9">
        <w:rPr>
          <w:rFonts w:ascii="Arial Narrow" w:eastAsia="Calibri" w:hAnsi="Arial Narrow"/>
          <w:bCs/>
          <w:lang w:eastAsia="en-US" w:bidi="ar-SA"/>
        </w:rPr>
        <w:t>. Tutti i casi corrispondenti alla definizione di caso in Italia sono stati notificati entro 24 ore dalla rilevazione al Ministero della Salute, Direzione Generale della Prevenzione sanitaria (Ufficio 5 – Prevenzione delle Malattie Trasmissibili e Profilassi Internazionale) e all’ISS (Dipartimento di Malattie Infettive), tramite la registrazione su una piattaforma di sorveglianza online dedicata. Con l’inizio dell’epidemia nazionale da COVID-19, tale sorveglianza è stata convertita in un sistema di sorveglianza adattato al contesto epidemiologico di trasmissione locale.</w:t>
      </w:r>
    </w:p>
    <w:p w14:paraId="55B2EA58" w14:textId="77777777" w:rsidR="00D20537" w:rsidRPr="003F7DC9" w:rsidRDefault="00D20537" w:rsidP="00D20537">
      <w:pPr>
        <w:widowControl/>
        <w:autoSpaceDE/>
        <w:autoSpaceDN/>
        <w:spacing w:after="120" w:line="259" w:lineRule="auto"/>
        <w:ind w:firstLine="284"/>
        <w:jc w:val="both"/>
        <w:rPr>
          <w:rFonts w:ascii="Arial Narrow" w:eastAsia="Calibri" w:hAnsi="Arial Narrow"/>
          <w:bCs/>
          <w:lang w:eastAsia="en-US" w:bidi="ar-SA"/>
        </w:rPr>
      </w:pPr>
      <w:r w:rsidRPr="003F7DC9">
        <w:rPr>
          <w:rFonts w:ascii="Arial Narrow" w:eastAsia="Calibri" w:hAnsi="Arial Narrow"/>
          <w:bCs/>
          <w:lang w:eastAsia="en-US" w:bidi="ar-SA"/>
        </w:rPr>
        <w:t xml:space="preserve">È stata inoltre definita, a </w:t>
      </w:r>
      <w:r w:rsidRPr="003F7DC9">
        <w:rPr>
          <w:rFonts w:ascii="Arial Narrow" w:eastAsia="Calibri" w:hAnsi="Arial Narrow"/>
          <w:lang w:eastAsia="en-US" w:bidi="ar-SA"/>
        </w:rPr>
        <w:t>seguito</w:t>
      </w:r>
      <w:r w:rsidRPr="003F7DC9">
        <w:rPr>
          <w:rFonts w:ascii="Arial Narrow" w:eastAsia="Calibri" w:hAnsi="Arial Narrow"/>
          <w:bCs/>
          <w:lang w:eastAsia="en-US" w:bidi="ar-SA"/>
        </w:rPr>
        <w:t xml:space="preserve"> della stessa circolare, dal Ministero della Salute e dalle Regioni e PA, una rete di 31 laboratori con capacità diagnostiche per effettuare analisi di laboratorio per casi sospetti di infezione da SARS-CoV-2 secondo i protocolli indicati dall’OMS. </w:t>
      </w:r>
    </w:p>
    <w:p w14:paraId="4BD5227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bCs/>
          <w:lang w:eastAsia="en-US" w:bidi="ar-SA"/>
        </w:rPr>
        <w:t>Contestualmente, è stato identificato, presso l’ISS (</w:t>
      </w:r>
      <w:r w:rsidRPr="003F7DC9">
        <w:rPr>
          <w:rFonts w:ascii="Arial Narrow" w:eastAsia="Calibri" w:hAnsi="Arial Narrow"/>
          <w:bCs/>
          <w:i/>
          <w:iCs/>
          <w:lang w:eastAsia="en-US" w:bidi="ar-SA"/>
        </w:rPr>
        <w:t>WHO National Influenza Centre</w:t>
      </w:r>
      <w:r w:rsidRPr="003F7DC9">
        <w:rPr>
          <w:rFonts w:ascii="Arial Narrow" w:eastAsia="Calibri" w:hAnsi="Arial Narrow"/>
          <w:bCs/>
          <w:lang w:eastAsia="en-US" w:bidi="ar-SA"/>
        </w:rPr>
        <w:t xml:space="preserve"> – NIC/ISS), il laboratorio di riferimento nazionale per la conferma e la segnalazione all’OMS di tutti i casi di infezione da SARS-CoV-2 identificati in Italia. </w:t>
      </w:r>
      <w:r w:rsidRPr="003F7DC9">
        <w:rPr>
          <w:rFonts w:ascii="Arial Narrow" w:eastAsia="Calibri" w:hAnsi="Arial Narrow"/>
          <w:lang w:eastAsia="en-US" w:bidi="ar-SA"/>
        </w:rPr>
        <w:t xml:space="preserve">Con la Circolare Ministeriale n. 9774 del 20 marzo 2020 (17) e quella n. 11715 del 3 aprile 2020 (18), sono stati individuati più di 70 Laboratori Regionali abilitati per la diagnosi di COVID-19 che hanno a loro volta accreditato laboratori aggiuntivi individuati nelle Regioni stesse, secondo modalità concordate con l’ISS. </w:t>
      </w:r>
      <w:r w:rsidRPr="003F7DC9">
        <w:rPr>
          <w:rFonts w:ascii="Arial Narrow" w:eastAsia="Calibri" w:hAnsi="Arial Narrow"/>
          <w:spacing w:val="-2"/>
          <w:lang w:eastAsia="en-US" w:bidi="ar-SA"/>
        </w:rPr>
        <w:t>La conferma di laboratorio è infatti necessaria per definire un caso COVID-19</w:t>
      </w:r>
      <w:r w:rsidRPr="003F7DC9">
        <w:rPr>
          <w:rFonts w:ascii="Arial Narrow" w:eastAsia="Calibri" w:hAnsi="Arial Narrow"/>
          <w:lang w:eastAsia="en-US" w:bidi="ar-SA"/>
        </w:rPr>
        <w:t xml:space="preserve"> positivo. Per questa ragione l’attività dei laboratori e in particolare dei laboratori di riferimento è alla base delle attività di monitoraggio per questa epidemia. Le reti coordinate a livello centrale sono una garanzia di uniformità e qualità (Figura 4).</w:t>
      </w:r>
      <w:bookmarkEnd w:id="36"/>
    </w:p>
    <w:p w14:paraId="4A96EED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20 febbraio 2020, con l’identificazione del primo caso trasmesso sul territorio nazionale di COVID-19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6xKFjrYy","properties":{"formattedCitation":"(10\\uc0\\u8211{}12)","plainCitation":"(10–12)","noteIndex":0},"citationItems":[{"id":150,"uris":["http://zotero.org/users/4841063/items/RJSITHCG"],"uri":["http://zotero.org/users/4841063/items/RJSITHCG"],"itemData":{"id":150,"type":"article-journal","abstract":"In the night of February 20, 2020, the first case of novel coronavirus disease (COVID-19) was confirmed in the Lombardy Region, Italy. In the week that followed, Lombardy experienced a very rapid increase in the number of cases. We analyzed the first 5,830 laboratory-confirmed cases to provide the first epidemiological characterization of a COVID-19 outbreak in a Western Country. Epidemiological data were collected through standardized interviews of confirmed cases and their close contacts. We collected demographic backgrounds, dates of symptom onset, clinical features, respiratory tract specimen results, hospitalization, contact tracing. We provide estimates of the reproduction number and serial interval. The epidemic in Italy started much earlier than February 20, 2020. At the time of detection of the first COVID-19 case, the epidemic had already spread in most municipalities of Southern-Lombardy. The median age for of cases is 69 years (range, 1 month to 101 years). 47% of positive subjects were hospitalized. Among these, 18% required intensive care. The mean serial interval is estimated to be 6.6 days (95% CI, 0.7 to 19). We estimate the basic reproduction number at 3.1 (95% CI, 2.9 to 3.2). We estimated a decreasing trend in the net reproduction number starting around February 20, 2020. We did not observe significantly different viral loads in nasal swabs between symptomatic and asymptomatic. The transmission potential of COVID-19 is very high and the number of critical cases may become largely unsustainable for the healthcare system in a very short-time horizon. We observed a slight decrease of the reproduction number, possibly connected with an increased population awareness and early effect of interventions. Aggressive containment strategies are required to control COVID-19 spread and catastrophic outcomes for the healthcare system.","container-title":"arXiv:2003.09320 [q-bio]","note":"arXiv: 2003.09320","source":"arXiv.org","title":"The early phase of the COVID-19 outbreak in Lombardy, Italy","URL":"http://arxiv.org/abs/2003.09320","author":[{"family":"Cereda","given":"Danilo"},{"family":"Tirani","given":"Marcello"},{"family":"Rovida","given":"F"},{"family":"Demicheli","given":"V"},{"family":"Ajelli","given":"Marco"},{"family":"Poletti","given":"Piero"},{"family":"Trenitini","given":"F"},{"family":"Guzzetta","given":"Giorgio"},{"family":"Marziano","given":"Valentina"},{"family":"Barone","given":"Antonio"},{"family":"Magoni","given":"M"},{"family":"Deandrea","given":"S"},{"family":"Diurno","given":"Giulio"},{"literal":"M Lombardo"},{"family":"Faccini","given":"M"},{"family":"Pan","given":"A"},{"family":"Bruno","given":"R"},{"family":"Pariani","given":"E"},{"family":"Grasselli","given":"G"},{"family":"Piatti","given":"Alessandra"},{"family":"Gramegna","given":"Maria"},{"family":"Baldanti","given":"F"},{"family":"Melegaro","given":"Alessia"},{"family":"Merler","given":"Stefano"}],"accessed":{"date-parts":[["2020",3,28]]},"issued":{"date-parts":[["2020",3,20]]}}},{"id":169,"uris":["http://zotero.org/users/4841063/items/QIGICS6V"],"uri":["http://zotero.org/users/4841063/items/QIGICS6V"],"itemData":{"id":169,"type":"article-journal","abstract":"Sustained coronavirus disease (COVID-19) transmission is ongoing in Italy, with 7,375 reported cases and 366 deaths by 8 March 2020. We provide a model-based evaluation of patient records from Lombardy, predicting the impact of an uncontrolled epidemic on the healthcare system. It has the potential to cause more than 250,039 (95% credible interval (CrI): 147,717–459,890) cases within 3 weeks, including 37,194 (95% CrI: 22,250–67,632) patients requiring intensive care. Aggressive containment strategies are required.","container-title":"Eurosurveillance","DOI":"10.2807/1560-7917.ES.2020.25.12.2000293","ISSN":"1560-7917","issue":"12","language":"en","page":"2000293","source":"www.eurosurveillance.org","title":"Potential short-term outcome of an uncontrolled COVID-19 epidemic in Lombardy, Italy, February to March 2020","volume":"25","author":[{"family":"Guzzetta","given":"Giorgio"},{"family":"Poletti","given":"Piero"},{"family":"Ajelli","given":"Marco"},{"family":"Trentini","given":"Filippo"},{"family":"Marziano","given":"Valentina"},{"family":"Cereda","given":"Danilo"},{"family":"Tirani","given":"Marcello"},{"family":"Diurno","given":"Giulio"},{"family":"Bodina","given":"Annalisa"},{"family":"Barone","given":"Antonio"},{"family":"Crottogini","given":"Lucia"},{"family":"Gramegna","given":"Maria"},{"family":"Melegaro","given":"Alessia"},{"family":"Merler","given":"Stefano"}],"issued":{"date-parts":[["2020",3,26]]}}},{"id":359,"uris":["http://zotero.org/users/4841063/items/5CGRZ9B2"],"uri":["http://zotero.org/users/4841063/items/5CGRZ9B2"],"itemData":{"id":359,"type":"article-journal","abstract":"&lt;p&gt;Background In February 2020, a locally-acquired COVID-19 case was detected in Lombardia, Italy. This was the first signal of ongoing transmission of SARS-CoV-2 in the country. The outbreak rapidly escalated to a national level epidemic, amid the WHO declaration of a pandemic. Methods We analysed data from the national case-based integrated surveillance system of all RT-PCR confirmed COVID-19 infections as of March 24th 2020, collected from all Italian regions and autonomous provinces. Here we provide a descriptive epidemiological summary on the first 62,843 COVID-19 cases in Italy as well as estimates of the basic and net reproductive numbers by region. Findings Of the 62,843 cases of COVID-19 analysed, 71.6% were reported from three Regions (Lombardia, Veneto and Emilia-Romagna). All cases reported after February 20th were locally acquired. Estimates of R0 varied between 2.5 (95%CI: 2.18-2.83) in Toscana and 3 (95%CI: 2.68-3.33) in Lazio, with epidemic doubling time of 3.2 days (95%CI: 2.3-5.2) and 2.9 days (95%CI: 2.2-4.3), respectively. The net reproduction number showed a decreasing trend starting around February 20-25, 2020 in northern regions. Notably, 5,760 cases were reported among health care workers. Of the 5,541 reported COVID-19 associated deaths, 49% occurred in people aged 80 years or above with an overall crude CFR of 8.8%. Male sex and age were independent risk factors for COVID-19 death. Interpretation The COVID-19 infection in Italy emerged with a clustering onset similar to the one described in Wuhan, China and likewise showed worse outcomes in older males with comorbidities. Initial R0 at 2.96 in Lombardia, explains the high case-load and rapid geographical spread observed. Overall Rt in Italian regions is currently decreasing albeit with large diversities across the country, supporting the importance of combined non-pharmacological control measures.&lt;/p&gt;","container-title":"medRxiv","DOI":"10.1101/2020.04.08.20056861","language":"en","note":"publisher: Cold Spring Harbor Laboratory Press","page":"2020.04.08.20056861","source":"www.medrxiv.org","title":"Epidemiological characteristics of COVID-19 cases in Italy and estimates of the reproductive numbers one month into the epidemic","author":[{"family":"Riccardo","given":"Flavia"},{"family":"Ajelli","given":"Marco"},{"family":"Andrianou","given":"Xanthi"},{"family":"Bella","given":"Antonino"},{"family":"Manso","given":"Martina Del"},{"family":"Fabiani","given":"Massimo"},{"family":"Bellino","given":"Stefania"},{"family":"Boros","given":"Stefano"},{"family":"Urdiales","given":"Alberto Mateo"},{"family":"Marziano","given":"Valentina"},{"family":"Rota","given":"Maria Cristina"},{"family":"Filia","given":"Antonietta"},{"family":"D'Ancona","given":"Fortunato (Paolo)"},{"family":"Siddu","given":"Andrea"},{"family":"Punzo","given":"Ornella"},{"family":"Trentini","given":"Filippo"},{"family":"Guzzetta","given":"Giorgio"},{"family":"Poletti","given":"Piero"},{"family":"Stefanelli","given":"Paola"},{"family":"Castrucci","given":"Maria Rita"},{"family":"Ciervo","given":"Alessandra"},{"family":"Benedetto","given":"Corrado Di"},{"family":"Tallon","given":"Marco"},{"family":"Piccioli","given":"Andrea"},{"family":"Brusaferro","given":"Silvio"},{"family":"Rezza","given":"Giovanni"},{"family":"Merler","given":"Stefano"},{"family":"Pezzotti","given":"Patrizio"},{"family":"Group","given":"COVID-19","dropping-particle":"working"}],"issued":{"date-parts":[["2020",4,11]]}}}],"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9-21)</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si è passati da una fase di preparazione a una fase di risposta epidemica con rivalutazione rapida e continua del rischio e una attivazione delle misure previste nella precedente fase di pianificazione. Il 24 febbraio 2020, un team guidato dall’OMS con esperti provenienti dall’OMS e da ECDC è arrivato in Italia per supportare le autorità nella valutazione della situazione (22). </w:t>
      </w:r>
    </w:p>
    <w:p w14:paraId="1B549062"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noProof/>
          <w:color w:val="002060"/>
          <w:sz w:val="20"/>
          <w:szCs w:val="20"/>
          <w:lang w:bidi="ar-SA"/>
        </w:rPr>
        <w:lastRenderedPageBreak/>
        <w:drawing>
          <wp:inline distT="0" distB="0" distL="0" distR="0" wp14:anchorId="6F02D0A4" wp14:editId="5A0B273A">
            <wp:extent cx="3416935" cy="4229311"/>
            <wp:effectExtent l="0" t="0" r="0" b="0"/>
            <wp:docPr id="201" name="Immagin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t="4317"/>
                    <a:stretch/>
                  </pic:blipFill>
                  <pic:spPr bwMode="auto">
                    <a:xfrm>
                      <a:off x="0" y="0"/>
                      <a:ext cx="3420249" cy="4233413"/>
                    </a:xfrm>
                    <a:prstGeom prst="rect">
                      <a:avLst/>
                    </a:prstGeom>
                    <a:noFill/>
                    <a:ln>
                      <a:noFill/>
                    </a:ln>
                    <a:extLst>
                      <a:ext uri="{53640926-AAD7-44D8-BBD7-CCE9431645EC}">
                        <a14:shadowObscured xmlns:a14="http://schemas.microsoft.com/office/drawing/2010/main"/>
                      </a:ext>
                    </a:extLst>
                  </pic:spPr>
                </pic:pic>
              </a:graphicData>
            </a:graphic>
          </wp:inline>
        </w:drawing>
      </w:r>
    </w:p>
    <w:p w14:paraId="1633CBE2" w14:textId="3E2F031C" w:rsidR="00D20537" w:rsidRPr="003F7DC9" w:rsidRDefault="00D20537" w:rsidP="00D20537">
      <w:pPr>
        <w:widowControl/>
        <w:autoSpaceDE/>
        <w:autoSpaceDN/>
        <w:spacing w:before="24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4</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xml:space="preserve">. Numero e distribuzione geografica dei laboratori individuati dalle Regioni/PA </w:t>
      </w:r>
      <w:r w:rsidRPr="003F7DC9">
        <w:rPr>
          <w:rFonts w:ascii="Arial Narrow" w:eastAsia="Yu Mincho" w:hAnsi="Arial Narrow"/>
          <w:b/>
          <w:bCs/>
          <w:color w:val="002060"/>
          <w:sz w:val="20"/>
          <w:szCs w:val="20"/>
          <w:lang w:eastAsia="en-US" w:bidi="ar-SA"/>
        </w:rPr>
        <w:br/>
        <w:t xml:space="preserve">per la conferma diagnostica dell’infezione da SARS-CoV-2 e presenti nella piattaforma di raccolta dati </w:t>
      </w:r>
      <w:r w:rsidRPr="003F7DC9">
        <w:rPr>
          <w:rFonts w:ascii="Arial Narrow" w:eastAsia="Yu Mincho" w:hAnsi="Arial Narrow"/>
          <w:b/>
          <w:bCs/>
          <w:color w:val="002060"/>
          <w:sz w:val="20"/>
          <w:szCs w:val="20"/>
          <w:lang w:eastAsia="en-US" w:bidi="ar-SA"/>
        </w:rPr>
        <w:br/>
        <w:t>del laboratorio nazionale di riferimento in ISS, 23 settembre 2020</w:t>
      </w:r>
    </w:p>
    <w:p w14:paraId="5C214D2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37" w:name="_Hlk51613771"/>
      <w:r w:rsidRPr="003F7DC9">
        <w:rPr>
          <w:rFonts w:ascii="Arial Narrow" w:eastAsia="Calibri" w:hAnsi="Arial Narrow"/>
          <w:lang w:eastAsia="en-US" w:bidi="ar-SA"/>
        </w:rPr>
        <w:t>Dal 27 febbraio, con l’Ordinanza 640 della Presidenza del Consiglio dei Ministri - Dipartimento della Protezione Civile (23) è stata disposta la sorveglianza epidemiologica, la sorveglianza microbiologica del virus SARS-CoV-2 e la sorveglianza delle caratteristiche cliniche di COVID-19. Le prime due sono state affidate all’ISS, la terza all’INMI Lazzaro Spallanzani di Roma, in qualità di Centro collaboratore dell’OMS per la gestione clinica, diagnosi, risposta e formazione sulle malattie altamente contagiose, in collaborazione con l’ISS. Il rafforzamento della sorveglianza epidemiologica e microbiologica con istituzione di un sistema integrato nazionale di sorveglianza di tutti i casi confermati di infezione da virus SARS-CoV-2 sul territorio nazionale, in aggiunta ad un flusso di dati aggregati raccolti dal Ministero della Salute e pubblicati dalla Protezione Civile, ha permesso di sorvegliare l’andamento dell’epidemia a livello nazionale e sub-nazionale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Figura 3). </w:t>
      </w:r>
    </w:p>
    <w:p w14:paraId="0498D564"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38" w:name="_Toc53040885"/>
      <w:bookmarkEnd w:id="37"/>
      <w:r w:rsidRPr="003F7DC9">
        <w:rPr>
          <w:rFonts w:ascii="Arial Narrow" w:eastAsia="Yu Gothic Light" w:hAnsi="Arial Narrow"/>
          <w:b/>
          <w:bCs/>
          <w:color w:val="002060"/>
          <w:sz w:val="32"/>
          <w:szCs w:val="32"/>
          <w:lang w:eastAsia="en-US" w:bidi="ar-SA"/>
        </w:rPr>
        <w:t>2.3. Fase pandemica</w:t>
      </w:r>
      <w:bookmarkEnd w:id="38"/>
    </w:p>
    <w:p w14:paraId="763F0E1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11 marzo 2020, mentre l’Italia affrontava la fase acuta dell’epidemia da SARS-CoV-2 dichiarando un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24), l’OMS dichiarava COVID-19 una pandemia dando inizio alla fase pandemica (25). In questa fase tutti i Paesi hanno iniziato ad attivare misure per il contenimento, il ritardo e la mitigazione della trasmissione e dell’impatto di SARS-CoV-2. Lo stesso giorno, è stata istituita una collaborazione istituzionale tra l’OMS e il governo italiano con una presenza residenziale di un esperto dell’organizzazione internazionale nel CTS.</w:t>
      </w:r>
    </w:p>
    <w:p w14:paraId="6C0D052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epidemia nazionale da COVID-19 in Italia può essere suddivisa a sua volta nelle seguenti fasi:</w:t>
      </w:r>
    </w:p>
    <w:p w14:paraId="4A8BF0B4" w14:textId="77777777" w:rsidR="00D20537" w:rsidRPr="003F7DC9" w:rsidRDefault="00D20537" w:rsidP="00D20537">
      <w:pPr>
        <w:widowControl/>
        <w:numPr>
          <w:ilvl w:val="0"/>
          <w:numId w:val="15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lastRenderedPageBreak/>
        <w:t xml:space="preserve">Fase acuta: </w:t>
      </w:r>
      <w:r w:rsidRPr="003F7DC9">
        <w:rPr>
          <w:rFonts w:ascii="Arial Narrow" w:eastAsia="Calibri" w:hAnsi="Arial Narrow"/>
          <w:noProof/>
          <w:lang w:eastAsia="en-US" w:bidi="ar-SA"/>
        </w:rPr>
        <w:t xml:space="preserve">dal 20 febbraio al 20 marzo 2020 (picco) con aumento rapido nel numero di casi, in particolare in popolazioni di età avanzata con co-morbidità. Il numero di casi ha rapidamente sovrastato le capacità territoriali di </w:t>
      </w:r>
      <w:r w:rsidRPr="003F7DC9">
        <w:rPr>
          <w:rFonts w:ascii="Arial Narrow" w:eastAsia="Calibri" w:hAnsi="Arial Narrow"/>
          <w:i/>
          <w:iCs/>
          <w:noProof/>
          <w:lang w:eastAsia="en-US" w:bidi="ar-SA"/>
        </w:rPr>
        <w:t>contact tracing</w:t>
      </w:r>
      <w:r w:rsidRPr="003F7DC9">
        <w:rPr>
          <w:rFonts w:ascii="Arial Narrow" w:eastAsia="Calibri" w:hAnsi="Arial Narrow"/>
          <w:noProof/>
          <w:lang w:eastAsia="en-US" w:bidi="ar-SA"/>
        </w:rPr>
        <w:t xml:space="preserve"> e isolamento/quarantena nell’epicentro dell’epidemia. Si è riscontrata una elevata mortalità e un rapido sovraccarico dei servizi assistenziali (in particolare ospedalieri) nelle Regioni maggiormente colpite. </w:t>
      </w:r>
    </w:p>
    <w:p w14:paraId="759DF823"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Dal 23 febbraio, con l’introduzione delle prime misure di distanziamento fisico, e dal 4 marzo con le prime misure di chiusura su scala nazionale, in Italia è iniziata, infatti, la </w:t>
      </w:r>
      <w:r w:rsidRPr="003F7DC9">
        <w:rPr>
          <w:rFonts w:ascii="Arial Narrow" w:eastAsia="Calibri" w:hAnsi="Arial Narrow"/>
          <w:b/>
          <w:color w:val="0070C0"/>
          <w:lang w:eastAsia="en-US" w:bidi="ar-SA"/>
        </w:rPr>
        <w:t>fase 1 della risposta all’epidemia (rallentare la diffusione con misure di contenimento)</w:t>
      </w:r>
      <w:r w:rsidRPr="003F7DC9">
        <w:rPr>
          <w:rFonts w:ascii="Arial Narrow" w:eastAsia="Calibri" w:hAnsi="Arial Narrow"/>
          <w:bCs/>
          <w:lang w:eastAsia="en-US" w:bidi="ar-SA"/>
        </w:rPr>
        <w:t>,</w:t>
      </w:r>
      <w:r w:rsidRPr="003F7DC9">
        <w:rPr>
          <w:rFonts w:ascii="Arial Narrow" w:eastAsia="Calibri" w:hAnsi="Arial Narrow"/>
          <w:lang w:eastAsia="en-US" w:bidi="ar-SA"/>
        </w:rPr>
        <w:t xml:space="preserve"> </w:t>
      </w:r>
      <w:r w:rsidRPr="003F7DC9">
        <w:rPr>
          <w:rFonts w:ascii="Arial Narrow" w:eastAsia="Calibri" w:hAnsi="Arial Narrow"/>
          <w:noProof/>
          <w:lang w:eastAsia="en-US" w:bidi="ar-SA"/>
        </w:rPr>
        <w:t xml:space="preserve">culminata l’11 marzo 2020 con un </w:t>
      </w:r>
      <w:r w:rsidRPr="003F7DC9">
        <w:rPr>
          <w:rFonts w:ascii="Arial Narrow" w:eastAsia="Calibri" w:hAnsi="Arial Narrow"/>
          <w:i/>
          <w:iCs/>
          <w:noProof/>
          <w:lang w:eastAsia="en-US" w:bidi="ar-SA"/>
        </w:rPr>
        <w:t>lockdown</w:t>
      </w:r>
      <w:r w:rsidRPr="003F7DC9">
        <w:rPr>
          <w:rFonts w:ascii="Arial Narrow" w:eastAsia="Calibri" w:hAnsi="Arial Narrow"/>
          <w:noProof/>
          <w:lang w:eastAsia="en-US" w:bidi="ar-SA"/>
        </w:rPr>
        <w:t xml:space="preserve"> nazionale, ovvero con la realizzazione di misure volte a ridurre drasticamente il rischio di assembramento e contatto interpresonale, quali la chiusura di esercizi commerciali, il divieto di eventi e manifestazioni, la limitazione della mobilità individuale, la chiusura delle scuole di ogni ordine e grado, l’istituzione su vasta scala di lavoro agile dal proprio domicilio.</w:t>
      </w:r>
      <w:r w:rsidRPr="003F7DC9">
        <w:rPr>
          <w:rFonts w:ascii="Arial Narrow" w:eastAsia="Calibri" w:hAnsi="Arial Narrow"/>
          <w:lang w:eastAsia="en-US" w:bidi="ar-SA"/>
        </w:rPr>
        <w:t xml:space="preserve"> Questa fase si è caratterizzata pertanto per una </w:t>
      </w:r>
      <w:r w:rsidRPr="003F7DC9">
        <w:rPr>
          <w:rFonts w:ascii="Arial Narrow" w:eastAsia="Calibri" w:hAnsi="Arial Narrow"/>
          <w:b/>
          <w:bCs/>
          <w:color w:val="0070C0"/>
          <w:lang w:eastAsia="en-US" w:bidi="ar-SA"/>
        </w:rPr>
        <w:t>ri-modulazione delle attività di mitigazione e controllo verso misure più stringenti</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w:t>
      </w:r>
      <w:r w:rsidRPr="003F7DC9">
        <w:rPr>
          <w:rFonts w:ascii="Arial Narrow" w:eastAsia="Calibri" w:hAnsi="Arial Narrow"/>
          <w:i/>
          <w:iCs/>
          <w:lang w:eastAsia="en-US" w:bidi="ar-SA"/>
        </w:rPr>
        <w:t>escalation</w:t>
      </w:r>
      <w:r w:rsidRPr="003F7DC9">
        <w:rPr>
          <w:rFonts w:ascii="Arial Narrow" w:eastAsia="Calibri" w:hAnsi="Arial Narrow"/>
          <w:lang w:eastAsia="en-US" w:bidi="ar-SA"/>
        </w:rPr>
        <w:t xml:space="preserve">) con adozione di misure straordinarie sull’intero territorio nazionale. Lo scopo della fase 1 è stato quello di rallentare la diffusione del virus. </w:t>
      </w:r>
    </w:p>
    <w:p w14:paraId="4845533F"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L’analisi giornaliera dei dati provenienti dal sistema di sorveglianza integrato COVID-19, coordinato dall’ISS (26) e dei dati aggregati raccolti dal Ministero della Salute e dalla Protezione Civile (27), ha permesso di sorvegliare l’andamento dell’epidemia a livello nazionale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Figura 3) e sub-nazionale</w:t>
      </w:r>
    </w:p>
    <w:p w14:paraId="26976D88"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Sono state inoltre adottate misure straordinarie volte al rapido potenziamento dei servizi assistenziali, per rispondere all’emergenza con assunzione di personale sanitario, approvvigionamento di strumentazioni, e materiali di consumo e realizzazione di misure volte a contenere gli effetti del disagio economico e sociale connessi a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w:t>
      </w:r>
    </w:p>
    <w:p w14:paraId="1A51C57D"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In termini di efficacia epidemiologica, i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ha avuto successo nel realizzare un rallentamento importante della diffusione, documentato dai sistemi di sorveglianza nazionali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Figura 3). </w:t>
      </w:r>
    </w:p>
    <w:p w14:paraId="4E120009"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La trasmissibilità di SARS-CoV-2 prima dell’11 marzo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è stata stimata a circa R0=3 in tutte le regioni con trasmissione sostenuta, con qualche variazione locale dovuta ad interventi localizzati e mirati. Questa è da intendersi come la trasmissibilità di SARS-CoV-2 in assenza di interventi (R0: numero di riproduzione di base). Dalla data de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al 25 marzo la trasmissibilità è calata in tutte le regioni a valori compresi tra Rt=0,5 e Rt=0,7. In questo caso la trasmissibilità è stata calcolata nel tempo in presenza di interventi (Rt: numero di riproduzione netto).</w:t>
      </w:r>
    </w:p>
    <w:p w14:paraId="239838E1" w14:textId="77777777" w:rsidR="00D20537" w:rsidRPr="003F7DC9" w:rsidRDefault="00D20537" w:rsidP="00D20537">
      <w:pPr>
        <w:widowControl/>
        <w:numPr>
          <w:ilvl w:val="0"/>
          <w:numId w:val="15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Fase post-acut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dal 21 marzo al 4 maggio 2020, nel contesto del </w:t>
      </w:r>
      <w:r w:rsidRPr="003F7DC9">
        <w:rPr>
          <w:rFonts w:ascii="Arial Narrow" w:eastAsia="Calibri" w:hAnsi="Arial Narrow"/>
          <w:i/>
          <w:iCs/>
          <w:lang w:eastAsia="en-US" w:bidi="ar-SA"/>
        </w:rPr>
        <w:t xml:space="preserve">lockdown </w:t>
      </w:r>
      <w:r w:rsidRPr="003F7DC9">
        <w:rPr>
          <w:rFonts w:ascii="Arial Narrow" w:eastAsia="Calibri" w:hAnsi="Arial Narrow"/>
          <w:lang w:eastAsia="en-US" w:bidi="ar-SA"/>
        </w:rPr>
        <w:t xml:space="preserve">nazionale in cui le misure di controllo e mitigazione straordinarie sono state mantenute, il sistema di sorveglianza integrato COVID-19 coordinato dall’ISS ha iniziato a registrare dapprima una stabilizzazione e in seguito una diminuzione dei nuovi casi di COVID-19 diagnosticati, con il graduale ripristino delle funzioni dei servizi sanitari territoriali e assistenziali. </w:t>
      </w:r>
    </w:p>
    <w:p w14:paraId="21CAE0E3"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In questa fase, sono state realizzate misure di potenziamento a livello nazionale dei servizi sanitari e un ulteriore ampliamento delle reti assistenziali, con approvvigionamento straordinario di strumentazione e materiali di consumo. </w:t>
      </w:r>
    </w:p>
    <w:p w14:paraId="7F223370"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Ai sensi dell’Allegato 10 “Principi per il monitoraggio del rischio sanitario” (28) al Decreto del Presidente del Consiglio dei Ministri (DPCM) del 26 aprile (</w:t>
      </w:r>
      <w:r w:rsidRPr="003F7DC9">
        <w:rPr>
          <w:rFonts w:ascii="Arial Narrow" w:eastAsia="Calibri" w:hAnsi="Arial Narrow"/>
          <w:i/>
          <w:iCs/>
          <w:lang w:eastAsia="en-US" w:bidi="ar-SA"/>
        </w:rPr>
        <w:t xml:space="preserve">Gazzetta Ufficiale </w:t>
      </w:r>
      <w:r w:rsidRPr="003F7DC9">
        <w:rPr>
          <w:rFonts w:ascii="Arial Narrow" w:eastAsia="Calibri" w:hAnsi="Arial Narrow"/>
          <w:lang w:eastAsia="en-US" w:bidi="ar-SA"/>
        </w:rPr>
        <w:t>n.108 del 27 aprile 2020) e del Decreto del Ministro della Salute (DM Salute) del 30 aprile 2020 (29), nel mese di maggio 2020 è stato avviato un sistema di monitoraggio settimanale sviluppato e realizzato dall’ISS e coordinato dal Ministero della Salute che permette di fornire settimanalmente ad ogni Regione/PA una classificazione quantitativa del rischio epidemico e della resilienza dei servizi territoriali/assistenziali, allo scopo di introdurre tempestivamente gli interventi correttivi necessari.</w:t>
      </w:r>
    </w:p>
    <w:p w14:paraId="5E1C3AC2"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lastRenderedPageBreak/>
        <w:t xml:space="preserve">In termini di trasmissibilità, dal 25 marzo fino ad approssimativamente fine maggio (fine de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l’Rt è rimasto quasi costantemente nel range compreso tra Rt=0,5 e Rt=0,7 in tutte le Regioni/PA. </w:t>
      </w:r>
    </w:p>
    <w:p w14:paraId="7C07140B"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In questa fase, la necessità di adottare misure graduali per la ripresa delle attività lavorative, compatibilmente con la curva epidemiologica e nell’ottica della tutela della salute e della sicurezza di tutti i lavoratori, si è concretizzata nello sviluppo, da parte di INAIL, di un approccio metodologico di stima del rischio occupazionale per settore di attività economica. Tale modello, che ha portato alla creazione di 4 classi di rischio (basso, medio-basso, medio-alto, alto), si è basato su tre parametri: esposizione, prossimità e aggregazione, ed è stato adottato dal CTS per la programmazione delle riaperture (30). La necessità di adottare misure graduali per la ripresa ha anche riguardato la riorganizzazione del sistema di trasporto pubblico terrestre (31).</w:t>
      </w:r>
    </w:p>
    <w:p w14:paraId="3698D598" w14:textId="77777777" w:rsidR="00D20537" w:rsidRPr="003F7DC9" w:rsidRDefault="00D20537" w:rsidP="00D20537">
      <w:pPr>
        <w:widowControl/>
        <w:numPr>
          <w:ilvl w:val="0"/>
          <w:numId w:val="15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Fase di transizione epidemic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dal 4 maggio 2020 fino alla data di pubblicazione di questo documento, sebbene globalmente sia ancora attiva la fase pandemica, l’Italia è entrata nella </w:t>
      </w:r>
      <w:r w:rsidRPr="003F7DC9">
        <w:rPr>
          <w:rFonts w:ascii="Arial Narrow" w:eastAsia="Calibri" w:hAnsi="Arial Narrow"/>
          <w:b/>
          <w:color w:val="0070C0"/>
          <w:lang w:eastAsia="en-US" w:bidi="ar-SA"/>
        </w:rPr>
        <w:t>fase 2 della risposta all’epidemia (transizione con ri-modulazione in senso meno stringente delle misure di contenimento</w:t>
      </w:r>
      <w:r w:rsidRPr="003F7DC9">
        <w:rPr>
          <w:rFonts w:ascii="Arial Narrow" w:eastAsia="Calibri" w:hAnsi="Arial Narrow"/>
          <w:bCs/>
          <w:i/>
          <w:iCs/>
          <w:lang w:eastAsia="en-US" w:bidi="ar-SA"/>
        </w:rPr>
        <w:t xml:space="preserve"> </w:t>
      </w:r>
      <w:r w:rsidRPr="003F7DC9">
        <w:rPr>
          <w:rFonts w:ascii="Arial Narrow" w:eastAsia="Calibri" w:hAnsi="Arial Narrow"/>
          <w:b/>
          <w:i/>
          <w:iCs/>
          <w:color w:val="0070C0"/>
          <w:lang w:eastAsia="en-US" w:bidi="ar-SA"/>
        </w:rPr>
        <w:t>– de-escalation</w:t>
      </w:r>
      <w:r w:rsidRPr="003F7DC9">
        <w:rPr>
          <w:rFonts w:ascii="Arial Narrow" w:eastAsia="Calibri" w:hAnsi="Arial Narrow"/>
          <w:b/>
          <w:color w:val="0070C0"/>
          <w:lang w:eastAsia="en-US" w:bidi="ar-SA"/>
        </w:rPr>
        <w:t>)</w:t>
      </w:r>
      <w:r w:rsidRPr="003F7DC9">
        <w:rPr>
          <w:rFonts w:ascii="Arial Narrow" w:eastAsia="Calibri" w:hAnsi="Arial Narrow"/>
          <w:b/>
          <w:lang w:eastAsia="en-US" w:bidi="ar-SA"/>
        </w:rPr>
        <w:t xml:space="preserve">. </w:t>
      </w:r>
      <w:r w:rsidRPr="003F7DC9">
        <w:rPr>
          <w:rFonts w:ascii="Arial Narrow" w:eastAsia="Calibri" w:hAnsi="Arial Narrow"/>
          <w:bCs/>
          <w:lang w:eastAsia="en-US" w:bidi="ar-SA"/>
        </w:rPr>
        <w:t xml:space="preserve">Questo ha comportato </w:t>
      </w:r>
      <w:r w:rsidRPr="003F7DC9">
        <w:rPr>
          <w:rFonts w:ascii="Arial Narrow" w:eastAsia="Calibri" w:hAnsi="Arial Narrow"/>
          <w:lang w:eastAsia="en-US" w:bidi="ar-SA"/>
        </w:rPr>
        <w:t>la riapertura progressiva (4 e 18 maggio e 3 giugno 2020) delle attività lavorative, commerciali e ludiche e il graduale ripristino della mobilità intra-regionale, inter-regionale e internazionale, nonché una riapertura delle scuole limitata alle secondarie di II grado per consentire l’effettuazione degli esami di stato in presenza. Il CTS in questa fase ha erogato, in base al modello sviluppato da INAIL nella fase precedente, indicazioni puntuali per lo svolgimento di attività sportive e ricreative.</w:t>
      </w:r>
    </w:p>
    <w:p w14:paraId="2046FBC4"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In questa fase sono state rafforzate le attività di controllo dell’infezione in ambito territoriale, ad esempio aumentando gli accertamenti diagnostici anche su casi con sintomatologia lieve e potenziando i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È stato messo a regime il sistema di monitoraggio settimanale che permette una classificazione del rischio e della resilienza dei servizi territoriali di ciascuna Regione/PA. È stata inoltre realizzata nel periodo 25 maggio – 15 luglio 2020 una indagine di siero-prevalenza nazionale che ha evidenziato come in quel periodo in media 2,5% degli italiani era entrato in contatto con il virus (32).</w:t>
      </w:r>
    </w:p>
    <w:p w14:paraId="5E3555FC"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Questa fase si è caratterizzata in Italia e in altri paesi europei, per una iniziale diminuzione seguita da una sostanziale stabilità dei casi in condizioni di bassa incidenza (in Italia fino alla fine di luglio 2020) e poi da un lento e graduale aumento nel numero dei casi che, tuttavia, presentavano caratteristiche di una transizione epidemica rispetto alle fasi precedenti con assenza di segnali di sovraccarico dei servizi sanitari (in particolare assistenziali). Questo era in parte dovuto ad un interessamento di popolazioni di età più giovane in contesti di trasmissione associati anche a viaggi e attività ricreative. </w:t>
      </w:r>
    </w:p>
    <w:p w14:paraId="3F307ED6"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In Italia, a partire dal mese di giugno 2020, si è notato un leggero ma costante incremento di Rt che ha superato la soglia di 1 nel suo valore medio intorno al 16 agosto 2020 con successive oscillazioni settimanali attorno al valore medio di 1 e evidente variabilità inter-regionale dovuta alla presenza di focolai anche di dimensioni importanti.</w:t>
      </w:r>
    </w:p>
    <w:p w14:paraId="427EACDC"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Durante la fase di transizione epidemica, le attività si sono focalizzate sulla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in previsione della stagione autunno-invernale 2020. Durante questa fase, il sistema di monitoraggio settimanale è stato operativo in modo continuativo, sono state emesse e adottate linee guida e documenti (33) per la riapertura delle scuole (realizzata dal 14 settembre 2020) e per supportare la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dei</w:t>
      </w:r>
      <w:r w:rsidRPr="003F7DC9">
        <w:rPr>
          <w:rFonts w:ascii="Arial Narrow" w:eastAsia="Calibri" w:hAnsi="Arial Narrow"/>
          <w:i/>
          <w:iCs/>
          <w:lang w:eastAsia="en-US" w:bidi="ar-SA"/>
        </w:rPr>
        <w:t xml:space="preserve"> </w:t>
      </w:r>
      <w:r w:rsidRPr="003F7DC9">
        <w:rPr>
          <w:rFonts w:ascii="Arial Narrow" w:eastAsia="Calibri" w:hAnsi="Arial Narrow"/>
          <w:lang w:eastAsia="en-US" w:bidi="ar-SA"/>
        </w:rPr>
        <w:t>servizi sanitari ad un eventuale aumento nel numero di casi e delle ospedalizzazioni per COVID-19 in Italia (34). In linea con le evidenze in ambito internazionale (35), in Italia è stata data una estrema importanza alla preparazione verso la riapertura degli istituti scolastici e, in seguito, al monitoraggio dell’impatto di questa riapertura sull’andamento epidemico. Allo scopo di valutare le evidenze e indirizzare azioni di sanità pubblica, l’Italia ha proposto e ospitato insieme all’Ufficio europeo dell’OMS, il 31 agosto 2020, un aggiornamento di alto livello rivolto ai Ministri della Salute della Regione europea dell’OMS intitolato “Schooling during the COVID-19 pandemic” (36).</w:t>
      </w:r>
    </w:p>
    <w:p w14:paraId="5C00C8E4" w14:textId="512A9D56" w:rsidR="00D20537" w:rsidRPr="003F7DC9" w:rsidRDefault="00D20537" w:rsidP="00720DDF">
      <w:pPr>
        <w:widowControl/>
        <w:autoSpaceDE/>
        <w:autoSpaceDN/>
        <w:spacing w:after="160" w:line="259" w:lineRule="auto"/>
        <w:jc w:val="center"/>
        <w:rPr>
          <w:rFonts w:ascii="Arial Narrow" w:eastAsia="Calibri" w:hAnsi="Arial Narrow"/>
          <w:b/>
          <w:bCs/>
          <w:color w:val="002060"/>
          <w:sz w:val="32"/>
          <w:szCs w:val="32"/>
          <w:lang w:eastAsia="en-US" w:bidi="ar-SA"/>
        </w:rPr>
      </w:pPr>
      <w:r w:rsidRPr="003F7DC9">
        <w:rPr>
          <w:rFonts w:ascii="Arial Narrow" w:eastAsia="Calibri" w:hAnsi="Arial Narrow"/>
          <w:noProof/>
          <w:lang w:eastAsia="en-US" w:bidi="ar-SA"/>
        </w:rPr>
        <w:lastRenderedPageBreak/>
        <mc:AlternateContent>
          <mc:Choice Requires="wps">
            <w:drawing>
              <wp:anchor distT="0" distB="0" distL="114300" distR="114300" simplePos="0" relativeHeight="251827200" behindDoc="0" locked="0" layoutInCell="1" allowOverlap="1" wp14:anchorId="78ECBB73" wp14:editId="2CE033BF">
                <wp:simplePos x="0" y="0"/>
                <wp:positionH relativeFrom="column">
                  <wp:posOffset>2410149</wp:posOffset>
                </wp:positionH>
                <wp:positionV relativeFrom="paragraph">
                  <wp:posOffset>8628069</wp:posOffset>
                </wp:positionV>
                <wp:extent cx="1128409" cy="762649"/>
                <wp:effectExtent l="0" t="0" r="0" b="0"/>
                <wp:wrapNone/>
                <wp:docPr id="172" name="Rettangolo 172"/>
                <wp:cNvGraphicFramePr/>
                <a:graphic xmlns:a="http://schemas.openxmlformats.org/drawingml/2006/main">
                  <a:graphicData uri="http://schemas.microsoft.com/office/word/2010/wordprocessingShape">
                    <wps:wsp>
                      <wps:cNvSpPr/>
                      <wps:spPr>
                        <a:xfrm>
                          <a:off x="0" y="0"/>
                          <a:ext cx="1128409" cy="76264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40B29B" id="Rettangolo 172" o:spid="_x0000_s1026" style="position:absolute;margin-left:189.8pt;margin-top:679.4pt;width:88.85pt;height:60.05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" fillcolor="window" stroked="f" strokeweight="1pt"/>
            </w:pict>
          </mc:Fallback>
        </mc:AlternateContent>
      </w:r>
    </w:p>
    <w:p w14:paraId="19259ECE"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bookmarkStart w:id="39" w:name="_Toc53040887"/>
    </w:p>
    <w:p w14:paraId="57046F87" w14:textId="2CF4EC5E"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4B1CA398" w14:textId="603E28D4"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4BB149EC" w14:textId="6B6DB4B4"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6ABA52A7" w14:textId="0901B4DA"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2183BD0E"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38B45C1F" w14:textId="77777777" w:rsidR="00720DDF" w:rsidRDefault="00720DDF" w:rsidP="00D20537">
      <w:pPr>
        <w:widowControl/>
        <w:autoSpaceDE/>
        <w:autoSpaceDN/>
        <w:spacing w:after="200"/>
        <w:jc w:val="center"/>
        <w:outlineLvl w:val="0"/>
        <w:rPr>
          <w:rFonts w:ascii="Arial Narrow" w:eastAsia="Calibri" w:hAnsi="Arial Narrow"/>
          <w:b/>
          <w:bCs/>
          <w:color w:val="002060"/>
          <w:sz w:val="32"/>
          <w:szCs w:val="32"/>
          <w:lang w:eastAsia="en-US" w:bidi="ar-SA"/>
        </w:rPr>
      </w:pPr>
    </w:p>
    <w:p w14:paraId="273A906F" w14:textId="32937EFE" w:rsidR="00720DDF" w:rsidRPr="003F7DC9" w:rsidRDefault="00720DDF" w:rsidP="00720DDF">
      <w:pPr>
        <w:widowControl/>
        <w:pBdr>
          <w:bottom w:val="single" w:sz="4" w:space="1" w:color="002060"/>
        </w:pBdr>
        <w:autoSpaceDE/>
        <w:autoSpaceDN/>
        <w:spacing w:after="200"/>
        <w:ind w:left="425" w:hanging="425"/>
        <w:jc w:val="center"/>
        <w:outlineLvl w:val="0"/>
        <w:rPr>
          <w:rFonts w:ascii="Arial Narrow" w:eastAsia="Calibri" w:hAnsi="Arial Narrow"/>
          <w:b/>
          <w:bCs/>
          <w:color w:val="002060"/>
          <w:sz w:val="32"/>
          <w:szCs w:val="32"/>
          <w:lang w:eastAsia="en-US" w:bidi="ar-SA"/>
        </w:rPr>
      </w:pPr>
      <w:r>
        <w:rPr>
          <w:rFonts w:ascii="Arial Narrow" w:eastAsia="Calibri" w:hAnsi="Arial Narrow"/>
          <w:b/>
          <w:bCs/>
          <w:color w:val="002060"/>
          <w:sz w:val="32"/>
          <w:szCs w:val="32"/>
          <w:lang w:eastAsia="en-US" w:bidi="ar-SA"/>
        </w:rPr>
        <w:t>C</w:t>
      </w:r>
      <w:r w:rsidRPr="003F7DC9">
        <w:rPr>
          <w:rFonts w:ascii="Arial Narrow" w:eastAsia="Calibri" w:hAnsi="Arial Narrow"/>
          <w:b/>
          <w:bCs/>
          <w:color w:val="002060"/>
          <w:sz w:val="32"/>
          <w:szCs w:val="32"/>
          <w:lang w:eastAsia="en-US" w:bidi="ar-SA"/>
        </w:rPr>
        <w:t>apitolo 3</w:t>
      </w:r>
      <w:r w:rsidRPr="00720DDF">
        <w:rPr>
          <w:rFonts w:ascii="Arial Narrow" w:eastAsia="Calibri" w:hAnsi="Arial Narrow"/>
          <w:b/>
          <w:bCs/>
          <w:color w:val="002060"/>
          <w:sz w:val="32"/>
          <w:szCs w:val="32"/>
          <w:lang w:eastAsia="en-US" w:bidi="ar-SA"/>
        </w:rPr>
        <w:t xml:space="preserve"> </w:t>
      </w:r>
    </w:p>
    <w:p w14:paraId="74F6996B" w14:textId="6037731F" w:rsidR="00720DDF"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t xml:space="preserve">Possibili scenari epidemici </w:t>
      </w:r>
      <w:r w:rsidRPr="003F7DC9">
        <w:rPr>
          <w:rFonts w:ascii="Arial Narrow" w:eastAsia="Calibri" w:hAnsi="Arial Narrow"/>
          <w:b/>
          <w:bCs/>
          <w:color w:val="002060"/>
          <w:sz w:val="40"/>
          <w:szCs w:val="40"/>
          <w:lang w:eastAsia="en-US" w:bidi="ar-SA"/>
        </w:rPr>
        <w:br/>
        <w:t>nel periodo autunno-invernale in Italia</w:t>
      </w:r>
      <w:bookmarkEnd w:id="39"/>
      <w:r w:rsidRPr="003F7DC9">
        <w:rPr>
          <w:rFonts w:ascii="Arial Narrow" w:eastAsia="Calibri" w:hAnsi="Arial Narrow"/>
          <w:b/>
          <w:bCs/>
          <w:color w:val="002060"/>
          <w:sz w:val="40"/>
          <w:szCs w:val="40"/>
          <w:lang w:eastAsia="en-US" w:bidi="ar-SA"/>
        </w:rPr>
        <w:t xml:space="preserve"> </w:t>
      </w:r>
    </w:p>
    <w:p w14:paraId="4EF5571D"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09BEE9BA"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6FDE06A4"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40D4DBE9"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7E497C58" w14:textId="3CCC0219"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71BBDD33" w14:textId="4F21D0E2"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5F57428B" w14:textId="31A0C389"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7F7A2DF7" w14:textId="0D425CB6"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2527CC97" w14:textId="41054B2B" w:rsidR="00D20537" w:rsidRPr="003F7DC9"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02E076B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lastRenderedPageBreak/>
        <w:t>Gli scenari in Italia per l’autunno, in termini di impatto sul sistema sanitario, dipenderanno molto da alcune incognite:</w:t>
      </w:r>
    </w:p>
    <w:p w14:paraId="7836938E" w14:textId="77777777" w:rsidR="00D20537" w:rsidRPr="003F7DC9" w:rsidRDefault="00D20537" w:rsidP="00D20537">
      <w:pPr>
        <w:widowControl/>
        <w:numPr>
          <w:ilvl w:val="0"/>
          <w:numId w:val="145"/>
        </w:numPr>
        <w:autoSpaceDE/>
        <w:autoSpaceDN/>
        <w:spacing w:before="360" w:after="12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Trasmissibilità di SARS-CoV-2 a fine estate.</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Non è, infatti, ancora chiaro se l’incremento di trasmissibilità (Rt) osservato a partire da giugno in alcune Regioni/PA si stabilizzerà attorno ai valori osservati durante il mese di settembre oppure continuerà ad aumentare nel tempo. È del tutto evidente che gli scenari cambieranno notevolmente a seconda che si riesca o meno a mantenere Rt a valori prossimi a 1 nella stagione autunno-invernale. </w:t>
      </w:r>
    </w:p>
    <w:p w14:paraId="60C7A952" w14:textId="77777777" w:rsidR="00D20537" w:rsidRPr="003F7DC9" w:rsidRDefault="00D20537" w:rsidP="00D20537">
      <w:pPr>
        <w:widowControl/>
        <w:numPr>
          <w:ilvl w:val="0"/>
          <w:numId w:val="145"/>
        </w:numPr>
        <w:autoSpaceDE/>
        <w:autoSpaceDN/>
        <w:spacing w:before="360" w:after="12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Trasmissibilità di SARS-CoV-2 nelle scuole.</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La reale trasmissibilità di SARS-CoV-2 nelle scuole non è ancora nota, anche se cominciano ad essere descritti focolai in ambienti scolastici in Paesi in cui le scuole sono state riaperte più a lungo. Non è inoltre stato quantificato l’impatto che potranno avere le misure di riorganizzazione scolastica adottate. Più in generale, non è noto quanto i bambini, prevalentemente asintomatici, trasmettano SARS-CoV-2 rispetto agli adulti, sebbene vi sia evidenza che la carica virale di sintomatici e asintomatici, e quindi il potenziale di trasmissione, non sia statisticamente differente. Tutto questo rende molto incerto il ruolo della trasmissione nelle scuole a partire da settembre sull’epidemiologia complessiva di SARS-CoV-2 in Italia.</w:t>
      </w:r>
    </w:p>
    <w:p w14:paraId="66B78D92" w14:textId="77777777" w:rsidR="00D20537" w:rsidRPr="003F7DC9" w:rsidRDefault="00D20537" w:rsidP="00D20537">
      <w:pPr>
        <w:widowControl/>
        <w:numPr>
          <w:ilvl w:val="0"/>
          <w:numId w:val="145"/>
        </w:numPr>
        <w:autoSpaceDE/>
        <w:autoSpaceDN/>
        <w:spacing w:before="360" w:after="120" w:line="259" w:lineRule="auto"/>
        <w:ind w:left="568" w:hanging="284"/>
        <w:jc w:val="both"/>
        <w:rPr>
          <w:rFonts w:ascii="Arial Narrow" w:eastAsia="Arial Narrow" w:hAnsi="Arial Narrow" w:cs="Arial Narrow"/>
          <w:lang w:eastAsia="en-US" w:bidi="ar-SA"/>
        </w:rPr>
      </w:pPr>
      <w:r w:rsidRPr="003F7DC9">
        <w:rPr>
          <w:rFonts w:ascii="Arial Narrow" w:eastAsia="Arial Narrow" w:hAnsi="Arial Narrow" w:cs="Arial Narrow"/>
          <w:b/>
          <w:bCs/>
          <w:color w:val="0070C0"/>
          <w:lang w:eastAsia="en-US" w:bidi="ar-SA"/>
        </w:rPr>
        <w:t xml:space="preserve">Trasmissibilità di SARS-CoV-2 nei luoghi di lavoro. </w:t>
      </w:r>
      <w:r w:rsidRPr="003F7DC9">
        <w:rPr>
          <w:rFonts w:ascii="Arial Narrow" w:eastAsia="Arial Narrow" w:hAnsi="Arial Narrow" w:cs="Arial Narrow"/>
          <w:lang w:eastAsia="en-US" w:bidi="ar-SA"/>
        </w:rPr>
        <w:t xml:space="preserve">I luoghi di lavoro si sono dimostrati fin dalla fase acuta un importante serbatoio di infezioni, non solo in ambienti a rischio specifico, come quello sanitario, ma anche in contesti che, in Italia e non solo, sono stati caratterizzati da cluster anche di notevoli dimensioni, ad esempio nel settore agroalimentare (aziende agricole, trasformazione delle carni, mercati) e in quello delle spedizioni mediante corriere. Inoltre, la ripresa delle attività lavorative in presenza, anche se in percentuali variabili a seconda dei settori, potrebbe contribuire alla attivazione di ulteriori focolai epidemici. </w:t>
      </w:r>
    </w:p>
    <w:p w14:paraId="2ABF11A0" w14:textId="77777777" w:rsidR="00D20537" w:rsidRPr="00896CC6" w:rsidRDefault="00D20537" w:rsidP="00D20537">
      <w:pPr>
        <w:widowControl/>
        <w:numPr>
          <w:ilvl w:val="0"/>
          <w:numId w:val="145"/>
        </w:numPr>
        <w:autoSpaceDE/>
        <w:autoSpaceDN/>
        <w:spacing w:before="360" w:after="120" w:line="259" w:lineRule="auto"/>
        <w:ind w:left="568" w:hanging="284"/>
        <w:jc w:val="both"/>
        <w:rPr>
          <w:rFonts w:ascii="Arial Narrow" w:eastAsia="Yu Mincho" w:hAnsi="Arial Narrow"/>
          <w:sz w:val="21"/>
          <w:szCs w:val="21"/>
          <w:lang w:val="en-US" w:eastAsia="en-US" w:bidi="ar-SA"/>
        </w:rPr>
      </w:pPr>
      <w:r w:rsidRPr="003F7DC9">
        <w:rPr>
          <w:rFonts w:ascii="Arial Narrow" w:eastAsia="Arial Narrow" w:hAnsi="Arial Narrow" w:cs="Arial Narrow"/>
          <w:b/>
          <w:bCs/>
          <w:color w:val="0070C0"/>
          <w:sz w:val="21"/>
          <w:szCs w:val="21"/>
          <w:lang w:eastAsia="en-US" w:bidi="ar-SA"/>
        </w:rPr>
        <w:t>Im</w:t>
      </w:r>
      <w:r w:rsidRPr="003F7DC9">
        <w:rPr>
          <w:rFonts w:ascii="Arial Narrow" w:eastAsia="Arial Narrow" w:hAnsi="Arial Narrow" w:cs="Arial Narrow"/>
          <w:b/>
          <w:bCs/>
          <w:color w:val="0070C0"/>
          <w:lang w:eastAsia="en-US" w:bidi="ar-SA"/>
        </w:rPr>
        <w:t>patto della mobilità della popolazione sulla trasmissione di SARS-CoV-2.</w:t>
      </w:r>
      <w:r w:rsidRPr="003F7DC9">
        <w:rPr>
          <w:rFonts w:ascii="Arial Narrow" w:eastAsia="Arial Narrow" w:hAnsi="Arial Narrow" w:cs="Arial Narrow"/>
          <w:b/>
          <w:bCs/>
          <w:lang w:eastAsia="en-US" w:bidi="ar-SA"/>
        </w:rPr>
        <w:t xml:space="preserve"> </w:t>
      </w:r>
      <w:r w:rsidRPr="003F7DC9">
        <w:rPr>
          <w:rFonts w:ascii="Arial Narrow" w:eastAsia="Arial Narrow" w:hAnsi="Arial Narrow" w:cs="Arial Narrow"/>
          <w:lang w:eastAsia="en-US" w:bidi="ar-SA"/>
        </w:rPr>
        <w:t xml:space="preserve">La ripresa della scuola e delle attività lavorative in presenza tende ad una messa a regime a pieno carico del sistema di trasporto pubblico in generale e, in particolare, di quello locale, con inevitabile aumento delle occasioni di esposizione al virus. </w:t>
      </w:r>
    </w:p>
    <w:p w14:paraId="7F13FD10" w14:textId="77777777" w:rsidR="00D20537" w:rsidRPr="00896CC6" w:rsidRDefault="00D20537" w:rsidP="00D20537">
      <w:pPr>
        <w:widowControl/>
        <w:numPr>
          <w:ilvl w:val="0"/>
          <w:numId w:val="145"/>
        </w:numPr>
        <w:autoSpaceDE/>
        <w:autoSpaceDN/>
        <w:spacing w:before="360" w:after="120" w:line="259" w:lineRule="auto"/>
        <w:ind w:left="568" w:hanging="284"/>
        <w:jc w:val="both"/>
        <w:rPr>
          <w:rFonts w:ascii="Arial Narrow" w:eastAsia="Yu Mincho" w:hAnsi="Arial Narrow"/>
          <w:sz w:val="21"/>
          <w:szCs w:val="21"/>
          <w:lang w:val="en-US" w:eastAsia="en-US" w:bidi="ar-SA"/>
        </w:rPr>
      </w:pPr>
      <w:r w:rsidRPr="003F7DC9">
        <w:rPr>
          <w:rFonts w:ascii="Arial Narrow" w:eastAsia="Arial Narrow" w:hAnsi="Arial Narrow" w:cs="Arial Narrow"/>
          <w:b/>
          <w:bCs/>
          <w:color w:val="0070C0"/>
          <w:lang w:eastAsia="en-US" w:bidi="ar-SA"/>
        </w:rPr>
        <w:t>Contributo del sistema di prevenzione aziendale nei luoghi di lavoro.</w:t>
      </w:r>
      <w:r w:rsidRPr="003F7DC9">
        <w:rPr>
          <w:rFonts w:ascii="Arial Narrow" w:eastAsia="Arial Narrow" w:hAnsi="Arial Narrow" w:cs="Arial Narrow"/>
          <w:b/>
          <w:bCs/>
          <w:lang w:eastAsia="en-US" w:bidi="ar-SA"/>
        </w:rPr>
        <w:t xml:space="preserve"> </w:t>
      </w:r>
      <w:r w:rsidRPr="003F7DC9">
        <w:rPr>
          <w:rFonts w:ascii="Arial Narrow" w:eastAsia="Arial Narrow" w:hAnsi="Arial Narrow" w:cs="Arial Narrow"/>
          <w:lang w:eastAsia="en-US" w:bidi="ar-SA"/>
        </w:rPr>
        <w:t>Il sistema realizzatosi nel tempo si è già rivelato, con maggiore valenza di sempre, come una naturale infrastruttura in grado di contribuire alla mitigazione del rischio, alla luce della integrazione di misure organizzative di prevenzione e protezione previste a partire dal “Protocollo condiviso di regolamentazione delle misure per il contrasto e il contenimento della diffusione del virus COVID-19 negli ambienti di lavoro” del 14 marzo e la sua integrazione del 24 aprile e nei Protocolli di settore, favorendo – anche per il periodo autunno-invernale – la tutela della salute e sicurezza dei 23 milioni di lavoratori interessati, con inevitabili ricadute positive anche sulla collettività. Particolare rilievo continua a rivestire la sorveglianza sanitaria anche in relazione alle attività di informazione sul rischio nonché per la tutela dei lavoratori cosiddetti “fragili”.</w:t>
      </w:r>
    </w:p>
    <w:p w14:paraId="3CE05C21" w14:textId="77777777" w:rsidR="00D20537" w:rsidRPr="00896CC6" w:rsidRDefault="00D20537" w:rsidP="00D20537">
      <w:pPr>
        <w:widowControl/>
        <w:numPr>
          <w:ilvl w:val="0"/>
          <w:numId w:val="145"/>
        </w:numPr>
        <w:autoSpaceDE/>
        <w:autoSpaceDN/>
        <w:spacing w:before="360" w:after="120" w:line="259" w:lineRule="auto"/>
        <w:ind w:left="568" w:hanging="284"/>
        <w:jc w:val="both"/>
        <w:rPr>
          <w:rFonts w:ascii="Arial Narrow" w:eastAsia="Yu Mincho" w:hAnsi="Arial Narrow"/>
          <w:sz w:val="21"/>
          <w:szCs w:val="21"/>
          <w:lang w:val="en-US" w:eastAsia="en-US" w:bidi="ar-SA"/>
        </w:rPr>
      </w:pPr>
      <w:r w:rsidRPr="00896CC6">
        <w:rPr>
          <w:rFonts w:ascii="Arial Narrow" w:eastAsia="Yu Mincho" w:hAnsi="Arial Narrow"/>
          <w:b/>
          <w:bCs/>
          <w:color w:val="0070C0"/>
          <w:sz w:val="21"/>
          <w:szCs w:val="21"/>
          <w:lang w:val="en-US" w:eastAsia="en-US" w:bidi="ar-SA"/>
        </w:rPr>
        <w:t>Grado di accettazione delle misure igienico-sanitarie e comportamentali per la prevenzione della trasmissione di SARS-CoV-2</w:t>
      </w:r>
      <w:r w:rsidRPr="00896CC6">
        <w:rPr>
          <w:rFonts w:ascii="Arial Narrow" w:eastAsia="Yu Mincho" w:hAnsi="Arial Narrow"/>
          <w:color w:val="0070C0"/>
          <w:sz w:val="21"/>
          <w:szCs w:val="21"/>
          <w:lang w:val="en-US" w:eastAsia="en-US" w:bidi="ar-SA"/>
        </w:rPr>
        <w:t xml:space="preserve"> </w:t>
      </w:r>
      <w:r w:rsidRPr="00896CC6">
        <w:rPr>
          <w:rFonts w:ascii="Arial Narrow" w:eastAsia="Yu Mincho" w:hAnsi="Arial Narrow"/>
          <w:b/>
          <w:bCs/>
          <w:color w:val="0070C0"/>
          <w:sz w:val="21"/>
          <w:szCs w:val="21"/>
          <w:lang w:val="en-US" w:eastAsia="en-US" w:bidi="ar-SA"/>
        </w:rPr>
        <w:t xml:space="preserve">da parte della popolazione generale. </w:t>
      </w:r>
      <w:r w:rsidRPr="00896CC6">
        <w:rPr>
          <w:rFonts w:ascii="Arial Narrow" w:eastAsia="Yu Mincho" w:hAnsi="Arial Narrow"/>
          <w:sz w:val="21"/>
          <w:szCs w:val="21"/>
          <w:lang w:val="en-US" w:eastAsia="en-US" w:bidi="ar-SA"/>
        </w:rPr>
        <w:t xml:space="preserve">Ad esempio sono possibili inasprimenti di criticità già riscontrate allo stato attuale, come la collaborazione dei soggetti positivi per la conduzione delle attività di indagine epidemiologica e di </w:t>
      </w:r>
      <w:r w:rsidRPr="00896CC6">
        <w:rPr>
          <w:rFonts w:ascii="Arial Narrow" w:eastAsia="Yu Mincho" w:hAnsi="Arial Narrow"/>
          <w:i/>
          <w:iCs/>
          <w:sz w:val="21"/>
          <w:szCs w:val="21"/>
          <w:lang w:val="en-US" w:eastAsia="en-US" w:bidi="ar-SA"/>
        </w:rPr>
        <w:t>contact tracing</w:t>
      </w:r>
      <w:r w:rsidRPr="00896CC6">
        <w:rPr>
          <w:rFonts w:ascii="Arial Narrow" w:eastAsia="Yu Mincho" w:hAnsi="Arial Narrow"/>
          <w:sz w:val="21"/>
          <w:szCs w:val="21"/>
          <w:lang w:val="en-US" w:eastAsia="en-US" w:bidi="ar-SA"/>
        </w:rPr>
        <w:t xml:space="preserve"> e il rispetto/adesione alle misure contumaciali sia per i casi confermati che per i contatti stretti.</w:t>
      </w:r>
    </w:p>
    <w:p w14:paraId="063B27A6" w14:textId="77777777" w:rsidR="00D20537" w:rsidRPr="003F7DC9" w:rsidRDefault="00D20537" w:rsidP="00D20537">
      <w:pPr>
        <w:widowControl/>
        <w:numPr>
          <w:ilvl w:val="0"/>
          <w:numId w:val="145"/>
        </w:numPr>
        <w:autoSpaceDE/>
        <w:autoSpaceDN/>
        <w:spacing w:before="360" w:after="12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lastRenderedPageBreak/>
        <w:t>Capacità di risposta dei sistemi di prevenzione e controllo.</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È evidente la migliorata capacità dei sistemi di prevenzione nell’identificare rapidamente i focolai, isolare i casi e applicare misure di quarantena ai contatti dei casi, cosa che contribuisce in modo determinante a mantenere la trasmissione sotto controllo. Tuttavia non è noto al momento quale sia il livello di trasmissione, ad esempio in termini di numero di focolai, che i sistemi di prevenzione possano gestire efficacemente. Va considerato, infine, come l’inizio della stagione influenzale possa rendere queste attività più complesse e impegnative. </w:t>
      </w:r>
    </w:p>
    <w:p w14:paraId="266CADA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Un altro aspetto importante da considerare, correlato più alla tenuta del sistema sanitario che alla trasmissibilità di SARS-CoV-2, riguarda l’età media dei casi. Nei mesi estivi è stata osservata un’importante decrescita dell’età media dei casi con relativamente poche nuove ospedalizzazioni da COVID-19, tuttavia, a questo è poi seguito un nuovo aumento dell’età mediana nei casi diagnosticati tra la fine di agosto e l’inizio di settembre. Non è al momento chiaro se questo trend si manterrà nel tempo e se sarà possibile mantenere protette categorie a rischio come gli anziani. </w:t>
      </w:r>
    </w:p>
    <w:p w14:paraId="324D8DF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lla luce di queste incognite, i possibili scenari che si prospettano per l’autunno nelle diverse regioni possono essere così schematizzati:</w:t>
      </w:r>
    </w:p>
    <w:p w14:paraId="644B46F1" w14:textId="77777777" w:rsidR="00D20537" w:rsidRPr="003F7DC9" w:rsidRDefault="00D20537" w:rsidP="00D20537">
      <w:pPr>
        <w:widowControl/>
        <w:numPr>
          <w:ilvl w:val="0"/>
          <w:numId w:val="146"/>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1</w:t>
      </w:r>
    </w:p>
    <w:p w14:paraId="36ED7713"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one localizzata (focolai) sostanzialmente invariata rispetto al periodo luglio-agosto 2020</w:t>
      </w:r>
      <w:r w:rsidRPr="003F7DC9">
        <w:rPr>
          <w:rFonts w:ascii="Arial Narrow" w:eastAsia="Calibri" w:hAnsi="Arial Narrow"/>
          <w:lang w:eastAsia="en-US" w:bidi="ar-SA"/>
        </w:rPr>
        <w:t xml:space="preserve">, con Rt regionali sopra soglia per periodi limitati (inferiore a 1 mese) e bassa incidenza, nel caso in cui la trasmissibilità non aumenti sistematicamente all’inizio dell’autunno, le scuole abbiano un impatto modesto sulla trasmissibilità e </w:t>
      </w:r>
      <w:bookmarkStart w:id="40" w:name="_Hlk47997817"/>
      <w:r w:rsidRPr="003F7DC9">
        <w:rPr>
          <w:rFonts w:ascii="Arial Narrow" w:eastAsia="Calibri" w:hAnsi="Arial Narrow"/>
          <w:lang w:eastAsia="en-US" w:bidi="ar-SA"/>
        </w:rPr>
        <w:t>i sistemi sanitari regionali riescano a tracciare e tenere sotto controllo i nuovi focolai, inclusi quelli scolastici.</w:t>
      </w:r>
      <w:bookmarkEnd w:id="40"/>
    </w:p>
    <w:p w14:paraId="4EFDE07A" w14:textId="77777777" w:rsidR="00D20537" w:rsidRPr="003F7DC9" w:rsidRDefault="00D20537" w:rsidP="00D20537">
      <w:pPr>
        <w:widowControl/>
        <w:numPr>
          <w:ilvl w:val="0"/>
          <w:numId w:val="146"/>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2</w:t>
      </w:r>
    </w:p>
    <w:p w14:paraId="7C999A95"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bilità sostenuta e diffusa ma gestibile dal sistema sanitario nel breve-medio periodo</w:t>
      </w:r>
      <w:r w:rsidRPr="003F7DC9">
        <w:rPr>
          <w:rFonts w:ascii="Arial Narrow" w:eastAsia="Calibri" w:hAnsi="Arial Narrow"/>
          <w:lang w:eastAsia="en-US" w:bidi="ar-SA"/>
        </w:rPr>
        <w:t>, con valori di Rt regionali sistematicamente e significativamente compresi tra Rt=1 e Rt=1,25 (ovvero con stime dell’Intervallo di Confidenza al 95% - IC95% - di Rt comprese tra 1 e 1,25), nel caso in cui non si riesca a tenere completamente traccia dei nuovi focolai, inclusi quelli scolastici, ma si riesca comunque a limitare di molto il potenziale di trasmissione di SARS-CoV-2 con misure di contenimento/mitigazione ordinarie e straordinarie. Un’epidemia con queste caratteristiche di trasmissibilità potrebbe essere caratterizzata, oltre che dalla evidente impossibilità di contenere tutti i focolai, da una costante crescita dell’incidenza di casi (almeno quelli sintomatici; è infatti possibile che si osservi una riduzione della percentuale di casi asintomatici individuati rispetto al totale vista l’impossibilità di svolgere l’investigazione epidemiologica per tutti i nuovi focolai) e corrispondente aumento dei tassi di ospedalizzazione e dei ricoveri in terapia intensiva. La crescita del numero di casi potrebbe però essere relativamente lenta, senza comportare un rilevante sovraccarico dei servizi assistenziali per almeno 2-4 mesi.</w:t>
      </w:r>
    </w:p>
    <w:p w14:paraId="2BCC4668" w14:textId="77777777" w:rsidR="00D20537" w:rsidRPr="003F7DC9" w:rsidRDefault="00D20537" w:rsidP="00D20537">
      <w:pPr>
        <w:widowControl/>
        <w:numPr>
          <w:ilvl w:val="0"/>
          <w:numId w:val="146"/>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3</w:t>
      </w:r>
    </w:p>
    <w:p w14:paraId="56B5DC6C"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bilità sostenuta e diffusa con rischi di tenuta del sistema sanitario nel medio periodo</w:t>
      </w:r>
      <w:r w:rsidRPr="003F7DC9">
        <w:rPr>
          <w:rFonts w:ascii="Arial Narrow" w:eastAsia="Calibri" w:hAnsi="Arial Narrow"/>
          <w:lang w:eastAsia="en-US" w:bidi="ar-SA"/>
        </w:rPr>
        <w:t xml:space="preserve">, con valori di Rt regionali sistematicamente e significativamente compresi tra Rt=1,25 e Rt=1,5 (ovvero con stime IC95% di Rt comprese tra 1,25 e 1,5), e in cui si riesca a limitare solo modestamente il potenziale di trasmissione di SARS-CoV-2 con misure di contenimento/mitigazione ordinarie e straordinarie. Un’epidemia con queste caratteristiche di trasmissibilità dovrebbe essere caratterizzata da una più rapida crescita dell’incidenza di casi rispetto allo scenario 2), mancata capacità di tenere traccia delle catene di trasmissione e iniziali segnali di sovraccarico dei servizi assistenziali in seguito all’aumento di casi ad elevata gravità clinica (con aumento dei tassi di occupazione dei posti letto ospedalieri – area critica e non critica) riconducibile ad un livello di rischio elevato o molto elevato in base al sistema di monitoraggio settimanale. La crescita del numero di casi potrebbe comportare un sovraccarico dei servizi assistenziali </w:t>
      </w:r>
      <w:r w:rsidRPr="003F7DC9">
        <w:rPr>
          <w:rFonts w:ascii="Arial Narrow" w:eastAsia="Calibri" w:hAnsi="Arial Narrow"/>
          <w:lang w:eastAsia="en-US" w:bidi="ar-SA"/>
        </w:rPr>
        <w:lastRenderedPageBreak/>
        <w:t xml:space="preserve">entro 2-3 mesi. È però importante osservare che qualora l’epidemia dovesse diffondersi prevalentemente tra le classi di età più giovani, come osservato nel periodo luglio-agosto 2020, e si riuscisse a proteggere le categorie più fragili (es. gli anziani), il margine di tempo entro cui intervenire potrebbe essere maggiore. </w:t>
      </w:r>
    </w:p>
    <w:p w14:paraId="19D5F081" w14:textId="77777777" w:rsidR="00D20537" w:rsidRPr="003F7DC9" w:rsidRDefault="00D20537" w:rsidP="00D20537">
      <w:pPr>
        <w:widowControl/>
        <w:numPr>
          <w:ilvl w:val="0"/>
          <w:numId w:val="146"/>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4</w:t>
      </w:r>
    </w:p>
    <w:p w14:paraId="3F785377"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bilità non controllata con criticità nella tenuta del sistema sanitario nel breve periodo</w:t>
      </w:r>
      <w:r w:rsidRPr="003F7DC9">
        <w:rPr>
          <w:rFonts w:ascii="Arial Narrow" w:eastAsia="Calibri" w:hAnsi="Arial Narrow"/>
          <w:lang w:eastAsia="en-US" w:bidi="ar-SA"/>
        </w:rPr>
        <w:t xml:space="preserve">, con valori di Rt regionali sistematicamente e significativamente maggiori di 1,5 (ovvero con stime IC95% di Rt maggiore di 1,5). Anche se una epidemia con queste caratteristiche porterebbe a misure di mitigazione e contenimento più aggressive nei territori interessati, uno scenario di questo tipo potrebbe portare rapidamente a una numerosità di casi elevata e chiari segnali di sovraccarico dei servizi assistenziali, senza la possibilità di tracciare l’origine dei nuovi casi. La crescita del numero di casi potrebbe comportare un sovraccarico dei servizi assistenziali entro 1-1,5 mesi, a meno che l’epidemia non si diffonda prevalentemente tra le classi di età più giovani, come osservato nel periodo luglio-agosto 2020, e si riuscisse a proteggere le categorie più fragili (es. gli anziani). A questo proposito, si rimarca che appare piuttosto improbabile riuscire a proteggere le categorie più fragili in presenza di un’epidemia caratterizzata da questi valori di trasmissibilità. </w:t>
      </w:r>
    </w:p>
    <w:p w14:paraId="0626C477"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184BC09B"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r w:rsidRPr="003F7DC9">
        <w:rPr>
          <w:rFonts w:ascii="Calibri" w:eastAsia="Calibri" w:hAnsi="Calibri"/>
          <w:noProof/>
          <w:lang w:bidi="ar-SA"/>
        </w:rPr>
        <mc:AlternateContent>
          <mc:Choice Requires="wps">
            <w:drawing>
              <wp:anchor distT="0" distB="0" distL="114300" distR="114300" simplePos="0" relativeHeight="251823104" behindDoc="0" locked="0" layoutInCell="1" allowOverlap="1" wp14:anchorId="0AE3D23B" wp14:editId="6104D0DD">
                <wp:simplePos x="0" y="0"/>
                <wp:positionH relativeFrom="column">
                  <wp:posOffset>1448697</wp:posOffset>
                </wp:positionH>
                <wp:positionV relativeFrom="paragraph">
                  <wp:posOffset>8188960</wp:posOffset>
                </wp:positionV>
                <wp:extent cx="2536372" cy="1023257"/>
                <wp:effectExtent l="0" t="0" r="0" b="5715"/>
                <wp:wrapNone/>
                <wp:docPr id="174" name="Rettangolo 174"/>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0FE427" id="Rettangolo 174" o:spid="_x0000_s1026" style="position:absolute;margin-left:114.05pt;margin-top:644.8pt;width:199.7pt;height:80.55pt;z-index:251823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" fillcolor="window" stroked="f" strokeweight="1pt"/>
            </w:pict>
          </mc:Fallback>
        </mc:AlternateContent>
      </w:r>
    </w:p>
    <w:p w14:paraId="2D28B6B4"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eastAsia="en-US" w:bidi="ar-SA"/>
        </w:rPr>
        <w:lastRenderedPageBreak/>
        <mc:AlternateContent>
          <mc:Choice Requires="wps">
            <w:drawing>
              <wp:anchor distT="0" distB="0" distL="114300" distR="114300" simplePos="0" relativeHeight="251830272" behindDoc="0" locked="0" layoutInCell="1" allowOverlap="1" wp14:anchorId="10CD874E" wp14:editId="37CC66B8">
                <wp:simplePos x="0" y="0"/>
                <wp:positionH relativeFrom="column">
                  <wp:posOffset>2156446</wp:posOffset>
                </wp:positionH>
                <wp:positionV relativeFrom="paragraph">
                  <wp:posOffset>8557246</wp:posOffset>
                </wp:positionV>
                <wp:extent cx="1874849" cy="756518"/>
                <wp:effectExtent l="0" t="0" r="0" b="5715"/>
                <wp:wrapNone/>
                <wp:docPr id="175" name="Rettangolo 175"/>
                <wp:cNvGraphicFramePr/>
                <a:graphic xmlns:a="http://schemas.openxmlformats.org/drawingml/2006/main">
                  <a:graphicData uri="http://schemas.microsoft.com/office/word/2010/wordprocessingShape">
                    <wps:wsp>
                      <wps:cNvSpPr/>
                      <wps:spPr>
                        <a:xfrm>
                          <a:off x="0" y="0"/>
                          <a:ext cx="1874849" cy="756518"/>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1A2F79" id="Rettangolo 175" o:spid="_x0000_s1026" style="position:absolute;margin-left:169.8pt;margin-top:673.8pt;width:147.65pt;height:59.55pt;z-index:251830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" fillcolor="window" stroked="f" strokeweight="1pt"/>
            </w:pict>
          </mc:Fallback>
        </mc:AlternateContent>
      </w:r>
    </w:p>
    <w:p w14:paraId="0DF5DA4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BC49DA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0E1F0A8"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6DA2BB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5ACB8DF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E11A34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5B0D7BF"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C5179C7"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CB9946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67EBD0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725D929"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208AEC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22684BA" w14:textId="77777777" w:rsidR="00D20537" w:rsidRPr="003F7DC9" w:rsidRDefault="00D20537" w:rsidP="00D20537">
      <w:pPr>
        <w:widowControl/>
        <w:pBdr>
          <w:bottom w:val="single" w:sz="4" w:space="1" w:color="002060"/>
        </w:pBdr>
        <w:autoSpaceDE/>
        <w:autoSpaceDN/>
        <w:spacing w:after="200"/>
        <w:jc w:val="center"/>
        <w:outlineLvl w:val="0"/>
        <w:rPr>
          <w:rFonts w:ascii="Arial Narrow" w:eastAsia="Calibri" w:hAnsi="Arial Narrow"/>
          <w:b/>
          <w:bCs/>
          <w:color w:val="002060"/>
          <w:sz w:val="32"/>
          <w:szCs w:val="32"/>
          <w:lang w:eastAsia="en-US" w:bidi="ar-SA"/>
        </w:rPr>
      </w:pPr>
      <w:bookmarkStart w:id="41" w:name="_Toc53040888"/>
      <w:r w:rsidRPr="003F7DC9">
        <w:rPr>
          <w:rFonts w:ascii="Arial Narrow" w:eastAsia="Calibri" w:hAnsi="Arial Narrow"/>
          <w:b/>
          <w:bCs/>
          <w:color w:val="002060"/>
          <w:sz w:val="32"/>
          <w:szCs w:val="32"/>
          <w:lang w:eastAsia="en-US" w:bidi="ar-SA"/>
        </w:rPr>
        <w:t>Capitolo 4</w:t>
      </w:r>
      <w:bookmarkEnd w:id="41"/>
    </w:p>
    <w:bookmarkStart w:id="42" w:name="_Toc53040889"/>
    <w:p w14:paraId="5ABEAB63" w14:textId="77777777" w:rsidR="00D20537" w:rsidRPr="003F7DC9"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noProof/>
          <w:color w:val="002060"/>
          <w:sz w:val="40"/>
          <w:szCs w:val="40"/>
          <w:lang w:bidi="ar-SA"/>
        </w:rPr>
        <mc:AlternateContent>
          <mc:Choice Requires="wps">
            <w:drawing>
              <wp:anchor distT="0" distB="0" distL="114300" distR="114300" simplePos="0" relativeHeight="251822080" behindDoc="0" locked="0" layoutInCell="1" allowOverlap="1" wp14:anchorId="378D8134" wp14:editId="4AA271FF">
                <wp:simplePos x="0" y="0"/>
                <wp:positionH relativeFrom="column">
                  <wp:posOffset>1466850</wp:posOffset>
                </wp:positionH>
                <wp:positionV relativeFrom="paragraph">
                  <wp:posOffset>4382322</wp:posOffset>
                </wp:positionV>
                <wp:extent cx="2536372" cy="1023257"/>
                <wp:effectExtent l="0" t="0" r="0" b="5715"/>
                <wp:wrapNone/>
                <wp:docPr id="176" name="Rettangolo 176"/>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EB903" id="Rettangolo 176" o:spid="_x0000_s1026" style="position:absolute;margin-left:115.5pt;margin-top:345.05pt;width:199.7pt;height:80.55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7IJ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" fillcolor="window" stroked="f" strokeweight="1pt"/>
            </w:pict>
          </mc:Fallback>
        </mc:AlternateContent>
      </w:r>
      <w:r w:rsidRPr="003F7DC9">
        <w:rPr>
          <w:rFonts w:ascii="Arial Narrow" w:eastAsia="Calibri" w:hAnsi="Arial Narrow"/>
          <w:b/>
          <w:bCs/>
          <w:noProof/>
          <w:color w:val="002060"/>
          <w:sz w:val="40"/>
          <w:szCs w:val="40"/>
          <w:lang w:eastAsia="en-US" w:bidi="ar-SA"/>
        </w:rPr>
        <w:t xml:space="preserve">Politiche adottate in Italia per affrontare </w:t>
      </w:r>
      <w:r w:rsidRPr="003F7DC9">
        <w:rPr>
          <w:rFonts w:ascii="Arial Narrow" w:eastAsia="Calibri" w:hAnsi="Arial Narrow"/>
          <w:b/>
          <w:bCs/>
          <w:noProof/>
          <w:color w:val="002060"/>
          <w:sz w:val="40"/>
          <w:szCs w:val="40"/>
          <w:lang w:eastAsia="en-US" w:bidi="ar-SA"/>
        </w:rPr>
        <w:br/>
        <w:t xml:space="preserve">la stagione autunno-invernale 2020 </w:t>
      </w:r>
      <w:r w:rsidRPr="003F7DC9">
        <w:rPr>
          <w:rFonts w:ascii="Arial Narrow" w:eastAsia="Calibri" w:hAnsi="Arial Narrow"/>
          <w:b/>
          <w:bCs/>
          <w:noProof/>
          <w:color w:val="002060"/>
          <w:sz w:val="40"/>
          <w:szCs w:val="40"/>
          <w:lang w:eastAsia="en-US" w:bidi="ar-SA"/>
        </w:rPr>
        <w:br/>
        <w:t>in riferimento ai pilastri strategici OMS</w:t>
      </w:r>
      <w:bookmarkEnd w:id="42"/>
      <w:r w:rsidRPr="003F7DC9">
        <w:rPr>
          <w:rFonts w:ascii="Arial Narrow" w:eastAsia="Calibri" w:hAnsi="Arial Narrow"/>
          <w:b/>
          <w:bCs/>
          <w:noProof/>
          <w:color w:val="002060"/>
          <w:sz w:val="40"/>
          <w:szCs w:val="40"/>
          <w:lang w:eastAsia="en-US" w:bidi="ar-SA"/>
        </w:rPr>
        <w:t xml:space="preserve"> </w:t>
      </w:r>
      <w:r w:rsidRPr="003F7DC9">
        <w:rPr>
          <w:rFonts w:ascii="Arial Narrow" w:eastAsia="Calibri" w:hAnsi="Arial Narrow"/>
          <w:b/>
          <w:bCs/>
          <w:color w:val="002060"/>
          <w:sz w:val="40"/>
          <w:szCs w:val="40"/>
          <w:lang w:eastAsia="en-US" w:bidi="ar-SA"/>
        </w:rPr>
        <w:br w:type="page"/>
      </w:r>
    </w:p>
    <w:p w14:paraId="5FC1CA4E"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287B0E45" w14:textId="64C6933D"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strategia dell’OMS nel documento “COVID-19 strategic preparedness and response plan operational planning guidelines to support country preparedness and response” (SPRP) pubblicato a febbraio 2020 (37), e nel documento “2019 Novel coronavirus (2019 nCoV): strategic preparedness and response plan” aggiornato ad aprile 2020 (1) identifica 8 pilastri strategici chiave nella risposta alla pandemia COVID-19 (Figura 5):</w:t>
      </w:r>
    </w:p>
    <w:p w14:paraId="13DF312E" w14:textId="77777777" w:rsidR="00D20537" w:rsidRPr="003F7DC9"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Pilastro 1: Coordinamento nazionale, pianificazione, e monitoraggio</w:t>
      </w:r>
    </w:p>
    <w:p w14:paraId="746E6974" w14:textId="77777777" w:rsidR="00D20537" w:rsidRPr="003F7DC9"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 xml:space="preserve">Pilastro 2: Comunicazione del rischio e coinvolgimento della popolazione </w:t>
      </w:r>
    </w:p>
    <w:p w14:paraId="4AD08CBD" w14:textId="77777777" w:rsidR="00D20537" w:rsidRPr="003F7DC9"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Pilastro 3: Sorveglianza, team di risposta rapida, indagine sui casi</w:t>
      </w:r>
    </w:p>
    <w:p w14:paraId="3DB40368" w14:textId="77777777" w:rsidR="00D20537" w:rsidRPr="003F7DC9"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Pilastro 4: Punti di ingresso/sanità transfrontaliera</w:t>
      </w:r>
    </w:p>
    <w:p w14:paraId="3DF370F7" w14:textId="77777777" w:rsidR="00D20537" w:rsidRPr="00896CC6"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val="en-GB" w:eastAsia="en-US" w:bidi="ar-SA"/>
        </w:rPr>
      </w:pPr>
      <w:r w:rsidRPr="00896CC6">
        <w:rPr>
          <w:rFonts w:ascii="Arial Narrow" w:eastAsia="Calibri" w:hAnsi="Arial Narrow"/>
          <w:lang w:val="en-GB" w:eastAsia="en-US" w:bidi="ar-SA"/>
        </w:rPr>
        <w:t>Pilastro 5: Laboratori nazionali</w:t>
      </w:r>
    </w:p>
    <w:p w14:paraId="3F4198CF" w14:textId="77777777" w:rsidR="00D20537" w:rsidRPr="00896CC6"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val="en-GB" w:eastAsia="en-US" w:bidi="ar-SA"/>
        </w:rPr>
      </w:pPr>
      <w:r w:rsidRPr="00896CC6">
        <w:rPr>
          <w:rFonts w:ascii="Arial Narrow" w:eastAsia="Calibri" w:hAnsi="Arial Narrow"/>
          <w:lang w:val="en-GB" w:eastAsia="en-US" w:bidi="ar-SA"/>
        </w:rPr>
        <w:t>Pilastro 6: Infection prevention and control (IPC)</w:t>
      </w:r>
    </w:p>
    <w:p w14:paraId="52901850" w14:textId="77777777" w:rsidR="00D20537" w:rsidRPr="00896CC6"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val="en-GB" w:eastAsia="en-US" w:bidi="ar-SA"/>
        </w:rPr>
      </w:pPr>
      <w:r w:rsidRPr="00896CC6">
        <w:rPr>
          <w:rFonts w:ascii="Arial Narrow" w:eastAsia="Calibri" w:hAnsi="Arial Narrow"/>
          <w:lang w:val="en-GB" w:eastAsia="en-US" w:bidi="ar-SA"/>
        </w:rPr>
        <w:t>Pilastro 7: Gestione clinica dei casi</w:t>
      </w:r>
    </w:p>
    <w:p w14:paraId="7D018A1A" w14:textId="77777777" w:rsidR="00D20537" w:rsidRPr="003F7DC9" w:rsidRDefault="00D20537" w:rsidP="00D20537">
      <w:pPr>
        <w:widowControl/>
        <w:numPr>
          <w:ilvl w:val="0"/>
          <w:numId w:val="147"/>
        </w:numPr>
        <w:autoSpaceDE/>
        <w:autoSpaceDN/>
        <w:spacing w:after="24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 xml:space="preserve">Pilastro 8: Supporto operativo e logistica. </w:t>
      </w:r>
    </w:p>
    <w:p w14:paraId="3F1C0DDE" w14:textId="77777777" w:rsidR="00D20537" w:rsidRPr="003F7DC9" w:rsidRDefault="00D20537" w:rsidP="00D20537">
      <w:pPr>
        <w:widowControl/>
        <w:autoSpaceDE/>
        <w:autoSpaceDN/>
        <w:spacing w:after="240" w:line="259" w:lineRule="auto"/>
        <w:ind w:left="646"/>
        <w:jc w:val="both"/>
        <w:rPr>
          <w:rFonts w:ascii="Arial Narrow" w:eastAsia="Calibri" w:hAnsi="Arial Narrow"/>
          <w:lang w:eastAsia="en-US" w:bidi="ar-SA"/>
        </w:rPr>
      </w:pPr>
    </w:p>
    <w:p w14:paraId="324CD265" w14:textId="77777777" w:rsidR="00D20537" w:rsidRPr="003F7DC9" w:rsidRDefault="00D20537" w:rsidP="00D20537">
      <w:pPr>
        <w:keepNext/>
        <w:widowControl/>
        <w:autoSpaceDE/>
        <w:autoSpaceDN/>
        <w:spacing w:after="240" w:line="259" w:lineRule="auto"/>
        <w:jc w:val="center"/>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54FC0FC3" wp14:editId="64F59AA8">
            <wp:extent cx="5082363" cy="3514743"/>
            <wp:effectExtent l="0" t="0" r="4445" b="0"/>
            <wp:docPr id="202" name="Immagin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085982" cy="3517246"/>
                    </a:xfrm>
                    <a:prstGeom prst="rect">
                      <a:avLst/>
                    </a:prstGeom>
                    <a:noFill/>
                    <a:ln>
                      <a:noFill/>
                    </a:ln>
                  </pic:spPr>
                </pic:pic>
              </a:graphicData>
            </a:graphic>
          </wp:inline>
        </w:drawing>
      </w:r>
    </w:p>
    <w:p w14:paraId="483030E0" w14:textId="38422238" w:rsidR="00D20537" w:rsidRPr="003F7DC9" w:rsidRDefault="00D20537" w:rsidP="00D20537">
      <w:pPr>
        <w:widowControl/>
        <w:autoSpaceDE/>
        <w:autoSpaceDN/>
        <w:spacing w:before="12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5</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xml:space="preserve">. Gli 8 pilastri strategici per la preparazione e risposta a COVID-19 (fonte OMS) </w:t>
      </w:r>
    </w:p>
    <w:p w14:paraId="7BCFE67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Italia le azioni di risposta all’epidemia da virus SARS-CoV-2 si sono realizzate in linea con le indicazioni strategiche fornite dall’OMS (1, 37, 38), dimostrando un elevato livello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39). I paragrafi seguenti riportano per ciascun pilastro strategico una descrizione delle attività realizzate durante la fase di transizione e le attività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operative per affrontare la stagione autunno-invernale 2020. Viene inoltre fornito per ciascun pilastro un inventario di strumenti operativi in vigore.</w:t>
      </w:r>
    </w:p>
    <w:p w14:paraId="71C8CB40" w14:textId="77777777" w:rsidR="00D20537" w:rsidRPr="003F7DC9" w:rsidRDefault="00D20537" w:rsidP="00D20537">
      <w:pPr>
        <w:keepNext/>
        <w:keepLines/>
        <w:widowControl/>
        <w:autoSpaceDE/>
        <w:autoSpaceDN/>
        <w:spacing w:before="400" w:after="200"/>
        <w:jc w:val="both"/>
        <w:outlineLvl w:val="1"/>
        <w:rPr>
          <w:rFonts w:ascii="Arial Narrow" w:eastAsia="Yu Gothic Light" w:hAnsi="Arial Narrow"/>
          <w:b/>
          <w:bCs/>
          <w:color w:val="002060"/>
          <w:sz w:val="32"/>
          <w:szCs w:val="32"/>
          <w:lang w:eastAsia="en-US" w:bidi="ar-SA"/>
        </w:rPr>
      </w:pPr>
      <w:bookmarkStart w:id="43" w:name="_Toc50877020"/>
      <w:bookmarkStart w:id="44" w:name="_Toc50877021"/>
      <w:bookmarkStart w:id="45" w:name="_Toc50877022"/>
      <w:bookmarkStart w:id="46" w:name="_Toc50877023"/>
      <w:bookmarkStart w:id="47" w:name="_Toc50877024"/>
      <w:bookmarkStart w:id="48" w:name="_Toc53040890"/>
      <w:bookmarkEnd w:id="43"/>
      <w:bookmarkEnd w:id="44"/>
      <w:bookmarkEnd w:id="45"/>
      <w:bookmarkEnd w:id="46"/>
      <w:bookmarkEnd w:id="47"/>
      <w:r w:rsidRPr="003F7DC9">
        <w:rPr>
          <w:rFonts w:ascii="Arial Narrow" w:eastAsia="Yu Gothic Light" w:hAnsi="Arial Narrow"/>
          <w:b/>
          <w:bCs/>
          <w:color w:val="002060"/>
          <w:sz w:val="32"/>
          <w:szCs w:val="32"/>
          <w:lang w:eastAsia="en-US" w:bidi="ar-SA"/>
        </w:rPr>
        <w:lastRenderedPageBreak/>
        <w:t>Pilastro 1. Coordinamento nazionale, pianificazione, e monitoraggio</w:t>
      </w:r>
      <w:bookmarkEnd w:id="48"/>
    </w:p>
    <w:p w14:paraId="3F2A51A8"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49" w:name="_Toc52455534"/>
      <w:bookmarkStart w:id="50" w:name="_Toc52463182"/>
      <w:bookmarkStart w:id="51" w:name="_Toc52533128"/>
      <w:bookmarkStart w:id="52" w:name="_Toc53040891"/>
      <w:r w:rsidRPr="003F7DC9">
        <w:rPr>
          <w:rFonts w:ascii="Arial Narrow" w:eastAsia="Yu Gothic Light" w:hAnsi="Arial Narrow"/>
          <w:b/>
          <w:bCs/>
          <w:color w:val="002060"/>
          <w:sz w:val="26"/>
          <w:szCs w:val="26"/>
          <w:lang w:eastAsia="en-US" w:bidi="ar-SA"/>
        </w:rPr>
        <w:t>Attività durante la fase di transizione</w:t>
      </w:r>
      <w:bookmarkEnd w:id="49"/>
      <w:bookmarkEnd w:id="50"/>
      <w:bookmarkEnd w:id="51"/>
      <w:bookmarkEnd w:id="52"/>
    </w:p>
    <w:p w14:paraId="558B7A2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Italia nel periodo di transizione epidemica continuano ad essere attivi tutti i meccanismi di coordinamento e di interfaccia multisettoriale e inter-istituzionale utili per la definizione di atti di programmazione nazionale e alla redazione di documenti di policy, organizzazione, pianificazione e indirizzo tecnico-scientifico. </w:t>
      </w:r>
    </w:p>
    <w:p w14:paraId="62DA78D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53" w:name="_Hlk52033990"/>
      <w:r w:rsidRPr="003F7DC9">
        <w:rPr>
          <w:rFonts w:ascii="Arial Narrow" w:eastAsia="Calibri" w:hAnsi="Arial Narrow"/>
          <w:lang w:eastAsia="en-US" w:bidi="ar-SA"/>
        </w:rPr>
        <w:t xml:space="preserve">Questa produzione – insieme a quanto già realizzato nelle fasi precedenti della pandemia – rappresenta la base normativa e tecnica a sostegno dell’impianto operativo degli interventi che costituisce uno strumento utilizzabile nel caso di un peggioramento dell’epidemia nei mesi futuri. Il livello di risposta dei sistemi regionali ai provvedimenti programmatori nazionali continua ad essere oggetto di attività di monitoraggio sistematico e sono attivi percorsi formativi in modalità FAD (formazione a distanza) realizzati dall’ISS e rivolti ad operatori sanitari come il corso “SARS-CoV-2 Preparazione e contrasto”, che ha l’obiettivo di favorire la creazione di un linguaggio comune e di procedure condivise tra gli operatori sanitari su una nuova problematica emergente mai affrontata in precedenza, nonché per amplificare in modo coordinato anche a livello locale le indicazioni fornite dalle Istituzioni centrali e regionali. Dall’inizio della offerta formativa, l’ISS ha assicurato la disponibilità della piattaforma di erogazione per la formazione a distanza EDUISS, deputata a veicolare indicazioni nazionali condivise e univoche che potranno essere interpretate successivamente in base alle specifiche esigenze loco-regionali. </w:t>
      </w:r>
    </w:p>
    <w:bookmarkEnd w:id="53"/>
    <w:p w14:paraId="7259E8C7" w14:textId="77777777" w:rsidR="00D20537" w:rsidRPr="003F7DC9" w:rsidRDefault="00D20537" w:rsidP="00D20537">
      <w:pPr>
        <w:widowControl/>
        <w:autoSpaceDE/>
        <w:autoSpaceDN/>
        <w:spacing w:after="120" w:line="259" w:lineRule="auto"/>
        <w:ind w:firstLine="284"/>
        <w:jc w:val="both"/>
        <w:rPr>
          <w:rFonts w:ascii="Arial Narrow" w:eastAsia="Calibri" w:hAnsi="Arial Narrow"/>
          <w:iCs/>
          <w:lang w:eastAsia="en-US" w:bidi="ar-SA"/>
        </w:rPr>
      </w:pPr>
      <w:r w:rsidRPr="003F7DC9">
        <w:rPr>
          <w:rFonts w:ascii="Arial Narrow" w:eastAsia="Calibri" w:hAnsi="Arial Narrow"/>
          <w:lang w:eastAsia="en-US" w:bidi="ar-SA"/>
        </w:rPr>
        <w:t>Le basi normative a supporto delle misure di sanità pubblica potenzialmente necessarie per il contenimento epidemico sono state periodicamente aggiornate, allo scopo di garantirne la legittimità (ultimo aggiornamento</w:t>
      </w:r>
      <w:r w:rsidRPr="003F7DC9">
        <w:rPr>
          <w:rFonts w:ascii="Arial Narrow" w:eastAsia="Calibri" w:hAnsi="Arial Narrow"/>
          <w:i/>
          <w:lang w:eastAsia="en-US" w:bidi="ar-SA"/>
        </w:rPr>
        <w:t xml:space="preserve">: </w:t>
      </w:r>
      <w:r w:rsidRPr="003F7DC9">
        <w:rPr>
          <w:rFonts w:ascii="Arial Narrow" w:eastAsia="Calibri" w:hAnsi="Arial Narrow"/>
          <w:iCs/>
          <w:lang w:eastAsia="en-US" w:bidi="ar-SA"/>
        </w:rPr>
        <w:t xml:space="preserve">DPCM 7 settembre 2020, “Ulteriori disposizioni attuative del decreto-legge 25 marzo 2020, n. 19, recante misure urgenti per fronteggiare l’emergenza epidemiologica da COVID-19, e del decreto-legge 16 maggio 2020, n. 33, recante ulteriori misure urgenti per fronteggiare l’emergenza epidemiologica da COVID-19”). </w:t>
      </w:r>
    </w:p>
    <w:p w14:paraId="7E4407F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È stato implementato un sistema di </w:t>
      </w:r>
      <w:r w:rsidRPr="003F7DC9">
        <w:rPr>
          <w:rFonts w:ascii="Arial Narrow" w:eastAsia="Calibri" w:hAnsi="Arial Narrow"/>
          <w:b/>
          <w:bCs/>
          <w:color w:val="0070C0"/>
          <w:lang w:eastAsia="en-US" w:bidi="ar-SA"/>
        </w:rPr>
        <w:t>monitoraggio settimanale per la classificazione quantitativa del rischio</w:t>
      </w:r>
      <w:r w:rsidRPr="003F7DC9">
        <w:rPr>
          <w:rFonts w:ascii="Arial Narrow" w:eastAsia="Calibri" w:hAnsi="Arial Narrow"/>
          <w:color w:val="0070C0"/>
          <w:lang w:eastAsia="en-US" w:bidi="ar-SA"/>
        </w:rPr>
        <w:t xml:space="preserve"> </w:t>
      </w:r>
      <w:r w:rsidRPr="003F7DC9">
        <w:rPr>
          <w:rFonts w:ascii="Arial Narrow" w:eastAsia="Calibri" w:hAnsi="Arial Narrow"/>
          <w:b/>
          <w:bCs/>
          <w:color w:val="0070C0"/>
          <w:lang w:eastAsia="en-US" w:bidi="ar-SA"/>
        </w:rPr>
        <w:t>e della resilienza dei sistemi assistenziali e territoriali</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a livello regionale, realizzato dall’ISS e coordinato dal Ministero della Salute (28, 29). Il sistema prevede meccanismi di consultazione regolare con referenti tecnici dei sistemi sanitari regionali e con un comitato di coordinamento nazionale (Cabina di Regia). Al fine di monitorare la qualità e la completezza delle informazioni riportate dalle Regioni/PA e fornire loro uno strumento per il controllo dei dati, vengono realizzati settimanalmente dei rapporti automatici per ciascuna Regione/PA che riportano dati mancanti/incongruenti per ciascun indicatore valutato e l’eventuale discordanza tra il numero di casi di infezione da virus SARS-CoV-2 riportati alla sorveglianza integrata COVID-19 coordinata dall’ISS e quelli riportati al flusso del Ministero della Salute/Protezione Civile.</w:t>
      </w:r>
    </w:p>
    <w:p w14:paraId="12F34BC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quanto concerne la tutela infortunistica, l’INAIL ha fornito indicazioni operative fin dall’inizio della situazione emergenziale legata alla diffusione pandemica da nuovo Coronavirus (SARS-CoV-2) per la tutela dei lavoratori assicurati con l’Istituto che hanno contratto l’infezione in occasione di lavoro anche in virtù di specifici disposti normativi, fornendo chiarimenti finalizzati a meglio esplicitare le modalità di denuncia di malattia-infortunio e la relativa certificazione medica, nonché a favorire un ruolo proattivo delle proprie strutture territoriali per consentire l’acquisizione delle denunce stesse. </w:t>
      </w:r>
    </w:p>
    <w:p w14:paraId="1AADF2A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Tale monitoraggio, alla data del 31 agosto 2020, rileva 52.209 denunce di infortunio a seguito di </w:t>
      </w:r>
      <w:r w:rsidRPr="003F7DC9">
        <w:rPr>
          <w:rFonts w:ascii="Arial Narrow" w:eastAsia="Calibri" w:hAnsi="Arial Narrow"/>
          <w:lang w:eastAsia="en-US" w:bidi="ar-SA"/>
        </w:rPr>
        <w:br/>
        <w:t xml:space="preserve">COVID-19 segnalate all’INAIL, di cui il 71,2% interessanti il settore della sanità e assistenza sociale. </w:t>
      </w:r>
    </w:p>
    <w:p w14:paraId="1E4375D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considerazione del coinvolgimento del settore sanitario nella gestione della pandemia, INAIL, in collaborazione con il Consiglio Nazionale Ordine Psicologi (CNOP), ha attivato un’iniziativa nazionale per promuovere sul territorio servizi di supporto psicologico rivolti agli operatori sanitari; l’obiettivo è fornire a tutte le strutture sanitarie indicazioni procedurali e strumenti utili per l’attivazione di servizi di sostegno psicosociale, costituiti a livello locale con task force di psicologi.</w:t>
      </w:r>
    </w:p>
    <w:p w14:paraId="1D0DA722"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54" w:name="_Toc52455535"/>
      <w:bookmarkStart w:id="55" w:name="_Toc52463183"/>
      <w:bookmarkStart w:id="56" w:name="_Toc52533129"/>
      <w:bookmarkStart w:id="57" w:name="_Toc53040892"/>
      <w:r w:rsidRPr="003F7DC9">
        <w:rPr>
          <w:rFonts w:ascii="Arial Narrow" w:eastAsia="Yu Gothic Light" w:hAnsi="Arial Narrow"/>
          <w:b/>
          <w:bCs/>
          <w:color w:val="002060"/>
          <w:sz w:val="26"/>
          <w:szCs w:val="26"/>
          <w:lang w:eastAsia="en-US" w:bidi="ar-SA"/>
        </w:rPr>
        <w:lastRenderedPageBreak/>
        <w:t>Iniziative per rafforzare la preparazione alla stagione autunno-invernale</w:t>
      </w:r>
      <w:bookmarkEnd w:id="54"/>
      <w:bookmarkEnd w:id="55"/>
      <w:bookmarkEnd w:id="56"/>
      <w:bookmarkEnd w:id="57"/>
    </w:p>
    <w:p w14:paraId="2FD182E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Sono state previste, indirizzate e finanziate con norme specifiche le attività di programmazione regionale finalizzate al potenziamento delle dotazioni e dell’organizzazione dell’assistenza ospedaliera e territoriale per la gestione dell’emergenza COVID-19 e ne sono state definite le modalità di monitoraggio nazionale, volto alla verifica dello stato di realizzazione delle attività e di eventuali situazioni di criticità.</w:t>
      </w:r>
    </w:p>
    <w:p w14:paraId="13973FD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lo specifico, è stato adottato un provvedimento legislativo, il decreto-legge 34/2020 convertito nella Legge 77/2020 (Decreto Rilancio), che all’articolo 1 ha previsto l’adozione, da parte delle Regioni/PA, di Piani di potenziamento e riorganizzazione dell’assistenza territoriale con l’obiettivo di assicurare la presa in carico precoce dei pazienti contagiati, dei loro contatti e delle persone in isolamento, nonché dei pazienti fragili, cronici e affetti da patologie invalidanti.</w:t>
      </w:r>
    </w:p>
    <w:p w14:paraId="2C79F5B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È previsto, in particolare, il rafforzamento delle principali funzioni del territorio coinvolte nel sistema di accertamento diagnostico, monitoraggio e sorveglianza della malattia da SARS-CoV-2 e il potenziamento delle attività di assistenza domiciliare sia per i pazienti contagiati, sia per i soggetti affetti da malattie croniche, disabili, con disturbi mentali, con dipendenze patologiche, non autosufficienti, con bisogni di cure palliative e di terapia del dolore. Si prevede anche l’attivazione di centrali operative regionali per garantire il coordinamento delle attività sanitarie e sociosanitarie territoriali messe in atto. Tali attività sono supportate da specifici finanziamenti. </w:t>
      </w:r>
      <w:r w:rsidRPr="003F7DC9">
        <w:rPr>
          <w:rFonts w:ascii="Arial Narrow" w:eastAsia="Arial Narrow" w:hAnsi="Arial Narrow" w:cs="Arial Narrow"/>
          <w:lang w:eastAsia="en-US" w:bidi="ar-SA"/>
        </w:rPr>
        <w:t>È stato rafforzato inoltre il sistema di monitoraggio e sorveglianza di casi e focolai di SARS-CoV-2 nelle scuole e nei servizi educativi per l’infanzia, attraverso una stretta collaborazione tra i dipartimenti di prevenzione territoriali e le scuole</w:t>
      </w:r>
      <w:r w:rsidRPr="003F7DC9">
        <w:rPr>
          <w:rFonts w:ascii="Arial Narrow" w:eastAsia="Calibri" w:hAnsi="Arial Narrow" w:cs="Calibri"/>
          <w:sz w:val="21"/>
          <w:szCs w:val="21"/>
          <w:lang w:eastAsia="en-US" w:bidi="ar-SA"/>
        </w:rPr>
        <w:t xml:space="preserve"> </w:t>
      </w:r>
      <w:r w:rsidRPr="003F7DC9">
        <w:rPr>
          <w:rFonts w:ascii="Arial Narrow" w:eastAsia="Arial Narrow" w:hAnsi="Arial Narrow" w:cs="Arial Narrow"/>
          <w:lang w:eastAsia="en-US" w:bidi="ar-SA"/>
        </w:rPr>
        <w:t>per l’adozione di modalità operative basate su evidenze e/o buone pratiche di sanità pubblica, razionali, condivise e coerenti sul territorio nazionale, evitando così frammentazione e disomogeneità.</w:t>
      </w:r>
    </w:p>
    <w:p w14:paraId="5DD49E6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o stesso Decreto all’art. 2 prevede l’adozione di Piani di riorganizzazione ospedaliera, volti a rendere strutturale su tutto il territorio nazionale il potenziamento delle dotazioni di posti letto di terapia intensiva, </w:t>
      </w:r>
      <w:r w:rsidRPr="003F7DC9">
        <w:rPr>
          <w:rFonts w:ascii="Arial Narrow" w:eastAsia="Yu Mincho" w:hAnsi="Arial Narrow"/>
          <w:lang w:eastAsia="en-US" w:bidi="ar-SA"/>
        </w:rPr>
        <w:t xml:space="preserve">con un incremento complessivo di 3.500 </w:t>
      </w:r>
      <w:r w:rsidRPr="003F7DC9">
        <w:rPr>
          <w:rFonts w:ascii="Arial Narrow" w:eastAsia="Calibri" w:hAnsi="Arial Narrow"/>
          <w:lang w:eastAsia="en-US" w:bidi="ar-SA"/>
        </w:rPr>
        <w:t>posti letto</w:t>
      </w:r>
      <w:r w:rsidRPr="003F7DC9">
        <w:rPr>
          <w:rFonts w:ascii="Arial Narrow" w:eastAsia="Yu Mincho" w:hAnsi="Arial Narrow"/>
          <w:lang w:eastAsia="en-US" w:bidi="ar-SA"/>
        </w:rPr>
        <w:t xml:space="preserve">, </w:t>
      </w:r>
      <w:r w:rsidRPr="003F7DC9">
        <w:rPr>
          <w:rFonts w:ascii="Arial Narrow" w:eastAsia="Calibri" w:hAnsi="Arial Narrow"/>
          <w:lang w:eastAsia="en-US" w:bidi="ar-SA"/>
        </w:rPr>
        <w:t xml:space="preserve">e di quelle di terapia sub-intensiva, </w:t>
      </w:r>
      <w:r w:rsidRPr="003F7DC9">
        <w:rPr>
          <w:rFonts w:ascii="Arial Narrow" w:eastAsia="Yu Mincho" w:hAnsi="Arial Narrow"/>
          <w:lang w:eastAsia="en-US" w:bidi="ar-SA"/>
        </w:rPr>
        <w:t xml:space="preserve">con un incremento di 4.225 posti letto (di cui il 50%, cioè 2.112 posti letto, trasformabili in caso di emergenza in posti letto di terapia intensiva), </w:t>
      </w:r>
      <w:r w:rsidRPr="003F7DC9">
        <w:rPr>
          <w:rFonts w:ascii="Arial Narrow" w:eastAsia="Calibri" w:hAnsi="Arial Narrow"/>
          <w:lang w:eastAsia="en-US" w:bidi="ar-SA"/>
        </w:rPr>
        <w:t xml:space="preserve">con l’obiettivo di garantire livelli di assistenza adeguati ad eventuali aumenti anche significativi della domanda. </w:t>
      </w:r>
    </w:p>
    <w:p w14:paraId="40CD102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llo stato attuale tutti i Piani di riorganizzazione ospedaliera presentati dalle Regioni e PA ai sensi dell’art. 2 decreto-legge 34/2020 e secondo le indicazioni formulate nella Circolare </w:t>
      </w:r>
      <w:r w:rsidRPr="003F7DC9">
        <w:rPr>
          <w:rFonts w:ascii="Arial Narrow" w:eastAsia="Yu Mincho" w:hAnsi="Arial Narrow"/>
          <w:lang w:eastAsia="en-US" w:bidi="ar-SA"/>
        </w:rPr>
        <w:t xml:space="preserve">del Ministero della Salute </w:t>
      </w:r>
      <w:r w:rsidRPr="003F7DC9">
        <w:rPr>
          <w:rFonts w:ascii="Arial Narrow" w:eastAsia="Calibri" w:hAnsi="Arial Narrow"/>
          <w:lang w:eastAsia="en-US" w:bidi="ar-SA"/>
        </w:rPr>
        <w:t>n. 11254 del 29 maggio 2020, sono stati approvati dal Ministero della Salute e sono avviate le procedure per dare loro attuazione da parte del Commissario Straordinario, previste dal comma 11 del citato decreto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anche Pilastro 8). </w:t>
      </w:r>
    </w:p>
    <w:p w14:paraId="15F2BB36" w14:textId="77777777" w:rsidR="00D20537" w:rsidRPr="003F7DC9" w:rsidRDefault="00D20537" w:rsidP="00D20537">
      <w:pPr>
        <w:widowControl/>
        <w:autoSpaceDE/>
        <w:autoSpaceDN/>
        <w:spacing w:after="120" w:line="259" w:lineRule="auto"/>
        <w:ind w:firstLine="284"/>
        <w:jc w:val="both"/>
        <w:rPr>
          <w:rFonts w:ascii="Arial Narrow" w:eastAsia="Yu Mincho" w:hAnsi="Arial Narrow"/>
          <w:lang w:eastAsia="en-US" w:bidi="ar-SA"/>
        </w:rPr>
      </w:pPr>
      <w:r w:rsidRPr="003F7DC9">
        <w:rPr>
          <w:rFonts w:ascii="Arial Narrow" w:eastAsia="Calibri" w:hAnsi="Arial Narrow"/>
          <w:lang w:eastAsia="en-US" w:bidi="ar-SA"/>
        </w:rPr>
        <w:t>Ambedue i predetti Piani (ospedalieri e territoriali) sono stati recepiti nei programmi operativi COVID-19 ex art. 18 del decreto-legge 18/2020 e sono monitorati congiuntamente dal Ministero della Salute e dal Ministero dell’Economia.</w:t>
      </w:r>
    </w:p>
    <w:p w14:paraId="1C04BBD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Yu Mincho" w:hAnsi="Arial Narrow"/>
          <w:lang w:eastAsia="en-US" w:bidi="ar-SA"/>
        </w:rPr>
        <w:t xml:space="preserve">Allo scopo di supportare la </w:t>
      </w:r>
      <w:r w:rsidRPr="003F7DC9">
        <w:rPr>
          <w:rFonts w:ascii="Arial Narrow" w:eastAsia="Yu Mincho" w:hAnsi="Arial Narrow"/>
          <w:i/>
          <w:lang w:eastAsia="en-US" w:bidi="ar-SA"/>
        </w:rPr>
        <w:t>preparedness</w:t>
      </w:r>
      <w:r w:rsidRPr="003F7DC9">
        <w:rPr>
          <w:rFonts w:ascii="Arial Narrow" w:eastAsia="Yu Mincho" w:hAnsi="Arial Narrow"/>
          <w:lang w:eastAsia="en-US" w:bidi="ar-SA"/>
        </w:rPr>
        <w:t xml:space="preserve"> dei servizi sanitari a un eventuale ulteriore aumento nel numero di casi e delle ospedalizzazioni per COVID-19 in Italia nella stagione autunno-invernale 2020 è stato predisposto il documento “Elementi di preparazione e risposta a COVID-19 nella stagione autunno-invernale” (34). </w:t>
      </w:r>
      <w:r w:rsidRPr="003F7DC9">
        <w:rPr>
          <w:rFonts w:ascii="Arial Narrow" w:eastAsia="Calibri" w:hAnsi="Arial Narrow"/>
          <w:lang w:eastAsia="en-US" w:bidi="ar-SA"/>
        </w:rPr>
        <w:t xml:space="preserve">È stato inoltre istituito un meccanismo mensile di confronto sulla resilienza dei servizi assistenziali e territoriali, coordinato dal Ministero della Salute e realizzato dall’ISS, con produzione regolare di aggiornamenti (rapport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per ciascuna regione e incontri in video-conferenza con referenti dei sistemi sanitari regionali allo scopo di garantire un coordinamento continuo per la definizione di risposte tempestive e supportare un processo decisionale tempestivo e collaborativo.</w:t>
      </w:r>
    </w:p>
    <w:p w14:paraId="7CA6196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1 dell’Appendice riporta una raccolta delle norme, circolari, ordinanze e strumenti di livello nazionale prodotte in materia di programmazione, coordinamento e monitoraggio delle attività finalizzate ad affrontare la pandemia da SARS-CoV-2 e operativi per la stagione autunno-invernale 2020 per argomento.</w:t>
      </w:r>
    </w:p>
    <w:p w14:paraId="0B29E535"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58" w:name="_Toc53040893"/>
      <w:bookmarkStart w:id="59" w:name="_Hlk51608458"/>
      <w:r w:rsidRPr="003F7DC9">
        <w:rPr>
          <w:rFonts w:ascii="Arial Narrow" w:eastAsia="Yu Gothic Light" w:hAnsi="Arial Narrow"/>
          <w:b/>
          <w:bCs/>
          <w:color w:val="002060"/>
          <w:sz w:val="32"/>
          <w:szCs w:val="32"/>
          <w:lang w:eastAsia="en-US" w:bidi="ar-SA"/>
        </w:rPr>
        <w:lastRenderedPageBreak/>
        <w:t xml:space="preserve">Pilastro 2. Comunicazione del rischio e coinvolgimento </w:t>
      </w:r>
      <w:r w:rsidRPr="003F7DC9">
        <w:rPr>
          <w:rFonts w:ascii="Arial Narrow" w:eastAsia="Yu Gothic Light" w:hAnsi="Arial Narrow"/>
          <w:b/>
          <w:bCs/>
          <w:color w:val="002060"/>
          <w:sz w:val="32"/>
          <w:szCs w:val="32"/>
          <w:lang w:eastAsia="en-US" w:bidi="ar-SA"/>
        </w:rPr>
        <w:br/>
        <w:t>della popolazione</w:t>
      </w:r>
      <w:bookmarkEnd w:id="58"/>
    </w:p>
    <w:p w14:paraId="614AD2BB"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60" w:name="_Toc52455537"/>
      <w:bookmarkStart w:id="61" w:name="_Toc52463185"/>
      <w:bookmarkStart w:id="62" w:name="_Toc52533131"/>
      <w:bookmarkStart w:id="63" w:name="_Toc53040894"/>
      <w:r w:rsidRPr="003F7DC9">
        <w:rPr>
          <w:rFonts w:ascii="Arial Narrow" w:eastAsia="Yu Gothic Light" w:hAnsi="Arial Narrow"/>
          <w:b/>
          <w:bCs/>
          <w:color w:val="002060"/>
          <w:sz w:val="26"/>
          <w:szCs w:val="26"/>
          <w:lang w:eastAsia="en-US" w:bidi="ar-SA"/>
        </w:rPr>
        <w:t>Attività durante la fase di transizione</w:t>
      </w:r>
      <w:bookmarkEnd w:id="60"/>
      <w:bookmarkEnd w:id="61"/>
      <w:bookmarkEnd w:id="62"/>
      <w:bookmarkEnd w:id="63"/>
    </w:p>
    <w:p w14:paraId="0E833DC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nuova fase epidemica, la comunicazione ha come obiettivo il mantenimento dei risultati conseguiti nel periodo di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e la promozione di un ulteriore contenimento dell’epidemia. In questa fase è di vitale importanza la produzione di contenuti rigorosi dal punto di vista scientifico. </w:t>
      </w:r>
    </w:p>
    <w:p w14:paraId="5BE5E01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considerazione dei principali target di riferimento (stampa, operatori sanitari e cittadini) è necessario utilizzare in una comunicazione semplice e chiara.</w:t>
      </w:r>
    </w:p>
    <w:p w14:paraId="1CD1F825" w14:textId="77777777" w:rsidR="00D20537" w:rsidRPr="003F7DC9" w:rsidRDefault="00D20537" w:rsidP="00D20537">
      <w:pPr>
        <w:widowControl/>
        <w:autoSpaceDE/>
        <w:autoSpaceDN/>
        <w:spacing w:after="120" w:line="259" w:lineRule="auto"/>
        <w:ind w:firstLine="284"/>
        <w:jc w:val="both"/>
        <w:rPr>
          <w:rFonts w:ascii="Arial Narrow" w:eastAsia="Calibri" w:hAnsi="Arial Narrow"/>
          <w:shd w:val="clear" w:color="auto" w:fill="FFFF00"/>
          <w:lang w:eastAsia="en-US" w:bidi="ar-SA"/>
        </w:rPr>
      </w:pPr>
      <w:r w:rsidRPr="003F7DC9">
        <w:rPr>
          <w:rFonts w:ascii="Arial Narrow" w:eastAsia="Calibri" w:hAnsi="Arial Narrow"/>
          <w:lang w:eastAsia="en-US" w:bidi="ar-SA"/>
        </w:rPr>
        <w:t xml:space="preserve">Per coinvolgere l’intera popolazione nell’assunzione di comportamenti virtuosi di contrasto all’epidemia è fondamentale assumere l’imperativo della trasparenza, anche condividendo i margini di incertezza che caratterizzano la conoscenza scientifica in tutti i periodi di emergenza. </w:t>
      </w:r>
    </w:p>
    <w:p w14:paraId="3E29629B" w14:textId="77777777" w:rsidR="00D20537" w:rsidRPr="003F7DC9" w:rsidRDefault="00D20537" w:rsidP="00D20537">
      <w:pPr>
        <w:widowControl/>
        <w:autoSpaceDE/>
        <w:autoSpaceDN/>
        <w:spacing w:after="120" w:line="259" w:lineRule="auto"/>
        <w:ind w:firstLine="284"/>
        <w:jc w:val="both"/>
        <w:rPr>
          <w:rFonts w:ascii="Arial Narrow" w:hAnsi="Arial Narrow"/>
          <w:lang w:eastAsia="en-US" w:bidi="ar-SA"/>
        </w:rPr>
      </w:pPr>
      <w:r w:rsidRPr="003F7DC9">
        <w:rPr>
          <w:rFonts w:ascii="Arial Narrow" w:eastAsia="Calibri" w:hAnsi="Arial Narrow"/>
          <w:lang w:eastAsia="en-US" w:bidi="ar-SA"/>
        </w:rPr>
        <w:t xml:space="preserve">In questa fase è fondamentale realizzare una </w:t>
      </w:r>
      <w:r w:rsidRPr="003F7DC9">
        <w:rPr>
          <w:rFonts w:ascii="Arial Narrow" w:eastAsia="Calibri" w:hAnsi="Arial Narrow"/>
          <w:color w:val="000000"/>
          <w:lang w:eastAsia="en-US" w:bidi="ar-SA"/>
        </w:rPr>
        <w:t>comunicazione costante,</w:t>
      </w:r>
      <w:r w:rsidRPr="003F7DC9">
        <w:rPr>
          <w:rFonts w:ascii="Arial Narrow" w:eastAsia="Calibri" w:hAnsi="Arial Narrow"/>
          <w:lang w:eastAsia="en-US" w:bidi="ar-SA"/>
        </w:rPr>
        <w:t xml:space="preserve"> coerente e coordinata con le altre istituzioni</w:t>
      </w:r>
      <w:r w:rsidRPr="003F7DC9">
        <w:rPr>
          <w:rFonts w:ascii="Arial Narrow" w:eastAsia="Calibri" w:hAnsi="Arial Narrow"/>
          <w:color w:val="FF0000"/>
          <w:lang w:eastAsia="en-US" w:bidi="ar-SA"/>
        </w:rPr>
        <w:t xml:space="preserve">, </w:t>
      </w:r>
      <w:r w:rsidRPr="003F7DC9">
        <w:rPr>
          <w:rFonts w:ascii="Arial Narrow" w:eastAsia="Calibri" w:hAnsi="Arial Narrow"/>
          <w:lang w:eastAsia="en-US" w:bidi="ar-SA"/>
        </w:rPr>
        <w:t xml:space="preserve">in modo da sviluppare fiducia nel pubblico e rappresentare un punto di riferimento costante, autorevole e affidabile. </w:t>
      </w:r>
    </w:p>
    <w:p w14:paraId="54B8B2D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Gli Uffici Stampa delle istituzioni coinvolte fanno da raccordo per il coordinamento della comunicazione. In ISS, in particolare, continua ad essere attivo il meccanismo di coordinamento RCCE (</w:t>
      </w:r>
      <w:r w:rsidRPr="003F7DC9">
        <w:rPr>
          <w:rFonts w:ascii="Arial Narrow" w:eastAsia="Calibri" w:hAnsi="Arial Narrow"/>
          <w:i/>
          <w:iCs/>
          <w:lang w:eastAsia="en-US" w:bidi="ar-SA"/>
        </w:rPr>
        <w:t>Risk Communication</w:t>
      </w:r>
      <w:r w:rsidRPr="003F7DC9">
        <w:rPr>
          <w:rFonts w:ascii="Arial Narrow" w:eastAsia="Calibri" w:hAnsi="Arial Narrow"/>
          <w:lang w:eastAsia="en-US" w:bidi="ar-SA"/>
        </w:rPr>
        <w:t xml:space="preserve"> </w:t>
      </w:r>
      <w:r w:rsidRPr="003F7DC9">
        <w:rPr>
          <w:rFonts w:ascii="Arial Narrow" w:eastAsia="Calibri" w:hAnsi="Arial Narrow"/>
          <w:i/>
          <w:iCs/>
          <w:lang w:eastAsia="en-US" w:bidi="ar-SA"/>
        </w:rPr>
        <w:t>and Community Engagement</w:t>
      </w:r>
      <w:r w:rsidRPr="003F7DC9">
        <w:rPr>
          <w:rFonts w:ascii="Arial Narrow" w:eastAsia="Calibri" w:hAnsi="Arial Narrow"/>
          <w:lang w:eastAsia="en-US" w:bidi="ar-SA"/>
        </w:rPr>
        <w:t xml:space="preserve">), avviato nella prima fase emergenziale con la costituzione del Gruppo di comunicazione (Ufficio Stampa, Servizio Comunicazione scientifica con l’integrazione di alcuni esperti di riferimento). </w:t>
      </w:r>
    </w:p>
    <w:p w14:paraId="4CB2D154"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64" w:name="_Toc52455538"/>
      <w:bookmarkStart w:id="65" w:name="_Toc52463186"/>
      <w:bookmarkStart w:id="66" w:name="_Toc52533132"/>
      <w:bookmarkStart w:id="67" w:name="_Toc53040895"/>
      <w:r w:rsidRPr="003F7DC9">
        <w:rPr>
          <w:rFonts w:ascii="Arial Narrow" w:eastAsia="Yu Gothic Light" w:hAnsi="Arial Narrow"/>
          <w:b/>
          <w:bCs/>
          <w:color w:val="002060"/>
          <w:sz w:val="26"/>
          <w:szCs w:val="26"/>
          <w:lang w:eastAsia="en-US" w:bidi="ar-SA"/>
        </w:rPr>
        <w:t>Iniziative per rafforzare la preparazione alla stagione autunno-invernale</w:t>
      </w:r>
      <w:bookmarkEnd w:id="64"/>
      <w:bookmarkEnd w:id="65"/>
      <w:bookmarkEnd w:id="66"/>
      <w:bookmarkEnd w:id="67"/>
    </w:p>
    <w:p w14:paraId="031565D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er rafforzare la preparazione alla stagione autunno-invernale in questa fase, la comunicazione delle istituzioni coinvolte continua a garantire:</w:t>
      </w:r>
    </w:p>
    <w:p w14:paraId="66F00F1D"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la produzione costante di contenuti finalizzati ad accrescere la consapevolezza della popolazione e al contrasto delle </w:t>
      </w:r>
      <w:r w:rsidRPr="003F7DC9">
        <w:rPr>
          <w:rFonts w:ascii="Arial Narrow" w:eastAsia="Calibri" w:hAnsi="Arial Narrow"/>
          <w:i/>
          <w:iCs/>
          <w:lang w:eastAsia="en-US" w:bidi="ar-SA"/>
        </w:rPr>
        <w:t>fake news</w:t>
      </w:r>
      <w:r w:rsidRPr="003F7DC9">
        <w:rPr>
          <w:rFonts w:ascii="Arial Narrow" w:eastAsia="Calibri" w:hAnsi="Arial Narrow"/>
          <w:lang w:eastAsia="en-US" w:bidi="ar-SA"/>
        </w:rPr>
        <w:t xml:space="preserve"> attraverso i principali canali istituzionali (comunicati stampa, web e social, infografiche e video);</w:t>
      </w:r>
    </w:p>
    <w:p w14:paraId="2280C5F9"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il supporto alla diffusione dei dati della sorveglianza e sulla situazione epidemiologica attraverso i canali social e il web; </w:t>
      </w:r>
    </w:p>
    <w:p w14:paraId="4137A44B"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a gestione delle interviste e l’identificazione dei portavoce istituzionali;</w:t>
      </w:r>
    </w:p>
    <w:p w14:paraId="0EA6ABFD"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le azioni di comunicazione dirette alla prevenzione per fasce di popolazione più fragili; </w:t>
      </w:r>
    </w:p>
    <w:p w14:paraId="2B20BB1D"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e attivazioni di sinergie interistituzionali per la promozione della formazione degli stakeholder</w:t>
      </w:r>
      <w:r w:rsidRPr="003F7DC9">
        <w:rPr>
          <w:rFonts w:ascii="Arial Narrow" w:eastAsia="Calibri" w:hAnsi="Arial Narrow"/>
          <w:i/>
          <w:iCs/>
          <w:lang w:eastAsia="en-US" w:bidi="ar-SA"/>
        </w:rPr>
        <w:t>;</w:t>
      </w:r>
    </w:p>
    <w:p w14:paraId="21B715D6"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a diffusione dei contenuti tecnici e i relativi aggiornamenti sulla gestione di questa fase dell’emergenza presso gli stakeholder (scuola, supermercati, ecc.).</w:t>
      </w:r>
    </w:p>
    <w:p w14:paraId="07CD857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mbito della comunicazione si sta svolgendo inoltre un’attività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per affrontare eventuali scenari di aumentata trasmissione tra cui: </w:t>
      </w:r>
    </w:p>
    <w:p w14:paraId="7285EE15"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hAnsi="Arial Narrow" w:cs="Calibri"/>
          <w:color w:val="000000"/>
          <w:lang w:eastAsia="en-US" w:bidi="ar-SA"/>
        </w:rPr>
      </w:pPr>
      <w:r w:rsidRPr="003F7DC9">
        <w:rPr>
          <w:rFonts w:ascii="Arial Narrow" w:hAnsi="Arial Narrow" w:cs="Calibri"/>
          <w:color w:val="000000"/>
          <w:lang w:eastAsia="en-US" w:bidi="ar-SA"/>
        </w:rPr>
        <w:t xml:space="preserve">attività di monitoraggio constante del </w:t>
      </w:r>
      <w:r w:rsidRPr="003F7DC9">
        <w:rPr>
          <w:rFonts w:ascii="Arial Narrow" w:hAnsi="Arial Narrow" w:cs="Calibri"/>
          <w:i/>
          <w:iCs/>
          <w:color w:val="000000"/>
          <w:lang w:eastAsia="en-US" w:bidi="ar-SA"/>
        </w:rPr>
        <w:t>sentiment</w:t>
      </w:r>
      <w:r w:rsidRPr="003F7DC9">
        <w:rPr>
          <w:rFonts w:ascii="Arial Narrow" w:hAnsi="Arial Narrow" w:cs="Calibri"/>
          <w:color w:val="000000"/>
          <w:lang w:eastAsia="en-US" w:bidi="ar-SA"/>
        </w:rPr>
        <w:t xml:space="preserve"> della popolazione attraverso attività di ricerca, </w:t>
      </w:r>
      <w:r w:rsidRPr="003F7DC9">
        <w:rPr>
          <w:rFonts w:ascii="Arial Narrow" w:eastAsia="Calibri" w:hAnsi="Arial Narrow"/>
          <w:lang w:eastAsia="en-US" w:bidi="ar-SA"/>
        </w:rPr>
        <w:t>sondaggi</w:t>
      </w:r>
      <w:r w:rsidRPr="003F7DC9">
        <w:rPr>
          <w:rFonts w:ascii="Arial Narrow" w:hAnsi="Arial Narrow" w:cs="Calibri"/>
          <w:color w:val="000000"/>
          <w:lang w:eastAsia="en-US" w:bidi="ar-SA"/>
        </w:rPr>
        <w:t xml:space="preserve"> e </w:t>
      </w:r>
      <w:r w:rsidRPr="003F7DC9">
        <w:rPr>
          <w:rFonts w:ascii="Arial Narrow" w:eastAsia="Calibri" w:hAnsi="Arial Narrow"/>
          <w:i/>
          <w:iCs/>
          <w:lang w:eastAsia="en-US" w:bidi="ar-SA"/>
        </w:rPr>
        <w:t>focus</w:t>
      </w:r>
      <w:r w:rsidRPr="003F7DC9">
        <w:rPr>
          <w:rFonts w:ascii="Arial Narrow" w:hAnsi="Arial Narrow" w:cs="Calibri"/>
          <w:i/>
          <w:iCs/>
          <w:color w:val="000000"/>
          <w:lang w:eastAsia="en-US" w:bidi="ar-SA"/>
        </w:rPr>
        <w:t xml:space="preserve"> group</w:t>
      </w:r>
      <w:r w:rsidRPr="003F7DC9">
        <w:rPr>
          <w:rFonts w:ascii="Arial Narrow" w:hAnsi="Arial Narrow" w:cs="Calibri"/>
          <w:color w:val="000000"/>
          <w:lang w:eastAsia="en-US" w:bidi="ar-SA"/>
        </w:rPr>
        <w:t xml:space="preserve">; </w:t>
      </w:r>
    </w:p>
    <w:p w14:paraId="170BA340"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hAnsi="Arial Narrow" w:cs="Calibri"/>
          <w:color w:val="000000"/>
          <w:lang w:eastAsia="en-US" w:bidi="ar-SA"/>
        </w:rPr>
      </w:pPr>
      <w:r w:rsidRPr="003F7DC9">
        <w:rPr>
          <w:rFonts w:ascii="Arial Narrow" w:eastAsia="Calibri" w:hAnsi="Arial Narrow"/>
          <w:lang w:eastAsia="en-US" w:bidi="ar-SA"/>
        </w:rPr>
        <w:t>adattamento</w:t>
      </w:r>
      <w:r w:rsidRPr="003F7DC9">
        <w:rPr>
          <w:rFonts w:ascii="Arial Narrow" w:hAnsi="Arial Narrow" w:cs="Calibri"/>
          <w:color w:val="000000"/>
          <w:lang w:eastAsia="en-US" w:bidi="ar-SA"/>
        </w:rPr>
        <w:t xml:space="preserve"> della strategia di comunicazione ai diversi scenari epidemiologici predisponendo ove necessario </w:t>
      </w:r>
      <w:r w:rsidRPr="003F7DC9">
        <w:rPr>
          <w:rFonts w:ascii="Arial Narrow" w:hAnsi="Arial Narrow" w:cs="Calibri"/>
          <w:i/>
          <w:iCs/>
          <w:color w:val="000000"/>
          <w:lang w:eastAsia="en-US" w:bidi="ar-SA"/>
        </w:rPr>
        <w:t>media briefing</w:t>
      </w:r>
      <w:r w:rsidRPr="003F7DC9">
        <w:rPr>
          <w:rFonts w:ascii="Arial Narrow" w:hAnsi="Arial Narrow" w:cs="Calibri"/>
          <w:color w:val="000000"/>
          <w:lang w:eastAsia="en-US" w:bidi="ar-SA"/>
        </w:rPr>
        <w:t xml:space="preserve"> e conferenze stampa, con la presenza di rappresentanti delle istituzioni coinvolte;</w:t>
      </w:r>
    </w:p>
    <w:p w14:paraId="34829F66"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hAnsi="Arial Narrow" w:cs="Calibri"/>
          <w:color w:val="000000"/>
          <w:lang w:eastAsia="en-US" w:bidi="ar-SA"/>
        </w:rPr>
      </w:pPr>
      <w:r w:rsidRPr="003F7DC9">
        <w:rPr>
          <w:rFonts w:ascii="Arial Narrow" w:eastAsia="Calibri" w:hAnsi="Arial Narrow"/>
          <w:lang w:eastAsia="en-US" w:bidi="ar-SA"/>
        </w:rPr>
        <w:t>adattamento</w:t>
      </w:r>
      <w:r w:rsidRPr="003F7DC9">
        <w:rPr>
          <w:rFonts w:ascii="Arial Narrow" w:hAnsi="Arial Narrow" w:cs="Calibri"/>
          <w:color w:val="000000"/>
          <w:lang w:eastAsia="en-US" w:bidi="ar-SA"/>
        </w:rPr>
        <w:t xml:space="preserve"> della strategia ed eventuale potenziamento delle attività sui canali social; </w:t>
      </w:r>
    </w:p>
    <w:p w14:paraId="1229DB08" w14:textId="77777777" w:rsidR="00D20537" w:rsidRPr="003F7DC9" w:rsidRDefault="00D20537" w:rsidP="00D20537">
      <w:pPr>
        <w:widowControl/>
        <w:numPr>
          <w:ilvl w:val="0"/>
          <w:numId w:val="161"/>
        </w:numPr>
        <w:autoSpaceDE/>
        <w:autoSpaceDN/>
        <w:spacing w:after="120" w:line="259" w:lineRule="auto"/>
        <w:ind w:left="568" w:hanging="284"/>
        <w:jc w:val="both"/>
        <w:rPr>
          <w:rFonts w:ascii="Arial Narrow" w:eastAsia="Calibri" w:hAnsi="Arial Narrow"/>
          <w:color w:val="000000"/>
          <w:lang w:eastAsia="en-US" w:bidi="ar-SA"/>
        </w:rPr>
      </w:pPr>
      <w:r w:rsidRPr="003F7DC9">
        <w:rPr>
          <w:rFonts w:ascii="Arial Narrow" w:eastAsia="Calibri" w:hAnsi="Arial Narrow"/>
          <w:lang w:eastAsia="en-US" w:bidi="ar-SA"/>
        </w:rPr>
        <w:lastRenderedPageBreak/>
        <w:t>informazione</w:t>
      </w:r>
      <w:r w:rsidRPr="003F7DC9">
        <w:rPr>
          <w:rFonts w:ascii="Arial Narrow" w:hAnsi="Arial Narrow" w:cs="Calibri"/>
          <w:color w:val="000000"/>
          <w:lang w:eastAsia="en-US" w:bidi="ar-SA"/>
        </w:rPr>
        <w:t xml:space="preserve"> tempestiva e puntuale su nuovi strumenti diagnostici e di prevenzione.</w:t>
      </w:r>
    </w:p>
    <w:p w14:paraId="6AC4869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2 in Appendice riporta una raccolta per argomento delle norme, circolari, ordinanze e strumenti di livello nazionale prodotti in materia di comunicazione del rischio e coinvolgimento della popolazione, volti ad affrontare la pandemia da SARS-CoV-2 e operativi per la stagione autunno-invernale 2020.</w:t>
      </w:r>
    </w:p>
    <w:p w14:paraId="106D2488" w14:textId="77777777" w:rsidR="00D20537" w:rsidRPr="003F7DC9" w:rsidRDefault="00D20537" w:rsidP="00D20537">
      <w:pPr>
        <w:keepNext/>
        <w:keepLines/>
        <w:widowControl/>
        <w:autoSpaceDE/>
        <w:autoSpaceDN/>
        <w:spacing w:before="400" w:after="200"/>
        <w:jc w:val="both"/>
        <w:outlineLvl w:val="1"/>
        <w:rPr>
          <w:rFonts w:ascii="Arial Narrow" w:eastAsia="Yu Gothic Light" w:hAnsi="Arial Narrow"/>
          <w:b/>
          <w:bCs/>
          <w:color w:val="002060"/>
          <w:sz w:val="32"/>
          <w:szCs w:val="32"/>
          <w:lang w:eastAsia="en-US" w:bidi="ar-SA"/>
        </w:rPr>
      </w:pPr>
      <w:bookmarkStart w:id="68" w:name="_Toc53040896"/>
      <w:bookmarkStart w:id="69" w:name="_Hlk50876658"/>
      <w:bookmarkEnd w:id="59"/>
      <w:r w:rsidRPr="003F7DC9">
        <w:rPr>
          <w:rFonts w:ascii="Arial Narrow" w:eastAsia="Yu Gothic Light" w:hAnsi="Arial Narrow"/>
          <w:b/>
          <w:bCs/>
          <w:color w:val="002060"/>
          <w:sz w:val="32"/>
          <w:szCs w:val="32"/>
          <w:lang w:eastAsia="en-US" w:bidi="ar-SA"/>
        </w:rPr>
        <w:t>Pilastro 3. Sorveglianza, team di risposta rapida, indagine sui casi</w:t>
      </w:r>
      <w:bookmarkEnd w:id="68"/>
    </w:p>
    <w:p w14:paraId="461F33AC"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70" w:name="_Toc52533134"/>
      <w:bookmarkStart w:id="71" w:name="_Toc53040897"/>
      <w:bookmarkEnd w:id="69"/>
      <w:r w:rsidRPr="003F7DC9">
        <w:rPr>
          <w:rFonts w:ascii="Arial Narrow" w:eastAsia="Yu Gothic Light" w:hAnsi="Arial Narrow"/>
          <w:b/>
          <w:bCs/>
          <w:color w:val="002060"/>
          <w:sz w:val="26"/>
          <w:szCs w:val="26"/>
          <w:lang w:eastAsia="en-US" w:bidi="ar-SA"/>
        </w:rPr>
        <w:t>Attività durante la fase di transizione</w:t>
      </w:r>
      <w:bookmarkEnd w:id="70"/>
      <w:bookmarkEnd w:id="71"/>
    </w:p>
    <w:p w14:paraId="360E252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72" w:name="_Hlk50875103"/>
      <w:r w:rsidRPr="003F7DC9">
        <w:rPr>
          <w:rFonts w:ascii="Arial Narrow" w:eastAsia="Calibri" w:hAnsi="Arial Narrow"/>
          <w:lang w:eastAsia="en-US" w:bidi="ar-SA"/>
        </w:rPr>
        <w:t xml:space="preserve">Durante la fase di transizione continua l’attività del sistema di sorveglianza integrata epidemiologica e microbiologica COVID-19 istituita con l’ordinanza 640 della Presidenza del Consiglio dei Ministri - Dipartimento della Protezione Civile del 27/2/2020 e coordinata dall’ISS. Il Sistema di sorveglianza integrato raccoglie, tramite una piattaforma web, dati individuali dei soggetti risultati positivi al SARS-CoV-2 mediante test molecolare effettuato su prelievo rino/orofaringeo (tampone). Questo sistema permette non solo di monitorare l’andamento della epidemia nella popolazione, ma di effettuare analisi specifiche per sottogruppi di popolazione, inclusi gruppi di popolazione vulnerabili. </w:t>
      </w:r>
    </w:p>
    <w:p w14:paraId="57B4109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l laboratorio di riferimento nazionale presso l’ISS ha il compito di svolgere la sorveglianza genomica virale al fine di monitorare l’epidemiologia molecolare di SARS-CoV-2, in un numero definito di campioni clinici per ogni Regione/PA, che vengono inviati a cadenza mensile presso l’ISS (17)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5).</w:t>
      </w:r>
      <w:bookmarkEnd w:id="72"/>
    </w:p>
    <w:p w14:paraId="31ECB53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n il progredire dell’epidemia e l’esigenza di raccogliere informazioni aggiuntive sui casi confermati, la scheda di sorveglianza è stata integrata con alcune nuove informazioni, quali, ad esempio, la variabile “provenienza del caso (autoctono, importato da altra regione o dall’estero)”, o la variabile “setting” che permette di descrivere il luogo/comunità di acquisizione della malattia. </w:t>
      </w:r>
    </w:p>
    <w:p w14:paraId="60F0C25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al mese di giugno 2020, l’ISS ha provveduto ad integrare nella piattaforma web del Sistema di Sorveglianza Integrata COVID-19, anche la scheda di raccolta dei dati aggregati giornalieri del flusso del Ministero/Protezione Civile. Il Ministero della Salute, dopo un controllo e validazione dei dati, provvede a pubblicare la tabella riepilogativa generata automaticamente dal sistema sul proprio portale. Il sistema, inoltre, invia automaticamente i dati a un repository della Protezione Civile per l’aggiornamento della dashboard. </w:t>
      </w:r>
    </w:p>
    <w:p w14:paraId="0F5C68C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attività di identificazione e gestione dei contatti dei casi probabili o confermati di COVID-19, mediante quarantena e sorveglianza attiva, hanno lo scopo di individuare e isolare tempestivamente i casi secondari, in modo da interrompere le catene di trasmissione. Nel periodo di transizione, caratterizzato da una trasmissione diffusa del virus su tutto il territorio nazionale, con presenza di focolai anche di dimensioni considerevoli, si è assistito ad un progressivo aumento delle suddette attività, sia a livello centrale che periferico, in seguito alle riaperture avvenute successivamente alla fase di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L’identificazione e gestione dei contatti stretti è stata svolta a livello territoriale dalle autorità sanitarie locali. </w:t>
      </w:r>
    </w:p>
    <w:p w14:paraId="672BBC8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livello centrale, le attività prevalenti sono state: </w:t>
      </w:r>
    </w:p>
    <w:p w14:paraId="13ED8AE0" w14:textId="77777777" w:rsidR="00D20537" w:rsidRPr="003F7DC9" w:rsidRDefault="00D20537" w:rsidP="00D20537">
      <w:pPr>
        <w:widowControl/>
        <w:numPr>
          <w:ilvl w:val="0"/>
          <w:numId w:val="154"/>
        </w:numPr>
        <w:autoSpaceDE/>
        <w:autoSpaceDN/>
        <w:spacing w:after="160" w:line="288" w:lineRule="auto"/>
        <w:ind w:left="567" w:hanging="283"/>
        <w:contextualSpacing/>
        <w:jc w:val="both"/>
        <w:rPr>
          <w:rFonts w:ascii="Arial Narrow" w:eastAsia="Yu Mincho" w:hAnsi="Arial Narrow"/>
          <w:sz w:val="21"/>
          <w:szCs w:val="21"/>
          <w:lang w:eastAsia="en-US" w:bidi="ar-SA"/>
        </w:rPr>
      </w:pPr>
      <w:r w:rsidRPr="003F7DC9">
        <w:rPr>
          <w:rFonts w:ascii="Arial Narrow" w:eastAsia="Yu Mincho" w:hAnsi="Arial Narrow"/>
          <w:lang w:eastAsia="en-US" w:bidi="ar-SA"/>
        </w:rPr>
        <w:t xml:space="preserve">richiesta delle liste passeggeri di aerei, navi, pullman e treni, con identificazione dei passeggeri-contatti stretti e comunicazione delle informazioni; </w:t>
      </w:r>
    </w:p>
    <w:p w14:paraId="1AF56D72" w14:textId="77777777" w:rsidR="00D20537" w:rsidRPr="003F7DC9" w:rsidRDefault="00D20537" w:rsidP="00D20537">
      <w:pPr>
        <w:widowControl/>
        <w:numPr>
          <w:ilvl w:val="0"/>
          <w:numId w:val="154"/>
        </w:numPr>
        <w:autoSpaceDE/>
        <w:autoSpaceDN/>
        <w:spacing w:after="160" w:line="288" w:lineRule="auto"/>
        <w:ind w:left="567" w:hanging="283"/>
        <w:contextualSpacing/>
        <w:jc w:val="both"/>
        <w:rPr>
          <w:rFonts w:ascii="Arial Narrow" w:eastAsia="Yu Mincho" w:hAnsi="Arial Narrow"/>
          <w:sz w:val="21"/>
          <w:szCs w:val="21"/>
          <w:lang w:eastAsia="en-US" w:bidi="ar-SA"/>
        </w:rPr>
      </w:pPr>
      <w:r w:rsidRPr="003F7DC9">
        <w:rPr>
          <w:rFonts w:ascii="Arial Narrow" w:eastAsia="Yu Mincho" w:hAnsi="Arial Narrow"/>
          <w:lang w:eastAsia="en-US" w:bidi="ar-SA"/>
        </w:rPr>
        <w:t>segnalazione alle autorità sanitarie regionali per l’attivazione della sorveglianza sanitaria;</w:t>
      </w:r>
    </w:p>
    <w:p w14:paraId="54747F7C" w14:textId="77777777" w:rsidR="00D20537" w:rsidRPr="003F7DC9" w:rsidRDefault="00D20537" w:rsidP="00D20537">
      <w:pPr>
        <w:widowControl/>
        <w:numPr>
          <w:ilvl w:val="0"/>
          <w:numId w:val="154"/>
        </w:numPr>
        <w:autoSpaceDE/>
        <w:autoSpaceDN/>
        <w:spacing w:after="120" w:line="288" w:lineRule="auto"/>
        <w:ind w:left="568" w:hanging="284"/>
        <w:contextualSpacing/>
        <w:jc w:val="both"/>
        <w:rPr>
          <w:rFonts w:ascii="Arial Narrow" w:eastAsia="Yu Mincho" w:hAnsi="Arial Narrow"/>
          <w:sz w:val="21"/>
          <w:szCs w:val="21"/>
          <w:lang w:eastAsia="en-US" w:bidi="ar-SA"/>
        </w:rPr>
      </w:pPr>
      <w:r w:rsidRPr="003F7DC9">
        <w:rPr>
          <w:rFonts w:ascii="Arial Narrow" w:eastAsia="Yu Mincho" w:hAnsi="Arial Narrow"/>
          <w:lang w:eastAsia="en-US" w:bidi="ar-SA"/>
        </w:rPr>
        <w:t>scambi di messaggi selettivi tra i Paesi UE/IHR National Focal Point.</w:t>
      </w:r>
    </w:p>
    <w:p w14:paraId="144BA66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far fronte alle attività descritte, è stato istituito un team multidisciplinare composto da assistenti di prevenzione e sanità e da medici ed è stato predisposto un database contenente i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COVID-19 espletati a livello nazionale.</w:t>
      </w:r>
    </w:p>
    <w:p w14:paraId="353C1FB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lastRenderedPageBreak/>
        <w:t xml:space="preserve">A giugno 2020, l’ISS ha pubblicato una guida che illustra le fasi chiave del processo di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mettendo a disposizione una serie di moduli standard per la raccolta dei dati, con lo scopo di fornire uno strumento per rendere omogeneo l’approccio a questa attività sul territorio nazionale (40) e ha </w:t>
      </w:r>
      <w:bookmarkStart w:id="73" w:name="_Hlk51420896"/>
      <w:r w:rsidRPr="003F7DC9">
        <w:rPr>
          <w:rFonts w:ascii="Arial Narrow" w:eastAsia="Calibri" w:hAnsi="Arial Narrow"/>
          <w:lang w:eastAsia="en-US" w:bidi="ar-SA"/>
        </w:rPr>
        <w:t xml:space="preserve">sviluppato un corso di formazione a distanza (FAD) “Emergenza epidemiologica COVID-19: elementi per i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per gli operatori di sanità pubblica che svolgono le attività di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nel contesto del COVID-19. </w:t>
      </w:r>
      <w:bookmarkEnd w:id="73"/>
      <w:r w:rsidRPr="003F7DC9">
        <w:rPr>
          <w:rFonts w:ascii="Arial Narrow" w:eastAsia="Calibri" w:hAnsi="Arial Narrow"/>
          <w:lang w:eastAsia="en-US" w:bidi="ar-SA"/>
        </w:rPr>
        <w:t xml:space="preserve">Il corso è in fase di erogazione e ne è prevista, a partire dalla metà del mese di ottobre, una edizione aggiornata che sarà arricchita dalle esperienze vissute e raccolte negli ultimi mesi di contrasto. Infine, l’ISS ha messo a disposizione la versione italiana dei software Go.Data, la piattaforma web sviluppata dall’OMS per agevolare la raccolta dei dati durante le emergenze di sanità pubblica. </w:t>
      </w:r>
    </w:p>
    <w:p w14:paraId="5E99052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74" w:name="_Hlk52386892"/>
      <w:r w:rsidRPr="003F7DC9">
        <w:rPr>
          <w:rFonts w:ascii="Arial Narrow" w:eastAsia="Calibri" w:hAnsi="Arial Narrow"/>
          <w:lang w:eastAsia="en-US" w:bidi="ar-SA"/>
        </w:rPr>
        <w:t xml:space="preserve">Nell’ambito della </w:t>
      </w:r>
      <w:r w:rsidRPr="003F7DC9">
        <w:rPr>
          <w:rFonts w:ascii="Arial Narrow" w:eastAsia="Calibri" w:hAnsi="Arial Narrow"/>
          <w:i/>
          <w:iCs/>
          <w:lang w:eastAsia="en-US" w:bidi="ar-SA"/>
        </w:rPr>
        <w:t>digital health</w:t>
      </w:r>
      <w:r w:rsidRPr="003F7DC9">
        <w:rPr>
          <w:rFonts w:ascii="Arial Narrow" w:eastAsia="Calibri" w:hAnsi="Arial Narrow"/>
          <w:lang w:eastAsia="en-US" w:bidi="ar-SA"/>
        </w:rPr>
        <w:t>, il Commissario straordinario per l’emergenza COVID-19 (Presidenza del Consiglio dei Ministri) – in collaborazione con il Ministero della Salute e il Ministero per l’innovazione tecnologica e la digitalizzazione – ha, inoltre, reso disponibile u</w:t>
      </w:r>
      <w:r w:rsidRPr="003F7DC9">
        <w:rPr>
          <w:rFonts w:ascii="Arial Narrow" w:eastAsia="Calibri" w:hAnsi="Arial Narrow"/>
          <w:bCs/>
          <w:lang w:eastAsia="en-US" w:bidi="ar-SA"/>
        </w:rPr>
        <w:t xml:space="preserve">n’applicazione per telefoni cellulari </w:t>
      </w:r>
      <w:r w:rsidRPr="003F7DC9">
        <w:rPr>
          <w:rFonts w:ascii="Arial Narrow" w:eastAsia="Calibri" w:hAnsi="Arial Narrow"/>
          <w:lang w:eastAsia="en-US" w:bidi="ar-SA"/>
        </w:rPr>
        <w:t xml:space="preserve">finalizzata al tracciamento di prossimità (App Immuni) quale strumento per coadiuvare i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tradizionale. Altre attività realizzate in questo ambito sono state:</w:t>
      </w:r>
    </w:p>
    <w:p w14:paraId="2F674498" w14:textId="77777777" w:rsidR="00D20537" w:rsidRPr="003F7DC9" w:rsidRDefault="00D20537" w:rsidP="00D20537">
      <w:pPr>
        <w:widowControl/>
        <w:numPr>
          <w:ilvl w:val="0"/>
          <w:numId w:val="17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una valutazione tecnologica inter-istituzionale delle soluzioni di contrasto all’epidemia da COVID-19; </w:t>
      </w:r>
    </w:p>
    <w:p w14:paraId="27BF4121" w14:textId="77777777" w:rsidR="00D20537" w:rsidRPr="003F7DC9" w:rsidRDefault="00D20537" w:rsidP="00D20537">
      <w:pPr>
        <w:widowControl/>
        <w:numPr>
          <w:ilvl w:val="0"/>
          <w:numId w:val="17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una indagine conoscitiva delle tecnologie utilizzate dai cittadini fragili e disabili;</w:t>
      </w:r>
    </w:p>
    <w:p w14:paraId="6F325485" w14:textId="77777777" w:rsidR="00D20537" w:rsidRPr="003F7DC9" w:rsidRDefault="00D20537" w:rsidP="00D20537">
      <w:pPr>
        <w:widowControl/>
        <w:numPr>
          <w:ilvl w:val="0"/>
          <w:numId w:val="17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lo studio delle problematiche di protezione dei dati al fine di promuovere policy dei dati a favore della costituzione dei portali per Open Data Covid in EU e nazionali; </w:t>
      </w:r>
    </w:p>
    <w:p w14:paraId="78E161BB" w14:textId="77777777" w:rsidR="00D20537" w:rsidRPr="003F7DC9" w:rsidRDefault="00D20537" w:rsidP="00D20537">
      <w:pPr>
        <w:widowControl/>
        <w:numPr>
          <w:ilvl w:val="0"/>
          <w:numId w:val="17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a promozione dell’innovazione tecnologica in relazione alla interoperabilità delle cartelle cliniche elettroniche, alla realizzazione di strumenti per la gestione della salute digitale in mare e delle applicazioni di Intelligenza Artificiale affidabile;</w:t>
      </w:r>
    </w:p>
    <w:p w14:paraId="796F4707" w14:textId="77777777" w:rsidR="00D20537" w:rsidRPr="003F7DC9" w:rsidRDefault="00D20537" w:rsidP="00D20537">
      <w:pPr>
        <w:widowControl/>
        <w:numPr>
          <w:ilvl w:val="0"/>
          <w:numId w:val="179"/>
        </w:numPr>
        <w:autoSpaceDE/>
        <w:autoSpaceDN/>
        <w:spacing w:after="120" w:line="259" w:lineRule="auto"/>
        <w:ind w:left="567" w:hanging="283"/>
        <w:jc w:val="both"/>
        <w:rPr>
          <w:rFonts w:ascii="Arial Narrow" w:eastAsia="Calibri" w:hAnsi="Arial Narrow"/>
          <w:lang w:eastAsia="en-US" w:bidi="ar-SA"/>
        </w:rPr>
      </w:pPr>
      <w:bookmarkStart w:id="75" w:name="_Hlk52387005"/>
      <w:r w:rsidRPr="003F7DC9">
        <w:rPr>
          <w:rFonts w:ascii="Arial Narrow" w:eastAsia="Calibri" w:hAnsi="Arial Narrow"/>
          <w:lang w:eastAsia="en-US" w:bidi="ar-SA"/>
        </w:rPr>
        <w:t xml:space="preserve">lo sviluppo di software open source di tele-visita auditabile automaticamente per la continuità di esercizio (ISO 27000) e protetto con strumenti innovativi per </w:t>
      </w:r>
      <w:proofErr w:type="gramStart"/>
      <w:r w:rsidRPr="003F7DC9">
        <w:rPr>
          <w:rFonts w:ascii="Arial Narrow" w:eastAsia="Calibri" w:hAnsi="Arial Narrow"/>
          <w:lang w:eastAsia="en-US" w:bidi="ar-SA"/>
        </w:rPr>
        <w:t xml:space="preserve">la </w:t>
      </w:r>
      <w:r w:rsidRPr="003F7DC9">
        <w:rPr>
          <w:rFonts w:ascii="Arial Narrow" w:eastAsia="Calibri" w:hAnsi="Arial Narrow"/>
          <w:i/>
          <w:iCs/>
          <w:lang w:eastAsia="en-US" w:bidi="ar-SA"/>
        </w:rPr>
        <w:t>cyber</w:t>
      </w:r>
      <w:proofErr w:type="gramEnd"/>
      <w:r w:rsidRPr="003F7DC9">
        <w:rPr>
          <w:rFonts w:ascii="Arial Narrow" w:eastAsia="Calibri" w:hAnsi="Arial Narrow"/>
          <w:i/>
          <w:iCs/>
          <w:lang w:eastAsia="en-US" w:bidi="ar-SA"/>
        </w:rPr>
        <w:t xml:space="preserve"> security</w:t>
      </w:r>
      <w:r w:rsidRPr="003F7DC9">
        <w:rPr>
          <w:rFonts w:ascii="Arial Narrow" w:eastAsia="Calibri" w:hAnsi="Arial Narrow"/>
          <w:lang w:eastAsia="en-US" w:bidi="ar-SA"/>
        </w:rPr>
        <w:t>, attualmente in esercizio di prova e in attesa di autorizzazione.</w:t>
      </w:r>
    </w:p>
    <w:p w14:paraId="3D04E0BD"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76" w:name="_Toc52533135"/>
      <w:bookmarkStart w:id="77" w:name="_Toc53040898"/>
      <w:bookmarkEnd w:id="74"/>
      <w:bookmarkEnd w:id="75"/>
      <w:r w:rsidRPr="003F7DC9">
        <w:rPr>
          <w:rFonts w:ascii="Arial Narrow" w:eastAsia="Yu Gothic Light" w:hAnsi="Arial Narrow"/>
          <w:b/>
          <w:bCs/>
          <w:color w:val="002060"/>
          <w:sz w:val="26"/>
          <w:szCs w:val="26"/>
          <w:lang w:eastAsia="en-US" w:bidi="ar-SA"/>
        </w:rPr>
        <w:t>Iniziative per rafforzare la preparazione alla stagione autunno-invernale</w:t>
      </w:r>
      <w:bookmarkEnd w:id="76"/>
      <w:bookmarkEnd w:id="77"/>
    </w:p>
    <w:p w14:paraId="7F2E7C9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stagione influenzale 2020-2021 in Italia si </w:t>
      </w:r>
      <w:r w:rsidRPr="003F7DC9">
        <w:rPr>
          <w:rFonts w:ascii="Arial Narrow" w:eastAsia="Calibri" w:hAnsi="Arial Narrow"/>
          <w:bCs/>
          <w:lang w:eastAsia="en-US" w:bidi="ar-SA"/>
        </w:rPr>
        <w:t>integrerà alla sorveglianza sentinella dei virus influenzali (InfluNet) anche la sorveglianza del virus SARS-CoV-2</w:t>
      </w:r>
      <w:r w:rsidRPr="003F7DC9">
        <w:rPr>
          <w:rFonts w:ascii="Arial Narrow" w:eastAsia="Calibri" w:hAnsi="Arial Narrow"/>
          <w:lang w:eastAsia="en-US" w:bidi="ar-SA"/>
        </w:rPr>
        <w:t>. Il sistema InfluNet si basa su una rete di medici sentinella costituita da Medici di Medicina Generale (MMG) e di Pediatri di Libera scelta (PLS), reclutati dalle Regioni, che segnalano i casi di sindrome simil-influenzale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ILI) osservati tra i loro assistiti. I medici sentinella e altri medici operanti nel territorio e negli ospedali collaborano, inoltre, alla raccolta di campioni biologici per l’identificazione di virus circolanti. Le indagini virologiche sui campioni biologici raccolti vengono eseguite dai Laboratori facenti parte della Rete InfluNet. È prevista nel contesto della Rete Influnet la realizzazione di un corso FAD specifico rivolto all’intera rete degli operatori socio-sanitari per la duplice valenza di contrasto all’influenza e al COVID-19. </w:t>
      </w:r>
    </w:p>
    <w:p w14:paraId="356F779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i prevede, inoltre, una sorveglianza ambientale di SARS-CoV-2 (41-43) attraverso i reflui urbani, al fine di acquisire indicazioni sull’andamento epidemico e sviluppare allerta, precoce attraverso il progetto nazionale SARI (Sorveglianza Ambientale Reflue in Italia), coordinato da ISS attraverso il Coordinamento Interregionale della Prevenzione, Commissione Salute, Conferenza delle Regioni e delle Province Autonome della Conferenza Stato-Regioni, in linea con le recenti raccomandazioni europee di Preparazione Sanitaria per affrontare i focolai di COVID-19 (44, 45). </w:t>
      </w:r>
    </w:p>
    <w:p w14:paraId="104BACB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i realizzerà una indagine conoscitiva che permetta di definire la situazione attuale delle attività legate a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svolte a livello regionale e locale, al fine di migliorare e rendere più efficiente e omogeneo il processo e di identificare le aree da rafforzare.</w:t>
      </w:r>
    </w:p>
    <w:p w14:paraId="422D4ED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lastRenderedPageBreak/>
        <w:t>È stato realizzato il documento “Indicazioni operative per la gestione di casi e focolai di SARS-CoV-2 nelle scuole e nei servizi educativi dell’infanzia” (46), volto a dare un approccio razionale e uniforme alle procedure di indagine e tracciamento dei contatti a seguito della riapertura delle scuole. A questo è seguita la realizzazione da parte di ISS del corso FAD “Indicazioni operative per la gestione di casi e focolai di SARS-CoV-2 nelle scuole e nei servizi educativi dell’infanzia”, per professionisti sanitari e per operatori della scuola.</w:t>
      </w:r>
    </w:p>
    <w:p w14:paraId="5F36FCC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È in corso di progettazione una piattaforma per gestire la rete di allerta rapida nazionale – sulla falsa riga dell’</w:t>
      </w:r>
      <w:r w:rsidRPr="003F7DC9">
        <w:rPr>
          <w:rFonts w:ascii="Arial Narrow" w:eastAsia="Calibri" w:hAnsi="Arial Narrow"/>
          <w:i/>
          <w:iCs/>
          <w:lang w:eastAsia="en-US" w:bidi="ar-SA"/>
        </w:rPr>
        <w:t xml:space="preserve">Early Warning Response System </w:t>
      </w:r>
      <w:r w:rsidRPr="003F7DC9">
        <w:rPr>
          <w:rFonts w:ascii="Arial Narrow" w:eastAsia="Calibri" w:hAnsi="Arial Narrow"/>
          <w:lang w:eastAsia="en-US" w:bidi="ar-SA"/>
        </w:rPr>
        <w:t xml:space="preserve">(EWRS) della Commissione Europea – in cui Regioni e Autorità Centrali hanno la possibilità di scambiare comunicazioni tempestivamente e soprattutto con la garanzia della protezione dei dati sensibili. Lo scopo di questo strumento è di migliorare il flusso comunicativo tra gli attori coinvolti. </w:t>
      </w:r>
    </w:p>
    <w:p w14:paraId="5B8B3FB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3 in Appendice riporta una raccolta per argomento delle norme, circolari, ordinanze e strumenti di livello nazionale prodotte in materia di Sorveglianza, team di risposta rapida, indagine sui casi volte ad affrontare la pandemia da SARS-CoV-2 e operativi per la stagione autunno-invernale 2020.</w:t>
      </w:r>
    </w:p>
    <w:p w14:paraId="08194EBE"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78" w:name="_Toc53040899"/>
      <w:r w:rsidRPr="003F7DC9">
        <w:rPr>
          <w:rFonts w:ascii="Arial Narrow" w:eastAsia="Yu Gothic Light" w:hAnsi="Arial Narrow"/>
          <w:b/>
          <w:bCs/>
          <w:color w:val="002060"/>
          <w:sz w:val="32"/>
          <w:szCs w:val="32"/>
          <w:lang w:eastAsia="en-US" w:bidi="ar-SA"/>
        </w:rPr>
        <w:t>Pilastro 4. Punti di ingresso/sanità transfrontaliera</w:t>
      </w:r>
      <w:bookmarkEnd w:id="78"/>
    </w:p>
    <w:p w14:paraId="4DEE8605"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79" w:name="_Toc52533137"/>
      <w:bookmarkStart w:id="80" w:name="_Toc53040900"/>
      <w:r w:rsidRPr="003F7DC9">
        <w:rPr>
          <w:rFonts w:ascii="Arial Narrow" w:eastAsia="Yu Gothic Light" w:hAnsi="Arial Narrow"/>
          <w:b/>
          <w:bCs/>
          <w:color w:val="002060"/>
          <w:sz w:val="26"/>
          <w:szCs w:val="26"/>
          <w:lang w:eastAsia="en-US" w:bidi="ar-SA"/>
        </w:rPr>
        <w:t>Attività durante la fase di transizione</w:t>
      </w:r>
      <w:bookmarkEnd w:id="79"/>
      <w:bookmarkEnd w:id="80"/>
    </w:p>
    <w:p w14:paraId="5298541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 periodo di transizione epidemica, la rete USMAF (Uffici di Sanità Marittima, Aerea e di Frontiera) ha continuato a garantire le attività di monitoraggio imposte sin dall’inizio della pandemia. La numerosità di </w:t>
      </w:r>
      <w:r w:rsidRPr="003F7DC9">
        <w:rPr>
          <w:rFonts w:ascii="Arial Narrow" w:eastAsia="Calibri" w:hAnsi="Arial Narrow"/>
          <w:i/>
          <w:iCs/>
          <w:lang w:eastAsia="en-US" w:bidi="ar-SA"/>
        </w:rPr>
        <w:t>Points of Entry</w:t>
      </w:r>
      <w:r w:rsidRPr="003F7DC9">
        <w:rPr>
          <w:rFonts w:ascii="Arial Narrow" w:eastAsia="Calibri" w:hAnsi="Arial Narrow"/>
          <w:lang w:eastAsia="en-US" w:bidi="ar-SA"/>
        </w:rPr>
        <w:t xml:space="preserve"> abilitati al traffico internazionale, specialmente nel settore marittimo, ha imposto l’esigenza di decuplicare le risorse umane in servizio presso gli uffici di sanità marittima e aerea. </w:t>
      </w:r>
    </w:p>
    <w:p w14:paraId="38DEF43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ufficio di coordinamento USMAF della Direzione Generale della Prevenzione del Ministero della Salute ha coordinato l’integrazione di risorse umane e la distribuzione agli uffici periferici dei materiali occorrenti per l’emergenza pandemica, dai DPI ai termometri, alla strumentazione informatica. Ha inoltre redatto protocolli sanitari, con i colleghi europei della </w:t>
      </w:r>
      <w:r w:rsidRPr="003F7DC9">
        <w:rPr>
          <w:rFonts w:ascii="Arial Narrow" w:eastAsia="Calibri" w:hAnsi="Arial Narrow"/>
          <w:i/>
          <w:iCs/>
          <w:lang w:eastAsia="en-US" w:bidi="ar-SA"/>
        </w:rPr>
        <w:t>Joint Action Healthy GateWays</w:t>
      </w:r>
      <w:r w:rsidRPr="003F7DC9">
        <w:rPr>
          <w:rFonts w:ascii="Arial Narrow" w:eastAsia="Calibri" w:hAnsi="Arial Narrow"/>
          <w:lang w:eastAsia="en-US" w:bidi="ar-SA"/>
        </w:rPr>
        <w:t xml:space="preserve"> e con la collaborazione delle associazioni di categoria e del Comando Generale delle Capitanerie di porto. Con la ripresa dell’attività crocieristica nel Mar Mediterraneo è stato trasmesso all’IMO (International Maritime Organization) un protocollo redatto </w:t>
      </w:r>
      <w:r w:rsidRPr="003F7DC9">
        <w:rPr>
          <w:rFonts w:ascii="Arial Narrow" w:eastAsia="Calibri" w:hAnsi="Arial Narrow"/>
          <w:i/>
          <w:lang w:eastAsia="en-US" w:bidi="ar-SA"/>
        </w:rPr>
        <w:t>ad hoc</w:t>
      </w:r>
      <w:r w:rsidRPr="003F7DC9">
        <w:rPr>
          <w:rFonts w:ascii="Arial Narrow" w:eastAsia="Calibri" w:hAnsi="Arial Narrow"/>
          <w:lang w:eastAsia="en-US" w:bidi="ar-SA"/>
        </w:rPr>
        <w:t>.</w:t>
      </w:r>
    </w:p>
    <w:p w14:paraId="5C4C81A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n la collaborazione delle Sanità Regionali e della Protezione Civile si è attuato il monitoraggio della temperatura a tutti i viaggiatori, inizialmente solo per gli arrivi internazionali, poi da tutte le destinazioni e infine anche per le partenze. Insieme ai gestori portuali e aeroportuali sono state implementate una serie di misure per la prevenzione della diffusione del SARS-CoV-2: dalla formazione degli addetti alla sanificazione degli ambienti, alla verifica del distanziamento dei passeggeri, alla verifica della corretta compilazione delle autodichiarazioni. </w:t>
      </w:r>
    </w:p>
    <w:p w14:paraId="7E15E38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arallelamente alla sopraggiunta validazione e disponibilità di test rapidi antigenici, gli USMAF hanno iniziato a monitorare i passeggeri in arrivo dalle destinazioni europee per le quali sono state imposte misure restrittive. L’esigenza di garantire, con la collaborazione con la Polizia di frontiera, l’ottemperanza ai DPCM che si sono susseguiti identificando una serie di paesi dai quali è imposto il divieto di accesso in Italia, ha comportato l’obbligo di individuare delle strutture dove far alloggiare viaggiatori per la quarantena obbligatoria.</w:t>
      </w:r>
    </w:p>
    <w:p w14:paraId="28C70E1C"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81" w:name="_Toc52533138"/>
      <w:bookmarkStart w:id="82" w:name="_Toc53040901"/>
      <w:r w:rsidRPr="003F7DC9">
        <w:rPr>
          <w:rFonts w:ascii="Arial Narrow" w:eastAsia="Yu Gothic Light" w:hAnsi="Arial Narrow"/>
          <w:b/>
          <w:bCs/>
          <w:color w:val="002060"/>
          <w:sz w:val="26"/>
          <w:szCs w:val="26"/>
          <w:lang w:eastAsia="en-US" w:bidi="ar-SA"/>
        </w:rPr>
        <w:t>Iniziative per rafforzare la preparazione alla stagione autunno-invernale</w:t>
      </w:r>
      <w:bookmarkEnd w:id="81"/>
      <w:bookmarkEnd w:id="82"/>
    </w:p>
    <w:p w14:paraId="77750E1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Con il DPCM del 7 settembre 2020 (47), l’ufficio di coordinamento USMAF è incaricato della redazione e dell’autorizzazione di protocolli sanitari (che prevedano tamponi obbligatori e autoisolamento) per la concessione di deroghe al divieto di accesso in Italia (per eventi sportivi, manifestazioni fieristiche, altro).</w:t>
      </w:r>
    </w:p>
    <w:p w14:paraId="60AA012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83" w:name="_Hlk52399598"/>
      <w:r w:rsidRPr="003F7DC9">
        <w:rPr>
          <w:rFonts w:ascii="Arial Narrow" w:eastAsia="Calibri" w:hAnsi="Arial Narrow"/>
          <w:lang w:eastAsia="en-US" w:bidi="ar-SA"/>
        </w:rPr>
        <w:t xml:space="preserve">È stato inoltre sviluppato uno strumento formativo meglio definito come </w:t>
      </w:r>
      <w:r w:rsidRPr="003F7DC9">
        <w:rPr>
          <w:rFonts w:ascii="Arial Narrow" w:eastAsia="Calibri" w:hAnsi="Arial Narrow"/>
          <w:i/>
          <w:iCs/>
          <w:lang w:eastAsia="en-US" w:bidi="ar-SA"/>
        </w:rPr>
        <w:t xml:space="preserve">Health Biosafety Training </w:t>
      </w:r>
      <w:r w:rsidRPr="003F7DC9">
        <w:rPr>
          <w:rFonts w:ascii="Arial Narrow" w:eastAsia="Calibri" w:hAnsi="Arial Narrow"/>
          <w:lang w:eastAsia="en-US" w:bidi="ar-SA"/>
        </w:rPr>
        <w:t xml:space="preserve">che simula, attraverso un docufilm, la gestione di pazienti con sospetti casi di malattia infettiva diffusiva secondo quanto previsto </w:t>
      </w:r>
      <w:r w:rsidRPr="003F7DC9">
        <w:rPr>
          <w:rFonts w:ascii="Arial Narrow" w:eastAsia="Calibri" w:hAnsi="Arial Narrow"/>
          <w:lang w:eastAsia="en-US" w:bidi="ar-SA"/>
        </w:rPr>
        <w:lastRenderedPageBreak/>
        <w:t xml:space="preserve">dal regolamento Sanitario Internazionale del 2005, in infrastruttura critica (porti e aeroporti). Lo strumento, realizzato dall’Ordine del Medici di Palermo quale capofila degli ordini dei Medici della Sicilia, unitamente al Ministero della Salute ha lo scopo di descrivere le procedure per la gestione di un sospetto caso di malattia infettiva diffusiva con il coinvolgimento di molteplici attori; attuare le misure di prevenzione e controllo attraverso le funzionalità dei Servizi Sanitari Provinciali e complessivamente formare un pool di persone, definite </w:t>
      </w:r>
      <w:r w:rsidRPr="003F7DC9">
        <w:rPr>
          <w:rFonts w:ascii="Arial Narrow" w:eastAsia="Calibri" w:hAnsi="Arial Narrow"/>
          <w:i/>
          <w:iCs/>
          <w:lang w:eastAsia="en-US" w:bidi="ar-SA"/>
        </w:rPr>
        <w:t>focal point</w:t>
      </w:r>
      <w:r w:rsidRPr="003F7DC9">
        <w:rPr>
          <w:rFonts w:ascii="Arial Narrow" w:eastAsia="Calibri" w:hAnsi="Arial Narrow"/>
          <w:lang w:eastAsia="en-US" w:bidi="ar-SA"/>
        </w:rPr>
        <w:t xml:space="preserve">, qualificate e addestrate, capaci di lavorare in equipe e che sono in possesso di competenze specifiche in materia di biocontenimento, in particolare sull’utilizzo dei DPI e dei sistemi di trasporto. </w:t>
      </w:r>
    </w:p>
    <w:bookmarkEnd w:id="83"/>
    <w:p w14:paraId="74FB714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4 in Appendice riporta la raccolta integrale per argomento delle norme, circolari, ordinanze e strumenti di livello nazionale prodotte in materia di Punti di ingresso/sanità transfrontaliera volte ad affrontare la pandemia da SARS-CoV-2 e operativi per la stagione autunno-invernale 2020.</w:t>
      </w:r>
    </w:p>
    <w:p w14:paraId="6D36E7B8"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84" w:name="_Toc53040902"/>
      <w:bookmarkStart w:id="85" w:name="_Hlk50874462"/>
      <w:bookmarkStart w:id="86" w:name="_Hlk51572766"/>
      <w:r w:rsidRPr="003F7DC9">
        <w:rPr>
          <w:rFonts w:ascii="Arial Narrow" w:eastAsia="Yu Gothic Light" w:hAnsi="Arial Narrow"/>
          <w:b/>
          <w:bCs/>
          <w:color w:val="002060"/>
          <w:sz w:val="32"/>
          <w:szCs w:val="32"/>
          <w:lang w:eastAsia="en-US" w:bidi="ar-SA"/>
        </w:rPr>
        <w:t>Pilastro 5. Laboratori nazionali</w:t>
      </w:r>
      <w:bookmarkEnd w:id="84"/>
    </w:p>
    <w:p w14:paraId="6E648024"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87" w:name="_Toc52455542"/>
      <w:bookmarkStart w:id="88" w:name="_Toc52463190"/>
      <w:bookmarkStart w:id="89" w:name="_Toc52533140"/>
      <w:bookmarkStart w:id="90" w:name="_Toc53040903"/>
      <w:r w:rsidRPr="003F7DC9">
        <w:rPr>
          <w:rFonts w:ascii="Arial Narrow" w:eastAsia="Yu Gothic Light" w:hAnsi="Arial Narrow"/>
          <w:b/>
          <w:bCs/>
          <w:color w:val="002060"/>
          <w:sz w:val="26"/>
          <w:szCs w:val="26"/>
          <w:lang w:eastAsia="en-US" w:bidi="ar-SA"/>
        </w:rPr>
        <w:t>Attività durante la fase di transizione</w:t>
      </w:r>
      <w:bookmarkEnd w:id="87"/>
      <w:bookmarkEnd w:id="88"/>
      <w:bookmarkEnd w:id="89"/>
      <w:bookmarkEnd w:id="90"/>
    </w:p>
    <w:p w14:paraId="2094E07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l 16 luglio 2020, è stato approvato il decreto “Rilancio”, conversione in legge del decreto-legge 19 maggio 2020, n. 34, recante misure urgenti in materia di salute, sostegno al lavoro e all’economia, nonché di politiche sociali connesse all’emergenza epidemiologica da COVID-19, presentato il 19 maggio 2020. Nel testo approvato viene riconosciuto per la prima volta in una legge ordinaria il ruolo della rete dei laboratori di Microbiologia e Virologia nella strategia di contrasto alla pandemia. Il testo recita:</w:t>
      </w:r>
    </w:p>
    <w:p w14:paraId="0A74D52F" w14:textId="77777777" w:rsidR="00D20537" w:rsidRPr="003F7DC9" w:rsidRDefault="00D20537" w:rsidP="00D20537">
      <w:pPr>
        <w:widowControl/>
        <w:autoSpaceDE/>
        <w:autoSpaceDN/>
        <w:spacing w:before="240" w:after="240" w:line="259" w:lineRule="auto"/>
        <w:ind w:left="567" w:right="567"/>
        <w:jc w:val="both"/>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le Regioni e le Province Autonome costituiscono le reti dei laboratori di microbiologia per la diagnosi di infezione da SARS-CoV-2, individuandoli tra i laboratori dotati di idonei requisiti infrastrutturali e di adeguate competenze specialistiche del personale addetto, a copertura dei fabbisogni di prestazioni generati dall’emergenza epidemiologica […]. Le regioni e le province autonome […] identificano un laboratorio pubblico di riferimento regionale che opera in collegamento con l’Istituto Superiore di Sanità e individua, con compiti di coordinamento a livello regionale, ai fini dell’accreditamento, i laboratori pubblici e privati operanti nel territorio di riferimento, in possesso dei requisiti prescritti” (48).</w:t>
      </w:r>
    </w:p>
    <w:p w14:paraId="3F23214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necessità di riconoscere formalmente le reti dei laboratori ai quali viene demandata la diagnosi molecolare di COVID-19 risiede nell’importanza e nella imprescindibilità dei compiti specialistici svolti dai laboratori nel contesto del piano di contrasto alla diffusione dell’epidemia. In Italia, il modello delle reti dei laboratori è ben consolidato, ed è applicato da tempo a livello nazionale per tutte le principali malattie infettive che possono dare luogo ad epidemie (es. influenza) e che richiedano sistemi di sorveglianza molto avanzati e con una forte componente laboratoristica (per esempio la rete per la sorveglianza delle malattie batteriche invasive).</w:t>
      </w:r>
    </w:p>
    <w:p w14:paraId="41C052E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fase di transizione i Laboratori Regionali abilitati hanno effettuato diagnosi con i metodi molecolari di riferimento o kit diagnostici, su campioni (tamponi oro- naso-faringei) provenienti da soggetti sintomatici, asintomatici o re-testing per guarigione di pazienti già positivi per SARS-CoV-2 con aumento progressivo della capacità di accertamento diagnostico (Figura 6). </w:t>
      </w:r>
    </w:p>
    <w:p w14:paraId="0A39EF12"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noProof/>
          <w:lang w:bidi="ar-SA"/>
        </w:rPr>
        <w:lastRenderedPageBreak/>
        <w:drawing>
          <wp:inline distT="0" distB="0" distL="0" distR="0" wp14:anchorId="3D3B11AC" wp14:editId="1E21C9E1">
            <wp:extent cx="5423630" cy="3476625"/>
            <wp:effectExtent l="0" t="0" r="5715" b="0"/>
            <wp:docPr id="203" name="Immagin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r="6089"/>
                    <a:stretch/>
                  </pic:blipFill>
                  <pic:spPr bwMode="auto">
                    <a:xfrm>
                      <a:off x="0" y="0"/>
                      <a:ext cx="5461453" cy="3500870"/>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6B953604" w14:textId="38D7E608" w:rsidR="00D20537" w:rsidRPr="003F7DC9" w:rsidRDefault="00D20537" w:rsidP="00D20537">
      <w:pPr>
        <w:widowControl/>
        <w:autoSpaceDE/>
        <w:autoSpaceDN/>
        <w:spacing w:before="120" w:after="360"/>
        <w:jc w:val="center"/>
        <w:rPr>
          <w:rFonts w:ascii="Arial Narrow" w:eastAsia="Yu Mincho" w:hAnsi="Arial Narrow"/>
          <w:b/>
          <w:bCs/>
          <w:color w:val="0D0D0D"/>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6</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color w:val="0D0D0D"/>
          <w:sz w:val="20"/>
          <w:szCs w:val="20"/>
          <w:lang w:eastAsia="en-US" w:bidi="ar-SA"/>
        </w:rPr>
        <w:t xml:space="preserve"> </w:t>
      </w:r>
      <w:r w:rsidRPr="003F7DC9">
        <w:rPr>
          <w:rFonts w:ascii="Arial Narrow" w:eastAsia="Yu Mincho" w:hAnsi="Arial Narrow"/>
          <w:b/>
          <w:bCs/>
          <w:color w:val="002060"/>
          <w:sz w:val="20"/>
          <w:szCs w:val="20"/>
          <w:lang w:eastAsia="en-US" w:bidi="ar-SA"/>
        </w:rPr>
        <w:t xml:space="preserve">Tasso di accertamento settimanale (per 100.000 ab), </w:t>
      </w:r>
      <w:r w:rsidRPr="003F7DC9">
        <w:rPr>
          <w:rFonts w:ascii="Arial Narrow" w:eastAsia="Yu Mincho" w:hAnsi="Arial Narrow"/>
          <w:b/>
          <w:bCs/>
          <w:color w:val="002060"/>
          <w:sz w:val="20"/>
          <w:szCs w:val="20"/>
          <w:lang w:eastAsia="en-US" w:bidi="ar-SA"/>
        </w:rPr>
        <w:br/>
        <w:t>20 febbraio – 31 agosto 2020 (Fonte Ministero della Salute)</w:t>
      </w:r>
    </w:p>
    <w:p w14:paraId="564625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l Laboratorio Regionale di Riferimento presso INMI “Lazzaro Spallanzani” è stato affidato il compito di validare i nuovi test diagnostici molecolari e antigenici rapidi. Il laboratorio si è, inoltre, occupato di caratterizzare ceppi di SARS-CoV-2 di clusters regionali, le cui sequenze sono state messe a disposizione della comunità scientifica (49). </w:t>
      </w:r>
    </w:p>
    <w:p w14:paraId="5C11B98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Essendo stato designato laboratorio di riferimento nazionale nello studio TSUNAMI, per il coordinamento e la standardizzazione della capacità neutralizzante del plasma dei pazienti convalescenti COVID-19, in collaborazione con il laboratorio del policlinico S. Matteo di Pavia, presso l’INMI è stata valutata l’eventuale differente capacità neutralizzante degli anticorpi di malati utilizzando ceppi virali differenti e ben caratterizzati, utilizzando un unico ceppo di riferimento, distribuito ai laboratori coinvolti e un pool di sieri con titolo neutralizzante noto.</w:t>
      </w:r>
    </w:p>
    <w:p w14:paraId="2F07B04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Laboratorio di Riferimento Nazionale COVID-19 presso l’ISS, ha nella prima fase e in particolare tra fine febbraio e marzo condotto le conferme molecolari sui tamponi positivi provenienti dalle tutte le Regioni italiane (50) per assicurare una accuratezza e uniformità di capacità diagnostica sul territorio nazionale. Successivamente, oltre a continuare a supportare i laboratori periferici della rete Influnet su tutto il territorio nazionale, ha iniziato il monitoraggio molecolare del virus SARS-CoV-2 circolante nel nostro Paese, tramite l’isolamento virale e/o sequenziamento genomico direttamente dal tampone oro/nasofaringeo. L’analisi di mutazioni nei genomi virali provenienti, al momento come un sotto-campione da ogni Regione/PA, permetterà di caratterizzare il virus causa di cluster epidemici per condividerli con la comunità scientifica nazionale e internazionale, e monitorare la predominanza di certi ceppi in certe Regioni italiane. Lo studio prenderà in considerazione tutto il territorio nazionale sia nella fase di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sia nella fase II a seguito del riavvio delle varie attività. Questo monitoraggio nella fase pre-introduzione del vaccino, permetterà di conoscere e di fotografare i cambiamenti virali senza pressione vaccinale. </w:t>
      </w:r>
    </w:p>
    <w:p w14:paraId="5503A3F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oltre, il Laboratorio Nazionale di Riferimento presso l’ISS ha isolato e titolato ceppi di virus SARS-CoV-2. Questa attività ha permesso di mettere a punto saggi di siero-neutralizzazione su cellule e di fornire a diversi gruppi di ricerca dell’ISS il virus per studi di infezione in vitro.</w:t>
      </w:r>
    </w:p>
    <w:p w14:paraId="07B6D9DC"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91" w:name="_Toc52455543"/>
      <w:bookmarkStart w:id="92" w:name="_Toc52463191"/>
      <w:bookmarkStart w:id="93" w:name="_Toc52533141"/>
      <w:bookmarkStart w:id="94" w:name="_Toc53040904"/>
      <w:r w:rsidRPr="003F7DC9">
        <w:rPr>
          <w:rFonts w:ascii="Arial Narrow" w:eastAsia="Yu Gothic Light" w:hAnsi="Arial Narrow"/>
          <w:b/>
          <w:bCs/>
          <w:color w:val="002060"/>
          <w:sz w:val="26"/>
          <w:szCs w:val="26"/>
          <w:lang w:eastAsia="en-US" w:bidi="ar-SA"/>
        </w:rPr>
        <w:lastRenderedPageBreak/>
        <w:t>Iniziative per rafforzare la preparazione alla stagione autunno-invernale</w:t>
      </w:r>
      <w:bookmarkEnd w:id="91"/>
      <w:bookmarkEnd w:id="92"/>
      <w:bookmarkEnd w:id="93"/>
      <w:bookmarkEnd w:id="94"/>
    </w:p>
    <w:p w14:paraId="0CD0823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la stagione autunno-invernale, si prevede la co-circolazione del virus SARS-CoV-2 e di virus influenzali stagionali che, presentando una sintomatologia simile, richiedono una conferma di laboratorio per accertare la diagnosi differenziale. In quest’ottica, diventa estremamente importante il monitoraggio concomitante di casi di infezione da SARS-CoV-2 e da virus influenzali, inclusa la rilevazione di possibili co-infezioni nella comunità, attraverso la realizzazione di test diagnostici molecolari multipli (51).</w:t>
      </w:r>
    </w:p>
    <w:p w14:paraId="361F97A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 tal fine ISS ha avviato l’integrazione nel sistema InfluNet della sorveglianza COVID-19, con richiesta ai laboratori della Rete InfluNet di testare sistematicamente i tamponi pervenuti oltre che per virus influenzali anche per il virus SARS-CoV-2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3).</w:t>
      </w:r>
    </w:p>
    <w:p w14:paraId="7508985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oltre il Laboratorio di Riferimento Nazionale presso l’ISS sarà operativo:</w:t>
      </w:r>
    </w:p>
    <w:p w14:paraId="65C8F275" w14:textId="77777777" w:rsidR="00D20537" w:rsidRPr="00FF37CB" w:rsidRDefault="00D20537" w:rsidP="00D20537">
      <w:pPr>
        <w:widowControl/>
        <w:numPr>
          <w:ilvl w:val="0"/>
          <w:numId w:val="149"/>
        </w:numPr>
        <w:autoSpaceDE/>
        <w:autoSpaceDN/>
        <w:spacing w:after="60" w:line="259" w:lineRule="auto"/>
        <w:ind w:left="568" w:hanging="284"/>
        <w:jc w:val="both"/>
        <w:rPr>
          <w:rFonts w:ascii="Arial Narrow" w:eastAsia="Yu Mincho" w:hAnsi="Arial Narrow"/>
          <w:lang w:val="en-US" w:eastAsia="en-US" w:bidi="ar-SA"/>
        </w:rPr>
      </w:pPr>
      <w:r w:rsidRPr="003F7DC9">
        <w:rPr>
          <w:rFonts w:ascii="Arial Narrow" w:eastAsia="Yu Mincho" w:hAnsi="Arial Narrow"/>
          <w:lang w:eastAsia="en-US" w:bidi="ar-SA"/>
        </w:rPr>
        <w:t xml:space="preserve">fornendo supporto laboratoristico alla messa a punto di protocolli molecolari per multiplex rt-Real time PCR per la simultanea individuazione e differenziazione di SARS-CoV-2 e virus influenzali. Recentemente la Food and Drug Administration (FDA) ha autorizzato nell’ambito della Emergency Use Authorization (EUA) un kit di multiplex rt Real Time PCR, sviluppato e messo a punto dal CDC, per la simultanea individuazione e differenziazione di virus influenzali A/B e SARS-CoV-2 (https://www.fda.gov/media/139744/download). Questo kit, indirizzato principalmente ai laboratori di riferimento internazionali Influenza/COVID-19 e a laboratori autorizzati (CLIA), è indicato per la diagnosi differenziale in campioni delle vie respiratorie superiori e inferiori di pazienti con sintomi simil-influenzali. </w:t>
      </w:r>
      <w:r w:rsidRPr="00FF37CB">
        <w:rPr>
          <w:rFonts w:ascii="Arial Narrow" w:eastAsia="Yu Mincho" w:hAnsi="Arial Narrow"/>
          <w:lang w:val="en-US" w:eastAsia="en-US" w:bidi="ar-SA"/>
        </w:rPr>
        <w:t>Sono disponibili anche protocolli messi a punto dall’ISS (51);</w:t>
      </w:r>
    </w:p>
    <w:p w14:paraId="690A5CD3" w14:textId="77777777" w:rsidR="00D20537" w:rsidRPr="003F7DC9" w:rsidRDefault="00D20537" w:rsidP="00D20537">
      <w:pPr>
        <w:widowControl/>
        <w:numPr>
          <w:ilvl w:val="0"/>
          <w:numId w:val="149"/>
        </w:numPr>
        <w:autoSpaceDE/>
        <w:autoSpaceDN/>
        <w:spacing w:after="60" w:line="259"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t>fornendo supporto per la produzione di reagenti in-house;</w:t>
      </w:r>
    </w:p>
    <w:p w14:paraId="4D980130" w14:textId="77777777" w:rsidR="00D20537" w:rsidRPr="003F7DC9" w:rsidRDefault="00D20537" w:rsidP="00D20537">
      <w:pPr>
        <w:widowControl/>
        <w:numPr>
          <w:ilvl w:val="0"/>
          <w:numId w:val="149"/>
        </w:numPr>
        <w:autoSpaceDE/>
        <w:autoSpaceDN/>
        <w:spacing w:after="60" w:line="259"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t>rafforzando le capacità laboratoristiche anche tramite metodologie di pool-testing (52) da valutare e condividere con i laboratori periferici;</w:t>
      </w:r>
    </w:p>
    <w:p w14:paraId="5B7275EA" w14:textId="77777777" w:rsidR="00D20537" w:rsidRPr="003F7DC9" w:rsidRDefault="00D20537" w:rsidP="00D20537">
      <w:pPr>
        <w:widowControl/>
        <w:numPr>
          <w:ilvl w:val="0"/>
          <w:numId w:val="149"/>
        </w:numPr>
        <w:autoSpaceDE/>
        <w:autoSpaceDN/>
        <w:spacing w:after="200" w:line="259" w:lineRule="auto"/>
        <w:ind w:left="567" w:hanging="283"/>
        <w:contextualSpacing/>
        <w:jc w:val="both"/>
        <w:rPr>
          <w:rFonts w:ascii="Arial Narrow" w:eastAsia="Yu Mincho" w:hAnsi="Arial Narrow"/>
          <w:lang w:eastAsia="en-US" w:bidi="ar-SA"/>
        </w:rPr>
      </w:pPr>
      <w:r w:rsidRPr="003F7DC9">
        <w:rPr>
          <w:rFonts w:ascii="Arial Narrow" w:eastAsia="Yu Mincho" w:hAnsi="Arial Narrow"/>
          <w:lang w:eastAsia="en-US" w:bidi="ar-SA"/>
        </w:rPr>
        <w:t>valutando protocolli e metodologie per la diagnosi rapida point of care con test antigenici o molecolari che hanno la peculiarità di offrire in loco risultati molto velocemente (30-60 minuti), con minor costo e senza la necessità di personale altamente specializzato. Questi test potrebbero essere strategici per controllare possibili focolai in contesti come scuole o comunità chiuse (carceri, RSA).</w:t>
      </w:r>
    </w:p>
    <w:p w14:paraId="512265E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5 in Appendice riporta una raccolta per argomento delle norme, circolari, ordinanze e strumenti di livello nazionale prodotte in materia di Laboratori nazionali volte ad affrontare la pandemia da SARS-CoV-2 e operativi per la stagione autunno-invernale 2020.</w:t>
      </w:r>
    </w:p>
    <w:p w14:paraId="2FAD1FB9" w14:textId="7E6B70D9" w:rsidR="00D20537" w:rsidRPr="00FF37CB"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val="en-GB" w:eastAsia="en-US" w:bidi="ar-SA"/>
        </w:rPr>
      </w:pPr>
      <w:bookmarkStart w:id="95" w:name="_Toc53040905"/>
      <w:bookmarkEnd w:id="85"/>
      <w:bookmarkEnd w:id="86"/>
      <w:r w:rsidRPr="00FF37CB">
        <w:rPr>
          <w:rFonts w:ascii="Arial Narrow" w:eastAsia="Yu Gothic Light" w:hAnsi="Arial Narrow"/>
          <w:b/>
          <w:bCs/>
          <w:color w:val="002060"/>
          <w:sz w:val="32"/>
          <w:szCs w:val="32"/>
          <w:lang w:val="en-GB" w:eastAsia="en-US" w:bidi="ar-SA"/>
        </w:rPr>
        <w:t>Pilastro 6. Infection prevention and control (IPC)</w:t>
      </w:r>
      <w:bookmarkEnd w:id="95"/>
    </w:p>
    <w:p w14:paraId="1FA6C1E5"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96" w:name="_Toc52455545"/>
      <w:bookmarkStart w:id="97" w:name="_Toc52463193"/>
      <w:bookmarkStart w:id="98" w:name="_Toc52533143"/>
      <w:bookmarkStart w:id="99" w:name="_Toc53040906"/>
      <w:r w:rsidRPr="003F7DC9">
        <w:rPr>
          <w:rFonts w:ascii="Arial Narrow" w:eastAsia="Yu Gothic Light" w:hAnsi="Arial Narrow"/>
          <w:b/>
          <w:bCs/>
          <w:color w:val="002060"/>
          <w:sz w:val="26"/>
          <w:szCs w:val="26"/>
          <w:lang w:eastAsia="en-US" w:bidi="ar-SA"/>
        </w:rPr>
        <w:t>Attività durante la fase di transizione</w:t>
      </w:r>
      <w:bookmarkEnd w:id="96"/>
      <w:bookmarkEnd w:id="97"/>
      <w:bookmarkEnd w:id="98"/>
      <w:bookmarkEnd w:id="99"/>
    </w:p>
    <w:p w14:paraId="5B691ED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fase di transizione, si è provveduto ad un aggiornamento dei documenti tecnici a supporto delle varie attività legate alla prevenzione e al controllo delle infezioni attraverso una collaborazione inter-istituzionale e con il supporto di esperti dell’OMS. </w:t>
      </w:r>
    </w:p>
    <w:p w14:paraId="6AD033B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tali documenti sono aggiornati i riferimenti normativi e le informazioni sulle conoscenze scientifiche disponibili in quel settore e sono fornite indicazioni appropriate sia al contesto della fase di rimodulazione delle misure di contenimento, sia a quello di ripresa delle attività assistenziali non emergenziali. </w:t>
      </w:r>
    </w:p>
    <w:p w14:paraId="505C834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Gli strumenti maggiormente utilizzati sono stati le circolari del Ministero della Salute, i rapporti ISS COVID-19, i documenti tecnici INAIL, i documenti del CTS e Regionali, avendo attenzione a una larga condivisione dei contenuti in fase di scrittura e definizione degli stessi: questi documenti sono stati posti a disposizione dei decisori nazionali, regionali e locali. In particolare, sono state aggiornate le indicazioni sulla gestione della quarantena e dell’isolamento domiciliare (53), l’uso dei dispositivi di protezione nelle attività assistenziali (54), la prevenzione e </w:t>
      </w:r>
      <w:r w:rsidRPr="003F7DC9">
        <w:rPr>
          <w:rFonts w:ascii="Arial Narrow" w:eastAsia="Calibri" w:hAnsi="Arial Narrow"/>
          <w:lang w:eastAsia="en-US" w:bidi="ar-SA"/>
        </w:rPr>
        <w:lastRenderedPageBreak/>
        <w:t>controllo nelle strutture residenziali sociosanitarie e socioassistenziali (55), la gestione degli ambienti indoor (56), la sanificazione di ambienti sanitari (57) e non sanitari (58). Tali documenti sono stati disseminati attraverso siti web istituzionali e non, circolari ministeriali e atti normativi. Altre indicazioni tecniche sono state fornite per la prevenzione dei contagi correlati alla ripresa di attività commerciali/produttive, ludiche, sportive e di trasporto. In particolare, oltre ai già citati Documento tecnico per la programmazione delle riaperture (30) e Documento tecnico sulla riorganizzazione del sistema di trasporto pubblico terrestre (31), sono stati elaborati ulteriori documenti dedicati, nello specifico, alla ripresa delle attività ricreative di balneazione (59), della ristorazione (60) e dei servizi di cura alla persona (61). Gruppi di lavoro INAIL-ISS hanno elaborato ulteriori documenti tecnici e pareri che hanno supportato il CTS nelle decisioni o nelle indicazioni relative ad attività specifiche, quali ad esempio, la ripresa delle attività sportive, delle attività culturali ed eventi di massa.</w:t>
      </w:r>
    </w:p>
    <w:p w14:paraId="0825945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previsione dell’obbligo di utilizzare una protezione delle vie respiratorie (sia essa una mascherina chirurgica o una mascherina di comunità) in tutti gli ambienti chiusi aperti al pubblico e anche all’aperto quando non sia possibile mantenere la distanza di almeno un metro fra le persone, inserita fin dal DPCM 26 aprile 2020,</w:t>
      </w:r>
      <w:r w:rsidRPr="003F7DC9">
        <w:rPr>
          <w:rFonts w:ascii="Arial Narrow" w:eastAsia="Calibri" w:hAnsi="Arial Narrow"/>
          <w:b/>
          <w:bCs/>
          <w:lang w:eastAsia="en-US" w:bidi="ar-SA"/>
        </w:rPr>
        <w:t xml:space="preserve"> </w:t>
      </w:r>
      <w:r w:rsidRPr="003F7DC9">
        <w:rPr>
          <w:rFonts w:ascii="Arial Narrow" w:eastAsia="Calibri" w:hAnsi="Arial Narrow"/>
          <w:lang w:eastAsia="en-US" w:bidi="ar-SA"/>
        </w:rPr>
        <w:t xml:space="preserve">è stato uno dei capisaldi della strategia di contenimento della circolazione del virus nella popolazione generale. </w:t>
      </w:r>
    </w:p>
    <w:p w14:paraId="24B78027" w14:textId="77777777" w:rsidR="00D20537" w:rsidRPr="003F7DC9" w:rsidRDefault="00D20537" w:rsidP="00D20537">
      <w:pPr>
        <w:widowControl/>
        <w:autoSpaceDE/>
        <w:autoSpaceDN/>
        <w:spacing w:after="120" w:line="259" w:lineRule="auto"/>
        <w:ind w:firstLine="284"/>
        <w:jc w:val="both"/>
        <w:rPr>
          <w:rFonts w:ascii="Arial Narrow" w:eastAsia="Calibri" w:hAnsi="Arial Narrow"/>
          <w:spacing w:val="-2"/>
          <w:lang w:eastAsia="en-US" w:bidi="ar-SA"/>
        </w:rPr>
      </w:pPr>
      <w:r w:rsidRPr="003F7DC9">
        <w:rPr>
          <w:rFonts w:ascii="Arial Narrow" w:eastAsia="Calibri" w:hAnsi="Arial Narrow"/>
          <w:spacing w:val="-2"/>
          <w:lang w:eastAsia="en-US" w:bidi="ar-SA"/>
        </w:rPr>
        <w:t>Ai sensi dell’art. 122 del decreto-legge 17 marzo 2020, n. 18, con decreto del Presidente del Consiglio dei Ministri 18 marzo 2020, è stato nominato l’attuale Commissario straordinario per l’attuazione e il coordinamento delle misure occorrenti per il contenimento e contrasto dell’emergenza epidemiologica COVID-19 (</w:t>
      </w:r>
      <w:r w:rsidRPr="003F7DC9">
        <w:rPr>
          <w:rFonts w:ascii="Arial Narrow" w:eastAsia="Calibri" w:hAnsi="Arial Narrow"/>
          <w:i/>
          <w:iCs/>
          <w:spacing w:val="-2"/>
          <w:lang w:eastAsia="en-US" w:bidi="ar-SA"/>
        </w:rPr>
        <w:t xml:space="preserve">Gazzetta Ufficiale Serie Generale </w:t>
      </w:r>
      <w:r w:rsidRPr="003F7DC9">
        <w:rPr>
          <w:rFonts w:ascii="Arial Narrow" w:eastAsia="Calibri" w:hAnsi="Arial Narrow"/>
          <w:spacing w:val="-2"/>
          <w:lang w:eastAsia="en-US" w:bidi="ar-SA"/>
        </w:rPr>
        <w:t>n.73 del 20 marzo 2020) (62). Il Commissario Straordinario per l’emergenza COVID -19 gestisce ogni intervento utile a fronteggiare l’emergenza sanitaria, programmando e organizzando le attività, individuando i fabbisogni, indirizzando le risorse umane e strumentali e procedendo all’acquisizione e alla distribuzione di farmaci, delle apparecchiature e dei dispositivi medici e di protezione individuale, in raccordo con il Capo del Dipartimento della Protezione Civile (63). Sulla base di questa disposizione, dal punto di vista della programmazione sanitaria, la Protezione Civile ha continuato il lavoro per il reperimento e la distribuzione di DPI alle Regioni/PA in ambito assistenziale e residenziale (</w:t>
      </w:r>
      <w:r w:rsidRPr="003F7DC9">
        <w:rPr>
          <w:rFonts w:ascii="Arial Narrow" w:eastAsia="Calibri" w:hAnsi="Arial Narrow"/>
          <w:i/>
          <w:iCs/>
          <w:spacing w:val="-2"/>
          <w:lang w:eastAsia="en-US" w:bidi="ar-SA"/>
        </w:rPr>
        <w:t>vedi</w:t>
      </w:r>
      <w:r w:rsidRPr="003F7DC9">
        <w:rPr>
          <w:rFonts w:ascii="Arial Narrow" w:eastAsia="Calibri" w:hAnsi="Arial Narrow"/>
          <w:spacing w:val="-2"/>
          <w:lang w:eastAsia="en-US" w:bidi="ar-SA"/>
        </w:rPr>
        <w:t xml:space="preserve"> Pilastro 8). </w:t>
      </w:r>
    </w:p>
    <w:p w14:paraId="2EBC2FC3" w14:textId="77777777" w:rsidR="00D20537" w:rsidRPr="003F7DC9" w:rsidRDefault="00D20537" w:rsidP="00D20537">
      <w:pPr>
        <w:widowControl/>
        <w:autoSpaceDE/>
        <w:autoSpaceDN/>
        <w:spacing w:after="120" w:line="259" w:lineRule="auto"/>
        <w:ind w:firstLine="284"/>
        <w:jc w:val="both"/>
        <w:rPr>
          <w:rFonts w:ascii="Arial Narrow" w:eastAsia="Calibri" w:hAnsi="Arial Narrow"/>
          <w:spacing w:val="-2"/>
          <w:lang w:eastAsia="en-US" w:bidi="ar-SA"/>
        </w:rPr>
      </w:pPr>
      <w:r w:rsidRPr="003F7DC9">
        <w:rPr>
          <w:rFonts w:ascii="Arial Narrow" w:eastAsia="Calibri" w:hAnsi="Arial Narrow"/>
          <w:spacing w:val="-2"/>
          <w:lang w:eastAsia="en-US" w:bidi="ar-SA"/>
        </w:rPr>
        <w:t xml:space="preserve">Il supporto alla prevenzione e al controllo delle infezioni è stato assicurato anche con la formazione continua degli operatori sanitari attraverso corsi, webinar e materiali formativi, tra i seguenti corsi FAD prodotti dall’ ISS: Prevenzione e controllo delle infezioni nel contesto dell’emergenza COVID, Emergenza sanitaria COVID-19: gestione del paziente dializzato, Emergenza sanitaria COVID-19: la gestione del paziente odontoiatrico, Emergenza sanitaria COVID-19: gestione dei rischi in ambito nutrizionale e alimentare. </w:t>
      </w:r>
    </w:p>
    <w:p w14:paraId="04810C48"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00" w:name="_Toc52455546"/>
      <w:bookmarkStart w:id="101" w:name="_Toc52463194"/>
      <w:bookmarkStart w:id="102" w:name="_Toc52533144"/>
      <w:bookmarkStart w:id="103" w:name="_Toc53040907"/>
      <w:r w:rsidRPr="003F7DC9">
        <w:rPr>
          <w:rFonts w:ascii="Arial Narrow" w:eastAsia="Yu Gothic Light" w:hAnsi="Arial Narrow"/>
          <w:b/>
          <w:bCs/>
          <w:color w:val="002060"/>
          <w:sz w:val="26"/>
          <w:szCs w:val="26"/>
          <w:lang w:eastAsia="en-US" w:bidi="ar-SA"/>
        </w:rPr>
        <w:t>Iniziative per rafforzare la preparazione alla stagione autunno-invernale</w:t>
      </w:r>
      <w:bookmarkEnd w:id="100"/>
      <w:bookmarkEnd w:id="101"/>
      <w:bookmarkEnd w:id="102"/>
      <w:bookmarkEnd w:id="103"/>
    </w:p>
    <w:p w14:paraId="65C0E1B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 settore della scuola, identificato come possibile punto critico, il CTS ha prodotto documenti per la riapertura della scuola che sono stati allegati al Piano Scuola 2020-2021. Al fine di contenere i rischi di una risposta non appropriata a casi e focolai in ambito scolastico è stato prodotto un documento con indicazioni tecniche per la gestione di tali casi (46). Il documento è stato adottato dalla Conferenza Unificata delle Regioni e Province autonome. Inoltre, in accordo con il Ministero dell’Istruzione, tra le misure di prevenzione da adottare per la riapertura in sicurezza delle scuole, sono stati acquistati dalla struttura commissariale presso la Protezione Civile banchi singoli, per agevolare la misura del mantenere il distanziamento degli studenti nelle aule; inoltre è stata assicurata la fornitura quotidiana di mascherine chirurgiche per il personale scolastico e per gli studenti di tutte le scuole di ogni ordine e grado.</w:t>
      </w:r>
    </w:p>
    <w:p w14:paraId="33A05F8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Tabella A6 in Appendice riporta raccolta integrale delle norme, circolari, ordinanze e strumenti di livello nazionale prodotte in materia di </w:t>
      </w:r>
      <w:r w:rsidRPr="003F7DC9">
        <w:rPr>
          <w:rFonts w:ascii="Arial Narrow" w:eastAsia="Calibri" w:hAnsi="Arial Narrow"/>
          <w:i/>
          <w:iCs/>
          <w:lang w:eastAsia="en-US" w:bidi="ar-SA"/>
        </w:rPr>
        <w:t>Infection Prevention and Control</w:t>
      </w:r>
      <w:r w:rsidRPr="003F7DC9">
        <w:rPr>
          <w:rFonts w:ascii="Arial Narrow" w:eastAsia="Calibri" w:hAnsi="Arial Narrow"/>
          <w:lang w:eastAsia="en-US" w:bidi="ar-SA"/>
        </w:rPr>
        <w:t xml:space="preserve"> (IPC) volte ad affrontare la pandemia da SARS-CoV-2 e operativi per la stagione autunno-invernale 2020 per argomento.</w:t>
      </w:r>
    </w:p>
    <w:p w14:paraId="2A7EB343"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104" w:name="_Toc53040908"/>
      <w:bookmarkStart w:id="105" w:name="_Hlk52357861"/>
      <w:bookmarkStart w:id="106" w:name="_Hlk52378870"/>
      <w:r w:rsidRPr="003F7DC9">
        <w:rPr>
          <w:rFonts w:ascii="Arial Narrow" w:eastAsia="Yu Gothic Light" w:hAnsi="Arial Narrow"/>
          <w:b/>
          <w:bCs/>
          <w:color w:val="002060"/>
          <w:sz w:val="32"/>
          <w:szCs w:val="32"/>
          <w:lang w:eastAsia="en-US" w:bidi="ar-SA"/>
        </w:rPr>
        <w:lastRenderedPageBreak/>
        <w:t>Pilastro 7. Gestione clinica dei casi</w:t>
      </w:r>
      <w:bookmarkEnd w:id="104"/>
    </w:p>
    <w:p w14:paraId="59AFE1A9"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107" w:name="_Toc52533146"/>
      <w:bookmarkStart w:id="108" w:name="_Toc53040909"/>
      <w:r w:rsidRPr="003F7DC9">
        <w:rPr>
          <w:rFonts w:ascii="Arial Narrow" w:eastAsia="Yu Gothic Light" w:hAnsi="Arial Narrow"/>
          <w:b/>
          <w:bCs/>
          <w:color w:val="002060"/>
          <w:sz w:val="26"/>
          <w:szCs w:val="26"/>
          <w:lang w:eastAsia="en-US" w:bidi="ar-SA"/>
        </w:rPr>
        <w:t>Attività durante la fase di transizione</w:t>
      </w:r>
      <w:bookmarkEnd w:id="107"/>
      <w:bookmarkEnd w:id="108"/>
    </w:p>
    <w:p w14:paraId="4B7105C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urante la fase di transizione, sulla base anche delle esperienze maturate in ambito nazionale e internazionale relative alla gestione clinica dei pazienti COVID-19, sono stati definiti protocolli terapeutici e di gestione clinica che vengono descritti in questa sezione. </w:t>
      </w:r>
    </w:p>
    <w:p w14:paraId="49F8A1E0"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09" w:name="_Toc52455548"/>
      <w:bookmarkStart w:id="110" w:name="_Toc52463196"/>
      <w:bookmarkStart w:id="111" w:name="_Toc52533147"/>
      <w:bookmarkStart w:id="112" w:name="_Toc53040910"/>
      <w:r w:rsidRPr="003F7DC9">
        <w:rPr>
          <w:rFonts w:ascii="Arial Narrow" w:eastAsia="Yu Gothic Light" w:hAnsi="Arial Narrow"/>
          <w:b/>
          <w:bCs/>
          <w:color w:val="002060"/>
          <w:sz w:val="26"/>
          <w:szCs w:val="26"/>
          <w:lang w:eastAsia="en-US" w:bidi="ar-SA"/>
        </w:rPr>
        <w:t>Gestione clinica dei pazienti affetti da COVID-19</w:t>
      </w:r>
      <w:bookmarkEnd w:id="109"/>
      <w:bookmarkEnd w:id="110"/>
      <w:bookmarkEnd w:id="111"/>
      <w:bookmarkEnd w:id="112"/>
    </w:p>
    <w:p w14:paraId="6266F9B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ARS-CoV-2 ha rappresentato, a tutti gli effetti, un patogeno sconosciuto alla comunità scientifica internazionale fino alla fine del mese di dicembre 2019 e la gestione clinica dei pazienti affetti da sintomi attribuibili al nuovo coronavirus (malati con COVID-19) è progressivamente evoluta nel tempo, riflettendo il progressivo accumularsi di informazioni relative al determinismo patogenetico della condizione morbosa, ai sintomi presentati dai pazienti e alle conoscenze che si sono andate via via accumulando nell’ambito dell’efficacia e delle tossicità correlate alle differenti terapie. In particolare, il trattamento si è articolato su approcci differenziati che sono andati a coinvolgere: </w:t>
      </w:r>
    </w:p>
    <w:p w14:paraId="2387F964" w14:textId="77777777" w:rsidR="00D20537" w:rsidRPr="003F7DC9" w:rsidRDefault="00D20537" w:rsidP="00D20537">
      <w:pPr>
        <w:widowControl/>
        <w:numPr>
          <w:ilvl w:val="0"/>
          <w:numId w:val="163"/>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farmaci a potenziale attività antivirale contro SARS-CoV-2;</w:t>
      </w:r>
    </w:p>
    <w:p w14:paraId="32774579" w14:textId="77777777" w:rsidR="00D20537" w:rsidRPr="003F7DC9" w:rsidRDefault="00D20537" w:rsidP="00D20537">
      <w:pPr>
        <w:widowControl/>
        <w:numPr>
          <w:ilvl w:val="0"/>
          <w:numId w:val="163"/>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farmaci ad attività profilattica/terapeutica contro manifestazioni trombotiche;</w:t>
      </w:r>
    </w:p>
    <w:p w14:paraId="24B10C20" w14:textId="77777777" w:rsidR="00D20537" w:rsidRPr="003F7DC9" w:rsidRDefault="00D20537" w:rsidP="00D20537">
      <w:pPr>
        <w:widowControl/>
        <w:numPr>
          <w:ilvl w:val="0"/>
          <w:numId w:val="163"/>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farmaci in grado di modulare la risposta immunitaria;</w:t>
      </w:r>
    </w:p>
    <w:p w14:paraId="372AE0F2" w14:textId="77777777" w:rsidR="00D20537" w:rsidRPr="003F7DC9" w:rsidRDefault="00D20537" w:rsidP="00D20537">
      <w:pPr>
        <w:widowControl/>
        <w:numPr>
          <w:ilvl w:val="0"/>
          <w:numId w:val="16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infusioni di plasma mirate a un trasferimento di anticorpi neutralizzanti il legame tra il nuovo coronavirus e il suo recettore espresso sulle cellule umane (ACE2). </w:t>
      </w:r>
    </w:p>
    <w:p w14:paraId="03047C0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Va opportunamente ricordato che, ancora oggi, esistono larghi margini d’incertezza rispetto all’efficacia di alcuni dei cardini terapeutici sopramenzionati e l’uso delle differenti terapie piuttosto che l’assenza d’impiego delle stesse dipendono dalla severità delle manifestazioni cliniche presentate dai malati. Non casualmente, vi è forte raccomandazione che soprattutto i malati che presentano la sintomatologia più grave (pazienti ospedalizzati) vengano inclusi in </w:t>
      </w:r>
      <w:r w:rsidRPr="003F7DC9">
        <w:rPr>
          <w:rFonts w:ascii="Arial Narrow" w:eastAsia="Calibri" w:hAnsi="Arial Narrow"/>
          <w:i/>
          <w:lang w:eastAsia="en-US" w:bidi="ar-SA"/>
        </w:rPr>
        <w:t>clinical trial</w:t>
      </w:r>
      <w:r w:rsidRPr="003F7DC9">
        <w:rPr>
          <w:rFonts w:ascii="Arial Narrow" w:eastAsia="Calibri" w:hAnsi="Arial Narrow"/>
          <w:lang w:eastAsia="en-US" w:bidi="ar-SA"/>
        </w:rPr>
        <w:t xml:space="preserve"> la cui conduzione è mirata a definire in maniera conclusiva il ruolo delle diverse opzioni di trattamento.</w:t>
      </w:r>
    </w:p>
    <w:p w14:paraId="5E1709C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Questo documento riassume le evidenze ad oggi disponibili, presentando il ruolo degli approcci di gestione dei malati con particolare rilievo per i ricoverati nelle unità di terapia intensiva (TI). Essendo l’ambito di approfondimento in continua evoluzione è largamente possibile che quanto proposto nel testo possa essere oggetto di sensibili cambiamenti nelle settimane e mesi a venire. </w:t>
      </w:r>
    </w:p>
    <w:p w14:paraId="34DE42ED"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pacing w:val="-2"/>
          <w:sz w:val="26"/>
          <w:szCs w:val="26"/>
          <w:lang w:eastAsia="en-US" w:bidi="ar-SA"/>
        </w:rPr>
      </w:pPr>
      <w:bookmarkStart w:id="113" w:name="_Toc52533148"/>
      <w:bookmarkStart w:id="114" w:name="_Toc53040911"/>
      <w:r w:rsidRPr="003F7DC9">
        <w:rPr>
          <w:rFonts w:ascii="Arial Narrow" w:eastAsia="Yu Gothic Light" w:hAnsi="Arial Narrow"/>
          <w:b/>
          <w:bCs/>
          <w:color w:val="002060"/>
          <w:spacing w:val="-2"/>
          <w:sz w:val="26"/>
          <w:szCs w:val="26"/>
          <w:lang w:eastAsia="en-US" w:bidi="ar-SA"/>
        </w:rPr>
        <w:t>Terapie farmacologiche emergenti nel trattamento del SARS-CoV-2 nei pazienti critici</w:t>
      </w:r>
      <w:bookmarkEnd w:id="113"/>
      <w:bookmarkEnd w:id="114"/>
    </w:p>
    <w:p w14:paraId="4DBA5AB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me sopra ricordato, l’infezione da SARS-CoV-2 è una condizione estremamente complessa per i meccanismi fisiopatogenetici connessi, per la molteplicità delle manifestazioni cliniche e per il ruolo giocato dalla risposta immunitaria dei soggetti. </w:t>
      </w:r>
    </w:p>
    <w:p w14:paraId="0136BF1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decorso clinico dell’infezione può essere riassumibile nelle seguenti 3 fasi: </w:t>
      </w:r>
    </w:p>
    <w:p w14:paraId="2C4D1644" w14:textId="77777777" w:rsidR="00D20537" w:rsidRPr="003F7DC9" w:rsidRDefault="00D20537" w:rsidP="00D20537">
      <w:pPr>
        <w:widowControl/>
        <w:numPr>
          <w:ilvl w:val="0"/>
          <w:numId w:val="164"/>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una fase iniziale durante la quale SARS-CoV-2 dopo essersi legato ad ACE2 ed essere penetrato all’interno delle cellule dell’ospite inizia la sua replicazione. Questa fase di solito si caratterizza clinicamente per la presenza di malessere generale, febbre e tosse secca. I casi in cui il sistema immunitario dell’ospite riesce a bloccare l’infezione in questo stadio hanno un decorso assolutamente benigno;</w:t>
      </w:r>
    </w:p>
    <w:p w14:paraId="245C0ACB" w14:textId="77777777" w:rsidR="00D20537" w:rsidRPr="003F7DC9" w:rsidRDefault="00D20537" w:rsidP="00D20537">
      <w:pPr>
        <w:widowControl/>
        <w:numPr>
          <w:ilvl w:val="0"/>
          <w:numId w:val="16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la malattia può poi evolvere verso una seconda fase, caratterizzata da alterazioni morfo-funzionali a livello polmonare causate sia dagli effetti citopatici del virus sia dalla risposta immunitaria dell’ospite. Tale fase si </w:t>
      </w:r>
      <w:r w:rsidRPr="003F7DC9">
        <w:rPr>
          <w:rFonts w:ascii="Arial Narrow" w:eastAsia="Calibri" w:hAnsi="Arial Narrow"/>
          <w:lang w:eastAsia="en-US" w:bidi="ar-SA"/>
        </w:rPr>
        <w:lastRenderedPageBreak/>
        <w:t>caratterizza per un quadro di polmonite interstiziale molto spesso bilaterale associata</w:t>
      </w:r>
      <w:r w:rsidRPr="003F7DC9">
        <w:rPr>
          <w:rFonts w:ascii="Arial Narrow" w:eastAsia="Calibri" w:hAnsi="Arial Narrow"/>
          <w:strike/>
          <w:lang w:eastAsia="en-US" w:bidi="ar-SA"/>
        </w:rPr>
        <w:t>,</w:t>
      </w:r>
      <w:r w:rsidRPr="003F7DC9">
        <w:rPr>
          <w:rFonts w:ascii="Arial Narrow" w:eastAsia="Calibri" w:hAnsi="Arial Narrow"/>
          <w:lang w:eastAsia="en-US" w:bidi="ar-SA"/>
        </w:rPr>
        <w:t xml:space="preserve"> ad una sintomatologia respiratoria che nella fase precoce è stabile e senza ipossiemia, ma che può, successivamente, sfociare verso una progressiva instabilità clinica;</w:t>
      </w:r>
    </w:p>
    <w:p w14:paraId="7A16D5C9" w14:textId="77777777" w:rsidR="00D20537" w:rsidRPr="003F7DC9" w:rsidRDefault="00D20537" w:rsidP="00D20537">
      <w:pPr>
        <w:widowControl/>
        <w:numPr>
          <w:ilvl w:val="0"/>
          <w:numId w:val="16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tale scenario, in un numero limitato di persone, può evolvere verso un quadro clinico ingravescente dominato dalla tempesta citochinica e dal conseguente stato iperinfiammatorio che determina conseguenze locali e sistemiche e rappresenta un fattore prognostico negativo producendo, a livello polmonare, quadri di vasculopatia arteriosa e venosa con trombizzazione dei piccoli vasi ed evoluzione verso lesioni polmonari gravi e talvolta permanenti (fibrosi polmonare). Le fasi finali di questo gravissimo quadro clinico portano ad una ARDS (</w:t>
      </w:r>
      <w:r w:rsidRPr="003F7DC9">
        <w:rPr>
          <w:rFonts w:ascii="Arial Narrow" w:eastAsia="Calibri" w:hAnsi="Arial Narrow"/>
          <w:i/>
          <w:iCs/>
          <w:lang w:eastAsia="en-US" w:bidi="ar-SA"/>
        </w:rPr>
        <w:t>Adult Respiratory Distress Syndrome</w:t>
      </w:r>
      <w:r w:rsidRPr="003F7DC9">
        <w:rPr>
          <w:rFonts w:ascii="Arial Narrow" w:eastAsia="Calibri" w:hAnsi="Arial Narrow"/>
          <w:lang w:eastAsia="en-US" w:bidi="ar-SA"/>
        </w:rPr>
        <w:t>) grave e in alcuni casi all’innesco di fenomeni di coagulazione intravascolare disseminata. In questa fase, si è osservata un’alterazione progressiva di alcuni parametri infiammatori quali PCR, ferritina, e citochine pro-infiammatorie (IL2, IL6, IL7, IL10, GSCF, IP10, MCP1, MIP1A e TNFα) e coagulativi quali aumentati livelli dei prodotti di degradazione della fibrina come il D-dimero, consumo di fattori della coagulazione, trombocitopenia, ecc.</w:t>
      </w:r>
    </w:p>
    <w:p w14:paraId="591485E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ulla base di queste tre fasi patogenetiche, in base alla classificazione dei National Institutes of Health (NIH) statunitensi (64) si individuano 5 stadi clinici della malattia COVID-19 (Tabella 1). </w:t>
      </w:r>
    </w:p>
    <w:p w14:paraId="0360E2BB" w14:textId="7F7E07DB" w:rsidR="00D20537" w:rsidRPr="003F7DC9" w:rsidRDefault="00D20537" w:rsidP="00D20537">
      <w:pPr>
        <w:widowControl/>
        <w:autoSpaceDE/>
        <w:autoSpaceDN/>
        <w:spacing w:before="320" w:after="60" w:line="259" w:lineRule="auto"/>
        <w:ind w:left="851" w:hanging="851"/>
        <w:jc w:val="both"/>
        <w:rPr>
          <w:rFonts w:ascii="Arial Narrow" w:eastAsia="Calibri" w:hAnsi="Arial Narrow"/>
          <w:b/>
          <w:bCs/>
          <w:color w:val="000042"/>
          <w:sz w:val="20"/>
          <w:szCs w:val="20"/>
          <w:lang w:eastAsia="en-US" w:bidi="ar-SA"/>
        </w:rPr>
      </w:pPr>
      <w:r w:rsidRPr="003F7DC9">
        <w:rPr>
          <w:rFonts w:ascii="Arial Narrow" w:eastAsia="Calibri" w:hAnsi="Arial Narrow"/>
          <w:b/>
          <w:bCs/>
          <w:color w:val="000042"/>
          <w:sz w:val="20"/>
          <w:szCs w:val="20"/>
          <w:lang w:eastAsia="en-US" w:bidi="ar-SA"/>
        </w:rPr>
        <w:t xml:space="preserve">Tabella </w:t>
      </w:r>
      <w:r w:rsidRPr="003F7DC9">
        <w:rPr>
          <w:rFonts w:ascii="Arial Narrow" w:eastAsia="Calibri" w:hAnsi="Arial Narrow"/>
          <w:b/>
          <w:bCs/>
          <w:color w:val="000042"/>
          <w:sz w:val="20"/>
          <w:szCs w:val="20"/>
          <w:lang w:eastAsia="en-US" w:bidi="ar-SA"/>
        </w:rPr>
        <w:fldChar w:fldCharType="begin"/>
      </w:r>
      <w:r w:rsidRPr="003F7DC9">
        <w:rPr>
          <w:rFonts w:ascii="Arial Narrow" w:eastAsia="Calibri" w:hAnsi="Arial Narrow"/>
          <w:b/>
          <w:bCs/>
          <w:color w:val="000042"/>
          <w:sz w:val="20"/>
          <w:szCs w:val="20"/>
          <w:lang w:eastAsia="en-US" w:bidi="ar-SA"/>
        </w:rPr>
        <w:instrText xml:space="preserve"> SEQ Tabella \* ARABIC </w:instrText>
      </w:r>
      <w:r w:rsidRPr="003F7DC9">
        <w:rPr>
          <w:rFonts w:ascii="Arial Narrow" w:eastAsia="Calibri" w:hAnsi="Arial Narrow"/>
          <w:b/>
          <w:bCs/>
          <w:color w:val="000042"/>
          <w:sz w:val="20"/>
          <w:szCs w:val="20"/>
          <w:lang w:eastAsia="en-US" w:bidi="ar-SA"/>
        </w:rPr>
        <w:fldChar w:fldCharType="separate"/>
      </w:r>
      <w:r w:rsidR="00667E3C">
        <w:rPr>
          <w:rFonts w:ascii="Arial Narrow" w:eastAsia="Calibri" w:hAnsi="Arial Narrow"/>
          <w:b/>
          <w:bCs/>
          <w:noProof/>
          <w:color w:val="000042"/>
          <w:sz w:val="20"/>
          <w:szCs w:val="20"/>
          <w:lang w:eastAsia="en-US" w:bidi="ar-SA"/>
        </w:rPr>
        <w:t>1</w:t>
      </w:r>
      <w:r w:rsidRPr="003F7DC9">
        <w:rPr>
          <w:rFonts w:ascii="Arial Narrow" w:eastAsia="Calibri" w:hAnsi="Arial Narrow"/>
          <w:b/>
          <w:bCs/>
          <w:noProof/>
          <w:color w:val="000042"/>
          <w:sz w:val="20"/>
          <w:szCs w:val="20"/>
          <w:lang w:eastAsia="en-US" w:bidi="ar-SA"/>
        </w:rPr>
        <w:fldChar w:fldCharType="end"/>
      </w:r>
      <w:r w:rsidRPr="003F7DC9">
        <w:rPr>
          <w:rFonts w:ascii="Arial Narrow" w:eastAsia="Calibri" w:hAnsi="Arial Narrow"/>
          <w:b/>
          <w:bCs/>
          <w:noProof/>
          <w:color w:val="000042"/>
          <w:sz w:val="20"/>
          <w:szCs w:val="20"/>
          <w:lang w:eastAsia="en-US" w:bidi="ar-SA"/>
        </w:rPr>
        <w:t>.</w:t>
      </w:r>
      <w:r w:rsidRPr="003F7DC9">
        <w:rPr>
          <w:rFonts w:ascii="Arial Narrow" w:eastAsia="Calibri" w:hAnsi="Arial Narrow"/>
          <w:b/>
          <w:bCs/>
          <w:color w:val="000042"/>
          <w:sz w:val="20"/>
          <w:szCs w:val="20"/>
          <w:lang w:eastAsia="en-US" w:bidi="ar-SA"/>
        </w:rPr>
        <w:t xml:space="preserve"> Stadi clinici della malattia COVID-19 in base alla classificazione NIH (64)</w:t>
      </w:r>
    </w:p>
    <w:tbl>
      <w:tblPr>
        <w:tblStyle w:val="Tabellasemplice-2"/>
        <w:tblW w:w="5000" w:type="pct"/>
        <w:tblBorders>
          <w:top w:val="single" w:sz="4" w:space="0" w:color="7F7F7F"/>
          <w:bottom w:val="single" w:sz="4" w:space="0" w:color="7F7F7F"/>
          <w:insideH w:val="single" w:sz="4" w:space="0" w:color="auto"/>
        </w:tblBorders>
        <w:tblLook w:val="0600" w:firstRow="0" w:lastRow="0" w:firstColumn="0" w:lastColumn="0" w:noHBand="1" w:noVBand="1"/>
      </w:tblPr>
      <w:tblGrid>
        <w:gridCol w:w="2418"/>
        <w:gridCol w:w="6653"/>
      </w:tblGrid>
      <w:tr w:rsidR="00D20537" w:rsidRPr="003F7DC9" w14:paraId="4EA9E8E5" w14:textId="77777777" w:rsidTr="00D20537">
        <w:trPr>
          <w:trHeight w:val="20"/>
        </w:trPr>
        <w:tc>
          <w:tcPr>
            <w:tcW w:w="1333" w:type="pct"/>
            <w:tcBorders>
              <w:top w:val="single" w:sz="4" w:space="0" w:color="7F7F7F"/>
              <w:bottom w:val="nil"/>
            </w:tcBorders>
            <w:shd w:val="clear" w:color="auto" w:fill="002060"/>
            <w:hideMark/>
          </w:tcPr>
          <w:p w14:paraId="36E6D92E" w14:textId="77777777" w:rsidR="00D20537" w:rsidRPr="003F7DC9" w:rsidRDefault="00D20537" w:rsidP="00D20537">
            <w:pPr>
              <w:spacing w:before="40" w:after="40"/>
              <w:rPr>
                <w:rFonts w:ascii="Arial Narrow" w:eastAsia="Calibri" w:hAnsi="Arial Narrow" w:cs="Calibri"/>
                <w:sz w:val="20"/>
                <w:szCs w:val="20"/>
                <w:lang w:eastAsia="en-US" w:bidi="ar-SA"/>
              </w:rPr>
            </w:pPr>
            <w:r w:rsidRPr="00FF37CB">
              <w:rPr>
                <w:rFonts w:ascii="Arial Narrow" w:eastAsia="Calibri" w:hAnsi="Arial Narrow" w:cs="Calibri"/>
                <w:b/>
                <w:bCs/>
                <w:sz w:val="20"/>
                <w:szCs w:val="20"/>
                <w:lang w:val="en-GB" w:eastAsia="en-US" w:bidi="ar-SA"/>
              </w:rPr>
              <w:t>Stadio</w:t>
            </w:r>
          </w:p>
        </w:tc>
        <w:tc>
          <w:tcPr>
            <w:tcW w:w="3667" w:type="pct"/>
            <w:tcBorders>
              <w:top w:val="single" w:sz="4" w:space="0" w:color="7F7F7F"/>
              <w:bottom w:val="nil"/>
            </w:tcBorders>
            <w:shd w:val="clear" w:color="auto" w:fill="002060"/>
            <w:hideMark/>
          </w:tcPr>
          <w:p w14:paraId="51268ADC" w14:textId="77777777" w:rsidR="00D20537" w:rsidRPr="003F7DC9" w:rsidRDefault="00D20537" w:rsidP="00D20537">
            <w:pPr>
              <w:spacing w:before="40" w:after="40"/>
              <w:rPr>
                <w:rFonts w:ascii="Arial Narrow" w:eastAsia="Calibri" w:hAnsi="Arial Narrow" w:cs="Calibri"/>
                <w:sz w:val="20"/>
                <w:szCs w:val="20"/>
                <w:lang w:eastAsia="en-US" w:bidi="ar-SA"/>
              </w:rPr>
            </w:pPr>
            <w:r w:rsidRPr="00FF37CB">
              <w:rPr>
                <w:rFonts w:ascii="Arial Narrow" w:eastAsia="Calibri" w:hAnsi="Arial Narrow" w:cs="Calibri"/>
                <w:b/>
                <w:bCs/>
                <w:sz w:val="20"/>
                <w:szCs w:val="20"/>
                <w:lang w:val="en-GB" w:eastAsia="en-US" w:bidi="ar-SA"/>
              </w:rPr>
              <w:t>Caratteristiche</w:t>
            </w:r>
          </w:p>
        </w:tc>
      </w:tr>
      <w:tr w:rsidR="00D20537" w:rsidRPr="003F7DC9" w14:paraId="556EE902" w14:textId="77777777" w:rsidTr="00D20537">
        <w:trPr>
          <w:trHeight w:val="20"/>
        </w:trPr>
        <w:tc>
          <w:tcPr>
            <w:tcW w:w="1333" w:type="pct"/>
            <w:tcBorders>
              <w:top w:val="nil"/>
              <w:bottom w:val="nil"/>
            </w:tcBorders>
            <w:vAlign w:val="center"/>
            <w:hideMark/>
          </w:tcPr>
          <w:p w14:paraId="67588443" w14:textId="77777777" w:rsidR="00D20537" w:rsidRPr="00FF37CB" w:rsidRDefault="00D20537" w:rsidP="00D20537">
            <w:pPr>
              <w:spacing w:before="20" w:after="20"/>
              <w:rPr>
                <w:rFonts w:ascii="Arial Narrow" w:eastAsia="Calibri" w:hAnsi="Arial Narrow" w:cs="Calibri"/>
                <w:sz w:val="20"/>
                <w:szCs w:val="20"/>
                <w:lang w:val="en-GB" w:eastAsia="en-US" w:bidi="ar-SA"/>
              </w:rPr>
            </w:pPr>
            <w:r w:rsidRPr="00FF37CB">
              <w:rPr>
                <w:rFonts w:ascii="Arial Narrow" w:eastAsia="Calibri" w:hAnsi="Arial Narrow" w:cs="Calibri"/>
                <w:sz w:val="20"/>
                <w:szCs w:val="20"/>
                <w:lang w:val="en-US" w:eastAsia="en-US" w:bidi="ar-SA"/>
              </w:rPr>
              <w:t xml:space="preserve">Infezione asintomatica </w:t>
            </w:r>
            <w:r w:rsidRPr="00FF37CB">
              <w:rPr>
                <w:rFonts w:ascii="Arial Narrow" w:eastAsia="Calibri" w:hAnsi="Arial Narrow" w:cs="Calibri"/>
                <w:sz w:val="20"/>
                <w:szCs w:val="20"/>
                <w:lang w:val="en-US" w:eastAsia="en-US" w:bidi="ar-SA"/>
              </w:rPr>
              <w:br/>
              <w:t>o presintomatica</w:t>
            </w:r>
          </w:p>
        </w:tc>
        <w:tc>
          <w:tcPr>
            <w:tcW w:w="3667" w:type="pct"/>
            <w:tcBorders>
              <w:top w:val="nil"/>
              <w:bottom w:val="nil"/>
            </w:tcBorders>
            <w:vAlign w:val="center"/>
            <w:hideMark/>
          </w:tcPr>
          <w:p w14:paraId="49D6EDD5"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Diagnosi di SARS-CoV-2 in completa assenza di sintomi</w:t>
            </w:r>
          </w:p>
        </w:tc>
      </w:tr>
      <w:tr w:rsidR="00D20537" w:rsidRPr="003F7DC9" w14:paraId="42086FE4" w14:textId="77777777" w:rsidTr="00D20537">
        <w:trPr>
          <w:trHeight w:val="20"/>
        </w:trPr>
        <w:tc>
          <w:tcPr>
            <w:tcW w:w="1333" w:type="pct"/>
            <w:tcBorders>
              <w:top w:val="nil"/>
              <w:bottom w:val="nil"/>
            </w:tcBorders>
            <w:shd w:val="clear" w:color="auto" w:fill="D9E2F3"/>
            <w:vAlign w:val="center"/>
            <w:hideMark/>
          </w:tcPr>
          <w:p w14:paraId="1AEDC965"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lieve</w:t>
            </w:r>
          </w:p>
        </w:tc>
        <w:tc>
          <w:tcPr>
            <w:tcW w:w="3667" w:type="pct"/>
            <w:tcBorders>
              <w:top w:val="nil"/>
              <w:bottom w:val="nil"/>
            </w:tcBorders>
            <w:shd w:val="clear" w:color="auto" w:fill="D9E2F3"/>
            <w:vAlign w:val="center"/>
            <w:hideMark/>
          </w:tcPr>
          <w:p w14:paraId="2F53EF19"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Presenza di sintomatologia lieve (es. febbre, tosse, alterazione dei gusti, malessere, cefalea, mialgie), ma in assenza di dispnea e alterazioni radiologiche</w:t>
            </w:r>
          </w:p>
        </w:tc>
      </w:tr>
      <w:tr w:rsidR="00D20537" w:rsidRPr="003F7DC9" w14:paraId="66F851F4" w14:textId="77777777" w:rsidTr="00D20537">
        <w:trPr>
          <w:trHeight w:val="20"/>
        </w:trPr>
        <w:tc>
          <w:tcPr>
            <w:tcW w:w="1333" w:type="pct"/>
            <w:tcBorders>
              <w:top w:val="nil"/>
              <w:bottom w:val="nil"/>
            </w:tcBorders>
            <w:shd w:val="clear" w:color="auto" w:fill="auto"/>
            <w:vAlign w:val="center"/>
            <w:hideMark/>
          </w:tcPr>
          <w:p w14:paraId="58B9678D"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moderata</w:t>
            </w:r>
          </w:p>
        </w:tc>
        <w:tc>
          <w:tcPr>
            <w:tcW w:w="3667" w:type="pct"/>
            <w:tcBorders>
              <w:top w:val="nil"/>
              <w:bottom w:val="nil"/>
            </w:tcBorders>
            <w:shd w:val="clear" w:color="auto" w:fill="auto"/>
            <w:vAlign w:val="center"/>
            <w:hideMark/>
          </w:tcPr>
          <w:p w14:paraId="5BC67160"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Sp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 94% e evidenza clinica o radiologica di polmonite</w:t>
            </w:r>
          </w:p>
        </w:tc>
      </w:tr>
      <w:tr w:rsidR="00D20537" w:rsidRPr="003F7DC9" w14:paraId="133D1A7B" w14:textId="77777777" w:rsidTr="00D20537">
        <w:trPr>
          <w:trHeight w:val="20"/>
        </w:trPr>
        <w:tc>
          <w:tcPr>
            <w:tcW w:w="1333" w:type="pct"/>
            <w:tcBorders>
              <w:top w:val="nil"/>
              <w:bottom w:val="nil"/>
            </w:tcBorders>
            <w:shd w:val="clear" w:color="auto" w:fill="D9E2F3"/>
            <w:vAlign w:val="center"/>
            <w:hideMark/>
          </w:tcPr>
          <w:p w14:paraId="5F6CF4ED"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severa</w:t>
            </w:r>
          </w:p>
        </w:tc>
        <w:tc>
          <w:tcPr>
            <w:tcW w:w="3667" w:type="pct"/>
            <w:tcBorders>
              <w:top w:val="nil"/>
              <w:bottom w:val="nil"/>
            </w:tcBorders>
            <w:shd w:val="clear" w:color="auto" w:fill="D9E2F3"/>
            <w:vAlign w:val="center"/>
            <w:hideMark/>
          </w:tcPr>
          <w:p w14:paraId="71FD0887"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Sp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lt; 94%, 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lt; 300, frequenza respiratoria &gt; 30 atti/min (nell’adulto), </w:t>
            </w:r>
            <w:r w:rsidRPr="003F7DC9">
              <w:rPr>
                <w:rFonts w:ascii="Arial Narrow" w:eastAsia="Calibri" w:hAnsi="Arial Narrow" w:cs="Calibri"/>
                <w:sz w:val="20"/>
                <w:szCs w:val="20"/>
                <w:lang w:eastAsia="en-US" w:bidi="ar-SA"/>
              </w:rPr>
              <w:br/>
              <w:t>o infiltrati polmonari &gt; 50%</w:t>
            </w:r>
          </w:p>
        </w:tc>
      </w:tr>
      <w:tr w:rsidR="00D20537" w:rsidRPr="003F7DC9" w14:paraId="55814FE3" w14:textId="77777777" w:rsidTr="00D20537">
        <w:trPr>
          <w:trHeight w:val="20"/>
        </w:trPr>
        <w:tc>
          <w:tcPr>
            <w:tcW w:w="1333" w:type="pct"/>
            <w:tcBorders>
              <w:top w:val="nil"/>
              <w:bottom w:val="single" w:sz="4" w:space="0" w:color="002060"/>
            </w:tcBorders>
            <w:vAlign w:val="center"/>
            <w:hideMark/>
          </w:tcPr>
          <w:p w14:paraId="2A2DA8D7"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critica</w:t>
            </w:r>
          </w:p>
        </w:tc>
        <w:tc>
          <w:tcPr>
            <w:tcW w:w="3667" w:type="pct"/>
            <w:tcBorders>
              <w:top w:val="nil"/>
              <w:bottom w:val="single" w:sz="4" w:space="0" w:color="002060"/>
            </w:tcBorders>
            <w:vAlign w:val="center"/>
            <w:hideMark/>
          </w:tcPr>
          <w:p w14:paraId="34B316E0"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Insufficienza respiratoria,</w:t>
            </w:r>
            <w:r w:rsidRPr="003F7DC9">
              <w:rPr>
                <w:rFonts w:ascii="Arial Narrow" w:eastAsia="Calibri" w:hAnsi="Arial Narrow"/>
                <w:sz w:val="20"/>
                <w:szCs w:val="20"/>
                <w:lang w:eastAsia="en-US" w:bidi="ar-SA"/>
              </w:rPr>
              <w:t xml:space="preserve"> </w:t>
            </w:r>
            <w:r w:rsidRPr="003F7DC9">
              <w:rPr>
                <w:rFonts w:ascii="Arial Narrow" w:eastAsia="Calibri" w:hAnsi="Arial Narrow" w:cs="Calibri"/>
                <w:sz w:val="20"/>
                <w:szCs w:val="20"/>
                <w:lang w:eastAsia="en-US" w:bidi="ar-SA"/>
              </w:rPr>
              <w:t>shock settico, e/o insufficienza multiorgano.</w:t>
            </w:r>
          </w:p>
        </w:tc>
      </w:tr>
    </w:tbl>
    <w:p w14:paraId="5CE2A05D" w14:textId="77777777" w:rsidR="00D20537" w:rsidRPr="003F7DC9" w:rsidRDefault="00D20537" w:rsidP="00D20537">
      <w:pPr>
        <w:widowControl/>
        <w:autoSpaceDE/>
        <w:autoSpaceDN/>
        <w:spacing w:before="24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Un’ulteriore classificazione della gravità delle manifestazioni cliniche da COVID-19 che presenta il vantaggio d’includere anche valutazioni che pertengono all’ambito pediatrico, riportata in Tabella 2, è stata pubblicata dall’OMS (65).</w:t>
      </w:r>
    </w:p>
    <w:p w14:paraId="7D2EF503" w14:textId="0F1DF0FD" w:rsidR="00D20537" w:rsidRPr="003F7DC9" w:rsidRDefault="00D20537" w:rsidP="00D20537">
      <w:pPr>
        <w:widowControl/>
        <w:autoSpaceDE/>
        <w:autoSpaceDN/>
        <w:spacing w:before="360" w:after="60" w:line="259" w:lineRule="auto"/>
        <w:ind w:left="851" w:hanging="851"/>
        <w:jc w:val="both"/>
        <w:rPr>
          <w:rFonts w:ascii="Arial Narrow" w:eastAsia="Calibri" w:hAnsi="Arial Narrow"/>
          <w:b/>
          <w:bCs/>
          <w:color w:val="000042"/>
          <w:sz w:val="20"/>
          <w:szCs w:val="20"/>
          <w:lang w:eastAsia="en-US" w:bidi="ar-SA"/>
        </w:rPr>
      </w:pPr>
      <w:r w:rsidRPr="003F7DC9">
        <w:rPr>
          <w:rFonts w:ascii="Arial Narrow" w:eastAsia="Calibri" w:hAnsi="Arial Narrow"/>
          <w:b/>
          <w:bCs/>
          <w:color w:val="000042"/>
          <w:sz w:val="20"/>
          <w:szCs w:val="20"/>
          <w:lang w:eastAsia="en-US" w:bidi="ar-SA"/>
        </w:rPr>
        <w:t xml:space="preserve">Tabella </w:t>
      </w:r>
      <w:r w:rsidRPr="003F7DC9">
        <w:rPr>
          <w:rFonts w:ascii="Arial Narrow" w:eastAsia="Calibri" w:hAnsi="Arial Narrow"/>
          <w:b/>
          <w:bCs/>
          <w:color w:val="000042"/>
          <w:sz w:val="20"/>
          <w:szCs w:val="20"/>
          <w:lang w:eastAsia="en-US" w:bidi="ar-SA"/>
        </w:rPr>
        <w:fldChar w:fldCharType="begin"/>
      </w:r>
      <w:r w:rsidRPr="003F7DC9">
        <w:rPr>
          <w:rFonts w:ascii="Arial Narrow" w:eastAsia="Calibri" w:hAnsi="Arial Narrow"/>
          <w:b/>
          <w:bCs/>
          <w:color w:val="000042"/>
          <w:sz w:val="20"/>
          <w:szCs w:val="20"/>
          <w:lang w:eastAsia="en-US" w:bidi="ar-SA"/>
        </w:rPr>
        <w:instrText xml:space="preserve"> SEQ Tabella \* ARABIC </w:instrText>
      </w:r>
      <w:r w:rsidRPr="003F7DC9">
        <w:rPr>
          <w:rFonts w:ascii="Arial Narrow" w:eastAsia="Calibri" w:hAnsi="Arial Narrow"/>
          <w:b/>
          <w:bCs/>
          <w:color w:val="000042"/>
          <w:sz w:val="20"/>
          <w:szCs w:val="20"/>
          <w:lang w:eastAsia="en-US" w:bidi="ar-SA"/>
        </w:rPr>
        <w:fldChar w:fldCharType="separate"/>
      </w:r>
      <w:r w:rsidR="00667E3C">
        <w:rPr>
          <w:rFonts w:ascii="Arial Narrow" w:eastAsia="Calibri" w:hAnsi="Arial Narrow"/>
          <w:b/>
          <w:bCs/>
          <w:noProof/>
          <w:color w:val="000042"/>
          <w:sz w:val="20"/>
          <w:szCs w:val="20"/>
          <w:lang w:eastAsia="en-US" w:bidi="ar-SA"/>
        </w:rPr>
        <w:t>2</w:t>
      </w:r>
      <w:r w:rsidRPr="003F7DC9">
        <w:rPr>
          <w:rFonts w:ascii="Arial Narrow" w:eastAsia="Calibri" w:hAnsi="Arial Narrow"/>
          <w:b/>
          <w:bCs/>
          <w:noProof/>
          <w:color w:val="000042"/>
          <w:sz w:val="20"/>
          <w:szCs w:val="20"/>
          <w:lang w:eastAsia="en-US" w:bidi="ar-SA"/>
        </w:rPr>
        <w:fldChar w:fldCharType="end"/>
      </w:r>
      <w:r w:rsidRPr="003F7DC9">
        <w:rPr>
          <w:rFonts w:ascii="Arial Narrow" w:eastAsia="Calibri" w:hAnsi="Arial Narrow"/>
          <w:b/>
          <w:bCs/>
          <w:noProof/>
          <w:color w:val="000042"/>
          <w:sz w:val="20"/>
          <w:szCs w:val="20"/>
          <w:lang w:eastAsia="en-US" w:bidi="ar-SA"/>
        </w:rPr>
        <w:t>.</w:t>
      </w:r>
      <w:r w:rsidRPr="003F7DC9">
        <w:rPr>
          <w:rFonts w:ascii="Arial Narrow" w:eastAsia="Calibri" w:hAnsi="Arial Narrow"/>
          <w:b/>
          <w:bCs/>
          <w:noProof/>
          <w:color w:val="000042"/>
          <w:sz w:val="20"/>
          <w:szCs w:val="20"/>
          <w:lang w:eastAsia="en-US" w:bidi="ar-SA"/>
        </w:rPr>
        <w:tab/>
        <w:t xml:space="preserve">Classificazione </w:t>
      </w:r>
      <w:r w:rsidRPr="003F7DC9">
        <w:rPr>
          <w:rFonts w:ascii="Arial Narrow" w:eastAsia="Calibri" w:hAnsi="Arial Narrow"/>
          <w:b/>
          <w:bCs/>
          <w:color w:val="000042"/>
          <w:sz w:val="20"/>
          <w:szCs w:val="20"/>
          <w:lang w:eastAsia="en-US" w:bidi="ar-SA"/>
        </w:rPr>
        <w:t>della gravità delle manifestazioni cliniche da COVID-19 dell’OMS</w:t>
      </w:r>
    </w:p>
    <w:tbl>
      <w:tblPr>
        <w:tblStyle w:val="Tabellasemplice-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4"/>
        <w:gridCol w:w="1455"/>
        <w:gridCol w:w="6172"/>
      </w:tblGrid>
      <w:tr w:rsidR="00D20537" w:rsidRPr="003F7DC9" w14:paraId="03AD1E32"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796" w:type="pct"/>
            <w:shd w:val="clear" w:color="auto" w:fill="002060"/>
          </w:tcPr>
          <w:p w14:paraId="0D7A5D25" w14:textId="77777777" w:rsidR="00D20537" w:rsidRPr="003F7DC9" w:rsidRDefault="00D20537" w:rsidP="00D20537">
            <w:pPr>
              <w:spacing w:before="60" w:after="6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Classificazione di gravità</w:t>
            </w:r>
          </w:p>
        </w:tc>
        <w:tc>
          <w:tcPr>
            <w:tcW w:w="802" w:type="pct"/>
            <w:shd w:val="clear" w:color="auto" w:fill="002060"/>
          </w:tcPr>
          <w:p w14:paraId="2A53FB08"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rincipali manifestazioni cliniche</w:t>
            </w:r>
          </w:p>
        </w:tc>
        <w:tc>
          <w:tcPr>
            <w:tcW w:w="3402" w:type="pct"/>
            <w:shd w:val="clear" w:color="auto" w:fill="002060"/>
          </w:tcPr>
          <w:p w14:paraId="72D22A49"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Descrizione</w:t>
            </w:r>
          </w:p>
        </w:tc>
      </w:tr>
      <w:tr w:rsidR="00D20537" w:rsidRPr="003F7DC9" w14:paraId="46E8F3D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6" w:type="pct"/>
            <w:shd w:val="clear" w:color="auto" w:fill="D9E2F3"/>
            <w:vAlign w:val="center"/>
          </w:tcPr>
          <w:p w14:paraId="236C1864"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Malattia lieve</w:t>
            </w:r>
          </w:p>
        </w:tc>
        <w:tc>
          <w:tcPr>
            <w:tcW w:w="802" w:type="pct"/>
            <w:shd w:val="clear" w:color="auto" w:fill="D9E2F3"/>
            <w:vAlign w:val="center"/>
          </w:tcPr>
          <w:p w14:paraId="04F07EF6"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w:t>
            </w:r>
          </w:p>
        </w:tc>
        <w:tc>
          <w:tcPr>
            <w:tcW w:w="3402" w:type="pct"/>
            <w:shd w:val="clear" w:color="auto" w:fill="D9E2F3"/>
            <w:vAlign w:val="center"/>
          </w:tcPr>
          <w:p w14:paraId="1943538C"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azienti sintomatici che soddisfano i criteri di caso COVID-19 senza evidenza di polmonite virale o ipossia.</w:t>
            </w:r>
          </w:p>
        </w:tc>
      </w:tr>
      <w:tr w:rsidR="00D20537" w:rsidRPr="003F7DC9" w14:paraId="4BCB232A"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796" w:type="pct"/>
            <w:vAlign w:val="center"/>
          </w:tcPr>
          <w:p w14:paraId="71DF0147"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Malattia moderata</w:t>
            </w:r>
          </w:p>
        </w:tc>
        <w:tc>
          <w:tcPr>
            <w:tcW w:w="802" w:type="pct"/>
            <w:vAlign w:val="center"/>
          </w:tcPr>
          <w:p w14:paraId="1340E4E6"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olmonite</w:t>
            </w:r>
          </w:p>
        </w:tc>
        <w:tc>
          <w:tcPr>
            <w:tcW w:w="3402" w:type="pct"/>
            <w:vAlign w:val="center"/>
          </w:tcPr>
          <w:p w14:paraId="3B9A18CE"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Adolescenti o adulti</w:t>
            </w:r>
            <w:r w:rsidRPr="003F7DC9">
              <w:rPr>
                <w:rFonts w:ascii="Arial Narrow" w:eastAsia="Calibri" w:hAnsi="Arial Narrow"/>
                <w:sz w:val="20"/>
                <w:szCs w:val="20"/>
                <w:lang w:eastAsia="en-US" w:bidi="ar-SA"/>
              </w:rPr>
              <w:t xml:space="preserve"> con segni clinici di polmonite (febbre, tosse, dispnea, respirazione veloce) ma nessun segno di polmonite grave, che include Sp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90% in aria ambiente.</w:t>
            </w:r>
          </w:p>
          <w:p w14:paraId="21B67B18"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Bambino</w:t>
            </w:r>
            <w:r w:rsidRPr="003F7DC9">
              <w:rPr>
                <w:rFonts w:ascii="Arial Narrow" w:eastAsia="Calibri" w:hAnsi="Arial Narrow"/>
                <w:sz w:val="20"/>
                <w:szCs w:val="20"/>
                <w:lang w:eastAsia="en-US" w:bidi="ar-SA"/>
              </w:rPr>
              <w:t xml:space="preserve"> con segni clinici di polmonite non severa (tosse o difficoltà respiratoria + tachipnea e/o dispnea) e nessun segno di polmonite severa.</w:t>
            </w:r>
          </w:p>
          <w:p w14:paraId="709CFC8A"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Tachipnea (in respiri/min): &lt;2 mesi: ≥ 60; 2-11 mesi: ≥50; 1-5 anni: ≥40.</w:t>
            </w:r>
          </w:p>
          <w:p w14:paraId="51913C82"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Benché la diagnosi può essere posta solo sulla base del quadro clinico, le indagini radiologiche (radiografia, TAC, ecografia) possono aiutare nella diagnosi e identificare o escludere complicanze polmonari.</w:t>
            </w:r>
          </w:p>
        </w:tc>
      </w:tr>
      <w:tr w:rsidR="00D20537" w:rsidRPr="003F7DC9" w14:paraId="380F5AA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6" w:type="pct"/>
            <w:shd w:val="clear" w:color="auto" w:fill="D9E2F3"/>
            <w:vAlign w:val="center"/>
          </w:tcPr>
          <w:p w14:paraId="4B10D73A"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Malattia severa</w:t>
            </w:r>
          </w:p>
        </w:tc>
        <w:tc>
          <w:tcPr>
            <w:tcW w:w="802" w:type="pct"/>
            <w:shd w:val="clear" w:color="auto" w:fill="D9E2F3"/>
            <w:vAlign w:val="center"/>
          </w:tcPr>
          <w:p w14:paraId="601DA529"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olmonite severa</w:t>
            </w:r>
          </w:p>
        </w:tc>
        <w:tc>
          <w:tcPr>
            <w:tcW w:w="3402" w:type="pct"/>
            <w:shd w:val="clear" w:color="auto" w:fill="D9E2F3"/>
            <w:vAlign w:val="center"/>
          </w:tcPr>
          <w:p w14:paraId="6C55EE9B"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Adolescente o adulto</w:t>
            </w:r>
            <w:r w:rsidRPr="003F7DC9">
              <w:rPr>
                <w:rFonts w:ascii="Arial Narrow" w:eastAsia="Calibri" w:hAnsi="Arial Narrow"/>
                <w:sz w:val="20"/>
                <w:szCs w:val="20"/>
                <w:lang w:eastAsia="en-US" w:bidi="ar-SA"/>
              </w:rPr>
              <w:t xml:space="preserve"> con segni clinici di polmonite (febbre, tosse, dispnea, tachipnea) più uno dei seguenti fattori: frequenza respiratoria &gt; 30 respiri/min; grave difficoltà respiratoria o SpO2 &lt;90% in aria ambiente</w:t>
            </w:r>
          </w:p>
          <w:p w14:paraId="37AFB2E9"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lastRenderedPageBreak/>
              <w:t>Bambino</w:t>
            </w:r>
            <w:r w:rsidRPr="003F7DC9">
              <w:rPr>
                <w:rFonts w:ascii="Arial Narrow" w:eastAsia="Calibri" w:hAnsi="Arial Narrow"/>
                <w:sz w:val="20"/>
                <w:szCs w:val="20"/>
                <w:lang w:eastAsia="en-US" w:bidi="ar-SA"/>
              </w:rPr>
              <w:t xml:space="preserve"> con segni clinici di polmonite (tosse o difficoltà respiratoria) + almeno uno dei seguenti:</w:t>
            </w:r>
          </w:p>
          <w:p w14:paraId="6A6F5F32" w14:textId="77777777" w:rsidR="00D20537" w:rsidRPr="003F7DC9" w:rsidRDefault="00D20537" w:rsidP="00D20537">
            <w:pPr>
              <w:numPr>
                <w:ilvl w:val="1"/>
                <w:numId w:val="165"/>
              </w:numPr>
              <w:ind w:left="252" w:hanging="141"/>
              <w:contextualSpacing/>
              <w:cnfStyle w:val="000000100000" w:firstRow="0" w:lastRow="0" w:firstColumn="0" w:lastColumn="0" w:oddVBand="0" w:evenVBand="0" w:oddHBand="1" w:evenHBand="0" w:firstRowFirstColumn="0" w:firstRowLastColumn="0" w:lastRowFirstColumn="0" w:lastRowLastColumn="0"/>
              <w:rPr>
                <w:rFonts w:ascii="Arial Narrow" w:eastAsia="Yu Mincho" w:hAnsi="Arial Narrow"/>
                <w:spacing w:val="-2"/>
                <w:sz w:val="20"/>
                <w:szCs w:val="20"/>
                <w:lang w:eastAsia="en-US" w:bidi="ar-SA"/>
              </w:rPr>
            </w:pPr>
            <w:r w:rsidRPr="003F7DC9">
              <w:rPr>
                <w:rFonts w:ascii="Arial Narrow" w:eastAsia="Yu Mincho" w:hAnsi="Arial Narrow"/>
                <w:spacing w:val="-2"/>
                <w:sz w:val="20"/>
                <w:szCs w:val="20"/>
                <w:lang w:eastAsia="en-US" w:bidi="ar-SA"/>
              </w:rPr>
              <w:t>cianosi centrale o SpO</w:t>
            </w:r>
            <w:r w:rsidRPr="003F7DC9">
              <w:rPr>
                <w:rFonts w:ascii="Arial Narrow" w:eastAsia="Yu Mincho" w:hAnsi="Arial Narrow"/>
                <w:spacing w:val="-2"/>
                <w:sz w:val="20"/>
                <w:szCs w:val="20"/>
                <w:vertAlign w:val="subscript"/>
                <w:lang w:eastAsia="en-US" w:bidi="ar-SA"/>
              </w:rPr>
              <w:t>2</w:t>
            </w:r>
            <w:r w:rsidRPr="003F7DC9">
              <w:rPr>
                <w:rFonts w:ascii="Arial Narrow" w:eastAsia="Yu Mincho" w:hAnsi="Arial Narrow"/>
                <w:spacing w:val="-2"/>
                <w:sz w:val="20"/>
                <w:szCs w:val="20"/>
                <w:lang w:eastAsia="en-US" w:bidi="ar-SA"/>
              </w:rPr>
              <w:t xml:space="preserve"> &lt;90%; grave difficoltà respiratoria (es. tachipnea, </w:t>
            </w:r>
            <w:r w:rsidRPr="003F7DC9">
              <w:rPr>
                <w:rFonts w:ascii="Arial Narrow" w:eastAsia="Yu Mincho" w:hAnsi="Arial Narrow"/>
                <w:i/>
                <w:iCs/>
                <w:spacing w:val="-2"/>
                <w:sz w:val="20"/>
                <w:szCs w:val="20"/>
                <w:lang w:eastAsia="en-US" w:bidi="ar-SA"/>
              </w:rPr>
              <w:t>grunting</w:t>
            </w:r>
            <w:r w:rsidRPr="003F7DC9">
              <w:rPr>
                <w:rFonts w:ascii="Arial Narrow" w:eastAsia="Yu Mincho" w:hAnsi="Arial Narrow"/>
                <w:spacing w:val="-2"/>
                <w:sz w:val="20"/>
                <w:szCs w:val="20"/>
                <w:lang w:eastAsia="en-US" w:bidi="ar-SA"/>
              </w:rPr>
              <w:t>, rientramenti toracici); segni generali di gravità: difficoltà a bere o all’allattamento, letargia o stato di incoscienza o convulsioni.</w:t>
            </w:r>
          </w:p>
          <w:p w14:paraId="4DA3F71A" w14:textId="77777777" w:rsidR="00D20537" w:rsidRPr="003F7DC9" w:rsidRDefault="00D20537" w:rsidP="00D20537">
            <w:pPr>
              <w:numPr>
                <w:ilvl w:val="1"/>
                <w:numId w:val="165"/>
              </w:numPr>
              <w:ind w:left="252" w:hanging="141"/>
              <w:contextualSpacing/>
              <w:cnfStyle w:val="000000100000" w:firstRow="0" w:lastRow="0" w:firstColumn="0" w:lastColumn="0" w:oddVBand="0" w:evenVBand="0" w:oddHBand="1"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tachipnea (in respiri/min): &lt;2 mesi: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60; 2-11 mesi: ≥50; 1-5 anni: ≥40</w:t>
            </w:r>
          </w:p>
          <w:p w14:paraId="264B768A"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Benché la diagnosi può essere posta solo sulla base del quadro clinico, le indagini radiologiche (radiografia, TAC, ecografia) possono aiutare nella diagnosi e identificare o escludere complicanze polmonari.</w:t>
            </w:r>
          </w:p>
        </w:tc>
      </w:tr>
      <w:tr w:rsidR="00D20537" w:rsidRPr="003F7DC9" w14:paraId="325DB73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796" w:type="pct"/>
            <w:vAlign w:val="center"/>
          </w:tcPr>
          <w:p w14:paraId="4015C6A8"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lastRenderedPageBreak/>
              <w:t xml:space="preserve">Stato critico </w:t>
            </w:r>
            <w:r w:rsidRPr="003F7DC9">
              <w:rPr>
                <w:rFonts w:ascii="Arial Narrow" w:eastAsia="Calibri" w:hAnsi="Arial Narrow"/>
                <w:sz w:val="20"/>
                <w:szCs w:val="20"/>
                <w:lang w:eastAsia="en-US" w:bidi="ar-SA"/>
              </w:rPr>
              <w:br/>
              <w:t>di malattia</w:t>
            </w:r>
          </w:p>
        </w:tc>
        <w:tc>
          <w:tcPr>
            <w:tcW w:w="802" w:type="pct"/>
            <w:vAlign w:val="center"/>
          </w:tcPr>
          <w:p w14:paraId="1E72FCE4"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Sindrome</w:t>
            </w:r>
            <w:r w:rsidRPr="003F7DC9">
              <w:rPr>
                <w:rFonts w:ascii="Arial Narrow" w:eastAsia="Calibri" w:hAnsi="Arial Narrow"/>
                <w:sz w:val="20"/>
                <w:szCs w:val="20"/>
                <w:lang w:eastAsia="en-US" w:bidi="ar-SA"/>
              </w:rPr>
              <w:br/>
              <w:t xml:space="preserve">da distress respiratorio acuto </w:t>
            </w:r>
            <w:r w:rsidRPr="003F7DC9">
              <w:rPr>
                <w:rFonts w:ascii="Arial Narrow" w:eastAsia="Calibri" w:hAnsi="Arial Narrow"/>
                <w:sz w:val="20"/>
                <w:szCs w:val="20"/>
                <w:lang w:eastAsia="en-US" w:bidi="ar-SA"/>
              </w:rPr>
              <w:br/>
              <w:t>(ARDS)</w:t>
            </w:r>
          </w:p>
        </w:tc>
        <w:tc>
          <w:tcPr>
            <w:tcW w:w="3402" w:type="pct"/>
            <w:vAlign w:val="center"/>
          </w:tcPr>
          <w:p w14:paraId="3C5C72D9"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sordio</w:t>
            </w:r>
            <w:r w:rsidRPr="003F7DC9">
              <w:rPr>
                <w:rFonts w:ascii="Arial Narrow" w:eastAsia="Calibri" w:hAnsi="Arial Narrow"/>
                <w:sz w:val="20"/>
                <w:szCs w:val="20"/>
                <w:lang w:eastAsia="en-US" w:bidi="ar-SA"/>
              </w:rPr>
              <w:t>: entro 1 settimana da un evento clinico noto (es. polmonite) o di nuova insorgenza o peggioramento dei sintomi respiratori.</w:t>
            </w:r>
          </w:p>
          <w:p w14:paraId="41AEB544"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adiologia del polmone</w:t>
            </w:r>
            <w:r w:rsidRPr="003F7DC9">
              <w:rPr>
                <w:rFonts w:ascii="Arial Narrow" w:eastAsia="Calibri" w:hAnsi="Arial Narrow"/>
                <w:sz w:val="20"/>
                <w:szCs w:val="20"/>
                <w:lang w:eastAsia="en-US" w:bidi="ar-SA"/>
              </w:rPr>
              <w:t>: radiografia, TAC o ecografia polmonare: opacità bilaterale, non completamente spiegata dal sovraccarico di volume, collasso lobare o polmonare, o noduli.</w:t>
            </w:r>
          </w:p>
          <w:p w14:paraId="666CC1A6"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Origine degli infiltrati polmonari:</w:t>
            </w:r>
            <w:r w:rsidRPr="003F7DC9">
              <w:rPr>
                <w:rFonts w:ascii="Arial Narrow" w:eastAsia="Calibri" w:hAnsi="Arial Narrow"/>
                <w:sz w:val="20"/>
                <w:szCs w:val="20"/>
                <w:lang w:eastAsia="en-US" w:bidi="ar-SA"/>
              </w:rPr>
              <w:t xml:space="preserve"> insufficienza respiratoria non completamente spiegata da insufficienza cardiaca o sovraccarico di liquidi. Necessità di una valutazione oggettiva (es. ecocardiografia) per escludere la causa idrostatica di infiltrazioni/ edema, se fattore di rischio non presente.</w:t>
            </w:r>
          </w:p>
          <w:p w14:paraId="754DF63C"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b/>
                <w:sz w:val="20"/>
                <w:szCs w:val="20"/>
                <w:lang w:eastAsia="en-US" w:bidi="ar-SA"/>
              </w:rPr>
            </w:pPr>
            <w:r w:rsidRPr="003F7DC9">
              <w:rPr>
                <w:rFonts w:ascii="Arial Narrow" w:eastAsia="Calibri" w:hAnsi="Arial Narrow"/>
                <w:b/>
                <w:sz w:val="20"/>
                <w:szCs w:val="20"/>
                <w:lang w:eastAsia="en-US" w:bidi="ar-SA"/>
              </w:rPr>
              <w:t>Riduzione dell’ossigenazione negli adulti:</w:t>
            </w:r>
          </w:p>
          <w:p w14:paraId="4AEC6271"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ARDS lieve: 200 mmHg &lt;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300 mmHg </w:t>
            </w:r>
            <w:r w:rsidRPr="003F7DC9">
              <w:rPr>
                <w:rFonts w:ascii="Arial Narrow" w:eastAsia="Yu Mincho" w:hAnsi="Arial Narrow"/>
                <w:sz w:val="20"/>
                <w:szCs w:val="20"/>
                <w:lang w:eastAsia="en-US" w:bidi="ar-SA"/>
              </w:rPr>
              <w:br/>
              <w:t>(con PEEP o CPAP</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5 cm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w:t>
            </w:r>
          </w:p>
          <w:p w14:paraId="6989729F"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ARDS moderata: 100 mmHg &lt; 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200 mmHg </w:t>
            </w:r>
            <w:r w:rsidRPr="003F7DC9">
              <w:rPr>
                <w:rFonts w:ascii="Arial Narrow" w:eastAsia="Yu Mincho" w:hAnsi="Arial Narrow"/>
                <w:sz w:val="20"/>
                <w:szCs w:val="20"/>
                <w:lang w:eastAsia="en-US" w:bidi="ar-SA"/>
              </w:rPr>
              <w:br/>
              <w:t xml:space="preserve">(con PEEP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5 cm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w:t>
            </w:r>
          </w:p>
          <w:p w14:paraId="58FF3B57"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ARDS severa: 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100 mmHg (con PEEP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5 cm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w:t>
            </w:r>
          </w:p>
          <w:p w14:paraId="529462EE"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iduzione dell’ossigenazione nei bambini</w:t>
            </w:r>
            <w:r w:rsidRPr="003F7DC9">
              <w:rPr>
                <w:rFonts w:ascii="Arial Narrow" w:eastAsia="Calibri" w:hAnsi="Arial Narrow"/>
                <w:sz w:val="20"/>
                <w:szCs w:val="20"/>
                <w:lang w:eastAsia="en-US" w:bidi="ar-SA"/>
              </w:rPr>
              <w:t>: OI e OSI.</w:t>
            </w:r>
          </w:p>
          <w:p w14:paraId="21A414A3"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Usare OI quando disponibile. Se Pa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non disponibile, modulare la Fi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per mantenere Sp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97% per calcolare OSI o il rapporto Sp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Fi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w:t>
            </w:r>
          </w:p>
          <w:p w14:paraId="2EB87254"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Pressione positiva bifasica</w:t>
            </w:r>
            <w:r w:rsidRPr="003F7DC9">
              <w:rPr>
                <w:rFonts w:ascii="Arial Narrow" w:eastAsia="Yu Mincho" w:hAnsi="Arial Narrow"/>
                <w:color w:val="FF0000"/>
                <w:sz w:val="20"/>
                <w:szCs w:val="20"/>
                <w:lang w:eastAsia="en-US" w:bidi="ar-SA"/>
              </w:rPr>
              <w:t xml:space="preserve"> </w:t>
            </w:r>
            <w:r w:rsidRPr="003F7DC9">
              <w:rPr>
                <w:rFonts w:ascii="Arial Narrow" w:eastAsia="Yu Mincho" w:hAnsi="Arial Narrow"/>
                <w:sz w:val="20"/>
                <w:szCs w:val="20"/>
                <w:lang w:eastAsia="en-US" w:bidi="ar-SA"/>
              </w:rPr>
              <w:t xml:space="preserve">(NIV o CPAP)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5 cm 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 tramite maschera facciale: 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300 mmHg o Sp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264.</w:t>
            </w:r>
          </w:p>
          <w:p w14:paraId="7506D46F"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RDS lieve (ventilazione invasiva): 4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OI &lt;8 o 5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OSI &lt;7,5.</w:t>
            </w:r>
          </w:p>
          <w:p w14:paraId="221090F3"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RDS moderato (ventilazione invasiva): 8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OI&lt; 16 o 7,5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OSI&lt;12,3.</w:t>
            </w:r>
          </w:p>
          <w:p w14:paraId="70958008"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RDS gravi (ventilazione invasiva): OI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16 o OSI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12,3.</w:t>
            </w:r>
          </w:p>
        </w:tc>
      </w:tr>
      <w:tr w:rsidR="00D20537" w:rsidRPr="003F7DC9" w14:paraId="06947E2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6" w:type="pct"/>
            <w:vMerge w:val="restart"/>
            <w:shd w:val="clear" w:color="auto" w:fill="D9E2F3"/>
            <w:vAlign w:val="center"/>
          </w:tcPr>
          <w:p w14:paraId="504B23E1"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 xml:space="preserve">Stato critico </w:t>
            </w:r>
            <w:r w:rsidRPr="003F7DC9">
              <w:rPr>
                <w:rFonts w:ascii="Arial Narrow" w:eastAsia="Calibri" w:hAnsi="Arial Narrow"/>
                <w:sz w:val="20"/>
                <w:szCs w:val="20"/>
                <w:lang w:eastAsia="en-US" w:bidi="ar-SA"/>
              </w:rPr>
              <w:br/>
              <w:t>di malattia</w:t>
            </w:r>
          </w:p>
        </w:tc>
        <w:tc>
          <w:tcPr>
            <w:tcW w:w="802" w:type="pct"/>
            <w:shd w:val="clear" w:color="auto" w:fill="D9E2F3"/>
            <w:vAlign w:val="center"/>
          </w:tcPr>
          <w:p w14:paraId="6DAC5995"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bCs/>
                <w:sz w:val="20"/>
                <w:szCs w:val="20"/>
                <w:lang w:eastAsia="en-US" w:bidi="ar-SA"/>
              </w:rPr>
            </w:pPr>
            <w:r w:rsidRPr="003F7DC9">
              <w:rPr>
                <w:rFonts w:ascii="Arial Narrow" w:eastAsia="Calibri" w:hAnsi="Arial Narrow"/>
                <w:bCs/>
                <w:sz w:val="20"/>
                <w:szCs w:val="20"/>
                <w:lang w:eastAsia="en-US" w:bidi="ar-SA"/>
              </w:rPr>
              <w:t>Sepsi</w:t>
            </w:r>
          </w:p>
        </w:tc>
        <w:tc>
          <w:tcPr>
            <w:tcW w:w="3402" w:type="pct"/>
            <w:shd w:val="clear" w:color="auto" w:fill="D9E2F3"/>
            <w:vAlign w:val="center"/>
          </w:tcPr>
          <w:p w14:paraId="07F5AA16"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Adulti</w:t>
            </w:r>
            <w:r w:rsidRPr="003F7DC9">
              <w:rPr>
                <w:rFonts w:ascii="Arial Narrow" w:eastAsia="Calibri" w:hAnsi="Arial Narrow"/>
                <w:sz w:val="20"/>
                <w:szCs w:val="20"/>
                <w:lang w:eastAsia="en-US" w:bidi="ar-SA"/>
              </w:rPr>
              <w:t>: disfunzione d’organo acuta con pericolo di vita causata da una disregolazione della risposta dell’ospite a una sospetta o comprovata infezione. Segni di disfunzione d’organo includono: alterazione dello stato mentale, respirazione difficoltosa o tachipnea, ridotta saturazione di ossigeno, riduzione della diuresi, aumento della frequenza cardiaca, polso debole, estremità fredde o bassa</w:t>
            </w:r>
          </w:p>
          <w:p w14:paraId="768AB254"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ressione sanguigna, macchie cutanee, evidenza di coagulopatia da esami di laboratorio, trombocitopenia, acidosi, aumento del lattato o iperbilirubinemia.</w:t>
            </w:r>
          </w:p>
          <w:p w14:paraId="41E84464"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Bambini</w:t>
            </w:r>
            <w:r w:rsidRPr="003F7DC9">
              <w:rPr>
                <w:rFonts w:ascii="Arial Narrow" w:eastAsia="Calibri" w:hAnsi="Arial Narrow"/>
                <w:sz w:val="20"/>
                <w:szCs w:val="20"/>
                <w:lang w:eastAsia="en-US" w:bidi="ar-SA"/>
              </w:rPr>
              <w:t xml:space="preserve">: sospetta o dimostrata infezione e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 xml:space="preserve"> di 2 criteri della sindrome da risposta infiammatoria (SIRS) sistemica età correlata, di cui uno deve essere alterazione della temperatura o del numero di globuli bianchi.</w:t>
            </w:r>
          </w:p>
        </w:tc>
      </w:tr>
      <w:tr w:rsidR="00D20537" w:rsidRPr="003F7DC9" w14:paraId="1EA7A1C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796" w:type="pct"/>
            <w:vMerge/>
            <w:vAlign w:val="center"/>
          </w:tcPr>
          <w:p w14:paraId="09B979FD" w14:textId="77777777" w:rsidR="00D20537" w:rsidRPr="003F7DC9" w:rsidRDefault="00D20537" w:rsidP="00D20537">
            <w:pPr>
              <w:rPr>
                <w:rFonts w:ascii="Arial Narrow" w:eastAsia="Calibri" w:hAnsi="Arial Narrow"/>
                <w:sz w:val="20"/>
                <w:szCs w:val="20"/>
                <w:lang w:eastAsia="en-US" w:bidi="ar-SA"/>
              </w:rPr>
            </w:pPr>
          </w:p>
        </w:tc>
        <w:tc>
          <w:tcPr>
            <w:tcW w:w="802" w:type="pct"/>
            <w:shd w:val="clear" w:color="auto" w:fill="D9E2F3"/>
            <w:vAlign w:val="center"/>
          </w:tcPr>
          <w:p w14:paraId="2B899922"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bCs/>
                <w:sz w:val="20"/>
                <w:szCs w:val="20"/>
                <w:lang w:eastAsia="en-US" w:bidi="ar-SA"/>
              </w:rPr>
            </w:pPr>
            <w:r w:rsidRPr="003F7DC9">
              <w:rPr>
                <w:rFonts w:ascii="Arial Narrow" w:eastAsia="Calibri" w:hAnsi="Arial Narrow"/>
                <w:bCs/>
                <w:sz w:val="20"/>
                <w:szCs w:val="20"/>
                <w:lang w:eastAsia="en-US" w:bidi="ar-SA"/>
              </w:rPr>
              <w:t>Shock settico</w:t>
            </w:r>
          </w:p>
        </w:tc>
        <w:tc>
          <w:tcPr>
            <w:tcW w:w="3402" w:type="pct"/>
            <w:shd w:val="clear" w:color="auto" w:fill="D9E2F3"/>
            <w:vAlign w:val="center"/>
          </w:tcPr>
          <w:p w14:paraId="58C465FF"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 xml:space="preserve">Adulti: </w:t>
            </w:r>
            <w:r w:rsidRPr="003F7DC9">
              <w:rPr>
                <w:rFonts w:ascii="Arial Narrow" w:eastAsia="Calibri" w:hAnsi="Arial Narrow"/>
                <w:sz w:val="20"/>
                <w:szCs w:val="20"/>
                <w:lang w:eastAsia="en-US" w:bidi="ar-SA"/>
              </w:rPr>
              <w:t xml:space="preserve">ipotensione persistente nonostante il ripristino del volume sanguigno, che richiede vasopressori per mantenere MAP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65 mmHg e livello di lattato siero &gt; 2 mmol/L.</w:t>
            </w:r>
          </w:p>
          <w:p w14:paraId="0189CDC5" w14:textId="77777777" w:rsidR="00D20537" w:rsidRPr="003F7DC9" w:rsidRDefault="00D20537" w:rsidP="00D20537">
            <w:pPr>
              <w:spacing w:after="100"/>
              <w:cnfStyle w:val="000000000000" w:firstRow="0" w:lastRow="0" w:firstColumn="0" w:lastColumn="0" w:oddVBand="0" w:evenVBand="0" w:oddHBand="0" w:evenHBand="0" w:firstRowFirstColumn="0" w:firstRowLastColumn="0" w:lastRowFirstColumn="0" w:lastRowLastColumn="0"/>
              <w:rPr>
                <w:rFonts w:ascii="Arial Narrow" w:eastAsia="Calibri" w:hAnsi="Arial Narrow"/>
                <w:b/>
                <w:sz w:val="20"/>
                <w:szCs w:val="20"/>
                <w:lang w:eastAsia="en-US" w:bidi="ar-SA"/>
              </w:rPr>
            </w:pPr>
            <w:r w:rsidRPr="003F7DC9">
              <w:rPr>
                <w:rFonts w:ascii="Arial Narrow" w:eastAsia="Calibri" w:hAnsi="Arial Narrow"/>
                <w:b/>
                <w:sz w:val="20"/>
                <w:szCs w:val="20"/>
                <w:lang w:eastAsia="en-US" w:bidi="ar-SA"/>
              </w:rPr>
              <w:t>Bambini</w:t>
            </w:r>
            <w:r w:rsidRPr="003F7DC9">
              <w:rPr>
                <w:rFonts w:ascii="Arial Narrow" w:eastAsia="Calibri" w:hAnsi="Arial Narrow"/>
                <w:sz w:val="20"/>
                <w:szCs w:val="20"/>
                <w:lang w:eastAsia="en-US" w:bidi="ar-SA"/>
              </w:rPr>
              <w:t xml:space="preserve">: qualsiasi grado di ipotensione (SBP &lt;5º centile o &gt; 2 SD sotto il limite di norma per età) o due o tre dei seguenti criteri: alterazione dello stato mentale; bradicardia o tachicardia (HR&lt; 90 bpm o &gt; 160 bpm nei neonati e frequenza cardiaca &lt;70 bpm o &gt; 150 bpm nei bambini); aumento del riempimento capillare (&gt; 2 sec) o polso debole; tachipnea; cute marezzata o fredda o con petecchie o </w:t>
            </w:r>
            <w:r w:rsidRPr="003F7DC9">
              <w:rPr>
                <w:rFonts w:ascii="Arial Narrow" w:eastAsia="Calibri" w:hAnsi="Arial Narrow"/>
                <w:i/>
                <w:sz w:val="20"/>
                <w:szCs w:val="20"/>
                <w:lang w:eastAsia="en-US" w:bidi="ar-SA"/>
              </w:rPr>
              <w:t>rash</w:t>
            </w:r>
            <w:r w:rsidRPr="003F7DC9">
              <w:rPr>
                <w:rFonts w:ascii="Arial Narrow" w:eastAsia="Calibri" w:hAnsi="Arial Narrow"/>
                <w:sz w:val="20"/>
                <w:szCs w:val="20"/>
                <w:lang w:eastAsia="en-US" w:bidi="ar-SA"/>
              </w:rPr>
              <w:t xml:space="preserve"> purpurico; elevati livelli di lattato; riduzione della diuresi; ipertermia o ipotermia.</w:t>
            </w:r>
          </w:p>
        </w:tc>
      </w:tr>
    </w:tbl>
    <w:p w14:paraId="1FF65DBC" w14:textId="77777777" w:rsidR="00D20537" w:rsidRPr="003F7DC9" w:rsidRDefault="00D20537" w:rsidP="00D20537">
      <w:pPr>
        <w:widowControl/>
        <w:autoSpaceDE/>
        <w:autoSpaceDN/>
        <w:spacing w:after="160"/>
        <w:jc w:val="both"/>
        <w:rPr>
          <w:rFonts w:ascii="Arial Narrow" w:eastAsia="Calibri" w:hAnsi="Arial Narrow" w:cs="Calibri"/>
          <w:lang w:eastAsia="en-US" w:bidi="ar-SA"/>
        </w:rPr>
      </w:pPr>
    </w:p>
    <w:p w14:paraId="4976BFB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lastRenderedPageBreak/>
        <w:t>Alle differenti fasi della malattia corrispondono approcci terapeutici differenti (66) (Figura 7). Deve essere infine ricordato che SARS-CoV-2 può indurre un danno a livello anche di altri organi oltre al polmone; tra questi meritano menzione i danni osservati a livello cardiaco, renale e del sistema nervoso sia centrale sia periferico.</w:t>
      </w:r>
    </w:p>
    <w:p w14:paraId="6BA68DF6" w14:textId="77777777" w:rsidR="00D20537" w:rsidRPr="003F7DC9" w:rsidRDefault="00D20537" w:rsidP="00D20537">
      <w:pPr>
        <w:widowControl/>
        <w:autoSpaceDE/>
        <w:autoSpaceDN/>
        <w:spacing w:after="120" w:line="259" w:lineRule="auto"/>
        <w:jc w:val="both"/>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114A80C7" wp14:editId="723B0312">
            <wp:extent cx="5400040" cy="3803683"/>
            <wp:effectExtent l="0" t="0" r="0" b="6350"/>
            <wp:docPr id="204" name="Immagin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695"/>
                    <a:stretch/>
                  </pic:blipFill>
                  <pic:spPr bwMode="auto">
                    <a:xfrm>
                      <a:off x="0" y="0"/>
                      <a:ext cx="5400040" cy="3803683"/>
                    </a:xfrm>
                    <a:prstGeom prst="rect">
                      <a:avLst/>
                    </a:prstGeom>
                    <a:noFill/>
                    <a:ln>
                      <a:noFill/>
                    </a:ln>
                    <a:extLst>
                      <a:ext uri="{53640926-AAD7-44D8-BBD7-CCE9431645EC}">
                        <a14:shadowObscured xmlns:a14="http://schemas.microsoft.com/office/drawing/2010/main"/>
                      </a:ext>
                    </a:extLst>
                  </pic:spPr>
                </pic:pic>
              </a:graphicData>
            </a:graphic>
          </wp:inline>
        </w:drawing>
      </w:r>
    </w:p>
    <w:p w14:paraId="6FA105DC" w14:textId="5DF39905" w:rsidR="00D20537" w:rsidRPr="003F7DC9" w:rsidRDefault="00D20537" w:rsidP="00D20537">
      <w:pPr>
        <w:widowControl/>
        <w:autoSpaceDE/>
        <w:autoSpaceDN/>
        <w:spacing w:before="24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7</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noProof/>
          <w:color w:val="002060"/>
          <w:sz w:val="20"/>
          <w:szCs w:val="20"/>
          <w:lang w:eastAsia="en-US" w:bidi="ar-SA"/>
        </w:rPr>
        <w:t>.</w:t>
      </w:r>
      <w:r w:rsidRPr="003F7DC9">
        <w:rPr>
          <w:rFonts w:ascii="Arial Narrow" w:eastAsia="Yu Mincho" w:hAnsi="Arial Narrow"/>
          <w:b/>
          <w:bCs/>
          <w:color w:val="002060"/>
          <w:sz w:val="20"/>
          <w:szCs w:val="20"/>
          <w:lang w:eastAsia="en-US" w:bidi="ar-SA"/>
        </w:rPr>
        <w:t xml:space="preserve"> Terapie ritenute efficaci per stadio clinico della malattia COVID-19 - modificato da (66)</w:t>
      </w:r>
    </w:p>
    <w:p w14:paraId="0F6AAD8E"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09792" behindDoc="1" locked="0" layoutInCell="1" allowOverlap="1" wp14:anchorId="5CF1ACE4" wp14:editId="3E82A1A3">
                <wp:simplePos x="0" y="0"/>
                <wp:positionH relativeFrom="column">
                  <wp:posOffset>-3175</wp:posOffset>
                </wp:positionH>
                <wp:positionV relativeFrom="paragraph">
                  <wp:posOffset>214935</wp:posOffset>
                </wp:positionV>
                <wp:extent cx="5400000" cy="944479"/>
                <wp:effectExtent l="0" t="0" r="0" b="8255"/>
                <wp:wrapNone/>
                <wp:docPr id="177" name="Rettangolo 177"/>
                <wp:cNvGraphicFramePr/>
                <a:graphic xmlns:a="http://schemas.openxmlformats.org/drawingml/2006/main">
                  <a:graphicData uri="http://schemas.microsoft.com/office/word/2010/wordprocessingShape">
                    <wps:wsp>
                      <wps:cNvSpPr/>
                      <wps:spPr>
                        <a:xfrm>
                          <a:off x="0" y="0"/>
                          <a:ext cx="5400000" cy="944479"/>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222B3" id="Rettangolo 177" o:spid="_x0000_s1026" style="position:absolute;margin-left:-.25pt;margin-top:16.9pt;width:425.2pt;height:74.35pt;z-index:-25150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" fillcolor="#dae3f3" stroked="f" strokeweight="1pt"/>
            </w:pict>
          </mc:Fallback>
        </mc:AlternateContent>
      </w:r>
      <w:r w:rsidRPr="003F7DC9">
        <w:rPr>
          <w:rFonts w:ascii="Arial Narrow" w:eastAsia="Yu Gothic Light" w:hAnsi="Arial Narrow"/>
          <w:b/>
          <w:iCs/>
          <w:color w:val="002060"/>
          <w:sz w:val="24"/>
          <w:szCs w:val="24"/>
          <w:lang w:bidi="ar-SA"/>
        </w:rPr>
        <w:t>Corticosteroidi</w:t>
      </w:r>
    </w:p>
    <w:p w14:paraId="0A90D1F8"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cs="Calibri"/>
          <w:lang w:eastAsia="en-US" w:bidi="ar-SA"/>
        </w:rPr>
        <w:t xml:space="preserve">L’utilizzo dei corticosteroidi è raccomandato dalle principali linee guida internazionali, in assenza di </w:t>
      </w:r>
      <w:r w:rsidRPr="003F7DC9">
        <w:rPr>
          <w:rFonts w:ascii="Arial Narrow" w:eastAsia="Calibri" w:hAnsi="Arial Narrow"/>
          <w:lang w:eastAsia="en-US" w:bidi="ar-SA"/>
        </w:rPr>
        <w:t>controindicazioni</w:t>
      </w:r>
      <w:r w:rsidRPr="003F7DC9">
        <w:rPr>
          <w:rFonts w:ascii="Arial Narrow" w:eastAsia="Calibri" w:hAnsi="Arial Narrow" w:cs="Calibri"/>
          <w:lang w:eastAsia="en-US" w:bidi="ar-SA"/>
        </w:rPr>
        <w:t xml:space="preserve"> specifiche, </w:t>
      </w:r>
      <w:r w:rsidRPr="003F7DC9">
        <w:rPr>
          <w:rFonts w:ascii="Arial Narrow" w:eastAsia="Calibri" w:hAnsi="Arial Narrow"/>
          <w:lang w:eastAsia="en-US" w:bidi="ar-SA"/>
        </w:rPr>
        <w:t>nei soggetti ospedalizzati con malattia COVID-19 severa che necessitano di supplementazione di ossigeno (inclusi i soggetti in ventilazione meccanica invasiva e non invasiva). In base alle evidenze ad oggi disponibili, i glucocorticoidi rappresentano l’unica classe di farmaci che ha dimostrato un beneficio in termini di riduzione della mortalità.</w:t>
      </w:r>
    </w:p>
    <w:p w14:paraId="70D3BF1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0657488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causa del loro potente effetto antinfiammatorio, i corticosteroidi sono stati utilizzati in patologie strettamente correlate a COVID-19, tra cui SARS, MERS, influenza grave, polmonite acquisita in comunità, ARDS o sindrome da rilascio di citochine. Tuttavia, le prove a sostegno dell’uso di corticosteroidi in queste condizioni sono sempre state controverse a causa di vari motivi, tra cui la mancanza di studi randomizzati sufficientemente robusti in termini di dimensione campionaria, l’eterogeneità delle popolazioni studiate e le modalità spesso inadeguate di raccogliere i dati riguardanti i dosaggi, la gravità della malattia di base, e gli effetti collaterali. </w:t>
      </w:r>
    </w:p>
    <w:p w14:paraId="5D851A4F"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564F31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e principali evidenze a supporto dell’utilizzo del desametasone nel COVID-19 derivano dallo studio RECOVERY (</w:t>
      </w:r>
      <w:r w:rsidRPr="003F7DC9">
        <w:rPr>
          <w:rFonts w:ascii="Arial Narrow" w:eastAsia="Calibri" w:hAnsi="Arial Narrow"/>
          <w:i/>
          <w:lang w:eastAsia="en-US" w:bidi="ar-SA"/>
        </w:rPr>
        <w:t>Randomized Evaluation of COVID-19 Therapy</w:t>
      </w:r>
      <w:r w:rsidRPr="003F7DC9">
        <w:rPr>
          <w:rFonts w:ascii="Arial Narrow" w:eastAsia="Calibri" w:hAnsi="Arial Narrow"/>
          <w:lang w:eastAsia="en-US" w:bidi="ar-SA"/>
        </w:rPr>
        <w:t>), studio randomizzato controllato in aperto, condotto in UK sotto l’egida del R</w:t>
      </w:r>
      <w:r w:rsidRPr="003F7DC9">
        <w:rPr>
          <w:rFonts w:ascii="Arial Narrow" w:eastAsia="Calibri" w:hAnsi="Arial Narrow"/>
          <w:i/>
          <w:iCs/>
          <w:lang w:eastAsia="en-US" w:bidi="ar-SA"/>
        </w:rPr>
        <w:t>andomized Evaluation of COVID-19 Therapy</w:t>
      </w:r>
      <w:r w:rsidRPr="003F7DC9">
        <w:rPr>
          <w:rFonts w:ascii="Arial Narrow" w:eastAsia="Calibri" w:hAnsi="Arial Narrow"/>
          <w:lang w:eastAsia="en-US" w:bidi="ar-SA"/>
        </w:rPr>
        <w:t xml:space="preserve">, che confrontava differenti trattamenti in soggetti ospedalizzati con COVID-19 (67). L’analisi dei 6.425 soggetti randomizzati (2.104 nel braccio con </w:t>
      </w:r>
      <w:r w:rsidRPr="003F7DC9">
        <w:rPr>
          <w:rFonts w:ascii="Arial Narrow" w:eastAsia="Calibri" w:hAnsi="Arial Narrow"/>
          <w:lang w:eastAsia="en-US" w:bidi="ar-SA"/>
        </w:rPr>
        <w:lastRenderedPageBreak/>
        <w:t xml:space="preserve">desametasone e 4.321 nel braccio </w:t>
      </w:r>
      <w:r w:rsidRPr="003F7DC9">
        <w:rPr>
          <w:rFonts w:ascii="Arial Narrow" w:eastAsia="Calibri" w:hAnsi="Arial Narrow"/>
          <w:i/>
          <w:iCs/>
          <w:lang w:eastAsia="en-US" w:bidi="ar-SA"/>
        </w:rPr>
        <w:t>usual care</w:t>
      </w:r>
      <w:r w:rsidRPr="003F7DC9">
        <w:rPr>
          <w:rFonts w:ascii="Arial Narrow" w:eastAsia="Calibri" w:hAnsi="Arial Narrow"/>
          <w:lang w:eastAsia="en-US" w:bidi="ar-SA"/>
        </w:rPr>
        <w:t xml:space="preserve">) ha dimostrato, nella popolazione generale, una mortalità statisticamente inferiore nel braccio in trattamento con desametasone rispetto al braccio di controllo (22,9%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25,7%; RR 0,83; IC95% 0,75-0,93; p&lt;0,001). Nell’analisi per sottogruppi, la riduzione del tasso di mortalità nel braccio trattato con desametasone rispetto al gruppo di controllo si osservava anche nel sottogruppo dei soggetti in ventilazione meccanica invasiva (29,3%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41,4%; RR 0,64; IC95% 0,51-0,81), mentre non si riscontrava nel sottogruppo di soggetti che non ricevevano alcuna supplementazione di ossigeno (17,8%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14,0%; RR 1,19; IC95% 0,91-1,55). </w:t>
      </w:r>
    </w:p>
    <w:p w14:paraId="3723205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ltri studi clinici randomizzati, alcuni dei quali precocemente interrotti dopo la divulgazione dei risultati de RECOVERY trial, sono stati pubblicati (68-71) e una recente meta-analisi del </w:t>
      </w:r>
      <w:r w:rsidRPr="003F7DC9">
        <w:rPr>
          <w:rFonts w:ascii="Arial Narrow" w:eastAsia="Calibri" w:hAnsi="Arial Narrow" w:cs="Calibri"/>
          <w:bCs/>
          <w:i/>
          <w:iCs/>
          <w:szCs w:val="28"/>
          <w:lang w:eastAsia="en-US" w:bidi="ar-SA"/>
        </w:rPr>
        <w:t>WHO Rapid Evidence Appraisal for COVID-19 Therapies</w:t>
      </w:r>
      <w:r w:rsidRPr="003F7DC9">
        <w:rPr>
          <w:rFonts w:ascii="Arial Narrow" w:eastAsia="Calibri" w:hAnsi="Arial Narrow" w:cs="Calibri"/>
          <w:bCs/>
          <w:szCs w:val="28"/>
          <w:lang w:eastAsia="en-US" w:bidi="ar-SA"/>
        </w:rPr>
        <w:t xml:space="preserve"> (</w:t>
      </w:r>
      <w:r w:rsidRPr="003F7DC9">
        <w:rPr>
          <w:rFonts w:ascii="Arial Narrow" w:eastAsia="Calibri" w:hAnsi="Arial Narrow" w:cs="Calibri"/>
          <w:bCs/>
          <w:i/>
          <w:iCs/>
          <w:szCs w:val="28"/>
          <w:lang w:eastAsia="en-US" w:bidi="ar-SA"/>
        </w:rPr>
        <w:t>REACT</w:t>
      </w:r>
      <w:r w:rsidRPr="003F7DC9">
        <w:rPr>
          <w:rFonts w:ascii="Arial Narrow" w:eastAsia="Calibri" w:hAnsi="Arial Narrow" w:cs="Calibri"/>
          <w:bCs/>
          <w:szCs w:val="28"/>
          <w:lang w:eastAsia="en-US" w:bidi="ar-SA"/>
        </w:rPr>
        <w:t xml:space="preserve">) </w:t>
      </w:r>
      <w:r w:rsidRPr="003F7DC9">
        <w:rPr>
          <w:rFonts w:ascii="Arial Narrow" w:eastAsia="Calibri" w:hAnsi="Arial Narrow" w:cs="Calibri"/>
          <w:bCs/>
          <w:i/>
          <w:iCs/>
          <w:szCs w:val="28"/>
          <w:lang w:eastAsia="en-US" w:bidi="ar-SA"/>
        </w:rPr>
        <w:t xml:space="preserve">Working Group </w:t>
      </w:r>
      <w:r w:rsidRPr="003F7DC9">
        <w:rPr>
          <w:rFonts w:ascii="Arial Narrow" w:eastAsia="Calibri" w:hAnsi="Arial Narrow" w:cs="Calibri"/>
          <w:bCs/>
          <w:szCs w:val="28"/>
          <w:lang w:eastAsia="en-US" w:bidi="ar-SA"/>
        </w:rPr>
        <w:t xml:space="preserve">ha confermato il </w:t>
      </w:r>
      <w:r w:rsidRPr="003F7DC9">
        <w:rPr>
          <w:rFonts w:ascii="Arial Narrow" w:eastAsia="Calibri" w:hAnsi="Arial Narrow"/>
          <w:lang w:eastAsia="en-US" w:bidi="ar-SA"/>
        </w:rPr>
        <w:t xml:space="preserve">beneficio dei farmaci steroidei nel ridurre la mortalità </w:t>
      </w:r>
      <w:r w:rsidRPr="003F7DC9">
        <w:rPr>
          <w:rFonts w:ascii="Arial Narrow" w:eastAsia="Calibri" w:hAnsi="Arial Narrow" w:cs="Calibri"/>
          <w:bCs/>
          <w:szCs w:val="28"/>
          <w:lang w:eastAsia="en-US" w:bidi="ar-SA"/>
        </w:rPr>
        <w:t>(OR 0,66; IC95% 0,53-0,82; p&lt;0,001) (72)</w:t>
      </w:r>
      <w:r w:rsidRPr="003F7DC9">
        <w:rPr>
          <w:rFonts w:ascii="Arial Narrow" w:eastAsia="Calibri" w:hAnsi="Arial Narrow"/>
          <w:lang w:eastAsia="en-US" w:bidi="ar-SA"/>
        </w:rPr>
        <w:t>.</w:t>
      </w:r>
    </w:p>
    <w:p w14:paraId="599C09A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efficacia viene riportata essere simile tra il desametasone e l’idrocortisone, suggerendo che il beneficio è da ricondurre in generale alla classe dei farmaci steroidei e non a uno specifico steroide, senza una chiara superiorità tra basse dosi (6 mg/die di desametasone) e dosi più elevate (20 mg desametasone per 5 gg + 10 mg per ulteriori 5 gg o fino alla dimissione dall’unità di terapia intensiva). Sulla base dei dati della meta-analisi, l’OMS ha emanato specifiche raccomandazioni relative all’utilizzo di corticosteroidi (73):</w:t>
      </w:r>
    </w:p>
    <w:p w14:paraId="522C703D" w14:textId="77777777" w:rsidR="00D20537" w:rsidRPr="003F7DC9" w:rsidRDefault="00D20537" w:rsidP="00D20537">
      <w:pPr>
        <w:widowControl/>
        <w:numPr>
          <w:ilvl w:val="0"/>
          <w:numId w:val="166"/>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Raccomandazione 1.</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I corticosteroidi sistemici sono raccomandati nel trattamento di pazienti con manifestazioni gravi o critiche di COVID-19 (raccomandazione forte con una moderata certezza dell’evidenza)</w:t>
      </w:r>
    </w:p>
    <w:p w14:paraId="0DDAC30F" w14:textId="77777777" w:rsidR="00D20537" w:rsidRPr="003F7DC9" w:rsidRDefault="00D20537" w:rsidP="00D20537">
      <w:pPr>
        <w:widowControl/>
        <w:numPr>
          <w:ilvl w:val="0"/>
          <w:numId w:val="166"/>
        </w:numPr>
        <w:autoSpaceDE/>
        <w:autoSpaceDN/>
        <w:spacing w:after="120" w:line="259" w:lineRule="auto"/>
        <w:ind w:left="567" w:hanging="283"/>
        <w:jc w:val="both"/>
        <w:rPr>
          <w:rFonts w:ascii="Arial Narrow" w:eastAsia="Calibri" w:hAnsi="Arial Narrow" w:cs="Calibri"/>
          <w:lang w:eastAsia="en-US" w:bidi="ar-SA"/>
        </w:rPr>
      </w:pPr>
      <w:r w:rsidRPr="003F7DC9">
        <w:rPr>
          <w:rFonts w:ascii="Arial Narrow" w:eastAsia="Calibri" w:hAnsi="Arial Narrow" w:cs="Calibri"/>
          <w:b/>
          <w:bCs/>
          <w:color w:val="0070C0"/>
          <w:lang w:eastAsia="en-US" w:bidi="ar-SA"/>
        </w:rPr>
        <w:t>Raccomandazione 2.</w:t>
      </w:r>
      <w:r w:rsidRPr="003F7DC9">
        <w:rPr>
          <w:rFonts w:ascii="Arial Narrow" w:eastAsia="Calibri" w:hAnsi="Arial Narrow" w:cs="Calibri"/>
          <w:color w:val="0070C0"/>
          <w:lang w:eastAsia="en-US" w:bidi="ar-SA"/>
        </w:rPr>
        <w:t xml:space="preserve"> </w:t>
      </w:r>
      <w:r w:rsidRPr="003F7DC9">
        <w:rPr>
          <w:rFonts w:ascii="Arial Narrow" w:eastAsia="Calibri" w:hAnsi="Arial Narrow" w:cs="Calibri"/>
          <w:lang w:eastAsia="en-US" w:bidi="ar-SA"/>
        </w:rPr>
        <w:t xml:space="preserve">Si suggerisce di non usare farmaci steroidei nel trattamento di pazienti con manifestazioni non gravi da </w:t>
      </w:r>
      <w:r w:rsidRPr="003F7DC9">
        <w:rPr>
          <w:rFonts w:ascii="Arial Narrow" w:eastAsia="Calibri" w:hAnsi="Arial Narrow"/>
          <w:lang w:eastAsia="en-US" w:bidi="ar-SA"/>
        </w:rPr>
        <w:t>COVID</w:t>
      </w:r>
      <w:r w:rsidRPr="003F7DC9">
        <w:rPr>
          <w:rFonts w:ascii="Arial Narrow" w:eastAsia="Calibri" w:hAnsi="Arial Narrow" w:cs="Calibri"/>
          <w:lang w:eastAsia="en-US" w:bidi="ar-SA"/>
        </w:rPr>
        <w:t>-19 (raccomandazione condizionale basata su una bassa certezza dell’evidenza).</w:t>
      </w:r>
    </w:p>
    <w:p w14:paraId="1C79C35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cs="Calibri"/>
          <w:lang w:eastAsia="en-US" w:bidi="ar-SA"/>
        </w:rPr>
        <w:t xml:space="preserve">Sono in fase di prossima pubblicazione le indicazioni dell’AIFA, secondo cui l’utilizzo dei corticosteroidi è raccomandato </w:t>
      </w:r>
      <w:r w:rsidRPr="003F7DC9">
        <w:rPr>
          <w:rFonts w:ascii="Arial Narrow" w:eastAsia="Calibri" w:hAnsi="Arial Narrow"/>
          <w:lang w:eastAsia="en-US" w:bidi="ar-SA"/>
        </w:rPr>
        <w:t xml:space="preserve">nei soggetti ospedalizzati con malattia COVID-19 severa che necessitano di supplementazione di ossigeno (inclusi i soggetti in ventilazione meccanica invasiva e non invasiva). </w:t>
      </w:r>
    </w:p>
    <w:p w14:paraId="06476627"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08768" behindDoc="1" locked="0" layoutInCell="1" allowOverlap="1" wp14:anchorId="347FB8E4" wp14:editId="22E4D208">
                <wp:simplePos x="0" y="0"/>
                <wp:positionH relativeFrom="column">
                  <wp:posOffset>26035</wp:posOffset>
                </wp:positionH>
                <wp:positionV relativeFrom="paragraph">
                  <wp:posOffset>192949</wp:posOffset>
                </wp:positionV>
                <wp:extent cx="5400000" cy="2347322"/>
                <wp:effectExtent l="0" t="0" r="0" b="8255"/>
                <wp:wrapNone/>
                <wp:docPr id="178" name="Rettangolo 178"/>
                <wp:cNvGraphicFramePr/>
                <a:graphic xmlns:a="http://schemas.openxmlformats.org/drawingml/2006/main">
                  <a:graphicData uri="http://schemas.microsoft.com/office/word/2010/wordprocessingShape">
                    <wps:wsp>
                      <wps:cNvSpPr/>
                      <wps:spPr>
                        <a:xfrm>
                          <a:off x="0" y="0"/>
                          <a:ext cx="5400000" cy="2347322"/>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D69CEB" id="Rettangolo 178" o:spid="_x0000_s1026" style="position:absolute;margin-left:2.05pt;margin-top:15.2pt;width:425.2pt;height:184.85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" fillcolor="#dae3f3" stroked="f" strokeweight="1pt"/>
            </w:pict>
          </mc:Fallback>
        </mc:AlternateContent>
      </w:r>
      <w:r w:rsidRPr="003F7DC9">
        <w:rPr>
          <w:rFonts w:ascii="Arial Narrow" w:eastAsia="Yu Gothic Light" w:hAnsi="Arial Narrow"/>
          <w:b/>
          <w:iCs/>
          <w:color w:val="002060"/>
          <w:sz w:val="24"/>
          <w:szCs w:val="24"/>
          <w:lang w:bidi="ar-SA"/>
        </w:rPr>
        <w:t>Remdesivir</w:t>
      </w:r>
    </w:p>
    <w:p w14:paraId="7C26AA93"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cs="Calibri"/>
          <w:lang w:eastAsia="en-US" w:bidi="ar-SA"/>
        </w:rPr>
        <w:t xml:space="preserve">L’utilizzo di remdesivir può essere considerato, </w:t>
      </w:r>
      <w:r w:rsidRPr="003F7DC9">
        <w:rPr>
          <w:rFonts w:ascii="Arial Narrow" w:eastAsia="Calibri" w:hAnsi="Arial Narrow"/>
          <w:lang w:eastAsia="en-US" w:bidi="ar-SA"/>
        </w:rPr>
        <w:t>nei soggetti ospedalizzati con malattia COVID-19 severa, che necessitano di supplementazione standard di ossigeno, ma che non richiedono ossigeno ad alti flussi e ventilazione meccanica.</w:t>
      </w:r>
    </w:p>
    <w:p w14:paraId="726AC362"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Il dosaggio raccomandato di remdesivir nei pazienti di età pari o superiore a 12 anni e peso pari ad almeno 40 kg è:</w:t>
      </w:r>
    </w:p>
    <w:p w14:paraId="04D67BB8" w14:textId="77777777" w:rsidR="00D20537" w:rsidRPr="003F7DC9" w:rsidRDefault="00D20537" w:rsidP="00D20537">
      <w:pPr>
        <w:widowControl/>
        <w:autoSpaceDE/>
        <w:autoSpaceDN/>
        <w:spacing w:after="60"/>
        <w:ind w:left="284" w:right="284"/>
        <w:jc w:val="both"/>
        <w:rPr>
          <w:rFonts w:ascii="Arial Narrow" w:eastAsia="Calibri" w:hAnsi="Arial Narrow"/>
          <w:lang w:eastAsia="en-US" w:bidi="ar-SA"/>
        </w:rPr>
      </w:pPr>
      <w:r w:rsidRPr="003F7DC9">
        <w:rPr>
          <w:rFonts w:ascii="Arial Narrow" w:eastAsia="Calibri" w:hAnsi="Arial Narrow"/>
          <w:lang w:eastAsia="en-US" w:bidi="ar-SA"/>
        </w:rPr>
        <w:t>• giorno 1: singola dose di carico di remdesivir 200 mg somministrata tramite infusione endovenosa</w:t>
      </w:r>
    </w:p>
    <w:p w14:paraId="3354F1B9"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 dal giorno 2 in poi: 100 mg somministrati una volta al giorno tramite infusione endovenosa.</w:t>
      </w:r>
    </w:p>
    <w:p w14:paraId="5CCA22AB"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 xml:space="preserve">La durata totale del trattamento deve essere di almeno 5 giorni e non deve eccedere i 10 giorni. </w:t>
      </w:r>
    </w:p>
    <w:p w14:paraId="51A0D981" w14:textId="77777777" w:rsidR="00D20537" w:rsidRPr="003F7DC9" w:rsidRDefault="00D20537" w:rsidP="00D20537">
      <w:pPr>
        <w:widowControl/>
        <w:autoSpaceDE/>
        <w:autoSpaceDN/>
        <w:spacing w:after="160"/>
        <w:ind w:left="284" w:right="284"/>
        <w:jc w:val="both"/>
        <w:rPr>
          <w:rFonts w:ascii="Arial Narrow" w:eastAsia="Calibri" w:hAnsi="Arial Narrow" w:cs="Calibri"/>
          <w:lang w:eastAsia="en-US" w:bidi="ar-SA"/>
        </w:rPr>
      </w:pPr>
      <w:r w:rsidRPr="003F7DC9">
        <w:rPr>
          <w:rFonts w:ascii="Arial Narrow" w:eastAsia="Calibri" w:hAnsi="Arial Narrow"/>
          <w:lang w:eastAsia="en-US" w:bidi="ar-SA"/>
        </w:rPr>
        <w:t>G</w:t>
      </w:r>
      <w:r w:rsidRPr="003F7DC9">
        <w:rPr>
          <w:rFonts w:ascii="Arial Narrow" w:eastAsia="Calibri" w:hAnsi="Arial Narrow" w:cs="Calibri"/>
          <w:lang w:eastAsia="en-US" w:bidi="ar-SA"/>
        </w:rPr>
        <w:t>li studi finora condotti non hanno evidenziato una differenza in termini di efficacia tra il trattamento a 5 giorni e il trattamento a 10, sia nei pazienti con malattia moderata, sia nella coorte di malattia severa.</w:t>
      </w:r>
    </w:p>
    <w:p w14:paraId="22C50C79"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7C7C32E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remdesivir è un analogo nucleotidico della adenosina che ha dimostrato efficacia clinica inibendo la replicazione di SARS-CoV-2 a livello della RNA polimerasi RNA dipendente (74). Inizialmente utilizzato per la Malattia da Virus Ebola, remdesivir </w:t>
      </w:r>
      <w:r w:rsidRPr="003F7DC9">
        <w:rPr>
          <w:rFonts w:ascii="Arial Narrow" w:eastAsia="Calibri" w:hAnsi="Arial Narrow" w:cs="Calibri"/>
          <w:szCs w:val="28"/>
          <w:lang w:eastAsia="en-US" w:bidi="ar-SA"/>
        </w:rPr>
        <w:t>è il primo farmaco antivirale ad aver ottenuto l’autorizzazione dall’Agenzia Europea dei Medicinali (EMA) con indicazione specifica per il “</w:t>
      </w:r>
      <w:r w:rsidRPr="003F7DC9">
        <w:rPr>
          <w:rFonts w:ascii="Arial Narrow" w:eastAsia="Calibri" w:hAnsi="Arial Narrow"/>
          <w:lang w:eastAsia="en-US" w:bidi="ar-SA"/>
        </w:rPr>
        <w:t xml:space="preserve">trattamento della malattia da coronavirus 2019 (COVID-19) negli adulti e negli adolescenti (di età pari o superiore a 12 anni e peso pari ad almeno 40 kg) con </w:t>
      </w:r>
      <w:r w:rsidRPr="003F7DC9">
        <w:rPr>
          <w:rFonts w:ascii="Arial Narrow" w:eastAsia="Calibri" w:hAnsi="Arial Narrow"/>
          <w:lang w:eastAsia="en-US" w:bidi="ar-SA"/>
        </w:rPr>
        <w:lastRenderedPageBreak/>
        <w:t>polmonite che richiede ossigenoterapia supplementare</w:t>
      </w:r>
      <w:r w:rsidRPr="003F7DC9">
        <w:rPr>
          <w:rFonts w:ascii="Arial Narrow" w:eastAsia="Calibri" w:hAnsi="Arial Narrow" w:cs="Calibri"/>
          <w:szCs w:val="28"/>
          <w:lang w:eastAsia="en-US" w:bidi="ar-SA"/>
        </w:rPr>
        <w:t xml:space="preserve">”. </w:t>
      </w:r>
      <w:r w:rsidRPr="003F7DC9">
        <w:rPr>
          <w:rFonts w:ascii="Arial Narrow" w:eastAsia="Calibri" w:hAnsi="Arial Narrow"/>
          <w:lang w:eastAsia="en-US" w:bidi="ar-SA"/>
        </w:rPr>
        <w:t xml:space="preserve">Remdesivir è stato autorizzato in Europa con procedura </w:t>
      </w:r>
      <w:r w:rsidRPr="003F7DC9">
        <w:rPr>
          <w:rFonts w:ascii="Arial Narrow" w:eastAsia="Calibri" w:hAnsi="Arial Narrow"/>
          <w:i/>
          <w:lang w:eastAsia="en-US" w:bidi="ar-SA"/>
        </w:rPr>
        <w:t>conditional approval</w:t>
      </w:r>
      <w:r w:rsidRPr="003F7DC9">
        <w:rPr>
          <w:rFonts w:ascii="Arial Narrow" w:eastAsia="Calibri" w:hAnsi="Arial Narrow"/>
          <w:lang w:eastAsia="en-US" w:bidi="ar-SA"/>
        </w:rPr>
        <w:t xml:space="preserve">. </w:t>
      </w:r>
    </w:p>
    <w:p w14:paraId="43BABE6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l momento, in Italia, remdesivir può essere fornito esclusivamente nell’ambito dell’</w:t>
      </w:r>
      <w:r w:rsidRPr="003F7DC9">
        <w:rPr>
          <w:rFonts w:ascii="Arial Narrow" w:eastAsia="Calibri" w:hAnsi="Arial Narrow"/>
          <w:i/>
          <w:lang w:eastAsia="en-US" w:bidi="ar-SA"/>
        </w:rPr>
        <w:t xml:space="preserve">Emergency Support Instrument </w:t>
      </w:r>
      <w:r w:rsidRPr="003F7DC9">
        <w:rPr>
          <w:rFonts w:ascii="Arial Narrow" w:eastAsia="Calibri" w:hAnsi="Arial Narrow"/>
          <w:lang w:eastAsia="en-US" w:bidi="ar-SA"/>
        </w:rPr>
        <w:t xml:space="preserve">secondo le modalità operative riportate sul sito dell’Agenzia Italiana del Farmaco (AIFA) (75). </w:t>
      </w:r>
    </w:p>
    <w:p w14:paraId="6E2795FD"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7FB1EE9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cs="Calibri"/>
          <w:lang w:eastAsia="en-US" w:bidi="ar-SA"/>
        </w:rPr>
        <w:t xml:space="preserve">Il principale studio che ha valutato l’efficacia e la sicurezza di remdesivir è stato lo studio </w:t>
      </w:r>
      <w:r w:rsidRPr="003F7DC9">
        <w:rPr>
          <w:rFonts w:ascii="Arial Narrow" w:eastAsia="Calibri" w:hAnsi="Arial Narrow" w:cs="Calibri"/>
          <w:bCs/>
          <w:szCs w:val="28"/>
          <w:lang w:eastAsia="en-US" w:bidi="ar-SA"/>
        </w:rPr>
        <w:t xml:space="preserve">ACTT-1, </w:t>
      </w:r>
      <w:r w:rsidRPr="003F7DC9">
        <w:rPr>
          <w:rFonts w:ascii="Arial Narrow" w:eastAsia="Calibri" w:hAnsi="Arial Narrow"/>
          <w:lang w:eastAsia="en-US" w:bidi="ar-SA"/>
        </w:rPr>
        <w:t xml:space="preserve">un trial clinico randomizzato, in doppio-cieco, multinazionale, sponsorizzato dai </w:t>
      </w:r>
      <w:r w:rsidRPr="003F7DC9">
        <w:rPr>
          <w:rFonts w:ascii="Arial Narrow" w:eastAsia="Calibri" w:hAnsi="Arial Narrow"/>
          <w:i/>
          <w:iCs/>
          <w:lang w:eastAsia="en-US" w:bidi="ar-SA"/>
        </w:rPr>
        <w:t xml:space="preserve">National Health Institutes </w:t>
      </w:r>
      <w:r w:rsidRPr="003F7DC9">
        <w:rPr>
          <w:rFonts w:ascii="Arial Narrow" w:eastAsia="Calibri" w:hAnsi="Arial Narrow"/>
          <w:lang w:eastAsia="en-US" w:bidi="ar-SA"/>
        </w:rPr>
        <w:t>negli Stati Uniti</w:t>
      </w:r>
      <w:r w:rsidRPr="003F7DC9">
        <w:rPr>
          <w:rFonts w:ascii="Arial Narrow" w:eastAsia="Calibri" w:hAnsi="Arial Narrow"/>
          <w:i/>
          <w:iCs/>
          <w:lang w:eastAsia="en-US" w:bidi="ar-SA"/>
        </w:rPr>
        <w:t xml:space="preserve"> </w:t>
      </w:r>
      <w:r w:rsidRPr="003F7DC9">
        <w:rPr>
          <w:rFonts w:ascii="Arial Narrow" w:eastAsia="Calibri" w:hAnsi="Arial Narrow"/>
          <w:lang w:eastAsia="en-US" w:bidi="ar-SA"/>
        </w:rPr>
        <w:t xml:space="preserve">che ha valutato l’efficacia del remdesivir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placebo (entrambi somministrati per 10 giorni) in una popolazione che comprendeva soggetti ricoverati, in gran parte con necessità di ossigenoterapia (74). </w:t>
      </w:r>
      <w:r w:rsidRPr="003F7DC9">
        <w:rPr>
          <w:rFonts w:ascii="Arial Narrow" w:eastAsia="Calibri" w:hAnsi="Arial Narrow" w:cs="Calibri"/>
          <w:lang w:eastAsia="en-US" w:bidi="ar-SA"/>
        </w:rPr>
        <w:t xml:space="preserve">I dati ottenuti hanno evidenziato, nella popolazione generale di pazienti ospedalizzati con COVID-19, una superiorità statisticamente significativa del remdesivir rispetto al placebo di 4 giorni nel tempo di recupero clinico nei pazienti del gruppo remdesivir rispetto a quelli nel gruppo placebo (11 </w:t>
      </w:r>
      <w:r w:rsidRPr="003F7DC9">
        <w:rPr>
          <w:rFonts w:ascii="Arial Narrow" w:eastAsia="Calibri" w:hAnsi="Arial Narrow" w:cs="Calibri"/>
          <w:i/>
          <w:iCs/>
          <w:lang w:eastAsia="en-US" w:bidi="ar-SA"/>
        </w:rPr>
        <w:t>vs</w:t>
      </w:r>
      <w:r w:rsidRPr="003F7DC9">
        <w:rPr>
          <w:rFonts w:ascii="Arial Narrow" w:eastAsia="Calibri" w:hAnsi="Arial Narrow" w:cs="Calibri"/>
          <w:lang w:eastAsia="en-US" w:bidi="ar-SA"/>
        </w:rPr>
        <w:t xml:space="preserve"> 15 giorni HR: 1,32; IC95% 1,12-1,55; p&lt;0,001). Nello strato di popolazione che presentava polmonite e necessità di ossigeno supplementare la differenza nel tempo mediano di recupero è stata di 12 giorni nel gruppo remdesivir contro i 18 del gruppo placebo (RR 1,36; IC95% 1,143-1,623; p&lt;0,001). Nessuna differenza è stata osservata nel sottogruppo di pazienti con malattia ‘lieve-moderata’ (stadio 4; RR 1,38; IC95% 0,94-2,03). Non sono, inoltre, emerse differenze, rispetto al placebo, nei pazienti ospedalizzati in supporto ventilatorio (ventilazione non invasiva e ossigenoterapia ad alti flussi; RR 1,20; IC95% 0,79-1,81) e in ventilazione meccanica (ventilazione meccanica invasiva ed ECMO; RR0,95; IC95% 0,64-1,42). Nella popolazione generale in trattamento con remdesivir è stato osservato un andamento più favorevole in termini di mortalità a 14 rispetto al gruppo placebo senza raggiungere la significatività statistica; HR 0,70; IC95% 0,47-1,04).</w:t>
      </w:r>
    </w:p>
    <w:p w14:paraId="6819FAA1" w14:textId="77777777" w:rsidR="00D20537" w:rsidRPr="003F7DC9" w:rsidRDefault="00D20537" w:rsidP="00D20537">
      <w:pPr>
        <w:widowControl/>
        <w:autoSpaceDE/>
        <w:autoSpaceDN/>
        <w:spacing w:after="120" w:line="259" w:lineRule="auto"/>
        <w:ind w:firstLine="284"/>
        <w:jc w:val="both"/>
        <w:rPr>
          <w:rFonts w:ascii="Arial Narrow" w:eastAsia="Calibri" w:hAnsi="Arial Narrow" w:cs="Calibri"/>
          <w:lang w:eastAsia="en-US" w:bidi="ar-SA"/>
        </w:rPr>
      </w:pPr>
      <w:r w:rsidRPr="003F7DC9">
        <w:rPr>
          <w:rFonts w:ascii="Arial Narrow" w:eastAsia="Calibri" w:hAnsi="Arial Narrow"/>
          <w:lang w:eastAsia="en-US" w:bidi="ar-SA"/>
        </w:rPr>
        <w:t>Un precedente studio clinico randomizzato in doppio-cieco, condotto in Cina, ma prematuramente sospeso per difficoltà nel completamento del reclutamento, non aveva invece evidenziato alcun beneficio in termini di mortalità (77). Sono, infine, stati pubblicati i due studi aziendali “SIMPLE” condotti, rispettivamente, nella popolazione con malattia moderata (78) o severa (79).</w:t>
      </w:r>
    </w:p>
    <w:p w14:paraId="47B0D71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base ai dati ad oggi disponibili (seppur derivanti da studi con rilevanti criticità metodologiche), il beneficio clinico di remdesivir sembra essere dimostrato nella sola popolazione in ossigenoterapia supplementare che non richiede l’erogazione di ossigeno ad alti flussi, ventilazione non invasiva, ventilazione meccanica invasiva o ossigenazione extracorporea a membrana (ECMO). Inoltre, gli studi finora condotti non hanno evidenziato una differenza in termini di efficacia tra il trattamento a 5 giorni e il trattamento a 10, sia nei pazienti con malattia moderata sia nei pazienti con malattia severa.</w:t>
      </w:r>
    </w:p>
    <w:p w14:paraId="66397190"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10816" behindDoc="1" locked="0" layoutInCell="1" allowOverlap="1" wp14:anchorId="3F5A3028" wp14:editId="01F651AA">
                <wp:simplePos x="0" y="0"/>
                <wp:positionH relativeFrom="margin">
                  <wp:align>right</wp:align>
                </wp:positionH>
                <wp:positionV relativeFrom="paragraph">
                  <wp:posOffset>377190</wp:posOffset>
                </wp:positionV>
                <wp:extent cx="5399405" cy="1314450"/>
                <wp:effectExtent l="0" t="0" r="0" b="0"/>
                <wp:wrapNone/>
                <wp:docPr id="179" name="Rettangolo 179"/>
                <wp:cNvGraphicFramePr/>
                <a:graphic xmlns:a="http://schemas.openxmlformats.org/drawingml/2006/main">
                  <a:graphicData uri="http://schemas.microsoft.com/office/word/2010/wordprocessingShape">
                    <wps:wsp>
                      <wps:cNvSpPr/>
                      <wps:spPr>
                        <a:xfrm>
                          <a:off x="0" y="0"/>
                          <a:ext cx="5399405" cy="1314450"/>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47B41" id="Rettangolo 179" o:spid="_x0000_s1026" style="position:absolute;margin-left:373.95pt;margin-top:29.7pt;width:425.15pt;height:103.5pt;z-index:-2515056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" fillcolor="#dae3f3" stroked="f" strokeweight="1pt">
                <w10:wrap anchorx="margin"/>
              </v:rect>
            </w:pict>
          </mc:Fallback>
        </mc:AlternateContent>
      </w:r>
      <w:r w:rsidRPr="003F7DC9">
        <w:rPr>
          <w:rFonts w:ascii="Arial Narrow" w:eastAsia="Yu Gothic Light" w:hAnsi="Arial Narrow"/>
          <w:b/>
          <w:iCs/>
          <w:color w:val="002060"/>
          <w:sz w:val="24"/>
          <w:szCs w:val="24"/>
          <w:lang w:bidi="ar-SA"/>
        </w:rPr>
        <w:t>Eparine a basso peso molecolare (EBPM)</w:t>
      </w:r>
    </w:p>
    <w:p w14:paraId="44C68F15"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L’uso delle eparine a basso peso molecolare (EBPM) nella profilassi degli eventi trombo-embolici nel paziente con infezione respiratoria acuta e ridotta mobilità è raccomandato dalle principali linee guida e deve continuare per l’intero periodo dell’immobilità.</w:t>
      </w:r>
    </w:p>
    <w:p w14:paraId="106BF671" w14:textId="77777777" w:rsidR="00D20537" w:rsidRPr="003F7DC9" w:rsidRDefault="00D20537" w:rsidP="00D20537">
      <w:pPr>
        <w:widowControl/>
        <w:autoSpaceDE/>
        <w:autoSpaceDN/>
        <w:spacing w:after="160"/>
        <w:ind w:left="284" w:right="284"/>
        <w:jc w:val="both"/>
        <w:rPr>
          <w:rFonts w:ascii="Arial Narrow" w:eastAsia="Calibri" w:hAnsi="Arial Narrow" w:cs="Calibri"/>
          <w:sz w:val="23"/>
          <w:szCs w:val="23"/>
          <w:lang w:eastAsia="en-US" w:bidi="ar-SA"/>
        </w:rPr>
      </w:pPr>
      <w:r w:rsidRPr="003F7DC9">
        <w:rPr>
          <w:rFonts w:ascii="Arial Narrow" w:eastAsia="Calibri" w:hAnsi="Arial Narrow"/>
          <w:lang w:eastAsia="en-US" w:bidi="ar-SA"/>
        </w:rPr>
        <w:t xml:space="preserve">Nei casi gravi di COVID-19 </w:t>
      </w:r>
      <w:r w:rsidRPr="003F7DC9">
        <w:rPr>
          <w:rFonts w:ascii="Arial Narrow" w:eastAsia="Calibri" w:hAnsi="Arial Narrow" w:cs="Calibri"/>
          <w:sz w:val="23"/>
          <w:szCs w:val="23"/>
          <w:lang w:eastAsia="en-US" w:bidi="ar-SA"/>
        </w:rPr>
        <w:t xml:space="preserve">può essere </w:t>
      </w:r>
      <w:r w:rsidRPr="003F7DC9">
        <w:rPr>
          <w:rFonts w:ascii="Arial Narrow" w:eastAsia="Calibri" w:hAnsi="Arial Narrow"/>
          <w:lang w:eastAsia="en-US" w:bidi="ar-SA"/>
        </w:rPr>
        <w:t>considerato l’uso delle EBPM a dosaggi terapeutici nei pazienti che presentano livelli di D-dimero molto superiori alla norma (4-6 volte) e/o un punteggio elevato in una scala di “coagulopatia indotta da sepsi” (</w:t>
      </w:r>
      <w:r w:rsidRPr="003F7DC9">
        <w:rPr>
          <w:rFonts w:ascii="Arial Narrow" w:eastAsia="Calibri" w:hAnsi="Arial Narrow"/>
          <w:i/>
          <w:iCs/>
          <w:lang w:eastAsia="en-US" w:bidi="ar-SA"/>
        </w:rPr>
        <w:t>Sepsis induced Coagulopathy</w:t>
      </w:r>
      <w:r w:rsidRPr="003F7DC9">
        <w:rPr>
          <w:rFonts w:ascii="Arial Narrow" w:eastAsia="Calibri" w:hAnsi="Arial Narrow"/>
          <w:lang w:eastAsia="en-US" w:bidi="ar-SA"/>
        </w:rPr>
        <w:t>, SIC, score ≥4) che considera parametri di laboratorio e clinici.</w:t>
      </w:r>
      <w:r w:rsidRPr="003F7DC9">
        <w:rPr>
          <w:rFonts w:ascii="Arial Narrow" w:eastAsia="Calibri" w:hAnsi="Arial Narrow" w:cs="Calibri"/>
          <w:sz w:val="23"/>
          <w:szCs w:val="23"/>
          <w:lang w:eastAsia="en-US" w:bidi="ar-SA"/>
        </w:rPr>
        <w:t xml:space="preserve"> </w:t>
      </w:r>
    </w:p>
    <w:p w14:paraId="18DA106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00B4714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considerazione del coinvolgimento del sistema micro-vascolare e della presenza di tromboembolie venose e polmonari osservate nel riscontro autoptico effettuato su malati deceduti per COVID-19 (80, 81), vi è razionale biologico e clinico per la terapia con EBPM (82). L’impatto di questo trattamento nelle Terapie Intensive (TI) è di difficile valutazione in quanto tutti i pazienti ammessi in TI ricevono una profilassi da linea guida contro le trombosi venose profonde, a base di EBPM, avendo già una “protezione” di base. </w:t>
      </w:r>
    </w:p>
    <w:p w14:paraId="256B52B1" w14:textId="77777777" w:rsidR="00D20537" w:rsidRPr="003F7DC9" w:rsidRDefault="00D20537" w:rsidP="00D20537">
      <w:pPr>
        <w:widowControl/>
        <w:autoSpaceDE/>
        <w:autoSpaceDN/>
        <w:spacing w:after="120" w:line="259" w:lineRule="auto"/>
        <w:ind w:firstLine="284"/>
        <w:jc w:val="both"/>
        <w:rPr>
          <w:rFonts w:ascii="Arial Narrow" w:eastAsia="Calibri" w:hAnsi="Arial Narrow" w:cs="Calibri"/>
          <w:lang w:eastAsia="en-US" w:bidi="ar-SA"/>
        </w:rPr>
      </w:pPr>
      <w:r w:rsidRPr="003F7DC9">
        <w:rPr>
          <w:rFonts w:ascii="Arial Narrow" w:eastAsia="Calibri" w:hAnsi="Arial Narrow"/>
          <w:lang w:eastAsia="en-US" w:bidi="ar-SA"/>
        </w:rPr>
        <w:lastRenderedPageBreak/>
        <w:t>Numerosi studi hanno confermato l’importanza degli eventi trombotici associati al COVID (83-87</w:t>
      </w:r>
      <w:r w:rsidRPr="00FF37CB">
        <w:rPr>
          <w:rFonts w:ascii="Arial Narrow" w:eastAsia="Calibri" w:hAnsi="Arial Narrow"/>
          <w:lang w:val="da-DK" w:eastAsia="en-US" w:bidi="ar-SA"/>
        </w:rPr>
        <w:t>)</w:t>
      </w:r>
      <w:r w:rsidRPr="003F7DC9">
        <w:rPr>
          <w:rFonts w:ascii="Arial Narrow" w:eastAsia="Calibri" w:hAnsi="Arial Narrow"/>
          <w:lang w:eastAsia="en-US" w:bidi="ar-SA"/>
        </w:rPr>
        <w:t>.</w:t>
      </w:r>
    </w:p>
    <w:p w14:paraId="2150213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 complesso quadro fisio-patogenetico che contraddistingue la malattia COVID-19 è possibile identificare due scenari di utilizzo delle EBPM:</w:t>
      </w:r>
    </w:p>
    <w:p w14:paraId="1A1773A5" w14:textId="77777777" w:rsidR="00D20537" w:rsidRPr="003F7DC9" w:rsidRDefault="00D20537" w:rsidP="00D20537">
      <w:pPr>
        <w:widowControl/>
        <w:numPr>
          <w:ilvl w:val="0"/>
          <w:numId w:val="166"/>
        </w:numPr>
        <w:autoSpaceDE/>
        <w:autoSpaceDN/>
        <w:spacing w:after="120" w:line="259" w:lineRule="auto"/>
        <w:ind w:left="567" w:hanging="283"/>
        <w:jc w:val="both"/>
        <w:rPr>
          <w:rFonts w:ascii="Arial Narrow" w:eastAsia="Calibri" w:hAnsi="Arial Narrow" w:cs="Calibri"/>
          <w:lang w:eastAsia="en-US" w:bidi="ar-SA"/>
        </w:rPr>
      </w:pPr>
      <w:r w:rsidRPr="003F7DC9">
        <w:rPr>
          <w:rFonts w:ascii="Arial Narrow" w:eastAsia="Calibri" w:hAnsi="Arial Narrow" w:cs="Calibri"/>
          <w:lang w:eastAsia="en-US" w:bidi="ar-SA"/>
        </w:rPr>
        <w:t xml:space="preserve">nella fase </w:t>
      </w:r>
      <w:r w:rsidRPr="003F7DC9">
        <w:rPr>
          <w:rFonts w:ascii="Arial Narrow" w:eastAsia="Calibri" w:hAnsi="Arial Narrow"/>
          <w:lang w:eastAsia="en-US" w:bidi="ar-SA"/>
        </w:rPr>
        <w:t>iniziale</w:t>
      </w:r>
      <w:r w:rsidRPr="003F7DC9">
        <w:rPr>
          <w:rFonts w:ascii="Arial Narrow" w:eastAsia="Calibri" w:hAnsi="Arial Narrow" w:cs="Calibri"/>
          <w:lang w:eastAsia="en-US" w:bidi="ar-SA"/>
        </w:rPr>
        <w:t xml:space="preserve"> della malattia quando è presente una polmonite e si determina una ipo-mobilità del paziente con allettamento. In questa fase, l’EBPM dovrà essere utilizzata a dose profilattica allo scopo di prevenire il tromboembolismo venoso.</w:t>
      </w:r>
    </w:p>
    <w:p w14:paraId="10BC3A4D" w14:textId="77777777" w:rsidR="00D20537" w:rsidRPr="003F7DC9" w:rsidRDefault="00D20537" w:rsidP="00D20537">
      <w:pPr>
        <w:widowControl/>
        <w:numPr>
          <w:ilvl w:val="0"/>
          <w:numId w:val="166"/>
        </w:numPr>
        <w:autoSpaceDE/>
        <w:autoSpaceDN/>
        <w:spacing w:after="120" w:line="259" w:lineRule="auto"/>
        <w:ind w:left="567" w:hanging="283"/>
        <w:jc w:val="both"/>
        <w:rPr>
          <w:rFonts w:ascii="Arial Narrow" w:eastAsia="Calibri" w:hAnsi="Arial Narrow" w:cs="Calibri"/>
          <w:lang w:eastAsia="en-US" w:bidi="ar-SA"/>
        </w:rPr>
      </w:pPr>
      <w:r w:rsidRPr="003F7DC9">
        <w:rPr>
          <w:rFonts w:ascii="Arial Narrow" w:eastAsia="Calibri" w:hAnsi="Arial Narrow" w:cs="Calibri"/>
          <w:lang w:eastAsia="en-US" w:bidi="ar-SA"/>
        </w:rPr>
        <w:t xml:space="preserve">nella fase più avanzata, </w:t>
      </w:r>
      <w:r w:rsidRPr="003F7DC9">
        <w:rPr>
          <w:rFonts w:ascii="Arial Narrow" w:eastAsia="Calibri" w:hAnsi="Arial Narrow"/>
          <w:lang w:eastAsia="en-US" w:bidi="ar-SA"/>
        </w:rPr>
        <w:t>in</w:t>
      </w:r>
      <w:r w:rsidRPr="003F7DC9">
        <w:rPr>
          <w:rFonts w:ascii="Arial Narrow" w:eastAsia="Calibri" w:hAnsi="Arial Narrow" w:cs="Calibri"/>
          <w:lang w:eastAsia="en-US" w:bidi="ar-SA"/>
        </w:rPr>
        <w:t xml:space="preserve"> pazienti ricoverati per contenere i fenomeni trombotici a partenza dal circolo polmonare come conseguenza dello stato iperinfiammatorio che connota COVID-19. In tale caso, le EBPM dovranno essere utilizzate a dosi terapeutiche.</w:t>
      </w:r>
    </w:p>
    <w:p w14:paraId="20156465"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6FB92C4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cs="Calibri"/>
          <w:lang w:eastAsia="en-US" w:bidi="ar-SA"/>
        </w:rPr>
        <w:t xml:space="preserve">I primi dati che hanno valutato l’impatto della terapia anticoagulante sul decorso del COVID sono relativi a </w:t>
      </w:r>
      <w:r w:rsidRPr="003F7DC9">
        <w:rPr>
          <w:rFonts w:ascii="Arial Narrow" w:eastAsia="Calibri" w:hAnsi="Arial Narrow"/>
          <w:lang w:eastAsia="en-US" w:bidi="ar-SA"/>
        </w:rPr>
        <w:t xml:space="preserve">un’analisi retrospettiva su 415 casi consecutivi di polmonite grave in corso di COVID-19 ricoverati nell’ospedale cinese di Wuhan (82). </w:t>
      </w:r>
    </w:p>
    <w:p w14:paraId="2DE5719C" w14:textId="77777777" w:rsidR="00D20537" w:rsidRPr="003F7DC9" w:rsidRDefault="00D20537" w:rsidP="00D20537">
      <w:pPr>
        <w:widowControl/>
        <w:autoSpaceDE/>
        <w:autoSpaceDN/>
        <w:spacing w:after="120" w:line="259" w:lineRule="auto"/>
        <w:ind w:firstLine="284"/>
        <w:jc w:val="both"/>
        <w:rPr>
          <w:rFonts w:ascii="Arial Narrow" w:eastAsia="Calibri" w:hAnsi="Arial Narrow" w:cs="Calibri"/>
          <w:lang w:eastAsia="en-US" w:bidi="ar-SA"/>
        </w:rPr>
      </w:pPr>
      <w:r w:rsidRPr="003F7DC9">
        <w:rPr>
          <w:rFonts w:ascii="Arial Narrow" w:eastAsia="Calibri" w:hAnsi="Arial Narrow"/>
          <w:lang w:eastAsia="en-US" w:bidi="ar-SA"/>
        </w:rPr>
        <w:t xml:space="preserve">Lo studio suggeriva che, nei pazienti in cui si dimostra l’attivazione della coagulazione, la somministrazione di eparina (non frazionata o EBPM) per almeno 7 giorni poteva determinare un vantaggio in termini di sopravvivenza. L’effetto terapeutico positivo era evidente solo in quei pazienti che mostrano un livello molto elevato di D-dimero (6 volte i valori massimi superiori) o un punteggio elevato in una scala di SIC (score ≥ 4). Successivi studi retrospettivi hanno fornito ulteriore supporto a un vantaggio in termini di mortalità correlato all’utilizzo di anti-coagulanti a dosi terapeutiche (88, 89). </w:t>
      </w:r>
    </w:p>
    <w:bookmarkStart w:id="115" w:name="_Toc52533149"/>
    <w:bookmarkStart w:id="116" w:name="_Toc53040912"/>
    <w:p w14:paraId="564431A1"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11840" behindDoc="1" locked="0" layoutInCell="1" allowOverlap="1" wp14:anchorId="61A7A625" wp14:editId="779DCCE8">
                <wp:simplePos x="0" y="0"/>
                <wp:positionH relativeFrom="column">
                  <wp:posOffset>14739</wp:posOffset>
                </wp:positionH>
                <wp:positionV relativeFrom="paragraph">
                  <wp:posOffset>182880</wp:posOffset>
                </wp:positionV>
                <wp:extent cx="5400000" cy="788068"/>
                <wp:effectExtent l="0" t="0" r="0" b="0"/>
                <wp:wrapNone/>
                <wp:docPr id="180" name="Rettangolo 180"/>
                <wp:cNvGraphicFramePr/>
                <a:graphic xmlns:a="http://schemas.openxmlformats.org/drawingml/2006/main">
                  <a:graphicData uri="http://schemas.microsoft.com/office/word/2010/wordprocessingShape">
                    <wps:wsp>
                      <wps:cNvSpPr/>
                      <wps:spPr>
                        <a:xfrm>
                          <a:off x="0" y="0"/>
                          <a:ext cx="5400000" cy="788068"/>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3D4F9C" id="Rettangolo 180" o:spid="_x0000_s1026" style="position:absolute;margin-left:1.15pt;margin-top:14.4pt;width:425.2pt;height:62.0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" fillcolor="#dae3f3" stroked="f" strokeweight="1pt"/>
            </w:pict>
          </mc:Fallback>
        </mc:AlternateContent>
      </w:r>
      <w:r w:rsidRPr="003F7DC9">
        <w:rPr>
          <w:rFonts w:ascii="Arial Narrow" w:eastAsia="Yu Gothic Light" w:hAnsi="Arial Narrow"/>
          <w:b/>
          <w:iCs/>
          <w:color w:val="002060"/>
          <w:sz w:val="24"/>
          <w:szCs w:val="24"/>
          <w:lang w:bidi="ar-SA"/>
        </w:rPr>
        <w:t>Immunomodulatori</w:t>
      </w:r>
      <w:bookmarkEnd w:id="115"/>
      <w:bookmarkEnd w:id="116"/>
    </w:p>
    <w:p w14:paraId="1130E407" w14:textId="77777777" w:rsidR="00D20537" w:rsidRPr="003F7DC9" w:rsidRDefault="00D20537" w:rsidP="00D20537">
      <w:pPr>
        <w:widowControl/>
        <w:autoSpaceDE/>
        <w:autoSpaceDN/>
        <w:spacing w:after="160"/>
        <w:ind w:left="284" w:right="284"/>
        <w:jc w:val="both"/>
        <w:rPr>
          <w:rFonts w:ascii="Arial Narrow" w:eastAsia="Calibri" w:hAnsi="Arial Narrow" w:cs="Calibri"/>
          <w:bCs/>
          <w:lang w:eastAsia="en-US" w:bidi="ar-SA"/>
        </w:rPr>
      </w:pPr>
      <w:r w:rsidRPr="003F7DC9">
        <w:rPr>
          <w:rFonts w:ascii="Arial Narrow" w:eastAsia="Calibri" w:hAnsi="Arial Narrow" w:cs="Calibri"/>
          <w:lang w:eastAsia="en-US" w:bidi="ar-SA"/>
        </w:rPr>
        <w:t>Non sono disponibili al momento risultati da studi randomizzati sull’immunoterapia (anticorpi monoclonali anti-IL-6, anti-IL-1, inibitori della tirosin-kinasi) che confermino l’efficacia della stessa nel trattamento del COVID-19. Per tale motivo, l’impiego di questi farmaci dovrebbe essere riservato prioritariamente all’interno di studi clinici randomizzati che ne valutino l’efficacia.</w:t>
      </w:r>
    </w:p>
    <w:p w14:paraId="1BA8A1A8"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2F4E7DF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i soggetti con COVID-19 si osserva un profilo citochinico simile a quello documentato nella linfoistiocitosi emofagocitica (HLH), condizione caratterizzata da una sindrome iper-infiammatoria e da una iper-citochinemia spesso a esito fatale, che si associa in genere alla severità della malattia.</w:t>
      </w:r>
    </w:p>
    <w:p w14:paraId="7142BDE6"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lang w:eastAsia="en-US" w:bidi="ar-SA"/>
        </w:rPr>
      </w:pPr>
      <w:r w:rsidRPr="003F7DC9">
        <w:rPr>
          <w:rFonts w:ascii="Arial Narrow" w:eastAsia="Calibri" w:hAnsi="Arial Narrow"/>
          <w:lang w:eastAsia="en-US" w:bidi="ar-SA"/>
        </w:rPr>
        <w:t>Alla luce di queste osservazioni, l’utilizzo di farmaci modulanti la risposta citochinica e infiammatoria nel COVID-19 andrebbe preferenzialmente destinato ai pazienti con evidenza di risposta iper-infiammatoria (un marcatore o più tra linfocitopenia, livelli elevati di D-dimero, ferritina, PCR e LDH).</w:t>
      </w:r>
    </w:p>
    <w:p w14:paraId="287C0C9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39FC471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Rimane ancora controverso in letteratura il ruolo degli immunomodulatori (in particolare anticorpi monoclonali che inibiscono IL-6, IL-1 e varie tirosin-kinasi) nel trattamento delle fasi della malattia COVID-19 caratterizzate da una maggiore attivazione immunitaria. In particolare, malgrado studi osservazionali o studi non controllati abbiano suggerito un beneficio clinico connesso all’utilizzo di questi farmaci (90, 91), l’assenza di risultati derivanti da studi clinici randomizzati controllati ne rende difficilmente valutabile il loro valore terapeutico. Report preliminari di due studi relativi rispettivamente all’utilizzo di Tocilizumab e Sarilumab sembrano indicare una mancanza di beneficio del trattamento nelle popolazioni studiate (91, 93), mentre sono stati recentemente comunicati i dati dello studio di fase III EMPACTA che dimostrerebbe un vantaggio del Tocilizumab rispetto allo standard di cura in termini di progressione alla ventilazione meccanica o decesso (94). Per il momento questi risultati non sono ancora pubblicati </w:t>
      </w:r>
      <w:r w:rsidRPr="003F7DC9">
        <w:rPr>
          <w:rFonts w:ascii="Arial Narrow" w:eastAsia="Calibri" w:hAnsi="Arial Narrow"/>
          <w:lang w:eastAsia="en-US" w:bidi="ar-SA"/>
        </w:rPr>
        <w:lastRenderedPageBreak/>
        <w:t>e nel complesso le evidenze disponibili non consentono di valutarne in maniera incontrovertibile l’efficacia. L’utilizzo di tali farmaci andrebbe, quindi, considerato solo all’interno di studi clinici randomizzati controllati.</w:t>
      </w:r>
    </w:p>
    <w:p w14:paraId="1E3FFA59"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12864" behindDoc="1" locked="0" layoutInCell="1" allowOverlap="1" wp14:anchorId="7BCACD99" wp14:editId="2E3E6763">
                <wp:simplePos x="0" y="0"/>
                <wp:positionH relativeFrom="column">
                  <wp:posOffset>14605</wp:posOffset>
                </wp:positionH>
                <wp:positionV relativeFrom="paragraph">
                  <wp:posOffset>365640</wp:posOffset>
                </wp:positionV>
                <wp:extent cx="5400000" cy="625642"/>
                <wp:effectExtent l="0" t="0" r="0" b="3175"/>
                <wp:wrapNone/>
                <wp:docPr id="181" name="Rettangolo 181"/>
                <wp:cNvGraphicFramePr/>
                <a:graphic xmlns:a="http://schemas.openxmlformats.org/drawingml/2006/main">
                  <a:graphicData uri="http://schemas.microsoft.com/office/word/2010/wordprocessingShape">
                    <wps:wsp>
                      <wps:cNvSpPr/>
                      <wps:spPr>
                        <a:xfrm>
                          <a:off x="0" y="0"/>
                          <a:ext cx="5400000" cy="625642"/>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7FB88" id="Rettangolo 181" o:spid="_x0000_s1026" style="position:absolute;margin-left:1.15pt;margin-top:28.8pt;width:425.2pt;height:49.25pt;z-index:-25150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" fillcolor="#dae3f3" stroked="f" strokeweight="1pt"/>
            </w:pict>
          </mc:Fallback>
        </mc:AlternateContent>
      </w:r>
      <w:r w:rsidRPr="003F7DC9">
        <w:rPr>
          <w:rFonts w:ascii="Arial Narrow" w:eastAsia="Yu Gothic Light" w:hAnsi="Arial Narrow"/>
          <w:b/>
          <w:iCs/>
          <w:color w:val="002060"/>
          <w:sz w:val="24"/>
          <w:szCs w:val="24"/>
          <w:lang w:bidi="ar-SA"/>
        </w:rPr>
        <w:t>Plasma da convalescente</w:t>
      </w:r>
    </w:p>
    <w:p w14:paraId="1773FCA1" w14:textId="77777777" w:rsidR="00D20537" w:rsidRPr="003F7DC9" w:rsidRDefault="00D20537" w:rsidP="00D20537">
      <w:pPr>
        <w:widowControl/>
        <w:autoSpaceDE/>
        <w:autoSpaceDN/>
        <w:spacing w:after="160"/>
        <w:ind w:left="284" w:right="284"/>
        <w:jc w:val="both"/>
        <w:rPr>
          <w:rFonts w:ascii="Arial Narrow" w:eastAsia="Calibri" w:hAnsi="Arial Narrow" w:cs="Calibri"/>
          <w:bCs/>
          <w:lang w:eastAsia="en-US" w:bidi="ar-SA"/>
        </w:rPr>
      </w:pPr>
      <w:r w:rsidRPr="003F7DC9">
        <w:rPr>
          <w:rFonts w:ascii="Arial Narrow" w:eastAsia="Calibri" w:hAnsi="Arial Narrow" w:cs="Calibri"/>
          <w:lang w:eastAsia="en-US" w:bidi="ar-SA"/>
        </w:rPr>
        <w:t xml:space="preserve">I dati di letteratura disponibili al momento non consentono di supportare raccomandazioni in merito all’uso routinario </w:t>
      </w:r>
      <w:r w:rsidRPr="003F7DC9">
        <w:rPr>
          <w:rFonts w:ascii="Arial Narrow" w:eastAsia="Calibri" w:hAnsi="Arial Narrow"/>
          <w:lang w:eastAsia="en-US" w:bidi="ar-SA"/>
        </w:rPr>
        <w:t>del</w:t>
      </w:r>
      <w:r w:rsidRPr="003F7DC9">
        <w:rPr>
          <w:rFonts w:ascii="Arial Narrow" w:eastAsia="Calibri" w:hAnsi="Arial Narrow" w:cs="Calibri"/>
          <w:lang w:eastAsia="en-US" w:bidi="ar-SA"/>
        </w:rPr>
        <w:t xml:space="preserve"> plasma da convalescente per il trattamento del COVID-19; il suo impiego dovrebbe essere riservato esclusivamente all’interno di studi randomizzati che ne valutino l’efficacia.</w:t>
      </w:r>
    </w:p>
    <w:p w14:paraId="57AF6D3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7FFE218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impiego del plasma da convalescente o di immunoglobuline iperimmuni si basa sull’ipotesi che un incremento dell’immunità umorale ottenibile attraverso l’infusione di anticorpi diretti contro SARS-CoV-2 sia una strategia efficace nella terapia dell’infezione da nuovo coronavirus. Questo approccio terapeutico trova le sue origini in diverse situazioni epidemiche ed è stato impiegato per il trattamento della malattia da virus Ebola, nella MERS, e nell’influenza A H1N1.</w:t>
      </w:r>
    </w:p>
    <w:p w14:paraId="53587774"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03EB877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Un trial clinico condotto in Cina nel periodo febbraio-aprile 2020, ma terminato precocemente a causa delle difficoltà di arruolamento per l’evoluzione epidemiologica dell’epidemia, in cui sono stati arruolati 103 soggetti con COVID di stadio severo o critico, ha dimostrato un beneficio del plasma da convalescente rispetto allo </w:t>
      </w:r>
      <w:r w:rsidRPr="003F7DC9">
        <w:rPr>
          <w:rFonts w:ascii="Arial Narrow" w:eastAsia="Calibri" w:hAnsi="Arial Narrow"/>
          <w:i/>
          <w:lang w:eastAsia="en-US" w:bidi="ar-SA"/>
        </w:rPr>
        <w:t>standard of care</w:t>
      </w:r>
      <w:r w:rsidRPr="003F7DC9">
        <w:rPr>
          <w:rFonts w:ascii="Arial Narrow" w:eastAsia="Calibri" w:hAnsi="Arial Narrow"/>
          <w:lang w:eastAsia="en-US" w:bidi="ar-SA"/>
        </w:rPr>
        <w:t xml:space="preserve"> in termini di tempo al miglioramento clinico nel sottogruppo di soggetti con malattia severa (95). Al contrario, non vi era efficacia correlabile all’infusione di plasma nei soggetti con manifestazioni meno gravi attribuibili a COVID-19 così come nei pazienti in una situazione critica/avanzata. Alla luce dei dati disponibili al momento le principali linee guida internazionali concordano nel non poter considerare il plasma da convalescente come standard di cura e con la necessità di documentarne l’eventuale efficacia attraverso la conduzione di ulteriori studi clinici controllati (96). In questa prospettiva, è opportuno sottolineare che in Italia è stato attivato lo studio clinico randomizzato multicentrico TSUNAMI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5), mirato a documentare in maniera solida e incontrovertibile l’efficacia della terapia con plasma di soggetto guarito/convalescente nei pazienti affetti da forme di COVID-19 connotate da quadri d’insufficienza respiratoria. </w:t>
      </w:r>
    </w:p>
    <w:p w14:paraId="7DB8B066"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Farmaci in sviluppo clinico</w:t>
      </w:r>
    </w:p>
    <w:p w14:paraId="315446E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virtù della selettività del meccanismo d’azione e della potenziale grande efficacia, deve essere, infine, ricordato che è in fase di sperimentazione l’utilizzo di anticorpi monoclonali che potrebbero neutralizzare il virus e rappresentare un’opzione terapeutica importante nei pazienti COVID-19. </w:t>
      </w:r>
    </w:p>
    <w:p w14:paraId="09309331"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 xml:space="preserve">Farmaci attualmente non raccomandati </w:t>
      </w:r>
    </w:p>
    <w:p w14:paraId="278B63A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IFA ha sospeso l’autorizzazione all’utilizzo </w:t>
      </w:r>
      <w:r w:rsidRPr="003F7DC9">
        <w:rPr>
          <w:rFonts w:ascii="Arial Narrow" w:eastAsia="Calibri" w:hAnsi="Arial Narrow"/>
          <w:i/>
          <w:lang w:eastAsia="en-US" w:bidi="ar-SA"/>
        </w:rPr>
        <w:t>off-label</w:t>
      </w:r>
      <w:r w:rsidRPr="003F7DC9">
        <w:rPr>
          <w:rFonts w:ascii="Arial Narrow" w:eastAsia="Calibri" w:hAnsi="Arial Narrow"/>
          <w:lang w:eastAsia="en-US" w:bidi="ar-SA"/>
        </w:rPr>
        <w:t xml:space="preserve"> per COVID-19 di alcuni farmaci utilizzati durante la prima fase della epidemia, quali la clorochina e l’idrossiclorochina (29 maggio 2020), lopinavir/ritonavir e darunavir/cobicistat (17 luglio 2020), il cui impiego è al momento previsto solo all’interno di studi clinici. </w:t>
      </w:r>
    </w:p>
    <w:p w14:paraId="297B58A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Relativamente all’azitromicina, la mancanza di un solido razionale e l’assenza di prove di efficacia nel trattamento di pazienti COVID-19, non consente di raccomandarne l’uso, da sola o associata ad altri farmaci, con particolare riferimento all’idrossiclorochina, al di fuori di eventuali sovrainfezioni batteriche.</w:t>
      </w:r>
    </w:p>
    <w:p w14:paraId="7C0608F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er ulteriormente e compiutamente definire il ruolo delle diverse opzioni terapeutiche, fungono certamente da riferimento le raccomandazioni dell’</w:t>
      </w:r>
      <w:r w:rsidRPr="003F7DC9">
        <w:rPr>
          <w:rFonts w:ascii="Arial Narrow" w:eastAsia="Calibri" w:hAnsi="Arial Narrow"/>
          <w:i/>
          <w:lang w:eastAsia="en-US" w:bidi="ar-SA"/>
        </w:rPr>
        <w:t xml:space="preserve">Infectious Diseases Society of America </w:t>
      </w:r>
      <w:r w:rsidRPr="003F7DC9">
        <w:rPr>
          <w:rFonts w:ascii="Arial Narrow" w:eastAsia="Calibri" w:hAnsi="Arial Narrow"/>
          <w:lang w:eastAsia="en-US" w:bidi="ar-SA"/>
        </w:rPr>
        <w:t xml:space="preserve">(IDSA) per il trattamento e la gestione dei pazienti affetti da COVID-19. Infatti, nel marzo 2020, l’IDSA ha costituito un panel di esperti al fine di individuare delle raccomandazioni utili al trattamento e alla gestione dei pazienti con COVID-19. Dopo una prima pubblicazione di raccomandazioni l’11 aprile 2020, il gruppo di esperti ha continuato a lavorare, aggiornando le conoscenze sulla </w:t>
      </w:r>
      <w:r w:rsidRPr="003F7DC9">
        <w:rPr>
          <w:rFonts w:ascii="Arial Narrow" w:eastAsia="Calibri" w:hAnsi="Arial Narrow"/>
          <w:lang w:eastAsia="en-US" w:bidi="ar-SA"/>
        </w:rPr>
        <w:lastRenderedPageBreak/>
        <w:t xml:space="preserve">letteratura esistente e ha prodotto degli aggiornamenti sul tema. In particolare, l’ultimo aggiornamento risale al giorno </w:t>
      </w:r>
      <w:r w:rsidRPr="003F7DC9">
        <w:rPr>
          <w:rFonts w:ascii="Arial Narrow" w:eastAsia="Calibri" w:hAnsi="Arial Narrow"/>
          <w:b/>
          <w:color w:val="0070C0"/>
          <w:lang w:eastAsia="en-US" w:bidi="ar-SA"/>
        </w:rPr>
        <w:t>25 settembre 2020</w:t>
      </w:r>
      <w:r w:rsidRPr="003F7DC9">
        <w:rPr>
          <w:rFonts w:ascii="Arial Narrow" w:eastAsia="Calibri" w:hAnsi="Arial Narrow"/>
          <w:lang w:eastAsia="en-US" w:bidi="ar-SA"/>
        </w:rPr>
        <w:t xml:space="preserve">. </w:t>
      </w:r>
    </w:p>
    <w:p w14:paraId="0E91D77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quest’ultimo documento, vengono identificate differenti raccomandazioni, supportate </w:t>
      </w:r>
      <w:r w:rsidRPr="003F7DC9">
        <w:rPr>
          <w:rFonts w:ascii="Arial Narrow" w:eastAsia="Calibri" w:hAnsi="Arial Narrow"/>
          <w:i/>
          <w:lang w:eastAsia="en-US" w:bidi="ar-SA"/>
        </w:rPr>
        <w:t>dall’evidence based medicine</w:t>
      </w:r>
      <w:r w:rsidRPr="003F7DC9">
        <w:rPr>
          <w:rFonts w:ascii="Arial Narrow" w:eastAsia="Calibri" w:hAnsi="Arial Narrow"/>
          <w:lang w:eastAsia="en-US" w:bidi="ar-SA"/>
        </w:rPr>
        <w:t>, in linea con quanto sopra riportato rispetto anche alle determinazioni assunte da AIFA e così riassumibili:</w:t>
      </w:r>
    </w:p>
    <w:p w14:paraId="0C031EC9"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Raccomandazione 1.</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IDSA raccomanda di NON utilizzare idrossiclorochina (o classi equivalenti di farmaci, quali la clorochina) nei pazienti con COVID-19 (raccomandazione forte, certezza delle evidenze moderata).</w:t>
      </w:r>
    </w:p>
    <w:p w14:paraId="6EC0CDD9"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2. </w:t>
      </w:r>
      <w:r w:rsidRPr="003F7DC9">
        <w:rPr>
          <w:rFonts w:ascii="Arial Narrow" w:eastAsia="Calibri" w:hAnsi="Arial Narrow"/>
          <w:bCs/>
          <w:lang w:eastAsia="en-US" w:bidi="ar-SA"/>
        </w:rPr>
        <w:t>Nei pazienti ospedalizzati con COVID-19, IDSA raccomanda di NON utilizzare l’associazione idrossiclorochina (o equivalenti) /azitromicina (raccomandazione forte, certezza delle evidenze bassa).</w:t>
      </w:r>
    </w:p>
    <w:p w14:paraId="75A5ECF3"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3. </w:t>
      </w:r>
      <w:r w:rsidRPr="003F7DC9">
        <w:rPr>
          <w:rFonts w:ascii="Arial Narrow" w:eastAsia="Calibri" w:hAnsi="Arial Narrow"/>
          <w:bCs/>
          <w:lang w:eastAsia="en-US" w:bidi="ar-SA"/>
        </w:rPr>
        <w:t xml:space="preserve">Nei pazienti ospedalizzati con COVID-19, IDSA raccomanda l’associazione </w:t>
      </w:r>
      <w:r w:rsidRPr="003F7DC9">
        <w:rPr>
          <w:rFonts w:ascii="Arial Narrow" w:eastAsia="Calibri" w:hAnsi="Arial Narrow"/>
          <w:lang w:eastAsia="en-US" w:bidi="ar-SA"/>
        </w:rPr>
        <w:t xml:space="preserve">lopinavir/ritonavir solo all’interno di un </w:t>
      </w:r>
      <w:r w:rsidRPr="003F7DC9">
        <w:rPr>
          <w:rFonts w:ascii="Arial Narrow" w:eastAsia="Calibri" w:hAnsi="Arial Narrow"/>
          <w:i/>
          <w:lang w:eastAsia="en-US" w:bidi="ar-SA"/>
        </w:rPr>
        <w:t>clinical trial</w:t>
      </w:r>
      <w:r w:rsidRPr="003F7DC9">
        <w:rPr>
          <w:rFonts w:ascii="Arial Narrow" w:eastAsia="Calibri" w:hAnsi="Arial Narrow"/>
          <w:lang w:eastAsia="en-US" w:bidi="ar-SA"/>
        </w:rPr>
        <w:t xml:space="preserve"> (gap nelle conoscenze ad oggi disponibili).</w:t>
      </w:r>
    </w:p>
    <w:p w14:paraId="79800E80"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4. </w:t>
      </w:r>
      <w:r w:rsidRPr="003F7DC9">
        <w:rPr>
          <w:rFonts w:ascii="Arial Narrow" w:eastAsia="Calibri" w:hAnsi="Arial Narrow"/>
          <w:bCs/>
          <w:lang w:eastAsia="en-US" w:bidi="ar-SA"/>
        </w:rPr>
        <w:t>Nei pazienti ospedalizzati con malattia non severa da SARS-CoV-2 (pazienti con SpO</w:t>
      </w:r>
      <w:r w:rsidRPr="003F7DC9">
        <w:rPr>
          <w:rFonts w:ascii="Arial Narrow" w:eastAsia="Calibri" w:hAnsi="Arial Narrow"/>
          <w:bCs/>
          <w:vertAlign w:val="subscript"/>
          <w:lang w:eastAsia="en-US" w:bidi="ar-SA"/>
        </w:rPr>
        <w:t>2</w:t>
      </w:r>
      <w:r w:rsidRPr="003F7DC9">
        <w:rPr>
          <w:rFonts w:ascii="Arial Narrow" w:eastAsia="Calibri" w:hAnsi="Arial Narrow"/>
          <w:bCs/>
          <w:lang w:eastAsia="en-US" w:bidi="ar-SA"/>
        </w:rPr>
        <w:t xml:space="preserve"> &gt; 94% in aria ambiente che non necessitino di supplementazione di ossigeno), ISDA NON raccomanda l’uso di glucocorticoidi (raccomandazione condizionale</w:t>
      </w:r>
      <w:r w:rsidRPr="003F7DC9">
        <w:rPr>
          <w:rFonts w:ascii="Arial Narrow" w:eastAsia="Calibri" w:hAnsi="Arial Narrow"/>
          <w:lang w:eastAsia="en-US" w:bidi="ar-SA"/>
        </w:rPr>
        <w:t>, certezza delle evidenze bassa).</w:t>
      </w:r>
    </w:p>
    <w:p w14:paraId="40B937D1"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5. </w:t>
      </w:r>
      <w:r w:rsidRPr="003F7DC9">
        <w:rPr>
          <w:rFonts w:ascii="Arial Narrow" w:eastAsia="Calibri" w:hAnsi="Arial Narrow"/>
          <w:bCs/>
          <w:lang w:eastAsia="en-US" w:bidi="ar-SA"/>
        </w:rPr>
        <w:t xml:space="preserve">Nei pazienti ammessi in ospedale con COVID-19, IDSA NON raccomanda l’utilizzo routinario di tocilizumab, anticorpo monoclonale che inibisce l’Interleukina-6 </w:t>
      </w:r>
      <w:r w:rsidRPr="003F7DC9">
        <w:rPr>
          <w:rFonts w:ascii="Arial Narrow" w:eastAsia="Calibri" w:hAnsi="Arial Narrow"/>
          <w:lang w:eastAsia="en-US" w:bidi="ar-SA"/>
        </w:rPr>
        <w:t>(raccomandazione condizionale certezza delle evidenze bassa).</w:t>
      </w:r>
    </w:p>
    <w:p w14:paraId="1C9F1562"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6. </w:t>
      </w:r>
      <w:r w:rsidRPr="003F7DC9">
        <w:rPr>
          <w:rFonts w:ascii="Arial Narrow" w:eastAsia="Calibri" w:hAnsi="Arial Narrow"/>
          <w:bCs/>
          <w:lang w:eastAsia="en-US" w:bidi="ar-SA"/>
        </w:rPr>
        <w:t xml:space="preserve">Nei pazienti ammessi in ospedale con COVID-19, IDSA raccomanda l’uso di plasma di convalescente solo nel contesto di un </w:t>
      </w:r>
      <w:r w:rsidRPr="003F7DC9">
        <w:rPr>
          <w:rFonts w:ascii="Arial Narrow" w:eastAsia="Calibri" w:hAnsi="Arial Narrow"/>
          <w:bCs/>
          <w:i/>
          <w:lang w:eastAsia="en-US" w:bidi="ar-SA"/>
        </w:rPr>
        <w:t>clinical trial</w:t>
      </w:r>
      <w:r w:rsidRPr="003F7DC9">
        <w:rPr>
          <w:rFonts w:ascii="Arial Narrow" w:eastAsia="Calibri" w:hAnsi="Arial Narrow"/>
          <w:bCs/>
          <w:lang w:eastAsia="en-US" w:bidi="ar-SA"/>
        </w:rPr>
        <w:t xml:space="preserve"> </w:t>
      </w:r>
      <w:r w:rsidRPr="003F7DC9">
        <w:rPr>
          <w:rFonts w:ascii="Arial Narrow" w:eastAsia="Calibri" w:hAnsi="Arial Narrow"/>
          <w:lang w:eastAsia="en-US" w:bidi="ar-SA"/>
        </w:rPr>
        <w:t>(gap nelle conoscenze ad oggi disponibili).</w:t>
      </w:r>
    </w:p>
    <w:p w14:paraId="1E041CE2"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7. </w:t>
      </w:r>
      <w:r w:rsidRPr="003F7DC9">
        <w:rPr>
          <w:rFonts w:ascii="Arial Narrow" w:eastAsia="Calibri" w:hAnsi="Arial Narrow"/>
          <w:bCs/>
          <w:lang w:eastAsia="en-US" w:bidi="ar-SA"/>
        </w:rPr>
        <w:t xml:space="preserve">Nei pazienti ospedalizzati con malattia severa da SARS-CoV-2 (definita come una </w:t>
      </w:r>
      <w:r w:rsidRPr="003F7DC9">
        <w:rPr>
          <w:rFonts w:ascii="Arial Narrow" w:eastAsia="Calibri" w:hAnsi="Arial Narrow"/>
          <w:lang w:eastAsia="en-US" w:bidi="ar-SA"/>
        </w:rPr>
        <w:t>SpO</w:t>
      </w:r>
      <w:r w:rsidRPr="003F7DC9">
        <w:rPr>
          <w:rFonts w:ascii="Arial Narrow" w:eastAsia="Calibri" w:hAnsi="Arial Narrow"/>
          <w:vertAlign w:val="subscript"/>
          <w:lang w:eastAsia="en-US" w:bidi="ar-SA"/>
        </w:rPr>
        <w:t>2</w:t>
      </w:r>
      <w:r w:rsidRPr="003F7DC9">
        <w:rPr>
          <w:rFonts w:ascii="Arial Narrow" w:eastAsia="Calibri" w:hAnsi="Arial Narrow"/>
          <w:lang w:eastAsia="en-US" w:bidi="ar-SA"/>
        </w:rPr>
        <w:t xml:space="preserve"> ≤94% in </w:t>
      </w:r>
      <w:r w:rsidRPr="003F7DC9">
        <w:rPr>
          <w:rFonts w:ascii="Arial Narrow" w:eastAsia="Calibri" w:hAnsi="Arial Narrow"/>
          <w:bCs/>
          <w:lang w:eastAsia="en-US" w:bidi="ar-SA"/>
        </w:rPr>
        <w:t>aria</w:t>
      </w:r>
      <w:r w:rsidRPr="003F7DC9">
        <w:rPr>
          <w:rFonts w:ascii="Arial Narrow" w:eastAsia="Calibri" w:hAnsi="Arial Narrow"/>
          <w:lang w:eastAsia="en-US" w:bidi="ar-SA"/>
        </w:rPr>
        <w:t xml:space="preserve"> ambiente, includendo pazienti in supplementazione di ossigeno</w:t>
      </w:r>
      <w:r w:rsidRPr="003F7DC9">
        <w:rPr>
          <w:rFonts w:ascii="Arial Narrow" w:eastAsia="Calibri" w:hAnsi="Arial Narrow"/>
          <w:bCs/>
          <w:lang w:eastAsia="en-US" w:bidi="ar-SA"/>
        </w:rPr>
        <w:t xml:space="preserve"> e pazienti in ventilazione meccanica o in ECMO) IDSA suggerisce l’utilizzo di remdesivir senza altri trattamenti antivirali</w:t>
      </w:r>
      <w:r w:rsidRPr="003F7DC9">
        <w:rPr>
          <w:rFonts w:ascii="Arial Narrow" w:eastAsia="Calibri" w:hAnsi="Arial Narrow"/>
          <w:lang w:eastAsia="en-US" w:bidi="ar-SA"/>
        </w:rPr>
        <w:t xml:space="preserve"> (raccomandazione condizionale, certezza delle evidenze moderata).</w:t>
      </w:r>
    </w:p>
    <w:p w14:paraId="1ED4BA22"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In situazioni connotate da limitate scorte del farmaco, deve essere considerato che remdesivir ha dimostrato maggiore efficacia nei pazienti che hanno una malattia severa in supplementazione di ossigeno rispetto a quelli in ventilazione meccanica e/o ECMO (vedi sopra).</w:t>
      </w:r>
    </w:p>
    <w:p w14:paraId="61F56E62"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8. </w:t>
      </w:r>
      <w:r w:rsidRPr="003F7DC9">
        <w:rPr>
          <w:rFonts w:ascii="Arial Narrow" w:eastAsia="Calibri" w:hAnsi="Arial Narrow"/>
          <w:bCs/>
          <w:lang w:eastAsia="en-US" w:bidi="ar-SA"/>
        </w:rPr>
        <w:t xml:space="preserve">Nei pazienti con malattia severa da SARS-CoV-2 in supplementazione di ossigeno, ma non in ventilazione meccanica o ECMO, IDSA suggerisce un trattamento con il farmaco antivirale remdesivir in schedula da 5 giorni e non da 10 giorni </w:t>
      </w:r>
      <w:r w:rsidRPr="003F7DC9">
        <w:rPr>
          <w:rFonts w:ascii="Arial Narrow" w:eastAsia="Calibri" w:hAnsi="Arial Narrow"/>
          <w:lang w:eastAsia="en-US" w:bidi="ar-SA"/>
        </w:rPr>
        <w:t>(raccomandazione condizionale, certezza delle evidenze bassa). Si noti che</w:t>
      </w:r>
      <w:r w:rsidRPr="003F7DC9">
        <w:rPr>
          <w:rFonts w:ascii="Arial Narrow" w:eastAsia="Calibri" w:hAnsi="Arial Narrow"/>
          <w:bCs/>
          <w:lang w:eastAsia="en-US" w:bidi="ar-SA"/>
        </w:rPr>
        <w:t xml:space="preserve"> nei pazienti in ventilazione meccanica o ECMO la durata del trattamento è di 10 giorni.</w:t>
      </w:r>
    </w:p>
    <w:p w14:paraId="1F98A31C"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9. </w:t>
      </w:r>
      <w:r w:rsidRPr="003F7DC9">
        <w:rPr>
          <w:rFonts w:ascii="Arial Narrow" w:eastAsia="Calibri" w:hAnsi="Arial Narrow"/>
          <w:bCs/>
          <w:lang w:eastAsia="en-US" w:bidi="ar-SA"/>
        </w:rPr>
        <w:t xml:space="preserve">Nei pazienti ospedalizzati in condizioni critiche (paziente in ventilazione meccanica o in ECMO. Malattia in fase critica include le condizioni di marcata disfunzione d’organo secondaria a sepsi/shock settico. Nei pazienti COVID-19 la più comune forma d’insufficienza d’organo è rappresentata dall’insufficienza respiratoria dovuta ad ARDS), IDSA raccomanda l’utilizzo di desametasone (raccomandazione forte, certezza delle evidenze moderata). </w:t>
      </w:r>
    </w:p>
    <w:p w14:paraId="3DB6262A"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10. </w:t>
      </w:r>
      <w:r w:rsidRPr="003F7DC9">
        <w:rPr>
          <w:rFonts w:ascii="Arial Narrow" w:eastAsia="Calibri" w:hAnsi="Arial Narrow"/>
          <w:bCs/>
          <w:lang w:eastAsia="en-US" w:bidi="ar-SA"/>
        </w:rPr>
        <w:t xml:space="preserve">Nei pazienti ospedalizzati con malattia severa ma non critica da SARS-CoV-2 (definita come una </w:t>
      </w:r>
      <w:r w:rsidRPr="003F7DC9">
        <w:rPr>
          <w:rFonts w:ascii="Arial Narrow" w:eastAsia="Calibri" w:hAnsi="Arial Narrow"/>
          <w:lang w:eastAsia="en-US" w:bidi="ar-SA"/>
        </w:rPr>
        <w:t>SpO</w:t>
      </w:r>
      <w:r w:rsidRPr="003F7DC9">
        <w:rPr>
          <w:rFonts w:ascii="Arial Narrow" w:eastAsia="Calibri" w:hAnsi="Arial Narrow"/>
          <w:vertAlign w:val="subscript"/>
          <w:lang w:eastAsia="en-US" w:bidi="ar-SA"/>
        </w:rPr>
        <w:t xml:space="preserve">2 </w:t>
      </w:r>
      <w:r w:rsidRPr="003F7DC9">
        <w:rPr>
          <w:rFonts w:ascii="Arial Narrow" w:eastAsia="Calibri" w:hAnsi="Arial Narrow"/>
          <w:lang w:eastAsia="en-US" w:bidi="ar-SA"/>
        </w:rPr>
        <w:t xml:space="preserve">≤ 94% in aria ambiente, includendo pazienti in supplementazione di ossigeno), ISDA </w:t>
      </w:r>
      <w:r w:rsidRPr="003F7DC9">
        <w:rPr>
          <w:rFonts w:ascii="Arial Narrow" w:eastAsia="Calibri" w:hAnsi="Arial Narrow"/>
          <w:bCs/>
          <w:lang w:eastAsia="en-US" w:bidi="ar-SA"/>
        </w:rPr>
        <w:t>raccomanda</w:t>
      </w:r>
      <w:r w:rsidRPr="003F7DC9">
        <w:rPr>
          <w:rFonts w:ascii="Arial Narrow" w:eastAsia="Calibri" w:hAnsi="Arial Narrow"/>
          <w:lang w:eastAsia="en-US" w:bidi="ar-SA"/>
        </w:rPr>
        <w:t xml:space="preserve"> l’utilizzo del desametasone </w:t>
      </w:r>
      <w:r w:rsidRPr="003F7DC9">
        <w:rPr>
          <w:rFonts w:ascii="Arial Narrow" w:eastAsia="Calibri" w:hAnsi="Arial Narrow"/>
          <w:bCs/>
          <w:lang w:eastAsia="en-US" w:bidi="ar-SA"/>
        </w:rPr>
        <w:t>(raccomandazione forte, certezza delle evidenze moderata)</w:t>
      </w:r>
      <w:r w:rsidRPr="003F7DC9">
        <w:rPr>
          <w:rFonts w:ascii="Arial Narrow" w:eastAsia="Calibri" w:hAnsi="Arial Narrow"/>
          <w:lang w:eastAsia="en-US" w:bidi="ar-SA"/>
        </w:rPr>
        <w:t xml:space="preserve">. </w:t>
      </w:r>
      <w:r w:rsidRPr="003F7DC9">
        <w:rPr>
          <w:rFonts w:ascii="Arial Narrow" w:eastAsia="Calibri" w:hAnsi="Arial Narrow"/>
          <w:bCs/>
          <w:lang w:eastAsia="en-US" w:bidi="ar-SA"/>
        </w:rPr>
        <w:t>Per</w:t>
      </w:r>
      <w:r w:rsidRPr="003F7DC9">
        <w:rPr>
          <w:rFonts w:ascii="Arial Narrow" w:eastAsia="Calibri" w:hAnsi="Arial Narrow"/>
          <w:lang w:eastAsia="en-US" w:bidi="ar-SA"/>
        </w:rPr>
        <w:t xml:space="preserve"> quel che pertiene alle raccomandazioni 9 e 10, deve essere sottolineato che qualora </w:t>
      </w:r>
      <w:r w:rsidRPr="003F7DC9">
        <w:rPr>
          <w:rFonts w:ascii="Arial Narrow" w:eastAsia="Calibri" w:hAnsi="Arial Narrow"/>
          <w:bCs/>
          <w:lang w:eastAsia="en-US" w:bidi="ar-SA"/>
        </w:rPr>
        <w:t xml:space="preserve">il desametasone non fosse disponibile dovrebbe essere utilizzata una dose equivalente di un altro glucocorticoide. La dose raccomandata di desametasone è di 6 mg per via endovenosa o per via orale per 10 giorni (o fino alla dimissione) o una dose equivalente di un altro glucocorticoide qualora il desametasone non fosse </w:t>
      </w:r>
      <w:r w:rsidRPr="003F7DC9">
        <w:rPr>
          <w:rFonts w:ascii="Arial Narrow" w:eastAsia="Calibri" w:hAnsi="Arial Narrow"/>
          <w:bCs/>
          <w:lang w:eastAsia="en-US" w:bidi="ar-SA"/>
        </w:rPr>
        <w:lastRenderedPageBreak/>
        <w:t>disponibile. Esempi di dose equivalente/alternativa rispetto a 6 mg/die di desametasone sono: metilprednisolone 32 mg e prednisone 40 mg.</w:t>
      </w:r>
    </w:p>
    <w:p w14:paraId="0FE2ED8E"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11. </w:t>
      </w:r>
      <w:r w:rsidRPr="003F7DC9">
        <w:rPr>
          <w:rFonts w:ascii="Arial Narrow" w:eastAsia="Calibri" w:hAnsi="Arial Narrow"/>
          <w:bCs/>
          <w:lang w:eastAsia="en-US" w:bidi="ar-SA"/>
        </w:rPr>
        <w:t xml:space="preserve">Nei pazienti ospedalizzati con malattia severa da SARS-CoV-2, IDSA NON raccomanda l’uso di famotidina al di fuori di un </w:t>
      </w:r>
      <w:r w:rsidRPr="003F7DC9">
        <w:rPr>
          <w:rFonts w:ascii="Arial Narrow" w:eastAsia="Calibri" w:hAnsi="Arial Narrow"/>
          <w:bCs/>
          <w:i/>
          <w:lang w:eastAsia="en-US" w:bidi="ar-SA"/>
        </w:rPr>
        <w:t>clinical trial</w:t>
      </w:r>
      <w:r w:rsidRPr="003F7DC9">
        <w:rPr>
          <w:rFonts w:ascii="Arial Narrow" w:eastAsia="Calibri" w:hAnsi="Arial Narrow"/>
          <w:bCs/>
          <w:lang w:eastAsia="en-US" w:bidi="ar-SA"/>
        </w:rPr>
        <w:t xml:space="preserve"> </w:t>
      </w:r>
      <w:r w:rsidRPr="003F7DC9">
        <w:rPr>
          <w:rFonts w:ascii="Arial Narrow" w:eastAsia="Calibri" w:hAnsi="Arial Narrow"/>
          <w:lang w:eastAsia="en-US" w:bidi="ar-SA"/>
        </w:rPr>
        <w:t>(raccomandazione condizionale, certezza delle evidenze molto bassa).</w:t>
      </w:r>
    </w:p>
    <w:p w14:paraId="0FC02154"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Capacità delle Terapie Intensive e la risposta programmatica alla pandemia</w:t>
      </w:r>
    </w:p>
    <w:p w14:paraId="58CB449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Durante la fase acuta della pandemia da SARS-CoV-2 uno degli elementi cruciali è stata la forte pressione sul Servizio Sanitario Nazionale e in particolare sulle capacità di gestione dei malati delle TI italiane.</w:t>
      </w:r>
    </w:p>
    <w:p w14:paraId="0913541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 periodo tra l’inizio del mese di marzo e il mese di aprile 2020, le terapie intensive italiane sono giunte a saturazione, nonostante l’allestimento di nuovi letti dedicati alla gestione intensiva in aree dell’ospedale al di fuori delle Rianimazioni. Un report dei medici della terapia intensiva di Bergamo bene illustrava la situazione, con saturazione completa dei nuovi letti intensivi pur aumentati del 200% rispetto alla capienza usuale (97). </w:t>
      </w:r>
    </w:p>
    <w:p w14:paraId="458D93C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ragione di questa situazione, il Ministero della Salute (98) ai sensi delle circolari DG del Ministero della Salute (DGPROG) circolari del 29 febbraio e del 1° marzo 2020 e in seguito dell’articolo 2 del decreto-legge 19 maggio 2020 n. 34, ha effettuato un censimento dei posti letto disponibili nel periodo prima della pandemia da COVID-19, evidenziando poi l’esigenza di un incremento per poter offrire un trattamento rianimatorio adeguato al numero dei pazienti che necessitavano di TI. Questo potenziamento è stato messo in atto in emergenza, creando centinaia di posti letto aggiuntivi, attrezzati anche nei reparti convenzionali e per i quali il decreto-legge citato ha sancito il consolidamento. Dagli originari 5179 PL in Terapia intensiva si è arrivati a stabilire un aumento fino a 8679 PL, tradottosi in un ampliamento dei posti di TI da 12 a 14 ogni 100.000 abitanti, in questo modo andando a rispondere agli standard raccomandati dalle società internazionali di settore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1). </w:t>
      </w:r>
    </w:p>
    <w:p w14:paraId="636C081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fornitura dei ventilatori meccanici ha costituito un problema nelle fasi iniziali, in considerazione dell’elevato numero contemporaneo di pazienti critici ricoverati in TI. La struttura commissariale delegata al contrasto dell’emergenza da COVID-19 si è fatta carico di recuperare i ventilatori necessari all’emergenza, ora parte dell’armamentario consolidato delle TI. Nel solo mese di marzo la struttura commissariale ha consegnato 1.231 ventilatori e 6.831 caschi per CPAP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8).</w:t>
      </w:r>
    </w:p>
    <w:p w14:paraId="427E8A4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conferma delle necessità e delle corrette decisioni prese a livello governativo, uno studio europeo recentemente pubblicato (99) ha posto in luce una notevole disomogeneità nei paesi europei per i livelli di accesso ai posti letti di terapia intensiva durante la pandemia, calcolato in base al numero di posti letto per 100.000 abitanti e altri fattori quali i tempi necessari per trasportare un malato dal luogo di residenza alla TI. </w:t>
      </w:r>
    </w:p>
    <w:p w14:paraId="0B8AD92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indice di accessibilità più alto veniva, infatti, evidenziato per la Germania (35,5), essendosi dimostrato per l’Italia un indice tra i più bassi (8,1). Questo studio ha anche evidenziato una correlazione negativa tra l’indice di accessibilità alle TI e l’indice di fatalità dei casi correlati al </w:t>
      </w:r>
      <w:r w:rsidRPr="003F7DC9">
        <w:rPr>
          <w:rFonts w:ascii="Arial Narrow" w:eastAsia="Calibri" w:hAnsi="Arial Narrow"/>
          <w:bCs/>
          <w:lang w:eastAsia="en-US" w:bidi="ar-SA"/>
        </w:rPr>
        <w:t>SARS-CoV-2</w:t>
      </w:r>
      <w:r w:rsidRPr="003F7DC9">
        <w:rPr>
          <w:rFonts w:ascii="Arial Narrow" w:eastAsia="Calibri" w:hAnsi="Arial Narrow"/>
          <w:lang w:eastAsia="en-US" w:bidi="ar-SA"/>
        </w:rPr>
        <w:t>. Le conclusioni sottolineavano la possibilità di utilizzare i risultati dello studio per elaborare a livello nazionale un piano logistico proporzionato alle esigenze epidemiologiche, come è stato fatto in Italia.</w:t>
      </w:r>
    </w:p>
    <w:p w14:paraId="68B9521B"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Terapia e tecniche di supporto alle funzioni vitali in TI</w:t>
      </w:r>
    </w:p>
    <w:p w14:paraId="288FC4B4"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0070C0"/>
          <w:sz w:val="20"/>
          <w:szCs w:val="20"/>
          <w:lang w:eastAsia="en-US" w:bidi="ar-SA"/>
        </w:rPr>
      </w:pPr>
      <w:r w:rsidRPr="003F7DC9">
        <w:rPr>
          <w:rFonts w:ascii="Arial Narrow" w:eastAsia="Calibri" w:hAnsi="Arial Narrow"/>
          <w:lang w:eastAsia="en-US" w:bidi="ar-SA"/>
        </w:rPr>
        <w:t xml:space="preserve">Il quadro dell’insufficienza respiratoria della SARS-CoV-2 ha sostanzialmente ricalcato quello descritto dalle definizioni internazionali di Berlino per l’ARDS (100-102) e riassunte nella Tabella 3 </w:t>
      </w:r>
      <w:r w:rsidRPr="003F7DC9">
        <w:rPr>
          <w:rFonts w:ascii="Arial Narrow" w:eastAsia="Calibri" w:hAnsi="Arial Narrow" w:cs="Calibri"/>
          <w:lang w:eastAsia="en-US" w:bidi="ar-SA"/>
        </w:rPr>
        <w:t>(100)</w:t>
      </w:r>
      <w:r w:rsidRPr="003F7DC9">
        <w:rPr>
          <w:rFonts w:ascii="Arial Narrow" w:eastAsia="Calibri" w:hAnsi="Arial Narrow"/>
          <w:lang w:eastAsia="en-US" w:bidi="ar-SA"/>
        </w:rPr>
        <w:t xml:space="preserve">. </w:t>
      </w:r>
    </w:p>
    <w:p w14:paraId="2E7A00A3" w14:textId="77777777" w:rsidR="00D20537" w:rsidRPr="003F7DC9" w:rsidRDefault="00D20537" w:rsidP="00D20537">
      <w:pPr>
        <w:widowControl/>
        <w:autoSpaceDE/>
        <w:autoSpaceDN/>
        <w:spacing w:before="360" w:after="120"/>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Tabella 3. Definizione di Berlino della ARDS </w:t>
      </w:r>
    </w:p>
    <w:tbl>
      <w:tblPr>
        <w:tblStyle w:val="Tabellasemplice-1"/>
        <w:tblW w:w="5000" w:type="pct"/>
        <w:tblLook w:val="04A0" w:firstRow="1" w:lastRow="0" w:firstColumn="1" w:lastColumn="0" w:noHBand="0" w:noVBand="1"/>
      </w:tblPr>
      <w:tblGrid>
        <w:gridCol w:w="2057"/>
        <w:gridCol w:w="7004"/>
      </w:tblGrid>
      <w:tr w:rsidR="00D20537" w:rsidRPr="003F7DC9" w14:paraId="2B9AE5E9" w14:textId="77777777" w:rsidTr="004F4F2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single" w:sz="4" w:space="0" w:color="002060"/>
              <w:left w:val="single" w:sz="4" w:space="0" w:color="002060"/>
            </w:tcBorders>
            <w:vAlign w:val="center"/>
          </w:tcPr>
          <w:p w14:paraId="19773F7D"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lastRenderedPageBreak/>
              <w:t>Timing</w:t>
            </w:r>
          </w:p>
        </w:tc>
        <w:tc>
          <w:tcPr>
            <w:tcW w:w="3865" w:type="pct"/>
            <w:tcBorders>
              <w:top w:val="single" w:sz="4" w:space="0" w:color="002060"/>
              <w:right w:val="single" w:sz="4" w:space="0" w:color="002060"/>
            </w:tcBorders>
            <w:vAlign w:val="center"/>
          </w:tcPr>
          <w:p w14:paraId="0ECB62D3" w14:textId="77777777" w:rsidR="00D20537" w:rsidRPr="003F7DC9" w:rsidRDefault="00D20537" w:rsidP="00D20537">
            <w:pPr>
              <w:cnfStyle w:val="100000000000" w:firstRow="1"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Entro una settimana da un insulto clinico o sintomi respiratori nuovi o in peggioramento</w:t>
            </w:r>
          </w:p>
        </w:tc>
      </w:tr>
      <w:tr w:rsidR="00D20537" w:rsidRPr="003F7DC9" w14:paraId="52229F90" w14:textId="77777777" w:rsidTr="00D2053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left w:val="single" w:sz="4" w:space="0" w:color="002060"/>
            </w:tcBorders>
            <w:shd w:val="clear" w:color="auto" w:fill="D9E2F3"/>
            <w:vAlign w:val="center"/>
          </w:tcPr>
          <w:p w14:paraId="7072EA64"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Immagini radiologiche</w:t>
            </w:r>
          </w:p>
        </w:tc>
        <w:tc>
          <w:tcPr>
            <w:tcW w:w="3865" w:type="pct"/>
            <w:tcBorders>
              <w:right w:val="single" w:sz="4" w:space="0" w:color="002060"/>
            </w:tcBorders>
            <w:shd w:val="clear" w:color="auto" w:fill="D9E2F3"/>
            <w:vAlign w:val="center"/>
          </w:tcPr>
          <w:p w14:paraId="0396FADD"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Opacità nodulari bilaterali diffuse non pienamente spiegate da suffusioni, collasso polmonare /lobare o noduli</w:t>
            </w:r>
          </w:p>
        </w:tc>
      </w:tr>
      <w:tr w:rsidR="00D20537" w:rsidRPr="003F7DC9" w14:paraId="65D23B0D" w14:textId="77777777" w:rsidTr="00D20537">
        <w:trPr>
          <w:trHeight w:val="340"/>
        </w:trPr>
        <w:tc>
          <w:tcPr>
            <w:cnfStyle w:val="001000000000" w:firstRow="0" w:lastRow="0" w:firstColumn="1" w:lastColumn="0" w:oddVBand="0" w:evenVBand="0" w:oddHBand="0" w:evenHBand="0" w:firstRowFirstColumn="0" w:firstRowLastColumn="0" w:lastRowFirstColumn="0" w:lastRowLastColumn="0"/>
            <w:tcW w:w="1135" w:type="pct"/>
            <w:tcBorders>
              <w:left w:val="single" w:sz="4" w:space="0" w:color="002060"/>
              <w:bottom w:val="single" w:sz="4" w:space="0" w:color="BFBFBF"/>
            </w:tcBorders>
            <w:vAlign w:val="center"/>
          </w:tcPr>
          <w:p w14:paraId="155048C2"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Origini dell’edema</w:t>
            </w:r>
          </w:p>
        </w:tc>
        <w:tc>
          <w:tcPr>
            <w:tcW w:w="3865" w:type="pct"/>
            <w:tcBorders>
              <w:bottom w:val="single" w:sz="4" w:space="0" w:color="BFBFBF"/>
              <w:right w:val="single" w:sz="4" w:space="0" w:color="002060"/>
            </w:tcBorders>
            <w:vAlign w:val="center"/>
          </w:tcPr>
          <w:p w14:paraId="4403EE1A"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Insufficienza respiratoria non spiegata pienamente da insufficienza cardiaca o sovraccarico fluidico con la necessità di una conferma oggettiva (es. ecocardiografia, volta ad escludere l’edema idrostatico</w:t>
            </w:r>
          </w:p>
        </w:tc>
      </w:tr>
      <w:tr w:rsidR="00D20537" w:rsidRPr="003F7DC9" w14:paraId="62086DA3" w14:textId="77777777" w:rsidTr="00D2053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left w:val="single" w:sz="4" w:space="0" w:color="002060"/>
              <w:bottom w:val="nil"/>
            </w:tcBorders>
            <w:shd w:val="clear" w:color="auto" w:fill="D9E2F3"/>
            <w:vAlign w:val="center"/>
          </w:tcPr>
          <w:p w14:paraId="4D30593C"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Ossigenazione</w:t>
            </w:r>
          </w:p>
        </w:tc>
        <w:tc>
          <w:tcPr>
            <w:tcW w:w="3865" w:type="pct"/>
            <w:tcBorders>
              <w:bottom w:val="nil"/>
              <w:right w:val="single" w:sz="4" w:space="0" w:color="002060"/>
            </w:tcBorders>
            <w:shd w:val="clear" w:color="auto" w:fill="D9E2F3"/>
            <w:vAlign w:val="center"/>
          </w:tcPr>
          <w:p w14:paraId="52DC21C5"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20"/>
                <w:szCs w:val="20"/>
                <w:lang w:eastAsia="en-US" w:bidi="ar-SA"/>
              </w:rPr>
            </w:pPr>
          </w:p>
        </w:tc>
      </w:tr>
      <w:tr w:rsidR="00D20537" w:rsidRPr="003F7DC9" w14:paraId="48D05858" w14:textId="77777777" w:rsidTr="004F4F20">
        <w:trPr>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nil"/>
              <w:left w:val="single" w:sz="4" w:space="0" w:color="002060"/>
              <w:bottom w:val="nil"/>
            </w:tcBorders>
            <w:vAlign w:val="center"/>
          </w:tcPr>
          <w:p w14:paraId="7862F5B4" w14:textId="77777777" w:rsidR="00D20537" w:rsidRPr="003F7DC9" w:rsidRDefault="00D20537" w:rsidP="00D20537">
            <w:pPr>
              <w:ind w:left="306"/>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Quadro lieve</w:t>
            </w:r>
          </w:p>
        </w:tc>
        <w:tc>
          <w:tcPr>
            <w:tcW w:w="3865" w:type="pct"/>
            <w:tcBorders>
              <w:top w:val="nil"/>
              <w:bottom w:val="nil"/>
              <w:right w:val="single" w:sz="4" w:space="0" w:color="002060"/>
            </w:tcBorders>
            <w:vAlign w:val="center"/>
          </w:tcPr>
          <w:p w14:paraId="07790563"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200 mmHg &lt; 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O</w:t>
            </w:r>
            <w:r w:rsidRPr="003F7DC9">
              <w:rPr>
                <w:rFonts w:ascii="Arial Narrow" w:eastAsia="Calibri" w:hAnsi="Arial Narrow" w:cs="Calibri"/>
                <w:sz w:val="20"/>
                <w:szCs w:val="20"/>
                <w:vertAlign w:val="subscript"/>
                <w:lang w:eastAsia="en-US" w:bidi="ar-SA"/>
              </w:rPr>
              <w:t xml:space="preserve">2 </w:t>
            </w:r>
            <w:r w:rsidRPr="003F7DC9">
              <w:rPr>
                <w:rFonts w:ascii="Arial Narrow" w:eastAsia="Calibri" w:hAnsi="Arial Narrow" w:cs="Calibri"/>
                <w:sz w:val="20"/>
                <w:szCs w:val="20"/>
                <w:lang w:eastAsia="en-US" w:bidi="ar-SA"/>
              </w:rPr>
              <w:t>&lt; 300 mmHg con PEEP o CPAP &gt; 5 cm H</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O</w:t>
            </w:r>
          </w:p>
        </w:tc>
      </w:tr>
      <w:tr w:rsidR="00D20537" w:rsidRPr="003F7DC9" w14:paraId="03B18235" w14:textId="77777777" w:rsidTr="004F4F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nil"/>
              <w:left w:val="single" w:sz="4" w:space="0" w:color="002060"/>
              <w:bottom w:val="nil"/>
            </w:tcBorders>
            <w:shd w:val="clear" w:color="auto" w:fill="auto"/>
            <w:vAlign w:val="center"/>
          </w:tcPr>
          <w:p w14:paraId="7BD9F657" w14:textId="77777777" w:rsidR="00D20537" w:rsidRPr="003F7DC9" w:rsidRDefault="00D20537" w:rsidP="00D20537">
            <w:pPr>
              <w:ind w:left="306"/>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Quadro moderato</w:t>
            </w:r>
          </w:p>
        </w:tc>
        <w:tc>
          <w:tcPr>
            <w:tcW w:w="3865" w:type="pct"/>
            <w:tcBorders>
              <w:top w:val="nil"/>
              <w:bottom w:val="nil"/>
              <w:right w:val="single" w:sz="4" w:space="0" w:color="002060"/>
            </w:tcBorders>
            <w:shd w:val="clear" w:color="auto" w:fill="auto"/>
            <w:vAlign w:val="center"/>
          </w:tcPr>
          <w:p w14:paraId="73CC67A8"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100 mmHg &lt; 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 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 200 mmHg con PEEP o CPAP ≥ 5 cm H</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O</w:t>
            </w:r>
          </w:p>
        </w:tc>
      </w:tr>
      <w:tr w:rsidR="00D20537" w:rsidRPr="003F7DC9" w14:paraId="15AA630D" w14:textId="77777777" w:rsidTr="004F4F20">
        <w:trPr>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nil"/>
              <w:left w:val="single" w:sz="4" w:space="0" w:color="002060"/>
              <w:bottom w:val="single" w:sz="4" w:space="0" w:color="002060"/>
            </w:tcBorders>
            <w:vAlign w:val="center"/>
          </w:tcPr>
          <w:p w14:paraId="4BDCED91" w14:textId="77777777" w:rsidR="00D20537" w:rsidRPr="003F7DC9" w:rsidRDefault="00D20537" w:rsidP="00D20537">
            <w:pPr>
              <w:ind w:left="306"/>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Quadro severo</w:t>
            </w:r>
          </w:p>
        </w:tc>
        <w:tc>
          <w:tcPr>
            <w:tcW w:w="3865" w:type="pct"/>
            <w:tcBorders>
              <w:top w:val="nil"/>
              <w:bottom w:val="single" w:sz="4" w:space="0" w:color="002060"/>
              <w:right w:val="single" w:sz="4" w:space="0" w:color="002060"/>
            </w:tcBorders>
            <w:vAlign w:val="center"/>
          </w:tcPr>
          <w:p w14:paraId="7592A3FF"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 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 100 mmHg con PEEP o CPAP ≥ 5 cm H</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O </w:t>
            </w:r>
          </w:p>
        </w:tc>
      </w:tr>
    </w:tbl>
    <w:p w14:paraId="44A6B57A" w14:textId="77777777" w:rsidR="00D20537" w:rsidRPr="003F7DC9" w:rsidRDefault="00D20537" w:rsidP="00D20537">
      <w:pPr>
        <w:widowControl/>
        <w:autoSpaceDE/>
        <w:autoSpaceDN/>
        <w:spacing w:before="60" w:after="360" w:line="259" w:lineRule="auto"/>
        <w:jc w:val="both"/>
        <w:rPr>
          <w:rFonts w:ascii="Arial Narrow" w:eastAsia="Calibri" w:hAnsi="Arial Narrow"/>
          <w:sz w:val="18"/>
          <w:szCs w:val="18"/>
          <w:lang w:eastAsia="en-US" w:bidi="ar-SA"/>
        </w:rPr>
      </w:pPr>
      <w:r w:rsidRPr="003F7DC9">
        <w:rPr>
          <w:rFonts w:ascii="Arial Narrow" w:eastAsia="Calibri" w:hAnsi="Arial Narrow"/>
          <w:b/>
          <w:bCs/>
          <w:sz w:val="18"/>
          <w:szCs w:val="18"/>
          <w:lang w:eastAsia="en-US" w:bidi="ar-SA"/>
        </w:rPr>
        <w:t>ARDS</w:t>
      </w:r>
      <w:r w:rsidRPr="003F7DC9">
        <w:rPr>
          <w:rFonts w:ascii="Arial Narrow" w:eastAsia="Calibri" w:hAnsi="Arial Narrow"/>
          <w:sz w:val="18"/>
          <w:szCs w:val="18"/>
          <w:lang w:eastAsia="en-US" w:bidi="ar-SA"/>
        </w:rPr>
        <w:t xml:space="preserve">: </w:t>
      </w:r>
      <w:r w:rsidRPr="003F7DC9">
        <w:rPr>
          <w:rFonts w:ascii="Arial Narrow" w:eastAsia="Calibri" w:hAnsi="Arial Narrow"/>
          <w:i/>
          <w:iCs/>
          <w:sz w:val="18"/>
          <w:szCs w:val="18"/>
          <w:lang w:eastAsia="en-US" w:bidi="ar-SA"/>
        </w:rPr>
        <w:t>Adult Respiratory Distress Syndrome</w:t>
      </w:r>
      <w:r w:rsidRPr="003F7DC9">
        <w:rPr>
          <w:rFonts w:ascii="Arial Narrow" w:eastAsia="Calibri" w:hAnsi="Arial Narrow"/>
          <w:sz w:val="18"/>
          <w:szCs w:val="18"/>
          <w:lang w:eastAsia="en-US" w:bidi="ar-SA"/>
        </w:rPr>
        <w:t xml:space="preserve">; </w:t>
      </w:r>
      <w:r w:rsidRPr="003F7DC9">
        <w:rPr>
          <w:rFonts w:ascii="Arial Narrow" w:eastAsia="Calibri" w:hAnsi="Arial Narrow"/>
          <w:b/>
          <w:bCs/>
          <w:sz w:val="18"/>
          <w:szCs w:val="18"/>
          <w:lang w:eastAsia="en-US" w:bidi="ar-SA"/>
        </w:rPr>
        <w:t>PEEP</w:t>
      </w:r>
      <w:r w:rsidRPr="003F7DC9">
        <w:rPr>
          <w:rFonts w:ascii="Arial Narrow" w:eastAsia="Calibri" w:hAnsi="Arial Narrow"/>
          <w:sz w:val="18"/>
          <w:szCs w:val="18"/>
          <w:lang w:eastAsia="en-US" w:bidi="ar-SA"/>
        </w:rPr>
        <w:t xml:space="preserve">: </w:t>
      </w:r>
      <w:r w:rsidRPr="003F7DC9">
        <w:rPr>
          <w:rFonts w:ascii="Arial Narrow" w:eastAsia="Calibri" w:hAnsi="Arial Narrow"/>
          <w:i/>
          <w:iCs/>
          <w:sz w:val="18"/>
          <w:szCs w:val="18"/>
          <w:lang w:eastAsia="en-US" w:bidi="ar-SA"/>
        </w:rPr>
        <w:t>Positive End-Expiratory Pressure</w:t>
      </w:r>
      <w:r w:rsidRPr="003F7DC9">
        <w:rPr>
          <w:rFonts w:ascii="Arial Narrow" w:eastAsia="Calibri" w:hAnsi="Arial Narrow"/>
          <w:sz w:val="18"/>
          <w:szCs w:val="18"/>
          <w:lang w:eastAsia="en-US" w:bidi="ar-SA"/>
        </w:rPr>
        <w:t xml:space="preserve"> (pressione di fine espirazione)</w:t>
      </w:r>
    </w:p>
    <w:p w14:paraId="4A8CD5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me tutte le ARDS trattate sino ad ora, anche l’insufficienza respiratoria grave da COVID-19 ha visto applicare le </w:t>
      </w:r>
      <w:r w:rsidRPr="003F7DC9">
        <w:rPr>
          <w:rFonts w:ascii="Arial Narrow" w:eastAsia="Calibri" w:hAnsi="Arial Narrow"/>
          <w:b/>
          <w:bCs/>
          <w:color w:val="0070C0"/>
          <w:lang w:eastAsia="en-US" w:bidi="ar-SA"/>
        </w:rPr>
        <w:t>tradizionali tecniche</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di ossigenoterapia ad alti flussi umidificati e riscaldati (HFOT), di ventilazione non-invasiva e invasiva protettiva (bassi Volumi correnti, livelli moderati di Pressione di fine Espirazione (PEEP) tarati in ragione della risposta respiratoria, nonché l’utilizzo di farmaci con azione bloccante neuromuscolari nelle prime 24-48 ore, di tecniche di pronazione fino al ricorso all’ ECMO (ossigenazione extracorporea) (103)</w:t>
      </w:r>
      <w:r w:rsidRPr="003F7DC9">
        <w:rPr>
          <w:rFonts w:ascii="Arial Narrow" w:eastAsia="Calibri" w:hAnsi="Arial Narrow"/>
          <w:color w:val="0070C0"/>
          <w:sz w:val="20"/>
          <w:szCs w:val="20"/>
          <w:lang w:eastAsia="en-US" w:bidi="ar-SA"/>
        </w:rPr>
        <w:t xml:space="preserve">. </w:t>
      </w:r>
      <w:r w:rsidRPr="003F7DC9">
        <w:rPr>
          <w:rFonts w:ascii="Arial Narrow" w:eastAsia="Calibri" w:hAnsi="Arial Narrow"/>
          <w:lang w:eastAsia="en-US" w:bidi="ar-SA"/>
        </w:rPr>
        <w:t xml:space="preserve">In ottemperanza alle raccomandazioni, il ricorso alle varie tecniche è stato modulato, come di norma, in base alla gravità del quadro respiratorio. </w:t>
      </w:r>
    </w:p>
    <w:p w14:paraId="17DFA57F" w14:textId="77777777" w:rsidR="00D20537" w:rsidRPr="003F7DC9" w:rsidRDefault="00D20537" w:rsidP="00D20537">
      <w:pPr>
        <w:widowControl/>
        <w:autoSpaceDE/>
        <w:autoSpaceDN/>
        <w:spacing w:after="24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lgoritmo tecnico-terapeutico di riferimento è stato elaborato per la </w:t>
      </w:r>
      <w:r w:rsidRPr="003F7DC9">
        <w:rPr>
          <w:rFonts w:ascii="Arial Narrow" w:eastAsia="Calibri" w:hAnsi="Arial Narrow"/>
          <w:i/>
          <w:lang w:eastAsia="en-US" w:bidi="ar-SA"/>
        </w:rPr>
        <w:t>Surviving Sepsis Campaign</w:t>
      </w:r>
      <w:r w:rsidRPr="003F7DC9">
        <w:rPr>
          <w:rFonts w:ascii="Arial Narrow" w:eastAsia="Calibri" w:hAnsi="Arial Narrow"/>
          <w:lang w:eastAsia="en-US" w:bidi="ar-SA"/>
        </w:rPr>
        <w:t xml:space="preserve"> dalla </w:t>
      </w:r>
      <w:r w:rsidRPr="003F7DC9">
        <w:rPr>
          <w:rFonts w:ascii="Arial Narrow" w:eastAsia="Calibri" w:hAnsi="Arial Narrow"/>
          <w:i/>
          <w:iCs/>
          <w:lang w:eastAsia="en-US" w:bidi="ar-SA"/>
        </w:rPr>
        <w:t>Society of Critical Care Medicine</w:t>
      </w:r>
      <w:r w:rsidRPr="003F7DC9">
        <w:rPr>
          <w:rFonts w:ascii="Arial Narrow" w:eastAsia="Calibri" w:hAnsi="Arial Narrow"/>
          <w:lang w:eastAsia="en-US" w:bidi="ar-SA"/>
        </w:rPr>
        <w:t xml:space="preserve"> e dalla </w:t>
      </w:r>
      <w:r w:rsidRPr="003F7DC9">
        <w:rPr>
          <w:rFonts w:ascii="Arial Narrow" w:eastAsia="Calibri" w:hAnsi="Arial Narrow"/>
          <w:i/>
          <w:iCs/>
          <w:lang w:eastAsia="en-US" w:bidi="ar-SA"/>
        </w:rPr>
        <w:t>European Society of Intensive Care Medicine</w:t>
      </w:r>
      <w:r w:rsidRPr="003F7DC9">
        <w:rPr>
          <w:rFonts w:ascii="Arial Narrow" w:eastAsia="Calibri" w:hAnsi="Arial Narrow"/>
          <w:lang w:eastAsia="en-US" w:bidi="ar-SA"/>
        </w:rPr>
        <w:t xml:space="preserve"> (Figura 8) (104).</w:t>
      </w:r>
    </w:p>
    <w:p w14:paraId="79DCA74A" w14:textId="77777777" w:rsidR="00D20537" w:rsidRPr="003F7DC9" w:rsidRDefault="00D20537" w:rsidP="00D20537">
      <w:pPr>
        <w:widowControl/>
        <w:autoSpaceDE/>
        <w:autoSpaceDN/>
        <w:spacing w:after="120" w:line="259" w:lineRule="auto"/>
        <w:jc w:val="both"/>
        <w:rPr>
          <w:rFonts w:ascii="Arial Narrow" w:eastAsia="Calibri" w:hAnsi="Arial Narrow"/>
          <w:i/>
          <w:iCs/>
          <w:color w:val="0070C0"/>
          <w:sz w:val="20"/>
          <w:szCs w:val="20"/>
          <w:lang w:eastAsia="en-US" w:bidi="ar-SA"/>
        </w:rPr>
      </w:pPr>
      <w:r w:rsidRPr="003F7DC9">
        <w:rPr>
          <w:rFonts w:ascii="Arial Narrow" w:eastAsia="Calibri" w:hAnsi="Arial Narrow"/>
          <w:noProof/>
          <w:lang w:eastAsia="en-US" w:bidi="ar-SA"/>
        </w:rPr>
        <w:drawing>
          <wp:inline distT="0" distB="0" distL="0" distR="0" wp14:anchorId="2B10FDBC" wp14:editId="45E2D4B0">
            <wp:extent cx="5400040" cy="3851275"/>
            <wp:effectExtent l="0" t="0" r="0" b="0"/>
            <wp:docPr id="205" name="Immagin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400040" cy="3851275"/>
                    </a:xfrm>
                    <a:prstGeom prst="rect">
                      <a:avLst/>
                    </a:prstGeom>
                    <a:noFill/>
                    <a:ln>
                      <a:noFill/>
                    </a:ln>
                  </pic:spPr>
                </pic:pic>
              </a:graphicData>
            </a:graphic>
          </wp:inline>
        </w:drawing>
      </w:r>
    </w:p>
    <w:p w14:paraId="210ABDE4" w14:textId="76BBC560" w:rsidR="00D20537" w:rsidRPr="003F7DC9" w:rsidRDefault="00D20537" w:rsidP="00D20537">
      <w:pPr>
        <w:widowControl/>
        <w:autoSpaceDE/>
        <w:autoSpaceDN/>
        <w:spacing w:before="24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8</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noProof/>
          <w:color w:val="002060"/>
          <w:sz w:val="20"/>
          <w:szCs w:val="20"/>
          <w:lang w:eastAsia="en-US" w:bidi="ar-SA"/>
        </w:rPr>
        <w:t>. A</w:t>
      </w:r>
      <w:r w:rsidRPr="003F7DC9">
        <w:rPr>
          <w:rFonts w:ascii="Arial Narrow" w:eastAsia="Yu Mincho" w:hAnsi="Arial Narrow"/>
          <w:b/>
          <w:bCs/>
          <w:color w:val="002060"/>
          <w:sz w:val="20"/>
          <w:szCs w:val="20"/>
          <w:lang w:eastAsia="en-US" w:bidi="ar-SA"/>
        </w:rPr>
        <w:t xml:space="preserve">lgoritmo tecnico-terapeutico di riferimento </w:t>
      </w:r>
      <w:r w:rsidRPr="003F7DC9">
        <w:rPr>
          <w:rFonts w:ascii="Arial Narrow" w:eastAsia="Yu Mincho" w:hAnsi="Arial Narrow"/>
          <w:b/>
          <w:bCs/>
          <w:color w:val="002060"/>
          <w:sz w:val="20"/>
          <w:szCs w:val="20"/>
          <w:lang w:eastAsia="en-US" w:bidi="ar-SA"/>
        </w:rPr>
        <w:br/>
        <w:t>per la gestione clinica di pazienti COVID-19 ipossiemici (104)</w:t>
      </w:r>
    </w:p>
    <w:p w14:paraId="34239EF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lastRenderedPageBreak/>
        <w:t xml:space="preserve">Molti malati sono stati trattati inizialmente o per tutto il decorso della malattia utilizzando il casco come sistema di erogazione di CPAP o </w:t>
      </w:r>
      <w:r w:rsidRPr="003F7DC9">
        <w:rPr>
          <w:rFonts w:ascii="Arial Narrow" w:eastAsia="Calibri" w:hAnsi="Arial Narrow"/>
          <w:i/>
          <w:lang w:eastAsia="en-US" w:bidi="ar-SA"/>
        </w:rPr>
        <w:t>Pressure Support</w:t>
      </w:r>
      <w:r w:rsidRPr="003F7DC9">
        <w:rPr>
          <w:rFonts w:ascii="Arial Narrow" w:eastAsia="Calibri" w:hAnsi="Arial Narrow"/>
          <w:lang w:eastAsia="en-US" w:bidi="ar-SA"/>
        </w:rPr>
        <w:t xml:space="preserve"> in ventilazione non-invasiva (105, 106)</w:t>
      </w:r>
      <w:r w:rsidRPr="003F7DC9">
        <w:rPr>
          <w:rFonts w:ascii="Arial Narrow" w:eastAsia="Calibri" w:hAnsi="Arial Narrow"/>
          <w:i/>
          <w:iCs/>
          <w:color w:val="4472C4"/>
          <w:sz w:val="20"/>
          <w:szCs w:val="20"/>
          <w:lang w:eastAsia="en-US" w:bidi="ar-SA"/>
        </w:rPr>
        <w:t xml:space="preserve">, </w:t>
      </w:r>
      <w:r w:rsidRPr="003F7DC9">
        <w:rPr>
          <w:rFonts w:ascii="Arial Narrow" w:eastAsia="Calibri" w:hAnsi="Arial Narrow"/>
          <w:lang w:eastAsia="en-US" w:bidi="ar-SA"/>
        </w:rPr>
        <w:t>in alcuni casi ottenendo buoni risultati ponendo in posizione prona i malati con il casco per la CPAP (107).</w:t>
      </w:r>
    </w:p>
    <w:p w14:paraId="5596E42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Coloro che, nonostante questi ausili, non miglioravano la loro ossigenazione (come determinato dal rapporto PaO</w:t>
      </w:r>
      <w:r w:rsidRPr="003F7DC9">
        <w:rPr>
          <w:rFonts w:ascii="Arial Narrow" w:eastAsia="Calibri" w:hAnsi="Arial Narrow"/>
          <w:vertAlign w:val="subscript"/>
          <w:lang w:eastAsia="en-US" w:bidi="ar-SA"/>
        </w:rPr>
        <w:t>2</w:t>
      </w:r>
      <w:r w:rsidRPr="003F7DC9">
        <w:rPr>
          <w:rFonts w:ascii="Arial Narrow" w:eastAsia="Calibri" w:hAnsi="Arial Narrow"/>
          <w:lang w:eastAsia="en-US" w:bidi="ar-SA"/>
        </w:rPr>
        <w:t>/FiO</w:t>
      </w:r>
      <w:r w:rsidRPr="003F7DC9">
        <w:rPr>
          <w:rFonts w:ascii="Arial Narrow" w:eastAsia="Calibri" w:hAnsi="Arial Narrow"/>
          <w:vertAlign w:val="subscript"/>
          <w:lang w:eastAsia="en-US" w:bidi="ar-SA"/>
        </w:rPr>
        <w:t>2</w:t>
      </w:r>
      <w:r w:rsidRPr="003F7DC9">
        <w:rPr>
          <w:rFonts w:ascii="Arial Narrow" w:eastAsia="Calibri" w:hAnsi="Arial Narrow"/>
          <w:lang w:eastAsia="en-US" w:bidi="ar-SA"/>
        </w:rPr>
        <w:t>) venivano poi intubati e trattati in modo invasivo come descritto. I trattamenti ventilatori si sono perciò attenuti alle raccomandazioni e alle line guida esistenti, a quelle pubblicate dall’OMS il 13 marzo 2020 nel documento dal titolo “Clinical management of severe acute respiratory infection (SARI) when COVID-19 disease is suspected” e aggiornate nella versione pubblicata il 27 maggio 2020 (108,109).</w:t>
      </w:r>
    </w:p>
    <w:p w14:paraId="18BB149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Tali</w:t>
      </w:r>
      <w:r w:rsidRPr="003F7DC9">
        <w:rPr>
          <w:rFonts w:ascii="Arial Narrow" w:eastAsia="Calibri" w:hAnsi="Arial Narrow"/>
          <w:i/>
          <w:iCs/>
          <w:color w:val="0070C0"/>
          <w:sz w:val="20"/>
          <w:szCs w:val="20"/>
          <w:lang w:eastAsia="en-US" w:bidi="ar-SA"/>
        </w:rPr>
        <w:t xml:space="preserve"> </w:t>
      </w:r>
      <w:r w:rsidRPr="003F7DC9">
        <w:rPr>
          <w:rFonts w:ascii="Arial Narrow" w:eastAsia="Calibri" w:hAnsi="Arial Narrow"/>
          <w:lang w:eastAsia="en-US" w:bidi="ar-SA"/>
        </w:rPr>
        <w:t xml:space="preserve">raccomandazioni sono state applicate nel trattamento dei pazienti con ARDS da COVID 19 durante a pandemia, così come lo sono state in era pre-COVID 19 per altre forme di ARDS. </w:t>
      </w:r>
    </w:p>
    <w:p w14:paraId="5C10D032"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0070C0"/>
          <w:sz w:val="20"/>
          <w:szCs w:val="20"/>
          <w:lang w:eastAsia="en-US" w:bidi="ar-SA"/>
        </w:rPr>
      </w:pPr>
      <w:r w:rsidRPr="003F7DC9">
        <w:rPr>
          <w:rFonts w:ascii="Arial Narrow" w:eastAsia="Calibri" w:hAnsi="Arial Narrow"/>
          <w:lang w:eastAsia="en-US" w:bidi="ar-SA"/>
        </w:rPr>
        <w:t>Il campione dei primi 1500 pazienti trattati nelle TI della Regione Lombardia dimostra come questi criteri siano stati rispettati (88-90% di pazienti ventilati invasivamente con intubazione endotracheale, il 12 % con ventilazione non-invasiva o ossigenoterapia ad alto flusso, 30% con l’utilizzo della pronazione e circa l’1-2% in ECMO) (110)</w:t>
      </w:r>
      <w:r w:rsidRPr="003F7DC9">
        <w:rPr>
          <w:rFonts w:ascii="Arial Narrow" w:eastAsia="Calibri" w:hAnsi="Arial Narrow"/>
          <w:color w:val="0070C0"/>
          <w:lang w:eastAsia="en-US" w:bidi="ar-SA"/>
        </w:rPr>
        <w:t xml:space="preserve">. </w:t>
      </w:r>
    </w:p>
    <w:p w14:paraId="0C0FFFFC"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0070C0"/>
          <w:sz w:val="20"/>
          <w:szCs w:val="20"/>
          <w:lang w:eastAsia="en-US" w:bidi="ar-SA"/>
        </w:rPr>
      </w:pPr>
      <w:r w:rsidRPr="003F7DC9">
        <w:rPr>
          <w:rFonts w:ascii="Arial Narrow" w:eastAsia="Calibri" w:hAnsi="Arial Narrow"/>
          <w:lang w:eastAsia="en-US" w:bidi="ar-SA"/>
        </w:rPr>
        <w:t>L’utilizzo della ventilazione non-invasiva, nei vari quadri di insufficienza respiratoria, anche al di fuori delle TI si è tradotto in tassi di mortalità in linea con i dati riportati in letteratura (21% per le forme lievi, 28% nelle forme moderate e 40% nelle forme gravi (111, 112).</w:t>
      </w:r>
      <w:r w:rsidRPr="003F7DC9">
        <w:rPr>
          <w:rFonts w:ascii="Arial Narrow" w:eastAsia="Calibri" w:hAnsi="Arial Narrow"/>
          <w:color w:val="0070C0"/>
          <w:lang w:eastAsia="en-US" w:bidi="ar-SA"/>
        </w:rPr>
        <w:t xml:space="preserve"> </w:t>
      </w:r>
    </w:p>
    <w:p w14:paraId="5CDC16A6"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4472C4"/>
          <w:sz w:val="20"/>
          <w:szCs w:val="20"/>
          <w:lang w:eastAsia="en-US" w:bidi="ar-SA"/>
        </w:rPr>
      </w:pPr>
      <w:r w:rsidRPr="003F7DC9">
        <w:rPr>
          <w:rFonts w:ascii="Arial Narrow" w:eastAsia="Calibri" w:hAnsi="Arial Narrow"/>
          <w:lang w:eastAsia="en-US" w:bidi="ar-SA"/>
        </w:rPr>
        <w:t>A supporto dei deficit di funzione multiorgano sono state e vengono seguite le raccomandazioni correntemente applicate in queste condizioni e valide anche prima della pandemia, ricorrendo all’ausilio della dialisi o del sostegno del circolo con farmaci vasoattivi e inotropi (104, 113).</w:t>
      </w:r>
    </w:p>
    <w:p w14:paraId="025DCFAD"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 xml:space="preserve">Iniziative per rafforzare la preparazione alla stagione autunno-invernale </w:t>
      </w:r>
    </w:p>
    <w:p w14:paraId="63F4CC8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 caso in cui si dovesse nuovamente verificare un aumento rilevante del numero di casi di infezione nei mesi autunno-invernali, potrebbe nuovamente aumentare la domanda di assistenza ospedaliera in regime ordinario o in TI da parte di pazienti in condizioni cliniche gravi e/o con insufficienza respiratoria acuta. Questo andrebbe a sommarsi all’accesso usuale ai servizi ospedalieri in una stagione in cui è prevista la co-circolazione di altri patogeni respiratori come i virus influenzali, per un periodo che può prolungarsi nel tempo. </w:t>
      </w:r>
    </w:p>
    <w:p w14:paraId="4156549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Gli elementi di programmazione sanitaria descritti nel Pilastro 1 sono volti ad ampliare in modo mirato e modulabile l’offerta ospedaliera in Italia. Le attività di Prevenzione e Controllo delle Infezioni descritte nel Pilastro 6, hanno inoltre l’obiettivo di diminuire il rischio di infezione del personale sanitario e a prevenire l’insorgenza di infezioni correlate all’assistenza.</w:t>
      </w:r>
    </w:p>
    <w:p w14:paraId="27F832F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l fine di ottimizzare la gestione dei malati nelle TI anche nel contesto di eventi epidemici è stato inoltre deciso per l’anno accademico corrente un incremento del numero delle borse per le scuole di specializzazione in Anestesiologia e Rianimazione con cifre oscillanti tra il 30 e il 50%, rispetto all’anno precedente.</w:t>
      </w:r>
    </w:p>
    <w:p w14:paraId="77C92A1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i interesse è infine l’azione concertata della Società Europea di Terapia Intensiva (ESICM) e la UE nell’ambito del programma della Comunità Europea C 19 SPACE, per un training mirato a garantire la formazione di operatori sanitari che normalmente non lavorano in terapia intensiva, onde offrire supporto alle TI durante la pandemia da </w:t>
      </w:r>
      <w:r w:rsidRPr="003F7DC9">
        <w:rPr>
          <w:rFonts w:ascii="Arial Narrow" w:eastAsia="Calibri" w:hAnsi="Arial Narrow"/>
          <w:bCs/>
          <w:lang w:eastAsia="en-US" w:bidi="ar-SA"/>
        </w:rPr>
        <w:t>SARS-CoV-2</w:t>
      </w:r>
      <w:r w:rsidRPr="003F7DC9">
        <w:rPr>
          <w:rFonts w:ascii="Arial Narrow" w:eastAsia="Calibri" w:hAnsi="Arial Narrow"/>
          <w:lang w:eastAsia="en-US" w:bidi="ar-SA"/>
        </w:rPr>
        <w:t>. Lo scopo del programma è quello di aumentare le competenze e il numero degli operatori sanitari che possono essere impegnati nei trattamenti intensivologici di base ove vi fosse nuovamente la necessità di un nuovo rapido, temporaneo incremento delle capacità delle terapie Intensive (</w:t>
      </w:r>
      <w:hyperlink r:id="rId164" w:history="1">
        <w:r w:rsidRPr="003F7DC9">
          <w:rPr>
            <w:rFonts w:ascii="Arial Narrow" w:eastAsia="Calibri" w:hAnsi="Arial Narrow"/>
            <w:lang w:eastAsia="en-US" w:bidi="ar-SA"/>
          </w:rPr>
          <w:t>https://www.esicm.org/european-commission-c19-space-information-webinar/</w:t>
        </w:r>
      </w:hyperlink>
      <w:r w:rsidRPr="003F7DC9">
        <w:rPr>
          <w:rFonts w:ascii="Arial Narrow" w:eastAsia="Calibri" w:hAnsi="Arial Narrow"/>
          <w:lang w:eastAsia="en-US" w:bidi="ar-SA"/>
        </w:rPr>
        <w:t>).</w:t>
      </w:r>
    </w:p>
    <w:p w14:paraId="7B5FA85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7 in Appendice riporta la raccolta integrale per argomento delle norme, circolari, ordinanze e strumenti di livello nazionale prodotte in materia di gestione clinica dei casi volte ad affrontare la pandemia da SARS-CoV-2 e operativi per la stagione autunno-invernale 2020.</w:t>
      </w:r>
    </w:p>
    <w:p w14:paraId="1FC8F2AF"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117" w:name="_Toc53040913"/>
      <w:bookmarkEnd w:id="105"/>
      <w:bookmarkEnd w:id="106"/>
      <w:r w:rsidRPr="003F7DC9">
        <w:rPr>
          <w:rFonts w:ascii="Arial Narrow" w:eastAsia="Yu Gothic Light" w:hAnsi="Arial Narrow"/>
          <w:b/>
          <w:bCs/>
          <w:color w:val="002060"/>
          <w:sz w:val="32"/>
          <w:szCs w:val="32"/>
          <w:lang w:eastAsia="en-US" w:bidi="ar-SA"/>
        </w:rPr>
        <w:lastRenderedPageBreak/>
        <w:t>Pilastro 8. Supporto operativo e logistica</w:t>
      </w:r>
      <w:bookmarkEnd w:id="117"/>
    </w:p>
    <w:p w14:paraId="7B12F385"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118" w:name="_Toc52533151"/>
      <w:bookmarkStart w:id="119" w:name="_Toc53040914"/>
      <w:r w:rsidRPr="003F7DC9">
        <w:rPr>
          <w:rFonts w:ascii="Arial Narrow" w:eastAsia="Yu Gothic Light" w:hAnsi="Arial Narrow"/>
          <w:b/>
          <w:bCs/>
          <w:color w:val="002060"/>
          <w:sz w:val="26"/>
          <w:szCs w:val="26"/>
          <w:lang w:eastAsia="en-US" w:bidi="ar-SA"/>
        </w:rPr>
        <w:t>Attuazione del piano di potenziamento dei presidi ospedalieri sul territorio nazionale previsto dal Decreto Rilancio</w:t>
      </w:r>
      <w:bookmarkEnd w:id="118"/>
      <w:bookmarkEnd w:id="119"/>
    </w:p>
    <w:p w14:paraId="21152E4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 Decreto Rilancio è previsto il potenziamento delle strutture di terapia intensiva e sub-intensiva, con un incremento di 5.612 posti letto per le prime (3.500 stabili e 2.112 posti letto di terapia sub-intensiva trasformabili, in caso di emergenza, in posti letto di terapia intensiva) e di 4.225 per le seconde.</w:t>
      </w:r>
    </w:p>
    <w:p w14:paraId="449C2DA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er la realizzazione del potenziamento sono previste due tipologie di interventi:</w:t>
      </w:r>
    </w:p>
    <w:p w14:paraId="369163A6" w14:textId="77777777" w:rsidR="00D20537" w:rsidRPr="003F7DC9" w:rsidRDefault="00D20537" w:rsidP="00D20537">
      <w:pPr>
        <w:widowControl/>
        <w:numPr>
          <w:ilvl w:val="0"/>
          <w:numId w:val="150"/>
        </w:numPr>
        <w:autoSpaceDE/>
        <w:autoSpaceDN/>
        <w:spacing w:after="160" w:line="252" w:lineRule="auto"/>
        <w:ind w:left="567" w:hanging="283"/>
        <w:contextualSpacing/>
        <w:rPr>
          <w:rFonts w:ascii="Arial Narrow" w:hAnsi="Arial Narrow"/>
          <w:lang w:eastAsia="en-US" w:bidi="ar-SA"/>
        </w:rPr>
      </w:pPr>
      <w:r w:rsidRPr="003F7DC9">
        <w:rPr>
          <w:rFonts w:ascii="Arial Narrow" w:hAnsi="Arial Narrow"/>
          <w:lang w:eastAsia="en-US" w:bidi="ar-SA"/>
        </w:rPr>
        <w:t>Lavori infrastrutturali di adeguamento dei presidi ospedalieri;</w:t>
      </w:r>
    </w:p>
    <w:p w14:paraId="02A89F51" w14:textId="77777777" w:rsidR="00D20537" w:rsidRPr="003F7DC9" w:rsidRDefault="00D20537" w:rsidP="00D20537">
      <w:pPr>
        <w:widowControl/>
        <w:numPr>
          <w:ilvl w:val="0"/>
          <w:numId w:val="150"/>
        </w:numPr>
        <w:autoSpaceDE/>
        <w:autoSpaceDN/>
        <w:spacing w:after="160" w:line="252" w:lineRule="auto"/>
        <w:ind w:left="567" w:hanging="283"/>
        <w:contextualSpacing/>
        <w:rPr>
          <w:rFonts w:ascii="Arial Narrow" w:hAnsi="Arial Narrow"/>
          <w:lang w:eastAsia="en-US" w:bidi="ar-SA"/>
        </w:rPr>
      </w:pPr>
      <w:r w:rsidRPr="003F7DC9">
        <w:rPr>
          <w:rFonts w:ascii="Arial Narrow" w:hAnsi="Arial Narrow"/>
          <w:lang w:eastAsia="en-US" w:bidi="ar-SA"/>
        </w:rPr>
        <w:t>Approvvigionamento delle apparecchiature necessarie ad attrezzare i posti letto.</w:t>
      </w:r>
    </w:p>
    <w:p w14:paraId="19F488E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Decreto Rilancio individua il Commissario quale soggetto attuatore dei Piani, una volta realizzati i seguenti adempimenti: redazione dei piani da parte delle Regioni, approvazione da parte del Ministero della Salute e registrazione da parte della Corte dei Conti. </w:t>
      </w:r>
    </w:p>
    <w:p w14:paraId="553481F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percorso di approvazione dei Piani regionali si è concluso con la registrazione degli stessi da parte della Corte dei Conti, conclusasi il 28 luglio 2020. </w:t>
      </w:r>
    </w:p>
    <w:p w14:paraId="5A6A201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olo dopo tale data il Commissario ha potuto avviare le attività volte alla realizzazione dei previsti piani di potenziamento, anche avvalendosi, eventualmente, della possibilità prevista dall’articolo 2 di delegare ai singoli Presidenti di Regione tale attività. </w:t>
      </w:r>
    </w:p>
    <w:p w14:paraId="345D0F6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Commissario, nel frattempo, ha avviato le procedure per l’acquisizione dei beni e la realizzazione dei lavori necessari. Le procedure sono valide per tutto il territorio nazionale e garantiscono efficienza e trasparenza al processo: </w:t>
      </w:r>
    </w:p>
    <w:p w14:paraId="7123E8F5" w14:textId="77777777" w:rsidR="00D20537" w:rsidRPr="003F7DC9" w:rsidRDefault="00D20537" w:rsidP="00D20537">
      <w:pPr>
        <w:widowControl/>
        <w:numPr>
          <w:ilvl w:val="0"/>
          <w:numId w:val="167"/>
        </w:numPr>
        <w:autoSpaceDE/>
        <w:autoSpaceDN/>
        <w:spacing w:before="120" w:after="160" w:line="259" w:lineRule="auto"/>
        <w:ind w:left="568" w:hanging="284"/>
        <w:jc w:val="both"/>
        <w:rPr>
          <w:rFonts w:ascii="Arial Narrow" w:eastAsia="Calibri" w:hAnsi="Arial Narrow"/>
          <w:b/>
          <w:bCs/>
          <w:i/>
          <w:iCs/>
          <w:lang w:eastAsia="en-US" w:bidi="ar-SA"/>
        </w:rPr>
      </w:pPr>
      <w:r w:rsidRPr="003F7DC9">
        <w:rPr>
          <w:rFonts w:ascii="Arial Narrow" w:eastAsia="Calibri" w:hAnsi="Arial Narrow"/>
          <w:b/>
          <w:bCs/>
          <w:i/>
          <w:iCs/>
          <w:color w:val="0070C0"/>
          <w:lang w:eastAsia="en-US" w:bidi="ar-SA"/>
        </w:rPr>
        <w:t>Procedure per la realizzazione dei lavori infrastrutturali di potenziamento dei presidi ospedalieri</w:t>
      </w:r>
    </w:p>
    <w:p w14:paraId="09ACEE5A" w14:textId="77777777" w:rsidR="00D20537" w:rsidRPr="003F7DC9" w:rsidRDefault="00D20537" w:rsidP="00D20537">
      <w:pPr>
        <w:widowControl/>
        <w:numPr>
          <w:ilvl w:val="0"/>
          <w:numId w:val="168"/>
        </w:numPr>
        <w:autoSpaceDE/>
        <w:autoSpaceDN/>
        <w:spacing w:after="60" w:line="252" w:lineRule="auto"/>
        <w:ind w:left="1134" w:hanging="283"/>
        <w:rPr>
          <w:rFonts w:ascii="Arial Narrow" w:hAnsi="Arial Narrow"/>
          <w:lang w:eastAsia="en-US" w:bidi="ar-SA"/>
        </w:rPr>
      </w:pPr>
      <w:r w:rsidRPr="003F7DC9">
        <w:rPr>
          <w:rFonts w:ascii="Arial Narrow" w:hAnsi="Arial Narrow"/>
          <w:sz w:val="21"/>
          <w:szCs w:val="21"/>
          <w:lang w:eastAsia="en-US" w:bidi="ar-SA"/>
        </w:rPr>
        <w:t>S</w:t>
      </w:r>
      <w:r w:rsidRPr="003F7DC9">
        <w:rPr>
          <w:rFonts w:ascii="Arial Narrow" w:hAnsi="Arial Narrow"/>
          <w:lang w:eastAsia="en-US" w:bidi="ar-SA"/>
        </w:rPr>
        <w:t>ono previste procedure che consentono la realizzazione delle opere attraverso l’impiego di accordi quadro stipulati dal Commissario oppure attraverso procedure pubbliche di affidamento attivate dalle Regioni, in caso di delega dei poteri del Commissario;</w:t>
      </w:r>
    </w:p>
    <w:p w14:paraId="4A40A32C" w14:textId="77777777" w:rsidR="00D20537" w:rsidRPr="003F7DC9" w:rsidRDefault="00D20537" w:rsidP="00D20537">
      <w:pPr>
        <w:widowControl/>
        <w:numPr>
          <w:ilvl w:val="0"/>
          <w:numId w:val="168"/>
        </w:numPr>
        <w:autoSpaceDE/>
        <w:autoSpaceDN/>
        <w:spacing w:after="60" w:line="252" w:lineRule="auto"/>
        <w:ind w:left="1134" w:hanging="283"/>
        <w:rPr>
          <w:rFonts w:ascii="Arial Narrow" w:hAnsi="Arial Narrow"/>
          <w:lang w:eastAsia="en-US" w:bidi="ar-SA"/>
        </w:rPr>
      </w:pPr>
      <w:r w:rsidRPr="003F7DC9">
        <w:rPr>
          <w:rFonts w:ascii="Arial Narrow" w:hAnsi="Arial Narrow"/>
          <w:lang w:eastAsia="en-US" w:bidi="ar-SA"/>
        </w:rPr>
        <w:t>Strutture mobili: è previsto il noleggio di 4 strutture mobili, ciascuna con 75 posti di terapia intensiva, da attivare in caso di necessità.</w:t>
      </w:r>
    </w:p>
    <w:p w14:paraId="2CC0BCD5" w14:textId="77777777" w:rsidR="00D20537" w:rsidRPr="003F7DC9" w:rsidRDefault="00D20537" w:rsidP="00D20537">
      <w:pPr>
        <w:widowControl/>
        <w:numPr>
          <w:ilvl w:val="0"/>
          <w:numId w:val="167"/>
        </w:numPr>
        <w:autoSpaceDE/>
        <w:autoSpaceDN/>
        <w:spacing w:after="120" w:line="259" w:lineRule="auto"/>
        <w:ind w:left="567" w:hanging="283"/>
        <w:jc w:val="both"/>
        <w:rPr>
          <w:rFonts w:ascii="Arial Narrow" w:eastAsia="Calibri" w:hAnsi="Arial Narrow"/>
          <w:b/>
          <w:bCs/>
          <w:i/>
          <w:iCs/>
          <w:lang w:eastAsia="en-US" w:bidi="ar-SA"/>
        </w:rPr>
      </w:pPr>
      <w:r w:rsidRPr="003F7DC9">
        <w:rPr>
          <w:rFonts w:ascii="Arial Narrow" w:eastAsia="Calibri" w:hAnsi="Arial Narrow"/>
          <w:b/>
          <w:bCs/>
          <w:i/>
          <w:iCs/>
          <w:color w:val="0070C0"/>
          <w:lang w:eastAsia="en-US" w:bidi="ar-SA"/>
        </w:rPr>
        <w:t>Fornitura di attrezzature necessarie alla predisposizione di posti letto in Terapia Intensiva e Sub Intensiva</w:t>
      </w:r>
    </w:p>
    <w:p w14:paraId="7918F5CB" w14:textId="77777777" w:rsidR="00D20537" w:rsidRPr="003F7DC9" w:rsidRDefault="00D20537" w:rsidP="00D20537">
      <w:pPr>
        <w:widowControl/>
        <w:numPr>
          <w:ilvl w:val="0"/>
          <w:numId w:val="168"/>
        </w:numPr>
        <w:autoSpaceDE/>
        <w:autoSpaceDN/>
        <w:spacing w:after="60" w:line="252" w:lineRule="auto"/>
        <w:ind w:left="1134" w:hanging="283"/>
        <w:rPr>
          <w:rFonts w:ascii="Arial Narrow" w:hAnsi="Arial Narrow"/>
          <w:sz w:val="21"/>
          <w:szCs w:val="21"/>
          <w:lang w:eastAsia="en-US" w:bidi="ar-SA"/>
        </w:rPr>
      </w:pPr>
      <w:r w:rsidRPr="003F7DC9">
        <w:rPr>
          <w:rFonts w:ascii="Arial Narrow" w:hAnsi="Arial Narrow"/>
          <w:sz w:val="21"/>
          <w:szCs w:val="21"/>
          <w:lang w:eastAsia="en-US" w:bidi="ar-SA"/>
        </w:rPr>
        <w:t>Definizione di accordi quadro con i fornitori entro settembre, considerando che la dotazione di apparecchiature sarà necessaria nel momento in cui saranno completati i lavori infrastrutturali nei presidi ospedalieri.</w:t>
      </w:r>
    </w:p>
    <w:p w14:paraId="4D9A5259" w14:textId="77777777" w:rsidR="00D20537" w:rsidRPr="003F7DC9" w:rsidRDefault="00D20537" w:rsidP="00D20537">
      <w:pPr>
        <w:widowControl/>
        <w:numPr>
          <w:ilvl w:val="0"/>
          <w:numId w:val="168"/>
        </w:numPr>
        <w:autoSpaceDE/>
        <w:autoSpaceDN/>
        <w:spacing w:after="60" w:line="252" w:lineRule="auto"/>
        <w:ind w:left="1134" w:hanging="283"/>
        <w:rPr>
          <w:rFonts w:ascii="Arial Narrow" w:hAnsi="Arial Narrow"/>
          <w:sz w:val="21"/>
          <w:szCs w:val="21"/>
          <w:lang w:eastAsia="en-US" w:bidi="ar-SA"/>
        </w:rPr>
      </w:pPr>
      <w:r w:rsidRPr="003F7DC9">
        <w:rPr>
          <w:rFonts w:ascii="Arial Narrow" w:hAnsi="Arial Narrow"/>
          <w:sz w:val="21"/>
          <w:szCs w:val="21"/>
          <w:lang w:eastAsia="en-US" w:bidi="ar-SA"/>
        </w:rPr>
        <w:t>Sulla base degli accordi quadro le attrezzature verranno acquisite direttamente dai soggetti attuatori.</w:t>
      </w:r>
    </w:p>
    <w:p w14:paraId="345605DC" w14:textId="77777777" w:rsidR="00D20537" w:rsidRPr="003F7DC9" w:rsidRDefault="00D20537" w:rsidP="00D20537">
      <w:pPr>
        <w:widowControl/>
        <w:numPr>
          <w:ilvl w:val="0"/>
          <w:numId w:val="168"/>
        </w:numPr>
        <w:autoSpaceDE/>
        <w:autoSpaceDN/>
        <w:spacing w:after="60" w:line="252" w:lineRule="auto"/>
        <w:ind w:left="1134" w:hanging="283"/>
        <w:rPr>
          <w:rFonts w:ascii="Arial Narrow" w:hAnsi="Arial Narrow"/>
          <w:lang w:eastAsia="en-US" w:bidi="ar-SA"/>
        </w:rPr>
      </w:pPr>
      <w:r w:rsidRPr="003F7DC9">
        <w:rPr>
          <w:rFonts w:ascii="Arial Narrow" w:hAnsi="Arial Narrow"/>
          <w:sz w:val="21"/>
          <w:szCs w:val="21"/>
          <w:lang w:eastAsia="en-US" w:bidi="ar-SA"/>
        </w:rPr>
        <w:t>Completata la verifica con Regioni e Province autonome, per la puntuale individuazione delle apparecchiature ne</w:t>
      </w:r>
      <w:r w:rsidRPr="003F7DC9">
        <w:rPr>
          <w:rFonts w:ascii="Arial Narrow" w:hAnsi="Arial Narrow"/>
          <w:lang w:eastAsia="en-US" w:bidi="ar-SA"/>
        </w:rPr>
        <w:t xml:space="preserve">cessarie nei singoli presidi ospedalieri. Le Regioni hanno inviato i propri fabbisogni. </w:t>
      </w:r>
    </w:p>
    <w:p w14:paraId="632BA77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generale occorre precisare che:</w:t>
      </w:r>
    </w:p>
    <w:p w14:paraId="1CC4FC5E" w14:textId="77777777" w:rsidR="00D20537" w:rsidRPr="003F7DC9" w:rsidRDefault="00D20537" w:rsidP="00D20537">
      <w:pPr>
        <w:widowControl/>
        <w:numPr>
          <w:ilvl w:val="0"/>
          <w:numId w:val="151"/>
        </w:numPr>
        <w:autoSpaceDE/>
        <w:autoSpaceDN/>
        <w:spacing w:after="120" w:line="252"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t xml:space="preserve">all’avvio dell’emergenza erano attivi in Italia 5.179 posti letto di terapia intensiva. Il decreto pone l’obiettivo di incrementarli di 5.612 unità (3.500 posti letto stabili e 2.112 posti letto di terapia sub-intensiva trasformabili, in caso di emergenza, in posti letto di terapia intensiva). Nel corso dell’emergenza il Commissario ha distribuito 3.125 ventilatori per terapia intensiva ed ha disponibilità per ulteriori 1.354 ventilatori. </w:t>
      </w:r>
    </w:p>
    <w:p w14:paraId="4C125E17" w14:textId="77777777" w:rsidR="00D20537" w:rsidRPr="003F7DC9" w:rsidRDefault="00D20537" w:rsidP="00D20537">
      <w:pPr>
        <w:widowControl/>
        <w:numPr>
          <w:ilvl w:val="0"/>
          <w:numId w:val="151"/>
        </w:numPr>
        <w:autoSpaceDE/>
        <w:autoSpaceDN/>
        <w:spacing w:after="120" w:line="252"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lastRenderedPageBreak/>
        <w:t>Ad oggi sono attivi 15.755 posti letto in terapia sub-intensiva (+9.230 rispetto all’avvio dell’emergenza). L’obiettivo del decreto è di rendere stabili 4.225 posti letto tra quelli già realizzati. Non sono pertanto necessari ulteriori ventilatori rispetto a quelli già forniti.</w:t>
      </w:r>
    </w:p>
    <w:p w14:paraId="77B07E2E"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Approvvigionamento di Test, Tamponi e Dispositivi di protezione individuale</w:t>
      </w:r>
    </w:p>
    <w:p w14:paraId="48E5A52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Struttura Commissariale assicura quotidianamente a titolo gratuito alle Regioni e alle Province autonome la fornitura di dispositivi medici (DM), di dispositivi di protezione individuale (DPI) e del restante materiale, i cui fabbisogni vengono comunicati due volte la settimana dalle Amministrazioni. </w:t>
      </w:r>
    </w:p>
    <w:p w14:paraId="2CFD4EC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all’inizio dell’emergenza ad oggi, le Regioni/PA hanno ricevuto oltre </w:t>
      </w:r>
      <w:r w:rsidRPr="003F7DC9">
        <w:rPr>
          <w:rFonts w:ascii="Arial Narrow" w:eastAsia="Calibri" w:hAnsi="Arial Narrow"/>
          <w:b/>
          <w:bCs/>
          <w:color w:val="0070C0"/>
          <w:lang w:eastAsia="en-US" w:bidi="ar-SA"/>
        </w:rPr>
        <w:t>900,4 milioni di prodotti</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tra DPI, DM e apparecchiature elettromedicali: una curva in costante aumento. In sintesi, le giacenze presso i magazzini regionali rilevate dal suddetto sistema lasciano intendere che al momento le stesse abbiano complessivamente quantità superiori ai loro attuali fabbisogni, nonché alle loro effettive distribuzioni alla cittadinanza.</w:t>
      </w:r>
    </w:p>
    <w:p w14:paraId="0CC466C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Tutti i dati sulla distribuzione di dispositivi e attrezzature per il contenimento e il contrasto dell’epidemia sono visionabili sul sistema “Analisi Distribuzione Aiuti” (ADA), presente sui siti della Presidenza del Consiglio, del Ministero della Salute e della Protezione Civile. I dati sono aggiornati quotidianamente.</w:t>
      </w:r>
    </w:p>
    <w:p w14:paraId="65A7165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quantità e le tipologie di prodotti distribuiti nel tempo tengono conto dell’andamento epidemiologico e delle giacenze di prodotti presso i magazzini regionali. Ogni giorno, infatti, la struttura commissariale notifica alle Amministrazioni l’imminente arrivo dei prodotti e le Regioni, nelle 24/48h successive, riscontrano le effettive quantità e disponibilità arrivate. Ciò consente di avere una mappatura trasparente e aggiornata in tempo reale dedicata a dispositivi e apparecchiature per il contrasto al Coronavirus, distribuiti ogni giorno alle Regioni/PA per fronteggiare l’emergenza, consultabile come detto sul sistema ADA. </w:t>
      </w:r>
    </w:p>
    <w:p w14:paraId="5610D6BB"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Test molecolari e relativi tamponi</w:t>
      </w:r>
    </w:p>
    <w:p w14:paraId="5F0A969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struttura del Commissario ha avviato una fornitura aggiuntiva di </w:t>
      </w:r>
      <w:r w:rsidRPr="003F7DC9">
        <w:rPr>
          <w:rFonts w:ascii="Arial Narrow" w:eastAsia="Calibri" w:hAnsi="Arial Narrow"/>
          <w:b/>
          <w:bCs/>
          <w:color w:val="0070C0"/>
          <w:lang w:eastAsia="en-US" w:bidi="ar-SA"/>
        </w:rPr>
        <w:t>test molecolari</w:t>
      </w:r>
      <w:r w:rsidRPr="003F7DC9">
        <w:rPr>
          <w:rFonts w:ascii="Arial Narrow" w:eastAsia="Calibri" w:hAnsi="Arial Narrow"/>
          <w:lang w:eastAsia="en-US" w:bidi="ar-SA"/>
        </w:rPr>
        <w:t>. Sono stati distribuiti alle Regioni oltre 9 milioni tra kit stand alone e reagenti nonché 44 macchinari per processare i suddetti test. Tale fornitura ha consentito alle Regioni di incrementare potenzialmente del 50% la propria capacità di somministrazione di tamponi (prima al massimo circa 60.000 al giorno) e di poter realizzare, quindi, fino al 31 dicembre oltre 106.000 test molecolari al giorno.</w:t>
      </w:r>
    </w:p>
    <w:p w14:paraId="343F9305"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 xml:space="preserve">Test </w:t>
      </w:r>
      <w:r w:rsidRPr="003F7DC9">
        <w:rPr>
          <w:rFonts w:ascii="Arial Narrow" w:eastAsia="Yu Mincho" w:hAnsi="Arial Narrow"/>
          <w:b/>
          <w:bCs/>
          <w:i/>
          <w:iCs/>
          <w:color w:val="002060"/>
          <w:lang w:eastAsia="en-US" w:bidi="ar-SA"/>
        </w:rPr>
        <w:t>antigenici</w:t>
      </w:r>
      <w:r w:rsidRPr="003F7DC9">
        <w:rPr>
          <w:rFonts w:ascii="Arial Narrow" w:eastAsia="Yu Gothic Light" w:hAnsi="Arial Narrow"/>
          <w:b/>
          <w:bCs/>
          <w:i/>
          <w:iCs/>
          <w:color w:val="002060"/>
          <w:lang w:eastAsia="en-US" w:bidi="ar-SA"/>
        </w:rPr>
        <w:t xml:space="preserve"> rapidi</w:t>
      </w:r>
    </w:p>
    <w:p w14:paraId="05F7E5D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Commissario Straordinario per l’emergenza ha pubblicato una Richiesta pubblica di offerta per la fornitura di 5 milioni di test rapidi, destinati alla rilevazione qualitativa di antigeni specifici di SARS-CoV-2 presenti su tampone nasofaringeo o campione salivare. </w:t>
      </w:r>
    </w:p>
    <w:p w14:paraId="1238ED0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richiesta è stata pubblicata sui siti istituzionali della Presidenza del Consiglio dei Ministri – Commissario straordinario per l’emergenza COVID-19 – e del Ministero della Salute. </w:t>
      </w:r>
    </w:p>
    <w:p w14:paraId="2CE903E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È previsto il trasporto dei test su tutto il territorio nazionale con veicoli idonei, oltre alla disponibilità a fornire in comodato d’uso gratuito, qualora fossero necessari, un sufficiente numero di macchinari, presso i siti di distribuzione indicati dal Commissario straordinario, per la somministrazione dei test consegnati. </w:t>
      </w:r>
    </w:p>
    <w:p w14:paraId="024856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richiesta di offerta per la fornitura di test rapidi rappresenta un passo importante per intensificare ulteriormente le attività di prevenzione, già messe in atto dal Governo, per contrastare l’epidemia. L’obiettivo è quello di soddisfare i fabbisogni connessi ai movimenti internazionali di passeggeri da zone ad alto contagio e alle necessità derivanti dalla riapertura delle scuole, soprattutto in un periodo, quale quello autunnale, di accertata, aumentata circolazione di tutti i virus respiratori.</w:t>
      </w:r>
    </w:p>
    <w:p w14:paraId="2C2341C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empre la struttura commissariale, infine, in ragione della estrema necessità e urgenza di provvedere all’effettuazione dei </w:t>
      </w:r>
      <w:r w:rsidRPr="003F7DC9">
        <w:rPr>
          <w:rFonts w:ascii="Arial Narrow" w:eastAsia="Calibri" w:hAnsi="Arial Narrow"/>
          <w:b/>
          <w:bCs/>
          <w:color w:val="0070C0"/>
          <w:lang w:eastAsia="en-US" w:bidi="ar-SA"/>
        </w:rPr>
        <w:t>test rapidi per l’antigene SARS-CoV-2</w:t>
      </w:r>
      <w:r w:rsidRPr="003F7DC9">
        <w:rPr>
          <w:rFonts w:ascii="Arial Narrow" w:eastAsia="Calibri" w:hAnsi="Arial Narrow"/>
          <w:lang w:eastAsia="en-US" w:bidi="ar-SA"/>
        </w:rPr>
        <w:t xml:space="preserve">, al fine di contenere il rischio di contagi sul territorio </w:t>
      </w:r>
      <w:r w:rsidRPr="003F7DC9">
        <w:rPr>
          <w:rFonts w:ascii="Arial Narrow" w:eastAsia="Calibri" w:hAnsi="Arial Narrow"/>
          <w:lang w:eastAsia="en-US" w:bidi="ar-SA"/>
        </w:rPr>
        <w:lastRenderedPageBreak/>
        <w:t xml:space="preserve">nazionale dovuti all’ingresso nel Paese di soggetti provenienti dagli Stati indicati nell’ordinanza del Ministro della Salute del 12 agosto 2020, su indicazione del Ministero della Salute, ha provveduto all’acquisto di </w:t>
      </w:r>
      <w:r w:rsidRPr="003F7DC9">
        <w:rPr>
          <w:rFonts w:ascii="Arial Narrow" w:eastAsia="Calibri" w:hAnsi="Arial Narrow"/>
          <w:b/>
          <w:bCs/>
          <w:color w:val="0070C0"/>
          <w:lang w:eastAsia="en-US" w:bidi="ar-SA"/>
        </w:rPr>
        <w:t>255.000 test</w:t>
      </w:r>
      <w:r w:rsidRPr="003F7DC9">
        <w:rPr>
          <w:rFonts w:ascii="Arial Narrow" w:eastAsia="Calibri" w:hAnsi="Arial Narrow"/>
          <w:lang w:eastAsia="en-US" w:bidi="ar-SA"/>
        </w:rPr>
        <w:t xml:space="preserve"> destinati agli aeroporti e ai porti. </w:t>
      </w:r>
    </w:p>
    <w:p w14:paraId="5F9E6008"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Test sierologici</w:t>
      </w:r>
    </w:p>
    <w:p w14:paraId="59D6F85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seguito di un bando di gara la struttura del Commissario ha acquisito </w:t>
      </w:r>
      <w:r w:rsidRPr="003F7DC9">
        <w:rPr>
          <w:rFonts w:ascii="Arial Narrow" w:eastAsia="Calibri" w:hAnsi="Arial Narrow"/>
          <w:b/>
          <w:bCs/>
          <w:color w:val="0070C0"/>
          <w:lang w:eastAsia="en-US" w:bidi="ar-SA"/>
        </w:rPr>
        <w:t>2 milioni di kit sierologici</w:t>
      </w:r>
      <w:r w:rsidRPr="003F7DC9">
        <w:rPr>
          <w:rFonts w:ascii="Arial Narrow" w:eastAsia="Calibri" w:hAnsi="Arial Narrow"/>
          <w:color w:val="0070C0"/>
          <w:lang w:eastAsia="en-US" w:bidi="ar-SA"/>
        </w:rPr>
        <w:t xml:space="preserve"> </w:t>
      </w:r>
      <w:r w:rsidRPr="003F7DC9">
        <w:rPr>
          <w:rFonts w:ascii="Arial Narrow" w:eastAsia="Calibri" w:hAnsi="Arial Narrow"/>
          <w:b/>
          <w:bCs/>
          <w:color w:val="0070C0"/>
          <w:lang w:eastAsia="en-US" w:bidi="ar-SA"/>
        </w:rPr>
        <w:t>rapidi</w:t>
      </w:r>
      <w:r w:rsidRPr="003F7DC9">
        <w:rPr>
          <w:rFonts w:ascii="Arial Narrow" w:eastAsia="Calibri" w:hAnsi="Arial Narrow"/>
          <w:b/>
          <w:bCs/>
          <w:lang w:eastAsia="en-US" w:bidi="ar-SA"/>
        </w:rPr>
        <w:t xml:space="preserve"> </w:t>
      </w:r>
      <w:r w:rsidRPr="003F7DC9">
        <w:rPr>
          <w:rFonts w:ascii="Arial Narrow" w:eastAsia="Calibri" w:hAnsi="Arial Narrow"/>
          <w:lang w:eastAsia="en-US" w:bidi="ar-SA"/>
        </w:rPr>
        <w:t xml:space="preserve">da utilizzare per la campagna di screening preventivo sul personale docente e non docente, da realizzare prima dell’avvio delle scuole. I kit sono stati già distribuiti alle Regioni le quali, in questi giorni, stanno provvedendo alla somministrazione degli stessi. </w:t>
      </w:r>
    </w:p>
    <w:p w14:paraId="2702B904"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Mascherine</w:t>
      </w:r>
    </w:p>
    <w:p w14:paraId="2E808EE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d</w:t>
      </w:r>
      <w:r w:rsidRPr="003F7DC9">
        <w:rPr>
          <w:rFonts w:ascii="Arial Narrow" w:eastAsia="Calibri" w:hAnsi="Arial Narrow" w:cs="Calibri"/>
          <w:lang w:eastAsia="en-US" w:bidi="ar-SA"/>
        </w:rPr>
        <w:t xml:space="preserve"> </w:t>
      </w:r>
      <w:r w:rsidRPr="003F7DC9">
        <w:rPr>
          <w:rFonts w:ascii="Arial Narrow" w:eastAsia="Calibri" w:hAnsi="Arial Narrow"/>
          <w:lang w:eastAsia="en-US" w:bidi="ar-SA"/>
        </w:rPr>
        <w:t>oggi la struttura del Commissario ha una giacenza di circa 746 milioni di mascherine.</w:t>
      </w:r>
    </w:p>
    <w:p w14:paraId="14F6A2C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 tali giacenze vanno aggiunte da un lato la produzione nazionale, che sta rendendo progressivamente disponibili ulteriori 30 milioni di mascherine al giorno, e dall’altro la quantità di mascherine attualmente in stock presso le Regioni, pari a circa 150 milioni. Considerando un fabbisogno giornaliero complessivo di circa 16,5 milioni al giorno, le disponibilità della struttura commissariale (fino al 31 dicembre 2020) consentirebbero di soddisfare il fabbisogno sino all’agosto 2021.</w:t>
      </w:r>
    </w:p>
    <w:p w14:paraId="54CED5D3"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Altri dispositivi</w:t>
      </w:r>
    </w:p>
    <w:p w14:paraId="1DEDE85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d oggi sono disponibili e già contrattualizzati numerosi altri dispositivi, quali ad esempio 32 milioni di camici e tute, 905 milioni di guanti, 8 milioni di occhiali e visiere e 21 milioni di litri di gel igienizzante. Tale sommatoria di dispositivi può assicurare la fornitura almeno per la parte residua dell’anno, se non, in qualche caso, sino al primo trimestre del 2021.</w:t>
      </w:r>
    </w:p>
    <w:p w14:paraId="4AF6AED7" w14:textId="77777777" w:rsidR="00D20537" w:rsidRPr="003F7DC9" w:rsidRDefault="00D20537" w:rsidP="00D20537">
      <w:pPr>
        <w:keepNext/>
        <w:keepLines/>
        <w:widowControl/>
        <w:autoSpaceDE/>
        <w:autoSpaceDN/>
        <w:spacing w:before="480" w:after="120"/>
        <w:outlineLvl w:val="2"/>
        <w:rPr>
          <w:rFonts w:ascii="Arial Narrow" w:eastAsia="Yu Mincho"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Iniziative di contrasto alle carenze di farmaci</w:t>
      </w:r>
    </w:p>
    <w:p w14:paraId="749E3D2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la prima fase della pandemia, AIFA ha predisposto una rete operativa con i referenti delle Regioni e delle associazioni delle aziende farmaceutiche (Assogenerici e Farmindustria), per garantire l’approvvigionamento in tempo reale dei prodotti critici agli ospedali (farmaci per rianimazione, antivirali) e fornire supporto logistico rispetto a tutte le problematiche specifiche legate al farmaco (es. produzione di ossigeno, distribuzione territoriale di prodotti oggetto di donazione o sequestro).</w:t>
      </w:r>
    </w:p>
    <w:p w14:paraId="759CF33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principali iniziative implementate sono: </w:t>
      </w:r>
    </w:p>
    <w:p w14:paraId="212B23C7" w14:textId="77777777" w:rsidR="00D20537" w:rsidRPr="003F7DC9" w:rsidRDefault="00D20537" w:rsidP="00D20537">
      <w:pPr>
        <w:widowControl/>
        <w:numPr>
          <w:ilvl w:val="0"/>
          <w:numId w:val="169"/>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istituzione di un punto unico di contatto in continuità operativa;</w:t>
      </w:r>
    </w:p>
    <w:p w14:paraId="0F0855F3" w14:textId="77777777" w:rsidR="00D20537" w:rsidRPr="003F7DC9" w:rsidRDefault="00D20537" w:rsidP="00D20537">
      <w:pPr>
        <w:widowControl/>
        <w:numPr>
          <w:ilvl w:val="0"/>
          <w:numId w:val="169"/>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semplificazioni operative per creare azioni coordinate pubblico-privato con risultati evidenti in termini di velocità di risposta alle richieste delle Regioni;</w:t>
      </w:r>
    </w:p>
    <w:p w14:paraId="4DD5F7C9" w14:textId="77777777" w:rsidR="00D20537" w:rsidRPr="003F7DC9" w:rsidRDefault="00D20537" w:rsidP="00D20537">
      <w:pPr>
        <w:widowControl/>
        <w:numPr>
          <w:ilvl w:val="0"/>
          <w:numId w:val="169"/>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snellimento delle modalità di importazione di medicinali dai Paesi extra UE;</w:t>
      </w:r>
    </w:p>
    <w:p w14:paraId="248FAFD0" w14:textId="77777777" w:rsidR="00D20537" w:rsidRPr="003F7DC9" w:rsidRDefault="00D20537" w:rsidP="00D20537">
      <w:pPr>
        <w:widowControl/>
        <w:numPr>
          <w:ilvl w:val="0"/>
          <w:numId w:val="169"/>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gestione della distribuzione di farmaci a supporto della protezione civile e della Struttura Commissariale governativa;</w:t>
      </w:r>
    </w:p>
    <w:p w14:paraId="37589794" w14:textId="77777777" w:rsidR="00D20537" w:rsidRPr="003F7DC9" w:rsidRDefault="00D20537" w:rsidP="00D20537">
      <w:pPr>
        <w:widowControl/>
        <w:numPr>
          <w:ilvl w:val="0"/>
          <w:numId w:val="169"/>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predisposizione, in accordo con le associazioni industriali, della raccolta dei fabbisogni dei farmaci connessi con l’emergenza COVID-19, attraverso la “comunità di esperti” delle Regioni.</w:t>
      </w:r>
    </w:p>
    <w:p w14:paraId="5CBBDA8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rete operativa AIFA/Regioni/Aziende, che aveva evitato carenze durante la crisi di marzo-aprile, è stata mantenuta attiva, e attualmente sta raccogliendo dati sui fabbisogni di medicinali previsti e sulle scorte già costituite, per ottimizzare la distribuzione dei farmaci critici verso le strutture territoriali.</w:t>
      </w:r>
    </w:p>
    <w:p w14:paraId="2DBAB3F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Yu Mincho" w:hAnsi="Arial Narrow"/>
          <w:lang w:eastAsia="en-US" w:bidi="ar-SA"/>
        </w:rPr>
        <w:lastRenderedPageBreak/>
        <w:t xml:space="preserve">La Tabella A8 in Appendice </w:t>
      </w:r>
      <w:r w:rsidRPr="003F7DC9">
        <w:rPr>
          <w:rFonts w:ascii="Arial Narrow" w:eastAsia="Calibri" w:hAnsi="Arial Narrow"/>
          <w:lang w:eastAsia="en-US" w:bidi="ar-SA"/>
        </w:rPr>
        <w:t>riporta raccolta integrale per argomento delle norme, circolari, ordinanze e strumenti di livello nazionale prodotte in materia di supporto operativo e logistica volte ad affrontare la pandemia da SARS-CoV-2 e operativi per la stagione autunno-invernale 2020.</w:t>
      </w:r>
    </w:p>
    <w:p w14:paraId="6E963B61" w14:textId="77777777" w:rsidR="00D20537" w:rsidRPr="003F7DC9" w:rsidRDefault="00D20537" w:rsidP="00D20537">
      <w:pPr>
        <w:widowControl/>
        <w:autoSpaceDE/>
        <w:autoSpaceDN/>
        <w:spacing w:after="160" w:line="259" w:lineRule="auto"/>
        <w:rPr>
          <w:rFonts w:ascii="Calibri" w:eastAsia="Calibri" w:hAnsi="Calibri"/>
          <w:lang w:eastAsia="en-US" w:bidi="ar-SA"/>
        </w:rPr>
      </w:pPr>
      <w:bookmarkStart w:id="120" w:name="_Toc38897755"/>
      <w:bookmarkStart w:id="121" w:name="_Hlk51572849"/>
      <w:bookmarkStart w:id="122" w:name="_Hlk52379163"/>
      <w:r w:rsidRPr="003F7DC9">
        <w:rPr>
          <w:rFonts w:ascii="Calibri" w:eastAsia="Calibri" w:hAnsi="Calibri"/>
          <w:lang w:eastAsia="en-US" w:bidi="ar-SA"/>
        </w:rPr>
        <w:br w:type="page"/>
      </w:r>
    </w:p>
    <w:p w14:paraId="1470EABB"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bidi="ar-SA"/>
        </w:rPr>
        <w:lastRenderedPageBreak/>
        <mc:AlternateContent>
          <mc:Choice Requires="wps">
            <w:drawing>
              <wp:anchor distT="0" distB="0" distL="114300" distR="114300" simplePos="0" relativeHeight="251805696" behindDoc="0" locked="0" layoutInCell="1" allowOverlap="1" wp14:anchorId="2A06310A" wp14:editId="4A9422F3">
                <wp:simplePos x="0" y="0"/>
                <wp:positionH relativeFrom="column">
                  <wp:posOffset>2247265</wp:posOffset>
                </wp:positionH>
                <wp:positionV relativeFrom="paragraph">
                  <wp:posOffset>8430027</wp:posOffset>
                </wp:positionV>
                <wp:extent cx="1233376" cy="701749"/>
                <wp:effectExtent l="0" t="0" r="5080" b="3175"/>
                <wp:wrapNone/>
                <wp:docPr id="182" name="Rettangolo 182"/>
                <wp:cNvGraphicFramePr/>
                <a:graphic xmlns:a="http://schemas.openxmlformats.org/drawingml/2006/main">
                  <a:graphicData uri="http://schemas.microsoft.com/office/word/2010/wordprocessingShape">
                    <wps:wsp>
                      <wps:cNvSpPr/>
                      <wps:spPr>
                        <a:xfrm>
                          <a:off x="0" y="0"/>
                          <a:ext cx="1233376" cy="70174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24F572" id="Rettangolo 182" o:spid="_x0000_s1026" style="position:absolute;margin-left:176.95pt;margin-top:663.8pt;width:97.1pt;height:55.25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" fillcolor="window" stroked="f" strokeweight="1pt"/>
            </w:pict>
          </mc:Fallback>
        </mc:AlternateContent>
      </w:r>
      <w:r w:rsidRPr="003F7DC9">
        <w:rPr>
          <w:rFonts w:ascii="Calibri" w:eastAsia="Calibri" w:hAnsi="Calibri"/>
          <w:noProof/>
          <w:lang w:eastAsia="en-US" w:bidi="ar-SA"/>
        </w:rPr>
        <mc:AlternateContent>
          <mc:Choice Requires="wps">
            <w:drawing>
              <wp:anchor distT="0" distB="0" distL="114300" distR="114300" simplePos="0" relativeHeight="251831296" behindDoc="0" locked="0" layoutInCell="1" allowOverlap="1" wp14:anchorId="300DA7B5" wp14:editId="16E7A605">
                <wp:simplePos x="0" y="0"/>
                <wp:positionH relativeFrom="column">
                  <wp:posOffset>2233651</wp:posOffset>
                </wp:positionH>
                <wp:positionV relativeFrom="paragraph">
                  <wp:posOffset>8641766</wp:posOffset>
                </wp:positionV>
                <wp:extent cx="1214323" cy="629107"/>
                <wp:effectExtent l="0" t="0" r="5080" b="0"/>
                <wp:wrapNone/>
                <wp:docPr id="183" name="Rettangolo 183"/>
                <wp:cNvGraphicFramePr/>
                <a:graphic xmlns:a="http://schemas.openxmlformats.org/drawingml/2006/main">
                  <a:graphicData uri="http://schemas.microsoft.com/office/word/2010/wordprocessingShape">
                    <wps:wsp>
                      <wps:cNvSpPr/>
                      <wps:spPr>
                        <a:xfrm>
                          <a:off x="0" y="0"/>
                          <a:ext cx="1214323" cy="62910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A7E069" id="Rettangolo 183" o:spid="_x0000_s1026" style="position:absolute;margin-left:175.9pt;margin-top:680.45pt;width:95.6pt;height:49.55pt;z-index:251831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" fillcolor="window" stroked="f" strokeweight="1pt"/>
            </w:pict>
          </mc:Fallback>
        </mc:AlternateContent>
      </w:r>
    </w:p>
    <w:p w14:paraId="4AE9D064" w14:textId="77777777" w:rsidR="00D20537" w:rsidRPr="003F7DC9" w:rsidRDefault="00D20537" w:rsidP="00D20537">
      <w:pPr>
        <w:widowControl/>
        <w:autoSpaceDE/>
        <w:autoSpaceDN/>
        <w:spacing w:after="160" w:line="259" w:lineRule="auto"/>
        <w:rPr>
          <w:rFonts w:ascii="Calibri" w:eastAsia="Calibri" w:hAnsi="Calibri"/>
          <w:lang w:eastAsia="en-US" w:bidi="ar-SA"/>
        </w:rPr>
      </w:pPr>
      <w:bookmarkStart w:id="123" w:name="_Toc461708387"/>
      <w:bookmarkStart w:id="124" w:name="_Toc461708558"/>
      <w:bookmarkEnd w:id="120"/>
      <w:bookmarkEnd w:id="121"/>
      <w:bookmarkEnd w:id="122"/>
    </w:p>
    <w:p w14:paraId="06EC589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41008B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62AA56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D191DB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796BF05"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D2AD0C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E97167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54690DA"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F2FD41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8E72DA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7CE155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8165A24" w14:textId="77777777" w:rsidR="00D20537" w:rsidRPr="003F7DC9" w:rsidRDefault="00D20537" w:rsidP="00D20537">
      <w:pPr>
        <w:widowControl/>
        <w:pBdr>
          <w:bottom w:val="single" w:sz="4" w:space="1" w:color="002060"/>
        </w:pBdr>
        <w:autoSpaceDE/>
        <w:autoSpaceDN/>
        <w:spacing w:after="200"/>
        <w:jc w:val="center"/>
        <w:outlineLvl w:val="0"/>
        <w:rPr>
          <w:rFonts w:ascii="Arial Narrow" w:eastAsia="Calibri" w:hAnsi="Arial Narrow"/>
          <w:b/>
          <w:bCs/>
          <w:color w:val="002060"/>
          <w:sz w:val="32"/>
          <w:szCs w:val="32"/>
          <w:lang w:eastAsia="en-US" w:bidi="ar-SA"/>
        </w:rPr>
      </w:pPr>
      <w:bookmarkStart w:id="125" w:name="_Toc53040915"/>
      <w:r w:rsidRPr="003F7DC9">
        <w:rPr>
          <w:rFonts w:ascii="Arial Narrow" w:eastAsia="Calibri" w:hAnsi="Arial Narrow"/>
          <w:b/>
          <w:bCs/>
          <w:color w:val="002060"/>
          <w:sz w:val="32"/>
          <w:szCs w:val="32"/>
          <w:lang w:eastAsia="en-US" w:bidi="ar-SA"/>
        </w:rPr>
        <w:t>Capitolo 5</w:t>
      </w:r>
      <w:bookmarkEnd w:id="125"/>
    </w:p>
    <w:bookmarkStart w:id="126" w:name="_Toc53040916"/>
    <w:p w14:paraId="1C8CEA40" w14:textId="77777777" w:rsidR="00D20537" w:rsidRPr="003F7DC9" w:rsidRDefault="00D20537" w:rsidP="00D20537">
      <w:pPr>
        <w:widowControl/>
        <w:autoSpaceDE/>
        <w:autoSpaceDN/>
        <w:spacing w:after="200"/>
        <w:jc w:val="center"/>
        <w:outlineLvl w:val="0"/>
        <w:rPr>
          <w:rFonts w:ascii="Arial Narrow" w:eastAsia="Calibri" w:hAnsi="Arial Narrow"/>
          <w:b/>
          <w:bCs/>
          <w:noProof/>
          <w:color w:val="002060"/>
          <w:sz w:val="40"/>
          <w:szCs w:val="40"/>
          <w:lang w:eastAsia="en-US" w:bidi="ar-SA"/>
        </w:rPr>
      </w:pPr>
      <w:r w:rsidRPr="003F7DC9">
        <w:rPr>
          <w:rFonts w:ascii="Arial Narrow" w:eastAsia="Calibri" w:hAnsi="Arial Narrow"/>
          <w:b/>
          <w:bCs/>
          <w:noProof/>
          <w:color w:val="002060"/>
          <w:sz w:val="40"/>
          <w:szCs w:val="40"/>
          <w:lang w:bidi="ar-SA"/>
        </w:rPr>
        <mc:AlternateContent>
          <mc:Choice Requires="wps">
            <w:drawing>
              <wp:anchor distT="0" distB="0" distL="114300" distR="114300" simplePos="0" relativeHeight="251824128" behindDoc="0" locked="0" layoutInCell="1" allowOverlap="1" wp14:anchorId="4FD8CA6F" wp14:editId="4ADADC24">
                <wp:simplePos x="0" y="0"/>
                <wp:positionH relativeFrom="column">
                  <wp:posOffset>1466850</wp:posOffset>
                </wp:positionH>
                <wp:positionV relativeFrom="paragraph">
                  <wp:posOffset>4382322</wp:posOffset>
                </wp:positionV>
                <wp:extent cx="2536372" cy="1023257"/>
                <wp:effectExtent l="0" t="0" r="0" b="5715"/>
                <wp:wrapNone/>
                <wp:docPr id="184" name="Rettangolo 184"/>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343B81" id="Rettangolo 184" o:spid="_x0000_s1026" style="position:absolute;margin-left:115.5pt;margin-top:345.05pt;width:199.7pt;height:80.55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" fillcolor="window" stroked="f" strokeweight="1pt"/>
            </w:pict>
          </mc:Fallback>
        </mc:AlternateContent>
      </w:r>
      <w:r w:rsidRPr="003F7DC9">
        <w:rPr>
          <w:rFonts w:ascii="Arial Narrow" w:eastAsia="Calibri" w:hAnsi="Arial Narrow"/>
          <w:b/>
          <w:bCs/>
          <w:noProof/>
          <w:color w:val="002060"/>
          <w:sz w:val="40"/>
          <w:szCs w:val="40"/>
          <w:lang w:eastAsia="en-US" w:bidi="ar-SA"/>
        </w:rPr>
        <w:t xml:space="preserve">Approccio alla ri-modulazione delle misure </w:t>
      </w:r>
      <w:r w:rsidRPr="003F7DC9">
        <w:rPr>
          <w:rFonts w:ascii="Arial Narrow" w:eastAsia="Calibri" w:hAnsi="Arial Narrow"/>
          <w:b/>
          <w:bCs/>
          <w:noProof/>
          <w:color w:val="002060"/>
          <w:sz w:val="40"/>
          <w:szCs w:val="40"/>
          <w:lang w:eastAsia="en-US" w:bidi="ar-SA"/>
        </w:rPr>
        <w:br/>
        <w:t xml:space="preserve">di contenimento/mitigazione a livello regionale/PA </w:t>
      </w:r>
      <w:r w:rsidRPr="003F7DC9">
        <w:rPr>
          <w:rFonts w:ascii="Arial Narrow" w:eastAsia="Calibri" w:hAnsi="Arial Narrow"/>
          <w:b/>
          <w:bCs/>
          <w:noProof/>
          <w:color w:val="002060"/>
          <w:sz w:val="40"/>
          <w:szCs w:val="40"/>
          <w:lang w:eastAsia="en-US" w:bidi="ar-SA"/>
        </w:rPr>
        <w:br/>
        <w:t xml:space="preserve">in ambito di ipotetici scenari di trasmissione </w:t>
      </w:r>
      <w:r w:rsidRPr="003F7DC9">
        <w:rPr>
          <w:rFonts w:ascii="Arial Narrow" w:eastAsia="Calibri" w:hAnsi="Arial Narrow"/>
          <w:b/>
          <w:bCs/>
          <w:noProof/>
          <w:color w:val="002060"/>
          <w:sz w:val="40"/>
          <w:szCs w:val="40"/>
          <w:lang w:eastAsia="en-US" w:bidi="ar-SA"/>
        </w:rPr>
        <w:br/>
        <w:t xml:space="preserve">del virus SARS-CoV-2 sul territorio nazionale </w:t>
      </w:r>
      <w:r w:rsidRPr="003F7DC9">
        <w:rPr>
          <w:rFonts w:ascii="Arial Narrow" w:eastAsia="Calibri" w:hAnsi="Arial Narrow"/>
          <w:b/>
          <w:bCs/>
          <w:noProof/>
          <w:color w:val="002060"/>
          <w:sz w:val="40"/>
          <w:szCs w:val="40"/>
          <w:lang w:eastAsia="en-US" w:bidi="ar-SA"/>
        </w:rPr>
        <w:br/>
        <w:t>nel periodo autunno-invernale</w:t>
      </w:r>
      <w:bookmarkEnd w:id="126"/>
    </w:p>
    <w:p w14:paraId="6503648D"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4E35641E"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w:lastRenderedPageBreak/>
        <mc:AlternateContent>
          <mc:Choice Requires="wps">
            <w:drawing>
              <wp:anchor distT="0" distB="0" distL="114300" distR="114300" simplePos="0" relativeHeight="251825152" behindDoc="0" locked="0" layoutInCell="1" allowOverlap="1" wp14:anchorId="493C266C" wp14:editId="239AD2CE">
                <wp:simplePos x="0" y="0"/>
                <wp:positionH relativeFrom="column">
                  <wp:posOffset>2381069</wp:posOffset>
                </wp:positionH>
                <wp:positionV relativeFrom="paragraph">
                  <wp:posOffset>8324850</wp:posOffset>
                </wp:positionV>
                <wp:extent cx="2536372" cy="1023257"/>
                <wp:effectExtent l="0" t="0" r="0" b="5715"/>
                <wp:wrapNone/>
                <wp:docPr id="185" name="Rettangolo 185"/>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01BFC4" id="Rettangolo 185" o:spid="_x0000_s1026" style="position:absolute;margin-left:187.5pt;margin-top:655.5pt;width:199.7pt;height:80.55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" fillcolor="window" stroked="f" strokeweight="1pt"/>
            </w:pict>
          </mc:Fallback>
        </mc:AlternateContent>
      </w:r>
    </w:p>
    <w:p w14:paraId="714EA62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127" w:name="_Toc461708388"/>
      <w:bookmarkStart w:id="128" w:name="_Toc461708559"/>
      <w:bookmarkEnd w:id="123"/>
      <w:bookmarkEnd w:id="124"/>
      <w:r w:rsidRPr="003F7DC9">
        <w:rPr>
          <w:rFonts w:ascii="Arial Narrow" w:eastAsia="Calibri" w:hAnsi="Arial Narrow"/>
          <w:lang w:eastAsia="en-US" w:bidi="ar-SA"/>
        </w:rPr>
        <w:t xml:space="preserve">Ai sensi del DPCM n.126 del 17 maggio 2020, alle Regioni e le Province Autonome è riconosciuta l’autorità di definire modalità e tempistica delle diverse attività ripristinate durante la riapertura post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w:t>
      </w:r>
    </w:p>
    <w:p w14:paraId="7148ABB6" w14:textId="77777777" w:rsidR="00D20537" w:rsidRPr="003F7DC9" w:rsidRDefault="00D20537" w:rsidP="00D20537">
      <w:pPr>
        <w:widowControl/>
        <w:autoSpaceDE/>
        <w:autoSpaceDN/>
        <w:spacing w:before="360" w:after="360" w:line="259" w:lineRule="auto"/>
        <w:ind w:left="567" w:right="567"/>
        <w:jc w:val="both"/>
        <w:rPr>
          <w:rFonts w:ascii="Arial Narrow" w:eastAsia="Calibri" w:hAnsi="Arial Narrow"/>
          <w:lang w:eastAsia="en-US" w:bidi="ar-SA"/>
        </w:rPr>
      </w:pPr>
      <w:r w:rsidRPr="003F7DC9">
        <w:rPr>
          <w:rFonts w:ascii="Arial Narrow" w:eastAsia="Calibri" w:hAnsi="Arial Narrow"/>
          <w:lang w:eastAsia="en-US" w:bidi="ar-SA"/>
        </w:rPr>
        <w:t>“</w:t>
      </w:r>
      <w:r w:rsidRPr="003F7DC9">
        <w:rPr>
          <w:rFonts w:ascii="Arial Narrow" w:eastAsia="Calibri" w:hAnsi="Arial Narrow"/>
          <w:i/>
          <w:iCs/>
          <w:lang w:eastAsia="en-US" w:bidi="ar-SA"/>
        </w:rPr>
        <w:t>a condizione che abbiano preventivamente accertato la compatibilità dello svolgimento delle suddette attività con l’andamento della situazione epidemiologica nei propri territori e che individuino i protocolli o le linee guida applicabili idonei a prevenire o ridurre il rischio di contagio nel rispetto dei principi contenuti nei protocolli o nelle linee guida nazionali</w:t>
      </w:r>
      <w:r w:rsidRPr="003F7DC9">
        <w:rPr>
          <w:rFonts w:ascii="Arial Narrow" w:eastAsia="Calibri" w:hAnsi="Arial Narrow"/>
          <w:lang w:eastAsia="en-US" w:bidi="ar-SA"/>
        </w:rPr>
        <w:t>”</w:t>
      </w:r>
      <w:r w:rsidRPr="003F7DC9">
        <w:rPr>
          <w:rFonts w:ascii="Arial Narrow" w:eastAsia="Calibri" w:hAnsi="Arial Narrow"/>
          <w:i/>
          <w:iCs/>
          <w:lang w:eastAsia="en-US" w:bidi="ar-SA"/>
        </w:rPr>
        <w:t xml:space="preserve"> </w:t>
      </w:r>
      <w:r w:rsidRPr="003F7DC9">
        <w:rPr>
          <w:rFonts w:ascii="Arial Narrow" w:eastAsia="Calibri" w:hAnsi="Arial Narrow"/>
          <w:lang w:eastAsia="en-US" w:bidi="ar-SA"/>
        </w:rPr>
        <w:t xml:space="preserve">(114). </w:t>
      </w:r>
    </w:p>
    <w:p w14:paraId="0BF0500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 supporto della valutazione della situazione epidemiologica regionale, il Ministero della Salute in collaborazione con ISS ha istituito un sistema di monitoraggio del rischio e della resilienza dei servizi sanitari su base settimanale che viene condiviso con le Regioni/PA e valutato da una Cabina di Regia costituita da esperti del Ministero della Salute, dell’ISS e di una rappresentanza delle Regioni/PA (29).</w:t>
      </w:r>
    </w:p>
    <w:p w14:paraId="1D3B714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Questa sezione propone un approccio comune alla scalabilità delle misure sulla base degli scenari di trasmissione descritti nel documento ipotizzati a livello nazionale nella consapevolezza che in ciascuna Regione/PA si possano verificare condizioni epidemiologiche molto diverse tali da prevedere misure di controllo/mitigazione specifiche e non uniformi sul territorio nazionale.</w:t>
      </w:r>
    </w:p>
    <w:p w14:paraId="0C750B2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misure declinate negli scenari hanno la funzione di supportare ed orientare il processo decisionale delle singole Regioni e Province Autonome in relazione al proprio scenario epidemiologico e, proprio per la loro funzione di orientamento, </w:t>
      </w:r>
      <w:r w:rsidRPr="003F7DC9">
        <w:rPr>
          <w:rFonts w:ascii="Arial Narrow" w:eastAsia="Calibri" w:hAnsi="Arial Narrow"/>
          <w:b/>
          <w:color w:val="0070C0"/>
          <w:lang w:eastAsia="en-US" w:bidi="ar-SA"/>
        </w:rPr>
        <w:t>non sono da intendersi vincolanti</w:t>
      </w:r>
      <w:r w:rsidRPr="003F7DC9">
        <w:rPr>
          <w:rFonts w:ascii="Arial Narrow" w:eastAsia="Calibri" w:hAnsi="Arial Narrow"/>
          <w:color w:val="0070C0"/>
          <w:lang w:eastAsia="en-US" w:bidi="ar-SA"/>
        </w:rPr>
        <w:t>.</w:t>
      </w:r>
    </w:p>
    <w:p w14:paraId="013AB683" w14:textId="77777777" w:rsidR="00D20537" w:rsidRPr="003F7DC9" w:rsidRDefault="00D20537" w:rsidP="00D20537">
      <w:pPr>
        <w:widowControl/>
        <w:autoSpaceDE/>
        <w:autoSpaceDN/>
        <w:spacing w:after="120" w:line="259" w:lineRule="auto"/>
        <w:ind w:firstLine="284"/>
        <w:jc w:val="both"/>
        <w:rPr>
          <w:rFonts w:ascii="Arial Narrow" w:eastAsia="Calibri" w:hAnsi="Arial Narrow"/>
          <w:spacing w:val="4"/>
          <w:lang w:eastAsia="en-US" w:bidi="ar-SA"/>
        </w:rPr>
      </w:pPr>
      <w:r w:rsidRPr="003F7DC9">
        <w:rPr>
          <w:rFonts w:ascii="Arial Narrow" w:eastAsia="Calibri" w:hAnsi="Arial Narrow"/>
          <w:spacing w:val="4"/>
          <w:lang w:eastAsia="en-US" w:bidi="ar-SA"/>
        </w:rPr>
        <w:t xml:space="preserve">Per ciascuno scenario nazionale vengono quindi ipotizzate misure scalabili in base al verosimile livello di </w:t>
      </w:r>
      <w:r w:rsidRPr="003F7DC9">
        <w:rPr>
          <w:rFonts w:ascii="Arial Narrow" w:eastAsia="Calibri" w:hAnsi="Arial Narrow"/>
          <w:b/>
          <w:color w:val="0070C0"/>
          <w:spacing w:val="4"/>
          <w:lang w:eastAsia="en-US" w:bidi="ar-SA"/>
        </w:rPr>
        <w:t>rischio che potrebbe essere identificato nella classificazione settimanale</w:t>
      </w:r>
      <w:r w:rsidRPr="003F7DC9">
        <w:rPr>
          <w:rFonts w:ascii="Arial Narrow" w:eastAsia="Calibri" w:hAnsi="Arial Narrow"/>
          <w:spacing w:val="4"/>
          <w:lang w:eastAsia="en-US" w:bidi="ar-SA"/>
        </w:rPr>
        <w:t xml:space="preserve"> fornita a ciascuna Regione/PA in base al monitoraggio definito ai sensi del DM Salute del 30 aprile 2020 (29) (es. non sono considerati verosimili livelli di rischio molto bassi in scenari di trasmissione critici come lo scenario 4).</w:t>
      </w:r>
    </w:p>
    <w:p w14:paraId="4478680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ri-modulazione proposta sia in senso restrittivo che permissivo (</w:t>
      </w:r>
      <w:r w:rsidRPr="003F7DC9">
        <w:rPr>
          <w:rFonts w:ascii="Arial Narrow" w:eastAsia="Calibri" w:hAnsi="Arial Narrow"/>
          <w:i/>
          <w:iCs/>
          <w:lang w:eastAsia="en-US" w:bidi="ar-SA"/>
        </w:rPr>
        <w:t>escalation</w:t>
      </w:r>
      <w:r w:rsidRPr="003F7DC9">
        <w:rPr>
          <w:rFonts w:ascii="Arial Narrow" w:eastAsia="Calibri" w:hAnsi="Arial Narrow"/>
          <w:lang w:eastAsia="en-US" w:bidi="ar-SA"/>
        </w:rPr>
        <w:t xml:space="preserve"> e </w:t>
      </w:r>
      <w:r w:rsidRPr="003F7DC9">
        <w:rPr>
          <w:rFonts w:ascii="Arial Narrow" w:eastAsia="Calibri" w:hAnsi="Arial Narrow"/>
          <w:i/>
          <w:iCs/>
          <w:lang w:eastAsia="en-US" w:bidi="ar-SA"/>
        </w:rPr>
        <w:t>de-escalation</w:t>
      </w:r>
      <w:r w:rsidRPr="003F7DC9">
        <w:rPr>
          <w:rFonts w:ascii="Arial Narrow" w:eastAsia="Calibri" w:hAnsi="Arial Narrow"/>
          <w:lang w:eastAsia="en-US" w:bidi="ar-SA"/>
        </w:rPr>
        <w:t>) è coerente con quanto indicato all’allegato 10 (28) “Principi per il monitoraggio del rischio sanitario” al DPCM del 26 aprile 2020 “Ulteriori disposizioni attuative del decreto-legge 23 febbraio 2020, n. 6, recante misure urgenti in materia di contenimento e gestione dell’emergenza epidemiologica da COVID-19”, applicabili sull’intero territorio nazionale (Figura 9) che declina in modo più dettagliato in base agli scenari di trasmissione descritti in questo documento.</w:t>
      </w:r>
    </w:p>
    <w:p w14:paraId="5A3C97D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la modulazione in </w:t>
      </w:r>
      <w:r w:rsidRPr="003F7DC9">
        <w:rPr>
          <w:rFonts w:ascii="Arial Narrow" w:eastAsia="Calibri" w:hAnsi="Arial Narrow"/>
          <w:i/>
          <w:iCs/>
          <w:lang w:eastAsia="en-US" w:bidi="ar-SA"/>
        </w:rPr>
        <w:t>escalation</w:t>
      </w:r>
      <w:r w:rsidRPr="003F7DC9">
        <w:rPr>
          <w:rFonts w:ascii="Arial Narrow" w:eastAsia="Calibri" w:hAnsi="Arial Narrow"/>
          <w:lang w:eastAsia="en-US" w:bidi="ar-SA"/>
        </w:rPr>
        <w:t xml:space="preserve"> e </w:t>
      </w:r>
      <w:r w:rsidRPr="003F7DC9">
        <w:rPr>
          <w:rFonts w:ascii="Arial Narrow" w:eastAsia="Calibri" w:hAnsi="Arial Narrow"/>
          <w:i/>
          <w:iCs/>
          <w:lang w:eastAsia="en-US" w:bidi="ar-SA"/>
        </w:rPr>
        <w:t>de-escalation</w:t>
      </w:r>
      <w:r w:rsidRPr="003F7DC9">
        <w:rPr>
          <w:rFonts w:ascii="Arial Narrow" w:eastAsia="Calibri" w:hAnsi="Arial Narrow"/>
          <w:i/>
          <w:lang w:eastAsia="en-US" w:bidi="ar-SA"/>
        </w:rPr>
        <w:t xml:space="preserve"> </w:t>
      </w:r>
      <w:r w:rsidRPr="003F7DC9">
        <w:rPr>
          <w:rFonts w:ascii="Arial Narrow" w:eastAsia="Calibri" w:hAnsi="Arial Narrow"/>
          <w:lang w:eastAsia="en-US" w:bidi="ar-SA"/>
        </w:rPr>
        <w:t>delle misure vengono posti dei criteri temporali che tengono conto sia del ritardo fisiologico di almeno 3 settimane nell’osservazione di cambiamenti epidemiologici dai dati di sorveglianza e legati all’incubazione della malattia e ai tempi di notifica/trasmissione dei dati, sia di possibili ulteriori ritardi in scenari a più elevata trasmissione per un aumento rilevante nel numero di casi da segnalare tale da sovrastare la capacità di mantenere adeguati livelli di tempestività e completezza.</w:t>
      </w:r>
    </w:p>
    <w:p w14:paraId="619AAFC2" w14:textId="77777777" w:rsidR="00D20537" w:rsidRPr="003F7DC9" w:rsidRDefault="00D20537" w:rsidP="00D20537">
      <w:pPr>
        <w:widowControl/>
        <w:autoSpaceDE/>
        <w:autoSpaceDN/>
        <w:spacing w:after="160" w:line="259" w:lineRule="auto"/>
        <w:jc w:val="both"/>
        <w:rPr>
          <w:rFonts w:ascii="Arial Narrow" w:eastAsia="Calibri" w:hAnsi="Arial Narrow"/>
          <w:lang w:eastAsia="en-US" w:bidi="ar-SA"/>
        </w:rPr>
      </w:pPr>
    </w:p>
    <w:p w14:paraId="06558158" w14:textId="77777777" w:rsidR="00D20537" w:rsidRPr="003F7DC9" w:rsidRDefault="00D20537" w:rsidP="00D20537">
      <w:pPr>
        <w:widowControl/>
        <w:autoSpaceDE/>
        <w:autoSpaceDN/>
        <w:spacing w:after="160" w:line="259" w:lineRule="auto"/>
        <w:rPr>
          <w:rFonts w:ascii="Arial Narrow" w:eastAsia="Calibri" w:hAnsi="Arial Narrow"/>
          <w:noProof/>
          <w:sz w:val="24"/>
          <w:szCs w:val="24"/>
          <w:lang w:eastAsia="en-US" w:bidi="ar-SA"/>
        </w:rPr>
      </w:pPr>
      <w:r w:rsidRPr="003F7DC9">
        <w:rPr>
          <w:rFonts w:ascii="Arial Narrow" w:eastAsia="Calibri" w:hAnsi="Arial Narrow"/>
          <w:noProof/>
          <w:sz w:val="24"/>
          <w:szCs w:val="24"/>
          <w:lang w:eastAsia="en-US" w:bidi="ar-SA"/>
        </w:rPr>
        <w:br w:type="page"/>
      </w:r>
    </w:p>
    <w:p w14:paraId="194FB49C" w14:textId="77777777" w:rsidR="00D20537" w:rsidRPr="003F7DC9" w:rsidRDefault="00D20537" w:rsidP="00D20537">
      <w:pPr>
        <w:keepNext/>
        <w:widowControl/>
        <w:autoSpaceDE/>
        <w:autoSpaceDN/>
        <w:spacing w:after="160" w:line="259" w:lineRule="auto"/>
        <w:jc w:val="both"/>
        <w:rPr>
          <w:rFonts w:ascii="Arial Narrow" w:eastAsia="Calibri" w:hAnsi="Arial Narrow"/>
          <w:lang w:eastAsia="en-US" w:bidi="ar-SA"/>
        </w:rPr>
      </w:pPr>
      <w:r w:rsidRPr="003F7DC9">
        <w:rPr>
          <w:rFonts w:ascii="Calibri" w:eastAsia="Calibri" w:hAnsi="Calibri"/>
          <w:noProof/>
          <w:lang w:bidi="ar-SA"/>
        </w:rPr>
        <w:lastRenderedPageBreak/>
        <w:drawing>
          <wp:inline distT="0" distB="0" distL="0" distR="0" wp14:anchorId="0595ECF3" wp14:editId="63AFDE06">
            <wp:extent cx="5400040" cy="7150735"/>
            <wp:effectExtent l="0" t="0" r="0" b="0"/>
            <wp:docPr id="206" name="Immagin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400040" cy="7150735"/>
                    </a:xfrm>
                    <a:prstGeom prst="rect">
                      <a:avLst/>
                    </a:prstGeom>
                    <a:noFill/>
                    <a:ln>
                      <a:noFill/>
                    </a:ln>
                  </pic:spPr>
                </pic:pic>
              </a:graphicData>
            </a:graphic>
          </wp:inline>
        </w:drawing>
      </w:r>
    </w:p>
    <w:p w14:paraId="21D07B86" w14:textId="77777777" w:rsidR="00D20537" w:rsidRPr="003F7DC9" w:rsidRDefault="00D20537" w:rsidP="00D20537">
      <w:pPr>
        <w:widowControl/>
        <w:autoSpaceDE/>
        <w:autoSpaceDN/>
        <w:spacing w:before="24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Figura 9. Principi per il monitoraggio del rischio sanitario (All. 10 DPCM n.108 del 27-04-2020)</w:t>
      </w:r>
    </w:p>
    <w:p w14:paraId="561F75A8"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r w:rsidRPr="003F7DC9">
        <w:rPr>
          <w:rFonts w:ascii="Arial Narrow" w:eastAsia="Calibri" w:hAnsi="Arial Narrow"/>
          <w:lang w:eastAsia="en-US" w:bidi="ar-SA"/>
        </w:rPr>
        <w:br w:type="page"/>
      </w:r>
    </w:p>
    <w:p w14:paraId="0FF18DCB"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29" w:name="_Toc52453858"/>
      <w:bookmarkStart w:id="130" w:name="_Toc52455551"/>
      <w:bookmarkStart w:id="131" w:name="_Toc52463199"/>
      <w:bookmarkStart w:id="132" w:name="_Toc52533153"/>
      <w:bookmarkStart w:id="133" w:name="_Toc53040917"/>
      <w:r w:rsidRPr="003F7DC9">
        <w:rPr>
          <w:rFonts w:ascii="Arial Narrow" w:eastAsia="Yu Gothic Light" w:hAnsi="Arial Narrow"/>
          <w:b/>
          <w:bCs/>
          <w:color w:val="002060"/>
          <w:sz w:val="32"/>
          <w:szCs w:val="32"/>
          <w:lang w:eastAsia="en-US" w:bidi="ar-SA"/>
        </w:rPr>
        <w:lastRenderedPageBreak/>
        <w:t>SCENARIO 1. Situazione di trasmissione localizzata (focolai) sostanzialmente invariata rispetto al periodo luglio-agosto 2020</w:t>
      </w:r>
      <w:bookmarkEnd w:id="129"/>
      <w:bookmarkEnd w:id="130"/>
      <w:bookmarkEnd w:id="131"/>
      <w:bookmarkEnd w:id="132"/>
      <w:bookmarkEnd w:id="133"/>
      <w:r w:rsidRPr="003F7DC9">
        <w:rPr>
          <w:rFonts w:ascii="Arial Narrow" w:eastAsia="Yu Gothic Light" w:hAnsi="Arial Narrow"/>
          <w:b/>
          <w:bCs/>
          <w:color w:val="002060"/>
          <w:sz w:val="32"/>
          <w:szCs w:val="32"/>
          <w:lang w:eastAsia="en-US" w:bidi="ar-SA"/>
        </w:rPr>
        <w:t xml:space="preserve"> </w:t>
      </w:r>
    </w:p>
    <w:p w14:paraId="40D95D78"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34" w:name="_Toc52453859"/>
      <w:bookmarkStart w:id="135" w:name="_Toc52455552"/>
      <w:bookmarkStart w:id="136" w:name="_Toc52463200"/>
      <w:bookmarkStart w:id="137" w:name="_Toc52533154"/>
      <w:bookmarkStart w:id="138" w:name="_Toc53040918"/>
      <w:r w:rsidRPr="003F7DC9">
        <w:rPr>
          <w:rFonts w:ascii="Arial Narrow" w:eastAsia="Yu Gothic Light" w:hAnsi="Arial Narrow"/>
          <w:b/>
          <w:bCs/>
          <w:color w:val="002060"/>
          <w:sz w:val="26"/>
          <w:szCs w:val="26"/>
          <w:lang w:eastAsia="en-US" w:bidi="ar-SA"/>
        </w:rPr>
        <w:t>Descrizione dello scenario 1</w:t>
      </w:r>
      <w:bookmarkEnd w:id="134"/>
      <w:bookmarkEnd w:id="135"/>
      <w:bookmarkEnd w:id="136"/>
      <w:bookmarkEnd w:id="137"/>
      <w:bookmarkEnd w:id="138"/>
    </w:p>
    <w:p w14:paraId="6DE38B5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29248" behindDoc="1" locked="0" layoutInCell="1" allowOverlap="1" wp14:anchorId="6CE56B69" wp14:editId="3856962D">
                <wp:simplePos x="0" y="0"/>
                <wp:positionH relativeFrom="column">
                  <wp:posOffset>-2449</wp:posOffset>
                </wp:positionH>
                <wp:positionV relativeFrom="paragraph">
                  <wp:posOffset>726803</wp:posOffset>
                </wp:positionV>
                <wp:extent cx="5413375" cy="576943"/>
                <wp:effectExtent l="0" t="0" r="0" b="0"/>
                <wp:wrapNone/>
                <wp:docPr id="186" name="Rettangolo 186"/>
                <wp:cNvGraphicFramePr/>
                <a:graphic xmlns:a="http://schemas.openxmlformats.org/drawingml/2006/main">
                  <a:graphicData uri="http://schemas.microsoft.com/office/word/2010/wordprocessingShape">
                    <wps:wsp>
                      <wps:cNvSpPr/>
                      <wps:spPr>
                        <a:xfrm>
                          <a:off x="0" y="0"/>
                          <a:ext cx="5413375" cy="576943"/>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16F397" id="Rettangolo 186" o:spid="_x0000_s1026" style="position:absolute;margin-left:-.2pt;margin-top:57.25pt;width:426.25pt;height:45.45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" fillcolor="#dae3f3" stroked="f" strokeweight="1pt"/>
            </w:pict>
          </mc:Fallback>
        </mc:AlternateContent>
      </w:r>
      <w:r w:rsidRPr="003F7DC9">
        <w:rPr>
          <w:rFonts w:ascii="Arial Narrow" w:eastAsia="Calibri" w:hAnsi="Arial Narrow"/>
          <w:lang w:eastAsia="en-US" w:bidi="ar-SA"/>
        </w:rPr>
        <w:t xml:space="preserve">Rt regionali sopra soglia per periodi limitati (inferiore a 1 mese) e bassa incidenza, con trasmissione prevalentemente associata a focolai identificati, nel caso in cui le scuole abbiano un impatto modesto sulla trasmissibilità e i sistemi sanitari regionali riescano a tracciare e tenere sotto controllo i nuovi focolai, inclusi quelli scolastici. </w:t>
      </w:r>
    </w:p>
    <w:p w14:paraId="4D64DAF9"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basso o moderato, anche se sono possibili situazioni di rischio alto, magari a livello sub-regionale.</w:t>
      </w:r>
    </w:p>
    <w:p w14:paraId="31316AFC" w14:textId="77777777" w:rsidR="00D20537" w:rsidRPr="003F7DC9" w:rsidRDefault="00D20537" w:rsidP="00D20537">
      <w:pPr>
        <w:keepNext/>
        <w:keepLines/>
        <w:widowControl/>
        <w:numPr>
          <w:ilvl w:val="0"/>
          <w:numId w:val="157"/>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MOLTO BASSA/BASSA</w:t>
      </w:r>
    </w:p>
    <w:p w14:paraId="4FE207EF"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lang w:eastAsia="en-US" w:bidi="ar-SA"/>
        </w:rPr>
        <w:t xml:space="preserve"> ri-modulazione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o mantenimento</w:t>
      </w:r>
    </w:p>
    <w:p w14:paraId="2D57331E"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u w:val="single"/>
          <w:lang w:eastAsia="en-US" w:bidi="ar-SA"/>
        </w:rPr>
      </w:pPr>
      <w:r w:rsidRPr="003F7DC9">
        <w:rPr>
          <w:rFonts w:ascii="Arial Narrow" w:eastAsia="Yu Gothic Light" w:hAnsi="Arial Narrow"/>
          <w:b/>
          <w:bCs/>
          <w:i/>
          <w:iCs/>
          <w:color w:val="002060"/>
          <w:lang w:eastAsia="en-US" w:bidi="ar-SA"/>
        </w:rPr>
        <w:t>Interventi: ordinari</w:t>
      </w:r>
      <w:r w:rsidRPr="003F7DC9">
        <w:rPr>
          <w:rFonts w:ascii="Arial Narrow" w:eastAsia="Yu Gothic Light" w:hAnsi="Arial Narrow"/>
          <w:lang w:eastAsia="en-US" w:bidi="ar-SA"/>
        </w:rPr>
        <w:t>, tra cui:</w:t>
      </w:r>
    </w:p>
    <w:p w14:paraId="0550D0D5"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 xml:space="preserve">Isolamento casi </w:t>
      </w:r>
    </w:p>
    <w:p w14:paraId="08682112"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Quarantena contatti</w:t>
      </w:r>
    </w:p>
    <w:p w14:paraId="1DC97107"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recauzioni standard (DPI, distanziamento fisico, igiene individuale/ambientale) definite dalle Istituzioni competenti (CTS, Ministeri, ISS, INAIL ecc.).</w:t>
      </w:r>
    </w:p>
    <w:p w14:paraId="5401E9F1" w14:textId="77777777" w:rsidR="00D20537" w:rsidRPr="003F7DC9" w:rsidRDefault="00D20537" w:rsidP="00D20537">
      <w:pPr>
        <w:keepNext/>
        <w:keepLines/>
        <w:widowControl/>
        <w:numPr>
          <w:ilvl w:val="0"/>
          <w:numId w:val="157"/>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MODERATA</w:t>
      </w:r>
    </w:p>
    <w:p w14:paraId="68789891"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w:t>
      </w:r>
    </w:p>
    <w:p w14:paraId="7581E098" w14:textId="77777777" w:rsidR="00D20537" w:rsidRPr="003F7DC9" w:rsidRDefault="00D20537" w:rsidP="00D20537">
      <w:pPr>
        <w:widowControl/>
        <w:autoSpaceDE/>
        <w:autoSpaceDN/>
        <w:spacing w:after="160" w:line="259" w:lineRule="auto"/>
        <w:ind w:left="284"/>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129212F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 straordinari in singole istituzioni (es. scuole) o aree geografiche limitate</w:t>
      </w:r>
    </w:p>
    <w:p w14:paraId="08EE6F5E"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3E331043"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4803AD23" w14:textId="77777777" w:rsidR="00D20537" w:rsidRPr="003F7DC9" w:rsidRDefault="00D20537" w:rsidP="00D20537">
      <w:pPr>
        <w:widowControl/>
        <w:numPr>
          <w:ilvl w:val="0"/>
          <w:numId w:val="155"/>
        </w:numPr>
        <w:autoSpaceDE/>
        <w:autoSpaceDN/>
        <w:spacing w:after="120" w:line="259" w:lineRule="auto"/>
        <w:ind w:left="714" w:hanging="357"/>
        <w:contextualSpacing/>
        <w:jc w:val="both"/>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5015E68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733A194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0 propone un diagramma di flusso relativo alla ri-modulazione delle misure in base alla classificazione settimanale del rischio in una Regione/PA. </w:t>
      </w:r>
    </w:p>
    <w:p w14:paraId="16E83D7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Tabella 4 riporta la stessa ri-modulazione con declinazione di un dettaglio della ri-modulazione delle misure territoriali a livello regionale, anche considerando il periodo dell’anno che è rilevante per la diversa l’incidenza attesa di sindromi simil-influenzali - ILI di varia eziologia (es. virus influenzali) che impatteranno contemporaneamente i servizi sanitari. Nella tabella vengono assegnate delle indicazioni sugli attori coinvolti dove </w:t>
      </w:r>
      <w:bookmarkStart w:id="139" w:name="_Hlk53149030"/>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bookmarkEnd w:id="139"/>
      <w:r w:rsidRPr="003F7DC9">
        <w:rPr>
          <w:rFonts w:ascii="Arial Narrow" w:eastAsia="Calibri" w:hAnsi="Arial Narrow"/>
          <w:lang w:eastAsia="en-US" w:bidi="ar-SA"/>
        </w:rPr>
        <w:t>.</w:t>
      </w:r>
    </w:p>
    <w:p w14:paraId="6689D5B7" w14:textId="77777777" w:rsidR="00D20537" w:rsidRPr="003F7DC9" w:rsidRDefault="00D20537" w:rsidP="00D20537">
      <w:pPr>
        <w:widowControl/>
        <w:autoSpaceDE/>
        <w:autoSpaceDN/>
        <w:spacing w:after="120" w:line="259" w:lineRule="auto"/>
        <w:jc w:val="both"/>
        <w:rPr>
          <w:rFonts w:ascii="Arial Narrow" w:eastAsia="Calibri" w:hAnsi="Arial Narrow"/>
          <w:lang w:eastAsia="en-US" w:bidi="ar-SA"/>
        </w:rPr>
      </w:pPr>
      <w:r w:rsidRPr="003F7DC9">
        <w:rPr>
          <w:rFonts w:ascii="Arial Narrow" w:eastAsia="Calibri" w:hAnsi="Arial Narrow"/>
          <w:noProof/>
          <w:lang w:eastAsia="en-US" w:bidi="ar-SA"/>
        </w:rPr>
        <w:lastRenderedPageBreak/>
        <w:drawing>
          <wp:inline distT="0" distB="0" distL="0" distR="0" wp14:anchorId="6CCC2013" wp14:editId="6DF77009">
            <wp:extent cx="5400040" cy="6482715"/>
            <wp:effectExtent l="0" t="0" r="0" b="0"/>
            <wp:docPr id="207" name="Immagin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400040" cy="6482715"/>
                    </a:xfrm>
                    <a:prstGeom prst="rect">
                      <a:avLst/>
                    </a:prstGeom>
                    <a:noFill/>
                    <a:ln>
                      <a:noFill/>
                    </a:ln>
                  </pic:spPr>
                </pic:pic>
              </a:graphicData>
            </a:graphic>
          </wp:inline>
        </w:drawing>
      </w:r>
    </w:p>
    <w:p w14:paraId="50D8BA2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25694601"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Figura 10.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one localizzata (scenario 1)</w:t>
      </w:r>
    </w:p>
    <w:p w14:paraId="52AF48D0"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29893319"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0F7A1044" w14:textId="77777777" w:rsidR="00D20537" w:rsidRPr="003F7DC9" w:rsidRDefault="00D20537" w:rsidP="00D20537">
      <w:pPr>
        <w:widowControl/>
        <w:autoSpaceDE/>
        <w:autoSpaceDN/>
        <w:spacing w:after="160" w:line="259" w:lineRule="auto"/>
        <w:rPr>
          <w:rFonts w:ascii="Arial Narrow" w:eastAsia="Calibri" w:hAnsi="Arial Narrow"/>
          <w:lang w:eastAsia="en-US" w:bidi="ar-SA"/>
        </w:rPr>
        <w:sectPr w:rsidR="00D20537" w:rsidRPr="003F7DC9" w:rsidSect="0098792F">
          <w:headerReference w:type="even" r:id="rId167"/>
          <w:headerReference w:type="default" r:id="rId168"/>
          <w:footerReference w:type="default" r:id="rId169"/>
          <w:headerReference w:type="first" r:id="rId170"/>
          <w:footerReference w:type="first" r:id="rId171"/>
          <w:pgSz w:w="11906" w:h="16838" w:code="9"/>
          <w:pgMar w:top="1701" w:right="1701" w:bottom="1701" w:left="1134" w:header="284" w:footer="851" w:gutter="0"/>
          <w:pgNumType w:start="1"/>
          <w:cols w:space="708"/>
          <w:titlePg/>
          <w:docGrid w:linePitch="360"/>
        </w:sectPr>
      </w:pPr>
    </w:p>
    <w:p w14:paraId="58CEAD6F"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40" w:name="_Toc52453860"/>
      <w:bookmarkStart w:id="141" w:name="_Toc52455553"/>
      <w:bookmarkStart w:id="142" w:name="_Toc52463201"/>
      <w:bookmarkStart w:id="143" w:name="_Toc52533155"/>
      <w:bookmarkStart w:id="144" w:name="_Toc53040919"/>
      <w:r w:rsidRPr="003F7DC9">
        <w:rPr>
          <w:rFonts w:ascii="Arial Narrow" w:eastAsia="Yu Gothic Light" w:hAnsi="Arial Narrow"/>
          <w:b/>
          <w:bCs/>
          <w:color w:val="002060"/>
          <w:sz w:val="20"/>
          <w:szCs w:val="20"/>
          <w:lang w:eastAsia="en-US" w:bidi="ar-SA"/>
        </w:rPr>
        <w:lastRenderedPageBreak/>
        <w:t>Tabella 4.</w:t>
      </w:r>
      <w:r w:rsidRPr="003F7DC9">
        <w:rPr>
          <w:rFonts w:ascii="Arial Narrow" w:eastAsia="Yu Gothic Light" w:hAnsi="Arial Narrow"/>
          <w:b/>
          <w:bCs/>
          <w:color w:val="002060"/>
          <w:sz w:val="20"/>
          <w:szCs w:val="20"/>
          <w:lang w:eastAsia="en-US" w:bidi="ar-SA"/>
        </w:rPr>
        <w:tab/>
        <w:t xml:space="preserve">SCENARIO 1: situazione di trasmissione localizzata (focolai) sostanzialmente invariata </w:t>
      </w:r>
      <w:r w:rsidRPr="003F7DC9">
        <w:rPr>
          <w:rFonts w:ascii="Arial Narrow" w:eastAsia="Yu Gothic Light" w:hAnsi="Arial Narrow"/>
          <w:b/>
          <w:bCs/>
          <w:color w:val="002060"/>
          <w:sz w:val="20"/>
          <w:szCs w:val="20"/>
          <w:lang w:eastAsia="en-US" w:bidi="ar-SA"/>
        </w:rPr>
        <w:br/>
        <w:t>rispetto al periodo luglio-agosto 2020</w:t>
      </w:r>
    </w:p>
    <w:tbl>
      <w:tblPr>
        <w:tblStyle w:val="Grigliatabella"/>
        <w:tblW w:w="0" w:type="auto"/>
        <w:tblLook w:val="04A0" w:firstRow="1" w:lastRow="0" w:firstColumn="1" w:lastColumn="0" w:noHBand="0" w:noVBand="1"/>
      </w:tblPr>
      <w:tblGrid>
        <w:gridCol w:w="4208"/>
        <w:gridCol w:w="4286"/>
      </w:tblGrid>
      <w:tr w:rsidR="00D20537" w:rsidRPr="003F7DC9" w14:paraId="3AB6C0D5" w14:textId="77777777" w:rsidTr="00D20537">
        <w:trPr>
          <w:trHeight w:val="283"/>
        </w:trPr>
        <w:tc>
          <w:tcPr>
            <w:tcW w:w="9778" w:type="dxa"/>
            <w:gridSpan w:val="2"/>
            <w:shd w:val="clear" w:color="auto" w:fill="B4C6E7"/>
            <w:vAlign w:val="center"/>
          </w:tcPr>
          <w:p w14:paraId="0BE06607"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125B0604" w14:textId="77777777" w:rsidTr="004F4F20">
        <w:trPr>
          <w:trHeight w:val="283"/>
        </w:trPr>
        <w:tc>
          <w:tcPr>
            <w:tcW w:w="4889" w:type="dxa"/>
            <w:shd w:val="clear" w:color="auto" w:fill="000066"/>
          </w:tcPr>
          <w:p w14:paraId="10107E41"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BASSA/MOLTO BASSA</w:t>
            </w:r>
          </w:p>
        </w:tc>
        <w:tc>
          <w:tcPr>
            <w:tcW w:w="4889" w:type="dxa"/>
            <w:shd w:val="clear" w:color="auto" w:fill="000066"/>
          </w:tcPr>
          <w:p w14:paraId="63C8330B"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DERATA</w:t>
            </w:r>
          </w:p>
        </w:tc>
      </w:tr>
      <w:tr w:rsidR="00D20537" w:rsidRPr="003F7DC9" w14:paraId="55661B8C" w14:textId="77777777" w:rsidTr="00D20537">
        <w:trPr>
          <w:trHeight w:val="20"/>
        </w:trPr>
        <w:tc>
          <w:tcPr>
            <w:tcW w:w="4889" w:type="dxa"/>
            <w:shd w:val="clear" w:color="auto" w:fill="F2F2F2"/>
          </w:tcPr>
          <w:p w14:paraId="490272D6"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Trasmissione di SARS-CoV-2 limitata a cluster </w:t>
            </w:r>
            <w:r w:rsidRPr="003F7DC9">
              <w:rPr>
                <w:rFonts w:ascii="Arial Narrow" w:eastAsia="Calibri" w:hAnsi="Arial Narrow"/>
                <w:sz w:val="14"/>
                <w:szCs w:val="14"/>
                <w:lang w:eastAsia="en-US" w:bidi="ar-SA"/>
              </w:rPr>
              <w:br/>
              <w:t>con catene di trasmissione note</w:t>
            </w:r>
          </w:p>
        </w:tc>
        <w:tc>
          <w:tcPr>
            <w:tcW w:w="4889" w:type="dxa"/>
            <w:shd w:val="clear" w:color="auto" w:fill="F2F2F2"/>
          </w:tcPr>
          <w:p w14:paraId="7DFC5C19"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Numero di casi di infezione da virus SARS-CoV-2 in aumento, </w:t>
            </w:r>
            <w:r w:rsidRPr="003F7DC9">
              <w:rPr>
                <w:rFonts w:ascii="Arial Narrow" w:eastAsia="Calibri" w:hAnsi="Arial Narrow"/>
                <w:sz w:val="14"/>
                <w:szCs w:val="14"/>
                <w:lang w:eastAsia="en-US" w:bidi="ar-SA"/>
              </w:rPr>
              <w:br/>
              <w:t>presenza di casi a trasmissione locale (non di importazione),</w:t>
            </w:r>
            <w:r w:rsidRPr="003F7DC9">
              <w:rPr>
                <w:rFonts w:ascii="Arial Narrow" w:eastAsia="Calibri" w:hAnsi="Arial Narrow"/>
                <w:sz w:val="14"/>
                <w:szCs w:val="14"/>
                <w:lang w:eastAsia="en-US" w:bidi="ar-SA"/>
              </w:rPr>
              <w:br/>
              <w:t>alcune catene di trasmissione non note</w:t>
            </w:r>
          </w:p>
        </w:tc>
      </w:tr>
      <w:tr w:rsidR="00D20537" w:rsidRPr="003F7DC9" w14:paraId="0C17989B" w14:textId="77777777" w:rsidTr="00D20537">
        <w:trPr>
          <w:trHeight w:val="20"/>
        </w:trPr>
        <w:tc>
          <w:tcPr>
            <w:tcW w:w="4889" w:type="dxa"/>
            <w:shd w:val="clear" w:color="auto" w:fill="F2F2F2"/>
            <w:vAlign w:val="center"/>
          </w:tcPr>
          <w:p w14:paraId="493BBC6D"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13B87106"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Criteri minimi – Interventi Ordinari</w:t>
            </w:r>
          </w:p>
        </w:tc>
        <w:tc>
          <w:tcPr>
            <w:tcW w:w="4889" w:type="dxa"/>
            <w:shd w:val="clear" w:color="auto" w:fill="F2F2F2"/>
            <w:vAlign w:val="center"/>
          </w:tcPr>
          <w:p w14:paraId="25D4BB56"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6D23A902"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w:t>
            </w:r>
            <w:r w:rsidRPr="003F7DC9">
              <w:rPr>
                <w:rFonts w:ascii="Arial Narrow" w:eastAsia="Calibri" w:hAnsi="Arial Narrow"/>
                <w:i/>
                <w:sz w:val="14"/>
                <w:szCs w:val="14"/>
                <w:lang w:eastAsia="en-US" w:bidi="ar-SA"/>
              </w:rPr>
              <w:br/>
              <w:t>(es. scuole) o aree geografiche limitate</w:t>
            </w:r>
          </w:p>
        </w:tc>
      </w:tr>
      <w:tr w:rsidR="00D20537" w:rsidRPr="003F7DC9" w14:paraId="20690792" w14:textId="77777777" w:rsidTr="00D20537">
        <w:trPr>
          <w:trHeight w:val="227"/>
        </w:trPr>
        <w:tc>
          <w:tcPr>
            <w:tcW w:w="9778" w:type="dxa"/>
            <w:gridSpan w:val="2"/>
            <w:tcBorders>
              <w:bottom w:val="single" w:sz="4" w:space="0" w:color="auto"/>
            </w:tcBorders>
            <w:shd w:val="clear" w:color="auto" w:fill="1F3864"/>
            <w:vAlign w:val="center"/>
          </w:tcPr>
          <w:p w14:paraId="004634ED"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457EDEA7" w14:textId="77777777" w:rsidTr="004F4F20">
        <w:trPr>
          <w:trHeight w:val="227"/>
        </w:trPr>
        <w:tc>
          <w:tcPr>
            <w:tcW w:w="4889" w:type="dxa"/>
            <w:tcBorders>
              <w:right w:val="nil"/>
            </w:tcBorders>
            <w:shd w:val="clear" w:color="auto" w:fill="00B0F0"/>
            <w:vAlign w:val="center"/>
          </w:tcPr>
          <w:p w14:paraId="78542A9A"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esting e gestione di sospetti, confermati e contatti</w:t>
            </w:r>
          </w:p>
        </w:tc>
        <w:tc>
          <w:tcPr>
            <w:tcW w:w="4889" w:type="dxa"/>
            <w:tcBorders>
              <w:left w:val="nil"/>
            </w:tcBorders>
            <w:shd w:val="clear" w:color="auto" w:fill="00B0F0"/>
            <w:vAlign w:val="center"/>
          </w:tcPr>
          <w:p w14:paraId="4FF357DF"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p>
        </w:tc>
      </w:tr>
      <w:tr w:rsidR="00D20537" w:rsidRPr="003F7DC9" w14:paraId="1EE257AC" w14:textId="77777777" w:rsidTr="004F4F20">
        <w:trPr>
          <w:trHeight w:val="20"/>
        </w:trPr>
        <w:tc>
          <w:tcPr>
            <w:tcW w:w="4889" w:type="dxa"/>
            <w:tcBorders>
              <w:bottom w:val="single" w:sz="4" w:space="0" w:color="auto"/>
            </w:tcBorders>
          </w:tcPr>
          <w:p w14:paraId="2F3081F0"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72F5A2C9"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5472E79D"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572C4FC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59FD1B52"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5E0E0210"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5A72018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62B11FC2"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401C4A84" w14:textId="77777777" w:rsidR="00D20537" w:rsidRPr="003F7DC9" w:rsidRDefault="00D20537" w:rsidP="00D20537">
            <w:pPr>
              <w:ind w:left="720"/>
              <w:rPr>
                <w:rFonts w:ascii="Arial Narrow" w:eastAsia="Calibri" w:hAnsi="Arial Narrow"/>
                <w:i/>
                <w:sz w:val="14"/>
                <w:szCs w:val="14"/>
                <w:lang w:eastAsia="en-US" w:bidi="ar-SA"/>
              </w:rPr>
            </w:pPr>
          </w:p>
        </w:tc>
        <w:tc>
          <w:tcPr>
            <w:tcW w:w="4889" w:type="dxa"/>
            <w:tcBorders>
              <w:bottom w:val="single" w:sz="4" w:space="0" w:color="auto"/>
            </w:tcBorders>
          </w:tcPr>
          <w:p w14:paraId="18637928"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3B2BA6C8"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14AA29CA"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5F11E9C5"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4D421E08"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7C86EF38"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5F944123"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5593B70D"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r>
      <w:tr w:rsidR="00D20537" w:rsidRPr="003F7DC9" w14:paraId="39487D02" w14:textId="77777777" w:rsidTr="004F4F20">
        <w:trPr>
          <w:trHeight w:val="227"/>
        </w:trPr>
        <w:tc>
          <w:tcPr>
            <w:tcW w:w="4889" w:type="dxa"/>
            <w:tcBorders>
              <w:right w:val="nil"/>
            </w:tcBorders>
            <w:shd w:val="clear" w:color="auto" w:fill="00B0F0"/>
            <w:vAlign w:val="center"/>
          </w:tcPr>
          <w:p w14:paraId="6C4A352D"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munità</w:t>
            </w:r>
          </w:p>
        </w:tc>
        <w:tc>
          <w:tcPr>
            <w:tcW w:w="4889" w:type="dxa"/>
            <w:tcBorders>
              <w:left w:val="nil"/>
            </w:tcBorders>
            <w:shd w:val="clear" w:color="auto" w:fill="00B0F0"/>
            <w:vAlign w:val="center"/>
          </w:tcPr>
          <w:p w14:paraId="75E6FB6D" w14:textId="77777777" w:rsidR="00D20537" w:rsidRPr="003F7DC9" w:rsidRDefault="00D20537" w:rsidP="00D20537">
            <w:pPr>
              <w:rPr>
                <w:rFonts w:ascii="Arial Narrow" w:eastAsia="Calibri" w:hAnsi="Arial Narrow"/>
                <w:sz w:val="14"/>
                <w:szCs w:val="14"/>
                <w:lang w:eastAsia="en-US" w:bidi="ar-SA"/>
              </w:rPr>
            </w:pPr>
          </w:p>
        </w:tc>
      </w:tr>
      <w:tr w:rsidR="00D20537" w:rsidRPr="003F7DC9" w14:paraId="084A934D" w14:textId="77777777" w:rsidTr="004F4F20">
        <w:trPr>
          <w:trHeight w:val="20"/>
        </w:trPr>
        <w:tc>
          <w:tcPr>
            <w:tcW w:w="4889" w:type="dxa"/>
            <w:tcBorders>
              <w:bottom w:val="single" w:sz="4" w:space="0" w:color="auto"/>
            </w:tcBorders>
          </w:tcPr>
          <w:p w14:paraId="2CF08BAC"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232B0613"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N, R]</w:t>
            </w:r>
          </w:p>
          <w:p w14:paraId="4494D068" w14:textId="77777777" w:rsidR="00D20537" w:rsidRPr="003F7DC9" w:rsidRDefault="00D20537" w:rsidP="00D20537">
            <w:pPr>
              <w:ind w:left="170"/>
              <w:rPr>
                <w:rFonts w:ascii="Arial Narrow" w:eastAsia="Calibri" w:hAnsi="Arial Narrow"/>
                <w:sz w:val="14"/>
                <w:szCs w:val="14"/>
                <w:lang w:eastAsia="en-US" w:bidi="ar-SA"/>
              </w:rPr>
            </w:pPr>
          </w:p>
        </w:tc>
        <w:tc>
          <w:tcPr>
            <w:tcW w:w="4889" w:type="dxa"/>
            <w:tcBorders>
              <w:bottom w:val="single" w:sz="4" w:space="0" w:color="auto"/>
            </w:tcBorders>
          </w:tcPr>
          <w:p w14:paraId="1C0C06E4"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14711BE4"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5247C31B"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2614D560"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r>
      <w:tr w:rsidR="00D20537" w:rsidRPr="003F7DC9" w14:paraId="123EBBFE" w14:textId="77777777" w:rsidTr="004F4F20">
        <w:trPr>
          <w:trHeight w:val="227"/>
        </w:trPr>
        <w:tc>
          <w:tcPr>
            <w:tcW w:w="4889" w:type="dxa"/>
            <w:tcBorders>
              <w:right w:val="nil"/>
            </w:tcBorders>
            <w:shd w:val="clear" w:color="auto" w:fill="00B0F0"/>
            <w:vAlign w:val="center"/>
          </w:tcPr>
          <w:p w14:paraId="3001B921"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c>
          <w:tcPr>
            <w:tcW w:w="4889" w:type="dxa"/>
            <w:tcBorders>
              <w:left w:val="nil"/>
            </w:tcBorders>
            <w:shd w:val="clear" w:color="auto" w:fill="00B0F0"/>
            <w:vAlign w:val="center"/>
          </w:tcPr>
          <w:p w14:paraId="4D27FDC1" w14:textId="77777777" w:rsidR="00D20537" w:rsidRPr="003F7DC9" w:rsidRDefault="00D20537" w:rsidP="00D20537">
            <w:pPr>
              <w:rPr>
                <w:rFonts w:ascii="Arial Narrow" w:eastAsia="Calibri" w:hAnsi="Arial Narrow"/>
                <w:sz w:val="14"/>
                <w:szCs w:val="14"/>
                <w:lang w:eastAsia="en-US" w:bidi="ar-SA"/>
              </w:rPr>
            </w:pPr>
          </w:p>
        </w:tc>
      </w:tr>
      <w:tr w:rsidR="00D20537" w:rsidRPr="003F7DC9" w14:paraId="390CDCB3" w14:textId="77777777" w:rsidTr="004F4F20">
        <w:trPr>
          <w:trHeight w:val="20"/>
        </w:trPr>
        <w:tc>
          <w:tcPr>
            <w:tcW w:w="4889" w:type="dxa"/>
          </w:tcPr>
          <w:p w14:paraId="0BBEC1D0"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301E076E"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0B0FC9A7"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tc>
        <w:tc>
          <w:tcPr>
            <w:tcW w:w="4889" w:type="dxa"/>
          </w:tcPr>
          <w:p w14:paraId="77B7B21A"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5D38969D"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5EF6F8F3"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43B95C0B"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r>
      <w:tr w:rsidR="00D20537" w:rsidRPr="003F7DC9" w14:paraId="4A3127FC" w14:textId="77777777" w:rsidTr="00D20537">
        <w:trPr>
          <w:trHeight w:val="227"/>
        </w:trPr>
        <w:tc>
          <w:tcPr>
            <w:tcW w:w="9778" w:type="dxa"/>
            <w:gridSpan w:val="2"/>
            <w:tcBorders>
              <w:bottom w:val="single" w:sz="4" w:space="0" w:color="auto"/>
            </w:tcBorders>
            <w:shd w:val="clear" w:color="auto" w:fill="1F3864"/>
            <w:vAlign w:val="center"/>
          </w:tcPr>
          <w:p w14:paraId="3D7B9C8A"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NOV. – DIC. 2020 (incidenza ILI attesa MODERATA)</w:t>
            </w:r>
          </w:p>
        </w:tc>
      </w:tr>
      <w:tr w:rsidR="00D20537" w:rsidRPr="003F7DC9" w14:paraId="219A01E0" w14:textId="77777777" w:rsidTr="004F4F20">
        <w:trPr>
          <w:trHeight w:val="227"/>
        </w:trPr>
        <w:tc>
          <w:tcPr>
            <w:tcW w:w="9778" w:type="dxa"/>
            <w:gridSpan w:val="2"/>
            <w:shd w:val="clear" w:color="auto" w:fill="00B0F0"/>
            <w:vAlign w:val="center"/>
          </w:tcPr>
          <w:p w14:paraId="5AD7BDD2"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284D8A71" w14:textId="77777777" w:rsidTr="004F4F20">
        <w:trPr>
          <w:trHeight w:val="20"/>
        </w:trPr>
        <w:tc>
          <w:tcPr>
            <w:tcW w:w="4889" w:type="dxa"/>
            <w:tcBorders>
              <w:bottom w:val="single" w:sz="4" w:space="0" w:color="auto"/>
            </w:tcBorders>
            <w:shd w:val="clear" w:color="auto" w:fill="auto"/>
          </w:tcPr>
          <w:p w14:paraId="2C46A706"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2D8250F2"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7B681D7E"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644052D9"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12B73437"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195ACC3E"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4B5A2B1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5D33A62F"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tc>
        <w:tc>
          <w:tcPr>
            <w:tcW w:w="4889" w:type="dxa"/>
            <w:tcBorders>
              <w:bottom w:val="single" w:sz="4" w:space="0" w:color="auto"/>
            </w:tcBorders>
            <w:shd w:val="clear" w:color="auto" w:fill="auto"/>
          </w:tcPr>
          <w:p w14:paraId="217B45F2"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11372BD6"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0C9958D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71F19DAC"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5D3AB576"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305051F3"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1464A834"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74958CF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r>
      <w:tr w:rsidR="00D20537" w:rsidRPr="003F7DC9" w14:paraId="37CD9D06" w14:textId="77777777" w:rsidTr="004F4F20">
        <w:trPr>
          <w:trHeight w:val="227"/>
        </w:trPr>
        <w:tc>
          <w:tcPr>
            <w:tcW w:w="9778" w:type="dxa"/>
            <w:gridSpan w:val="2"/>
            <w:shd w:val="clear" w:color="auto" w:fill="00B0F0"/>
            <w:vAlign w:val="center"/>
          </w:tcPr>
          <w:p w14:paraId="41C4D935"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munità</w:t>
            </w:r>
          </w:p>
        </w:tc>
      </w:tr>
      <w:tr w:rsidR="00D20537" w:rsidRPr="003F7DC9" w14:paraId="5DF77B6D" w14:textId="77777777" w:rsidTr="004F4F20">
        <w:trPr>
          <w:trHeight w:val="20"/>
        </w:trPr>
        <w:tc>
          <w:tcPr>
            <w:tcW w:w="4889" w:type="dxa"/>
            <w:tcBorders>
              <w:bottom w:val="single" w:sz="4" w:space="0" w:color="auto"/>
            </w:tcBorders>
            <w:shd w:val="clear" w:color="auto" w:fill="auto"/>
          </w:tcPr>
          <w:p w14:paraId="660DAFB1"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361A0234"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1ED343C2" w14:textId="77777777" w:rsidR="00D20537" w:rsidRPr="003F7DC9" w:rsidRDefault="00D20537" w:rsidP="00D20537">
            <w:pPr>
              <w:numPr>
                <w:ilvl w:val="0"/>
                <w:numId w:val="174"/>
              </w:numPr>
              <w:ind w:left="170"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p w14:paraId="29DB2C2A" w14:textId="77777777" w:rsidR="00D20537" w:rsidRPr="003F7DC9" w:rsidRDefault="00D20537" w:rsidP="00D20537">
            <w:pPr>
              <w:ind w:left="170"/>
              <w:rPr>
                <w:rFonts w:ascii="Arial Narrow" w:eastAsia="Calibri" w:hAnsi="Arial Narrow"/>
                <w:sz w:val="14"/>
                <w:szCs w:val="14"/>
                <w:shd w:val="clear" w:color="auto" w:fill="B6D7A8"/>
                <w:lang w:eastAsia="en-US" w:bidi="ar-SA"/>
              </w:rPr>
            </w:pPr>
          </w:p>
        </w:tc>
        <w:tc>
          <w:tcPr>
            <w:tcW w:w="4889" w:type="dxa"/>
            <w:tcBorders>
              <w:bottom w:val="single" w:sz="4" w:space="0" w:color="auto"/>
            </w:tcBorders>
            <w:shd w:val="clear" w:color="auto" w:fill="auto"/>
          </w:tcPr>
          <w:p w14:paraId="583A140F"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47206442"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40B30587"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2EE7E5CF"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116800E8" w14:textId="77777777" w:rsidR="00D20537" w:rsidRPr="003F7DC9" w:rsidRDefault="00D20537" w:rsidP="00D20537">
            <w:pPr>
              <w:numPr>
                <w:ilvl w:val="0"/>
                <w:numId w:val="174"/>
              </w:numPr>
              <w:ind w:left="170"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r>
      <w:tr w:rsidR="00D20537" w:rsidRPr="003F7DC9" w14:paraId="0FC412D7" w14:textId="77777777" w:rsidTr="004F4F20">
        <w:trPr>
          <w:trHeight w:val="227"/>
        </w:trPr>
        <w:tc>
          <w:tcPr>
            <w:tcW w:w="9778" w:type="dxa"/>
            <w:gridSpan w:val="2"/>
            <w:shd w:val="clear" w:color="auto" w:fill="00B0F0"/>
            <w:vAlign w:val="center"/>
          </w:tcPr>
          <w:p w14:paraId="7A46F8CF"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r>
      <w:tr w:rsidR="00D20537" w:rsidRPr="003F7DC9" w14:paraId="697F91D3" w14:textId="77777777" w:rsidTr="004F4F20">
        <w:trPr>
          <w:trHeight w:val="20"/>
        </w:trPr>
        <w:tc>
          <w:tcPr>
            <w:tcW w:w="4889" w:type="dxa"/>
            <w:shd w:val="clear" w:color="auto" w:fill="auto"/>
          </w:tcPr>
          <w:p w14:paraId="70137C79"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369B1AE7"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7763EDF3"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4FAC81E8" w14:textId="77777777" w:rsidR="00D20537" w:rsidRPr="003F7DC9" w:rsidRDefault="00D20537" w:rsidP="00D20537">
            <w:pPr>
              <w:ind w:left="170"/>
              <w:rPr>
                <w:rFonts w:ascii="Arial Narrow" w:eastAsia="Calibri" w:hAnsi="Arial Narrow"/>
                <w:sz w:val="14"/>
                <w:szCs w:val="14"/>
                <w:lang w:eastAsia="en-US" w:bidi="ar-SA"/>
              </w:rPr>
            </w:pPr>
          </w:p>
        </w:tc>
        <w:tc>
          <w:tcPr>
            <w:tcW w:w="4889" w:type="dxa"/>
            <w:shd w:val="clear" w:color="auto" w:fill="auto"/>
          </w:tcPr>
          <w:p w14:paraId="28007A39"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355DA77D"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spazi [R, L]</w:t>
            </w:r>
          </w:p>
          <w:p w14:paraId="64EF2486" w14:textId="77777777" w:rsidR="00D20537" w:rsidRPr="003F7DC9" w:rsidRDefault="00D20537" w:rsidP="00D20537">
            <w:pPr>
              <w:numPr>
                <w:ilvl w:val="0"/>
                <w:numId w:val="174"/>
              </w:numPr>
              <w:ind w:left="170"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455918C6"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possibilità di attivare, a garanzia del distanziamento interpersonale e della prevenzione degli assembramenti, per gli studenti della scuola secondaria di </w:t>
            </w:r>
            <w:r w:rsidRPr="003F7DC9">
              <w:rPr>
                <w:rFonts w:ascii="Arial Narrow" w:eastAsia="Calibri" w:hAnsi="Arial Narrow"/>
                <w:sz w:val="14"/>
                <w:szCs w:val="14"/>
                <w:lang w:eastAsia="en-US" w:bidi="ar-SA"/>
              </w:rPr>
              <w:lastRenderedPageBreak/>
              <w:t>2° grado e dell’università, parte delle lezioni con DAD, in funzione della specifica situazione locale di circolazione virale [N, R, L]</w:t>
            </w:r>
          </w:p>
          <w:p w14:paraId="0618339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r>
      <w:tr w:rsidR="00D20537" w:rsidRPr="003F7DC9" w14:paraId="49BCBCDF" w14:textId="77777777" w:rsidTr="00D20537">
        <w:trPr>
          <w:trHeight w:val="227"/>
        </w:trPr>
        <w:tc>
          <w:tcPr>
            <w:tcW w:w="9778" w:type="dxa"/>
            <w:gridSpan w:val="2"/>
            <w:tcBorders>
              <w:bottom w:val="single" w:sz="4" w:space="0" w:color="auto"/>
            </w:tcBorders>
            <w:shd w:val="clear" w:color="auto" w:fill="1F3864"/>
            <w:vAlign w:val="center"/>
          </w:tcPr>
          <w:p w14:paraId="5E0A3C6B"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GEN. – MAR. 2020 (incidenza ILI attesa MODERATA/ALTA)</w:t>
            </w:r>
          </w:p>
        </w:tc>
      </w:tr>
      <w:tr w:rsidR="00D20537" w:rsidRPr="003F7DC9" w14:paraId="26B40B7B" w14:textId="77777777" w:rsidTr="004F4F20">
        <w:trPr>
          <w:trHeight w:val="227"/>
        </w:trPr>
        <w:tc>
          <w:tcPr>
            <w:tcW w:w="4889" w:type="dxa"/>
            <w:tcBorders>
              <w:right w:val="nil"/>
            </w:tcBorders>
            <w:shd w:val="clear" w:color="auto" w:fill="00B0F0"/>
            <w:vAlign w:val="center"/>
          </w:tcPr>
          <w:p w14:paraId="68A69558"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esting e gestione di sospetti, confermati e contatti</w:t>
            </w:r>
          </w:p>
        </w:tc>
        <w:tc>
          <w:tcPr>
            <w:tcW w:w="4889" w:type="dxa"/>
            <w:tcBorders>
              <w:left w:val="nil"/>
            </w:tcBorders>
            <w:shd w:val="clear" w:color="auto" w:fill="00B0F0"/>
            <w:vAlign w:val="center"/>
          </w:tcPr>
          <w:p w14:paraId="59BC451B" w14:textId="77777777" w:rsidR="00D20537" w:rsidRPr="003F7DC9" w:rsidRDefault="00D20537" w:rsidP="00D20537">
            <w:pPr>
              <w:rPr>
                <w:rFonts w:ascii="Arial Narrow" w:eastAsia="Calibri" w:hAnsi="Arial Narrow"/>
                <w:sz w:val="14"/>
                <w:szCs w:val="14"/>
                <w:lang w:eastAsia="en-US" w:bidi="ar-SA"/>
              </w:rPr>
            </w:pPr>
          </w:p>
        </w:tc>
      </w:tr>
      <w:tr w:rsidR="00D20537" w:rsidRPr="003F7DC9" w14:paraId="312FDA51" w14:textId="77777777" w:rsidTr="004F4F20">
        <w:trPr>
          <w:trHeight w:val="20"/>
        </w:trPr>
        <w:tc>
          <w:tcPr>
            <w:tcW w:w="4889" w:type="dxa"/>
            <w:tcBorders>
              <w:bottom w:val="single" w:sz="4" w:space="0" w:color="auto"/>
            </w:tcBorders>
            <w:shd w:val="clear" w:color="auto" w:fill="auto"/>
          </w:tcPr>
          <w:p w14:paraId="64292C0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1A8AC0D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5813D53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0BE756C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44F9DCA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4093A96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7BD66BA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6BEC7E9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AC25FF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3DE88E9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1DB2834F" w14:textId="77777777" w:rsidR="00D20537" w:rsidRPr="003F7DC9" w:rsidRDefault="00D20537" w:rsidP="00D20537">
            <w:pPr>
              <w:rPr>
                <w:rFonts w:ascii="Arial Narrow" w:eastAsia="Calibri" w:hAnsi="Arial Narrow"/>
                <w:sz w:val="14"/>
                <w:szCs w:val="14"/>
                <w:lang w:eastAsia="en-US" w:bidi="ar-SA"/>
              </w:rPr>
            </w:pPr>
          </w:p>
        </w:tc>
        <w:tc>
          <w:tcPr>
            <w:tcW w:w="4889" w:type="dxa"/>
            <w:tcBorders>
              <w:bottom w:val="single" w:sz="4" w:space="0" w:color="auto"/>
            </w:tcBorders>
            <w:shd w:val="clear" w:color="auto" w:fill="auto"/>
          </w:tcPr>
          <w:p w14:paraId="6464225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70878AF3"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r w:rsidRPr="003F7DC9">
              <w:rPr>
                <w:rFonts w:ascii="Arial Narrow" w:eastAsia="Calibri" w:hAnsi="Arial Narrow"/>
                <w:sz w:val="14"/>
                <w:szCs w:val="14"/>
                <w:shd w:val="clear" w:color="auto" w:fill="FFE599"/>
                <w:lang w:eastAsia="en-US" w:bidi="ar-SA"/>
              </w:rPr>
              <w:t>]</w:t>
            </w:r>
          </w:p>
          <w:p w14:paraId="1AEA707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EE90CC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3D9CD53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44AC500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2188285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con priorità ai soggetti sintomatici</w:t>
            </w:r>
          </w:p>
          <w:p w14:paraId="7F7F6F3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56DB396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p w14:paraId="3335C769" w14:textId="77777777" w:rsidR="00D20537" w:rsidRPr="003F7DC9" w:rsidRDefault="00D20537" w:rsidP="00D20537">
            <w:pPr>
              <w:ind w:left="283"/>
              <w:rPr>
                <w:rFonts w:ascii="Arial Narrow" w:eastAsia="Calibri" w:hAnsi="Arial Narrow"/>
                <w:sz w:val="14"/>
                <w:szCs w:val="14"/>
                <w:lang w:eastAsia="en-US" w:bidi="ar-SA"/>
              </w:rPr>
            </w:pPr>
          </w:p>
        </w:tc>
      </w:tr>
      <w:tr w:rsidR="00D20537" w:rsidRPr="003F7DC9" w14:paraId="3F0F6E77" w14:textId="77777777" w:rsidTr="004F4F20">
        <w:trPr>
          <w:trHeight w:val="227"/>
        </w:trPr>
        <w:tc>
          <w:tcPr>
            <w:tcW w:w="9778" w:type="dxa"/>
            <w:gridSpan w:val="2"/>
            <w:shd w:val="clear" w:color="auto" w:fill="00B0F0"/>
            <w:vAlign w:val="center"/>
          </w:tcPr>
          <w:p w14:paraId="13D720BB"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munità</w:t>
            </w:r>
          </w:p>
        </w:tc>
      </w:tr>
      <w:tr w:rsidR="00D20537" w:rsidRPr="003F7DC9" w14:paraId="6529CEE0" w14:textId="77777777" w:rsidTr="004F4F20">
        <w:trPr>
          <w:trHeight w:val="20"/>
        </w:trPr>
        <w:tc>
          <w:tcPr>
            <w:tcW w:w="4889" w:type="dxa"/>
            <w:tcBorders>
              <w:bottom w:val="single" w:sz="4" w:space="0" w:color="auto"/>
            </w:tcBorders>
            <w:shd w:val="clear" w:color="auto" w:fill="auto"/>
          </w:tcPr>
          <w:p w14:paraId="4E0D9E7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7B85809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4BA30BA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tc>
        <w:tc>
          <w:tcPr>
            <w:tcW w:w="4889" w:type="dxa"/>
            <w:tcBorders>
              <w:bottom w:val="single" w:sz="4" w:space="0" w:color="auto"/>
            </w:tcBorders>
            <w:shd w:val="clear" w:color="auto" w:fill="auto"/>
          </w:tcPr>
          <w:p w14:paraId="4901F32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6ADB27C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49268CA"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2FCB09B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1B3F8BF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6FE9533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r>
      <w:tr w:rsidR="00D20537" w:rsidRPr="003F7DC9" w14:paraId="5E23D0FA" w14:textId="77777777" w:rsidTr="004F4F20">
        <w:trPr>
          <w:trHeight w:val="227"/>
        </w:trPr>
        <w:tc>
          <w:tcPr>
            <w:tcW w:w="9778" w:type="dxa"/>
            <w:gridSpan w:val="2"/>
            <w:shd w:val="clear" w:color="auto" w:fill="00B0F0"/>
            <w:vAlign w:val="center"/>
          </w:tcPr>
          <w:p w14:paraId="0FF25140"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r>
      <w:tr w:rsidR="00D20537" w:rsidRPr="003F7DC9" w14:paraId="5129F7FA" w14:textId="77777777" w:rsidTr="004F4F20">
        <w:trPr>
          <w:trHeight w:val="20"/>
        </w:trPr>
        <w:tc>
          <w:tcPr>
            <w:tcW w:w="4889" w:type="dxa"/>
            <w:shd w:val="clear" w:color="auto" w:fill="auto"/>
          </w:tcPr>
          <w:p w14:paraId="1F14E0A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7EFB851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122CB69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5864A6FA"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R, L]</w:t>
            </w:r>
          </w:p>
          <w:p w14:paraId="2866978B"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canto, strumenti a fiato, laboratori ad uso promiscuo, ecc.) [R, L]</w:t>
            </w:r>
          </w:p>
          <w:p w14:paraId="02D0775B" w14:textId="77777777" w:rsidR="00D20537" w:rsidRPr="003F7DC9" w:rsidRDefault="00D20537" w:rsidP="00D20537">
            <w:pPr>
              <w:rPr>
                <w:rFonts w:ascii="Arial Narrow" w:eastAsia="Calibri" w:hAnsi="Arial Narrow"/>
                <w:sz w:val="14"/>
                <w:szCs w:val="14"/>
                <w:lang w:eastAsia="en-US" w:bidi="ar-SA"/>
              </w:rPr>
            </w:pPr>
          </w:p>
          <w:p w14:paraId="127F98F5" w14:textId="77777777" w:rsidR="00D20537" w:rsidRPr="003F7DC9" w:rsidRDefault="00D20537" w:rsidP="00D20537">
            <w:pPr>
              <w:rPr>
                <w:rFonts w:ascii="Arial Narrow" w:eastAsia="Calibri" w:hAnsi="Arial Narrow"/>
                <w:sz w:val="14"/>
                <w:szCs w:val="14"/>
                <w:lang w:eastAsia="en-US" w:bidi="ar-SA"/>
              </w:rPr>
            </w:pPr>
          </w:p>
        </w:tc>
        <w:tc>
          <w:tcPr>
            <w:tcW w:w="4889" w:type="dxa"/>
            <w:shd w:val="clear" w:color="auto" w:fill="auto"/>
          </w:tcPr>
          <w:p w14:paraId="441B99A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obbligare all’utilizzo della mascherina anche in situazioni statiche e con il rispetto del distanziamento interpersonale, su base locale [L] o regionale [R]</w:t>
            </w:r>
          </w:p>
          <w:p w14:paraId="71E2009E"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063E97A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2A4C84A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548A1A9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r>
      <w:bookmarkEnd w:id="140"/>
      <w:bookmarkEnd w:id="141"/>
      <w:bookmarkEnd w:id="142"/>
      <w:bookmarkEnd w:id="143"/>
      <w:bookmarkEnd w:id="144"/>
    </w:tbl>
    <w:p w14:paraId="521B20B7" w14:textId="77777777" w:rsidR="00D20537" w:rsidRPr="003F7DC9" w:rsidRDefault="00D20537" w:rsidP="00D20537">
      <w:pPr>
        <w:widowControl/>
        <w:autoSpaceDE/>
        <w:autoSpaceDN/>
        <w:spacing w:after="120"/>
        <w:ind w:left="1418" w:hanging="1418"/>
        <w:rPr>
          <w:rFonts w:ascii="Calibri" w:eastAsia="Calibri" w:hAnsi="Calibri"/>
          <w:lang w:eastAsia="en-US" w:bidi="ar-SA"/>
        </w:rPr>
      </w:pPr>
    </w:p>
    <w:p w14:paraId="75C2DFB9"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r w:rsidRPr="003F7DC9">
        <w:rPr>
          <w:rFonts w:ascii="Calibri" w:eastAsia="Calibri" w:hAnsi="Calibri"/>
          <w:lang w:eastAsia="en-US" w:bidi="ar-SA"/>
        </w:rPr>
        <w:br w:type="page"/>
      </w:r>
    </w:p>
    <w:p w14:paraId="500DB4D7"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45" w:name="_Toc52453861"/>
      <w:bookmarkStart w:id="146" w:name="_Toc52455554"/>
      <w:bookmarkStart w:id="147" w:name="_Toc52463202"/>
      <w:bookmarkStart w:id="148" w:name="_Toc52533156"/>
      <w:bookmarkStart w:id="149" w:name="_Toc53040920"/>
      <w:r w:rsidRPr="003F7DC9">
        <w:rPr>
          <w:rFonts w:ascii="Arial Narrow" w:eastAsia="Yu Gothic Light" w:hAnsi="Arial Narrow"/>
          <w:b/>
          <w:bCs/>
          <w:color w:val="002060"/>
          <w:sz w:val="32"/>
          <w:szCs w:val="32"/>
          <w:lang w:eastAsia="en-US" w:bidi="ar-SA"/>
        </w:rPr>
        <w:lastRenderedPageBreak/>
        <w:t xml:space="preserve">SCENARIO 2. Situazione di trasmissibilità sostenuta e diffusa </w:t>
      </w:r>
      <w:r w:rsidRPr="003F7DC9">
        <w:rPr>
          <w:rFonts w:ascii="Arial Narrow" w:eastAsia="Yu Gothic Light" w:hAnsi="Arial Narrow"/>
          <w:b/>
          <w:bCs/>
          <w:color w:val="002060"/>
          <w:sz w:val="32"/>
          <w:szCs w:val="32"/>
          <w:lang w:eastAsia="en-US" w:bidi="ar-SA"/>
        </w:rPr>
        <w:br/>
        <w:t>ma gestibile dal sistema sanitario nel breve-medio periodo</w:t>
      </w:r>
      <w:bookmarkEnd w:id="145"/>
      <w:bookmarkEnd w:id="146"/>
      <w:bookmarkEnd w:id="147"/>
      <w:bookmarkEnd w:id="148"/>
      <w:bookmarkEnd w:id="149"/>
    </w:p>
    <w:p w14:paraId="38DF8707"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50" w:name="_Toc52453862"/>
      <w:bookmarkStart w:id="151" w:name="_Toc52455555"/>
      <w:bookmarkStart w:id="152" w:name="_Toc52463203"/>
      <w:bookmarkStart w:id="153" w:name="_Toc52533157"/>
      <w:bookmarkStart w:id="154" w:name="_Toc53040921"/>
      <w:r w:rsidRPr="003F7DC9">
        <w:rPr>
          <w:rFonts w:ascii="Arial Narrow" w:eastAsia="Yu Gothic Light" w:hAnsi="Arial Narrow"/>
          <w:b/>
          <w:bCs/>
          <w:color w:val="002060"/>
          <w:sz w:val="26"/>
          <w:szCs w:val="26"/>
          <w:lang w:eastAsia="en-US" w:bidi="ar-SA"/>
        </w:rPr>
        <w:t>Descrizione dello scenario 2</w:t>
      </w:r>
      <w:bookmarkEnd w:id="150"/>
      <w:bookmarkEnd w:id="151"/>
      <w:bookmarkEnd w:id="152"/>
      <w:bookmarkEnd w:id="153"/>
      <w:bookmarkEnd w:id="154"/>
    </w:p>
    <w:p w14:paraId="724BF91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Valori di Rt regionali prevalentemente e significativamente compresi tra Rt=1 e Rt=1,25 (ovvero con stime dell’IC 95% di Rt comprese tra 1 e 1,25), nel caso in cui non si riesca a tenere completamente traccia dei nuovi focolai, inclusi quelli scolastici, ma si riesca comunque a limitare di molto il potenziale di trasmissione di SARS-CoV-2 con misure di contenimento/mitigazione ordinarie e straordinarie. Un’epidemia con queste caratteristiche di trasmissibilità potrebbe essere caratterizzata, oltre che dalla evidente impossibilità di contenere tutti i focolai, da una costante crescita dell’incidenza di casi (almeno quelli sintomatici; è infatti possibile che si osservi una riduzione della percentuale di casi asintomatici individuati rispetto al totale vista l’impossibilità di svolgere l’investigazione epidemiologica per tutti i nuovi focolai) e corrispondenti ospedalizzazioni e ammissioni in terapia intensiva. </w:t>
      </w:r>
      <w:r w:rsidRPr="003F7DC9">
        <w:rPr>
          <w:rFonts w:ascii="Arial Narrow" w:eastAsia="Calibri" w:hAnsi="Arial Narrow"/>
          <w:b/>
          <w:color w:val="0070C0"/>
          <w:lang w:eastAsia="en-US" w:bidi="ar-SA"/>
        </w:rPr>
        <w:t>La crescita del numero di casi potrebbe però essere relativamente lenta, senza comportare un rilevante sovraccarico dei servizi assistenziali per almeno 2-4 mesi</w:t>
      </w:r>
      <w:r w:rsidRPr="003F7DC9">
        <w:rPr>
          <w:rFonts w:ascii="Arial Narrow" w:eastAsia="Calibri" w:hAnsi="Arial Narrow"/>
          <w:b/>
          <w:lang w:eastAsia="en-US" w:bidi="ar-SA"/>
        </w:rPr>
        <w:t>.</w:t>
      </w:r>
      <w:r w:rsidRPr="003F7DC9">
        <w:rPr>
          <w:rFonts w:ascii="Arial Narrow" w:eastAsia="Calibri" w:hAnsi="Arial Narrow"/>
          <w:lang w:eastAsia="en-US" w:bidi="ar-SA"/>
        </w:rPr>
        <w:t xml:space="preserve"> </w:t>
      </w:r>
    </w:p>
    <w:p w14:paraId="67A020F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28224" behindDoc="1" locked="0" layoutInCell="1" allowOverlap="1" wp14:anchorId="48920247" wp14:editId="246E451F">
                <wp:simplePos x="0" y="0"/>
                <wp:positionH relativeFrom="column">
                  <wp:posOffset>-67310</wp:posOffset>
                </wp:positionH>
                <wp:positionV relativeFrom="paragraph">
                  <wp:posOffset>163195</wp:posOffset>
                </wp:positionV>
                <wp:extent cx="5413972" cy="816428"/>
                <wp:effectExtent l="0" t="0" r="0" b="3175"/>
                <wp:wrapNone/>
                <wp:docPr id="187" name="Rettangolo 187"/>
                <wp:cNvGraphicFramePr/>
                <a:graphic xmlns:a="http://schemas.openxmlformats.org/drawingml/2006/main">
                  <a:graphicData uri="http://schemas.microsoft.com/office/word/2010/wordprocessingShape">
                    <wps:wsp>
                      <wps:cNvSpPr/>
                      <wps:spPr>
                        <a:xfrm>
                          <a:off x="0" y="0"/>
                          <a:ext cx="5413972" cy="816428"/>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A53C0C" id="Rettangolo 187" o:spid="_x0000_s1026" style="position:absolute;margin-left:-5.3pt;margin-top:12.85pt;width:426.3pt;height:64.3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" fillcolor="#dae3f3" stroked="f" strokeweight="1pt"/>
            </w:pict>
          </mc:Fallback>
        </mc:AlternateContent>
      </w:r>
    </w:p>
    <w:p w14:paraId="051D07A3"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da moderato ad alto, anche se sono possibili situazioni di basso rischio, almeno se si dovesse riuscire a limitare la trasmissibilità nelle aree con trasmissione sostenuta in un breve periodo, limitando quindi la trasmissione interregionale.</w:t>
      </w:r>
    </w:p>
    <w:p w14:paraId="45BAA745" w14:textId="77777777" w:rsidR="00D20537" w:rsidRPr="003F7DC9" w:rsidRDefault="00D20537" w:rsidP="00D20537">
      <w:pPr>
        <w:keepNext/>
        <w:keepLines/>
        <w:widowControl/>
        <w:numPr>
          <w:ilvl w:val="0"/>
          <w:numId w:val="170"/>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BASSA/MOLTO BASSA per almeno 3 settimane consecutive ad una valutazione del rischio più elevata</w:t>
      </w:r>
    </w:p>
    <w:p w14:paraId="24AFDE9B"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lang w:eastAsia="en-US" w:bidi="ar-SA"/>
        </w:rPr>
        <w:t xml:space="preserve"> ri-modulazione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o mantenimento</w:t>
      </w:r>
    </w:p>
    <w:p w14:paraId="09FBA04D"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tra cui:</w:t>
      </w:r>
    </w:p>
    <w:p w14:paraId="15416219"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 xml:space="preserve">Isolamento casi </w:t>
      </w:r>
    </w:p>
    <w:p w14:paraId="085D0E6F"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Quarantena contatti</w:t>
      </w:r>
    </w:p>
    <w:p w14:paraId="74FF7863"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recauzioni standard (DPI, distanziamento fisico, igiene individuale/ambientale) definite dalle Istituzioni competenti (CTS, Ministeri, ISS, INAIL ecc.).</w:t>
      </w:r>
    </w:p>
    <w:p w14:paraId="07BA536C" w14:textId="77777777" w:rsidR="00D20537" w:rsidRPr="003F7DC9" w:rsidRDefault="00D20537" w:rsidP="00D20537">
      <w:pPr>
        <w:keepNext/>
        <w:keepLines/>
        <w:widowControl/>
        <w:numPr>
          <w:ilvl w:val="0"/>
          <w:numId w:val="170"/>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MODERATA</w:t>
      </w:r>
    </w:p>
    <w:p w14:paraId="121F079E"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lang w:eastAsia="en-US" w:bidi="ar-SA"/>
        </w:rPr>
        <w:t xml:space="preserve"> 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w:t>
      </w:r>
    </w:p>
    <w:p w14:paraId="4B73E069" w14:textId="77777777" w:rsidR="00D20537" w:rsidRPr="003F7DC9" w:rsidRDefault="00D20537" w:rsidP="00D20537">
      <w:pPr>
        <w:widowControl/>
        <w:autoSpaceDE/>
        <w:autoSpaceDN/>
        <w:ind w:left="709"/>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3774F5D6"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 straordinari in singole istituzioni (es. scuole) o aree geografiche limitate</w:t>
      </w:r>
    </w:p>
    <w:p w14:paraId="1D07D67B"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50BBE7F4"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53BE491E"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4607D6B2" w14:textId="77777777" w:rsidR="00D20537" w:rsidRPr="003F7DC9" w:rsidRDefault="00D20537" w:rsidP="00D20537">
      <w:pPr>
        <w:keepNext/>
        <w:keepLines/>
        <w:widowControl/>
        <w:numPr>
          <w:ilvl w:val="0"/>
          <w:numId w:val="170"/>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lastRenderedPageBreak/>
        <w:t xml:space="preserve">Classificazione del rischio settimanale: ALTA/MOLTO ALTA </w:t>
      </w:r>
      <w:r w:rsidRPr="003F7DC9">
        <w:rPr>
          <w:rFonts w:ascii="Arial Narrow" w:eastAsia="Yu Gothic Light" w:hAnsi="Arial Narrow"/>
          <w:b/>
          <w:iCs/>
          <w:color w:val="002060"/>
          <w:lang w:bidi="ar-SA"/>
        </w:rPr>
        <w:br/>
        <w:t>(per meno di 3 settimane consecutive)</w:t>
      </w:r>
    </w:p>
    <w:p w14:paraId="35C4397D"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w:t>
      </w:r>
    </w:p>
    <w:p w14:paraId="43DE4D8C"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 xml:space="preserve">straordinari estesi (restrizioni locali temporanee su scala sub-provinciale) </w:t>
      </w:r>
    </w:p>
    <w:p w14:paraId="4251C53B"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Distanziamento fisico: es. chiusura locali notturni, bar, ristoranti (inizialmente potenzialmente solo in orari specifici – es. la sera/notte in modo da evitare la “movida”)</w:t>
      </w:r>
    </w:p>
    <w:p w14:paraId="56084C50"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Chiusura scuole/università (incrementale: classe, plesso, su base geografica in base alla situazione epidemiologica)</w:t>
      </w:r>
    </w:p>
    <w:p w14:paraId="176477C6"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Limitazioni della mobilità (da/per zone ad alta trasmissione ed eventuale ripristino del lavoro agile in aree specifiche.</w:t>
      </w:r>
    </w:p>
    <w:p w14:paraId="0453B130"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Restrizioni</w:t>
      </w:r>
      <w:r w:rsidRPr="003F7DC9">
        <w:rPr>
          <w:rFonts w:ascii="Arial Narrow" w:eastAsia="Yu Mincho" w:hAnsi="Arial Narrow"/>
          <w:i/>
          <w:iCs/>
          <w:lang w:eastAsia="en-US" w:bidi="ar-SA"/>
        </w:rPr>
        <w:t xml:space="preserve"> </w:t>
      </w:r>
      <w:r w:rsidRPr="003F7DC9">
        <w:rPr>
          <w:rFonts w:ascii="Arial Narrow" w:eastAsia="Yu Mincho" w:hAnsi="Arial Narrow"/>
          <w:lang w:eastAsia="en-US" w:bidi="ar-SA"/>
        </w:rPr>
        <w:t xml:space="preserve">locali temporanee su scala sub-provinciale (zone rosse) per almeno 3 settimane con monitoraggio attento nella fase di riapertura. In caso non si mantenga una incidenza relativamente bassa </w:t>
      </w:r>
      <w:proofErr w:type="gramStart"/>
      <w:r w:rsidRPr="003F7DC9">
        <w:rPr>
          <w:rFonts w:ascii="Arial Narrow" w:eastAsia="Yu Mincho" w:hAnsi="Arial Narrow"/>
          <w:lang w:eastAsia="en-US" w:bidi="ar-SA"/>
        </w:rPr>
        <w:t>ed</w:t>
      </w:r>
      <w:proofErr w:type="gramEnd"/>
      <w:r w:rsidRPr="003F7DC9">
        <w:rPr>
          <w:rFonts w:ascii="Arial Narrow" w:eastAsia="Yu Mincho" w:hAnsi="Arial Narrow"/>
          <w:lang w:eastAsia="en-US" w:bidi="ar-SA"/>
        </w:rPr>
        <w:t xml:space="preserve"> Rt &lt;1,2 nel valore medio per almeno 3 settimane dopo la riapertura valutare la necessità di ripristino con eventuale estensione geografica.</w:t>
      </w:r>
    </w:p>
    <w:p w14:paraId="19C13224" w14:textId="77777777" w:rsidR="00D20537" w:rsidRPr="003F7DC9" w:rsidRDefault="00D20537" w:rsidP="00D20537">
      <w:pPr>
        <w:widowControl/>
        <w:autoSpaceDE/>
        <w:autoSpaceDN/>
        <w:jc w:val="both"/>
        <w:rPr>
          <w:rFonts w:ascii="Arial Narrow" w:eastAsia="Calibri" w:hAnsi="Arial Narrow" w:cs="Calibri"/>
          <w:lang w:eastAsia="en-US" w:bidi="ar-SA"/>
        </w:rPr>
      </w:pPr>
    </w:p>
    <w:p w14:paraId="23AD4F4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caso persista una classificazione del rischio Alta/Molto Alta per oltre 3 settimane consecutive ed evidenza di una situazione non gestibile con le misure straordinarie già messe in atto, valutare le opzioni di risposta negli scenari successivi.</w:t>
      </w:r>
    </w:p>
    <w:p w14:paraId="4AC7BD46" w14:textId="77777777" w:rsidR="00D20537" w:rsidRPr="003F7DC9" w:rsidRDefault="00D20537" w:rsidP="00D20537">
      <w:pPr>
        <w:widowControl/>
        <w:autoSpaceDE/>
        <w:autoSpaceDN/>
        <w:jc w:val="both"/>
        <w:rPr>
          <w:rFonts w:ascii="Arial Narrow" w:eastAsia="Calibri" w:hAnsi="Arial Narrow" w:cs="Calibri"/>
          <w:bCs/>
          <w:lang w:eastAsia="en-US" w:bidi="ar-SA"/>
        </w:rPr>
      </w:pPr>
    </w:p>
    <w:p w14:paraId="6BB4F5C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1 propone un diagramma di flusso relativo alla ri-modulazione delle misure in base alla classificazione settimanale del rischio in una Regione/PA. </w:t>
      </w:r>
    </w:p>
    <w:p w14:paraId="1845BAD9" w14:textId="77777777" w:rsidR="00D20537" w:rsidRPr="003F7DC9" w:rsidRDefault="00D20537" w:rsidP="00D20537">
      <w:pPr>
        <w:widowControl/>
        <w:autoSpaceDE/>
        <w:autoSpaceDN/>
        <w:jc w:val="both"/>
        <w:rPr>
          <w:rFonts w:ascii="Arial Narrow" w:eastAsia="Calibri" w:hAnsi="Arial Narrow" w:cs="Calibri"/>
          <w:bCs/>
          <w:lang w:eastAsia="en-US" w:bidi="ar-SA"/>
        </w:rPr>
      </w:pPr>
    </w:p>
    <w:p w14:paraId="461DCB8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5 riporta la stessa ri-modulazione con declinazione di un dettaglio della ri-modulazione delle misure territoriali a livello regionale anche considerando il periodo dell’anno che è rilevante per la diversa l’incidenza attesa di sindromi simil-influenzali - ILI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di varia eziologia (es. virus influenzali) che impatteranno contemporaneamente i servizi sanitari. Nella tabella vengono assegnate delle indicazioni sugli attori coinvolti dove </w:t>
      </w:r>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p>
    <w:p w14:paraId="0015084E" w14:textId="77777777" w:rsidR="00D20537" w:rsidRPr="003F7DC9" w:rsidRDefault="00D20537" w:rsidP="00D20537">
      <w:pPr>
        <w:widowControl/>
        <w:autoSpaceDE/>
        <w:autoSpaceDN/>
        <w:jc w:val="both"/>
        <w:rPr>
          <w:rFonts w:ascii="Arial Narrow" w:eastAsia="Calibri" w:hAnsi="Arial Narrow" w:cs="Calibri"/>
          <w:bCs/>
          <w:lang w:eastAsia="en-US" w:bidi="ar-SA"/>
        </w:rPr>
      </w:pPr>
    </w:p>
    <w:p w14:paraId="41EC5627" w14:textId="77777777" w:rsidR="00D20537" w:rsidRPr="003F7DC9" w:rsidRDefault="00D20537" w:rsidP="00D20537">
      <w:pPr>
        <w:widowControl/>
        <w:autoSpaceDE/>
        <w:autoSpaceDN/>
        <w:spacing w:after="160" w:line="259" w:lineRule="auto"/>
        <w:rPr>
          <w:rFonts w:ascii="Arial Narrow" w:eastAsia="Calibri" w:hAnsi="Arial Narrow"/>
          <w:b/>
          <w:bCs/>
          <w:sz w:val="24"/>
          <w:szCs w:val="24"/>
          <w:lang w:eastAsia="en-US" w:bidi="ar-SA"/>
        </w:rPr>
      </w:pPr>
    </w:p>
    <w:p w14:paraId="22B1EA64"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1E79C5BD" w14:textId="77777777" w:rsidR="00D20537" w:rsidRPr="003F7DC9" w:rsidRDefault="00D20537" w:rsidP="00D20537">
      <w:pPr>
        <w:widowControl/>
        <w:autoSpaceDE/>
        <w:autoSpaceDN/>
        <w:spacing w:after="160" w:line="259" w:lineRule="auto"/>
        <w:rPr>
          <w:rFonts w:ascii="Arial Narrow" w:eastAsia="Yu Gothic Light" w:hAnsi="Arial Narrow"/>
          <w:color w:val="2F5496"/>
          <w:sz w:val="26"/>
          <w:szCs w:val="26"/>
          <w:lang w:eastAsia="en-US" w:bidi="ar-SA"/>
        </w:rPr>
      </w:pPr>
      <w:r w:rsidRPr="003F7DC9">
        <w:rPr>
          <w:rFonts w:ascii="Calibri" w:eastAsia="Calibri" w:hAnsi="Calibri"/>
          <w:noProof/>
          <w:lang w:eastAsia="en-US" w:bidi="ar-SA"/>
        </w:rPr>
        <w:lastRenderedPageBreak/>
        <w:drawing>
          <wp:inline distT="0" distB="0" distL="0" distR="0" wp14:anchorId="355E7C3F" wp14:editId="04D14964">
            <wp:extent cx="5400040" cy="7176135"/>
            <wp:effectExtent l="0" t="0" r="0" b="5715"/>
            <wp:docPr id="208" name="Immagin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400040" cy="7176135"/>
                    </a:xfrm>
                    <a:prstGeom prst="rect">
                      <a:avLst/>
                    </a:prstGeom>
                    <a:noFill/>
                    <a:ln>
                      <a:noFill/>
                    </a:ln>
                  </pic:spPr>
                </pic:pic>
              </a:graphicData>
            </a:graphic>
          </wp:inline>
        </w:drawing>
      </w:r>
    </w:p>
    <w:p w14:paraId="40A39B1B" w14:textId="77777777" w:rsidR="00D20537" w:rsidRPr="003F7DC9" w:rsidRDefault="00D20537" w:rsidP="00D20537">
      <w:pPr>
        <w:widowControl/>
        <w:autoSpaceDE/>
        <w:autoSpaceDN/>
        <w:spacing w:after="160" w:line="259" w:lineRule="auto"/>
        <w:rPr>
          <w:rFonts w:ascii="Arial Narrow" w:eastAsia="Yu Gothic Light" w:hAnsi="Arial Narrow"/>
          <w:color w:val="2F5496"/>
          <w:sz w:val="26"/>
          <w:szCs w:val="26"/>
          <w:lang w:eastAsia="en-US" w:bidi="ar-SA"/>
        </w:rPr>
      </w:pPr>
    </w:p>
    <w:p w14:paraId="5F824488"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bookmarkStart w:id="155" w:name="_Hlk51451646"/>
      <w:r w:rsidRPr="003F7DC9">
        <w:rPr>
          <w:rFonts w:ascii="Arial Narrow" w:eastAsia="Yu Mincho" w:hAnsi="Arial Narrow"/>
          <w:b/>
          <w:bCs/>
          <w:color w:val="002060"/>
          <w:sz w:val="20"/>
          <w:szCs w:val="20"/>
          <w:lang w:eastAsia="en-US" w:bidi="ar-SA"/>
        </w:rPr>
        <w:t>Figura 11.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bilità sostenuta e diffusa ma gestibile (scenario 2)</w:t>
      </w:r>
      <w:bookmarkEnd w:id="155"/>
    </w:p>
    <w:p w14:paraId="238BFA90"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p>
    <w:p w14:paraId="4C182208"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56" w:name="_Toc52453863"/>
      <w:bookmarkStart w:id="157" w:name="_Toc52455556"/>
      <w:bookmarkStart w:id="158" w:name="_Toc52463204"/>
      <w:bookmarkStart w:id="159" w:name="_Toc52533158"/>
      <w:bookmarkStart w:id="160" w:name="_Toc53040922"/>
      <w:r w:rsidRPr="003F7DC9">
        <w:rPr>
          <w:rFonts w:ascii="Arial Narrow" w:eastAsia="Yu Gothic Light" w:hAnsi="Arial Narrow"/>
          <w:b/>
          <w:bCs/>
          <w:color w:val="002060"/>
          <w:sz w:val="20"/>
          <w:szCs w:val="20"/>
          <w:lang w:eastAsia="en-US" w:bidi="ar-SA"/>
        </w:rPr>
        <w:lastRenderedPageBreak/>
        <w:t>Tabella 5.</w:t>
      </w:r>
      <w:r w:rsidRPr="003F7DC9">
        <w:rPr>
          <w:rFonts w:ascii="Arial Narrow" w:eastAsia="Yu Gothic Light" w:hAnsi="Arial Narrow"/>
          <w:b/>
          <w:bCs/>
          <w:color w:val="002060"/>
          <w:sz w:val="20"/>
          <w:szCs w:val="20"/>
          <w:lang w:eastAsia="en-US" w:bidi="ar-SA"/>
        </w:rPr>
        <w:tab/>
        <w:t xml:space="preserve">SCENARIO 2: situazione di trasmissibilità sostenuta e diffusa ma gestibile dal sistema sanitario </w:t>
      </w:r>
      <w:r w:rsidRPr="003F7DC9">
        <w:rPr>
          <w:rFonts w:ascii="Arial Narrow" w:eastAsia="Yu Gothic Light" w:hAnsi="Arial Narrow"/>
          <w:b/>
          <w:bCs/>
          <w:color w:val="002060"/>
          <w:sz w:val="20"/>
          <w:szCs w:val="20"/>
          <w:lang w:eastAsia="en-US" w:bidi="ar-SA"/>
        </w:rPr>
        <w:br/>
        <w:t>nel breve-medio</w:t>
      </w:r>
      <w:bookmarkEnd w:id="156"/>
      <w:bookmarkEnd w:id="157"/>
      <w:bookmarkEnd w:id="158"/>
      <w:bookmarkEnd w:id="159"/>
      <w:bookmarkEnd w:id="160"/>
      <w:r w:rsidRPr="003F7DC9">
        <w:rPr>
          <w:rFonts w:ascii="Arial Narrow" w:eastAsia="Calibri" w:hAnsi="Arial Narrow"/>
          <w:sz w:val="14"/>
          <w:szCs w:val="14"/>
          <w:lang w:eastAsia="en-US" w:bidi="ar-SA"/>
        </w:rPr>
        <w:t xml:space="preserve"> </w:t>
      </w:r>
      <w:r w:rsidRPr="003F7DC9">
        <w:rPr>
          <w:rFonts w:ascii="Arial Narrow" w:eastAsia="Yu Gothic Light" w:hAnsi="Arial Narrow"/>
          <w:b/>
          <w:bCs/>
          <w:color w:val="002060"/>
          <w:sz w:val="20"/>
          <w:szCs w:val="20"/>
          <w:lang w:eastAsia="en-US" w:bidi="ar-SA"/>
        </w:rPr>
        <w:t>periodo</w:t>
      </w:r>
    </w:p>
    <w:tbl>
      <w:tblPr>
        <w:tblStyle w:val="Grigliatabella"/>
        <w:tblW w:w="0" w:type="auto"/>
        <w:tblLook w:val="04A0" w:firstRow="1" w:lastRow="0" w:firstColumn="1" w:lastColumn="0" w:noHBand="0" w:noVBand="1"/>
      </w:tblPr>
      <w:tblGrid>
        <w:gridCol w:w="2828"/>
        <w:gridCol w:w="2812"/>
        <w:gridCol w:w="2854"/>
      </w:tblGrid>
      <w:tr w:rsidR="00D20537" w:rsidRPr="003F7DC9" w14:paraId="71C26E72" w14:textId="77777777" w:rsidTr="00D20537">
        <w:trPr>
          <w:trHeight w:val="283"/>
        </w:trPr>
        <w:tc>
          <w:tcPr>
            <w:tcW w:w="8494" w:type="dxa"/>
            <w:gridSpan w:val="3"/>
            <w:shd w:val="clear" w:color="auto" w:fill="B4C6E7"/>
            <w:vAlign w:val="center"/>
          </w:tcPr>
          <w:p w14:paraId="54DE5DD4"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4C8B11BE" w14:textId="77777777" w:rsidTr="004F4F20">
        <w:trPr>
          <w:trHeight w:val="20"/>
        </w:trPr>
        <w:tc>
          <w:tcPr>
            <w:tcW w:w="2828" w:type="dxa"/>
            <w:shd w:val="clear" w:color="auto" w:fill="000066"/>
            <w:vAlign w:val="center"/>
          </w:tcPr>
          <w:p w14:paraId="4B1402D9"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BASSA/MOLTO BASSA </w:t>
            </w:r>
            <w:r w:rsidRPr="003F7DC9">
              <w:rPr>
                <w:rFonts w:ascii="Arial Narrow" w:eastAsia="Calibri" w:hAnsi="Arial Narrow"/>
                <w:sz w:val="14"/>
                <w:szCs w:val="14"/>
                <w:lang w:eastAsia="en-US" w:bidi="ar-SA"/>
              </w:rPr>
              <w:br/>
              <w:t xml:space="preserve">per almeno 3 settimane consecutive </w:t>
            </w:r>
            <w:r w:rsidRPr="003F7DC9">
              <w:rPr>
                <w:rFonts w:ascii="Arial Narrow" w:eastAsia="Calibri" w:hAnsi="Arial Narrow"/>
                <w:sz w:val="14"/>
                <w:szCs w:val="14"/>
                <w:lang w:eastAsia="en-US" w:bidi="ar-SA"/>
              </w:rPr>
              <w:br/>
              <w:t>a una valutazione del rischio più elevata</w:t>
            </w:r>
          </w:p>
        </w:tc>
        <w:tc>
          <w:tcPr>
            <w:tcW w:w="2812" w:type="dxa"/>
            <w:shd w:val="clear" w:color="auto" w:fill="000066"/>
            <w:vAlign w:val="center"/>
          </w:tcPr>
          <w:p w14:paraId="59BE2D5A"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DERATA</w:t>
            </w:r>
          </w:p>
        </w:tc>
        <w:tc>
          <w:tcPr>
            <w:tcW w:w="2854" w:type="dxa"/>
            <w:shd w:val="clear" w:color="auto" w:fill="000066"/>
            <w:vAlign w:val="center"/>
          </w:tcPr>
          <w:p w14:paraId="6FDEAC7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ALTA/MOLTO ALTA </w:t>
            </w:r>
            <w:r w:rsidRPr="003F7DC9">
              <w:rPr>
                <w:rFonts w:ascii="Arial Narrow" w:eastAsia="Calibri" w:hAnsi="Arial Narrow"/>
                <w:sz w:val="14"/>
                <w:szCs w:val="14"/>
                <w:lang w:eastAsia="en-US" w:bidi="ar-SA"/>
              </w:rPr>
              <w:br/>
              <w:t>(per meno di 3 settimane consecutive)</w:t>
            </w:r>
          </w:p>
        </w:tc>
      </w:tr>
      <w:tr w:rsidR="00D20537" w:rsidRPr="003F7DC9" w14:paraId="7A76ABDF" w14:textId="77777777" w:rsidTr="004F4F20">
        <w:trPr>
          <w:trHeight w:val="20"/>
        </w:trPr>
        <w:tc>
          <w:tcPr>
            <w:tcW w:w="2828" w:type="dxa"/>
          </w:tcPr>
          <w:p w14:paraId="0E348F00"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rasmissione di SARS-CoV-2 limitata a cluster con catene di trasmissione note</w:t>
            </w:r>
          </w:p>
        </w:tc>
        <w:tc>
          <w:tcPr>
            <w:tcW w:w="2812" w:type="dxa"/>
          </w:tcPr>
          <w:p w14:paraId="115EB8D6"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Numero di casi di infezione da virus SARS-CoV-2 in aumento, presenza di casi a trasmissione locale (non di importazione), alcune catene di trasmissione non note</w:t>
            </w:r>
          </w:p>
        </w:tc>
        <w:tc>
          <w:tcPr>
            <w:tcW w:w="2854" w:type="dxa"/>
          </w:tcPr>
          <w:p w14:paraId="79E5A84E"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uster non più distinti tra loro, nuovi casi non correlati a catene di trasmissione note, graduale aumento della pressione per i Dipartimenti di Prevenzione</w:t>
            </w:r>
          </w:p>
        </w:tc>
      </w:tr>
      <w:tr w:rsidR="00D20537" w:rsidRPr="003F7DC9" w14:paraId="18D681F1" w14:textId="77777777" w:rsidTr="004F4F20">
        <w:trPr>
          <w:trHeight w:val="20"/>
        </w:trPr>
        <w:tc>
          <w:tcPr>
            <w:tcW w:w="2828" w:type="dxa"/>
            <w:vAlign w:val="center"/>
          </w:tcPr>
          <w:p w14:paraId="35AC8DD0"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37C92B85"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Criteri minimi – Interventi Ordinari</w:t>
            </w:r>
          </w:p>
        </w:tc>
        <w:tc>
          <w:tcPr>
            <w:tcW w:w="2812" w:type="dxa"/>
            <w:vAlign w:val="center"/>
          </w:tcPr>
          <w:p w14:paraId="3B9767AE"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3A715A4C"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 (es. scuole) o aree geografiche limitate</w:t>
            </w:r>
          </w:p>
        </w:tc>
        <w:tc>
          <w:tcPr>
            <w:tcW w:w="2854" w:type="dxa"/>
            <w:vAlign w:val="center"/>
          </w:tcPr>
          <w:p w14:paraId="29A1F884"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Mitigazione della diffusione del virus</w:t>
            </w:r>
          </w:p>
          <w:p w14:paraId="45C7B0CD"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straordinari estesi (restrizioni locali temporanee su scala sub-provinciale)</w:t>
            </w:r>
          </w:p>
        </w:tc>
      </w:tr>
      <w:tr w:rsidR="00D20537" w:rsidRPr="003F7DC9" w14:paraId="56C5DC3B" w14:textId="77777777" w:rsidTr="00D20537">
        <w:trPr>
          <w:trHeight w:val="227"/>
        </w:trPr>
        <w:tc>
          <w:tcPr>
            <w:tcW w:w="8494" w:type="dxa"/>
            <w:gridSpan w:val="3"/>
            <w:shd w:val="clear" w:color="auto" w:fill="1F3864"/>
            <w:vAlign w:val="center"/>
          </w:tcPr>
          <w:p w14:paraId="7843A961"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06BEAD2B" w14:textId="77777777" w:rsidTr="004F4F20">
        <w:trPr>
          <w:trHeight w:val="227"/>
        </w:trPr>
        <w:tc>
          <w:tcPr>
            <w:tcW w:w="8494" w:type="dxa"/>
            <w:gridSpan w:val="3"/>
            <w:shd w:val="clear" w:color="auto" w:fill="00B0F0"/>
            <w:vAlign w:val="center"/>
          </w:tcPr>
          <w:p w14:paraId="7F9EB625"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35937965" w14:textId="77777777" w:rsidTr="004F4F20">
        <w:trPr>
          <w:trHeight w:val="20"/>
        </w:trPr>
        <w:tc>
          <w:tcPr>
            <w:tcW w:w="2828" w:type="dxa"/>
          </w:tcPr>
          <w:p w14:paraId="5C060AA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6ED4C10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72FE012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157E5C3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2BA5060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74E5C03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2D0AFCB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198E5F3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05E67255" w14:textId="77777777" w:rsidR="00D20537" w:rsidRPr="003F7DC9" w:rsidRDefault="00D20537" w:rsidP="00D20537">
            <w:pPr>
              <w:ind w:left="720"/>
              <w:rPr>
                <w:rFonts w:ascii="Arial Narrow" w:eastAsia="Calibri" w:hAnsi="Arial Narrow"/>
                <w:i/>
                <w:sz w:val="14"/>
                <w:szCs w:val="14"/>
                <w:lang w:eastAsia="en-US" w:bidi="ar-SA"/>
              </w:rPr>
            </w:pPr>
          </w:p>
        </w:tc>
        <w:tc>
          <w:tcPr>
            <w:tcW w:w="2812" w:type="dxa"/>
          </w:tcPr>
          <w:p w14:paraId="74BCDBB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0C45646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5D299F5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0D33B0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628C54A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3C97A39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206ACDE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3C6A547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c>
          <w:tcPr>
            <w:tcW w:w="2854" w:type="dxa"/>
          </w:tcPr>
          <w:p w14:paraId="5638080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3E985BA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6017D4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322FAB3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9C82D3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3F7BF88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11F9AFC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32D843C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2DABDEEA"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53710479" w14:textId="77777777" w:rsidTr="004F4F20">
        <w:trPr>
          <w:trHeight w:val="227"/>
        </w:trPr>
        <w:tc>
          <w:tcPr>
            <w:tcW w:w="8494" w:type="dxa"/>
            <w:gridSpan w:val="3"/>
            <w:shd w:val="clear" w:color="auto" w:fill="00B0F0"/>
            <w:vAlign w:val="center"/>
          </w:tcPr>
          <w:p w14:paraId="75A4EEFB"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15465E3" w14:textId="77777777" w:rsidTr="004F4F20">
        <w:trPr>
          <w:trHeight w:val="20"/>
        </w:trPr>
        <w:tc>
          <w:tcPr>
            <w:tcW w:w="2828" w:type="dxa"/>
          </w:tcPr>
          <w:p w14:paraId="31C5886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020D8C5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N, R]</w:t>
            </w:r>
          </w:p>
          <w:p w14:paraId="5CCE9C2F" w14:textId="77777777" w:rsidR="00D20537" w:rsidRPr="003F7DC9" w:rsidRDefault="00D20537" w:rsidP="00D20537">
            <w:pPr>
              <w:ind w:left="720"/>
              <w:rPr>
                <w:rFonts w:ascii="Arial Narrow" w:eastAsia="Calibri" w:hAnsi="Arial Narrow"/>
                <w:sz w:val="14"/>
                <w:szCs w:val="14"/>
                <w:lang w:eastAsia="en-US" w:bidi="ar-SA"/>
              </w:rPr>
            </w:pPr>
          </w:p>
        </w:tc>
        <w:tc>
          <w:tcPr>
            <w:tcW w:w="2812" w:type="dxa"/>
          </w:tcPr>
          <w:p w14:paraId="7D4A8D1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3013B04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E5E769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08F9A20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c>
          <w:tcPr>
            <w:tcW w:w="2854" w:type="dxa"/>
          </w:tcPr>
          <w:p w14:paraId="6BC8DE1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13FD47D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obblighi anche su base locale su utilizzo mascherine anche all’aperto [R, L]</w:t>
            </w:r>
          </w:p>
          <w:p w14:paraId="76B9C62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4FF428E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64D1F24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65481E6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1AC421E1"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1B8D2886" w14:textId="77777777" w:rsidTr="004F4F20">
        <w:trPr>
          <w:trHeight w:val="227"/>
        </w:trPr>
        <w:tc>
          <w:tcPr>
            <w:tcW w:w="8494" w:type="dxa"/>
            <w:gridSpan w:val="3"/>
            <w:shd w:val="clear" w:color="auto" w:fill="00B0F0"/>
            <w:vAlign w:val="center"/>
          </w:tcPr>
          <w:p w14:paraId="4DD5BBA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7B36196B" w14:textId="77777777" w:rsidTr="004F4F20">
        <w:trPr>
          <w:trHeight w:val="20"/>
        </w:trPr>
        <w:tc>
          <w:tcPr>
            <w:tcW w:w="2828" w:type="dxa"/>
          </w:tcPr>
          <w:p w14:paraId="1158664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0757DA0E"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50550A06"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tc>
        <w:tc>
          <w:tcPr>
            <w:tcW w:w="2812" w:type="dxa"/>
          </w:tcPr>
          <w:p w14:paraId="696E7832"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4E060535"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5802A36F"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7844C9B7"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4" w:type="dxa"/>
          </w:tcPr>
          <w:p w14:paraId="01FB5D02"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obbligo di mascherina (&gt; 6 anni) anche in situazioni statiche e se si rispetta il metro di distanza [R, L]</w:t>
            </w:r>
          </w:p>
          <w:p w14:paraId="232BBC04"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5FD8B85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lezioni scaglionate a rotazione mattina e pomeriggio, se serve aumentare gli spazi [R, L]</w:t>
            </w:r>
          </w:p>
          <w:p w14:paraId="182434F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40101E3A"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la situazione epidemiologica locale (es. singola struttura [R, L] o più strutture in un'area) [R, L]</w:t>
            </w:r>
          </w:p>
          <w:p w14:paraId="456469A4"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p>
          <w:p w14:paraId="383598DD"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p>
        </w:tc>
      </w:tr>
      <w:tr w:rsidR="00D20537" w:rsidRPr="003F7DC9" w14:paraId="1770A135" w14:textId="77777777" w:rsidTr="00D20537">
        <w:trPr>
          <w:trHeight w:val="227"/>
        </w:trPr>
        <w:tc>
          <w:tcPr>
            <w:tcW w:w="8494" w:type="dxa"/>
            <w:gridSpan w:val="3"/>
            <w:shd w:val="clear" w:color="auto" w:fill="1F3864"/>
            <w:vAlign w:val="center"/>
          </w:tcPr>
          <w:p w14:paraId="657A147B"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NOV. – DIC. 2020 (incidenza ILI attesa MODERATA)</w:t>
            </w:r>
          </w:p>
        </w:tc>
      </w:tr>
      <w:tr w:rsidR="00D20537" w:rsidRPr="003F7DC9" w14:paraId="2ED5F9E9" w14:textId="77777777" w:rsidTr="004F4F20">
        <w:trPr>
          <w:trHeight w:val="227"/>
        </w:trPr>
        <w:tc>
          <w:tcPr>
            <w:tcW w:w="8494" w:type="dxa"/>
            <w:gridSpan w:val="3"/>
            <w:shd w:val="clear" w:color="auto" w:fill="00B0F0"/>
            <w:vAlign w:val="center"/>
          </w:tcPr>
          <w:p w14:paraId="56E51EA8"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65AACCC5" w14:textId="77777777" w:rsidTr="004F4F20">
        <w:trPr>
          <w:trHeight w:val="20"/>
        </w:trPr>
        <w:tc>
          <w:tcPr>
            <w:tcW w:w="2828" w:type="dxa"/>
          </w:tcPr>
          <w:p w14:paraId="61E1222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14E923F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F14973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63FACBF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276F7D2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7B21F4E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0BCF55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4C1C15A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tc>
        <w:tc>
          <w:tcPr>
            <w:tcW w:w="2812" w:type="dxa"/>
          </w:tcPr>
          <w:p w14:paraId="6C77200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cerca e conferma diagnostica di tutti i casi sospetti</w:t>
            </w:r>
          </w:p>
          <w:p w14:paraId="3114722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dei contatti stretti e a rischio</w:t>
            </w:r>
          </w:p>
          <w:p w14:paraId="786C124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65059B3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a supporto delle attività COVID [R, L]</w:t>
            </w:r>
          </w:p>
          <w:p w14:paraId="23203EA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percorsi di formazione rapida di personale aggiuntivo a supporto del Dipartimento di Prevenzione [R, L]</w:t>
            </w:r>
          </w:p>
          <w:p w14:paraId="27109D4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w:t>
            </w:r>
          </w:p>
          <w:p w14:paraId="436E9C5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ricerca attiva di SARS-CoV-2 con screening su specifiche categorie target di popolazione [R, L]</w:t>
            </w:r>
          </w:p>
          <w:p w14:paraId="0571610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alberghi per isolamento casi [R, L]</w:t>
            </w:r>
          </w:p>
        </w:tc>
        <w:tc>
          <w:tcPr>
            <w:tcW w:w="2854" w:type="dxa"/>
          </w:tcPr>
          <w:p w14:paraId="69A3D05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4C7D479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D2F5FF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1D815BD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6AD7AD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484F1A6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1DB471A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2E79E3A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151F1D11"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67C922FB" w14:textId="77777777" w:rsidTr="004F4F20">
        <w:trPr>
          <w:trHeight w:val="227"/>
        </w:trPr>
        <w:tc>
          <w:tcPr>
            <w:tcW w:w="8494" w:type="dxa"/>
            <w:gridSpan w:val="3"/>
            <w:shd w:val="clear" w:color="auto" w:fill="00B0F0"/>
            <w:vAlign w:val="center"/>
          </w:tcPr>
          <w:p w14:paraId="647E993A"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25F8EBC" w14:textId="77777777" w:rsidTr="004F4F20">
        <w:trPr>
          <w:trHeight w:val="20"/>
        </w:trPr>
        <w:tc>
          <w:tcPr>
            <w:tcW w:w="2828" w:type="dxa"/>
          </w:tcPr>
          <w:p w14:paraId="2A4FDA0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546B955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3E4CBB77"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p w14:paraId="20C0990D" w14:textId="77777777" w:rsidR="00D20537" w:rsidRPr="003F7DC9" w:rsidRDefault="00D20537" w:rsidP="00D20537">
            <w:pPr>
              <w:rPr>
                <w:rFonts w:ascii="Arial Narrow" w:eastAsia="Calibri" w:hAnsi="Arial Narrow"/>
                <w:sz w:val="14"/>
                <w:szCs w:val="14"/>
                <w:shd w:val="clear" w:color="auto" w:fill="B6D7A8"/>
                <w:lang w:eastAsia="en-US" w:bidi="ar-SA"/>
              </w:rPr>
            </w:pPr>
          </w:p>
        </w:tc>
        <w:tc>
          <w:tcPr>
            <w:tcW w:w="2812" w:type="dxa"/>
          </w:tcPr>
          <w:p w14:paraId="17BC52E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del distanziamento sociale [R, L]</w:t>
            </w:r>
          </w:p>
          <w:p w14:paraId="2EC43C5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locali [R, L]</w:t>
            </w:r>
          </w:p>
          <w:p w14:paraId="394B645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erruzione attività sociali/culturali/sportive maggiormente a rischio (es. discoteche, bar, palestre - anche su base oraria) [R, L]</w:t>
            </w:r>
          </w:p>
          <w:p w14:paraId="1C563BA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favorire il lavoro agile al fine di ridurre l’affollamento dei trasporti pubblici e delle sedi lavorative [N, R]</w:t>
            </w:r>
          </w:p>
          <w:p w14:paraId="333C00F0"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limitazione della mobilità della popolazione in aree geografiche sub-regionali [R, L</w:t>
            </w:r>
            <w:r w:rsidRPr="003F7DC9">
              <w:rPr>
                <w:rFonts w:ascii="Arial Narrow" w:eastAsia="Calibri" w:hAnsi="Arial Narrow"/>
                <w:sz w:val="14"/>
                <w:szCs w:val="18"/>
                <w:shd w:val="clear" w:color="auto" w:fill="FFE599"/>
                <w:lang w:eastAsia="en-US" w:bidi="ar-SA"/>
              </w:rPr>
              <w:t>]</w:t>
            </w:r>
          </w:p>
        </w:tc>
        <w:tc>
          <w:tcPr>
            <w:tcW w:w="2854" w:type="dxa"/>
          </w:tcPr>
          <w:p w14:paraId="1FFCCDA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406A7109"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l’introduzione di obblighi sull’utilizzo di mascherine a protezione delle vie respiratorie anche all’aperto (es. su base orario o del luogo frequentato) [N, R, L</w:t>
            </w:r>
            <w:r w:rsidRPr="003F7DC9">
              <w:rPr>
                <w:rFonts w:ascii="Arial Narrow" w:eastAsia="Calibri" w:hAnsi="Arial Narrow"/>
                <w:sz w:val="14"/>
                <w:szCs w:val="18"/>
                <w:shd w:val="clear" w:color="auto" w:fill="F9CB9C"/>
                <w:lang w:eastAsia="en-US" w:bidi="ar-SA"/>
              </w:rPr>
              <w:t>]</w:t>
            </w:r>
          </w:p>
          <w:p w14:paraId="4E7F394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i (&lt;2-3 settimane) con riapertura possibile valutando incidenza e Rt [R, L]</w:t>
            </w:r>
          </w:p>
          <w:p w14:paraId="01C5AF9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A]</w:t>
            </w:r>
          </w:p>
          <w:p w14:paraId="17EEEAD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43B2D9B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3F5671FB"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5F1ACA06" w14:textId="77777777" w:rsidTr="004F4F20">
        <w:trPr>
          <w:trHeight w:val="227"/>
        </w:trPr>
        <w:tc>
          <w:tcPr>
            <w:tcW w:w="8494" w:type="dxa"/>
            <w:gridSpan w:val="3"/>
            <w:shd w:val="clear" w:color="auto" w:fill="00B0F0"/>
            <w:vAlign w:val="center"/>
          </w:tcPr>
          <w:p w14:paraId="56F3B95B"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5CCF4491" w14:textId="77777777" w:rsidTr="004F4F20">
        <w:trPr>
          <w:trHeight w:val="20"/>
        </w:trPr>
        <w:tc>
          <w:tcPr>
            <w:tcW w:w="2828" w:type="dxa"/>
          </w:tcPr>
          <w:p w14:paraId="21C52C9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244C394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1B3D466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18C1FA4A" w14:textId="77777777" w:rsidR="00D20537" w:rsidRPr="003F7DC9" w:rsidRDefault="00D20537" w:rsidP="00D20537">
            <w:pPr>
              <w:rPr>
                <w:rFonts w:ascii="Arial Narrow" w:eastAsia="Calibri" w:hAnsi="Arial Narrow"/>
                <w:sz w:val="14"/>
                <w:szCs w:val="14"/>
                <w:lang w:eastAsia="en-US" w:bidi="ar-SA"/>
              </w:rPr>
            </w:pPr>
          </w:p>
        </w:tc>
        <w:tc>
          <w:tcPr>
            <w:tcW w:w="2812" w:type="dxa"/>
          </w:tcPr>
          <w:p w14:paraId="64ABB6C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rodurre l’obbligo, anche su base locale, di utilizzo della mascherina anche in situazioni statiche e con il rispetto del distanziamento interpersonale [L]</w:t>
            </w:r>
          </w:p>
          <w:p w14:paraId="2A90F97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lezioni scaglionate a rotazione mattina e pomeriggio, se serve aumentare spazi [R, L]</w:t>
            </w:r>
          </w:p>
          <w:p w14:paraId="16BE4084"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sospensione di alcune tipologie di insegnamenti che presentano condizioni di rischio più elevato (es. educazione fisica, lezioni di canto, strumenti a fiato, laboratori ad uso promiscuo, ecc.) [R, L</w:t>
            </w:r>
            <w:r w:rsidRPr="003F7DC9">
              <w:rPr>
                <w:rFonts w:ascii="Arial Narrow" w:eastAsia="Calibri" w:hAnsi="Arial Narrow"/>
                <w:sz w:val="14"/>
                <w:szCs w:val="18"/>
                <w:shd w:val="clear" w:color="auto" w:fill="FFE599"/>
                <w:lang w:eastAsia="en-US" w:bidi="ar-SA"/>
              </w:rPr>
              <w:t>]</w:t>
            </w:r>
          </w:p>
          <w:p w14:paraId="1BBDC0F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59A0F31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4" w:type="dxa"/>
          </w:tcPr>
          <w:p w14:paraId="0E998827"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L]</w:t>
            </w:r>
          </w:p>
          <w:p w14:paraId="330903C1"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re lezioni scaglionate a rotazione mattina e pomeriggio, se serve aumentare spazi [R, L]</w:t>
            </w:r>
          </w:p>
          <w:p w14:paraId="7BE1D6CE"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21FA98EB"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r w:rsidRPr="003F7DC9">
              <w:rPr>
                <w:rFonts w:ascii="Arial Narrow" w:eastAsia="Calibri" w:hAnsi="Arial Narrow"/>
                <w:sz w:val="14"/>
                <w:szCs w:val="18"/>
                <w:shd w:val="clear" w:color="auto" w:fill="F9CB9C"/>
                <w:lang w:eastAsia="en-US" w:bidi="ar-SA"/>
              </w:rPr>
              <w:t>]</w:t>
            </w:r>
          </w:p>
          <w:p w14:paraId="25C9416B"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34DF7BBD"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p w14:paraId="7C9AE1A4" w14:textId="77777777" w:rsidR="00D20537" w:rsidRPr="003F7DC9" w:rsidRDefault="00D20537" w:rsidP="00D20537">
            <w:pPr>
              <w:ind w:left="142"/>
              <w:rPr>
                <w:rFonts w:ascii="Arial Narrow" w:eastAsia="Calibri" w:hAnsi="Arial Narrow"/>
                <w:sz w:val="14"/>
                <w:szCs w:val="18"/>
                <w:shd w:val="clear" w:color="auto" w:fill="F9CB9C"/>
                <w:lang w:eastAsia="en-US" w:bidi="ar-SA"/>
              </w:rPr>
            </w:pPr>
          </w:p>
        </w:tc>
      </w:tr>
      <w:tr w:rsidR="00D20537" w:rsidRPr="003F7DC9" w14:paraId="39A135BA" w14:textId="77777777" w:rsidTr="00D20537">
        <w:trPr>
          <w:trHeight w:val="227"/>
        </w:trPr>
        <w:tc>
          <w:tcPr>
            <w:tcW w:w="8494" w:type="dxa"/>
            <w:gridSpan w:val="3"/>
            <w:shd w:val="clear" w:color="auto" w:fill="1F3864"/>
            <w:vAlign w:val="center"/>
          </w:tcPr>
          <w:p w14:paraId="16864F69"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GEN. – MAR. 2020 (incidenza ILI attesa MODERATA/ALTA)</w:t>
            </w:r>
          </w:p>
        </w:tc>
      </w:tr>
      <w:tr w:rsidR="00D20537" w:rsidRPr="003F7DC9" w14:paraId="53AC98D5" w14:textId="77777777" w:rsidTr="004F4F20">
        <w:trPr>
          <w:trHeight w:val="227"/>
        </w:trPr>
        <w:tc>
          <w:tcPr>
            <w:tcW w:w="8494" w:type="dxa"/>
            <w:gridSpan w:val="3"/>
            <w:shd w:val="clear" w:color="auto" w:fill="00B0F0"/>
            <w:vAlign w:val="center"/>
          </w:tcPr>
          <w:p w14:paraId="7896FE74"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5BA3DEA2" w14:textId="77777777" w:rsidTr="004F4F20">
        <w:trPr>
          <w:trHeight w:val="20"/>
        </w:trPr>
        <w:tc>
          <w:tcPr>
            <w:tcW w:w="2828" w:type="dxa"/>
          </w:tcPr>
          <w:p w14:paraId="1F70046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2766129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11E46B5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02F7012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attivazione di personale aggiuntivo a supporto delle attività COVID [R, L]</w:t>
            </w:r>
          </w:p>
          <w:p w14:paraId="58F454D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306798D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1160688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3A978BE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2DF6DA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307F14E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1651F5AE" w14:textId="77777777" w:rsidR="00D20537" w:rsidRPr="003F7DC9" w:rsidRDefault="00D20537" w:rsidP="00D20537">
            <w:pPr>
              <w:rPr>
                <w:rFonts w:ascii="Arial Narrow" w:eastAsia="Calibri" w:hAnsi="Arial Narrow"/>
                <w:sz w:val="14"/>
                <w:szCs w:val="14"/>
                <w:lang w:eastAsia="en-US" w:bidi="ar-SA"/>
              </w:rPr>
            </w:pPr>
          </w:p>
        </w:tc>
        <w:tc>
          <w:tcPr>
            <w:tcW w:w="2812" w:type="dxa"/>
          </w:tcPr>
          <w:p w14:paraId="614ACF2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ricerca e conferma diagnostica di tutti i casi sospetti</w:t>
            </w:r>
          </w:p>
          <w:p w14:paraId="0DFAEFAE"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r w:rsidRPr="003F7DC9">
              <w:rPr>
                <w:rFonts w:ascii="Arial Narrow" w:eastAsia="Calibri" w:hAnsi="Arial Narrow"/>
                <w:sz w:val="14"/>
                <w:szCs w:val="14"/>
                <w:shd w:val="clear" w:color="auto" w:fill="FFE599"/>
                <w:lang w:eastAsia="en-US" w:bidi="ar-SA"/>
              </w:rPr>
              <w:t>]</w:t>
            </w:r>
          </w:p>
          <w:p w14:paraId="6EC9A32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883F65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098D464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attivazione di personale aggiuntivo a supporto delle attività COVID [R, L]</w:t>
            </w:r>
          </w:p>
          <w:p w14:paraId="0BCE359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00EA97E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con priorità ai soggetti sintomatici</w:t>
            </w:r>
          </w:p>
          <w:p w14:paraId="42D16B2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77089DE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c>
          <w:tcPr>
            <w:tcW w:w="2854" w:type="dxa"/>
          </w:tcPr>
          <w:p w14:paraId="209E409F"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7221D2EC"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16A5ACA9"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per coorte dei pazienti</w:t>
            </w:r>
          </w:p>
          <w:p w14:paraId="6CDD8BDC"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A4B672B"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attivazione di personale aggiuntivo esterno a supporto del Dipartimento di Prevenzione e delle attività COVID [R, L]</w:t>
            </w:r>
          </w:p>
          <w:p w14:paraId="09C193FF"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62575A07" w14:textId="77777777" w:rsidR="00D20537" w:rsidRPr="003F7DC9" w:rsidRDefault="00D20537" w:rsidP="00D20537">
            <w:pPr>
              <w:numPr>
                <w:ilvl w:val="0"/>
                <w:numId w:val="175"/>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4C25A7D1"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potenziamento alberghi per isolamento casi [R, L] </w:t>
            </w:r>
          </w:p>
        </w:tc>
      </w:tr>
      <w:tr w:rsidR="00D20537" w:rsidRPr="003F7DC9" w14:paraId="0A244F4A" w14:textId="77777777" w:rsidTr="004F4F20">
        <w:trPr>
          <w:trHeight w:val="227"/>
        </w:trPr>
        <w:tc>
          <w:tcPr>
            <w:tcW w:w="8494" w:type="dxa"/>
            <w:gridSpan w:val="3"/>
            <w:shd w:val="clear" w:color="auto" w:fill="00B0F0"/>
            <w:vAlign w:val="center"/>
          </w:tcPr>
          <w:p w14:paraId="38A0C14C"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Comunità</w:t>
            </w:r>
          </w:p>
        </w:tc>
      </w:tr>
      <w:tr w:rsidR="00D20537" w:rsidRPr="003F7DC9" w14:paraId="1D647807" w14:textId="77777777" w:rsidTr="004F4F20">
        <w:trPr>
          <w:trHeight w:val="20"/>
        </w:trPr>
        <w:tc>
          <w:tcPr>
            <w:tcW w:w="2828" w:type="dxa"/>
          </w:tcPr>
          <w:p w14:paraId="2E0272B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2EF7D67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74EB29A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tc>
        <w:tc>
          <w:tcPr>
            <w:tcW w:w="2812" w:type="dxa"/>
          </w:tcPr>
          <w:p w14:paraId="7CA9119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7D15348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318E3648"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37C5240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2103D90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2BAA2CD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c>
          <w:tcPr>
            <w:tcW w:w="2854" w:type="dxa"/>
          </w:tcPr>
          <w:p w14:paraId="3A866C7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51FC4548"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introduzione obbligo utilizzo di mascherine a protezione delle vie respiratorie anche all’aperto [N, R, L]</w:t>
            </w:r>
          </w:p>
          <w:p w14:paraId="55FAC78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10C46C5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5A7E171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32485EA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r>
      <w:tr w:rsidR="00D20537" w:rsidRPr="003F7DC9" w14:paraId="41DE4B4D" w14:textId="77777777" w:rsidTr="004F4F20">
        <w:trPr>
          <w:trHeight w:val="227"/>
        </w:trPr>
        <w:tc>
          <w:tcPr>
            <w:tcW w:w="8494" w:type="dxa"/>
            <w:gridSpan w:val="3"/>
            <w:shd w:val="clear" w:color="auto" w:fill="00B0F0"/>
            <w:vAlign w:val="center"/>
          </w:tcPr>
          <w:p w14:paraId="325D56F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7474BEFA" w14:textId="77777777" w:rsidTr="004F4F20">
        <w:trPr>
          <w:trHeight w:val="20"/>
        </w:trPr>
        <w:tc>
          <w:tcPr>
            <w:tcW w:w="2828" w:type="dxa"/>
          </w:tcPr>
          <w:p w14:paraId="07FB8F5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58B678D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6B47669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2D3874F2"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R, L]</w:t>
            </w:r>
          </w:p>
          <w:p w14:paraId="69EB2E92"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canto, strumenti a fiato, laboratori ad uso promiscuo, ecc.) [R, L]</w:t>
            </w:r>
          </w:p>
          <w:p w14:paraId="7E667BE4" w14:textId="77777777" w:rsidR="00D20537" w:rsidRPr="003F7DC9" w:rsidRDefault="00D20537" w:rsidP="00D20537">
            <w:pPr>
              <w:rPr>
                <w:rFonts w:ascii="Arial Narrow" w:eastAsia="Calibri" w:hAnsi="Arial Narrow"/>
                <w:sz w:val="14"/>
                <w:szCs w:val="14"/>
                <w:lang w:eastAsia="en-US" w:bidi="ar-SA"/>
              </w:rPr>
            </w:pPr>
          </w:p>
          <w:p w14:paraId="3CABC666" w14:textId="77777777" w:rsidR="00D20537" w:rsidRPr="003F7DC9" w:rsidRDefault="00D20537" w:rsidP="00D20537">
            <w:pPr>
              <w:rPr>
                <w:rFonts w:ascii="Arial Narrow" w:eastAsia="Calibri" w:hAnsi="Arial Narrow"/>
                <w:sz w:val="14"/>
                <w:szCs w:val="14"/>
                <w:lang w:eastAsia="en-US" w:bidi="ar-SA"/>
              </w:rPr>
            </w:pPr>
          </w:p>
        </w:tc>
        <w:tc>
          <w:tcPr>
            <w:tcW w:w="2812" w:type="dxa"/>
          </w:tcPr>
          <w:p w14:paraId="24E7188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obbligare all’utilizzo della mascherina anche in situazioni statiche e con il rispetto del distanziamento interpersonale, su base locale [L] o regionale [R]</w:t>
            </w:r>
          </w:p>
          <w:p w14:paraId="50A525AC"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6AA3128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0D0A6CC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63FB0C4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4" w:type="dxa"/>
          </w:tcPr>
          <w:p w14:paraId="31136D77"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su base locale [L] o regionale [R]</w:t>
            </w:r>
          </w:p>
          <w:p w14:paraId="515B4E5D" w14:textId="77777777" w:rsidR="00D20537" w:rsidRPr="003F7DC9" w:rsidRDefault="00D20537" w:rsidP="00D20537">
            <w:pPr>
              <w:numPr>
                <w:ilvl w:val="0"/>
                <w:numId w:val="176"/>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attivare, ovunque possibile, lezioni scaglionate a rotazione mattina e pomeriggio [R, L]</w:t>
            </w:r>
          </w:p>
          <w:p w14:paraId="36DA2159"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93E2BD2"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112404FD"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2DE00E64"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p w14:paraId="0794D9D0" w14:textId="77777777" w:rsidR="00D20537" w:rsidRPr="003F7DC9" w:rsidRDefault="00D20537" w:rsidP="00D20537">
            <w:pPr>
              <w:ind w:left="142"/>
              <w:rPr>
                <w:rFonts w:ascii="Arial Narrow" w:eastAsia="Calibri" w:hAnsi="Arial Narrow"/>
                <w:sz w:val="14"/>
                <w:szCs w:val="18"/>
                <w:lang w:eastAsia="en-US" w:bidi="ar-SA"/>
              </w:rPr>
            </w:pPr>
          </w:p>
        </w:tc>
      </w:tr>
    </w:tbl>
    <w:p w14:paraId="3DCF626C" w14:textId="77777777" w:rsidR="00D20537" w:rsidRPr="003F7DC9" w:rsidRDefault="00D20537" w:rsidP="00D20537">
      <w:pPr>
        <w:widowControl/>
        <w:autoSpaceDE/>
        <w:autoSpaceDN/>
        <w:spacing w:after="120"/>
        <w:ind w:left="851" w:hanging="851"/>
        <w:rPr>
          <w:rFonts w:ascii="Arial Narrow" w:eastAsia="Calibri" w:hAnsi="Arial Narrow"/>
          <w:sz w:val="14"/>
          <w:szCs w:val="14"/>
          <w:lang w:eastAsia="en-US" w:bidi="ar-SA"/>
        </w:rPr>
      </w:pPr>
    </w:p>
    <w:p w14:paraId="57FFAEC3" w14:textId="77777777" w:rsidR="00D20537" w:rsidRPr="003F7DC9" w:rsidRDefault="00D20537" w:rsidP="00D20537">
      <w:pPr>
        <w:widowControl/>
        <w:autoSpaceDE/>
        <w:autoSpaceDN/>
        <w:spacing w:after="160" w:line="259" w:lineRule="auto"/>
        <w:rPr>
          <w:rFonts w:ascii="Arial Narrow" w:eastAsia="Yu Gothic Light" w:hAnsi="Arial Narrow"/>
          <w:b/>
          <w:bCs/>
          <w:color w:val="2F5496"/>
          <w:sz w:val="26"/>
          <w:szCs w:val="26"/>
          <w:lang w:eastAsia="en-US" w:bidi="ar-SA"/>
        </w:rPr>
      </w:pPr>
      <w:r w:rsidRPr="003F7DC9">
        <w:rPr>
          <w:rFonts w:ascii="Calibri" w:eastAsia="Yu Gothic Light" w:hAnsi="Calibri"/>
          <w:color w:val="2F5496"/>
          <w:sz w:val="26"/>
          <w:szCs w:val="26"/>
          <w:lang w:eastAsia="en-US" w:bidi="ar-SA"/>
        </w:rPr>
        <w:br w:type="page"/>
      </w:r>
    </w:p>
    <w:p w14:paraId="06E04D67"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61" w:name="_Toc52453864"/>
      <w:bookmarkStart w:id="162" w:name="_Toc52455557"/>
      <w:bookmarkStart w:id="163" w:name="_Toc52463205"/>
      <w:bookmarkStart w:id="164" w:name="_Toc52533159"/>
      <w:bookmarkStart w:id="165" w:name="_Toc53040923"/>
      <w:r w:rsidRPr="003F7DC9">
        <w:rPr>
          <w:rFonts w:ascii="Arial Narrow" w:eastAsia="Yu Gothic Light" w:hAnsi="Arial Narrow"/>
          <w:b/>
          <w:bCs/>
          <w:color w:val="002060"/>
          <w:sz w:val="32"/>
          <w:szCs w:val="32"/>
          <w:lang w:eastAsia="en-US" w:bidi="ar-SA"/>
        </w:rPr>
        <w:lastRenderedPageBreak/>
        <w:t xml:space="preserve">SCENARIO 3. Situazione di trasmissibilità sostenuta e diffusa </w:t>
      </w:r>
      <w:r w:rsidRPr="003F7DC9">
        <w:rPr>
          <w:rFonts w:ascii="Arial Narrow" w:eastAsia="Yu Gothic Light" w:hAnsi="Arial Narrow"/>
          <w:b/>
          <w:bCs/>
          <w:color w:val="002060"/>
          <w:sz w:val="32"/>
          <w:szCs w:val="32"/>
          <w:lang w:eastAsia="en-US" w:bidi="ar-SA"/>
        </w:rPr>
        <w:br/>
        <w:t>con rischi di tenuta del sistema sanitario nel medio periodo</w:t>
      </w:r>
      <w:bookmarkEnd w:id="161"/>
      <w:bookmarkEnd w:id="162"/>
      <w:bookmarkEnd w:id="163"/>
      <w:bookmarkEnd w:id="164"/>
      <w:bookmarkEnd w:id="165"/>
    </w:p>
    <w:p w14:paraId="660624BC"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66" w:name="_Toc52453865"/>
      <w:bookmarkStart w:id="167" w:name="_Toc52455558"/>
      <w:bookmarkStart w:id="168" w:name="_Toc52463206"/>
      <w:bookmarkStart w:id="169" w:name="_Toc52533160"/>
      <w:bookmarkStart w:id="170" w:name="_Toc53040924"/>
      <w:r w:rsidRPr="003F7DC9">
        <w:rPr>
          <w:rFonts w:ascii="Arial Narrow" w:eastAsia="Yu Gothic Light" w:hAnsi="Arial Narrow"/>
          <w:b/>
          <w:bCs/>
          <w:color w:val="002060"/>
          <w:sz w:val="26"/>
          <w:szCs w:val="26"/>
          <w:lang w:eastAsia="en-US" w:bidi="ar-SA"/>
        </w:rPr>
        <w:t>Descrizione dello scenario 3</w:t>
      </w:r>
      <w:bookmarkEnd w:id="166"/>
      <w:bookmarkEnd w:id="167"/>
      <w:bookmarkEnd w:id="168"/>
      <w:bookmarkEnd w:id="169"/>
      <w:bookmarkEnd w:id="170"/>
    </w:p>
    <w:p w14:paraId="14BC229B" w14:textId="77777777" w:rsidR="00D20537" w:rsidRPr="003F7DC9" w:rsidRDefault="00D20537" w:rsidP="00D20537">
      <w:pPr>
        <w:widowControl/>
        <w:autoSpaceDE/>
        <w:autoSpaceDN/>
        <w:spacing w:after="24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13888" behindDoc="1" locked="0" layoutInCell="1" allowOverlap="1" wp14:anchorId="6BF94643" wp14:editId="55095660">
                <wp:simplePos x="0" y="0"/>
                <wp:positionH relativeFrom="column">
                  <wp:posOffset>-1905</wp:posOffset>
                </wp:positionH>
                <wp:positionV relativeFrom="paragraph">
                  <wp:posOffset>2302510</wp:posOffset>
                </wp:positionV>
                <wp:extent cx="5413972" cy="1132114"/>
                <wp:effectExtent l="0" t="0" r="0" b="0"/>
                <wp:wrapNone/>
                <wp:docPr id="188" name="Rettangolo 188"/>
                <wp:cNvGraphicFramePr/>
                <a:graphic xmlns:a="http://schemas.openxmlformats.org/drawingml/2006/main">
                  <a:graphicData uri="http://schemas.microsoft.com/office/word/2010/wordprocessingShape">
                    <wps:wsp>
                      <wps:cNvSpPr/>
                      <wps:spPr>
                        <a:xfrm>
                          <a:off x="0" y="0"/>
                          <a:ext cx="5413972" cy="1132114"/>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22A6F" id="Rettangolo 188" o:spid="_x0000_s1026" style="position:absolute;margin-left:-.15pt;margin-top:181.3pt;width:426.3pt;height:89.1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" fillcolor="#dae3f3" stroked="f" strokeweight="1pt"/>
            </w:pict>
          </mc:Fallback>
        </mc:AlternateContent>
      </w:r>
      <w:r w:rsidRPr="003F7DC9">
        <w:rPr>
          <w:rFonts w:ascii="Arial Narrow" w:eastAsia="Calibri" w:hAnsi="Arial Narrow"/>
          <w:lang w:eastAsia="en-US" w:bidi="ar-SA"/>
        </w:rPr>
        <w:t xml:space="preserve">Valori di Rt regionali prevalentemente e significativamente compresi tra Rt=1,25 e Rt=1,5 (ovvero con stime IC 95% di Rt comprese tra 1,25 e 1,5), e in cui si riesca a limitare solo modestamente il potenziale di trasmissione di SARS-CoV-2 con misure di contenimento/mitigazione ordinarie e straordinarie. Un’epidemia con queste caratteristiche di trasmissibilità dovrebbe essere caratterizzata da una più rapida crescita dell’incidenza di casi rispetto allo scenario 2), mancata capacità di tenere traccia delle catene di trasmissione e iniziali segnali di sovraccarico dei servizi assistenziali in seguito all’aumento di casi ad elevata gravità clinica (con aumento dei tassi di occupazione dei posti letto ospedalieri - area critica e non critica) riconducibile ad un livello di rischio elevato o molto elevato in base al sistema di monitoraggio rilevato ai sensi del DM Salute del 30 aprile 2020. La crescita del numero di casi potrebbe comportare un sovraccarico dei servizi assistenziali entro 2-3 mesi. È però importante osservare che qualora l’epidemia dovesse diffondersi prevalentemente tra le classi di età più giovani, come osservato nel periodo luglio-agosto 2020, e si riuscisse a proteggere le categorie più fragili (es. gli anziani), il margine di tempo entro cui intervenire si potrebbe allungare anche di molto. </w:t>
      </w:r>
    </w:p>
    <w:p w14:paraId="108853C7"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alto, anche se sono possibili situazioni di rischio inferiore, almeno se si dovesse riuscire a limitare la trasmissibilità nelle aree con trasmissione sostenuta in un breve periodo, limitando quindi la trasmissione interregionale. Se la situazione di rischio alto dovesse persistere per un periodo di più di tre settimane, si rendono molto probabilmente necessarie misure di contenimento più aggressive.</w:t>
      </w:r>
    </w:p>
    <w:p w14:paraId="5902A6FF" w14:textId="77777777" w:rsidR="00D20537" w:rsidRPr="003F7DC9" w:rsidRDefault="00D20537" w:rsidP="00D20537">
      <w:pPr>
        <w:keepNext/>
        <w:keepLines/>
        <w:widowControl/>
        <w:numPr>
          <w:ilvl w:val="0"/>
          <w:numId w:val="171"/>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BASSA/MOLTO BASSA per almeno 4 settimane consecutive in base a una rivalutazione dei dati consolidati in modo da ridurre il rischio di una sottostima del rischio dovuto ad un ritardo nella notifica/trasmissione dei dati di sorveglianza</w:t>
      </w:r>
    </w:p>
    <w:p w14:paraId="55CD7D32"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ri-modulazione con cautela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qualora incrementati condizionalmente o mantenimento</w:t>
      </w:r>
    </w:p>
    <w:p w14:paraId="4748CAF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tra cui:</w:t>
      </w:r>
    </w:p>
    <w:p w14:paraId="4E9F63D6"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 xml:space="preserve">Isolamento casi </w:t>
      </w:r>
    </w:p>
    <w:p w14:paraId="53C5D71E"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Quarantena contatti</w:t>
      </w:r>
    </w:p>
    <w:p w14:paraId="67DA7396"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recauzioni standard (DPI, distanziamento fisico, igiene individuale/ambientale) definite dalle Istituzioni competenti (CTS, Ministeri, ISS, INAIL ecc.).</w:t>
      </w:r>
    </w:p>
    <w:p w14:paraId="42912B97" w14:textId="77777777" w:rsidR="00D20537" w:rsidRPr="003F7DC9" w:rsidRDefault="00D20537" w:rsidP="00D20537">
      <w:pPr>
        <w:keepNext/>
        <w:keepLines/>
        <w:widowControl/>
        <w:numPr>
          <w:ilvl w:val="0"/>
          <w:numId w:val="171"/>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MODERATA persistente o per almeno 4 settimane consecutive in base a una rivalutazione dei dati consolidati in modo da ridurre il rischio di una sottostima del rischio dovuto ad un ritardo nella notifica/trasmissione dei dati di sorveglianza</w:t>
      </w:r>
    </w:p>
    <w:p w14:paraId="5642217C"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w:t>
      </w:r>
    </w:p>
    <w:p w14:paraId="420B85E3" w14:textId="77777777" w:rsidR="00D20537" w:rsidRPr="003F7DC9" w:rsidRDefault="00D20537" w:rsidP="00D20537">
      <w:pPr>
        <w:widowControl/>
        <w:autoSpaceDE/>
        <w:autoSpaceDN/>
        <w:spacing w:after="160" w:line="259" w:lineRule="auto"/>
        <w:ind w:left="284"/>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4F1C2843"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lastRenderedPageBreak/>
        <w:t xml:space="preserve">Interventi: </w:t>
      </w:r>
      <w:r w:rsidRPr="003F7DC9">
        <w:rPr>
          <w:rFonts w:ascii="Arial Narrow" w:eastAsia="Yu Gothic Light" w:hAnsi="Arial Narrow"/>
          <w:lang w:eastAsia="en-US" w:bidi="ar-SA"/>
        </w:rPr>
        <w:t>ordinari + Interventi straordinari in singole istituzioni (es. scuole) o aree geografiche limitate</w:t>
      </w:r>
    </w:p>
    <w:p w14:paraId="0641612B" w14:textId="77777777" w:rsidR="00D20537" w:rsidRPr="003F7DC9" w:rsidRDefault="00D20537" w:rsidP="00D20537">
      <w:pPr>
        <w:widowControl/>
        <w:numPr>
          <w:ilvl w:val="0"/>
          <w:numId w:val="155"/>
        </w:numPr>
        <w:autoSpaceDE/>
        <w:autoSpaceDN/>
        <w:spacing w:after="160" w:line="259" w:lineRule="auto"/>
        <w:contextualSpacing/>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15396566"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55F3A510"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7F103AB0" w14:textId="77777777" w:rsidR="00D20537" w:rsidRPr="003F7DC9" w:rsidRDefault="00D20537" w:rsidP="00D20537">
      <w:pPr>
        <w:keepNext/>
        <w:keepLines/>
        <w:widowControl/>
        <w:numPr>
          <w:ilvl w:val="0"/>
          <w:numId w:val="171"/>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 xml:space="preserve">Classificazione del rischio settimanale: ALTA/MOLTO ALTA </w:t>
      </w:r>
      <w:r w:rsidRPr="003F7DC9">
        <w:rPr>
          <w:rFonts w:ascii="Arial Narrow" w:eastAsia="Yu Gothic Light" w:hAnsi="Arial Narrow"/>
          <w:b/>
          <w:iCs/>
          <w:color w:val="002060"/>
          <w:lang w:bidi="ar-SA"/>
        </w:rPr>
        <w:br/>
        <w:t>(per meno di 3 settimane consecutive)</w:t>
      </w:r>
    </w:p>
    <w:p w14:paraId="2CA87703"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w:t>
      </w:r>
    </w:p>
    <w:p w14:paraId="55EA785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 xml:space="preserve">straordinari estesi (restrizioni locali temporanee su scala sub-provinciale) </w:t>
      </w:r>
    </w:p>
    <w:p w14:paraId="1F17A209"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Distanziamento fisico: es. chiusura locali notturni, bar, ristoranti (inizialmente potenzialmente solo in orari specifici, es. la sera/notte in modo da evitare la “movida”)</w:t>
      </w:r>
    </w:p>
    <w:p w14:paraId="68AFF37B"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Chiusura scuole/università (incrementale: classe, plesso, su base geografica in base alla situazione epidemiologica)</w:t>
      </w:r>
    </w:p>
    <w:p w14:paraId="411CA913"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Limitazioni della mobilità (da/per zone ad alta trasmissione ed eventuale ripristino del lavoro agile in aree specifiche.</w:t>
      </w:r>
    </w:p>
    <w:p w14:paraId="038F0D41"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Restrizioni</w:t>
      </w:r>
      <w:r w:rsidRPr="003F7DC9">
        <w:rPr>
          <w:rFonts w:ascii="Arial Narrow" w:eastAsia="Yu Mincho" w:hAnsi="Arial Narrow"/>
          <w:i/>
          <w:iCs/>
          <w:lang w:eastAsia="en-US" w:bidi="ar-SA"/>
        </w:rPr>
        <w:t xml:space="preserve"> </w:t>
      </w:r>
      <w:r w:rsidRPr="003F7DC9">
        <w:rPr>
          <w:rFonts w:ascii="Arial Narrow" w:eastAsia="Yu Mincho" w:hAnsi="Arial Narrow"/>
          <w:lang w:eastAsia="en-US" w:bidi="ar-SA"/>
        </w:rPr>
        <w:t xml:space="preserve">locali temporanee su scala sub-provinciale (zone rosse) per almeno 3 settimane con monitoraggio attento nella fase di riapertura. In caso non si mantenga una incidenza relativamente bassa </w:t>
      </w:r>
      <w:proofErr w:type="gramStart"/>
      <w:r w:rsidRPr="003F7DC9">
        <w:rPr>
          <w:rFonts w:ascii="Arial Narrow" w:eastAsia="Yu Mincho" w:hAnsi="Arial Narrow"/>
          <w:lang w:eastAsia="en-US" w:bidi="ar-SA"/>
        </w:rPr>
        <w:t>ed</w:t>
      </w:r>
      <w:proofErr w:type="gramEnd"/>
      <w:r w:rsidRPr="003F7DC9">
        <w:rPr>
          <w:rFonts w:ascii="Arial Narrow" w:eastAsia="Yu Mincho" w:hAnsi="Arial Narrow"/>
          <w:lang w:eastAsia="en-US" w:bidi="ar-SA"/>
        </w:rPr>
        <w:t xml:space="preserve"> Rt &lt;1,2 nel valore medio per almeno 3 settimane dopo la riapertura valutare la necessità di ripristino con eventuale estensione geografica.</w:t>
      </w:r>
    </w:p>
    <w:p w14:paraId="21FC37CE" w14:textId="77777777" w:rsidR="00D20537" w:rsidRPr="003F7DC9" w:rsidRDefault="00D20537" w:rsidP="00D20537">
      <w:pPr>
        <w:keepNext/>
        <w:keepLines/>
        <w:widowControl/>
        <w:numPr>
          <w:ilvl w:val="0"/>
          <w:numId w:val="171"/>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ALTA/MOLTO ALTA (per 3 o più settimane consecutive) ed evidenza di una situazione non gestibile con le misure straordinarie già messe in atto</w:t>
      </w:r>
    </w:p>
    <w:p w14:paraId="63F58E5C"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considerare la possibilità di restrizioni Regionali/provinciali</w:t>
      </w:r>
    </w:p>
    <w:p w14:paraId="5E6345EC"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Definire una forma di restrizione più estesa su scala Provinciale o Regionale in base alla situazione epidemiologica</w:t>
      </w:r>
    </w:p>
    <w:p w14:paraId="217E5B28"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Ripristino su vasta scala del lavoro agile e di limitazione della mobilità individuale</w:t>
      </w:r>
    </w:p>
    <w:p w14:paraId="077BE101"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straordinari (Tabella 6)</w:t>
      </w:r>
    </w:p>
    <w:p w14:paraId="3673A42D" w14:textId="77777777" w:rsidR="00D20537" w:rsidRPr="003F7DC9" w:rsidRDefault="00D20537" w:rsidP="00D20537">
      <w:pPr>
        <w:widowControl/>
        <w:autoSpaceDE/>
        <w:autoSpaceDN/>
        <w:jc w:val="both"/>
        <w:rPr>
          <w:rFonts w:ascii="Arial Narrow" w:eastAsia="Calibri" w:hAnsi="Arial Narrow"/>
          <w:lang w:eastAsia="en-US" w:bidi="ar-SA"/>
        </w:rPr>
      </w:pPr>
    </w:p>
    <w:p w14:paraId="0D6E30C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2 propone un diagramma di flusso relativo alla ri-modulazione delle misure in base alla classificazione settimanale del rischio in una Regione/PA. </w:t>
      </w:r>
    </w:p>
    <w:p w14:paraId="5751573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6 riporta la stessa ri-modulazione con declinazione di un dettaglio della ri-modulazione delle misure territoriali a livello regionale anche considerando il periodo dell’anno che è rilevante per la diversa l’incidenza attesa di sindromi simil-influenzali - ILI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di varia eziologia (es. virus influenzali) che impatteranno contemporaneamente i servizi sanitari. Nella tabella vengono assegnate delle indicazioni sugli attori coinvolti dove </w:t>
      </w:r>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p>
    <w:p w14:paraId="668BE9E4" w14:textId="77777777" w:rsidR="00D20537" w:rsidRPr="003F7DC9" w:rsidRDefault="00D20537" w:rsidP="00D20537">
      <w:pPr>
        <w:widowControl/>
        <w:autoSpaceDE/>
        <w:autoSpaceDN/>
        <w:spacing w:after="120"/>
        <w:jc w:val="both"/>
        <w:rPr>
          <w:rFonts w:ascii="Arial Narrow" w:eastAsia="Calibri" w:hAnsi="Arial Narrow"/>
          <w:lang w:eastAsia="en-US" w:bidi="ar-SA"/>
        </w:rPr>
      </w:pPr>
    </w:p>
    <w:p w14:paraId="2098B4E9" w14:textId="77777777" w:rsidR="00D20537" w:rsidRPr="003F7DC9" w:rsidRDefault="00D20537" w:rsidP="00D20537">
      <w:pPr>
        <w:widowControl/>
        <w:autoSpaceDE/>
        <w:autoSpaceDN/>
        <w:rPr>
          <w:rFonts w:ascii="Arial Narrow" w:eastAsia="Calibri" w:hAnsi="Arial Narrow"/>
          <w:lang w:eastAsia="en-US" w:bidi="ar-SA"/>
        </w:rPr>
      </w:pPr>
    </w:p>
    <w:p w14:paraId="1D610366"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p>
    <w:p w14:paraId="2DCC0EBD"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bidi="ar-SA"/>
        </w:rPr>
        <w:lastRenderedPageBreak/>
        <w:drawing>
          <wp:inline distT="0" distB="0" distL="0" distR="0" wp14:anchorId="62437937" wp14:editId="518E12BD">
            <wp:extent cx="5400040" cy="7038340"/>
            <wp:effectExtent l="0" t="0" r="0" b="0"/>
            <wp:docPr id="209" name="Immagin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00040" cy="7038340"/>
                    </a:xfrm>
                    <a:prstGeom prst="rect">
                      <a:avLst/>
                    </a:prstGeom>
                    <a:noFill/>
                    <a:ln>
                      <a:noFill/>
                    </a:ln>
                  </pic:spPr>
                </pic:pic>
              </a:graphicData>
            </a:graphic>
          </wp:inline>
        </w:drawing>
      </w:r>
    </w:p>
    <w:p w14:paraId="085E225C"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p>
    <w:p w14:paraId="1E58D1A8" w14:textId="77777777" w:rsidR="00D20537" w:rsidRPr="003F7DC9" w:rsidRDefault="00D20537" w:rsidP="00D20537">
      <w:pPr>
        <w:widowControl/>
        <w:autoSpaceDE/>
        <w:autoSpaceDN/>
        <w:spacing w:before="120" w:after="360"/>
        <w:jc w:val="center"/>
        <w:rPr>
          <w:rFonts w:ascii="Arial Narrow" w:eastAsia="Yu Gothic Light" w:hAnsi="Arial Narrow"/>
          <w:b/>
          <w:bCs/>
          <w:color w:val="002060"/>
          <w:sz w:val="24"/>
          <w:szCs w:val="24"/>
          <w:lang w:eastAsia="en-US" w:bidi="ar-SA"/>
        </w:rPr>
      </w:pPr>
      <w:r w:rsidRPr="003F7DC9">
        <w:rPr>
          <w:rFonts w:ascii="Arial Narrow" w:eastAsia="Yu Mincho" w:hAnsi="Arial Narrow"/>
          <w:b/>
          <w:bCs/>
          <w:color w:val="002060"/>
          <w:sz w:val="20"/>
          <w:szCs w:val="20"/>
          <w:lang w:eastAsia="en-US" w:bidi="ar-SA"/>
        </w:rPr>
        <w:t>Figura 12</w:t>
      </w:r>
      <w:r w:rsidRPr="003F7DC9">
        <w:rPr>
          <w:rFonts w:ascii="Arial Narrow" w:eastAsia="Yu Mincho" w:hAnsi="Arial Narrow"/>
          <w:b/>
          <w:bCs/>
          <w:noProof/>
          <w:color w:val="002060"/>
          <w:sz w:val="20"/>
          <w:szCs w:val="20"/>
          <w:lang w:eastAsia="en-US" w:bidi="ar-SA"/>
        </w:rPr>
        <w:t>.</w:t>
      </w:r>
      <w:r w:rsidRPr="003F7DC9">
        <w:rPr>
          <w:rFonts w:ascii="Arial Narrow" w:eastAsia="Yu Mincho" w:hAnsi="Arial Narrow"/>
          <w:b/>
          <w:bCs/>
          <w:color w:val="002060"/>
          <w:sz w:val="20"/>
          <w:szCs w:val="20"/>
          <w:lang w:eastAsia="en-US" w:bidi="ar-SA"/>
        </w:rPr>
        <w:t xml:space="preserve">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bilità sostenuta e diffusa con rischi di tenuta del sistema sanitario nel medio periodo (scenario 3)</w:t>
      </w:r>
    </w:p>
    <w:p w14:paraId="506FD047" w14:textId="77777777" w:rsidR="00D20537" w:rsidRPr="003F7DC9" w:rsidRDefault="00D20537" w:rsidP="00D20537">
      <w:pPr>
        <w:widowControl/>
        <w:autoSpaceDE/>
        <w:autoSpaceDN/>
        <w:spacing w:before="120" w:after="360"/>
        <w:jc w:val="center"/>
        <w:rPr>
          <w:rFonts w:ascii="Arial Narrow" w:eastAsia="Yu Gothic Light" w:hAnsi="Arial Narrow"/>
          <w:b/>
          <w:bCs/>
          <w:color w:val="002060"/>
          <w:sz w:val="24"/>
          <w:szCs w:val="24"/>
          <w:lang w:eastAsia="en-US" w:bidi="ar-SA"/>
        </w:rPr>
        <w:sectPr w:rsidR="00D20537" w:rsidRPr="003F7DC9" w:rsidSect="004F4F20">
          <w:pgSz w:w="11906" w:h="16838" w:code="9"/>
          <w:pgMar w:top="1701" w:right="1701" w:bottom="1701" w:left="1701" w:header="284" w:footer="851" w:gutter="0"/>
          <w:cols w:space="708"/>
          <w:titlePg/>
          <w:docGrid w:linePitch="360"/>
        </w:sectPr>
      </w:pPr>
      <w:r w:rsidRPr="003F7DC9">
        <w:rPr>
          <w:rFonts w:ascii="Arial Narrow" w:eastAsia="Yu Gothic Light" w:hAnsi="Arial Narrow"/>
          <w:b/>
          <w:bCs/>
          <w:color w:val="002060"/>
          <w:sz w:val="24"/>
          <w:szCs w:val="24"/>
          <w:lang w:eastAsia="en-US" w:bidi="ar-SA"/>
        </w:rPr>
        <w:br w:type="page"/>
      </w:r>
    </w:p>
    <w:p w14:paraId="6C96211C"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71" w:name="_Toc52453866"/>
      <w:bookmarkStart w:id="172" w:name="_Toc52455559"/>
      <w:bookmarkStart w:id="173" w:name="_Toc52463207"/>
      <w:bookmarkStart w:id="174" w:name="_Toc52533161"/>
      <w:bookmarkStart w:id="175" w:name="_Toc53040925"/>
      <w:r w:rsidRPr="003F7DC9">
        <w:rPr>
          <w:rFonts w:ascii="Arial Narrow" w:eastAsia="Yu Gothic Light" w:hAnsi="Arial Narrow"/>
          <w:b/>
          <w:bCs/>
          <w:color w:val="002060"/>
          <w:sz w:val="20"/>
          <w:szCs w:val="20"/>
          <w:lang w:eastAsia="en-US" w:bidi="ar-SA"/>
        </w:rPr>
        <w:lastRenderedPageBreak/>
        <w:t>Tabella 6.</w:t>
      </w:r>
      <w:r w:rsidRPr="003F7DC9">
        <w:rPr>
          <w:rFonts w:ascii="Arial Narrow" w:eastAsia="Yu Gothic Light" w:hAnsi="Arial Narrow"/>
          <w:b/>
          <w:bCs/>
          <w:color w:val="002060"/>
          <w:sz w:val="20"/>
          <w:szCs w:val="20"/>
          <w:lang w:eastAsia="en-US" w:bidi="ar-SA"/>
        </w:rPr>
        <w:tab/>
        <w:t>SCENARIO 3: situazione di trasmissibilità sostenuta e diffusa con rischi di tenuta del sistema sanitario nel medio periodo</w:t>
      </w:r>
      <w:bookmarkEnd w:id="171"/>
      <w:bookmarkEnd w:id="172"/>
      <w:bookmarkEnd w:id="173"/>
      <w:bookmarkEnd w:id="174"/>
      <w:bookmarkEnd w:id="175"/>
    </w:p>
    <w:tbl>
      <w:tblPr>
        <w:tblStyle w:val="Grigliatabella"/>
        <w:tblW w:w="0" w:type="auto"/>
        <w:tblLook w:val="04A0" w:firstRow="1" w:lastRow="0" w:firstColumn="1" w:lastColumn="0" w:noHBand="0" w:noVBand="1"/>
      </w:tblPr>
      <w:tblGrid>
        <w:gridCol w:w="1978"/>
        <w:gridCol w:w="2148"/>
        <w:gridCol w:w="2210"/>
        <w:gridCol w:w="2158"/>
      </w:tblGrid>
      <w:tr w:rsidR="00D20537" w:rsidRPr="003F7DC9" w14:paraId="351766CB" w14:textId="77777777" w:rsidTr="00D20537">
        <w:trPr>
          <w:trHeight w:val="20"/>
        </w:trPr>
        <w:tc>
          <w:tcPr>
            <w:tcW w:w="8494" w:type="dxa"/>
            <w:gridSpan w:val="4"/>
            <w:shd w:val="clear" w:color="auto" w:fill="B4C6E7"/>
            <w:vAlign w:val="center"/>
          </w:tcPr>
          <w:p w14:paraId="56812FE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202C6F84" w14:textId="77777777" w:rsidTr="004F4F20">
        <w:trPr>
          <w:trHeight w:val="20"/>
        </w:trPr>
        <w:tc>
          <w:tcPr>
            <w:tcW w:w="1978" w:type="dxa"/>
            <w:shd w:val="clear" w:color="auto" w:fill="000066"/>
            <w:vAlign w:val="center"/>
          </w:tcPr>
          <w:p w14:paraId="5DCF4439" w14:textId="77777777" w:rsidR="00D20537" w:rsidRPr="003F7DC9" w:rsidRDefault="00D20537" w:rsidP="00D20537">
            <w:pPr>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 xml:space="preserve">BASSA/MOLTO BASSA </w:t>
            </w:r>
            <w:r w:rsidRPr="003F7DC9">
              <w:rPr>
                <w:rFonts w:ascii="Arial Narrow" w:eastAsia="Calibri" w:hAnsi="Arial Narrow"/>
                <w:spacing w:val="-2"/>
                <w:sz w:val="14"/>
                <w:szCs w:val="14"/>
                <w:lang w:eastAsia="en-US" w:bidi="ar-SA"/>
              </w:rPr>
              <w:br/>
              <w:t xml:space="preserve">per almeno 4 settimane consecutive a una valutazione </w:t>
            </w:r>
            <w:r w:rsidRPr="003F7DC9">
              <w:rPr>
                <w:rFonts w:ascii="Arial Narrow" w:eastAsia="Calibri" w:hAnsi="Arial Narrow"/>
                <w:spacing w:val="-2"/>
                <w:sz w:val="14"/>
                <w:szCs w:val="14"/>
                <w:lang w:eastAsia="en-US" w:bidi="ar-SA"/>
              </w:rPr>
              <w:br/>
              <w:t>del rischio più elevata</w:t>
            </w:r>
          </w:p>
        </w:tc>
        <w:tc>
          <w:tcPr>
            <w:tcW w:w="2148" w:type="dxa"/>
            <w:shd w:val="clear" w:color="auto" w:fill="000066"/>
            <w:vAlign w:val="center"/>
          </w:tcPr>
          <w:p w14:paraId="73792DAC" w14:textId="77777777" w:rsidR="00D20537" w:rsidRPr="003F7DC9" w:rsidRDefault="00D20537" w:rsidP="00D20537">
            <w:pPr>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 xml:space="preserve">MODERATA </w:t>
            </w:r>
            <w:r w:rsidRPr="003F7DC9">
              <w:rPr>
                <w:rFonts w:ascii="Arial Narrow" w:eastAsia="Calibri" w:hAnsi="Arial Narrow"/>
                <w:spacing w:val="-2"/>
                <w:sz w:val="14"/>
                <w:szCs w:val="14"/>
                <w:lang w:eastAsia="en-US" w:bidi="ar-SA"/>
              </w:rPr>
              <w:br/>
              <w:t>per almeno 4 settimane consecutive ad una valutazione del rischio più elevata</w:t>
            </w:r>
          </w:p>
        </w:tc>
        <w:tc>
          <w:tcPr>
            <w:tcW w:w="2210" w:type="dxa"/>
            <w:shd w:val="clear" w:color="auto" w:fill="000066"/>
            <w:vAlign w:val="center"/>
          </w:tcPr>
          <w:p w14:paraId="0ADA2011" w14:textId="77777777" w:rsidR="00D20537" w:rsidRPr="003F7DC9" w:rsidRDefault="00D20537" w:rsidP="00D20537">
            <w:pPr>
              <w:rPr>
                <w:rFonts w:ascii="Arial Narrow" w:eastAsia="Calibri" w:hAnsi="Arial Narrow"/>
                <w:color w:val="FFFFFF"/>
                <w:spacing w:val="-2"/>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per meno di 3 settimane consecutive)</w:t>
            </w:r>
          </w:p>
        </w:tc>
        <w:tc>
          <w:tcPr>
            <w:tcW w:w="2158" w:type="dxa"/>
            <w:shd w:val="clear" w:color="auto" w:fill="000066"/>
            <w:vAlign w:val="center"/>
          </w:tcPr>
          <w:p w14:paraId="6D0CD3F6" w14:textId="77777777" w:rsidR="00D20537" w:rsidRPr="003F7DC9" w:rsidRDefault="00D20537" w:rsidP="00D20537">
            <w:pPr>
              <w:rPr>
                <w:rFonts w:ascii="Arial Narrow" w:eastAsia="Calibri" w:hAnsi="Arial Narrow"/>
                <w:color w:val="FFFFFF"/>
                <w:spacing w:val="-2"/>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 xml:space="preserve">(per 3 o più settimane consecutive </w:t>
            </w:r>
            <w:r w:rsidRPr="003F7DC9">
              <w:rPr>
                <w:rFonts w:ascii="Arial Narrow" w:eastAsia="Calibri" w:hAnsi="Arial Narrow"/>
                <w:color w:val="FFFFFF"/>
                <w:spacing w:val="-2"/>
                <w:sz w:val="14"/>
                <w:szCs w:val="14"/>
                <w:lang w:eastAsia="en-US" w:bidi="ar-SA"/>
              </w:rPr>
              <w:br/>
              <w:t>e situazione non gestibile)</w:t>
            </w:r>
          </w:p>
        </w:tc>
      </w:tr>
      <w:tr w:rsidR="00D20537" w:rsidRPr="003F7DC9" w14:paraId="1A2C2633" w14:textId="77777777" w:rsidTr="00D20537">
        <w:trPr>
          <w:trHeight w:val="20"/>
        </w:trPr>
        <w:tc>
          <w:tcPr>
            <w:tcW w:w="1978" w:type="dxa"/>
            <w:shd w:val="clear" w:color="auto" w:fill="F2F2F2"/>
          </w:tcPr>
          <w:p w14:paraId="63BEEB33" w14:textId="77777777" w:rsidR="00D20537" w:rsidRPr="003F7DC9" w:rsidRDefault="00D20537" w:rsidP="00D20537">
            <w:pPr>
              <w:spacing w:before="40" w:after="40"/>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Trasmissione di SARS-CoV-2 limitata a cluster con catene di trasmissione note</w:t>
            </w:r>
          </w:p>
        </w:tc>
        <w:tc>
          <w:tcPr>
            <w:tcW w:w="2148" w:type="dxa"/>
            <w:shd w:val="clear" w:color="auto" w:fill="F2F2F2"/>
          </w:tcPr>
          <w:p w14:paraId="2E51F1F9"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Numero di casi di infezione da virus SARS-CoV-2 in aumento, presenza di casi a trasmissione locale (non di importazione), alcune catene di trasmissione non note</w:t>
            </w:r>
          </w:p>
        </w:tc>
        <w:tc>
          <w:tcPr>
            <w:tcW w:w="2210" w:type="dxa"/>
            <w:shd w:val="clear" w:color="auto" w:fill="F2F2F2"/>
          </w:tcPr>
          <w:p w14:paraId="18BCAD42" w14:textId="77777777" w:rsidR="00D20537" w:rsidRPr="003F7DC9" w:rsidRDefault="00D20537" w:rsidP="00D20537">
            <w:pPr>
              <w:spacing w:before="40" w:after="40"/>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Cluster non più distinti tra loro, nuovi casi non correlati a catene di trasmissione note, graduale aumento della pressione per i Dipartimenti di Prevenzione</w:t>
            </w:r>
          </w:p>
        </w:tc>
        <w:tc>
          <w:tcPr>
            <w:tcW w:w="2158" w:type="dxa"/>
            <w:shd w:val="clear" w:color="auto" w:fill="F2F2F2"/>
          </w:tcPr>
          <w:p w14:paraId="194F819D"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Trasmissione comunitaria diffusa, Cluster non più distinti tra loro, nuovi casi non correlati a catene di trasmissione note, a pressione sostenuta per i Dipartimenti di Prevenzione</w:t>
            </w:r>
          </w:p>
        </w:tc>
      </w:tr>
      <w:tr w:rsidR="00D20537" w:rsidRPr="003F7DC9" w14:paraId="67C524D2" w14:textId="77777777" w:rsidTr="00D20537">
        <w:trPr>
          <w:trHeight w:val="20"/>
        </w:trPr>
        <w:tc>
          <w:tcPr>
            <w:tcW w:w="1978" w:type="dxa"/>
            <w:shd w:val="clear" w:color="auto" w:fill="F2F2F2"/>
            <w:vAlign w:val="center"/>
          </w:tcPr>
          <w:p w14:paraId="2AC234EA"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7774CC4C"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Criteri minimi – Interventi Ordinari</w:t>
            </w:r>
          </w:p>
        </w:tc>
        <w:tc>
          <w:tcPr>
            <w:tcW w:w="2148" w:type="dxa"/>
            <w:shd w:val="clear" w:color="auto" w:fill="F2F2F2"/>
            <w:vAlign w:val="center"/>
          </w:tcPr>
          <w:p w14:paraId="56CE70E6"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48CE19F8"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 (es. scuole) o aree geografiche limitate</w:t>
            </w:r>
          </w:p>
        </w:tc>
        <w:tc>
          <w:tcPr>
            <w:tcW w:w="2210" w:type="dxa"/>
            <w:shd w:val="clear" w:color="auto" w:fill="F2F2F2"/>
            <w:vAlign w:val="center"/>
          </w:tcPr>
          <w:p w14:paraId="25C726F2"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Mitigazione della diffusione del virus</w:t>
            </w:r>
          </w:p>
          <w:p w14:paraId="642DE24F"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straordinari estesi (restrizioni locali temporanee su scala sub-provinciale)</w:t>
            </w:r>
          </w:p>
        </w:tc>
        <w:tc>
          <w:tcPr>
            <w:tcW w:w="2158" w:type="dxa"/>
            <w:shd w:val="clear" w:color="auto" w:fill="F2F2F2"/>
            <w:vAlign w:val="center"/>
          </w:tcPr>
          <w:p w14:paraId="4F4FED14" w14:textId="77777777" w:rsidR="00D20537" w:rsidRPr="003F7DC9" w:rsidRDefault="00D20537" w:rsidP="00D20537">
            <w:pPr>
              <w:rPr>
                <w:rFonts w:ascii="Arial Narrow" w:eastAsia="Calibri" w:hAnsi="Arial Narrow"/>
                <w:i/>
                <w:sz w:val="14"/>
                <w:szCs w:val="16"/>
                <w:lang w:eastAsia="en-US" w:bidi="ar-SA"/>
              </w:rPr>
            </w:pPr>
            <w:r w:rsidRPr="003F7DC9">
              <w:rPr>
                <w:rFonts w:ascii="Arial Narrow" w:eastAsia="Calibri" w:hAnsi="Arial Narrow"/>
                <w:i/>
                <w:sz w:val="14"/>
                <w:szCs w:val="16"/>
                <w:lang w:eastAsia="en-US" w:bidi="ar-SA"/>
              </w:rPr>
              <w:t>Obiettivo: Mitigazione della diffusione del virus, riduzione del numero di casi, porre fine alla trasmissione comunitaria diffusa</w:t>
            </w:r>
          </w:p>
          <w:p w14:paraId="4847062F"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6"/>
                <w:lang w:eastAsia="en-US" w:bidi="ar-SA"/>
              </w:rPr>
              <w:t>Interventi: possibilità di restrizioni regionali e/o provinciali</w:t>
            </w:r>
          </w:p>
        </w:tc>
      </w:tr>
      <w:tr w:rsidR="00D20537" w:rsidRPr="003F7DC9" w14:paraId="70DA0477" w14:textId="77777777" w:rsidTr="00D20537">
        <w:trPr>
          <w:trHeight w:val="227"/>
        </w:trPr>
        <w:tc>
          <w:tcPr>
            <w:tcW w:w="8494" w:type="dxa"/>
            <w:gridSpan w:val="4"/>
            <w:shd w:val="clear" w:color="auto" w:fill="1F3864"/>
            <w:vAlign w:val="center"/>
          </w:tcPr>
          <w:p w14:paraId="11226DC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153DF701" w14:textId="77777777" w:rsidTr="004F4F20">
        <w:trPr>
          <w:trHeight w:val="20"/>
        </w:trPr>
        <w:tc>
          <w:tcPr>
            <w:tcW w:w="8494" w:type="dxa"/>
            <w:gridSpan w:val="4"/>
            <w:shd w:val="clear" w:color="auto" w:fill="00B0F0"/>
            <w:vAlign w:val="center"/>
          </w:tcPr>
          <w:p w14:paraId="76EA4AA1"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087F50BE" w14:textId="77777777" w:rsidTr="004F4F20">
        <w:trPr>
          <w:trHeight w:val="20"/>
        </w:trPr>
        <w:tc>
          <w:tcPr>
            <w:tcW w:w="1978" w:type="dxa"/>
          </w:tcPr>
          <w:p w14:paraId="0539A63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0FAAAFC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2261B5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2AF2CAD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3F5C80D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5AC7465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29E2651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6D4C723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28C608BD" w14:textId="77777777" w:rsidR="00D20537" w:rsidRPr="003F7DC9" w:rsidRDefault="00D20537" w:rsidP="00D20537">
            <w:pPr>
              <w:ind w:left="720"/>
              <w:rPr>
                <w:rFonts w:ascii="Arial Narrow" w:eastAsia="Calibri" w:hAnsi="Arial Narrow"/>
                <w:i/>
                <w:sz w:val="14"/>
                <w:szCs w:val="14"/>
                <w:lang w:eastAsia="en-US" w:bidi="ar-SA"/>
              </w:rPr>
            </w:pPr>
          </w:p>
        </w:tc>
        <w:tc>
          <w:tcPr>
            <w:tcW w:w="2148" w:type="dxa"/>
          </w:tcPr>
          <w:p w14:paraId="5049F80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40BCF55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2C1BF6E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7DC950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744EDAF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10339F0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2769CE3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21186CD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c>
          <w:tcPr>
            <w:tcW w:w="2210" w:type="dxa"/>
          </w:tcPr>
          <w:p w14:paraId="4115618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C4B72E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2584C3B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71561B2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F5D6E4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0E5D81F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34500CE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7E0C569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158" w:type="dxa"/>
          </w:tcPr>
          <w:p w14:paraId="3A62695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C703F4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2938F06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086C208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372789F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02E5B7A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e contatti a rischio, con priorità ai soggetti sintomatici </w:t>
            </w:r>
          </w:p>
          <w:p w14:paraId="41C36E7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01719B2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7E5B1D48" w14:textId="77777777" w:rsidR="00D20537" w:rsidRPr="003F7DC9" w:rsidRDefault="00D20537" w:rsidP="00D20537">
            <w:pPr>
              <w:ind w:left="720"/>
              <w:rPr>
                <w:rFonts w:ascii="Arial Narrow" w:eastAsia="Calibri" w:hAnsi="Arial Narrow"/>
                <w:sz w:val="14"/>
                <w:szCs w:val="18"/>
                <w:lang w:eastAsia="en-US" w:bidi="ar-SA"/>
              </w:rPr>
            </w:pPr>
          </w:p>
        </w:tc>
      </w:tr>
      <w:tr w:rsidR="00D20537" w:rsidRPr="003F7DC9" w14:paraId="6E161E04" w14:textId="77777777" w:rsidTr="004F4F20">
        <w:trPr>
          <w:trHeight w:val="20"/>
        </w:trPr>
        <w:tc>
          <w:tcPr>
            <w:tcW w:w="8494" w:type="dxa"/>
            <w:gridSpan w:val="4"/>
            <w:shd w:val="clear" w:color="auto" w:fill="00B0F0"/>
            <w:vAlign w:val="center"/>
          </w:tcPr>
          <w:p w14:paraId="1749322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D9D40B9" w14:textId="77777777" w:rsidTr="004F4F20">
        <w:trPr>
          <w:trHeight w:val="20"/>
        </w:trPr>
        <w:tc>
          <w:tcPr>
            <w:tcW w:w="1978" w:type="dxa"/>
          </w:tcPr>
          <w:p w14:paraId="618A787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183C2E3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N, R]</w:t>
            </w:r>
          </w:p>
          <w:p w14:paraId="57C4FA25" w14:textId="77777777" w:rsidR="00D20537" w:rsidRPr="003F7DC9" w:rsidRDefault="00D20537" w:rsidP="00D20537">
            <w:pPr>
              <w:ind w:left="720"/>
              <w:rPr>
                <w:rFonts w:ascii="Arial Narrow" w:eastAsia="Calibri" w:hAnsi="Arial Narrow"/>
                <w:sz w:val="14"/>
                <w:szCs w:val="14"/>
                <w:lang w:eastAsia="en-US" w:bidi="ar-SA"/>
              </w:rPr>
            </w:pPr>
          </w:p>
        </w:tc>
        <w:tc>
          <w:tcPr>
            <w:tcW w:w="2148" w:type="dxa"/>
          </w:tcPr>
          <w:p w14:paraId="3ABD504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0BBEABA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2CCB43E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0CF833B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c>
          <w:tcPr>
            <w:tcW w:w="2210" w:type="dxa"/>
          </w:tcPr>
          <w:p w14:paraId="28E565B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037C4D6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obblighi anche su base locale su utilizzo mascherine anche all’aperto [R, L]</w:t>
            </w:r>
          </w:p>
          <w:p w14:paraId="52B2A1D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29F88AA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3EEB192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5C31D99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158" w:type="dxa"/>
          </w:tcPr>
          <w:p w14:paraId="7F766F6A" w14:textId="77777777" w:rsidR="00D20537" w:rsidRPr="003F7DC9" w:rsidRDefault="00D20537" w:rsidP="00D20537">
            <w:pPr>
              <w:widowControl w:val="0"/>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7A29A483" w14:textId="77777777" w:rsidTr="004F4F20">
        <w:trPr>
          <w:trHeight w:val="20"/>
        </w:trPr>
        <w:tc>
          <w:tcPr>
            <w:tcW w:w="8494" w:type="dxa"/>
            <w:gridSpan w:val="4"/>
            <w:shd w:val="clear" w:color="auto" w:fill="00B0F0"/>
            <w:vAlign w:val="center"/>
          </w:tcPr>
          <w:p w14:paraId="14C8E5EE"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r>
      <w:tr w:rsidR="00D20537" w:rsidRPr="003F7DC9" w14:paraId="30E8B98F" w14:textId="77777777" w:rsidTr="004F4F20">
        <w:trPr>
          <w:trHeight w:val="20"/>
        </w:trPr>
        <w:tc>
          <w:tcPr>
            <w:tcW w:w="1978" w:type="dxa"/>
          </w:tcPr>
          <w:p w14:paraId="2A99399D"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534417F9"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7658806C"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tc>
        <w:tc>
          <w:tcPr>
            <w:tcW w:w="2148" w:type="dxa"/>
          </w:tcPr>
          <w:p w14:paraId="3C43AEB0"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0B916EBB"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6551B8C6"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0B2A70A7"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210" w:type="dxa"/>
          </w:tcPr>
          <w:p w14:paraId="76307FA5"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obbligo di mascherina (&gt; 6 anni) anche in situazioni statiche e se si rispetta il metro di distanza [R, L]</w:t>
            </w:r>
          </w:p>
          <w:p w14:paraId="3D9DD9FF"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BC0EB9E"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lezioni scaglionate a rotazione mattina e pomeriggio, se serve aumentare gli spazi [R, L]</w:t>
            </w:r>
          </w:p>
          <w:p w14:paraId="631C006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4447B6B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la situazione epidemiologica locale (es. singola struttura [R, L] o più strutture in un'area) [R, L]</w:t>
            </w:r>
          </w:p>
        </w:tc>
        <w:tc>
          <w:tcPr>
            <w:tcW w:w="2158" w:type="dxa"/>
          </w:tcPr>
          <w:p w14:paraId="0E38B79D"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chiusura delle strutture scolastiche/universitarie di estensione e durata da definirsi rispetto allo scenario epidemiologico ed attivazione della modalità DAD sempre ove possibile [N]</w:t>
            </w:r>
          </w:p>
        </w:tc>
      </w:tr>
      <w:tr w:rsidR="00D20537" w:rsidRPr="003F7DC9" w14:paraId="49241DD3" w14:textId="77777777" w:rsidTr="00D20537">
        <w:trPr>
          <w:trHeight w:val="227"/>
        </w:trPr>
        <w:tc>
          <w:tcPr>
            <w:tcW w:w="8494" w:type="dxa"/>
            <w:gridSpan w:val="4"/>
            <w:shd w:val="clear" w:color="auto" w:fill="1F3864"/>
            <w:vAlign w:val="center"/>
          </w:tcPr>
          <w:p w14:paraId="6B236D47" w14:textId="77777777" w:rsidR="00D20537" w:rsidRPr="003F7DC9" w:rsidRDefault="00D20537" w:rsidP="00D20537">
            <w:pPr>
              <w:pBdr>
                <w:top w:val="nil"/>
                <w:left w:val="nil"/>
                <w:bottom w:val="nil"/>
                <w:right w:val="nil"/>
                <w:between w:val="nil"/>
              </w:pBdr>
              <w:shd w:val="clear" w:color="auto" w:fill="323E4F"/>
              <w:rPr>
                <w:rFonts w:ascii="Arial Narrow" w:eastAsia="Calibri" w:hAnsi="Arial Narrow"/>
                <w:color w:val="FFFFFF"/>
                <w:sz w:val="14"/>
                <w:szCs w:val="14"/>
                <w:lang w:eastAsia="en-US" w:bidi="ar-SA"/>
              </w:rPr>
            </w:pPr>
            <w:r w:rsidRPr="003F7DC9">
              <w:rPr>
                <w:rFonts w:ascii="Arial Narrow" w:eastAsia="Calibri" w:hAnsi="Arial Narrow"/>
                <w:color w:val="FFFFFF"/>
                <w:sz w:val="14"/>
                <w:szCs w:val="14"/>
                <w:lang w:eastAsia="en-US" w:bidi="ar-SA"/>
              </w:rPr>
              <w:t>NOV. – DIC. 2020 (incidenza ILI attesa MODERATA)</w:t>
            </w:r>
          </w:p>
        </w:tc>
      </w:tr>
      <w:tr w:rsidR="00D20537" w:rsidRPr="003F7DC9" w14:paraId="4F288171" w14:textId="77777777" w:rsidTr="004F4F20">
        <w:trPr>
          <w:trHeight w:val="20"/>
        </w:trPr>
        <w:tc>
          <w:tcPr>
            <w:tcW w:w="8494" w:type="dxa"/>
            <w:gridSpan w:val="4"/>
            <w:shd w:val="clear" w:color="auto" w:fill="00B0F0"/>
            <w:vAlign w:val="center"/>
          </w:tcPr>
          <w:p w14:paraId="09990A30"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0358C2FE" w14:textId="77777777" w:rsidTr="004F4F20">
        <w:trPr>
          <w:trHeight w:val="20"/>
        </w:trPr>
        <w:tc>
          <w:tcPr>
            <w:tcW w:w="1978" w:type="dxa"/>
          </w:tcPr>
          <w:p w14:paraId="5FFABA1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30C30A9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579CF5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6D152FC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60D79F7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4B0D89E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170051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217FF03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tc>
        <w:tc>
          <w:tcPr>
            <w:tcW w:w="2148" w:type="dxa"/>
          </w:tcPr>
          <w:p w14:paraId="4430266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cerca e conferma diagnostica di tutti i casi sospetti</w:t>
            </w:r>
          </w:p>
          <w:p w14:paraId="063F34B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dei contatti stretti e a rischio</w:t>
            </w:r>
          </w:p>
          <w:p w14:paraId="41D6E3E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6BF27D1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a supporto delle attività COVID [R, L]</w:t>
            </w:r>
          </w:p>
          <w:p w14:paraId="50B6E46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percorsi di formazione rapida di personale aggiuntivo a supporto del Dipartimento di Prevenzione [R, L]</w:t>
            </w:r>
          </w:p>
          <w:p w14:paraId="1366259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w:t>
            </w:r>
          </w:p>
          <w:p w14:paraId="50BD766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ricerca attiva di SARS-CoV-2 con screening su specifiche categorie target di popolazione [R, L]</w:t>
            </w:r>
          </w:p>
          <w:p w14:paraId="0F738DF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alberghi per isolamento casi [R, L]</w:t>
            </w:r>
          </w:p>
        </w:tc>
        <w:tc>
          <w:tcPr>
            <w:tcW w:w="2210" w:type="dxa"/>
          </w:tcPr>
          <w:p w14:paraId="5F19A93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767ECD6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99A910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39BAA4C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484FCA5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3812755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372BC57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25428D8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158" w:type="dxa"/>
          </w:tcPr>
          <w:p w14:paraId="053BD86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3E9738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0E02F8C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230E131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DFEAF9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mpiego di personale aggiuntivo esterno a supporto del Dipartimento di Prevenzione [R, L]</w:t>
            </w:r>
          </w:p>
          <w:p w14:paraId="5EA439E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w:t>
            </w:r>
          </w:p>
          <w:p w14:paraId="5D4F514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46EDE74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2FCDC058"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6CF22F59" w14:textId="77777777" w:rsidTr="004F4F20">
        <w:trPr>
          <w:trHeight w:val="20"/>
        </w:trPr>
        <w:tc>
          <w:tcPr>
            <w:tcW w:w="8494" w:type="dxa"/>
            <w:gridSpan w:val="4"/>
            <w:shd w:val="clear" w:color="auto" w:fill="00B0F0"/>
            <w:vAlign w:val="center"/>
          </w:tcPr>
          <w:p w14:paraId="7F3D47A3"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02E4CD62" w14:textId="77777777" w:rsidTr="004F4F20">
        <w:trPr>
          <w:trHeight w:val="20"/>
        </w:trPr>
        <w:tc>
          <w:tcPr>
            <w:tcW w:w="1978" w:type="dxa"/>
          </w:tcPr>
          <w:p w14:paraId="220F625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433C8AE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04AAB8D0"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p w14:paraId="2480A9B4" w14:textId="77777777" w:rsidR="00D20537" w:rsidRPr="003F7DC9" w:rsidRDefault="00D20537" w:rsidP="00D20537">
            <w:pPr>
              <w:rPr>
                <w:rFonts w:ascii="Arial Narrow" w:eastAsia="Calibri" w:hAnsi="Arial Narrow"/>
                <w:sz w:val="14"/>
                <w:szCs w:val="14"/>
                <w:shd w:val="clear" w:color="auto" w:fill="B6D7A8"/>
                <w:lang w:eastAsia="en-US" w:bidi="ar-SA"/>
              </w:rPr>
            </w:pPr>
          </w:p>
        </w:tc>
        <w:tc>
          <w:tcPr>
            <w:tcW w:w="2148" w:type="dxa"/>
          </w:tcPr>
          <w:p w14:paraId="76FB235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del distanziamento sociale [R, L]</w:t>
            </w:r>
          </w:p>
          <w:p w14:paraId="1B87053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locali [R, L]</w:t>
            </w:r>
          </w:p>
          <w:p w14:paraId="25DEDAC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erruzione attività sociali/culturali/sportive maggiormente a rischio (es. discoteche, bar, palestre - anche su base oraria) [R, L]</w:t>
            </w:r>
          </w:p>
          <w:p w14:paraId="717BE40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favorire il lavoro agile al fine di ridurre l’affollamento dei trasporti pubblici e delle sedi lavorative [N, R]</w:t>
            </w:r>
          </w:p>
          <w:p w14:paraId="38E8A5CF"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limitazione della mobilità della popolazione in aree geografiche sub-regionali [R, L]</w:t>
            </w:r>
          </w:p>
        </w:tc>
        <w:tc>
          <w:tcPr>
            <w:tcW w:w="2210" w:type="dxa"/>
          </w:tcPr>
          <w:p w14:paraId="502DBD0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05B8C228"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l’introduzione di obblighi sull’utilizzo di mascherine a protezione delle vie respiratorie anche all’aperto (es. su base orario o del luogo frequentato) [N, R, L]</w:t>
            </w:r>
          </w:p>
          <w:p w14:paraId="1BFD368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5C20884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A]</w:t>
            </w:r>
          </w:p>
          <w:p w14:paraId="67197D2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57E2840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27EFD1FE" w14:textId="77777777" w:rsidR="00D20537" w:rsidRPr="003F7DC9" w:rsidRDefault="00D20537" w:rsidP="00D20537">
            <w:pPr>
              <w:rPr>
                <w:rFonts w:ascii="Arial Narrow" w:eastAsia="Calibri" w:hAnsi="Arial Narrow"/>
                <w:sz w:val="14"/>
                <w:szCs w:val="18"/>
                <w:lang w:eastAsia="en-US" w:bidi="ar-SA"/>
              </w:rPr>
            </w:pPr>
          </w:p>
          <w:p w14:paraId="3657C1C2" w14:textId="77777777" w:rsidR="00D20537" w:rsidRPr="003F7DC9" w:rsidRDefault="00D20537" w:rsidP="00D20537">
            <w:pPr>
              <w:rPr>
                <w:rFonts w:ascii="Arial Narrow" w:eastAsia="Calibri" w:hAnsi="Arial Narrow"/>
                <w:sz w:val="14"/>
                <w:szCs w:val="18"/>
                <w:lang w:eastAsia="en-US" w:bidi="ar-SA"/>
              </w:rPr>
            </w:pPr>
          </w:p>
          <w:p w14:paraId="5FB10A10" w14:textId="77777777" w:rsidR="00D20537" w:rsidRPr="003F7DC9" w:rsidRDefault="00D20537" w:rsidP="00D20537">
            <w:pPr>
              <w:rPr>
                <w:rFonts w:ascii="Arial Narrow" w:eastAsia="Calibri" w:hAnsi="Arial Narrow"/>
                <w:sz w:val="14"/>
                <w:szCs w:val="18"/>
                <w:lang w:eastAsia="en-US" w:bidi="ar-SA"/>
              </w:rPr>
            </w:pPr>
          </w:p>
        </w:tc>
        <w:tc>
          <w:tcPr>
            <w:tcW w:w="2158" w:type="dxa"/>
          </w:tcPr>
          <w:p w14:paraId="25DBF8CE" w14:textId="77777777" w:rsidR="00D20537" w:rsidRPr="003F7DC9" w:rsidRDefault="00D20537" w:rsidP="00D20537">
            <w:pPr>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2784EA85" w14:textId="77777777" w:rsidTr="004F4F20">
        <w:trPr>
          <w:trHeight w:val="20"/>
        </w:trPr>
        <w:tc>
          <w:tcPr>
            <w:tcW w:w="8494" w:type="dxa"/>
            <w:gridSpan w:val="4"/>
            <w:shd w:val="clear" w:color="auto" w:fill="00B0F0"/>
            <w:vAlign w:val="center"/>
          </w:tcPr>
          <w:p w14:paraId="1EA7D436"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028B1B9B" w14:textId="77777777" w:rsidTr="004F4F20">
        <w:trPr>
          <w:trHeight w:val="20"/>
        </w:trPr>
        <w:tc>
          <w:tcPr>
            <w:tcW w:w="1978" w:type="dxa"/>
          </w:tcPr>
          <w:p w14:paraId="3125C51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lezioni in presenza</w:t>
            </w:r>
          </w:p>
          <w:p w14:paraId="1105BB0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23E3ADB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708C2097" w14:textId="77777777" w:rsidR="00D20537" w:rsidRPr="003F7DC9" w:rsidRDefault="00D20537" w:rsidP="00D20537">
            <w:pPr>
              <w:rPr>
                <w:rFonts w:ascii="Arial Narrow" w:eastAsia="Calibri" w:hAnsi="Arial Narrow"/>
                <w:sz w:val="14"/>
                <w:szCs w:val="14"/>
                <w:lang w:eastAsia="en-US" w:bidi="ar-SA"/>
              </w:rPr>
            </w:pPr>
          </w:p>
        </w:tc>
        <w:tc>
          <w:tcPr>
            <w:tcW w:w="2148" w:type="dxa"/>
          </w:tcPr>
          <w:p w14:paraId="4ACB3C4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rodurre l’obbligo, anche su base locale, di utilizzo della mascherina anche in situazioni statiche e con il rispetto del distanziamento interpersonale [L]</w:t>
            </w:r>
          </w:p>
          <w:p w14:paraId="71D3B67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lezioni scaglionate a rotazione mattina e pomeriggio, se serve aumentare spazi [R, L]</w:t>
            </w:r>
          </w:p>
          <w:p w14:paraId="620C1B85"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sospensione di alcune tipologie di insegnamenti che presentano condizioni di rischio più elevato (es. educazione fisica, lezioni di canto, strumenti a fiato, laboratori ad uso promiscuo, ecc.) [R, L]</w:t>
            </w:r>
          </w:p>
          <w:p w14:paraId="058895F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63EDAD4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210" w:type="dxa"/>
          </w:tcPr>
          <w:p w14:paraId="301D2508"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L]</w:t>
            </w:r>
          </w:p>
          <w:p w14:paraId="69226C2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re lezioni scaglionate a rotazione mattina e pomeriggio, se serve aumentare spazi [R, L]</w:t>
            </w:r>
          </w:p>
          <w:p w14:paraId="689B587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2A9D1689"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677648AE"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3FCF1CEB"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158" w:type="dxa"/>
          </w:tcPr>
          <w:p w14:paraId="079537D2"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r w:rsidR="00D20537" w:rsidRPr="003F7DC9" w14:paraId="21F50F0F" w14:textId="77777777" w:rsidTr="00D20537">
        <w:trPr>
          <w:trHeight w:val="227"/>
        </w:trPr>
        <w:tc>
          <w:tcPr>
            <w:tcW w:w="8494" w:type="dxa"/>
            <w:gridSpan w:val="4"/>
            <w:shd w:val="clear" w:color="auto" w:fill="1F3864"/>
            <w:vAlign w:val="center"/>
          </w:tcPr>
          <w:p w14:paraId="2DAEB225"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GEN. – MAR. 2020 (incidenza ILI attesa MODERATA/ALTA)</w:t>
            </w:r>
          </w:p>
        </w:tc>
      </w:tr>
      <w:tr w:rsidR="00D20537" w:rsidRPr="003F7DC9" w14:paraId="72DCEF07" w14:textId="77777777" w:rsidTr="004F4F20">
        <w:trPr>
          <w:trHeight w:val="20"/>
        </w:trPr>
        <w:tc>
          <w:tcPr>
            <w:tcW w:w="8494" w:type="dxa"/>
            <w:gridSpan w:val="4"/>
            <w:shd w:val="clear" w:color="auto" w:fill="00B0F0"/>
            <w:vAlign w:val="center"/>
          </w:tcPr>
          <w:p w14:paraId="514F8638"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3DB170C7" w14:textId="77777777" w:rsidTr="004F4F20">
        <w:trPr>
          <w:trHeight w:val="20"/>
        </w:trPr>
        <w:tc>
          <w:tcPr>
            <w:tcW w:w="1978" w:type="dxa"/>
          </w:tcPr>
          <w:p w14:paraId="20CAD3D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202D68A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0913783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4AF8021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27750EF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50CBCEB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35C5B95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7D64124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031EE9B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53F7FD5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6BBF1533" w14:textId="77777777" w:rsidR="00D20537" w:rsidRPr="003F7DC9" w:rsidRDefault="00D20537" w:rsidP="00D20537">
            <w:pPr>
              <w:rPr>
                <w:rFonts w:ascii="Arial Narrow" w:eastAsia="Calibri" w:hAnsi="Arial Narrow"/>
                <w:sz w:val="14"/>
                <w:szCs w:val="14"/>
                <w:lang w:eastAsia="en-US" w:bidi="ar-SA"/>
              </w:rPr>
            </w:pPr>
          </w:p>
        </w:tc>
        <w:tc>
          <w:tcPr>
            <w:tcW w:w="2148" w:type="dxa"/>
          </w:tcPr>
          <w:p w14:paraId="1C9D3C8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57275883"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p>
          <w:p w14:paraId="1B7B7B2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6B30274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3160FEF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7122B1A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5B05748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con priorità ai soggetti sintomatici</w:t>
            </w:r>
          </w:p>
          <w:p w14:paraId="7B53855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4E2FBDA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c>
          <w:tcPr>
            <w:tcW w:w="2210" w:type="dxa"/>
          </w:tcPr>
          <w:p w14:paraId="188AFE71"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275001EE"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4366C8E0"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per coorte dei pazienti</w:t>
            </w:r>
          </w:p>
          <w:p w14:paraId="593502CE"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1B972F9"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227CA801"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2345F745" w14:textId="77777777" w:rsidR="00D20537" w:rsidRPr="003F7DC9" w:rsidRDefault="00D20537" w:rsidP="00D20537">
            <w:pPr>
              <w:numPr>
                <w:ilvl w:val="0"/>
                <w:numId w:val="175"/>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4E2BE1CA"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potenziamento alberghi per isolamento casi [R, L] </w:t>
            </w:r>
          </w:p>
        </w:tc>
        <w:tc>
          <w:tcPr>
            <w:tcW w:w="2158" w:type="dxa"/>
          </w:tcPr>
          <w:p w14:paraId="0481E66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067136C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404FCBC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5048AC4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F06726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mpiego di personale aggiuntivo esterno a supporto del Dipartimento di Prevenzione [R, L]</w:t>
            </w:r>
          </w:p>
          <w:p w14:paraId="05603D0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5812EED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6960B29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r>
      <w:tr w:rsidR="00D20537" w:rsidRPr="003F7DC9" w14:paraId="4E10020D" w14:textId="77777777" w:rsidTr="004F4F20">
        <w:trPr>
          <w:trHeight w:val="20"/>
        </w:trPr>
        <w:tc>
          <w:tcPr>
            <w:tcW w:w="8494" w:type="dxa"/>
            <w:gridSpan w:val="4"/>
            <w:shd w:val="clear" w:color="auto" w:fill="00B0F0"/>
            <w:vAlign w:val="center"/>
          </w:tcPr>
          <w:p w14:paraId="5B40552A"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6A193D4D" w14:textId="77777777" w:rsidTr="004F4F20">
        <w:trPr>
          <w:trHeight w:val="20"/>
        </w:trPr>
        <w:tc>
          <w:tcPr>
            <w:tcW w:w="1978" w:type="dxa"/>
          </w:tcPr>
          <w:p w14:paraId="572B85B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3BB6756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61C2F72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possibilità di interruzione, su base locale, di attività/eventi sociali/culturali a maggior rischio di assembramenti [N, R]</w:t>
            </w:r>
          </w:p>
        </w:tc>
        <w:tc>
          <w:tcPr>
            <w:tcW w:w="2148" w:type="dxa"/>
          </w:tcPr>
          <w:p w14:paraId="0F8FEA2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rafforzamento del distanziamento sociale [R, L]</w:t>
            </w:r>
          </w:p>
          <w:p w14:paraId="1F17D93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0F46858"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6B53EA9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possibilità di interruzione attività sociali/culturali/sportive maggiormente a rischio (es. </w:t>
            </w:r>
            <w:r w:rsidRPr="003F7DC9">
              <w:rPr>
                <w:rFonts w:ascii="Arial Narrow" w:eastAsia="Calibri" w:hAnsi="Arial Narrow"/>
                <w:sz w:val="14"/>
                <w:szCs w:val="14"/>
                <w:lang w:eastAsia="en-US" w:bidi="ar-SA"/>
              </w:rPr>
              <w:lastRenderedPageBreak/>
              <w:t>discoteche, bar, palestre - anche su base oraria) [R, L]</w:t>
            </w:r>
          </w:p>
          <w:p w14:paraId="0D5C393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260BC50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c>
          <w:tcPr>
            <w:tcW w:w="2210" w:type="dxa"/>
          </w:tcPr>
          <w:p w14:paraId="2C92736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azioni (locali/provinciali/regionali) per l’aumento delle distanze sociali [R, L]</w:t>
            </w:r>
          </w:p>
          <w:p w14:paraId="09626322"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introduzione obbligo utilizzo di mascherine a protezione delle vie respiratorie anche all’aperto [N, R, L]</w:t>
            </w:r>
          </w:p>
          <w:p w14:paraId="1E81B69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714785C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nterruzione attività sociali/culturali/sportive a </w:t>
            </w:r>
            <w:r w:rsidRPr="003F7DC9">
              <w:rPr>
                <w:rFonts w:ascii="Arial Narrow" w:eastAsia="Calibri" w:hAnsi="Arial Narrow"/>
                <w:sz w:val="14"/>
                <w:szCs w:val="18"/>
                <w:lang w:eastAsia="en-US" w:bidi="ar-SA"/>
              </w:rPr>
              <w:lastRenderedPageBreak/>
              <w:t>maggior rischio di assembramenti [R, L]</w:t>
            </w:r>
          </w:p>
          <w:p w14:paraId="5FE39D2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3A1098D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158" w:type="dxa"/>
          </w:tcPr>
          <w:p w14:paraId="29C4485F" w14:textId="77777777" w:rsidR="00D20537" w:rsidRPr="003F7DC9" w:rsidRDefault="00D20537" w:rsidP="00D20537">
            <w:pPr>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restrizioni generalizzate con estensione e durata da definirsi rispetto allo scenario epidemiologico; in caso di restrizioni localizzate, limitazioni della mobilità da/per zone interessate [N]</w:t>
            </w:r>
          </w:p>
        </w:tc>
      </w:tr>
      <w:tr w:rsidR="00D20537" w:rsidRPr="003F7DC9" w14:paraId="05FB2913" w14:textId="77777777" w:rsidTr="004F4F20">
        <w:trPr>
          <w:trHeight w:val="20"/>
        </w:trPr>
        <w:tc>
          <w:tcPr>
            <w:tcW w:w="8494" w:type="dxa"/>
            <w:gridSpan w:val="4"/>
            <w:shd w:val="clear" w:color="auto" w:fill="00B0F0"/>
            <w:vAlign w:val="center"/>
          </w:tcPr>
          <w:p w14:paraId="6551962D"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183067C4" w14:textId="77777777" w:rsidTr="004F4F20">
        <w:trPr>
          <w:trHeight w:val="20"/>
        </w:trPr>
        <w:tc>
          <w:tcPr>
            <w:tcW w:w="1978" w:type="dxa"/>
          </w:tcPr>
          <w:p w14:paraId="0F63608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727AA50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66191DA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6C92BCDF"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R, L]</w:t>
            </w:r>
          </w:p>
          <w:p w14:paraId="54649BDD"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canto, strumenti a fiato, laboratori ad uso promiscuo, ecc.) [R, L]</w:t>
            </w:r>
          </w:p>
          <w:p w14:paraId="32BC5A02" w14:textId="77777777" w:rsidR="00D20537" w:rsidRPr="003F7DC9" w:rsidRDefault="00D20537" w:rsidP="00D20537">
            <w:pPr>
              <w:rPr>
                <w:rFonts w:ascii="Arial Narrow" w:eastAsia="Calibri" w:hAnsi="Arial Narrow"/>
                <w:sz w:val="14"/>
                <w:szCs w:val="14"/>
                <w:lang w:eastAsia="en-US" w:bidi="ar-SA"/>
              </w:rPr>
            </w:pPr>
          </w:p>
          <w:p w14:paraId="7ED5C7B4" w14:textId="77777777" w:rsidR="00D20537" w:rsidRPr="003F7DC9" w:rsidRDefault="00D20537" w:rsidP="00D20537">
            <w:pPr>
              <w:rPr>
                <w:rFonts w:ascii="Arial Narrow" w:eastAsia="Calibri" w:hAnsi="Arial Narrow"/>
                <w:sz w:val="14"/>
                <w:szCs w:val="14"/>
                <w:lang w:eastAsia="en-US" w:bidi="ar-SA"/>
              </w:rPr>
            </w:pPr>
          </w:p>
        </w:tc>
        <w:tc>
          <w:tcPr>
            <w:tcW w:w="2148" w:type="dxa"/>
          </w:tcPr>
          <w:p w14:paraId="6A5B417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obbligare all’utilizzo della mascherina anche in situazioni statiche e con il rispetto del distanziamento interpersonale, su base locale [L] o regionale [R]</w:t>
            </w:r>
          </w:p>
          <w:p w14:paraId="49EA9266"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46FF20A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449593F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3959717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210" w:type="dxa"/>
          </w:tcPr>
          <w:p w14:paraId="3763F306"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su base locale [L] o regionale [R]</w:t>
            </w:r>
          </w:p>
          <w:p w14:paraId="106EF783" w14:textId="77777777" w:rsidR="00D20537" w:rsidRPr="003F7DC9" w:rsidRDefault="00D20537" w:rsidP="00D20537">
            <w:pPr>
              <w:numPr>
                <w:ilvl w:val="0"/>
                <w:numId w:val="176"/>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attivare ovunque possibile lezioni scaglionate a rotazione mattina e pomeriggio [R, L]</w:t>
            </w:r>
          </w:p>
          <w:p w14:paraId="0C1A1743"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5FFB216E"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403E6CBA"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35DDE766"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158" w:type="dxa"/>
          </w:tcPr>
          <w:p w14:paraId="1D030701"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bl>
    <w:p w14:paraId="140978BD" w14:textId="77777777" w:rsidR="00D20537" w:rsidRPr="003F7DC9" w:rsidRDefault="00D20537" w:rsidP="00D20537">
      <w:pPr>
        <w:widowControl/>
        <w:autoSpaceDE/>
        <w:autoSpaceDN/>
        <w:spacing w:after="120"/>
        <w:ind w:left="1418" w:hanging="1418"/>
        <w:rPr>
          <w:rFonts w:ascii="Arial Narrow" w:eastAsia="Yu Gothic Light" w:hAnsi="Arial Narrow"/>
          <w:b/>
          <w:bCs/>
          <w:color w:val="002060"/>
          <w:sz w:val="20"/>
          <w:szCs w:val="20"/>
          <w:lang w:eastAsia="en-US" w:bidi="ar-SA"/>
        </w:rPr>
      </w:pPr>
    </w:p>
    <w:p w14:paraId="4A69966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FBC63B5"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r w:rsidRPr="003F7DC9">
        <w:rPr>
          <w:rFonts w:ascii="Arial Narrow" w:eastAsia="Yu Gothic Light" w:hAnsi="Arial Narrow"/>
          <w:color w:val="002060"/>
          <w:sz w:val="32"/>
          <w:szCs w:val="32"/>
          <w:lang w:eastAsia="en-US" w:bidi="ar-SA"/>
        </w:rPr>
        <w:br w:type="page"/>
      </w:r>
    </w:p>
    <w:p w14:paraId="0949F29F"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76" w:name="_Toc52453867"/>
      <w:bookmarkStart w:id="177" w:name="_Toc52455560"/>
      <w:bookmarkStart w:id="178" w:name="_Toc52463208"/>
      <w:bookmarkStart w:id="179" w:name="_Toc52533162"/>
      <w:bookmarkStart w:id="180" w:name="_Toc53040926"/>
      <w:r w:rsidRPr="003F7DC9">
        <w:rPr>
          <w:rFonts w:ascii="Arial Narrow" w:eastAsia="Yu Gothic Light" w:hAnsi="Arial Narrow"/>
          <w:b/>
          <w:bCs/>
          <w:color w:val="002060"/>
          <w:sz w:val="32"/>
          <w:szCs w:val="32"/>
          <w:lang w:eastAsia="en-US" w:bidi="ar-SA"/>
        </w:rPr>
        <w:lastRenderedPageBreak/>
        <w:t>SCENARIO 4. Situazione di trasmissibilità non controllata con criticità nella tenuta del sistema sanitario nel breve periodo</w:t>
      </w:r>
      <w:bookmarkEnd w:id="176"/>
      <w:bookmarkEnd w:id="177"/>
      <w:bookmarkEnd w:id="178"/>
      <w:bookmarkEnd w:id="179"/>
      <w:bookmarkEnd w:id="180"/>
    </w:p>
    <w:p w14:paraId="74ED6565"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81" w:name="_Toc52453868"/>
      <w:bookmarkStart w:id="182" w:name="_Toc52455561"/>
      <w:bookmarkStart w:id="183" w:name="_Toc52463209"/>
      <w:bookmarkStart w:id="184" w:name="_Toc52533163"/>
      <w:bookmarkStart w:id="185" w:name="_Toc53040927"/>
      <w:r w:rsidRPr="003F7DC9">
        <w:rPr>
          <w:rFonts w:ascii="Arial Narrow" w:eastAsia="Yu Gothic Light" w:hAnsi="Arial Narrow"/>
          <w:b/>
          <w:bCs/>
          <w:color w:val="002060"/>
          <w:sz w:val="26"/>
          <w:szCs w:val="26"/>
          <w:lang w:eastAsia="en-US" w:bidi="ar-SA"/>
        </w:rPr>
        <w:t>Descrizione dello scenario 4</w:t>
      </w:r>
      <w:bookmarkEnd w:id="181"/>
      <w:bookmarkEnd w:id="182"/>
      <w:bookmarkEnd w:id="183"/>
      <w:bookmarkEnd w:id="184"/>
      <w:bookmarkEnd w:id="185"/>
    </w:p>
    <w:p w14:paraId="5257D744" w14:textId="77777777" w:rsidR="00D20537" w:rsidRPr="003F7DC9" w:rsidRDefault="00D20537" w:rsidP="00D20537">
      <w:pPr>
        <w:widowControl/>
        <w:autoSpaceDE/>
        <w:autoSpaceDN/>
        <w:spacing w:after="24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14912" behindDoc="1" locked="0" layoutInCell="1" allowOverlap="1" wp14:anchorId="5271BBBE" wp14:editId="703C551E">
                <wp:simplePos x="0" y="0"/>
                <wp:positionH relativeFrom="column">
                  <wp:posOffset>-1905</wp:posOffset>
                </wp:positionH>
                <wp:positionV relativeFrom="paragraph">
                  <wp:posOffset>1496695</wp:posOffset>
                </wp:positionV>
                <wp:extent cx="5413972" cy="914400"/>
                <wp:effectExtent l="0" t="0" r="0" b="0"/>
                <wp:wrapNone/>
                <wp:docPr id="189" name="Rettangolo 189"/>
                <wp:cNvGraphicFramePr/>
                <a:graphic xmlns:a="http://schemas.openxmlformats.org/drawingml/2006/main">
                  <a:graphicData uri="http://schemas.microsoft.com/office/word/2010/wordprocessingShape">
                    <wps:wsp>
                      <wps:cNvSpPr/>
                      <wps:spPr>
                        <a:xfrm>
                          <a:off x="0" y="0"/>
                          <a:ext cx="5413972" cy="914400"/>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6D8DD" id="Rettangolo 189" o:spid="_x0000_s1026" style="position:absolute;margin-left:-.15pt;margin-top:117.85pt;width:426.3pt;height:1in;z-index:-25150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" fillcolor="#dae3f3" stroked="f" strokeweight="1pt"/>
            </w:pict>
          </mc:Fallback>
        </mc:AlternateContent>
      </w:r>
      <w:r w:rsidRPr="003F7DC9">
        <w:rPr>
          <w:rFonts w:ascii="Arial Narrow" w:eastAsia="Calibri" w:hAnsi="Arial Narrow"/>
          <w:lang w:eastAsia="en-US" w:bidi="ar-SA"/>
        </w:rPr>
        <w:t xml:space="preserve">Valori di Rt regionali prevalentemente e significativamente maggiori di 1,5 (ovvero con stime dell’IC95% di Rt maggiore di 1,5). Uno scenario di questo tipo potrebbe portare rapidamente a una numerosità di casi elevata e chiari segnali di sovraccarico dei servizi assistenziali, senza la possibilità di tracciare l’origine dei nuovi casi. La crescita del numero di casi potrebbe comportare un sovraccarico dei servizi assistenziali entro 1-1,5 mesi, a meno che l’epidemia non si diffonda prevalentemente tra le classi di età più giovani, come osservato nel periodo luglio-agosto 2020, e si riuscisse a proteggere le categorie più fragili (es. gli anziani). A questo proposito, si rimarca che appare piuttosto improbabile riuscire a proteggere le categorie più fragili in presenza di un’epidemia caratterizzata da questi valori di trasmissibilità. </w:t>
      </w:r>
    </w:p>
    <w:p w14:paraId="0EEA240C"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alto e, vista la velocità di diffusione e l’interconnessione tra le varie Regioni/PA, è improbabile che vi siano situazioni di rischio inferiore al moderato. Se la situazione di rischio alto dovesse persistere per un periodo di più di tre settimane, si rendono molto probabilmente necessarie misure di contenimento molto aggressive.</w:t>
      </w:r>
    </w:p>
    <w:p w14:paraId="477599C1" w14:textId="77777777" w:rsidR="00D20537" w:rsidRPr="003F7DC9" w:rsidRDefault="00D20537" w:rsidP="00D20537">
      <w:pPr>
        <w:keepNext/>
        <w:keepLines/>
        <w:widowControl/>
        <w:numPr>
          <w:ilvl w:val="0"/>
          <w:numId w:val="158"/>
        </w:numPr>
        <w:autoSpaceDE/>
        <w:autoSpaceDN/>
        <w:spacing w:before="360" w:after="120" w:line="259" w:lineRule="auto"/>
        <w:ind w:left="426"/>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 xml:space="preserve">Classificazione del rischio settimanale: MODERATA per almeno 4 settimane consecutive in base a una rivalutazione dei dati consolidati in modo da ridurre </w:t>
      </w:r>
      <w:r w:rsidRPr="003F7DC9">
        <w:rPr>
          <w:rFonts w:ascii="Arial Narrow" w:eastAsia="Yu Gothic Light" w:hAnsi="Arial Narrow"/>
          <w:b/>
          <w:iCs/>
          <w:color w:val="002060"/>
          <w:sz w:val="24"/>
          <w:szCs w:val="24"/>
          <w:lang w:bidi="ar-SA"/>
        </w:rPr>
        <w:br/>
        <w:t>il rischio di una sottostima del rischio dovuto ad un ritardo nella notifica/trasmissione dei dati di sorveglianza</w:t>
      </w:r>
    </w:p>
    <w:p w14:paraId="05986034" w14:textId="77777777" w:rsidR="00D20537" w:rsidRPr="003F7DC9" w:rsidRDefault="00D20537" w:rsidP="00D20537">
      <w:pPr>
        <w:keepNext/>
        <w:keepLines/>
        <w:widowControl/>
        <w:autoSpaceDE/>
        <w:autoSpaceDN/>
        <w:spacing w:before="240" w:after="120" w:line="259" w:lineRule="auto"/>
        <w:ind w:left="425"/>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 o ri-modulazione con cautela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qualora incrementati precedentemente in situazioni di rischio alto/molto alto</w:t>
      </w:r>
    </w:p>
    <w:p w14:paraId="41AF4B43" w14:textId="77777777" w:rsidR="00D20537" w:rsidRPr="003F7DC9" w:rsidRDefault="00D20537" w:rsidP="00D20537">
      <w:pPr>
        <w:widowControl/>
        <w:autoSpaceDE/>
        <w:autoSpaceDN/>
        <w:spacing w:after="160" w:line="259" w:lineRule="auto"/>
        <w:ind w:left="426"/>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7CE70ECC" w14:textId="77777777" w:rsidR="00D20537" w:rsidRPr="003F7DC9" w:rsidRDefault="00D20537" w:rsidP="00D20537">
      <w:pPr>
        <w:keepNext/>
        <w:keepLines/>
        <w:widowControl/>
        <w:autoSpaceDE/>
        <w:autoSpaceDN/>
        <w:spacing w:before="240" w:line="259" w:lineRule="auto"/>
        <w:ind w:left="426"/>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 straordinari in singole istituzioni (es. scuole) o aree geografiche limitate</w:t>
      </w:r>
    </w:p>
    <w:p w14:paraId="472F908F" w14:textId="77777777" w:rsidR="00D20537" w:rsidRPr="003F7DC9" w:rsidRDefault="00D20537" w:rsidP="00D20537">
      <w:pPr>
        <w:widowControl/>
        <w:numPr>
          <w:ilvl w:val="0"/>
          <w:numId w:val="155"/>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06C99FE2" w14:textId="77777777" w:rsidR="00D20537" w:rsidRPr="003F7DC9" w:rsidRDefault="00D20537" w:rsidP="00D20537">
      <w:pPr>
        <w:widowControl/>
        <w:numPr>
          <w:ilvl w:val="0"/>
          <w:numId w:val="155"/>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00076417" w14:textId="77777777" w:rsidR="00D20537" w:rsidRPr="003F7DC9" w:rsidRDefault="00D20537" w:rsidP="00D20537">
      <w:pPr>
        <w:widowControl/>
        <w:numPr>
          <w:ilvl w:val="0"/>
          <w:numId w:val="155"/>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369788AB" w14:textId="77777777" w:rsidR="00D20537" w:rsidRPr="003F7DC9" w:rsidRDefault="00D20537" w:rsidP="00D20537">
      <w:pPr>
        <w:keepNext/>
        <w:keepLines/>
        <w:widowControl/>
        <w:numPr>
          <w:ilvl w:val="0"/>
          <w:numId w:val="158"/>
        </w:numPr>
        <w:autoSpaceDE/>
        <w:autoSpaceDN/>
        <w:spacing w:before="360" w:after="120" w:line="259" w:lineRule="auto"/>
        <w:ind w:left="426"/>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Classificazione del rischio settimanale: ALTA/MOLTO ALTA</w:t>
      </w:r>
      <w:r w:rsidRPr="003F7DC9">
        <w:rPr>
          <w:rFonts w:ascii="Arial Narrow" w:eastAsia="Yu Gothic Light" w:hAnsi="Arial Narrow"/>
          <w:b/>
          <w:iCs/>
          <w:color w:val="002060"/>
          <w:sz w:val="24"/>
          <w:szCs w:val="24"/>
          <w:lang w:bidi="ar-SA"/>
        </w:rPr>
        <w:br/>
        <w:t>(per meno di 3 settimane consecutive)</w:t>
      </w:r>
    </w:p>
    <w:p w14:paraId="6E62D871" w14:textId="77777777" w:rsidR="00D20537" w:rsidRPr="003F7DC9" w:rsidRDefault="00D20537" w:rsidP="00D20537">
      <w:pPr>
        <w:keepNext/>
        <w:keepLines/>
        <w:widowControl/>
        <w:autoSpaceDE/>
        <w:autoSpaceDN/>
        <w:spacing w:before="240" w:line="259" w:lineRule="auto"/>
        <w:ind w:left="426"/>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b/>
          <w:bCs/>
          <w:i/>
          <w:iCs/>
          <w:lang w:eastAsia="en-US" w:bidi="ar-SA"/>
        </w:rPr>
        <w:t xml:space="preserv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w:t>
      </w:r>
    </w:p>
    <w:p w14:paraId="61166A19" w14:textId="77777777" w:rsidR="00D20537" w:rsidRPr="003F7DC9" w:rsidRDefault="00D20537" w:rsidP="00D20537">
      <w:pPr>
        <w:keepNext/>
        <w:keepLines/>
        <w:widowControl/>
        <w:autoSpaceDE/>
        <w:autoSpaceDN/>
        <w:spacing w:before="240" w:after="120" w:line="259" w:lineRule="auto"/>
        <w:ind w:left="425"/>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 xml:space="preserve">straordinari estesi (restrizioni locali temporanee su scala sub-provinciale) </w:t>
      </w:r>
    </w:p>
    <w:p w14:paraId="33F13572" w14:textId="77777777" w:rsidR="00D20537" w:rsidRPr="003F7DC9" w:rsidRDefault="00D20537" w:rsidP="00D20537">
      <w:pPr>
        <w:widowControl/>
        <w:numPr>
          <w:ilvl w:val="0"/>
          <w:numId w:val="156"/>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Distanziamento fisico: es. chiusura locali notturni, bar, ristoranti (inizialmente potenzialmente solo in orari specifici, es. la sera/notte in modo da evitare la “movida”)</w:t>
      </w:r>
    </w:p>
    <w:p w14:paraId="479C33A0" w14:textId="77777777" w:rsidR="00D20537" w:rsidRPr="003F7DC9" w:rsidRDefault="00D20537" w:rsidP="00D20537">
      <w:pPr>
        <w:widowControl/>
        <w:numPr>
          <w:ilvl w:val="0"/>
          <w:numId w:val="156"/>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t>Chiusura scuole/università (incrementale: classe, plesso, su base geografica in base alla situazione epidemiologica)</w:t>
      </w:r>
    </w:p>
    <w:p w14:paraId="4E755977" w14:textId="77777777" w:rsidR="00D20537" w:rsidRPr="003F7DC9" w:rsidRDefault="00D20537" w:rsidP="00D20537">
      <w:pPr>
        <w:widowControl/>
        <w:numPr>
          <w:ilvl w:val="0"/>
          <w:numId w:val="156"/>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t>Limitazioni della mobilità (da/per zone ad alta trasmissione ed eventuale ripristino del lavoro agile in aree specifiche.</w:t>
      </w:r>
    </w:p>
    <w:p w14:paraId="06F609FE" w14:textId="77777777" w:rsidR="00D20537" w:rsidRPr="003F7DC9" w:rsidRDefault="00D20537" w:rsidP="00D20537">
      <w:pPr>
        <w:widowControl/>
        <w:numPr>
          <w:ilvl w:val="0"/>
          <w:numId w:val="156"/>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lastRenderedPageBreak/>
        <w:t xml:space="preserve">Restrizioni locali temporanee su scala sub-provinciale (zone rosse) per almeno 3 settimane con monitoraggio attento nella fase di riapertura. In caso non si mantenga una incidenza relativamente bassa </w:t>
      </w:r>
      <w:proofErr w:type="gramStart"/>
      <w:r w:rsidRPr="003F7DC9">
        <w:rPr>
          <w:rFonts w:ascii="Arial Narrow" w:eastAsia="Yu Mincho" w:hAnsi="Arial Narrow"/>
          <w:lang w:eastAsia="en-US" w:bidi="ar-SA"/>
        </w:rPr>
        <w:t>ed</w:t>
      </w:r>
      <w:proofErr w:type="gramEnd"/>
      <w:r w:rsidRPr="003F7DC9">
        <w:rPr>
          <w:rFonts w:ascii="Arial Narrow" w:eastAsia="Yu Mincho" w:hAnsi="Arial Narrow"/>
          <w:lang w:eastAsia="en-US" w:bidi="ar-SA"/>
        </w:rPr>
        <w:t xml:space="preserve"> Rt &lt;1,2 nel valore medio per almeno 3 settimane dopo la riapertura valutare la necessità di ripristino con eventuale estensione geografica.</w:t>
      </w:r>
    </w:p>
    <w:p w14:paraId="27EA0DFF" w14:textId="77777777" w:rsidR="00D20537" w:rsidRPr="003F7DC9" w:rsidRDefault="00D20537" w:rsidP="00D20537">
      <w:pPr>
        <w:keepNext/>
        <w:keepLines/>
        <w:widowControl/>
        <w:numPr>
          <w:ilvl w:val="0"/>
          <w:numId w:val="158"/>
        </w:numPr>
        <w:autoSpaceDE/>
        <w:autoSpaceDN/>
        <w:spacing w:before="360" w:after="120" w:line="259" w:lineRule="auto"/>
        <w:ind w:left="426"/>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Classificazione del rischio settimanale: ALTA/MOLTO ALTA (per 3 o più settimane consecutive) ed evidenza di una situazione non gestibile con le misure straordinarie già messe in atto</w:t>
      </w:r>
    </w:p>
    <w:p w14:paraId="5927B65E" w14:textId="77777777" w:rsidR="00D20537" w:rsidRPr="003F7DC9" w:rsidRDefault="00D20537" w:rsidP="00D20537">
      <w:pPr>
        <w:keepNext/>
        <w:keepLines/>
        <w:widowControl/>
        <w:autoSpaceDE/>
        <w:autoSpaceDN/>
        <w:spacing w:before="240" w:line="259" w:lineRule="auto"/>
        <w:ind w:left="426"/>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considerare la possibilità di restrizioni estese Regionali/provinciali</w:t>
      </w:r>
    </w:p>
    <w:p w14:paraId="638C1FF8" w14:textId="77777777" w:rsidR="00D20537" w:rsidRPr="003F7DC9" w:rsidRDefault="00D20537" w:rsidP="00D20537">
      <w:pPr>
        <w:widowControl/>
        <w:numPr>
          <w:ilvl w:val="0"/>
          <w:numId w:val="156"/>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t>Definire una forma di restrizione più estesa su scala Provinciale o Regionale in base alla situazione epidemiologica</w:t>
      </w:r>
    </w:p>
    <w:p w14:paraId="11B3558C" w14:textId="77777777" w:rsidR="00D20537" w:rsidRPr="003F7DC9" w:rsidRDefault="00D20537" w:rsidP="00D20537">
      <w:pPr>
        <w:widowControl/>
        <w:numPr>
          <w:ilvl w:val="0"/>
          <w:numId w:val="156"/>
        </w:numPr>
        <w:autoSpaceDE/>
        <w:autoSpaceDN/>
        <w:spacing w:after="120" w:line="259" w:lineRule="auto"/>
        <w:ind w:left="851"/>
        <w:jc w:val="both"/>
        <w:rPr>
          <w:rFonts w:ascii="Arial Narrow" w:eastAsia="Calibri" w:hAnsi="Arial Narrow"/>
          <w:lang w:eastAsia="en-US" w:bidi="ar-SA"/>
        </w:rPr>
      </w:pPr>
      <w:r w:rsidRPr="003F7DC9">
        <w:rPr>
          <w:rFonts w:ascii="Arial Narrow" w:eastAsia="Calibri" w:hAnsi="Arial Narrow"/>
          <w:lang w:eastAsia="en-US" w:bidi="ar-SA"/>
        </w:rPr>
        <w:t>Ripristino su vasta scala del lavoro agile e di limitazione della mobilità individuale.</w:t>
      </w:r>
    </w:p>
    <w:p w14:paraId="27E5974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straordinari (Tabella 7)</w:t>
      </w:r>
    </w:p>
    <w:p w14:paraId="2DE95A35" w14:textId="77777777" w:rsidR="00D20537" w:rsidRPr="003F7DC9" w:rsidRDefault="00D20537" w:rsidP="00D20537">
      <w:pPr>
        <w:widowControl/>
        <w:autoSpaceDE/>
        <w:autoSpaceDN/>
        <w:spacing w:after="120"/>
        <w:jc w:val="both"/>
        <w:rPr>
          <w:rFonts w:ascii="Arial Narrow" w:eastAsia="Calibri" w:hAnsi="Arial Narrow" w:cs="Calibri"/>
          <w:bCs/>
          <w:sz w:val="20"/>
          <w:szCs w:val="20"/>
          <w:lang w:eastAsia="en-US" w:bidi="ar-SA"/>
        </w:rPr>
      </w:pPr>
    </w:p>
    <w:p w14:paraId="6C366DC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2 propone un diagramma di flusso relativo alla ri-modulazione delle misure in base alla classificazione settimanale del rischio in una Regione/PA. </w:t>
      </w:r>
    </w:p>
    <w:p w14:paraId="7F1F6DC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7 riporta la stessa ri-modulazione con declinazione di un dettaglio della ri-modulazione delle misure territoriali a livello regionale anche considerando il periodo dell’anno che è rilevante per la diversa l’incidenza attesa di sindromi simil-influenzali - ILI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di varia eziologia (es. virus influenzali) che impatteranno contemporaneamente i servizi sanitari. Nella tabella vengono assegnate delle indicazioni sugli attori coinvolti dove </w:t>
      </w:r>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p>
    <w:p w14:paraId="73C31B2B" w14:textId="77777777" w:rsidR="00D20537" w:rsidRPr="003F7DC9" w:rsidRDefault="00D20537" w:rsidP="00D20537">
      <w:pPr>
        <w:widowControl/>
        <w:autoSpaceDE/>
        <w:autoSpaceDN/>
        <w:spacing w:after="120"/>
        <w:jc w:val="both"/>
        <w:rPr>
          <w:rFonts w:ascii="Calibri" w:eastAsia="Calibri" w:hAnsi="Calibri"/>
          <w:sz w:val="20"/>
          <w:szCs w:val="20"/>
          <w:lang w:eastAsia="en-US" w:bidi="ar-SA"/>
        </w:rPr>
      </w:pPr>
    </w:p>
    <w:p w14:paraId="1EF64386" w14:textId="77777777" w:rsidR="00D20537" w:rsidRPr="003F7DC9" w:rsidRDefault="00D20537" w:rsidP="00D20537">
      <w:pPr>
        <w:widowControl/>
        <w:autoSpaceDE/>
        <w:autoSpaceDN/>
        <w:spacing w:after="120" w:line="259" w:lineRule="auto"/>
        <w:jc w:val="both"/>
        <w:rPr>
          <w:rFonts w:ascii="Arial Narrow" w:eastAsia="Calibri" w:hAnsi="Arial Narrow"/>
          <w:sz w:val="20"/>
          <w:szCs w:val="20"/>
          <w:lang w:eastAsia="en-US" w:bidi="ar-SA"/>
        </w:rPr>
      </w:pPr>
      <w:r w:rsidRPr="003F7DC9">
        <w:rPr>
          <w:rFonts w:ascii="Arial Narrow" w:eastAsia="Calibri" w:hAnsi="Arial Narrow"/>
          <w:noProof/>
          <w:lang w:bidi="ar-SA"/>
        </w:rPr>
        <w:lastRenderedPageBreak/>
        <w:drawing>
          <wp:inline distT="0" distB="0" distL="0" distR="0" wp14:anchorId="559A4BB8" wp14:editId="1B57BA5F">
            <wp:extent cx="5400040" cy="6703695"/>
            <wp:effectExtent l="0" t="0" r="0" b="1905"/>
            <wp:docPr id="210" name="Immagin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400040" cy="6703695"/>
                    </a:xfrm>
                    <a:prstGeom prst="rect">
                      <a:avLst/>
                    </a:prstGeom>
                    <a:noFill/>
                    <a:ln>
                      <a:noFill/>
                    </a:ln>
                  </pic:spPr>
                </pic:pic>
              </a:graphicData>
            </a:graphic>
          </wp:inline>
        </w:drawing>
      </w:r>
    </w:p>
    <w:p w14:paraId="68892BBE" w14:textId="77777777" w:rsidR="00D20537" w:rsidRPr="003F7DC9" w:rsidRDefault="00D20537" w:rsidP="00D20537">
      <w:pPr>
        <w:widowControl/>
        <w:autoSpaceDE/>
        <w:autoSpaceDN/>
        <w:spacing w:after="120" w:line="259" w:lineRule="auto"/>
        <w:jc w:val="both"/>
        <w:rPr>
          <w:rFonts w:ascii="Arial Narrow" w:eastAsia="Calibri" w:hAnsi="Arial Narrow"/>
          <w:sz w:val="20"/>
          <w:szCs w:val="20"/>
          <w:lang w:eastAsia="en-US" w:bidi="ar-SA"/>
        </w:rPr>
      </w:pPr>
    </w:p>
    <w:p w14:paraId="715FFD79"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Figura 12.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bilità non controllata con criticità nella tenuta del sistema sanitario nel breve periodo (scenario 4)</w:t>
      </w:r>
    </w:p>
    <w:p w14:paraId="0A8C08EA"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p>
    <w:p w14:paraId="393EB986"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20"/>
          <w:szCs w:val="20"/>
          <w:lang w:eastAsia="en-US" w:bidi="ar-SA"/>
        </w:rPr>
      </w:pPr>
      <w:bookmarkStart w:id="186" w:name="_Toc52453869"/>
      <w:bookmarkStart w:id="187" w:name="_Toc52455562"/>
      <w:bookmarkStart w:id="188" w:name="_Toc52463210"/>
      <w:bookmarkStart w:id="189" w:name="_Toc52533164"/>
      <w:r w:rsidRPr="003F7DC9">
        <w:rPr>
          <w:rFonts w:ascii="Arial Narrow" w:eastAsia="Yu Gothic Light" w:hAnsi="Arial Narrow"/>
          <w:b/>
          <w:bCs/>
          <w:color w:val="002060"/>
          <w:sz w:val="20"/>
          <w:szCs w:val="20"/>
          <w:lang w:eastAsia="en-US" w:bidi="ar-SA"/>
        </w:rPr>
        <w:br w:type="page"/>
      </w:r>
    </w:p>
    <w:p w14:paraId="36600C38"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90" w:name="_Toc53040928"/>
      <w:r w:rsidRPr="003F7DC9">
        <w:rPr>
          <w:rFonts w:ascii="Arial Narrow" w:eastAsia="Yu Gothic Light" w:hAnsi="Arial Narrow"/>
          <w:b/>
          <w:bCs/>
          <w:color w:val="002060"/>
          <w:sz w:val="20"/>
          <w:szCs w:val="20"/>
          <w:lang w:eastAsia="en-US" w:bidi="ar-SA"/>
        </w:rPr>
        <w:lastRenderedPageBreak/>
        <w:t>Tabella 7.</w:t>
      </w:r>
      <w:r w:rsidRPr="003F7DC9">
        <w:rPr>
          <w:rFonts w:ascii="Arial Narrow" w:eastAsia="Yu Gothic Light" w:hAnsi="Arial Narrow"/>
          <w:b/>
          <w:bCs/>
          <w:color w:val="002060"/>
          <w:sz w:val="20"/>
          <w:szCs w:val="20"/>
          <w:lang w:eastAsia="en-US" w:bidi="ar-SA"/>
        </w:rPr>
        <w:tab/>
        <w:t>SCENARIO 4: Situazione di trasmissibilità non controllata con criticità nella tenuta del sistema sanitario nel breve periodo</w:t>
      </w:r>
      <w:bookmarkEnd w:id="186"/>
      <w:bookmarkEnd w:id="187"/>
      <w:bookmarkEnd w:id="188"/>
      <w:bookmarkEnd w:id="189"/>
      <w:bookmarkEnd w:id="190"/>
    </w:p>
    <w:tbl>
      <w:tblPr>
        <w:tblStyle w:val="Grigliatabella"/>
        <w:tblW w:w="0" w:type="auto"/>
        <w:tblLook w:val="04A0" w:firstRow="1" w:lastRow="0" w:firstColumn="1" w:lastColumn="0" w:noHBand="0" w:noVBand="1"/>
      </w:tblPr>
      <w:tblGrid>
        <w:gridCol w:w="2814"/>
        <w:gridCol w:w="2859"/>
        <w:gridCol w:w="2821"/>
      </w:tblGrid>
      <w:tr w:rsidR="00D20537" w:rsidRPr="003F7DC9" w14:paraId="2339FD4E" w14:textId="77777777" w:rsidTr="00D20537">
        <w:trPr>
          <w:trHeight w:val="283"/>
        </w:trPr>
        <w:tc>
          <w:tcPr>
            <w:tcW w:w="8494" w:type="dxa"/>
            <w:gridSpan w:val="3"/>
            <w:shd w:val="clear" w:color="auto" w:fill="B4C6E7"/>
            <w:vAlign w:val="center"/>
          </w:tcPr>
          <w:p w14:paraId="1DC17F3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01F63734" w14:textId="77777777" w:rsidTr="004F4F20">
        <w:trPr>
          <w:trHeight w:val="20"/>
        </w:trPr>
        <w:tc>
          <w:tcPr>
            <w:tcW w:w="2814" w:type="dxa"/>
            <w:shd w:val="clear" w:color="auto" w:fill="002060"/>
            <w:vAlign w:val="center"/>
          </w:tcPr>
          <w:p w14:paraId="02B76624" w14:textId="77777777" w:rsidR="00D20537" w:rsidRPr="003F7DC9" w:rsidRDefault="00D20537" w:rsidP="00D20537">
            <w:pPr>
              <w:rPr>
                <w:rFonts w:ascii="Arial Narrow" w:eastAsia="Calibri" w:hAnsi="Arial Narrow"/>
                <w:color w:val="FFFFFF"/>
                <w:sz w:val="14"/>
                <w:szCs w:val="14"/>
                <w:lang w:eastAsia="en-US" w:bidi="ar-SA"/>
              </w:rPr>
            </w:pPr>
            <w:r w:rsidRPr="003F7DC9">
              <w:rPr>
                <w:rFonts w:ascii="Arial Narrow" w:eastAsia="Calibri" w:hAnsi="Arial Narrow"/>
                <w:color w:val="FFFFFF"/>
                <w:spacing w:val="-2"/>
                <w:sz w:val="14"/>
                <w:szCs w:val="14"/>
                <w:lang w:eastAsia="en-US" w:bidi="ar-SA"/>
              </w:rPr>
              <w:t xml:space="preserve">MODERATA </w:t>
            </w:r>
            <w:r w:rsidRPr="003F7DC9">
              <w:rPr>
                <w:rFonts w:ascii="Arial Narrow" w:eastAsia="Calibri" w:hAnsi="Arial Narrow"/>
                <w:color w:val="FFFFFF"/>
                <w:spacing w:val="-2"/>
                <w:sz w:val="14"/>
                <w:szCs w:val="14"/>
                <w:lang w:eastAsia="en-US" w:bidi="ar-SA"/>
              </w:rPr>
              <w:br/>
              <w:t>per almeno 4 settimane consecutive ad una valutazione del rischio più elevata</w:t>
            </w:r>
          </w:p>
        </w:tc>
        <w:tc>
          <w:tcPr>
            <w:tcW w:w="2859" w:type="dxa"/>
            <w:shd w:val="clear" w:color="auto" w:fill="002060"/>
            <w:vAlign w:val="center"/>
          </w:tcPr>
          <w:p w14:paraId="50D62D86" w14:textId="77777777" w:rsidR="00D20537" w:rsidRPr="003F7DC9" w:rsidRDefault="00D20537" w:rsidP="00D20537">
            <w:pPr>
              <w:rPr>
                <w:rFonts w:ascii="Arial Narrow" w:eastAsia="Calibri" w:hAnsi="Arial Narrow"/>
                <w:color w:val="FFFFFF"/>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per meno di 3 settimane consecutive)</w:t>
            </w:r>
          </w:p>
        </w:tc>
        <w:tc>
          <w:tcPr>
            <w:tcW w:w="2821" w:type="dxa"/>
            <w:shd w:val="clear" w:color="auto" w:fill="002060"/>
            <w:vAlign w:val="center"/>
          </w:tcPr>
          <w:p w14:paraId="439D3B3C" w14:textId="77777777" w:rsidR="00D20537" w:rsidRPr="003F7DC9" w:rsidRDefault="00D20537" w:rsidP="00D20537">
            <w:pPr>
              <w:rPr>
                <w:rFonts w:ascii="Arial Narrow" w:eastAsia="Calibri" w:hAnsi="Arial Narrow"/>
                <w:color w:val="FFFFFF"/>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per 3 o più settimane consecutive</w:t>
            </w:r>
            <w:r w:rsidRPr="003F7DC9">
              <w:rPr>
                <w:rFonts w:ascii="Arial Narrow" w:eastAsia="Calibri" w:hAnsi="Arial Narrow"/>
                <w:color w:val="FFFFFF"/>
                <w:spacing w:val="-2"/>
                <w:sz w:val="14"/>
                <w:szCs w:val="14"/>
                <w:lang w:eastAsia="en-US" w:bidi="ar-SA"/>
              </w:rPr>
              <w:br/>
              <w:t>e situazione non gestibile)</w:t>
            </w:r>
          </w:p>
        </w:tc>
      </w:tr>
      <w:tr w:rsidR="00D20537" w:rsidRPr="003F7DC9" w14:paraId="6CB4B90E" w14:textId="77777777" w:rsidTr="00D20537">
        <w:trPr>
          <w:trHeight w:val="20"/>
        </w:trPr>
        <w:tc>
          <w:tcPr>
            <w:tcW w:w="2814" w:type="dxa"/>
            <w:shd w:val="clear" w:color="auto" w:fill="F2F2F2"/>
          </w:tcPr>
          <w:p w14:paraId="5DB08787"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Numero di casi di infezione da virus SARS-CoV-2 in aumento, presenza di casi a trasmissione locale (non di importazione), alcune catene di trasmissione non note</w:t>
            </w:r>
          </w:p>
        </w:tc>
        <w:tc>
          <w:tcPr>
            <w:tcW w:w="2859" w:type="dxa"/>
            <w:shd w:val="clear" w:color="auto" w:fill="F2F2F2"/>
          </w:tcPr>
          <w:p w14:paraId="584C2461" w14:textId="77777777" w:rsidR="00D20537" w:rsidRPr="003F7DC9" w:rsidRDefault="00D20537" w:rsidP="00D20537">
            <w:pPr>
              <w:spacing w:before="40" w:after="40"/>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Cluster non più distinti tra loro, nuovi casi non correlati a catene di trasmissione note, graduale aumento della pressione per i Dipartimenti di Prevenzione</w:t>
            </w:r>
          </w:p>
        </w:tc>
        <w:tc>
          <w:tcPr>
            <w:tcW w:w="2821" w:type="dxa"/>
            <w:shd w:val="clear" w:color="auto" w:fill="F2F2F2"/>
          </w:tcPr>
          <w:p w14:paraId="7C1C8203"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Trasmissione comunitaria diffusa, Cluster non più distinti tra loro, nuovi casi non correlati a catene di trasmissione note, a pressione sostenuta per i Dipartimenti di Prevenzione</w:t>
            </w:r>
          </w:p>
        </w:tc>
      </w:tr>
      <w:tr w:rsidR="00D20537" w:rsidRPr="003F7DC9" w14:paraId="77F36ADA" w14:textId="77777777" w:rsidTr="00D20537">
        <w:trPr>
          <w:trHeight w:val="20"/>
        </w:trPr>
        <w:tc>
          <w:tcPr>
            <w:tcW w:w="2814" w:type="dxa"/>
            <w:shd w:val="clear" w:color="auto" w:fill="F2F2F2"/>
            <w:vAlign w:val="center"/>
          </w:tcPr>
          <w:p w14:paraId="6C2C339D"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76C4ECAB"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 (es. scuole) o aree geografiche limitate</w:t>
            </w:r>
          </w:p>
        </w:tc>
        <w:tc>
          <w:tcPr>
            <w:tcW w:w="2859" w:type="dxa"/>
            <w:shd w:val="clear" w:color="auto" w:fill="F2F2F2"/>
            <w:vAlign w:val="center"/>
          </w:tcPr>
          <w:p w14:paraId="7BB845D7"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Mitigazione della diffusione del virus</w:t>
            </w:r>
          </w:p>
          <w:p w14:paraId="675C54B2"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straordinari estesi (restrizioni locali temporanee su scala sub-provinciale)</w:t>
            </w:r>
          </w:p>
        </w:tc>
        <w:tc>
          <w:tcPr>
            <w:tcW w:w="2821" w:type="dxa"/>
            <w:shd w:val="clear" w:color="auto" w:fill="F2F2F2"/>
            <w:vAlign w:val="center"/>
          </w:tcPr>
          <w:p w14:paraId="5C2A19C9" w14:textId="77777777" w:rsidR="00D20537" w:rsidRPr="003F7DC9" w:rsidRDefault="00D20537" w:rsidP="00D20537">
            <w:pPr>
              <w:rPr>
                <w:rFonts w:ascii="Arial Narrow" w:eastAsia="Calibri" w:hAnsi="Arial Narrow"/>
                <w:i/>
                <w:sz w:val="14"/>
                <w:szCs w:val="16"/>
                <w:lang w:eastAsia="en-US" w:bidi="ar-SA"/>
              </w:rPr>
            </w:pPr>
            <w:r w:rsidRPr="003F7DC9">
              <w:rPr>
                <w:rFonts w:ascii="Arial Narrow" w:eastAsia="Calibri" w:hAnsi="Arial Narrow"/>
                <w:i/>
                <w:sz w:val="14"/>
                <w:szCs w:val="16"/>
                <w:lang w:eastAsia="en-US" w:bidi="ar-SA"/>
              </w:rPr>
              <w:t>Obiettivo: Mitigazione della diffusione del virus, riduzione del numero di casi, porre fine alla trasmissione comunitaria diffusa</w:t>
            </w:r>
          </w:p>
          <w:p w14:paraId="562C2E27"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6"/>
                <w:lang w:eastAsia="en-US" w:bidi="ar-SA"/>
              </w:rPr>
              <w:t>Interventi: possibilità di restrizioni regionali e/o provinciali</w:t>
            </w:r>
          </w:p>
        </w:tc>
      </w:tr>
      <w:tr w:rsidR="00D20537" w:rsidRPr="003F7DC9" w14:paraId="39AC684A" w14:textId="77777777" w:rsidTr="00D20537">
        <w:trPr>
          <w:trHeight w:val="283"/>
        </w:trPr>
        <w:tc>
          <w:tcPr>
            <w:tcW w:w="0" w:type="auto"/>
            <w:gridSpan w:val="3"/>
            <w:shd w:val="clear" w:color="auto" w:fill="1F3864"/>
            <w:vAlign w:val="center"/>
          </w:tcPr>
          <w:p w14:paraId="5057217C"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2A04FE5B" w14:textId="77777777" w:rsidTr="004F4F20">
        <w:trPr>
          <w:trHeight w:val="20"/>
        </w:trPr>
        <w:tc>
          <w:tcPr>
            <w:tcW w:w="8494" w:type="dxa"/>
            <w:gridSpan w:val="3"/>
            <w:shd w:val="clear" w:color="auto" w:fill="00B0F0"/>
            <w:vAlign w:val="center"/>
          </w:tcPr>
          <w:p w14:paraId="2629BB5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esting e gestione di sospetti, confermati e contatti</w:t>
            </w:r>
          </w:p>
        </w:tc>
      </w:tr>
      <w:tr w:rsidR="00D20537" w:rsidRPr="003F7DC9" w14:paraId="3EFCE647" w14:textId="77777777" w:rsidTr="004F4F20">
        <w:trPr>
          <w:trHeight w:val="20"/>
        </w:trPr>
        <w:tc>
          <w:tcPr>
            <w:tcW w:w="2814" w:type="dxa"/>
          </w:tcPr>
          <w:p w14:paraId="1C9EA54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0D38565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4553FEA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25CFA0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03EFA7B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1C020FE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162873B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28EB53A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c>
          <w:tcPr>
            <w:tcW w:w="2859" w:type="dxa"/>
          </w:tcPr>
          <w:p w14:paraId="66F4D4E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59998F3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31737B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5CC2784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2B8CDFD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5673D66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34F4259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1552462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821" w:type="dxa"/>
          </w:tcPr>
          <w:p w14:paraId="105B1B0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12284D2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2F24D62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3338F2E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2ACB8C7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5DD8976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e contatti a rischio, con priorità ai soggetti sintomatici </w:t>
            </w:r>
          </w:p>
          <w:p w14:paraId="59364DD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135647F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7013B468" w14:textId="77777777" w:rsidR="00D20537" w:rsidRPr="003F7DC9" w:rsidRDefault="00D20537" w:rsidP="00D20537">
            <w:pPr>
              <w:ind w:left="720"/>
              <w:rPr>
                <w:rFonts w:ascii="Arial Narrow" w:eastAsia="Calibri" w:hAnsi="Arial Narrow"/>
                <w:sz w:val="14"/>
                <w:szCs w:val="18"/>
                <w:lang w:eastAsia="en-US" w:bidi="ar-SA"/>
              </w:rPr>
            </w:pPr>
          </w:p>
        </w:tc>
      </w:tr>
      <w:tr w:rsidR="00D20537" w:rsidRPr="003F7DC9" w14:paraId="33B1167D" w14:textId="77777777" w:rsidTr="004F4F20">
        <w:trPr>
          <w:trHeight w:val="20"/>
        </w:trPr>
        <w:tc>
          <w:tcPr>
            <w:tcW w:w="8494" w:type="dxa"/>
            <w:gridSpan w:val="3"/>
            <w:shd w:val="clear" w:color="auto" w:fill="00B0F0"/>
            <w:vAlign w:val="center"/>
          </w:tcPr>
          <w:p w14:paraId="071B0C3C"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46A568B" w14:textId="77777777" w:rsidTr="004F4F20">
        <w:trPr>
          <w:trHeight w:val="20"/>
        </w:trPr>
        <w:tc>
          <w:tcPr>
            <w:tcW w:w="2814" w:type="dxa"/>
          </w:tcPr>
          <w:p w14:paraId="2BB8983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63B3876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95DB6E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1B3EC93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c>
          <w:tcPr>
            <w:tcW w:w="2859" w:type="dxa"/>
          </w:tcPr>
          <w:p w14:paraId="52BACC7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634246D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obblighi anche su base locale su utilizzo mascherine anche all’aperto [R, L]</w:t>
            </w:r>
          </w:p>
          <w:p w14:paraId="00A3C77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262836F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6FD24D1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71E3839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403D1EFD" w14:textId="77777777" w:rsidR="00D20537" w:rsidRPr="003F7DC9" w:rsidRDefault="00D20537" w:rsidP="00D20537">
            <w:pPr>
              <w:ind w:left="142"/>
              <w:rPr>
                <w:rFonts w:ascii="Arial Narrow" w:eastAsia="Calibri" w:hAnsi="Arial Narrow"/>
                <w:sz w:val="14"/>
                <w:szCs w:val="18"/>
                <w:lang w:eastAsia="en-US" w:bidi="ar-SA"/>
              </w:rPr>
            </w:pPr>
          </w:p>
        </w:tc>
        <w:tc>
          <w:tcPr>
            <w:tcW w:w="2821" w:type="dxa"/>
          </w:tcPr>
          <w:p w14:paraId="03DA9A9E" w14:textId="77777777" w:rsidR="00D20537" w:rsidRPr="003F7DC9" w:rsidRDefault="00D20537" w:rsidP="00D20537">
            <w:pPr>
              <w:widowControl w:val="0"/>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0D194378" w14:textId="77777777" w:rsidTr="004F4F20">
        <w:trPr>
          <w:trHeight w:val="20"/>
        </w:trPr>
        <w:tc>
          <w:tcPr>
            <w:tcW w:w="8494" w:type="dxa"/>
            <w:gridSpan w:val="3"/>
            <w:shd w:val="clear" w:color="auto" w:fill="00B0F0"/>
            <w:vAlign w:val="center"/>
          </w:tcPr>
          <w:p w14:paraId="2E8706B6"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3493B28E" w14:textId="77777777" w:rsidTr="004F4F20">
        <w:trPr>
          <w:trHeight w:val="20"/>
        </w:trPr>
        <w:tc>
          <w:tcPr>
            <w:tcW w:w="2814" w:type="dxa"/>
          </w:tcPr>
          <w:p w14:paraId="1D3E13C9"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7189BA8B"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4BC64CFF"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1184BF10"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9" w:type="dxa"/>
          </w:tcPr>
          <w:p w14:paraId="2CA275EC"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obbligo di mascherina (&gt; 6 anni) anche in situazioni statiche e se si rispetta il metro di distanza [R, L]</w:t>
            </w:r>
          </w:p>
          <w:p w14:paraId="6F929F8B"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6FF9C44"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lezioni scaglionate a rotazione mattina e pomeriggio, se serve aumentare gli spazi [R, L]</w:t>
            </w:r>
          </w:p>
          <w:p w14:paraId="771AD7CF"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5BD60ABF"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la situazione epidemiologica locale (es. singola struttura [R, L] o più strutture in un'area) [R, L]</w:t>
            </w:r>
          </w:p>
          <w:p w14:paraId="3D67269E"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p>
          <w:p w14:paraId="39413E16" w14:textId="77777777" w:rsidR="00D20537" w:rsidRPr="003F7DC9" w:rsidRDefault="00D20537" w:rsidP="00D20537">
            <w:pPr>
              <w:pBdr>
                <w:top w:val="nil"/>
                <w:left w:val="nil"/>
                <w:bottom w:val="nil"/>
                <w:right w:val="nil"/>
                <w:between w:val="nil"/>
              </w:pBdr>
              <w:ind w:left="142"/>
              <w:rPr>
                <w:rFonts w:ascii="Arial Narrow" w:eastAsia="Calibri" w:hAnsi="Arial Narrow"/>
                <w:sz w:val="14"/>
                <w:szCs w:val="18"/>
                <w:lang w:eastAsia="en-US" w:bidi="ar-SA"/>
              </w:rPr>
            </w:pPr>
          </w:p>
        </w:tc>
        <w:tc>
          <w:tcPr>
            <w:tcW w:w="2821" w:type="dxa"/>
          </w:tcPr>
          <w:p w14:paraId="16F79ECC"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r w:rsidR="00D20537" w:rsidRPr="003F7DC9" w14:paraId="25F27B7B" w14:textId="77777777" w:rsidTr="00D20537">
        <w:trPr>
          <w:trHeight w:val="283"/>
        </w:trPr>
        <w:tc>
          <w:tcPr>
            <w:tcW w:w="0" w:type="auto"/>
            <w:gridSpan w:val="3"/>
            <w:shd w:val="clear" w:color="auto" w:fill="1F3864"/>
            <w:vAlign w:val="center"/>
          </w:tcPr>
          <w:p w14:paraId="2135BF24"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NOV. - DIC. 2020 (incidenza ILI attesa MODERATA)</w:t>
            </w:r>
          </w:p>
        </w:tc>
      </w:tr>
      <w:tr w:rsidR="00D20537" w:rsidRPr="003F7DC9" w14:paraId="2D1AFB7A" w14:textId="77777777" w:rsidTr="004F4F20">
        <w:trPr>
          <w:trHeight w:val="20"/>
        </w:trPr>
        <w:tc>
          <w:tcPr>
            <w:tcW w:w="8494" w:type="dxa"/>
            <w:gridSpan w:val="3"/>
            <w:shd w:val="clear" w:color="auto" w:fill="00B0F0"/>
            <w:vAlign w:val="center"/>
          </w:tcPr>
          <w:p w14:paraId="6277E863"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Testing e gestione di sospetti, confermati e contatti</w:t>
            </w:r>
          </w:p>
        </w:tc>
      </w:tr>
      <w:tr w:rsidR="00D20537" w:rsidRPr="003F7DC9" w14:paraId="2D330199" w14:textId="77777777" w:rsidTr="004F4F20">
        <w:trPr>
          <w:trHeight w:val="20"/>
        </w:trPr>
        <w:tc>
          <w:tcPr>
            <w:tcW w:w="2814" w:type="dxa"/>
          </w:tcPr>
          <w:p w14:paraId="7F2E452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cerca e conferma diagnostica di tutti i casi sospetti</w:t>
            </w:r>
          </w:p>
          <w:p w14:paraId="2D20784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dei contatti stretti e a rischio</w:t>
            </w:r>
          </w:p>
          <w:p w14:paraId="51B25CB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429B78B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a supporto delle attività COVID [R, L]</w:t>
            </w:r>
          </w:p>
          <w:p w14:paraId="617248E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percorsi di formazione rapida di personale aggiuntivo a supporto del Dipartimento di Prevenzione [R, L]</w:t>
            </w:r>
          </w:p>
          <w:p w14:paraId="7864035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w:t>
            </w:r>
          </w:p>
          <w:p w14:paraId="2FE0DB4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ricerca attiva di SARS-CoV-2 con screening su specifiche categorie target di popolazione [R, L]</w:t>
            </w:r>
          </w:p>
          <w:p w14:paraId="6048EEF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alberghi per isolamento casi [R, L]</w:t>
            </w:r>
          </w:p>
        </w:tc>
        <w:tc>
          <w:tcPr>
            <w:tcW w:w="2859" w:type="dxa"/>
          </w:tcPr>
          <w:p w14:paraId="690427B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5F75455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30F2FA7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747FA6D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030200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3149A70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719A76E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4DCFC22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821" w:type="dxa"/>
          </w:tcPr>
          <w:p w14:paraId="365803F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99E1F7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229B2D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44BE5B5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55C3CB7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mpiego di personale aggiuntivo esterno a supporto del Dipartimento di Prevenzione [R, L]</w:t>
            </w:r>
          </w:p>
          <w:p w14:paraId="53605A8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w:t>
            </w:r>
          </w:p>
          <w:p w14:paraId="327EF5B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4BA6530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46CC7861" w14:textId="77777777" w:rsidR="00D20537" w:rsidRPr="003F7DC9" w:rsidRDefault="00D20537" w:rsidP="00D20537">
            <w:pPr>
              <w:ind w:left="720"/>
              <w:rPr>
                <w:rFonts w:ascii="Arial Narrow" w:eastAsia="Calibri" w:hAnsi="Arial Narrow"/>
                <w:sz w:val="14"/>
                <w:szCs w:val="18"/>
                <w:lang w:eastAsia="en-US" w:bidi="ar-SA"/>
              </w:rPr>
            </w:pPr>
          </w:p>
        </w:tc>
      </w:tr>
      <w:tr w:rsidR="00D20537" w:rsidRPr="003F7DC9" w14:paraId="28137011" w14:textId="77777777" w:rsidTr="004F4F20">
        <w:trPr>
          <w:trHeight w:val="20"/>
        </w:trPr>
        <w:tc>
          <w:tcPr>
            <w:tcW w:w="8494" w:type="dxa"/>
            <w:gridSpan w:val="3"/>
            <w:shd w:val="clear" w:color="auto" w:fill="00B0F0"/>
            <w:vAlign w:val="center"/>
          </w:tcPr>
          <w:p w14:paraId="18D114B0"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omunità</w:t>
            </w:r>
          </w:p>
        </w:tc>
      </w:tr>
      <w:tr w:rsidR="00D20537" w:rsidRPr="003F7DC9" w14:paraId="7FC9F5B5" w14:textId="77777777" w:rsidTr="004F4F20">
        <w:trPr>
          <w:trHeight w:val="20"/>
        </w:trPr>
        <w:tc>
          <w:tcPr>
            <w:tcW w:w="2814" w:type="dxa"/>
            <w:tcBorders>
              <w:bottom w:val="single" w:sz="4" w:space="0" w:color="auto"/>
            </w:tcBorders>
          </w:tcPr>
          <w:p w14:paraId="0CBF04A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del distanziamento sociale [R, L]</w:t>
            </w:r>
          </w:p>
          <w:p w14:paraId="1721872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locali [R, L]</w:t>
            </w:r>
          </w:p>
          <w:p w14:paraId="7C49D36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erruzione attività sociali/culturali/sportive maggiormente a rischio (es. discoteche, bar, palestre - anche su base oraria) [R, L]</w:t>
            </w:r>
          </w:p>
          <w:p w14:paraId="373F1AA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favorire il lavoro agile al fine di ridurre l’affollamento dei trasporti pubblici e delle sedi lavorative [N, R]</w:t>
            </w:r>
          </w:p>
          <w:p w14:paraId="0AEDB65C"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limitazione della mobilità della popolazione in aree geografiche sub-regionali [R, L]</w:t>
            </w:r>
          </w:p>
        </w:tc>
        <w:tc>
          <w:tcPr>
            <w:tcW w:w="2859" w:type="dxa"/>
            <w:tcBorders>
              <w:bottom w:val="single" w:sz="4" w:space="0" w:color="auto"/>
            </w:tcBorders>
          </w:tcPr>
          <w:p w14:paraId="5C79A46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41A54ACD"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l’introduzione di obblighi sull’utilizzo di mascherine a protezione delle vie respiratorie anche all’aperto (es. su base orario o del luogo frequentato) [N, R, L]</w:t>
            </w:r>
          </w:p>
          <w:p w14:paraId="7D33819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3BFEBBD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A]</w:t>
            </w:r>
          </w:p>
          <w:p w14:paraId="3679266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60C354E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821" w:type="dxa"/>
            <w:tcBorders>
              <w:bottom w:val="single" w:sz="4" w:space="0" w:color="auto"/>
            </w:tcBorders>
          </w:tcPr>
          <w:p w14:paraId="409DC637" w14:textId="77777777" w:rsidR="00D20537" w:rsidRPr="003F7DC9" w:rsidRDefault="00D20537" w:rsidP="00D20537">
            <w:pPr>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264A3A57" w14:textId="77777777" w:rsidTr="004F4F20">
        <w:trPr>
          <w:trHeight w:val="20"/>
        </w:trPr>
        <w:tc>
          <w:tcPr>
            <w:tcW w:w="8494" w:type="dxa"/>
            <w:gridSpan w:val="3"/>
            <w:shd w:val="clear" w:color="auto" w:fill="00B0F0"/>
            <w:vAlign w:val="center"/>
          </w:tcPr>
          <w:p w14:paraId="01E416C5"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cuole e Università</w:t>
            </w:r>
          </w:p>
        </w:tc>
      </w:tr>
      <w:tr w:rsidR="00D20537" w:rsidRPr="003F7DC9" w14:paraId="7F0D6390" w14:textId="77777777" w:rsidTr="004F4F20">
        <w:trPr>
          <w:trHeight w:val="20"/>
        </w:trPr>
        <w:tc>
          <w:tcPr>
            <w:tcW w:w="2814" w:type="dxa"/>
          </w:tcPr>
          <w:p w14:paraId="08ACECF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rodurre l’obbligo, anche su base locale, di utilizzo della mascherina anche in situazioni statiche e con il rispetto del distanziamento interpersonale [L]</w:t>
            </w:r>
          </w:p>
          <w:p w14:paraId="6D0C2DB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lezioni scaglionate a rotazione mattina e pomeriggio, se serve aumentare spazi [R, L]</w:t>
            </w:r>
          </w:p>
          <w:p w14:paraId="0742280A"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sospensione di alcune tipologie di insegnamenti che presentano condizioni di rischio più elevato (es. educazione fisica, lezioni di canto, strumenti a fiato, laboratori ad uso promiscuo, ecc.) [R, L]</w:t>
            </w:r>
          </w:p>
          <w:p w14:paraId="1006AC6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6B118C3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9" w:type="dxa"/>
          </w:tcPr>
          <w:p w14:paraId="1B3C0F4A"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L]</w:t>
            </w:r>
          </w:p>
          <w:p w14:paraId="6A235B7A"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re lezioni scaglionate a rotazione mattina e pomeriggio, se serve aumentare spazi [R, L]</w:t>
            </w:r>
          </w:p>
          <w:p w14:paraId="6979501A"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E02EE27"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01773FEA"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56DB9D4B"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821" w:type="dxa"/>
          </w:tcPr>
          <w:p w14:paraId="422E234F"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r w:rsidR="00D20537" w:rsidRPr="003F7DC9" w14:paraId="1A2DCE19" w14:textId="77777777" w:rsidTr="00D20537">
        <w:trPr>
          <w:trHeight w:val="283"/>
        </w:trPr>
        <w:tc>
          <w:tcPr>
            <w:tcW w:w="0" w:type="auto"/>
            <w:gridSpan w:val="3"/>
            <w:shd w:val="clear" w:color="auto" w:fill="1F3864"/>
            <w:vAlign w:val="center"/>
          </w:tcPr>
          <w:p w14:paraId="3FB191A9"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GEN. - MAR. 2021 (incidenza ILI attesa MODERATA/ALTA)</w:t>
            </w:r>
          </w:p>
        </w:tc>
      </w:tr>
      <w:tr w:rsidR="00D20537" w:rsidRPr="003F7DC9" w14:paraId="74282FB1" w14:textId="77777777" w:rsidTr="004F4F20">
        <w:trPr>
          <w:trHeight w:val="20"/>
        </w:trPr>
        <w:tc>
          <w:tcPr>
            <w:tcW w:w="8494" w:type="dxa"/>
            <w:gridSpan w:val="3"/>
            <w:shd w:val="clear" w:color="auto" w:fill="00B0F0"/>
            <w:vAlign w:val="center"/>
          </w:tcPr>
          <w:p w14:paraId="6A48566B"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0B8EAB89" w14:textId="77777777" w:rsidTr="004F4F20">
        <w:trPr>
          <w:trHeight w:val="20"/>
        </w:trPr>
        <w:tc>
          <w:tcPr>
            <w:tcW w:w="2814" w:type="dxa"/>
          </w:tcPr>
          <w:p w14:paraId="44BA9DE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4649540E"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p>
          <w:p w14:paraId="062A777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63552D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66B8CB3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5A57E7A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795EA4C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tampone offerto a casi sospetti e contatti stretti e contatti a rischio, con priorità ai soggetti sintomatici</w:t>
            </w:r>
          </w:p>
          <w:p w14:paraId="3EE3EEC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494B768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c>
          <w:tcPr>
            <w:tcW w:w="2859" w:type="dxa"/>
          </w:tcPr>
          <w:p w14:paraId="6F0FAC2D"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474D39F3"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8B50600"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per coorte dei pazienti</w:t>
            </w:r>
          </w:p>
          <w:p w14:paraId="53B42F53"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428870C6"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075B2BCF"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4FAC4970" w14:textId="77777777" w:rsidR="00D20537" w:rsidRPr="003F7DC9" w:rsidRDefault="00D20537" w:rsidP="00D20537">
            <w:pPr>
              <w:numPr>
                <w:ilvl w:val="0"/>
                <w:numId w:val="175"/>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lastRenderedPageBreak/>
              <w:t>valutare ulteriore rimodulazione ricerca attiva di SARS-CoV-2 con screening con priorità su categorie target di popolazione [R, L]</w:t>
            </w:r>
          </w:p>
          <w:p w14:paraId="1F8A3218"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potenziamento alberghi per isolamento casi [R, L] </w:t>
            </w:r>
          </w:p>
        </w:tc>
        <w:tc>
          <w:tcPr>
            <w:tcW w:w="2821" w:type="dxa"/>
          </w:tcPr>
          <w:p w14:paraId="13B0857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75FD937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1C0EA5D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78FC840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A616AA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mpiego di personale aggiuntivo esterno a supporto del Dipartimento di Prevenzione [R, L]</w:t>
            </w:r>
          </w:p>
          <w:p w14:paraId="5645D41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4FE6A2D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valutare ulteriore rimodulazione ricerca attiva di SARS-CoV-2 con screening con priorità su categorie target di popolazione [R, L]</w:t>
            </w:r>
          </w:p>
          <w:p w14:paraId="5E01F13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r>
      <w:tr w:rsidR="00D20537" w:rsidRPr="003F7DC9" w14:paraId="63DFD585" w14:textId="77777777" w:rsidTr="004F4F20">
        <w:trPr>
          <w:trHeight w:val="20"/>
        </w:trPr>
        <w:tc>
          <w:tcPr>
            <w:tcW w:w="8494" w:type="dxa"/>
            <w:gridSpan w:val="3"/>
            <w:shd w:val="clear" w:color="auto" w:fill="00B0F0"/>
            <w:vAlign w:val="center"/>
          </w:tcPr>
          <w:p w14:paraId="7B576C3A"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lastRenderedPageBreak/>
              <w:t>Comunità</w:t>
            </w:r>
          </w:p>
        </w:tc>
      </w:tr>
      <w:tr w:rsidR="00D20537" w:rsidRPr="003F7DC9" w14:paraId="4329B734" w14:textId="77777777" w:rsidTr="004F4F20">
        <w:trPr>
          <w:trHeight w:val="20"/>
        </w:trPr>
        <w:tc>
          <w:tcPr>
            <w:tcW w:w="2814" w:type="dxa"/>
          </w:tcPr>
          <w:p w14:paraId="1D0F314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6AE1273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5AAB1178"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6FCA1F5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3821BC1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013912D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c>
          <w:tcPr>
            <w:tcW w:w="2859" w:type="dxa"/>
          </w:tcPr>
          <w:p w14:paraId="0593EE0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171FB0C1"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introduzione obbligo utilizzo di mascherine a protezione delle vie respiratorie anche all’aperto [N, R, L]</w:t>
            </w:r>
          </w:p>
          <w:p w14:paraId="35CCA72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07353ED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20B9A37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0CBFE2E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821" w:type="dxa"/>
          </w:tcPr>
          <w:p w14:paraId="3870318D" w14:textId="77777777" w:rsidR="00D20537" w:rsidRPr="003F7DC9" w:rsidRDefault="00D20537" w:rsidP="00D20537">
            <w:pPr>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1263600A" w14:textId="77777777" w:rsidTr="004F4F20">
        <w:trPr>
          <w:trHeight w:val="20"/>
        </w:trPr>
        <w:tc>
          <w:tcPr>
            <w:tcW w:w="8494" w:type="dxa"/>
            <w:gridSpan w:val="3"/>
            <w:shd w:val="clear" w:color="auto" w:fill="00B0F0"/>
            <w:vAlign w:val="center"/>
          </w:tcPr>
          <w:p w14:paraId="32661C95"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71ED2A62" w14:textId="77777777" w:rsidTr="004F4F20">
        <w:trPr>
          <w:trHeight w:val="20"/>
        </w:trPr>
        <w:tc>
          <w:tcPr>
            <w:tcW w:w="2814" w:type="dxa"/>
          </w:tcPr>
          <w:p w14:paraId="0968264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obbligare all’utilizzo della mascherina anche in situazioni statiche e con il rispetto del distanziamento interpersonale, su base locale [L] o regionale [R]</w:t>
            </w:r>
          </w:p>
          <w:p w14:paraId="7B91C9BC"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22F51DD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3087AF2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60566AE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9" w:type="dxa"/>
          </w:tcPr>
          <w:p w14:paraId="6E4F87DD"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su base locale [L] o regionale [R]</w:t>
            </w:r>
          </w:p>
          <w:p w14:paraId="7C1C1DB8" w14:textId="77777777" w:rsidR="00D20537" w:rsidRPr="003F7DC9" w:rsidRDefault="00D20537" w:rsidP="00D20537">
            <w:pPr>
              <w:numPr>
                <w:ilvl w:val="0"/>
                <w:numId w:val="176"/>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attivare ovunque possibile lezioni scaglionate a rotazione mattina e pomeriggio [R, L]</w:t>
            </w:r>
          </w:p>
          <w:p w14:paraId="5DAD2689"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56AC3800"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27ED36DC"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525E6E1D"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821" w:type="dxa"/>
          </w:tcPr>
          <w:p w14:paraId="0BB3205C"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bl>
    <w:p w14:paraId="327FDDF3" w14:textId="77777777" w:rsidR="00D20537" w:rsidRPr="003F7DC9" w:rsidRDefault="00D20537" w:rsidP="00D20537">
      <w:pPr>
        <w:widowControl/>
        <w:autoSpaceDE/>
        <w:autoSpaceDN/>
        <w:spacing w:after="120"/>
        <w:ind w:left="851" w:hanging="851"/>
        <w:rPr>
          <w:rFonts w:ascii="Arial Narrow" w:eastAsia="Calibri" w:hAnsi="Arial Narrow"/>
          <w:sz w:val="14"/>
          <w:szCs w:val="14"/>
          <w:lang w:eastAsia="en-US" w:bidi="ar-SA"/>
        </w:rPr>
      </w:pPr>
    </w:p>
    <w:p w14:paraId="6E727FED" w14:textId="77777777" w:rsidR="00D20537" w:rsidRPr="003F7DC9" w:rsidRDefault="00D20537" w:rsidP="00D20537">
      <w:pPr>
        <w:widowControl/>
        <w:autoSpaceDE/>
        <w:autoSpaceDN/>
        <w:spacing w:after="120"/>
        <w:ind w:left="851" w:hanging="851"/>
        <w:rPr>
          <w:rFonts w:ascii="Arial Narrow" w:eastAsia="Calibri" w:hAnsi="Arial Narrow"/>
          <w:sz w:val="14"/>
          <w:szCs w:val="14"/>
          <w:lang w:eastAsia="en-US" w:bidi="ar-SA"/>
        </w:rPr>
      </w:pPr>
    </w:p>
    <w:bookmarkEnd w:id="127"/>
    <w:bookmarkEnd w:id="128"/>
    <w:p w14:paraId="39A2A055"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EEDB2D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FF2093D"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p>
    <w:p w14:paraId="33595907"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91" w:name="_Toc53040929"/>
      <w:r w:rsidRPr="003F7DC9">
        <w:rPr>
          <w:rFonts w:ascii="Arial Narrow" w:eastAsia="Yu Gothic Light" w:hAnsi="Arial Narrow"/>
          <w:b/>
          <w:bCs/>
          <w:color w:val="002060"/>
          <w:sz w:val="32"/>
          <w:szCs w:val="32"/>
          <w:lang w:eastAsia="en-US" w:bidi="ar-SA"/>
        </w:rPr>
        <w:lastRenderedPageBreak/>
        <w:t>Sintesi degli scenari</w:t>
      </w:r>
      <w:bookmarkEnd w:id="191"/>
    </w:p>
    <w:p w14:paraId="05B942BB"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eastAsia="en-US" w:bidi="ar-SA"/>
        </w:rPr>
        <w:drawing>
          <wp:inline distT="0" distB="0" distL="0" distR="0" wp14:anchorId="0F9590E7" wp14:editId="77E49ED8">
            <wp:extent cx="7822800" cy="5425200"/>
            <wp:effectExtent l="0" t="0" r="0" b="0"/>
            <wp:docPr id="211" name="Immagin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rot="16200000">
                      <a:off x="0" y="0"/>
                      <a:ext cx="7822800" cy="5425200"/>
                    </a:xfrm>
                    <a:prstGeom prst="rect">
                      <a:avLst/>
                    </a:prstGeom>
                    <a:noFill/>
                    <a:ln>
                      <a:noFill/>
                    </a:ln>
                  </pic:spPr>
                </pic:pic>
              </a:graphicData>
            </a:graphic>
          </wp:inline>
        </w:drawing>
      </w:r>
    </w:p>
    <w:p w14:paraId="2F41A39A"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p>
    <w:p w14:paraId="042E101C"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eastAsia="en-US" w:bidi="ar-SA"/>
        </w:rPr>
        <w:lastRenderedPageBreak/>
        <w:drawing>
          <wp:inline distT="0" distB="0" distL="0" distR="0" wp14:anchorId="18AEB5C3" wp14:editId="017FC5E5">
            <wp:extent cx="7959600" cy="5554800"/>
            <wp:effectExtent l="0" t="0" r="0" b="0"/>
            <wp:docPr id="212" name="Immagin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rot="16200000">
                      <a:off x="0" y="0"/>
                      <a:ext cx="7959600" cy="5554800"/>
                    </a:xfrm>
                    <a:prstGeom prst="rect">
                      <a:avLst/>
                    </a:prstGeom>
                    <a:noFill/>
                    <a:ln>
                      <a:noFill/>
                    </a:ln>
                  </pic:spPr>
                </pic:pic>
              </a:graphicData>
            </a:graphic>
          </wp:inline>
        </w:drawing>
      </w:r>
      <w:r w:rsidRPr="003F7DC9">
        <w:rPr>
          <w:rFonts w:ascii="Calibri" w:eastAsia="Calibri" w:hAnsi="Calibri"/>
          <w:lang w:eastAsia="en-US" w:bidi="ar-SA"/>
        </w:rPr>
        <w:br w:type="page"/>
      </w:r>
    </w:p>
    <w:p w14:paraId="762CA862"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eastAsia="en-US" w:bidi="ar-SA"/>
        </w:rPr>
        <w:lastRenderedPageBreak/>
        <w:drawing>
          <wp:inline distT="0" distB="0" distL="0" distR="0" wp14:anchorId="1DD7A3AE" wp14:editId="74AF1A9B">
            <wp:extent cx="7959600" cy="5554800"/>
            <wp:effectExtent l="2222" t="0" r="0" b="0"/>
            <wp:docPr id="213" name="Immagin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rot="16200000">
                      <a:off x="0" y="0"/>
                      <a:ext cx="7959600" cy="5554800"/>
                    </a:xfrm>
                    <a:prstGeom prst="rect">
                      <a:avLst/>
                    </a:prstGeom>
                    <a:noFill/>
                    <a:ln>
                      <a:noFill/>
                    </a:ln>
                  </pic:spPr>
                </pic:pic>
              </a:graphicData>
            </a:graphic>
          </wp:inline>
        </w:drawing>
      </w:r>
      <w:r w:rsidRPr="003F7DC9">
        <w:rPr>
          <w:rFonts w:ascii="Calibri" w:eastAsia="Calibri" w:hAnsi="Calibri"/>
          <w:lang w:eastAsia="en-US" w:bidi="ar-SA"/>
        </w:rPr>
        <w:br w:type="page"/>
      </w:r>
    </w:p>
    <w:p w14:paraId="2A44A9D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73583A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B07E3D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8BBE6C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B92157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E4DA17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339018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5CFCEFC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E86E38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7D2B9A2"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A2859BC" w14:textId="77777777" w:rsidR="00D20537" w:rsidRPr="003F7DC9" w:rsidRDefault="00D20537" w:rsidP="00D20537">
      <w:pPr>
        <w:keepNext/>
        <w:keepLines/>
        <w:widowControl/>
        <w:autoSpaceDE/>
        <w:autoSpaceDN/>
        <w:spacing w:before="400" w:after="200"/>
        <w:jc w:val="center"/>
        <w:outlineLvl w:val="1"/>
        <w:rPr>
          <w:rFonts w:ascii="Arial Narrow" w:eastAsia="Yu Gothic Light" w:hAnsi="Arial Narrow"/>
          <w:b/>
          <w:bCs/>
          <w:color w:val="002060"/>
          <w:sz w:val="32"/>
          <w:szCs w:val="32"/>
          <w:lang w:eastAsia="en-US" w:bidi="ar-SA"/>
        </w:rPr>
      </w:pPr>
      <w:bookmarkStart w:id="192" w:name="_Toc53040930"/>
      <w:r w:rsidRPr="003F7DC9">
        <w:rPr>
          <w:rFonts w:ascii="Arial Narrow" w:eastAsia="Yu Gothic Light" w:hAnsi="Arial Narrow"/>
          <w:b/>
          <w:bCs/>
          <w:color w:val="002060"/>
          <w:sz w:val="32"/>
          <w:szCs w:val="32"/>
          <w:lang w:eastAsia="en-US" w:bidi="ar-SA"/>
        </w:rPr>
        <w:t>Appendice A</w:t>
      </w:r>
      <w:r w:rsidRPr="003F7DC9">
        <w:rPr>
          <w:rFonts w:ascii="Arial Narrow" w:eastAsia="Yu Gothic Light" w:hAnsi="Arial Narrow"/>
          <w:b/>
          <w:bCs/>
          <w:color w:val="002060"/>
          <w:sz w:val="32"/>
          <w:szCs w:val="32"/>
          <w:lang w:eastAsia="en-US" w:bidi="ar-SA"/>
        </w:rPr>
        <w:br/>
        <w:t xml:space="preserve">Strumenti e provvedimenti per la risposta a COVID-19 </w:t>
      </w:r>
      <w:r w:rsidRPr="003F7DC9">
        <w:rPr>
          <w:rFonts w:ascii="Arial Narrow" w:eastAsia="Yu Gothic Light" w:hAnsi="Arial Narrow"/>
          <w:b/>
          <w:bCs/>
          <w:color w:val="002060"/>
          <w:sz w:val="32"/>
          <w:szCs w:val="32"/>
          <w:lang w:eastAsia="en-US" w:bidi="ar-SA"/>
        </w:rPr>
        <w:br/>
        <w:t>in Italia nella stagione autunno-invernale 2020</w:t>
      </w:r>
      <w:bookmarkEnd w:id="192"/>
      <w:r w:rsidRPr="003F7DC9">
        <w:rPr>
          <w:rFonts w:ascii="Arial Narrow" w:eastAsia="Yu Gothic Light" w:hAnsi="Arial Narrow"/>
          <w:b/>
          <w:bCs/>
          <w:color w:val="002060"/>
          <w:sz w:val="32"/>
          <w:szCs w:val="32"/>
          <w:lang w:eastAsia="en-US" w:bidi="ar-SA"/>
        </w:rPr>
        <w:t xml:space="preserve"> </w:t>
      </w:r>
    </w:p>
    <w:p w14:paraId="790771FC"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mc:AlternateContent>
          <mc:Choice Requires="wps">
            <w:drawing>
              <wp:anchor distT="0" distB="0" distL="114300" distR="114300" simplePos="0" relativeHeight="251806720" behindDoc="0" locked="0" layoutInCell="1" allowOverlap="1" wp14:anchorId="7C9CB430" wp14:editId="22B9920C">
                <wp:simplePos x="0" y="0"/>
                <wp:positionH relativeFrom="column">
                  <wp:posOffset>1971675</wp:posOffset>
                </wp:positionH>
                <wp:positionV relativeFrom="paragraph">
                  <wp:posOffset>4685665</wp:posOffset>
                </wp:positionV>
                <wp:extent cx="1724025" cy="628650"/>
                <wp:effectExtent l="0" t="0" r="9525" b="0"/>
                <wp:wrapNone/>
                <wp:docPr id="190" name="Rettangolo 190"/>
                <wp:cNvGraphicFramePr/>
                <a:graphic xmlns:a="http://schemas.openxmlformats.org/drawingml/2006/main">
                  <a:graphicData uri="http://schemas.microsoft.com/office/word/2010/wordprocessingShape">
                    <wps:wsp>
                      <wps:cNvSpPr/>
                      <wps:spPr>
                        <a:xfrm>
                          <a:off x="0" y="0"/>
                          <a:ext cx="1724025" cy="62865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9F9AA7" id="Rettangolo 190" o:spid="_x0000_s1026" style="position:absolute;margin-left:155.25pt;margin-top:368.95pt;width:135.75pt;height:49.5pt;z-index:25180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" fillcolor="window" stroked="f" strokeweight="1pt"/>
            </w:pict>
          </mc:Fallback>
        </mc:AlternateContent>
      </w:r>
      <w:r w:rsidRPr="003F7DC9">
        <w:rPr>
          <w:rFonts w:ascii="Calibri" w:eastAsia="Calibri" w:hAnsi="Calibri"/>
          <w:lang w:eastAsia="en-US" w:bidi="ar-SA"/>
        </w:rPr>
        <w:br w:type="page"/>
      </w:r>
    </w:p>
    <w:p w14:paraId="2DACD7F2" w14:textId="77777777" w:rsidR="00D20537" w:rsidRPr="003F7DC9" w:rsidRDefault="00D20537" w:rsidP="00D20537">
      <w:pPr>
        <w:widowControl/>
        <w:autoSpaceDE/>
        <w:autoSpaceDN/>
        <w:spacing w:after="160" w:line="259" w:lineRule="auto"/>
        <w:rPr>
          <w:rFonts w:ascii="Arial Narrow" w:eastAsia="Calibri" w:hAnsi="Arial Narrow"/>
          <w:b/>
          <w:color w:val="1F3864"/>
          <w:sz w:val="20"/>
          <w:szCs w:val="20"/>
          <w:lang w:eastAsia="en-US" w:bidi="ar-SA"/>
        </w:rPr>
      </w:pPr>
      <w:r w:rsidRPr="003F7DC9">
        <w:rPr>
          <w:rFonts w:ascii="Arial Narrow" w:eastAsia="Calibri" w:hAnsi="Arial Narrow"/>
          <w:b/>
          <w:noProof/>
          <w:color w:val="1F3864"/>
          <w:lang w:bidi="ar-SA"/>
        </w:rPr>
        <w:lastRenderedPageBreak/>
        <mc:AlternateContent>
          <mc:Choice Requires="wps">
            <w:drawing>
              <wp:anchor distT="0" distB="0" distL="114300" distR="114300" simplePos="0" relativeHeight="251807744" behindDoc="0" locked="0" layoutInCell="1" allowOverlap="1" wp14:anchorId="44248C88" wp14:editId="493023C2">
                <wp:simplePos x="0" y="0"/>
                <wp:positionH relativeFrom="column">
                  <wp:posOffset>1815465</wp:posOffset>
                </wp:positionH>
                <wp:positionV relativeFrom="paragraph">
                  <wp:posOffset>8559165</wp:posOffset>
                </wp:positionV>
                <wp:extent cx="1724025" cy="628650"/>
                <wp:effectExtent l="0" t="0" r="9525" b="0"/>
                <wp:wrapNone/>
                <wp:docPr id="191" name="Rettangolo 191"/>
                <wp:cNvGraphicFramePr/>
                <a:graphic xmlns:a="http://schemas.openxmlformats.org/drawingml/2006/main">
                  <a:graphicData uri="http://schemas.microsoft.com/office/word/2010/wordprocessingShape">
                    <wps:wsp>
                      <wps:cNvSpPr/>
                      <wps:spPr>
                        <a:xfrm>
                          <a:off x="0" y="0"/>
                          <a:ext cx="1724025" cy="62865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4D9DFC" id="Rettangolo 191" o:spid="_x0000_s1026" style="position:absolute;margin-left:142.95pt;margin-top:673.95pt;width:135.75pt;height:49.5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" fillcolor="window" stroked="f" strokeweight="1pt"/>
            </w:pict>
          </mc:Fallback>
        </mc:AlternateContent>
      </w:r>
      <w:r w:rsidRPr="003F7DC9">
        <w:rPr>
          <w:rFonts w:ascii="Arial Narrow" w:eastAsia="Calibri" w:hAnsi="Arial Narrow"/>
          <w:b/>
          <w:color w:val="1F3864"/>
          <w:sz w:val="20"/>
          <w:szCs w:val="20"/>
          <w:lang w:eastAsia="en-US" w:bidi="ar-SA"/>
        </w:rPr>
        <w:t>Tabella A1.</w:t>
      </w:r>
      <w:r w:rsidRPr="003F7DC9">
        <w:rPr>
          <w:rFonts w:ascii="Arial Narrow" w:eastAsia="Calibri" w:hAnsi="Arial Narrow"/>
          <w:b/>
          <w:color w:val="1F3864"/>
          <w:sz w:val="20"/>
          <w:szCs w:val="20"/>
          <w:lang w:eastAsia="en-US" w:bidi="ar-SA"/>
        </w:rPr>
        <w:tab/>
        <w:t xml:space="preserve">Pilastro 1: strumenti e provvedimenti operativi per la risposta a COVID-19 in Italia nella stagione autunno-invernale 2020 per argomento principale trattato </w:t>
      </w:r>
    </w:p>
    <w:tbl>
      <w:tblPr>
        <w:tblStyle w:val="Tabellasemplice-1"/>
        <w:tblW w:w="5000" w:type="pct"/>
        <w:tblLayout w:type="fixed"/>
        <w:tblLook w:val="04A0" w:firstRow="1" w:lastRow="0" w:firstColumn="1" w:lastColumn="0" w:noHBand="0" w:noVBand="1"/>
      </w:tblPr>
      <w:tblGrid>
        <w:gridCol w:w="2939"/>
        <w:gridCol w:w="3917"/>
        <w:gridCol w:w="2167"/>
        <w:gridCol w:w="1457"/>
      </w:tblGrid>
      <w:tr w:rsidR="00D20537" w:rsidRPr="003F7DC9" w14:paraId="5F202524"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402" w:type="pct"/>
            <w:shd w:val="clear" w:color="auto" w:fill="002060"/>
          </w:tcPr>
          <w:p w14:paraId="5AE51B15"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69" w:type="pct"/>
            <w:shd w:val="clear" w:color="auto" w:fill="002060"/>
            <w:hideMark/>
          </w:tcPr>
          <w:p w14:paraId="224CC90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034" w:type="pct"/>
            <w:shd w:val="clear" w:color="auto" w:fill="002060"/>
            <w:noWrap/>
            <w:hideMark/>
          </w:tcPr>
          <w:p w14:paraId="76C7CCB4"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695" w:type="pct"/>
            <w:shd w:val="clear" w:color="auto" w:fill="002060"/>
            <w:noWrap/>
            <w:hideMark/>
          </w:tcPr>
          <w:p w14:paraId="6A050F12"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1A0EC08B"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6F3DBCB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ggiornamento dati epidemiologici 9 marzo ore 16.00</w:t>
            </w:r>
          </w:p>
        </w:tc>
        <w:tc>
          <w:tcPr>
            <w:tcW w:w="1869" w:type="pct"/>
            <w:shd w:val="clear" w:color="auto" w:fill="D9E2F3"/>
          </w:tcPr>
          <w:p w14:paraId="2E7E25EE"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78" w:history="1">
              <w:r w:rsidR="00D20537" w:rsidRPr="003F7DC9">
                <w:rPr>
                  <w:rFonts w:ascii="Arial Narrow" w:eastAsia="Calibri" w:hAnsi="Arial Narrow" w:cs="Calibri"/>
                  <w:sz w:val="16"/>
                  <w:szCs w:val="16"/>
                  <w:lang w:eastAsia="en-US" w:bidi="ar-SA"/>
                </w:rPr>
                <w:t>Verbale CTS N. 23 del 14 marzo 2020</w:t>
              </w:r>
            </w:hyperlink>
          </w:p>
        </w:tc>
        <w:tc>
          <w:tcPr>
            <w:tcW w:w="1034" w:type="pct"/>
            <w:shd w:val="clear" w:color="auto" w:fill="D9E2F3"/>
            <w:noWrap/>
          </w:tcPr>
          <w:p w14:paraId="3881E6C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6A7EB5B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3/2020</w:t>
            </w:r>
          </w:p>
        </w:tc>
      </w:tr>
      <w:tr w:rsidR="00D20537" w:rsidRPr="003F7DC9" w14:paraId="30EB04A4"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42FD66C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ggiornamento scenari pandemici ex DPCM 10/4/2020, misure gestione contagi in RSA, varie</w:t>
            </w:r>
          </w:p>
        </w:tc>
        <w:tc>
          <w:tcPr>
            <w:tcW w:w="1869" w:type="pct"/>
          </w:tcPr>
          <w:p w14:paraId="0E5C57FB"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79" w:history="1">
              <w:r w:rsidR="00D20537" w:rsidRPr="003F7DC9">
                <w:rPr>
                  <w:rFonts w:ascii="Arial Narrow" w:eastAsia="Calibri" w:hAnsi="Arial Narrow" w:cs="Calibri"/>
                  <w:sz w:val="16"/>
                  <w:szCs w:val="16"/>
                  <w:lang w:eastAsia="en-US" w:bidi="ar-SA"/>
                </w:rPr>
                <w:t>Verbale CTS N. 50 del 11 aprile 2020</w:t>
              </w:r>
            </w:hyperlink>
          </w:p>
        </w:tc>
        <w:tc>
          <w:tcPr>
            <w:tcW w:w="1034" w:type="pct"/>
            <w:noWrap/>
          </w:tcPr>
          <w:p w14:paraId="07A7E57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4F19EEC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4/2020</w:t>
            </w:r>
          </w:p>
        </w:tc>
      </w:tr>
      <w:tr w:rsidR="00D20537" w:rsidRPr="003F7DC9" w14:paraId="5BDD788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431DDD1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attività emergenza territoriale Lombardia e stratificazione interventi patologie infettive e respiratorie, Analisi per riduzione graduale misure di contenimento</w:t>
            </w:r>
          </w:p>
        </w:tc>
        <w:tc>
          <w:tcPr>
            <w:tcW w:w="1869" w:type="pct"/>
            <w:shd w:val="clear" w:color="auto" w:fill="D9E2F3"/>
          </w:tcPr>
          <w:p w14:paraId="6BB6DF0B"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0" w:history="1">
              <w:r w:rsidR="00D20537" w:rsidRPr="003F7DC9">
                <w:rPr>
                  <w:rFonts w:ascii="Arial Narrow" w:eastAsia="Calibri" w:hAnsi="Arial Narrow" w:cs="Calibri"/>
                  <w:sz w:val="16"/>
                  <w:szCs w:val="16"/>
                  <w:lang w:eastAsia="en-US" w:bidi="ar-SA"/>
                </w:rPr>
                <w:t>Verbale CTS N. 43 del 3 aprile 2020</w:t>
              </w:r>
            </w:hyperlink>
          </w:p>
        </w:tc>
        <w:tc>
          <w:tcPr>
            <w:tcW w:w="1034" w:type="pct"/>
            <w:shd w:val="clear" w:color="auto" w:fill="D9E2F3"/>
            <w:noWrap/>
          </w:tcPr>
          <w:p w14:paraId="61978B3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0DC50F0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3/04/2020</w:t>
            </w:r>
          </w:p>
        </w:tc>
      </w:tr>
      <w:tr w:rsidR="00D20537" w:rsidRPr="003F7DC9" w14:paraId="1FAE719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5A657A61"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dati epidemiologici al fine della rimodulazione delle misure di contenimento del contagio, varie</w:t>
            </w:r>
          </w:p>
        </w:tc>
        <w:tc>
          <w:tcPr>
            <w:tcW w:w="1869" w:type="pct"/>
          </w:tcPr>
          <w:p w14:paraId="0214C2F1"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1" w:history="1">
              <w:r w:rsidR="00D20537" w:rsidRPr="003F7DC9">
                <w:rPr>
                  <w:rFonts w:ascii="Arial Narrow" w:eastAsia="Calibri" w:hAnsi="Arial Narrow" w:cs="Calibri"/>
                  <w:sz w:val="16"/>
                  <w:szCs w:val="16"/>
                  <w:lang w:eastAsia="en-US" w:bidi="ar-SA"/>
                </w:rPr>
                <w:t>Verbale CTS N. 57 del 22 aprile 2020</w:t>
              </w:r>
            </w:hyperlink>
          </w:p>
        </w:tc>
        <w:tc>
          <w:tcPr>
            <w:tcW w:w="1034" w:type="pct"/>
            <w:noWrap/>
          </w:tcPr>
          <w:p w14:paraId="71875A0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7095035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2/04/2020</w:t>
            </w:r>
          </w:p>
        </w:tc>
      </w:tr>
      <w:tr w:rsidR="00D20537" w:rsidRPr="003F7DC9" w14:paraId="560B657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2482B8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epidemiologica, test molecolari rapidi per diagnosi infezione SARS-CoV-2</w:t>
            </w:r>
          </w:p>
        </w:tc>
        <w:tc>
          <w:tcPr>
            <w:tcW w:w="1869" w:type="pct"/>
            <w:shd w:val="clear" w:color="auto" w:fill="D9E2F3"/>
          </w:tcPr>
          <w:p w14:paraId="25BAE86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2" w:history="1">
              <w:r w:rsidR="00D20537" w:rsidRPr="003F7DC9">
                <w:rPr>
                  <w:rFonts w:ascii="Arial Narrow" w:eastAsia="Calibri" w:hAnsi="Arial Narrow" w:cs="Calibri"/>
                  <w:sz w:val="16"/>
                  <w:szCs w:val="16"/>
                  <w:lang w:eastAsia="en-US" w:bidi="ar-SA"/>
                </w:rPr>
                <w:t>Verbale CTS N. 35 del 24 marzo 2020</w:t>
              </w:r>
            </w:hyperlink>
          </w:p>
        </w:tc>
        <w:tc>
          <w:tcPr>
            <w:tcW w:w="1034" w:type="pct"/>
            <w:shd w:val="clear" w:color="auto" w:fill="D9E2F3"/>
            <w:noWrap/>
          </w:tcPr>
          <w:p w14:paraId="0E72BC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62A7AFA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3/2020</w:t>
            </w:r>
          </w:p>
        </w:tc>
      </w:tr>
      <w:tr w:rsidR="00D20537" w:rsidRPr="003F7DC9" w14:paraId="68124540"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0E3FD24F"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DPCM 14/07/2020, modalità svolgimento consultazioni elettorali del 20-21 settembre 2020, varie</w:t>
            </w:r>
          </w:p>
        </w:tc>
        <w:tc>
          <w:tcPr>
            <w:tcW w:w="1869" w:type="pct"/>
          </w:tcPr>
          <w:p w14:paraId="4173D8E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3" w:history="1">
              <w:r w:rsidR="00D20537" w:rsidRPr="003F7DC9">
                <w:rPr>
                  <w:rFonts w:ascii="Arial Narrow" w:eastAsia="Calibri" w:hAnsi="Arial Narrow" w:cs="Calibri"/>
                  <w:sz w:val="16"/>
                  <w:szCs w:val="16"/>
                  <w:lang w:eastAsia="en-US" w:bidi="ar-SA"/>
                </w:rPr>
                <w:t>Verbale CTS N. 95 del 16 e 20 luglio 2020</w:t>
              </w:r>
            </w:hyperlink>
          </w:p>
        </w:tc>
        <w:tc>
          <w:tcPr>
            <w:tcW w:w="1034" w:type="pct"/>
            <w:noWrap/>
          </w:tcPr>
          <w:p w14:paraId="1454ABE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0F526C5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0/07/2020</w:t>
            </w:r>
          </w:p>
        </w:tc>
      </w:tr>
      <w:tr w:rsidR="00D20537" w:rsidRPr="003F7DC9" w14:paraId="086AB9F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FF7A2AF"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spetti epidemiologici, analisi riduzione graduale misure di contenimento, varie</w:t>
            </w:r>
          </w:p>
        </w:tc>
        <w:tc>
          <w:tcPr>
            <w:tcW w:w="1869" w:type="pct"/>
            <w:shd w:val="clear" w:color="auto" w:fill="D9E2F3"/>
          </w:tcPr>
          <w:p w14:paraId="7A28E5C4"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4" w:history="1">
              <w:r w:rsidR="00D20537" w:rsidRPr="003F7DC9">
                <w:rPr>
                  <w:rFonts w:ascii="Arial Narrow" w:eastAsia="Calibri" w:hAnsi="Arial Narrow" w:cs="Calibri"/>
                  <w:sz w:val="16"/>
                  <w:szCs w:val="16"/>
                  <w:lang w:eastAsia="en-US" w:bidi="ar-SA"/>
                </w:rPr>
                <w:t>Verbale CTS n. 40 del 31 marzo 2020</w:t>
              </w:r>
            </w:hyperlink>
          </w:p>
        </w:tc>
        <w:tc>
          <w:tcPr>
            <w:tcW w:w="1034" w:type="pct"/>
            <w:shd w:val="clear" w:color="auto" w:fill="D9E2F3"/>
            <w:noWrap/>
          </w:tcPr>
          <w:p w14:paraId="0E039A6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3B46064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3/2020</w:t>
            </w:r>
          </w:p>
        </w:tc>
      </w:tr>
      <w:tr w:rsidR="00D20537" w:rsidRPr="003F7DC9" w14:paraId="76AD80A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tcPr>
          <w:p w14:paraId="016DF89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ssicurazione obbligatoria</w:t>
            </w:r>
          </w:p>
        </w:tc>
        <w:tc>
          <w:tcPr>
            <w:tcW w:w="1869" w:type="pct"/>
            <w:tcBorders>
              <w:bottom w:val="single" w:sz="4" w:space="0" w:color="BFBFBF"/>
            </w:tcBorders>
          </w:tcPr>
          <w:p w14:paraId="72E6EFAD"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5" w:history="1">
              <w:r w:rsidR="00D20537" w:rsidRPr="003F7DC9">
                <w:rPr>
                  <w:rFonts w:ascii="Arial Narrow" w:eastAsia="Calibri" w:hAnsi="Arial Narrow" w:cs="Calibri"/>
                  <w:sz w:val="16"/>
                  <w:szCs w:val="16"/>
                  <w:lang w:eastAsia="en-US" w:bidi="ar-SA"/>
                </w:rPr>
                <w:t>I dati sulle denunce da COVID-19 (VIII Report nazionale -monitoraggio al 31 agosto 2020)</w:t>
              </w:r>
            </w:hyperlink>
          </w:p>
        </w:tc>
        <w:tc>
          <w:tcPr>
            <w:tcW w:w="1034" w:type="pct"/>
            <w:tcBorders>
              <w:bottom w:val="single" w:sz="4" w:space="0" w:color="BFBFBF"/>
            </w:tcBorders>
            <w:noWrap/>
          </w:tcPr>
          <w:p w14:paraId="2085C7D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695" w:type="pct"/>
            <w:tcBorders>
              <w:bottom w:val="single" w:sz="4" w:space="0" w:color="BFBFBF"/>
            </w:tcBorders>
            <w:noWrap/>
          </w:tcPr>
          <w:p w14:paraId="4750828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1/09/2020</w:t>
            </w:r>
          </w:p>
        </w:tc>
      </w:tr>
      <w:tr w:rsidR="00D20537" w:rsidRPr="003F7DC9" w14:paraId="5C31237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D9E2F3"/>
          </w:tcPr>
          <w:p w14:paraId="792DD5F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utismo</w:t>
            </w:r>
          </w:p>
        </w:tc>
        <w:tc>
          <w:tcPr>
            <w:tcW w:w="1869" w:type="pct"/>
            <w:tcBorders>
              <w:bottom w:val="single" w:sz="4" w:space="0" w:color="BFBFBF"/>
            </w:tcBorders>
            <w:shd w:val="clear" w:color="auto" w:fill="D9E2F3"/>
          </w:tcPr>
          <w:p w14:paraId="6E776230"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6" w:history="1">
              <w:r w:rsidR="00D20537" w:rsidRPr="003F7DC9">
                <w:rPr>
                  <w:rFonts w:ascii="Arial Narrow" w:eastAsia="Calibri" w:hAnsi="Arial Narrow" w:cs="Calibri"/>
                  <w:sz w:val="16"/>
                  <w:szCs w:val="16"/>
                  <w:lang w:eastAsia="en-US" w:bidi="ar-SA"/>
                </w:rPr>
                <w:t>Rapporto ISS COVID-19 n. 8/2020 Rev</w:t>
              </w:r>
            </w:hyperlink>
            <w:r w:rsidR="00D20537" w:rsidRPr="003F7DC9">
              <w:rPr>
                <w:rFonts w:ascii="Arial Narrow" w:eastAsia="Calibri" w:hAnsi="Arial Narrow" w:cs="Calibri"/>
                <w:sz w:val="16"/>
                <w:szCs w:val="16"/>
                <w:lang w:eastAsia="en-US" w:bidi="ar-SA"/>
              </w:rPr>
              <w:t xml:space="preserve">.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ostegno delle persone nello spettro autistico e/o con disabilità intellettiva nell’attuale scenario emergenziale SARS-CoV-2</w:t>
            </w:r>
          </w:p>
        </w:tc>
        <w:tc>
          <w:tcPr>
            <w:tcW w:w="1034" w:type="pct"/>
            <w:tcBorders>
              <w:bottom w:val="single" w:sz="4" w:space="0" w:color="BFBFBF"/>
            </w:tcBorders>
            <w:shd w:val="clear" w:color="auto" w:fill="D9E2F3"/>
            <w:noWrap/>
          </w:tcPr>
          <w:p w14:paraId="74FEC17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bottom w:val="single" w:sz="4" w:space="0" w:color="BFBFBF"/>
            </w:tcBorders>
            <w:shd w:val="clear" w:color="auto" w:fill="D9E2F3"/>
            <w:noWrap/>
          </w:tcPr>
          <w:p w14:paraId="6C5035E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13767AC0"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single" w:sz="4" w:space="0" w:color="BFBFBF"/>
              <w:left w:val="single" w:sz="4" w:space="0" w:color="BFBFBF"/>
              <w:bottom w:val="nil"/>
              <w:right w:val="single" w:sz="4" w:space="0" w:color="BFBFBF"/>
            </w:tcBorders>
          </w:tcPr>
          <w:p w14:paraId="642A041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eliachia</w:t>
            </w:r>
          </w:p>
        </w:tc>
        <w:tc>
          <w:tcPr>
            <w:tcW w:w="1869" w:type="pct"/>
            <w:tcBorders>
              <w:top w:val="single" w:sz="4" w:space="0" w:color="BFBFBF"/>
              <w:left w:val="single" w:sz="4" w:space="0" w:color="BFBFBF"/>
              <w:bottom w:val="nil"/>
              <w:right w:val="single" w:sz="4" w:space="0" w:color="BFBFBF"/>
            </w:tcBorders>
          </w:tcPr>
          <w:p w14:paraId="3AEABB5F"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7" w:history="1">
              <w:r w:rsidR="00D20537" w:rsidRPr="003F7DC9">
                <w:rPr>
                  <w:rFonts w:ascii="Arial Narrow" w:eastAsia="Calibri" w:hAnsi="Arial Narrow" w:cs="Calibri"/>
                  <w:sz w:val="16"/>
                  <w:szCs w:val="16"/>
                  <w:lang w:eastAsia="en-US" w:bidi="ar-SA"/>
                </w:rPr>
                <w:t>Rapporto ISS COVID-19 n. 38/2020</w:t>
              </w:r>
            </w:hyperlink>
            <w:r w:rsidR="00D20537" w:rsidRPr="003F7DC9">
              <w:rPr>
                <w:rFonts w:ascii="Arial Narrow" w:eastAsia="Calibri" w:hAnsi="Arial Narrow" w:cs="Calibri"/>
                <w:sz w:val="16"/>
                <w:szCs w:val="16"/>
                <w:lang w:eastAsia="en-US" w:bidi="ar-SA"/>
              </w:rPr>
              <w:t xml:space="preserve">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adeguata gestione delle persone affette da celiachia nell’attuale scenario emergenziale SARS-CoV-2</w:t>
            </w:r>
          </w:p>
        </w:tc>
        <w:tc>
          <w:tcPr>
            <w:tcW w:w="1034" w:type="pct"/>
            <w:tcBorders>
              <w:top w:val="single" w:sz="4" w:space="0" w:color="BFBFBF"/>
              <w:left w:val="single" w:sz="4" w:space="0" w:color="BFBFBF"/>
              <w:bottom w:val="nil"/>
              <w:right w:val="single" w:sz="4" w:space="0" w:color="BFBFBF"/>
            </w:tcBorders>
            <w:noWrap/>
          </w:tcPr>
          <w:p w14:paraId="5A22F20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top w:val="single" w:sz="4" w:space="0" w:color="BFBFBF"/>
              <w:left w:val="single" w:sz="4" w:space="0" w:color="BFBFBF"/>
              <w:bottom w:val="nil"/>
              <w:right w:val="single" w:sz="4" w:space="0" w:color="BFBFBF"/>
            </w:tcBorders>
            <w:noWrap/>
          </w:tcPr>
          <w:p w14:paraId="09AB80B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7EAA1DA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nil"/>
            </w:tcBorders>
            <w:shd w:val="clear" w:color="auto" w:fill="D9E2F3"/>
          </w:tcPr>
          <w:p w14:paraId="434FD20B"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sultazioni elettorali/referendarie</w:t>
            </w:r>
          </w:p>
        </w:tc>
        <w:tc>
          <w:tcPr>
            <w:tcW w:w="1869" w:type="pct"/>
            <w:tcBorders>
              <w:top w:val="nil"/>
            </w:tcBorders>
            <w:shd w:val="clear" w:color="auto" w:fill="D9E2F3"/>
          </w:tcPr>
          <w:p w14:paraId="6839D5F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8" w:history="1">
              <w:r w:rsidR="00D20537" w:rsidRPr="003F7DC9">
                <w:rPr>
                  <w:rFonts w:ascii="Arial Narrow" w:eastAsia="Calibri" w:hAnsi="Arial Narrow" w:cs="Calibri"/>
                  <w:sz w:val="16"/>
                  <w:szCs w:val="16"/>
                  <w:lang w:eastAsia="en-US" w:bidi="ar-SA"/>
                </w:rPr>
                <w:t>Circolare del Ministero della Salute</w:t>
              </w:r>
            </w:hyperlink>
            <w:r w:rsidR="00D20537" w:rsidRPr="003F7DC9">
              <w:rPr>
                <w:rFonts w:ascii="Calibri" w:eastAsia="Calibri" w:hAnsi="Calibri"/>
                <w:lang w:eastAsia="en-US" w:bidi="ar-SA"/>
              </w:rPr>
              <w:br/>
            </w:r>
            <w:r w:rsidR="00D20537" w:rsidRPr="003F7DC9">
              <w:rPr>
                <w:rFonts w:ascii="Arial Narrow" w:eastAsia="Calibri" w:hAnsi="Arial Narrow" w:cs="Calibri"/>
                <w:sz w:val="16"/>
                <w:szCs w:val="16"/>
                <w:lang w:eastAsia="en-US" w:bidi="ar-SA"/>
              </w:rPr>
              <w:t>Oggetto: Indicazioni sulle misure di prevenzione dal rischio di infezione da SARS-CoV-2 per lo svolgimento delle elezioni referendarie, suppletive, regionali e comunali del 20-21 settembre 2020, con particolare riferimento alla formazione del personale dedicato alla raccolta del voto presso il domicilio di elettori sottoposti a trattamento domiciliare o in condizioni di quarantena o di isolamento fiduciario per COVID-19, nonché nelle strutture sanitarie con Reparti Covid19 con meno di 100 posti letto n. 0029600-11/09/2020-DGPRE-DGPRE-P</w:t>
            </w:r>
          </w:p>
        </w:tc>
        <w:tc>
          <w:tcPr>
            <w:tcW w:w="1034" w:type="pct"/>
            <w:tcBorders>
              <w:top w:val="nil"/>
            </w:tcBorders>
            <w:shd w:val="clear" w:color="auto" w:fill="D9E2F3"/>
            <w:noWrap/>
          </w:tcPr>
          <w:p w14:paraId="0DD2937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tcBorders>
              <w:top w:val="nil"/>
            </w:tcBorders>
            <w:shd w:val="clear" w:color="auto" w:fill="D9E2F3"/>
            <w:noWrap/>
          </w:tcPr>
          <w:p w14:paraId="6270062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9/2020</w:t>
            </w:r>
          </w:p>
        </w:tc>
      </w:tr>
      <w:tr w:rsidR="00D20537" w:rsidRPr="003F7DC9" w14:paraId="402AFF7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5F3F7A2F"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sultazioni elettorali/referendarie</w:t>
            </w:r>
          </w:p>
        </w:tc>
        <w:tc>
          <w:tcPr>
            <w:tcW w:w="1869" w:type="pct"/>
          </w:tcPr>
          <w:p w14:paraId="213F4F0B"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sulle misure di prevenzione dal rischio di infezione da SARS-CoV-2</w:t>
              </w:r>
            </w:hyperlink>
            <w:r w:rsidR="00D20537" w:rsidRPr="003F7DC9">
              <w:rPr>
                <w:rFonts w:ascii="Arial Narrow" w:eastAsia="Calibri" w:hAnsi="Arial Narrow" w:cs="Calibri"/>
                <w:sz w:val="16"/>
                <w:szCs w:val="16"/>
                <w:lang w:eastAsia="en-US" w:bidi="ar-SA"/>
              </w:rPr>
              <w:t xml:space="preserve"> per lo svolgimento delle elezioni referendarie, suppletive, regionali e comunali del 20-21 settembre 2020, con particolare riferimento alla raccolta del voto presso le strutture residenziali sociosanitarie e socioassistenziali (RSA) n. 0029601-11/09/2020-DGPRE-DGPRE-P</w:t>
            </w:r>
          </w:p>
        </w:tc>
        <w:tc>
          <w:tcPr>
            <w:tcW w:w="1034" w:type="pct"/>
            <w:noWrap/>
          </w:tcPr>
          <w:p w14:paraId="14C8170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noWrap/>
          </w:tcPr>
          <w:p w14:paraId="5B289D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9/2020</w:t>
            </w:r>
          </w:p>
        </w:tc>
      </w:tr>
      <w:tr w:rsidR="00D20537" w:rsidRPr="003F7DC9" w14:paraId="3F54C87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4C972E8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sultazioni elettorali/referendarie</w:t>
            </w:r>
          </w:p>
        </w:tc>
        <w:tc>
          <w:tcPr>
            <w:tcW w:w="1869" w:type="pct"/>
            <w:shd w:val="clear" w:color="auto" w:fill="D9E2F3"/>
          </w:tcPr>
          <w:p w14:paraId="5EE1CB83"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sulle misure di prevenzione dal rischio di infezione da SARS-CoV-2 per lo svolgimento delle elezioni referendarie</w:t>
              </w:r>
            </w:hyperlink>
            <w:r w:rsidR="00D20537" w:rsidRPr="003F7DC9">
              <w:rPr>
                <w:rFonts w:ascii="Arial Narrow" w:eastAsia="Calibri" w:hAnsi="Arial Narrow" w:cs="Calibri"/>
                <w:sz w:val="16"/>
                <w:szCs w:val="16"/>
                <w:lang w:eastAsia="en-US" w:bidi="ar-SA"/>
              </w:rPr>
              <w:t>, suppletive, regionali e comunali del 20-21 settembre 2020, con particolare riferimento al voto di pazienti in quarantena e in isolamento domiciliare n.27319 del 14/08/2020 DGPRE 0027319-P</w:t>
            </w:r>
          </w:p>
        </w:tc>
        <w:tc>
          <w:tcPr>
            <w:tcW w:w="1034" w:type="pct"/>
            <w:shd w:val="clear" w:color="auto" w:fill="D9E2F3"/>
            <w:noWrap/>
          </w:tcPr>
          <w:p w14:paraId="174936D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shd w:val="clear" w:color="auto" w:fill="D9E2F3"/>
            <w:noWrap/>
          </w:tcPr>
          <w:p w14:paraId="6EC965D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4/08/2020</w:t>
            </w:r>
          </w:p>
        </w:tc>
      </w:tr>
      <w:tr w:rsidR="00D20537" w:rsidRPr="003F7DC9" w14:paraId="24AA557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329C461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tenimento epidemico</w:t>
            </w:r>
          </w:p>
        </w:tc>
        <w:tc>
          <w:tcPr>
            <w:tcW w:w="1869" w:type="pct"/>
          </w:tcPr>
          <w:p w14:paraId="3039C2AA"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1" w:history="1">
              <w:r w:rsidR="00D20537" w:rsidRPr="003F7DC9">
                <w:rPr>
                  <w:rFonts w:ascii="Arial Narrow" w:eastAsia="Calibri" w:hAnsi="Arial Narrow" w:cs="Calibri"/>
                  <w:sz w:val="16"/>
                  <w:szCs w:val="16"/>
                  <w:lang w:eastAsia="en-US" w:bidi="ar-SA"/>
                </w:rPr>
                <w:t>Decreto-Legge 30 luglio 2020, n. 83</w:t>
              </w:r>
            </w:hyperlink>
            <w:r w:rsidR="00D20537" w:rsidRPr="003F7DC9">
              <w:rPr>
                <w:rFonts w:ascii="Arial Narrow" w:eastAsia="Calibri" w:hAnsi="Arial Narrow" w:cs="Calibri"/>
                <w:sz w:val="16"/>
                <w:szCs w:val="16"/>
                <w:lang w:eastAsia="en-US" w:bidi="ar-SA"/>
              </w:rPr>
              <w:t xml:space="preserve"> Misure urgenti connesse con la scadenza della dichiarazione di emergenza epidemiologica da COVID-19 deliberata il 31 gennaio 2020. (20G00112) (GU Serie Generale n.190, 30/7/2020)</w:t>
            </w:r>
          </w:p>
        </w:tc>
        <w:tc>
          <w:tcPr>
            <w:tcW w:w="1034" w:type="pct"/>
            <w:noWrap/>
          </w:tcPr>
          <w:p w14:paraId="32EDB33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noWrap/>
          </w:tcPr>
          <w:p w14:paraId="640165C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7/2020</w:t>
            </w:r>
          </w:p>
        </w:tc>
      </w:tr>
      <w:tr w:rsidR="00D20537" w:rsidRPr="003F7DC9" w14:paraId="01D67D0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59E803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perture vaccinali nel periodo di emergenza COVID-19</w:t>
            </w:r>
          </w:p>
        </w:tc>
        <w:tc>
          <w:tcPr>
            <w:tcW w:w="1869" w:type="pct"/>
            <w:shd w:val="clear" w:color="auto" w:fill="D9E2F3"/>
          </w:tcPr>
          <w:p w14:paraId="1CA995B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mpatto dell’emergenza COVID-19 sulle attività di vaccinazione</w:t>
              </w:r>
            </w:hyperlink>
            <w:r w:rsidR="00D20537" w:rsidRPr="003F7DC9">
              <w:rPr>
                <w:rFonts w:ascii="Arial Narrow" w:eastAsia="Calibri" w:hAnsi="Arial Narrow" w:cs="Calibri"/>
                <w:sz w:val="16"/>
                <w:szCs w:val="16"/>
                <w:lang w:eastAsia="en-US" w:bidi="ar-SA"/>
              </w:rPr>
              <w:t xml:space="preserve"> – analisi del fenomeno e raccomandazioni operative n. 025631-30/07/2020-DGPRE</w:t>
            </w:r>
          </w:p>
        </w:tc>
        <w:tc>
          <w:tcPr>
            <w:tcW w:w="1034" w:type="pct"/>
            <w:shd w:val="clear" w:color="auto" w:fill="D9E2F3"/>
            <w:noWrap/>
          </w:tcPr>
          <w:p w14:paraId="30E1A89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shd w:val="clear" w:color="auto" w:fill="D9E2F3"/>
            <w:noWrap/>
          </w:tcPr>
          <w:p w14:paraId="5C0D35D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7/2020</w:t>
            </w:r>
          </w:p>
        </w:tc>
      </w:tr>
      <w:tr w:rsidR="00D20537" w:rsidRPr="003F7DC9" w14:paraId="5716499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1C8730D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lastRenderedPageBreak/>
              <w:t>Definizione, certificazione e codifica decessi attribuibili a COVID19, FIGC: valutazioni ripresa gare serie A, varie</w:t>
            </w:r>
          </w:p>
        </w:tc>
        <w:tc>
          <w:tcPr>
            <w:tcW w:w="1869" w:type="pct"/>
          </w:tcPr>
          <w:p w14:paraId="0968690B"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3" w:history="1">
              <w:r w:rsidR="00D20537" w:rsidRPr="003F7DC9">
                <w:rPr>
                  <w:rFonts w:ascii="Arial Narrow" w:eastAsia="Calibri" w:hAnsi="Arial Narrow" w:cs="Calibri"/>
                  <w:sz w:val="16"/>
                  <w:szCs w:val="16"/>
                  <w:lang w:eastAsia="en-US" w:bidi="ar-SA"/>
                </w:rPr>
                <w:t>Verbale CTS N. 88 del 12 giugno 2020</w:t>
              </w:r>
            </w:hyperlink>
          </w:p>
        </w:tc>
        <w:tc>
          <w:tcPr>
            <w:tcW w:w="1034" w:type="pct"/>
            <w:noWrap/>
          </w:tcPr>
          <w:p w14:paraId="05928E6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626EFE1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2/06/2020</w:t>
            </w:r>
          </w:p>
        </w:tc>
      </w:tr>
      <w:tr w:rsidR="00D20537" w:rsidRPr="003F7DC9" w14:paraId="1586C4F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D11F72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Fase 2: Indicatori monitoraggio</w:t>
            </w:r>
          </w:p>
        </w:tc>
        <w:tc>
          <w:tcPr>
            <w:tcW w:w="1869" w:type="pct"/>
            <w:shd w:val="clear" w:color="auto" w:fill="D9E2F3"/>
          </w:tcPr>
          <w:p w14:paraId="05437015"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mergenza COVID-19: attività di monitoraggio del rischio sanitario</w:t>
              </w:r>
            </w:hyperlink>
            <w:r w:rsidR="00D20537" w:rsidRPr="003F7DC9">
              <w:rPr>
                <w:rFonts w:ascii="Arial Narrow" w:eastAsia="Calibri" w:hAnsi="Arial Narrow" w:cs="Calibri"/>
                <w:sz w:val="16"/>
                <w:szCs w:val="16"/>
                <w:lang w:eastAsia="en-US" w:bidi="ar-SA"/>
              </w:rPr>
              <w:t xml:space="preserve"> connesse al passaggio dalla fase 1 alla fase 2A di cui all’allegato 10 Del DPCM 26/4/2020 n. 0015279-30/04/2020-DGPRE-DGPRE-P</w:t>
            </w:r>
          </w:p>
        </w:tc>
        <w:tc>
          <w:tcPr>
            <w:tcW w:w="1034" w:type="pct"/>
            <w:shd w:val="clear" w:color="auto" w:fill="D9E2F3"/>
            <w:noWrap/>
          </w:tcPr>
          <w:p w14:paraId="072F921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 Direzione generale della programmazione sanitaria</w:t>
            </w:r>
          </w:p>
        </w:tc>
        <w:tc>
          <w:tcPr>
            <w:tcW w:w="695" w:type="pct"/>
            <w:shd w:val="clear" w:color="auto" w:fill="D9E2F3"/>
            <w:noWrap/>
          </w:tcPr>
          <w:p w14:paraId="470492F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1A481A28"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6E3E997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Formazione</w:t>
            </w:r>
          </w:p>
        </w:tc>
        <w:tc>
          <w:tcPr>
            <w:tcW w:w="1869" w:type="pct"/>
            <w:shd w:val="clear" w:color="auto" w:fill="auto"/>
          </w:tcPr>
          <w:p w14:paraId="72920F04"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5" w:history="1">
              <w:r w:rsidR="00D20537" w:rsidRPr="003F7DC9">
                <w:rPr>
                  <w:rFonts w:ascii="Arial Narrow" w:eastAsia="Calibri" w:hAnsi="Arial Narrow" w:cs="Calibri"/>
                  <w:sz w:val="16"/>
                  <w:szCs w:val="16"/>
                  <w:lang w:eastAsia="en-US" w:bidi="ar-SA"/>
                </w:rPr>
                <w:t>Rapporto ISS COVID-19 n. 57/2020</w:t>
              </w:r>
            </w:hyperlink>
            <w:r w:rsidR="00D20537" w:rsidRPr="003F7DC9">
              <w:rPr>
                <w:rFonts w:ascii="Arial Narrow" w:eastAsia="Calibri" w:hAnsi="Arial Narrow" w:cs="Calibri"/>
                <w:sz w:val="16"/>
                <w:szCs w:val="16"/>
                <w:lang w:eastAsia="en-US" w:bidi="ar-SA"/>
              </w:rPr>
              <w:t xml:space="preserve"> - Formazione per la preparedness nell’emergenza COVID-19: il case report dell’Istituto Superiore di Sanità</w:t>
            </w:r>
          </w:p>
        </w:tc>
        <w:tc>
          <w:tcPr>
            <w:tcW w:w="1034" w:type="pct"/>
            <w:shd w:val="clear" w:color="auto" w:fill="auto"/>
            <w:noWrap/>
          </w:tcPr>
          <w:p w14:paraId="685713D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auto"/>
            <w:noWrap/>
          </w:tcPr>
          <w:p w14:paraId="6FA14E5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5/2020</w:t>
            </w:r>
          </w:p>
        </w:tc>
      </w:tr>
      <w:tr w:rsidR="00D20537" w:rsidRPr="003F7DC9" w14:paraId="3036369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B20386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D9E2F3"/>
          </w:tcPr>
          <w:p w14:paraId="7E200F38"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 organizzative per il potenziamento della rete ospedaliera per emergenza COVID-19.</w:t>
              </w:r>
            </w:hyperlink>
            <w:r w:rsidR="00D20537" w:rsidRPr="003F7DC9">
              <w:rPr>
                <w:rFonts w:ascii="Arial Narrow" w:eastAsia="Calibri" w:hAnsi="Arial Narrow" w:cs="Calibri"/>
                <w:sz w:val="16"/>
                <w:szCs w:val="16"/>
                <w:lang w:eastAsia="en-US" w:bidi="ar-SA"/>
              </w:rPr>
              <w:t xml:space="preserve"> n. 0011254-29/05/2020-DGPROGS-MDS-P</w:t>
            </w:r>
          </w:p>
        </w:tc>
        <w:tc>
          <w:tcPr>
            <w:tcW w:w="1034" w:type="pct"/>
            <w:shd w:val="clear" w:color="auto" w:fill="D9E2F3"/>
            <w:noWrap/>
          </w:tcPr>
          <w:p w14:paraId="2EF4CEB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D9E2F3"/>
            <w:noWrap/>
          </w:tcPr>
          <w:p w14:paraId="00AAB6D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10A8A22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2AD8434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auto"/>
          </w:tcPr>
          <w:p w14:paraId="459AB228"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 per la progressiva riattivazione delle attività programmate considerate differibili in corso di emergenza da COVID-19</w:t>
              </w:r>
            </w:hyperlink>
            <w:r w:rsidR="00D20537" w:rsidRPr="003F7DC9">
              <w:rPr>
                <w:rFonts w:ascii="Arial Narrow" w:eastAsia="Calibri" w:hAnsi="Arial Narrow" w:cs="Calibri"/>
                <w:sz w:val="16"/>
                <w:szCs w:val="16"/>
                <w:lang w:eastAsia="en-US" w:bidi="ar-SA"/>
              </w:rPr>
              <w:t>. n. 0011408-01/06/2020-DGPROGS-MDS-P</w:t>
            </w:r>
          </w:p>
        </w:tc>
        <w:tc>
          <w:tcPr>
            <w:tcW w:w="1034" w:type="pct"/>
            <w:shd w:val="clear" w:color="auto" w:fill="auto"/>
            <w:noWrap/>
          </w:tcPr>
          <w:p w14:paraId="5AB18E2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auto"/>
            <w:noWrap/>
          </w:tcPr>
          <w:p w14:paraId="68A803D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6/2020</w:t>
            </w:r>
          </w:p>
        </w:tc>
      </w:tr>
      <w:tr w:rsidR="00D20537" w:rsidRPr="003F7DC9" w14:paraId="23EA73B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0628C5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D9E2F3"/>
          </w:tcPr>
          <w:p w14:paraId="4FAE9FF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8" w:history="1">
              <w:r w:rsidR="00D20537" w:rsidRPr="003F7DC9">
                <w:rPr>
                  <w:rFonts w:ascii="Arial Narrow" w:eastAsia="Calibri" w:hAnsi="Arial Narrow" w:cs="Calibri"/>
                  <w:sz w:val="16"/>
                  <w:szCs w:val="16"/>
                  <w:lang w:eastAsia="en-US" w:bidi="ar-SA"/>
                </w:rPr>
                <w:t>Legge 17 luglio 2020, n. 77.</w:t>
              </w:r>
            </w:hyperlink>
            <w:r w:rsidR="00D20537" w:rsidRPr="003F7DC9">
              <w:rPr>
                <w:rFonts w:ascii="Arial Narrow" w:eastAsia="Calibri" w:hAnsi="Arial Narrow" w:cs="Calibri"/>
                <w:sz w:val="16"/>
                <w:szCs w:val="16"/>
                <w:lang w:eastAsia="en-US" w:bidi="ar-SA"/>
              </w:rPr>
              <w:t xml:space="preserve"> Conversione in legge, con modificazioni, del decreto-legge 19 maggio 2020, n. 34, recante misure urgenti in materia di salute, sostegno al lavoro e all’economia, nonché di politiche sociali connesse all’emergenza epidemiologica da COVID-19. (GU n. 180, 18/7/2020)</w:t>
            </w:r>
          </w:p>
        </w:tc>
        <w:tc>
          <w:tcPr>
            <w:tcW w:w="1034" w:type="pct"/>
            <w:shd w:val="clear" w:color="auto" w:fill="D9E2F3"/>
            <w:noWrap/>
          </w:tcPr>
          <w:p w14:paraId="793C00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shd w:val="clear" w:color="auto" w:fill="D9E2F3"/>
            <w:noWrap/>
          </w:tcPr>
          <w:p w14:paraId="0DE84D4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9/09/2020</w:t>
            </w:r>
          </w:p>
        </w:tc>
      </w:tr>
      <w:tr w:rsidR="00D20537" w:rsidRPr="003F7DC9" w14:paraId="175F04D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746701A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auto"/>
          </w:tcPr>
          <w:p w14:paraId="2EB78EBB"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9" w:history="1">
              <w:r w:rsidR="00D20537" w:rsidRPr="003F7DC9">
                <w:rPr>
                  <w:rFonts w:ascii="Arial Narrow" w:eastAsia="Calibri" w:hAnsi="Arial Narrow" w:cs="Calibri"/>
                  <w:sz w:val="16"/>
                  <w:szCs w:val="16"/>
                  <w:lang w:eastAsia="en-US" w:bidi="ar-SA"/>
                </w:rPr>
                <w:t>Legge 24 aprile 2020, N. 27</w:t>
              </w:r>
            </w:hyperlink>
            <w:r w:rsidR="00D20537" w:rsidRPr="003F7DC9">
              <w:rPr>
                <w:rFonts w:ascii="Arial Narrow" w:eastAsia="Calibri" w:hAnsi="Arial Narrow" w:cs="Calibri"/>
                <w:sz w:val="16"/>
                <w:szCs w:val="16"/>
                <w:lang w:eastAsia="en-US" w:bidi="ar-SA"/>
              </w:rPr>
              <w:t xml:space="preserve"> Conversione in legge, con modificazioni, del decreto-legge 17 marzo 2020, n. 18, recante misure di potenziamento del Servizio sanitario nazionale e di sostegno economico per famiglie, lavoratori e imprese connesse all’emergenza epidemiologica da COVID-19. Proroga dei termini per l’adozione di decreti legislativi. (20G00045) (GU Serie Generale n.110, 29/4/2020 - Suppl. Ordinario n. 16)</w:t>
            </w:r>
          </w:p>
        </w:tc>
        <w:tc>
          <w:tcPr>
            <w:tcW w:w="1034" w:type="pct"/>
            <w:shd w:val="clear" w:color="auto" w:fill="auto"/>
            <w:noWrap/>
          </w:tcPr>
          <w:p w14:paraId="52EB69C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shd w:val="clear" w:color="auto" w:fill="auto"/>
            <w:noWrap/>
          </w:tcPr>
          <w:p w14:paraId="2C46134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7FCCDCF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349180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D9E2F3"/>
          </w:tcPr>
          <w:p w14:paraId="162B844F"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0" w:history="1">
              <w:r w:rsidR="00D20537" w:rsidRPr="003F7DC9">
                <w:rPr>
                  <w:rFonts w:ascii="Arial Narrow" w:eastAsia="Calibri" w:hAnsi="Arial Narrow" w:cs="Calibri"/>
                  <w:sz w:val="16"/>
                  <w:szCs w:val="16"/>
                  <w:lang w:eastAsia="en-US" w:bidi="ar-SA"/>
                </w:rPr>
                <w:t>Linee di indirizzo per la rimodulazione dell’attività programmata differibile</w:t>
              </w:r>
            </w:hyperlink>
            <w:r w:rsidR="00D20537" w:rsidRPr="003F7DC9">
              <w:rPr>
                <w:rFonts w:ascii="Arial Narrow" w:eastAsia="Calibri" w:hAnsi="Arial Narrow" w:cs="Calibri"/>
                <w:sz w:val="16"/>
                <w:szCs w:val="16"/>
                <w:lang w:eastAsia="en-US" w:bidi="ar-SA"/>
              </w:rPr>
              <w:t xml:space="preserve"> corso di emergenza da COVID-19, 16 marzo. n. 2020 0007422-16/03/2020-DGPROGS-MDS-P - Allegato Utente 1 (A01)</w:t>
            </w:r>
          </w:p>
        </w:tc>
        <w:tc>
          <w:tcPr>
            <w:tcW w:w="1034" w:type="pct"/>
            <w:shd w:val="clear" w:color="auto" w:fill="D9E2F3"/>
            <w:noWrap/>
          </w:tcPr>
          <w:p w14:paraId="1E7F94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GPROGS</w:t>
            </w:r>
          </w:p>
        </w:tc>
        <w:tc>
          <w:tcPr>
            <w:tcW w:w="695" w:type="pct"/>
            <w:shd w:val="clear" w:color="auto" w:fill="D9E2F3"/>
            <w:noWrap/>
          </w:tcPr>
          <w:p w14:paraId="1F684FD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3/2020</w:t>
            </w:r>
          </w:p>
        </w:tc>
      </w:tr>
      <w:tr w:rsidR="00D20537" w:rsidRPr="003F7DC9" w14:paraId="6E786881"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7145464B"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i casi sospetti/probabili e focolai SARS-CoV-2 nelle scuole e servizi per l’infanzia</w:t>
            </w:r>
          </w:p>
        </w:tc>
        <w:tc>
          <w:tcPr>
            <w:tcW w:w="1869" w:type="pct"/>
            <w:shd w:val="clear" w:color="auto" w:fill="auto"/>
          </w:tcPr>
          <w:p w14:paraId="09A69A5E"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operative per la gestione di casi e focolai di SARS-CoV-2 nelle scuole</w:t>
              </w:r>
            </w:hyperlink>
            <w:r w:rsidR="00D20537" w:rsidRPr="003F7DC9">
              <w:rPr>
                <w:rFonts w:ascii="Arial Narrow" w:eastAsia="Calibri" w:hAnsi="Arial Narrow" w:cs="Calibri"/>
                <w:sz w:val="16"/>
                <w:szCs w:val="16"/>
                <w:lang w:eastAsia="en-US" w:bidi="ar-SA"/>
              </w:rPr>
              <w:t xml:space="preserve"> e nei servizi educativi dell’infanzia n.017167-21/08/2020-DGPROGS</w:t>
            </w:r>
          </w:p>
        </w:tc>
        <w:tc>
          <w:tcPr>
            <w:tcW w:w="1034" w:type="pct"/>
            <w:shd w:val="clear" w:color="auto" w:fill="auto"/>
            <w:noWrap/>
          </w:tcPr>
          <w:p w14:paraId="577CCA0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 - Direzione generale della programmazione sanitaria</w:t>
            </w:r>
          </w:p>
        </w:tc>
        <w:tc>
          <w:tcPr>
            <w:tcW w:w="695" w:type="pct"/>
            <w:shd w:val="clear" w:color="auto" w:fill="auto"/>
            <w:noWrap/>
          </w:tcPr>
          <w:p w14:paraId="695EA1F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1/08/2020</w:t>
            </w:r>
          </w:p>
        </w:tc>
      </w:tr>
      <w:tr w:rsidR="00D20537" w:rsidRPr="003F7DC9" w14:paraId="40D9628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C4E0CA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Incremento disponibilità posti letto a livello nazionale, trasporti pazienti critici</w:t>
            </w:r>
          </w:p>
        </w:tc>
        <w:tc>
          <w:tcPr>
            <w:tcW w:w="1869" w:type="pct"/>
            <w:shd w:val="clear" w:color="auto" w:fill="D9E2F3"/>
          </w:tcPr>
          <w:p w14:paraId="7948632B"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2" w:history="1">
              <w:r w:rsidR="00D20537" w:rsidRPr="003F7DC9">
                <w:rPr>
                  <w:rFonts w:ascii="Arial Narrow" w:eastAsia="Calibri" w:hAnsi="Arial Narrow" w:cs="Calibri"/>
                  <w:sz w:val="16"/>
                  <w:szCs w:val="16"/>
                  <w:lang w:eastAsia="en-US" w:bidi="ar-SA"/>
                </w:rPr>
                <w:t>Verbale CTS N. 14 del 1° marzo 2020</w:t>
              </w:r>
            </w:hyperlink>
          </w:p>
        </w:tc>
        <w:tc>
          <w:tcPr>
            <w:tcW w:w="1034" w:type="pct"/>
            <w:shd w:val="clear" w:color="auto" w:fill="D9E2F3"/>
            <w:noWrap/>
          </w:tcPr>
          <w:p w14:paraId="6911562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592378A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3/2020</w:t>
            </w:r>
          </w:p>
        </w:tc>
      </w:tr>
      <w:tr w:rsidR="00D20537" w:rsidRPr="003F7DC9" w14:paraId="0021322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6EA4F10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Istanze dicasteri: rimodulazioni misure contenimento contagio SARS-CoV-2</w:t>
            </w:r>
          </w:p>
        </w:tc>
        <w:tc>
          <w:tcPr>
            <w:tcW w:w="1869" w:type="pct"/>
            <w:shd w:val="clear" w:color="auto" w:fill="auto"/>
          </w:tcPr>
          <w:p w14:paraId="48BEED7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3" w:history="1">
              <w:r w:rsidR="00D20537" w:rsidRPr="003F7DC9">
                <w:rPr>
                  <w:rFonts w:ascii="Arial Narrow" w:eastAsia="Calibri" w:hAnsi="Arial Narrow" w:cs="Calibri"/>
                  <w:sz w:val="16"/>
                  <w:szCs w:val="16"/>
                  <w:lang w:eastAsia="en-US" w:bidi="ar-SA"/>
                </w:rPr>
                <w:t>Verbale CTS N. 59 del 24 e 25 aprile 2020</w:t>
              </w:r>
            </w:hyperlink>
          </w:p>
        </w:tc>
        <w:tc>
          <w:tcPr>
            <w:tcW w:w="1034" w:type="pct"/>
            <w:shd w:val="clear" w:color="auto" w:fill="auto"/>
            <w:noWrap/>
          </w:tcPr>
          <w:p w14:paraId="5FA98F6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auto"/>
            <w:noWrap/>
          </w:tcPr>
          <w:p w14:paraId="06EE543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4/2020</w:t>
            </w:r>
          </w:p>
        </w:tc>
      </w:tr>
      <w:tr w:rsidR="00D20537" w:rsidRPr="003F7DC9" w14:paraId="3BA574D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48E8F5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Linee di indirizzo assistenziali del paziente critico affetto da COVID-19 e utilizzo DPI</w:t>
            </w:r>
          </w:p>
        </w:tc>
        <w:tc>
          <w:tcPr>
            <w:tcW w:w="1869" w:type="pct"/>
            <w:shd w:val="clear" w:color="auto" w:fill="D9E2F3"/>
          </w:tcPr>
          <w:p w14:paraId="3C1CB4EC"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4" w:history="1">
              <w:r w:rsidR="00D20537" w:rsidRPr="003F7DC9">
                <w:rPr>
                  <w:rFonts w:ascii="Arial Narrow" w:eastAsia="Calibri" w:hAnsi="Arial Narrow" w:cs="Calibri"/>
                  <w:sz w:val="16"/>
                  <w:szCs w:val="16"/>
                  <w:lang w:eastAsia="en-US" w:bidi="ar-SA"/>
                </w:rPr>
                <w:t>Verbale CTS N. 13 del 29 febbraio 2020</w:t>
              </w:r>
            </w:hyperlink>
          </w:p>
        </w:tc>
        <w:tc>
          <w:tcPr>
            <w:tcW w:w="1034" w:type="pct"/>
            <w:shd w:val="clear" w:color="auto" w:fill="D9E2F3"/>
            <w:noWrap/>
          </w:tcPr>
          <w:p w14:paraId="3455A72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54FAFC1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2/2020</w:t>
            </w:r>
          </w:p>
        </w:tc>
      </w:tr>
      <w:tr w:rsidR="00D20537" w:rsidRPr="003F7DC9" w14:paraId="02F7455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auto"/>
          </w:tcPr>
          <w:p w14:paraId="5580335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Linee di indirizzo Ministero della Salute per la rimodulazione delle attività programmate differibili in corso di emergenza CODIV-19, varie</w:t>
            </w:r>
          </w:p>
        </w:tc>
        <w:tc>
          <w:tcPr>
            <w:tcW w:w="1869" w:type="pct"/>
            <w:tcBorders>
              <w:bottom w:val="single" w:sz="4" w:space="0" w:color="BFBFBF"/>
            </w:tcBorders>
            <w:shd w:val="clear" w:color="auto" w:fill="auto"/>
          </w:tcPr>
          <w:p w14:paraId="323DBB1D"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5" w:history="1">
              <w:r w:rsidR="00D20537" w:rsidRPr="003F7DC9">
                <w:rPr>
                  <w:rFonts w:ascii="Arial Narrow" w:eastAsia="Calibri" w:hAnsi="Arial Narrow" w:cs="Calibri"/>
                  <w:sz w:val="16"/>
                  <w:szCs w:val="16"/>
                  <w:lang w:eastAsia="en-US" w:bidi="ar-SA"/>
                </w:rPr>
                <w:t>Verbale CTS N. 25 del 12 marzo 2020</w:t>
              </w:r>
            </w:hyperlink>
          </w:p>
        </w:tc>
        <w:tc>
          <w:tcPr>
            <w:tcW w:w="1034" w:type="pct"/>
            <w:tcBorders>
              <w:bottom w:val="single" w:sz="4" w:space="0" w:color="BFBFBF"/>
            </w:tcBorders>
            <w:shd w:val="clear" w:color="auto" w:fill="auto"/>
            <w:noWrap/>
          </w:tcPr>
          <w:p w14:paraId="054017B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tcBorders>
              <w:bottom w:val="single" w:sz="4" w:space="0" w:color="BFBFBF"/>
            </w:tcBorders>
            <w:shd w:val="clear" w:color="auto" w:fill="auto"/>
            <w:noWrap/>
          </w:tcPr>
          <w:p w14:paraId="06DA623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2/03/2020</w:t>
            </w:r>
          </w:p>
        </w:tc>
      </w:tr>
      <w:tr w:rsidR="00D20537" w:rsidRPr="003F7DC9" w14:paraId="0E0A63A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nil"/>
            </w:tcBorders>
            <w:shd w:val="clear" w:color="auto" w:fill="D9E2F3"/>
          </w:tcPr>
          <w:p w14:paraId="632C7851"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Malattie rare</w:t>
            </w:r>
          </w:p>
        </w:tc>
        <w:tc>
          <w:tcPr>
            <w:tcW w:w="1869" w:type="pct"/>
            <w:tcBorders>
              <w:bottom w:val="nil"/>
            </w:tcBorders>
            <w:shd w:val="clear" w:color="auto" w:fill="D9E2F3"/>
          </w:tcPr>
          <w:p w14:paraId="3C10A77A"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6" w:history="1">
              <w:r w:rsidR="00D20537" w:rsidRPr="003F7DC9">
                <w:rPr>
                  <w:rFonts w:ascii="Arial Narrow" w:eastAsia="Calibri" w:hAnsi="Arial Narrow" w:cs="Calibri"/>
                  <w:sz w:val="16"/>
                  <w:szCs w:val="16"/>
                  <w:lang w:eastAsia="en-US" w:bidi="ar-SA"/>
                </w:rPr>
                <w:t>Rapporto ISS COVID-19 n. 24/2020 -</w:t>
              </w:r>
            </w:hyperlink>
            <w:r w:rsidR="00D20537" w:rsidRPr="003F7DC9">
              <w:rPr>
                <w:rFonts w:ascii="Arial Narrow" w:eastAsia="Calibri" w:hAnsi="Arial Narrow" w:cs="Calibri"/>
                <w:sz w:val="16"/>
                <w:szCs w:val="16"/>
                <w:lang w:eastAsia="en-US" w:bidi="ar-SA"/>
              </w:rPr>
              <w:t xml:space="preserve">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a appropriata gestione dell’iposurrenalismo in età pediatrica nell’attuale scenario emergenziale da infezione da SARS-CoV-2.</w:t>
            </w:r>
          </w:p>
        </w:tc>
        <w:tc>
          <w:tcPr>
            <w:tcW w:w="1034" w:type="pct"/>
            <w:tcBorders>
              <w:bottom w:val="nil"/>
            </w:tcBorders>
            <w:shd w:val="clear" w:color="auto" w:fill="D9E2F3"/>
            <w:noWrap/>
          </w:tcPr>
          <w:p w14:paraId="65F5BAF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bottom w:val="nil"/>
            </w:tcBorders>
            <w:shd w:val="clear" w:color="auto" w:fill="D9E2F3"/>
            <w:noWrap/>
          </w:tcPr>
          <w:p w14:paraId="1F11EEF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5/2020</w:t>
            </w:r>
          </w:p>
        </w:tc>
      </w:tr>
      <w:tr w:rsidR="00D20537" w:rsidRPr="003F7DC9" w14:paraId="77088474"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nil"/>
            </w:tcBorders>
            <w:shd w:val="clear" w:color="auto" w:fill="auto"/>
          </w:tcPr>
          <w:p w14:paraId="3F9D2421"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Malattie rare</w:t>
            </w:r>
          </w:p>
        </w:tc>
        <w:tc>
          <w:tcPr>
            <w:tcW w:w="1869" w:type="pct"/>
            <w:tcBorders>
              <w:top w:val="nil"/>
            </w:tcBorders>
            <w:shd w:val="clear" w:color="auto" w:fill="auto"/>
          </w:tcPr>
          <w:p w14:paraId="0A7FDD82"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7" w:history="1">
              <w:r w:rsidR="00D20537" w:rsidRPr="003F7DC9">
                <w:rPr>
                  <w:rFonts w:ascii="Arial Narrow" w:eastAsia="Calibri" w:hAnsi="Arial Narrow" w:cs="Calibri"/>
                  <w:sz w:val="16"/>
                  <w:szCs w:val="16"/>
                  <w:lang w:eastAsia="en-US" w:bidi="ar-SA"/>
                </w:rPr>
                <w:t>Rapporto ISS COVID-19 n. 39/2020</w:t>
              </w:r>
            </w:hyperlink>
            <w:r w:rsidR="00D20537" w:rsidRPr="003F7DC9">
              <w:rPr>
                <w:rFonts w:ascii="Arial Narrow" w:eastAsia="Calibri" w:hAnsi="Arial Narrow" w:cs="Calibri"/>
                <w:sz w:val="16"/>
                <w:szCs w:val="16"/>
                <w:lang w:eastAsia="en-US" w:bidi="ar-SA"/>
              </w:rPr>
              <w:t xml:space="preserve"> - Censimento dei bisogni (23 marzo - 5 aprile 2020) delle persone con malattie rare in corso di pandemia da SARS-CoV-2</w:t>
            </w:r>
          </w:p>
        </w:tc>
        <w:tc>
          <w:tcPr>
            <w:tcW w:w="1034" w:type="pct"/>
            <w:tcBorders>
              <w:top w:val="nil"/>
            </w:tcBorders>
            <w:shd w:val="clear" w:color="auto" w:fill="auto"/>
            <w:noWrap/>
          </w:tcPr>
          <w:p w14:paraId="66617DB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top w:val="nil"/>
            </w:tcBorders>
            <w:shd w:val="clear" w:color="auto" w:fill="auto"/>
            <w:noWrap/>
          </w:tcPr>
          <w:p w14:paraId="451FFBB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5/2020</w:t>
            </w:r>
          </w:p>
        </w:tc>
      </w:tr>
      <w:tr w:rsidR="00D20537" w:rsidRPr="003F7DC9" w14:paraId="76C5950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CCE425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 xml:space="preserve">Misure a carattere nazionale </w:t>
            </w:r>
            <w:r w:rsidRPr="003F7DC9">
              <w:rPr>
                <w:rFonts w:ascii="Arial Narrow" w:eastAsia="Calibri" w:hAnsi="Arial Narrow" w:cs="Calibri"/>
                <w:sz w:val="16"/>
                <w:szCs w:val="16"/>
                <w:lang w:eastAsia="en-US" w:bidi="ar-SA"/>
              </w:rPr>
              <w:br/>
              <w:t>(DPCM 25/02/2020)</w:t>
            </w:r>
          </w:p>
        </w:tc>
        <w:tc>
          <w:tcPr>
            <w:tcW w:w="1869" w:type="pct"/>
            <w:shd w:val="clear" w:color="auto" w:fill="D9E2F3"/>
          </w:tcPr>
          <w:p w14:paraId="2FD3C22C"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8" w:history="1">
              <w:r w:rsidR="00D20537" w:rsidRPr="003F7DC9">
                <w:rPr>
                  <w:rFonts w:ascii="Arial Narrow" w:eastAsia="Calibri" w:hAnsi="Arial Narrow" w:cs="Calibri"/>
                  <w:sz w:val="16"/>
                  <w:szCs w:val="16"/>
                  <w:lang w:eastAsia="en-US" w:bidi="ar-SA"/>
                </w:rPr>
                <w:t>Verbale CTS N. 12 del 28 febbraio 2020</w:t>
              </w:r>
            </w:hyperlink>
          </w:p>
        </w:tc>
        <w:tc>
          <w:tcPr>
            <w:tcW w:w="1034" w:type="pct"/>
            <w:shd w:val="clear" w:color="auto" w:fill="D9E2F3"/>
            <w:noWrap/>
          </w:tcPr>
          <w:p w14:paraId="69CCDF2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739A052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2/2020</w:t>
            </w:r>
          </w:p>
        </w:tc>
      </w:tr>
      <w:tr w:rsidR="00D20537" w:rsidRPr="003F7DC9" w14:paraId="6EF8CAE9"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14F2BC7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Modello Italia di fase 2 per la gestione integrata emergenza pandemica SARS-CoV-2 per il ritorno all’ordinario, DPI, varie</w:t>
            </w:r>
          </w:p>
        </w:tc>
        <w:tc>
          <w:tcPr>
            <w:tcW w:w="1869" w:type="pct"/>
            <w:shd w:val="clear" w:color="auto" w:fill="auto"/>
          </w:tcPr>
          <w:p w14:paraId="3F348DAD"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9" w:history="1">
              <w:r w:rsidR="00D20537" w:rsidRPr="003F7DC9">
                <w:rPr>
                  <w:rFonts w:ascii="Arial Narrow" w:eastAsia="Calibri" w:hAnsi="Arial Narrow" w:cs="Calibri"/>
                  <w:sz w:val="16"/>
                  <w:szCs w:val="16"/>
                  <w:lang w:eastAsia="en-US" w:bidi="ar-SA"/>
                </w:rPr>
                <w:t>Verbale CTS N. 39 del 30 marzo 2020</w:t>
              </w:r>
            </w:hyperlink>
          </w:p>
        </w:tc>
        <w:tc>
          <w:tcPr>
            <w:tcW w:w="1034" w:type="pct"/>
            <w:shd w:val="clear" w:color="auto" w:fill="auto"/>
            <w:noWrap/>
          </w:tcPr>
          <w:p w14:paraId="5E2BF00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auto"/>
            <w:noWrap/>
          </w:tcPr>
          <w:p w14:paraId="56A40FA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3/2020</w:t>
            </w:r>
          </w:p>
        </w:tc>
      </w:tr>
      <w:tr w:rsidR="00D20537" w:rsidRPr="003F7DC9" w14:paraId="6AF39A1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98D3FA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 xml:space="preserve">Monitoraggio e sorveglianza anziani e fragili, Centro Nazionale Sangue, diagnostica TC e Intelligenza Artificiale </w:t>
            </w:r>
          </w:p>
        </w:tc>
        <w:tc>
          <w:tcPr>
            <w:tcW w:w="1869" w:type="pct"/>
            <w:shd w:val="clear" w:color="auto" w:fill="D9E2F3"/>
          </w:tcPr>
          <w:p w14:paraId="1AD00958"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0" w:history="1">
              <w:r w:rsidR="00D20537" w:rsidRPr="003F7DC9">
                <w:rPr>
                  <w:rFonts w:ascii="Arial Narrow" w:eastAsia="Calibri" w:hAnsi="Arial Narrow" w:cs="Calibri"/>
                  <w:sz w:val="16"/>
                  <w:szCs w:val="16"/>
                  <w:lang w:eastAsia="en-US" w:bidi="ar-SA"/>
                </w:rPr>
                <w:t>Verbale CTS N. 36 del 25 marzo 2020</w:t>
              </w:r>
            </w:hyperlink>
          </w:p>
        </w:tc>
        <w:tc>
          <w:tcPr>
            <w:tcW w:w="1034" w:type="pct"/>
            <w:shd w:val="clear" w:color="auto" w:fill="D9E2F3"/>
            <w:noWrap/>
          </w:tcPr>
          <w:p w14:paraId="3A032B5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26A38A0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3/2020</w:t>
            </w:r>
          </w:p>
        </w:tc>
      </w:tr>
      <w:tr w:rsidR="00D20537" w:rsidRPr="003F7DC9" w14:paraId="035D54F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1E6C4DB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lastRenderedPageBreak/>
              <w:t>Offerta assistenziale</w:t>
            </w:r>
          </w:p>
        </w:tc>
        <w:tc>
          <w:tcPr>
            <w:tcW w:w="1869" w:type="pct"/>
            <w:shd w:val="clear" w:color="auto" w:fill="auto"/>
          </w:tcPr>
          <w:p w14:paraId="3BEF013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ggiornamento delle linee di indirizzo organizzative dei servizi ospedalieri</w:t>
              </w:r>
            </w:hyperlink>
            <w:r w:rsidR="00D20537" w:rsidRPr="003F7DC9">
              <w:rPr>
                <w:rFonts w:ascii="Arial Narrow" w:eastAsia="Calibri" w:hAnsi="Arial Narrow" w:cs="Calibri"/>
                <w:sz w:val="16"/>
                <w:szCs w:val="16"/>
                <w:lang w:eastAsia="en-US" w:bidi="ar-SA"/>
              </w:rPr>
              <w:t xml:space="preserve"> e territoriali in corso di Emergenza COVID-19. n.007865-25/03/2020-DGPROGS</w:t>
            </w:r>
          </w:p>
        </w:tc>
        <w:tc>
          <w:tcPr>
            <w:tcW w:w="1034" w:type="pct"/>
            <w:shd w:val="clear" w:color="auto" w:fill="auto"/>
            <w:noWrap/>
          </w:tcPr>
          <w:p w14:paraId="5B0F2FC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auto"/>
            <w:noWrap/>
          </w:tcPr>
          <w:p w14:paraId="70A84B4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3/2020</w:t>
            </w:r>
          </w:p>
        </w:tc>
      </w:tr>
      <w:tr w:rsidR="00D20537" w:rsidRPr="003F7DC9" w14:paraId="60F2E3C6"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2E913D9B"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pen data ISS, sequenziamento genomico</w:t>
            </w:r>
          </w:p>
        </w:tc>
        <w:tc>
          <w:tcPr>
            <w:tcW w:w="1869" w:type="pct"/>
            <w:shd w:val="clear" w:color="auto" w:fill="D9E2F3"/>
          </w:tcPr>
          <w:p w14:paraId="14F52DCA"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2" w:history="1">
              <w:r w:rsidR="00D20537" w:rsidRPr="003F7DC9">
                <w:rPr>
                  <w:rFonts w:ascii="Arial Narrow" w:eastAsia="Calibri" w:hAnsi="Arial Narrow" w:cs="Calibri"/>
                  <w:sz w:val="16"/>
                  <w:szCs w:val="16"/>
                  <w:lang w:eastAsia="en-US" w:bidi="ar-SA"/>
                </w:rPr>
                <w:t>Verbale CTS N. 86 del 5 giugno 2020</w:t>
              </w:r>
            </w:hyperlink>
          </w:p>
        </w:tc>
        <w:tc>
          <w:tcPr>
            <w:tcW w:w="1034" w:type="pct"/>
            <w:shd w:val="clear" w:color="auto" w:fill="D9E2F3"/>
            <w:noWrap/>
          </w:tcPr>
          <w:p w14:paraId="1CEA66F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677DD2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5/06/2020</w:t>
            </w:r>
          </w:p>
        </w:tc>
      </w:tr>
      <w:tr w:rsidR="00D20537" w:rsidRPr="003F7DC9" w14:paraId="61B044D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61190E1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perazioni di primo soccorso e formazione dei soccorritori</w:t>
            </w:r>
          </w:p>
        </w:tc>
        <w:tc>
          <w:tcPr>
            <w:tcW w:w="1869" w:type="pct"/>
            <w:shd w:val="clear" w:color="auto" w:fill="auto"/>
          </w:tcPr>
          <w:p w14:paraId="193DE55E"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per il contenimento del contagio da SARS-CoV-2 nelle operazioni di primo soccorso</w:t>
              </w:r>
            </w:hyperlink>
            <w:r w:rsidR="00D20537" w:rsidRPr="003F7DC9">
              <w:rPr>
                <w:rFonts w:ascii="Arial Narrow" w:eastAsia="Calibri" w:hAnsi="Arial Narrow" w:cs="Calibri"/>
                <w:sz w:val="16"/>
                <w:szCs w:val="16"/>
                <w:lang w:eastAsia="en-US" w:bidi="ar-SA"/>
              </w:rPr>
              <w:t xml:space="preserve"> e per la formazione in sicurezza dei soccorritori. Aggiornamento. n. 021859-23/06/2020-DGPRE</w:t>
            </w:r>
          </w:p>
        </w:tc>
        <w:tc>
          <w:tcPr>
            <w:tcW w:w="1034" w:type="pct"/>
            <w:shd w:val="clear" w:color="auto" w:fill="auto"/>
            <w:noWrap/>
          </w:tcPr>
          <w:p w14:paraId="7695014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4D5F72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3/06/2020</w:t>
            </w:r>
          </w:p>
        </w:tc>
      </w:tr>
      <w:tr w:rsidR="00D20537" w:rsidRPr="003F7DC9" w14:paraId="5E597D9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424DE2A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rganizzazione attività didattiche universitarie, rete nazionale sviluppo studi controllati efficacia nuove terapie contro patogeni infettivi emergenti</w:t>
            </w:r>
          </w:p>
        </w:tc>
        <w:tc>
          <w:tcPr>
            <w:tcW w:w="1869" w:type="pct"/>
            <w:shd w:val="clear" w:color="auto" w:fill="D9E2F3"/>
          </w:tcPr>
          <w:p w14:paraId="40FC950E"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4" w:history="1">
              <w:r w:rsidR="00D20537" w:rsidRPr="003F7DC9">
                <w:rPr>
                  <w:rFonts w:ascii="Arial Narrow" w:eastAsia="Calibri" w:hAnsi="Arial Narrow" w:cs="Calibri"/>
                  <w:sz w:val="16"/>
                  <w:szCs w:val="16"/>
                  <w:lang w:eastAsia="en-US" w:bidi="ar-SA"/>
                </w:rPr>
                <w:t>Verbale CTS N. 53 del 16 aprile 2020</w:t>
              </w:r>
            </w:hyperlink>
          </w:p>
        </w:tc>
        <w:tc>
          <w:tcPr>
            <w:tcW w:w="1034" w:type="pct"/>
            <w:shd w:val="clear" w:color="auto" w:fill="D9E2F3"/>
            <w:noWrap/>
          </w:tcPr>
          <w:p w14:paraId="34EF0E0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51F926F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4/2020</w:t>
            </w:r>
          </w:p>
        </w:tc>
      </w:tr>
      <w:tr w:rsidR="00D20537" w:rsidRPr="003F7DC9" w14:paraId="3A5C95E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2A340736"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rganizzazione PL TI</w:t>
            </w:r>
          </w:p>
        </w:tc>
        <w:tc>
          <w:tcPr>
            <w:tcW w:w="1869" w:type="pct"/>
            <w:shd w:val="clear" w:color="auto" w:fill="auto"/>
          </w:tcPr>
          <w:p w14:paraId="2905780A"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cremento disponibilità posti letto del Servizio Sanitario Nazionale e ulteriori indicazioni relative alla gestione dell’emergenza COVID-19</w:t>
              </w:r>
            </w:hyperlink>
            <w:r w:rsidR="00D20537" w:rsidRPr="003F7DC9">
              <w:rPr>
                <w:rFonts w:ascii="Arial Narrow" w:eastAsia="Calibri" w:hAnsi="Arial Narrow" w:cs="Calibri"/>
                <w:sz w:val="16"/>
                <w:szCs w:val="16"/>
                <w:lang w:eastAsia="en-US" w:bidi="ar-SA"/>
              </w:rPr>
              <w:t xml:space="preserve"> n. 002627-01/03/2020-DGPROGS</w:t>
            </w:r>
          </w:p>
        </w:tc>
        <w:tc>
          <w:tcPr>
            <w:tcW w:w="1034" w:type="pct"/>
            <w:shd w:val="clear" w:color="auto" w:fill="auto"/>
            <w:noWrap/>
          </w:tcPr>
          <w:p w14:paraId="51DACD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auto"/>
            <w:noWrap/>
          </w:tcPr>
          <w:p w14:paraId="52163E3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3/2020</w:t>
            </w:r>
          </w:p>
        </w:tc>
      </w:tr>
      <w:tr w:rsidR="00D20537" w:rsidRPr="003F7DC9" w14:paraId="2DCA8BA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CF05A7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rganizzazione PL TI</w:t>
            </w:r>
          </w:p>
        </w:tc>
        <w:tc>
          <w:tcPr>
            <w:tcW w:w="1869" w:type="pct"/>
            <w:shd w:val="clear" w:color="auto" w:fill="D9E2F3"/>
          </w:tcPr>
          <w:p w14:paraId="7BCAADD6"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 assistenziali del paziente critico affetto da COVID-19</w:t>
              </w:r>
            </w:hyperlink>
            <w:r w:rsidR="00D20537" w:rsidRPr="003F7DC9">
              <w:rPr>
                <w:rFonts w:ascii="Arial Narrow" w:eastAsia="Calibri" w:hAnsi="Arial Narrow" w:cs="Calibri"/>
                <w:sz w:val="16"/>
                <w:szCs w:val="16"/>
                <w:lang w:eastAsia="en-US" w:bidi="ar-SA"/>
              </w:rPr>
              <w:t xml:space="preserve"> n. 002619-29/02/2020-DGPROGS</w:t>
            </w:r>
          </w:p>
        </w:tc>
        <w:tc>
          <w:tcPr>
            <w:tcW w:w="1034" w:type="pct"/>
            <w:shd w:val="clear" w:color="auto" w:fill="D9E2F3"/>
            <w:noWrap/>
          </w:tcPr>
          <w:p w14:paraId="297BF68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D9E2F3"/>
            <w:noWrap/>
          </w:tcPr>
          <w:p w14:paraId="13AEA3B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2/2020</w:t>
            </w:r>
          </w:p>
        </w:tc>
      </w:tr>
      <w:tr w:rsidR="00D20537" w:rsidRPr="003F7DC9" w14:paraId="2245348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4E5D458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arere richiesta Ministro Salute chiusura scuole</w:t>
            </w:r>
          </w:p>
        </w:tc>
        <w:tc>
          <w:tcPr>
            <w:tcW w:w="1869" w:type="pct"/>
            <w:shd w:val="clear" w:color="auto" w:fill="auto"/>
          </w:tcPr>
          <w:p w14:paraId="6B4182DE"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7" w:history="1">
              <w:r w:rsidR="00D20537" w:rsidRPr="003F7DC9">
                <w:rPr>
                  <w:rFonts w:ascii="Arial Narrow" w:eastAsia="Calibri" w:hAnsi="Arial Narrow" w:cs="Calibri"/>
                  <w:sz w:val="16"/>
                  <w:szCs w:val="16"/>
                  <w:lang w:eastAsia="en-US" w:bidi="ar-SA"/>
                </w:rPr>
                <w:t>Verbale CTS N. 18 del 4 marzo 2020</w:t>
              </w:r>
            </w:hyperlink>
          </w:p>
        </w:tc>
        <w:tc>
          <w:tcPr>
            <w:tcW w:w="1034" w:type="pct"/>
            <w:shd w:val="clear" w:color="auto" w:fill="auto"/>
            <w:noWrap/>
          </w:tcPr>
          <w:p w14:paraId="4B46604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auto"/>
            <w:noWrap/>
          </w:tcPr>
          <w:p w14:paraId="65E877B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4/03/2020</w:t>
            </w:r>
          </w:p>
        </w:tc>
      </w:tr>
      <w:tr w:rsidR="00D20537" w:rsidRPr="003F7DC9" w14:paraId="78F702D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3FC9D0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otenziamento rete ospedaliera</w:t>
            </w:r>
            <w:r w:rsidRPr="003F7DC9">
              <w:rPr>
                <w:rFonts w:ascii="Arial Narrow" w:eastAsia="Calibri" w:hAnsi="Arial Narrow" w:cs="Calibri"/>
                <w:sz w:val="16"/>
                <w:szCs w:val="16"/>
                <w:lang w:eastAsia="en-US" w:bidi="ar-SA"/>
              </w:rPr>
              <w:br/>
              <w:t>Piano di riorganizzazione</w:t>
            </w:r>
          </w:p>
        </w:tc>
        <w:tc>
          <w:tcPr>
            <w:tcW w:w="1869" w:type="pct"/>
            <w:shd w:val="clear" w:color="auto" w:fill="D9E2F3"/>
          </w:tcPr>
          <w:p w14:paraId="1D20A654"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8"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Trasmissione Linee di indirizzo organizzative per il potenziamento della rete ospedaliera per emergenza COVID-19</w:t>
              </w:r>
            </w:hyperlink>
            <w:r w:rsidR="00D20537" w:rsidRPr="003F7DC9">
              <w:rPr>
                <w:rFonts w:ascii="Arial Narrow" w:eastAsia="Calibri" w:hAnsi="Arial Narrow" w:cs="Calibri"/>
                <w:sz w:val="16"/>
                <w:szCs w:val="16"/>
                <w:lang w:eastAsia="en-US" w:bidi="ar-SA"/>
              </w:rPr>
              <w:t xml:space="preserve"> n. 011254-29/05/2020-DGPROGS</w:t>
            </w:r>
          </w:p>
        </w:tc>
        <w:tc>
          <w:tcPr>
            <w:tcW w:w="1034" w:type="pct"/>
            <w:shd w:val="clear" w:color="auto" w:fill="D9E2F3"/>
            <w:noWrap/>
          </w:tcPr>
          <w:p w14:paraId="0899B25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D9E2F3"/>
            <w:noWrap/>
          </w:tcPr>
          <w:p w14:paraId="0B5C8F6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56FECC3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3733EAF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eparazione delle risposte a ripresa epidemica stagione autunno-inverno 2020</w:t>
            </w:r>
          </w:p>
        </w:tc>
        <w:tc>
          <w:tcPr>
            <w:tcW w:w="1869" w:type="pct"/>
            <w:shd w:val="clear" w:color="auto" w:fill="auto"/>
          </w:tcPr>
          <w:p w14:paraId="5DC8B8F3"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Trasmissione documento “Elementi di preparazione e risposta a COVID-19 nella stagione autunno-invernale</w:t>
              </w:r>
            </w:hyperlink>
            <w:r w:rsidR="00D20537" w:rsidRPr="003F7DC9">
              <w:rPr>
                <w:rFonts w:ascii="Arial Narrow" w:eastAsia="Calibri" w:hAnsi="Arial Narrow" w:cs="Calibri"/>
                <w:sz w:val="16"/>
                <w:szCs w:val="16"/>
                <w:lang w:eastAsia="en-US" w:bidi="ar-SA"/>
              </w:rPr>
              <w:t>” n.027007-11/08/2020-DGPRE</w:t>
            </w:r>
          </w:p>
        </w:tc>
        <w:tc>
          <w:tcPr>
            <w:tcW w:w="1034" w:type="pct"/>
            <w:shd w:val="clear" w:color="auto" w:fill="auto"/>
            <w:noWrap/>
          </w:tcPr>
          <w:p w14:paraId="786C323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 Direzione generale della programmazione sanitaria</w:t>
            </w:r>
          </w:p>
        </w:tc>
        <w:tc>
          <w:tcPr>
            <w:tcW w:w="695" w:type="pct"/>
            <w:shd w:val="clear" w:color="auto" w:fill="auto"/>
            <w:noWrap/>
          </w:tcPr>
          <w:p w14:paraId="69CF766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8/2020</w:t>
            </w:r>
          </w:p>
        </w:tc>
      </w:tr>
      <w:tr w:rsidR="00D20537" w:rsidRPr="003F7DC9" w14:paraId="3BF2451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7EE83E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eparazione e risposta</w:t>
            </w:r>
          </w:p>
        </w:tc>
        <w:tc>
          <w:tcPr>
            <w:tcW w:w="1869" w:type="pct"/>
            <w:shd w:val="clear" w:color="auto" w:fill="D9E2F3"/>
          </w:tcPr>
          <w:p w14:paraId="6445ECEF"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lementi di preparazione e risposta a COVID-19 nella stagione autunno-invernale</w:t>
              </w:r>
            </w:hyperlink>
            <w:r w:rsidR="00D20537" w:rsidRPr="003F7DC9">
              <w:rPr>
                <w:rFonts w:ascii="Arial Narrow" w:eastAsia="Calibri" w:hAnsi="Arial Narrow" w:cs="Calibri"/>
                <w:sz w:val="16"/>
                <w:szCs w:val="16"/>
                <w:lang w:eastAsia="en-US" w:bidi="ar-SA"/>
              </w:rPr>
              <w:t>. n. 0027007-11/08/2020-DGPRE-MDS-P</w:t>
            </w:r>
          </w:p>
        </w:tc>
        <w:tc>
          <w:tcPr>
            <w:tcW w:w="1034" w:type="pct"/>
            <w:shd w:val="clear" w:color="auto" w:fill="D9E2F3"/>
            <w:noWrap/>
          </w:tcPr>
          <w:p w14:paraId="699F6E6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GPRE, DGPROGS</w:t>
            </w:r>
          </w:p>
        </w:tc>
        <w:tc>
          <w:tcPr>
            <w:tcW w:w="695" w:type="pct"/>
            <w:shd w:val="clear" w:color="auto" w:fill="D9E2F3"/>
            <w:noWrap/>
          </w:tcPr>
          <w:p w14:paraId="245A6C1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8/2020</w:t>
            </w:r>
          </w:p>
        </w:tc>
      </w:tr>
      <w:tr w:rsidR="00D20537" w:rsidRPr="003F7DC9" w14:paraId="7700A26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585151C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evenzione dell’infezione</w:t>
            </w:r>
          </w:p>
        </w:tc>
        <w:tc>
          <w:tcPr>
            <w:tcW w:w="1869" w:type="pct"/>
            <w:shd w:val="clear" w:color="auto" w:fill="auto"/>
          </w:tcPr>
          <w:p w14:paraId="42BC2C7E"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sulle misure di prevenzione dal rischio di infezione da SARS-CoV-2 per lo svolgimento delle elezioni referendarie, suppletive, regionali e comunali</w:t>
              </w:r>
            </w:hyperlink>
            <w:r w:rsidR="00D20537" w:rsidRPr="003F7DC9">
              <w:rPr>
                <w:rFonts w:ascii="Arial Narrow" w:eastAsia="Calibri" w:hAnsi="Arial Narrow" w:cs="Calibri"/>
                <w:sz w:val="16"/>
                <w:szCs w:val="16"/>
                <w:lang w:eastAsia="en-US" w:bidi="ar-SA"/>
              </w:rPr>
              <w:t xml:space="preserve"> del 20-21 settembre 2020, con particolare riferimento al voto di pazienti in quarantena e in isolamento domiciliare - Aggiornamento. n. 0029599-11/09/2020-DGPRE-DGPRE-P</w:t>
            </w:r>
          </w:p>
        </w:tc>
        <w:tc>
          <w:tcPr>
            <w:tcW w:w="1034" w:type="pct"/>
            <w:shd w:val="clear" w:color="auto" w:fill="auto"/>
            <w:noWrap/>
          </w:tcPr>
          <w:p w14:paraId="4803C3C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53797EC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2/09/2020</w:t>
            </w:r>
          </w:p>
        </w:tc>
      </w:tr>
      <w:tr w:rsidR="00D20537" w:rsidRPr="003F7DC9" w14:paraId="5032281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6E643A8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i dati personali</w:t>
            </w:r>
          </w:p>
        </w:tc>
        <w:tc>
          <w:tcPr>
            <w:tcW w:w="1869" w:type="pct"/>
            <w:shd w:val="clear" w:color="auto" w:fill="D9E2F3"/>
          </w:tcPr>
          <w:p w14:paraId="1625AACE"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2" w:history="1">
              <w:r w:rsidR="00D20537" w:rsidRPr="003F7DC9">
                <w:rPr>
                  <w:rFonts w:ascii="Arial Narrow" w:eastAsia="Calibri" w:hAnsi="Arial Narrow" w:cs="Calibri"/>
                  <w:sz w:val="16"/>
                  <w:szCs w:val="16"/>
                  <w:lang w:eastAsia="en-US" w:bidi="ar-SA"/>
                </w:rPr>
                <w:t>Rapporto ISS COVID-19 n. 42/2020</w:t>
              </w:r>
            </w:hyperlink>
            <w:r w:rsidR="00D20537" w:rsidRPr="003F7DC9">
              <w:rPr>
                <w:rFonts w:ascii="Arial Narrow" w:eastAsia="Calibri" w:hAnsi="Arial Narrow" w:cs="Calibri"/>
                <w:sz w:val="16"/>
                <w:szCs w:val="16"/>
                <w:lang w:eastAsia="en-US" w:bidi="ar-SA"/>
              </w:rPr>
              <w:t xml:space="preserve"> - Protezione dei dati personali nell’emergenza COVID-19</w:t>
            </w:r>
          </w:p>
        </w:tc>
        <w:tc>
          <w:tcPr>
            <w:tcW w:w="1034" w:type="pct"/>
            <w:shd w:val="clear" w:color="auto" w:fill="D9E2F3"/>
            <w:noWrap/>
          </w:tcPr>
          <w:p w14:paraId="3E16540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D9E2F3"/>
            <w:noWrap/>
          </w:tcPr>
          <w:p w14:paraId="79A1D34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5/2020</w:t>
            </w:r>
          </w:p>
        </w:tc>
      </w:tr>
      <w:tr w:rsidR="00D20537" w:rsidRPr="003F7DC9" w14:paraId="282BEBA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2F3A206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auto"/>
          </w:tcPr>
          <w:p w14:paraId="63FAD667"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3" w:history="1">
              <w:r w:rsidR="00D20537" w:rsidRPr="003F7DC9">
                <w:rPr>
                  <w:rFonts w:ascii="Arial Narrow" w:eastAsia="Calibri" w:hAnsi="Arial Narrow" w:cs="Calibri"/>
                  <w:sz w:val="16"/>
                  <w:szCs w:val="16"/>
                  <w:lang w:eastAsia="en-US" w:bidi="ar-SA"/>
                </w:rPr>
                <w:t>Circolare INAIL n. 22 del 20 maggio 2020. Tutela infortunistica nei casi accertati di infezione da coronavirus</w:t>
              </w:r>
            </w:hyperlink>
            <w:r w:rsidR="00D20537" w:rsidRPr="003F7DC9">
              <w:rPr>
                <w:rFonts w:ascii="Arial Narrow" w:eastAsia="Calibri" w:hAnsi="Arial Narrow" w:cs="Calibri"/>
                <w:sz w:val="16"/>
                <w:szCs w:val="16"/>
                <w:lang w:eastAsia="en-US" w:bidi="ar-SA"/>
              </w:rPr>
              <w:t xml:space="preserve"> (SARS-CoV-2) in occasione di lavoro. Decreto-legge 17 marzo 2020, n. 18 “Misure di potenziamento del Servizio sanitario nazionale e di sostegno economico per famiglie, lavoratori e imprese connesse all’emergenza epidemiologica da COVID-19” - Articolo 42 comma 2, convertito dalla legge 24 aprile 2020, n. 27. Chiarimenti.</w:t>
            </w:r>
          </w:p>
        </w:tc>
        <w:tc>
          <w:tcPr>
            <w:tcW w:w="1034" w:type="pct"/>
            <w:shd w:val="clear" w:color="auto" w:fill="auto"/>
            <w:noWrap/>
          </w:tcPr>
          <w:p w14:paraId="2900215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695" w:type="pct"/>
            <w:shd w:val="clear" w:color="auto" w:fill="auto"/>
            <w:noWrap/>
          </w:tcPr>
          <w:p w14:paraId="050B93A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0/05/2020</w:t>
            </w:r>
          </w:p>
        </w:tc>
      </w:tr>
      <w:tr w:rsidR="00D20537" w:rsidRPr="003F7DC9" w14:paraId="757D352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7FBF67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D9E2F3"/>
          </w:tcPr>
          <w:p w14:paraId="582A8DFD"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4" w:history="1">
              <w:r w:rsidR="00D20537" w:rsidRPr="003F7DC9">
                <w:rPr>
                  <w:rFonts w:ascii="Arial Narrow" w:eastAsia="Calibri" w:hAnsi="Arial Narrow" w:cs="Calibri"/>
                  <w:sz w:val="16"/>
                  <w:szCs w:val="16"/>
                  <w:lang w:eastAsia="en-US" w:bidi="ar-SA"/>
                </w:rPr>
                <w:t>Gestione dello stress e prevenzione del burnout negli operatori sanitari nell’emergenza COVID-19.</w:t>
              </w:r>
            </w:hyperlink>
          </w:p>
        </w:tc>
        <w:tc>
          <w:tcPr>
            <w:tcW w:w="1034" w:type="pct"/>
            <w:shd w:val="clear" w:color="auto" w:fill="D9E2F3"/>
            <w:noWrap/>
          </w:tcPr>
          <w:p w14:paraId="7396188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CNOP</w:t>
            </w:r>
          </w:p>
        </w:tc>
        <w:tc>
          <w:tcPr>
            <w:tcW w:w="695" w:type="pct"/>
            <w:shd w:val="clear" w:color="auto" w:fill="D9E2F3"/>
            <w:noWrap/>
          </w:tcPr>
          <w:p w14:paraId="6038937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4/2020</w:t>
            </w:r>
          </w:p>
        </w:tc>
      </w:tr>
      <w:tr w:rsidR="00D20537" w:rsidRPr="003F7DC9" w14:paraId="4E5B069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5F6C467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auto"/>
          </w:tcPr>
          <w:p w14:paraId="57D76F3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5" w:history="1">
              <w:r w:rsidR="00D20537" w:rsidRPr="003F7DC9">
                <w:rPr>
                  <w:rFonts w:ascii="Arial Narrow" w:eastAsia="Calibri" w:hAnsi="Arial Narrow" w:cs="Calibri"/>
                  <w:sz w:val="16"/>
                  <w:szCs w:val="16"/>
                  <w:lang w:eastAsia="en-US" w:bidi="ar-SA"/>
                </w:rPr>
                <w:t>Rapporto ISS COVID-19 n. 22/2020 Rev</w:t>
              </w:r>
            </w:hyperlink>
            <w:r w:rsidR="00D20537" w:rsidRPr="003F7DC9">
              <w:rPr>
                <w:rFonts w:ascii="Arial Narrow" w:eastAsia="Calibri" w:hAnsi="Arial Narrow" w:cs="Calibri"/>
                <w:sz w:val="16"/>
                <w:szCs w:val="16"/>
                <w:lang w:eastAsia="en-US" w:bidi="ar-SA"/>
              </w:rPr>
              <w:t xml:space="preserve">.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upporto degli operatori sanitari e sociosanitari durante lo scenario emergenziale SARS-CoV-</w:t>
            </w:r>
            <w:proofErr w:type="gramStart"/>
            <w:r w:rsidR="00D20537" w:rsidRPr="003F7DC9">
              <w:rPr>
                <w:rFonts w:ascii="Arial Narrow" w:eastAsia="Calibri" w:hAnsi="Arial Narrow" w:cs="Calibri"/>
                <w:sz w:val="16"/>
                <w:szCs w:val="16"/>
                <w:lang w:eastAsia="en-US" w:bidi="ar-SA"/>
              </w:rPr>
              <w:t>2 .</w:t>
            </w:r>
            <w:proofErr w:type="gramEnd"/>
          </w:p>
        </w:tc>
        <w:tc>
          <w:tcPr>
            <w:tcW w:w="1034" w:type="pct"/>
            <w:shd w:val="clear" w:color="auto" w:fill="auto"/>
            <w:noWrap/>
          </w:tcPr>
          <w:p w14:paraId="7ED3393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auto"/>
            <w:noWrap/>
          </w:tcPr>
          <w:p w14:paraId="084807A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5/2020</w:t>
            </w:r>
          </w:p>
        </w:tc>
      </w:tr>
      <w:tr w:rsidR="00D20537" w:rsidRPr="003F7DC9" w14:paraId="4D41F4B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519603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D9E2F3"/>
          </w:tcPr>
          <w:p w14:paraId="098C299F"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ircolare del Ministero della Salute del 29 aprile 2020</w:t>
              </w:r>
            </w:hyperlink>
            <w:r w:rsidR="00D20537" w:rsidRPr="003F7DC9">
              <w:rPr>
                <w:rFonts w:ascii="Arial Narrow" w:eastAsia="Calibri" w:hAnsi="Arial Narrow" w:cs="Calibri"/>
                <w:sz w:val="16"/>
                <w:szCs w:val="16"/>
                <w:lang w:eastAsia="en-US" w:bidi="ar-SA"/>
              </w:rPr>
              <w:t xml:space="preserve"> recante "Indicazione operative relative alle attività del medico competente nel contesto delle misure per il contrasto e il contenimento della diffusione del virus SARS-CoV-2 negli ambienti di lavoro e nella collettività". Aggiornamenti e chiarimenti, con particolare riguardo ai lavoratori e alle lavoratrici "fragili".</w:t>
            </w:r>
          </w:p>
        </w:tc>
        <w:tc>
          <w:tcPr>
            <w:tcW w:w="1034" w:type="pct"/>
            <w:shd w:val="clear" w:color="auto" w:fill="D9E2F3"/>
            <w:noWrap/>
          </w:tcPr>
          <w:p w14:paraId="612568D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 Ministero del Lavoro e delle Politiche Sociali</w:t>
            </w:r>
          </w:p>
        </w:tc>
        <w:tc>
          <w:tcPr>
            <w:tcW w:w="695" w:type="pct"/>
            <w:shd w:val="clear" w:color="auto" w:fill="D9E2F3"/>
            <w:noWrap/>
          </w:tcPr>
          <w:p w14:paraId="7334D7A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4/09/2020</w:t>
            </w:r>
          </w:p>
        </w:tc>
      </w:tr>
      <w:tr w:rsidR="00D20537" w:rsidRPr="003F7DC9" w14:paraId="6CB44FA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7654E7A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lastRenderedPageBreak/>
              <w:t>Ricerca</w:t>
            </w:r>
          </w:p>
        </w:tc>
        <w:tc>
          <w:tcPr>
            <w:tcW w:w="1869" w:type="pct"/>
            <w:shd w:val="clear" w:color="auto" w:fill="auto"/>
          </w:tcPr>
          <w:p w14:paraId="32485BE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7" w:history="1">
              <w:r w:rsidR="00D20537" w:rsidRPr="003F7DC9">
                <w:rPr>
                  <w:rFonts w:ascii="Arial Narrow" w:eastAsia="Calibri" w:hAnsi="Arial Narrow" w:cs="Calibri"/>
                  <w:sz w:val="16"/>
                  <w:szCs w:val="16"/>
                  <w:lang w:eastAsia="en-US" w:bidi="ar-SA"/>
                </w:rPr>
                <w:t>Rapporto ISS COVID-19 n. 47/2020</w:t>
              </w:r>
            </w:hyperlink>
            <w:r w:rsidR="00D20537" w:rsidRPr="003F7DC9">
              <w:rPr>
                <w:rFonts w:ascii="Arial Narrow" w:eastAsia="Calibri" w:hAnsi="Arial Narrow" w:cs="Calibri"/>
                <w:sz w:val="16"/>
                <w:szCs w:val="16"/>
                <w:lang w:eastAsia="en-US" w:bidi="ar-SA"/>
              </w:rPr>
              <w:t xml:space="preserve"> - Etica della ricerca durante la pandemia di COVID-19: studi osservazionali e in particolare epidemiologici.</w:t>
            </w:r>
          </w:p>
        </w:tc>
        <w:tc>
          <w:tcPr>
            <w:tcW w:w="1034" w:type="pct"/>
            <w:shd w:val="clear" w:color="auto" w:fill="auto"/>
            <w:noWrap/>
          </w:tcPr>
          <w:p w14:paraId="1CFA32D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auto"/>
            <w:noWrap/>
          </w:tcPr>
          <w:p w14:paraId="457D22F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18844F3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C608A4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modulazione misure contenimento: Modello Italia di fase 2 per la gestione integrata dell’emergenza pandemica da SARS-CoV-2 per il ritorno nell’ordinario</w:t>
            </w:r>
          </w:p>
        </w:tc>
        <w:tc>
          <w:tcPr>
            <w:tcW w:w="1869" w:type="pct"/>
            <w:shd w:val="clear" w:color="auto" w:fill="D9E2F3"/>
          </w:tcPr>
          <w:p w14:paraId="7EA623CD"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8" w:history="1">
              <w:r w:rsidR="00D20537" w:rsidRPr="003F7DC9">
                <w:rPr>
                  <w:rFonts w:ascii="Arial Narrow" w:eastAsia="Calibri" w:hAnsi="Arial Narrow" w:cs="Calibri"/>
                  <w:sz w:val="16"/>
                  <w:szCs w:val="16"/>
                  <w:lang w:eastAsia="en-US" w:bidi="ar-SA"/>
                </w:rPr>
                <w:t>Verbale CTS N. 49 del 9 aprile 2020</w:t>
              </w:r>
            </w:hyperlink>
          </w:p>
        </w:tc>
        <w:tc>
          <w:tcPr>
            <w:tcW w:w="1034" w:type="pct"/>
            <w:shd w:val="clear" w:color="auto" w:fill="D9E2F3"/>
            <w:noWrap/>
          </w:tcPr>
          <w:p w14:paraId="46B8776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2DC9245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9/04/2020</w:t>
            </w:r>
          </w:p>
        </w:tc>
      </w:tr>
      <w:tr w:rsidR="00D20537" w:rsidRPr="003F7DC9" w14:paraId="467FCCF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auto"/>
          </w:tcPr>
          <w:p w14:paraId="26DEAAA6"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modulazione prestazioni garantite dall</w:t>
            </w:r>
            <w:r w:rsidRPr="003F7DC9">
              <w:rPr>
                <w:rFonts w:ascii="Arial Narrow" w:eastAsia="Calibri" w:hAnsi="Arial Narrow"/>
                <w:sz w:val="16"/>
                <w:szCs w:val="16"/>
                <w:lang w:eastAsia="en-US" w:bidi="ar-SA"/>
              </w:rPr>
              <w:t>’</w:t>
            </w:r>
            <w:r w:rsidRPr="003F7DC9">
              <w:rPr>
                <w:rFonts w:ascii="Arial Narrow" w:eastAsia="Calibri" w:hAnsi="Arial Narrow" w:cs="Calibri"/>
                <w:sz w:val="16"/>
                <w:szCs w:val="16"/>
                <w:lang w:eastAsia="en-US" w:bidi="ar-SA"/>
              </w:rPr>
              <w:t>SSN</w:t>
            </w:r>
          </w:p>
        </w:tc>
        <w:tc>
          <w:tcPr>
            <w:tcW w:w="1869" w:type="pct"/>
            <w:tcBorders>
              <w:bottom w:val="single" w:sz="4" w:space="0" w:color="BFBFBF"/>
            </w:tcBorders>
            <w:shd w:val="clear" w:color="auto" w:fill="auto"/>
          </w:tcPr>
          <w:p w14:paraId="47455D59"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hiarimenti Rif. Linee di indirizzo</w:t>
              </w:r>
            </w:hyperlink>
            <w:r w:rsidR="00D20537" w:rsidRPr="003F7DC9">
              <w:rPr>
                <w:rFonts w:ascii="Arial Narrow" w:eastAsia="Calibri" w:hAnsi="Arial Narrow" w:cs="Calibri"/>
                <w:sz w:val="16"/>
                <w:szCs w:val="16"/>
                <w:lang w:eastAsia="en-US" w:bidi="ar-SA"/>
              </w:rPr>
              <w:t xml:space="preserve"> per la rimodulazione dell’attività programmata differibile In corso di emergenza da COVID-19 n.008076-30/03/2020-DGPROGS</w:t>
            </w:r>
          </w:p>
        </w:tc>
        <w:tc>
          <w:tcPr>
            <w:tcW w:w="1034" w:type="pct"/>
            <w:tcBorders>
              <w:bottom w:val="single" w:sz="4" w:space="0" w:color="BFBFBF"/>
            </w:tcBorders>
            <w:shd w:val="clear" w:color="auto" w:fill="auto"/>
            <w:noWrap/>
          </w:tcPr>
          <w:p w14:paraId="4B1AFE4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tcBorders>
              <w:bottom w:val="single" w:sz="4" w:space="0" w:color="BFBFBF"/>
            </w:tcBorders>
            <w:shd w:val="clear" w:color="auto" w:fill="auto"/>
            <w:noWrap/>
          </w:tcPr>
          <w:p w14:paraId="659955D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3/2020</w:t>
            </w:r>
          </w:p>
        </w:tc>
      </w:tr>
      <w:tr w:rsidR="00D20537" w:rsidRPr="003F7DC9" w14:paraId="683520D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D9E2F3"/>
          </w:tcPr>
          <w:p w14:paraId="2FE7C74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modulazione prestazioni garantite dall</w:t>
            </w:r>
            <w:r w:rsidRPr="003F7DC9">
              <w:rPr>
                <w:rFonts w:ascii="Arial Narrow" w:eastAsia="Calibri" w:hAnsi="Arial Narrow"/>
                <w:sz w:val="16"/>
                <w:szCs w:val="16"/>
                <w:lang w:eastAsia="en-US" w:bidi="ar-SA"/>
              </w:rPr>
              <w:t>’</w:t>
            </w:r>
            <w:r w:rsidRPr="003F7DC9">
              <w:rPr>
                <w:rFonts w:ascii="Arial Narrow" w:eastAsia="Calibri" w:hAnsi="Arial Narrow" w:cs="Calibri"/>
                <w:sz w:val="16"/>
                <w:szCs w:val="16"/>
                <w:lang w:eastAsia="en-US" w:bidi="ar-SA"/>
              </w:rPr>
              <w:t>SSN</w:t>
            </w:r>
          </w:p>
        </w:tc>
        <w:tc>
          <w:tcPr>
            <w:tcW w:w="1869" w:type="pct"/>
            <w:tcBorders>
              <w:bottom w:val="single" w:sz="4" w:space="0" w:color="BFBFBF"/>
            </w:tcBorders>
            <w:shd w:val="clear" w:color="auto" w:fill="D9E2F3"/>
          </w:tcPr>
          <w:p w14:paraId="69D3A4B6"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w:t>
              </w:r>
            </w:hyperlink>
            <w:r w:rsidR="00D20537" w:rsidRPr="003F7DC9">
              <w:rPr>
                <w:rFonts w:ascii="Arial Narrow" w:eastAsia="Calibri" w:hAnsi="Arial Narrow" w:cs="Calibri"/>
                <w:sz w:val="16"/>
                <w:szCs w:val="16"/>
                <w:lang w:eastAsia="en-US" w:bidi="ar-SA"/>
              </w:rPr>
              <w:t xml:space="preserve"> per la rimodulazione dell’attività Programmata differibile corso di emergenza da COVID-19 n.007422-16/03/2020-DGPROGS</w:t>
            </w:r>
          </w:p>
        </w:tc>
        <w:tc>
          <w:tcPr>
            <w:tcW w:w="1034" w:type="pct"/>
            <w:tcBorders>
              <w:bottom w:val="single" w:sz="4" w:space="0" w:color="BFBFBF"/>
            </w:tcBorders>
            <w:shd w:val="clear" w:color="auto" w:fill="D9E2F3"/>
            <w:noWrap/>
          </w:tcPr>
          <w:p w14:paraId="7762B86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tcBorders>
              <w:bottom w:val="single" w:sz="4" w:space="0" w:color="BFBFBF"/>
            </w:tcBorders>
            <w:shd w:val="clear" w:color="auto" w:fill="D9E2F3"/>
            <w:noWrap/>
          </w:tcPr>
          <w:p w14:paraId="2148280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3/2020</w:t>
            </w:r>
          </w:p>
        </w:tc>
      </w:tr>
      <w:tr w:rsidR="00D20537" w:rsidRPr="003F7DC9" w14:paraId="6714A8D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single" w:sz="4" w:space="0" w:color="BFBFBF"/>
            </w:tcBorders>
            <w:shd w:val="clear" w:color="auto" w:fill="auto"/>
          </w:tcPr>
          <w:p w14:paraId="593A833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pristino attività ambulatoriali mediche e chirurgiche in elezione, test sierologici ricerca anticorpi anti SARS-CoV-2</w:t>
            </w:r>
          </w:p>
        </w:tc>
        <w:tc>
          <w:tcPr>
            <w:tcW w:w="1869" w:type="pct"/>
            <w:tcBorders>
              <w:top w:val="single" w:sz="4" w:space="0" w:color="BFBFBF"/>
            </w:tcBorders>
            <w:shd w:val="clear" w:color="auto" w:fill="auto"/>
          </w:tcPr>
          <w:p w14:paraId="34C8D961"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1" w:history="1">
              <w:r w:rsidR="00D20537" w:rsidRPr="003F7DC9">
                <w:rPr>
                  <w:rFonts w:ascii="Arial Narrow" w:eastAsia="Calibri" w:hAnsi="Arial Narrow" w:cs="Calibri"/>
                  <w:sz w:val="16"/>
                  <w:szCs w:val="16"/>
                  <w:lang w:eastAsia="en-US" w:bidi="ar-SA"/>
                </w:rPr>
                <w:t>Verbale CTS N. 80 del 25 maggio 2020</w:t>
              </w:r>
            </w:hyperlink>
          </w:p>
        </w:tc>
        <w:tc>
          <w:tcPr>
            <w:tcW w:w="1034" w:type="pct"/>
            <w:tcBorders>
              <w:top w:val="single" w:sz="4" w:space="0" w:color="BFBFBF"/>
            </w:tcBorders>
            <w:shd w:val="clear" w:color="auto" w:fill="auto"/>
            <w:noWrap/>
          </w:tcPr>
          <w:p w14:paraId="1848368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Dipartimento Protezione Civile</w:t>
            </w:r>
          </w:p>
        </w:tc>
        <w:tc>
          <w:tcPr>
            <w:tcW w:w="695" w:type="pct"/>
            <w:tcBorders>
              <w:top w:val="single" w:sz="4" w:space="0" w:color="BFBFBF"/>
            </w:tcBorders>
            <w:shd w:val="clear" w:color="auto" w:fill="auto"/>
            <w:noWrap/>
          </w:tcPr>
          <w:p w14:paraId="255FCB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5/2020</w:t>
            </w:r>
          </w:p>
        </w:tc>
      </w:tr>
      <w:tr w:rsidR="00D20537" w:rsidRPr="003F7DC9" w14:paraId="36E1C3A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E9F5FBC"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Salute mentale</w:t>
            </w:r>
          </w:p>
        </w:tc>
        <w:tc>
          <w:tcPr>
            <w:tcW w:w="1869" w:type="pct"/>
            <w:shd w:val="clear" w:color="auto" w:fill="D9E2F3"/>
          </w:tcPr>
          <w:p w14:paraId="63287846"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2" w:history="1">
              <w:r w:rsidR="00D20537" w:rsidRPr="003F7DC9">
                <w:rPr>
                  <w:rFonts w:ascii="Arial Narrow" w:eastAsia="Calibri" w:hAnsi="Arial Narrow" w:cs="Calibri"/>
                  <w:sz w:val="16"/>
                  <w:szCs w:val="16"/>
                  <w:lang w:eastAsia="en-US" w:bidi="ar-SA"/>
                </w:rPr>
                <w:t>Rapporto ISS COVID-19 n. 41/2020</w:t>
              </w:r>
            </w:hyperlink>
            <w:r w:rsidR="00D20537" w:rsidRPr="003F7DC9">
              <w:rPr>
                <w:rFonts w:ascii="Arial Narrow" w:eastAsia="Calibri" w:hAnsi="Arial Narrow" w:cs="Calibri"/>
                <w:sz w:val="16"/>
                <w:szCs w:val="16"/>
                <w:lang w:eastAsia="en-US" w:bidi="ar-SA"/>
              </w:rPr>
              <w:t xml:space="preserve"> - Indicazioni per prendersi cura delle difficoltà e dei bisogni dei familiari di pazienti ricoverati in reparti ospedalieri COVID-19</w:t>
            </w:r>
          </w:p>
        </w:tc>
        <w:tc>
          <w:tcPr>
            <w:tcW w:w="1034" w:type="pct"/>
            <w:shd w:val="clear" w:color="auto" w:fill="D9E2F3"/>
            <w:noWrap/>
          </w:tcPr>
          <w:p w14:paraId="229B127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D9E2F3"/>
            <w:noWrap/>
          </w:tcPr>
          <w:p w14:paraId="3220FEF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7EC392E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0E1C0F4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Scuola</w:t>
            </w:r>
          </w:p>
        </w:tc>
        <w:tc>
          <w:tcPr>
            <w:tcW w:w="1869" w:type="pct"/>
            <w:shd w:val="clear" w:color="auto" w:fill="auto"/>
          </w:tcPr>
          <w:p w14:paraId="6581D07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3" w:history="1">
              <w:r w:rsidR="00D20537" w:rsidRPr="003F7DC9">
                <w:rPr>
                  <w:rFonts w:ascii="Arial Narrow" w:eastAsia="Calibri" w:hAnsi="Arial Narrow" w:cs="Calibri"/>
                  <w:sz w:val="16"/>
                  <w:szCs w:val="16"/>
                  <w:lang w:eastAsia="en-US" w:bidi="ar-SA"/>
                </w:rPr>
                <w:t>Decreto-legge 8 settembre 2020, n. 111.</w:t>
              </w:r>
            </w:hyperlink>
            <w:r w:rsidR="00D20537" w:rsidRPr="003F7DC9">
              <w:rPr>
                <w:rFonts w:ascii="Arial Narrow" w:eastAsia="Calibri" w:hAnsi="Arial Narrow" w:cs="Calibri"/>
                <w:sz w:val="16"/>
                <w:szCs w:val="16"/>
                <w:lang w:eastAsia="en-US" w:bidi="ar-SA"/>
              </w:rPr>
              <w:t xml:space="preserve"> Disposizioni urgenti per far fronte a indifferibili esigenze finanziarie e di sostegno per l’avvio dell’anno scolastico, connesse all’emergenza epidemiologica da COVID-19. (20G00134) (GU Serie Generale, n. 223, 8/9/2020)</w:t>
            </w:r>
          </w:p>
        </w:tc>
        <w:tc>
          <w:tcPr>
            <w:tcW w:w="1034" w:type="pct"/>
            <w:shd w:val="clear" w:color="auto" w:fill="auto"/>
            <w:noWrap/>
          </w:tcPr>
          <w:p w14:paraId="4026F9E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shd w:val="clear" w:color="auto" w:fill="auto"/>
            <w:noWrap/>
          </w:tcPr>
          <w:p w14:paraId="324E3E9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9/09/2020</w:t>
            </w:r>
          </w:p>
        </w:tc>
      </w:tr>
      <w:tr w:rsidR="00D20537" w:rsidRPr="003F7DC9" w14:paraId="0666CDC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2FE85BC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Sistema nazionale di previsione/allerta per ondate di calore, denominato Heat Health Watch Warning System</w:t>
            </w:r>
          </w:p>
        </w:tc>
        <w:tc>
          <w:tcPr>
            <w:tcW w:w="1869" w:type="pct"/>
            <w:shd w:val="clear" w:color="auto" w:fill="D9E2F3"/>
          </w:tcPr>
          <w:p w14:paraId="001688E4"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Sistema operativo nazionale di previsione e prevenzione degli effetti del caldo</w:t>
              </w:r>
            </w:hyperlink>
            <w:r w:rsidR="00D20537" w:rsidRPr="003F7DC9">
              <w:rPr>
                <w:rFonts w:ascii="Arial Narrow" w:eastAsia="Calibri" w:hAnsi="Arial Narrow" w:cs="Calibri"/>
                <w:sz w:val="16"/>
                <w:szCs w:val="16"/>
                <w:lang w:eastAsia="en-US" w:bidi="ar-SA"/>
              </w:rPr>
              <w:t xml:space="preserve"> sulla salute in relazione all’epidemia COVID19 - Attività 2020 n. 20278-11/06/2020-DGPRE</w:t>
            </w:r>
          </w:p>
        </w:tc>
        <w:tc>
          <w:tcPr>
            <w:tcW w:w="1034" w:type="pct"/>
            <w:shd w:val="clear" w:color="auto" w:fill="D9E2F3"/>
            <w:noWrap/>
          </w:tcPr>
          <w:p w14:paraId="7B8E35E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D9E2F3"/>
            <w:noWrap/>
          </w:tcPr>
          <w:p w14:paraId="19B66C5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6/2020</w:t>
            </w:r>
          </w:p>
        </w:tc>
      </w:tr>
      <w:tr w:rsidR="00D20537" w:rsidRPr="003F7DC9" w14:paraId="13FEE98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30F0F70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Studenti e docenti provenienti da zone a rischio</w:t>
            </w:r>
          </w:p>
        </w:tc>
        <w:tc>
          <w:tcPr>
            <w:tcW w:w="1869" w:type="pct"/>
            <w:shd w:val="clear" w:color="auto" w:fill="auto"/>
          </w:tcPr>
          <w:p w14:paraId="27428A90"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la gestione degli studenti</w:t>
              </w:r>
            </w:hyperlink>
            <w:r w:rsidR="00D20537" w:rsidRPr="003F7DC9">
              <w:rPr>
                <w:rFonts w:ascii="Arial Narrow" w:eastAsia="Calibri" w:hAnsi="Arial Narrow" w:cs="Calibri"/>
                <w:sz w:val="16"/>
                <w:szCs w:val="16"/>
                <w:lang w:eastAsia="en-US" w:bidi="ar-SA"/>
              </w:rPr>
              <w:t xml:space="preserve"> e dei docenti di ritorno o in partenza verso aree affette della Cina.</w:t>
            </w:r>
          </w:p>
        </w:tc>
        <w:tc>
          <w:tcPr>
            <w:tcW w:w="1034" w:type="pct"/>
            <w:shd w:val="clear" w:color="auto" w:fill="auto"/>
            <w:noWrap/>
          </w:tcPr>
          <w:p w14:paraId="3ECA6BD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7696D88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2/2020</w:t>
            </w:r>
          </w:p>
        </w:tc>
      </w:tr>
      <w:tr w:rsidR="00D20537" w:rsidRPr="003F7DC9" w14:paraId="20D76DE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551920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Test sierologici per individuazione SARS-CoV-2</w:t>
            </w:r>
          </w:p>
        </w:tc>
        <w:tc>
          <w:tcPr>
            <w:tcW w:w="1869" w:type="pct"/>
            <w:shd w:val="clear" w:color="auto" w:fill="D9E2F3"/>
          </w:tcPr>
          <w:p w14:paraId="155BA994"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Test di screening e diagnostici</w:t>
              </w:r>
            </w:hyperlink>
            <w:r w:rsidR="00D20537" w:rsidRPr="003F7DC9">
              <w:rPr>
                <w:rFonts w:ascii="Arial Narrow" w:eastAsia="Calibri" w:hAnsi="Arial Narrow" w:cs="Calibri"/>
                <w:sz w:val="16"/>
                <w:szCs w:val="16"/>
                <w:lang w:eastAsia="en-US" w:bidi="ar-SA"/>
              </w:rPr>
              <w:t xml:space="preserve"> n. 016106-09/05/2020-DGPRE</w:t>
            </w:r>
          </w:p>
        </w:tc>
        <w:tc>
          <w:tcPr>
            <w:tcW w:w="1034" w:type="pct"/>
            <w:shd w:val="clear" w:color="auto" w:fill="D9E2F3"/>
            <w:noWrap/>
          </w:tcPr>
          <w:p w14:paraId="78854B7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D9E2F3"/>
            <w:noWrap/>
          </w:tcPr>
          <w:p w14:paraId="2CADC12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9/05/2020</w:t>
            </w:r>
          </w:p>
        </w:tc>
      </w:tr>
      <w:tr w:rsidR="00D20537" w:rsidRPr="003F7DC9" w14:paraId="70D55B1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039FF902"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Trasmissione di dati sanitari aggregati</w:t>
            </w:r>
          </w:p>
        </w:tc>
        <w:tc>
          <w:tcPr>
            <w:tcW w:w="1869" w:type="pct"/>
            <w:shd w:val="clear" w:color="auto" w:fill="auto"/>
          </w:tcPr>
          <w:p w14:paraId="2B207D2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roroga al 31 luglio 2020</w:t>
              </w:r>
            </w:hyperlink>
            <w:r w:rsidR="00D20537" w:rsidRPr="003F7DC9">
              <w:rPr>
                <w:rFonts w:ascii="Arial Narrow" w:eastAsia="Calibri" w:hAnsi="Arial Narrow" w:cs="Calibri"/>
                <w:sz w:val="16"/>
                <w:szCs w:val="16"/>
                <w:lang w:eastAsia="en-US" w:bidi="ar-SA"/>
              </w:rPr>
              <w:t xml:space="preserve"> dei termini relativi agli adempimenti previsti dell’art. 40(1) del DL.vo 81/2008 n. 011056-31/03/2020-DGPRE</w:t>
            </w:r>
          </w:p>
        </w:tc>
        <w:tc>
          <w:tcPr>
            <w:tcW w:w="1034" w:type="pct"/>
            <w:shd w:val="clear" w:color="auto" w:fill="auto"/>
            <w:noWrap/>
          </w:tcPr>
          <w:p w14:paraId="186DCFD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47CBCF1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3/2020</w:t>
            </w:r>
          </w:p>
        </w:tc>
      </w:tr>
      <w:tr w:rsidR="00D20537" w:rsidRPr="003F7DC9" w14:paraId="152FD0E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D9E2F3"/>
          </w:tcPr>
          <w:p w14:paraId="4415174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Trasporti ferroviari, aerei e trasporti pubblici locali, vaccinazioni e tutela età evolutiva</w:t>
            </w:r>
          </w:p>
        </w:tc>
        <w:tc>
          <w:tcPr>
            <w:tcW w:w="1869" w:type="pct"/>
            <w:tcBorders>
              <w:bottom w:val="single" w:sz="4" w:space="0" w:color="BFBFBF"/>
            </w:tcBorders>
            <w:shd w:val="clear" w:color="auto" w:fill="D9E2F3"/>
          </w:tcPr>
          <w:p w14:paraId="782A5A4D"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8" w:history="1">
              <w:r w:rsidR="00D20537" w:rsidRPr="003F7DC9">
                <w:rPr>
                  <w:rFonts w:ascii="Arial Narrow" w:eastAsia="Calibri" w:hAnsi="Arial Narrow" w:cs="Calibri"/>
                  <w:sz w:val="16"/>
                  <w:szCs w:val="16"/>
                  <w:lang w:eastAsia="en-US" w:bidi="ar-SA"/>
                </w:rPr>
                <w:t>Verbale CTS N. 63 del 30 aprile 2020</w:t>
              </w:r>
            </w:hyperlink>
          </w:p>
        </w:tc>
        <w:tc>
          <w:tcPr>
            <w:tcW w:w="1034" w:type="pct"/>
            <w:tcBorders>
              <w:bottom w:val="single" w:sz="4" w:space="0" w:color="BFBFBF"/>
            </w:tcBorders>
            <w:shd w:val="clear" w:color="auto" w:fill="D9E2F3"/>
            <w:noWrap/>
          </w:tcPr>
          <w:p w14:paraId="0BD72A9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tcBorders>
              <w:bottom w:val="single" w:sz="4" w:space="0" w:color="BFBFBF"/>
            </w:tcBorders>
            <w:shd w:val="clear" w:color="auto" w:fill="D9E2F3"/>
            <w:noWrap/>
          </w:tcPr>
          <w:p w14:paraId="5888DA6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2246432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single" w:sz="4" w:space="0" w:color="BFBFBF"/>
              <w:left w:val="single" w:sz="4" w:space="0" w:color="BFBFBF"/>
              <w:bottom w:val="single" w:sz="4" w:space="0" w:color="002060"/>
              <w:right w:val="single" w:sz="4" w:space="0" w:color="BFBFBF"/>
            </w:tcBorders>
            <w:shd w:val="clear" w:color="auto" w:fill="auto"/>
          </w:tcPr>
          <w:p w14:paraId="666DF0D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Utilizzo di sostanze/dispositivi</w:t>
            </w:r>
          </w:p>
        </w:tc>
        <w:tc>
          <w:tcPr>
            <w:tcW w:w="1869" w:type="pct"/>
            <w:tcBorders>
              <w:top w:val="single" w:sz="4" w:space="0" w:color="BFBFBF"/>
              <w:left w:val="single" w:sz="4" w:space="0" w:color="BFBFBF"/>
              <w:bottom w:val="single" w:sz="4" w:space="0" w:color="002060"/>
              <w:right w:val="single" w:sz="4" w:space="0" w:color="BFBFBF"/>
            </w:tcBorders>
            <w:shd w:val="clear" w:color="auto" w:fill="auto"/>
          </w:tcPr>
          <w:p w14:paraId="22BCD6B9"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9" w:history="1">
              <w:r w:rsidR="00D20537" w:rsidRPr="003F7DC9">
                <w:rPr>
                  <w:rFonts w:ascii="Arial Narrow" w:eastAsia="Calibri" w:hAnsi="Arial Narrow" w:cs="Calibri"/>
                  <w:sz w:val="16"/>
                  <w:szCs w:val="16"/>
                  <w:lang w:eastAsia="en-US" w:bidi="ar-SA"/>
                </w:rPr>
                <w:t>Rapporto ISS COVID-19 n. 56/2020</w:t>
              </w:r>
            </w:hyperlink>
            <w:r w:rsidR="00D20537" w:rsidRPr="003F7DC9">
              <w:rPr>
                <w:rFonts w:ascii="Arial Narrow" w:eastAsia="Calibri" w:hAnsi="Arial Narrow" w:cs="Calibri"/>
                <w:sz w:val="16"/>
                <w:szCs w:val="16"/>
                <w:lang w:eastAsia="en-US" w:bidi="ar-SA"/>
              </w:rPr>
              <w:t xml:space="preserve"> - Focus on: utilizzo professionale dell’ozono anche in riferimento al COVID-19.</w:t>
            </w:r>
          </w:p>
        </w:tc>
        <w:tc>
          <w:tcPr>
            <w:tcW w:w="1034" w:type="pct"/>
            <w:tcBorders>
              <w:top w:val="single" w:sz="4" w:space="0" w:color="BFBFBF"/>
              <w:left w:val="single" w:sz="4" w:space="0" w:color="BFBFBF"/>
              <w:bottom w:val="single" w:sz="4" w:space="0" w:color="002060"/>
              <w:right w:val="single" w:sz="4" w:space="0" w:color="BFBFBF"/>
            </w:tcBorders>
            <w:shd w:val="clear" w:color="auto" w:fill="auto"/>
            <w:noWrap/>
          </w:tcPr>
          <w:p w14:paraId="41864BA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INAIL</w:t>
            </w:r>
          </w:p>
        </w:tc>
        <w:tc>
          <w:tcPr>
            <w:tcW w:w="695" w:type="pct"/>
            <w:tcBorders>
              <w:top w:val="single" w:sz="4" w:space="0" w:color="BFBFBF"/>
              <w:left w:val="single" w:sz="4" w:space="0" w:color="BFBFBF"/>
              <w:bottom w:val="single" w:sz="4" w:space="0" w:color="002060"/>
              <w:right w:val="single" w:sz="4" w:space="0" w:color="BFBFBF"/>
            </w:tcBorders>
            <w:shd w:val="clear" w:color="auto" w:fill="auto"/>
            <w:noWrap/>
          </w:tcPr>
          <w:p w14:paraId="5811145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3/07/2020</w:t>
            </w:r>
          </w:p>
        </w:tc>
      </w:tr>
    </w:tbl>
    <w:p w14:paraId="7C8BA23B" w14:textId="77777777" w:rsidR="00D20537" w:rsidRPr="003F7DC9" w:rsidRDefault="00D20537" w:rsidP="00D20537">
      <w:pPr>
        <w:widowControl/>
        <w:autoSpaceDE/>
        <w:autoSpaceDN/>
        <w:spacing w:after="160" w:line="259" w:lineRule="auto"/>
        <w:rPr>
          <w:rFonts w:ascii="Arial Narrow" w:eastAsia="Yu Mincho" w:hAnsi="Arial Narrow"/>
          <w:b/>
          <w:bCs/>
          <w:color w:val="002060"/>
          <w:sz w:val="20"/>
          <w:szCs w:val="20"/>
          <w:lang w:eastAsia="en-US" w:bidi="ar-SA"/>
        </w:rPr>
      </w:pPr>
    </w:p>
    <w:p w14:paraId="13DBBAEE" w14:textId="77777777" w:rsidR="00D20537" w:rsidRPr="003F7DC9" w:rsidRDefault="00D20537" w:rsidP="00D20537">
      <w:pPr>
        <w:widowControl/>
        <w:autoSpaceDE/>
        <w:autoSpaceDN/>
        <w:spacing w:after="160" w:line="259" w:lineRule="auto"/>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br w:type="page"/>
      </w:r>
    </w:p>
    <w:p w14:paraId="6F9EFBEC"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2.</w:t>
      </w:r>
      <w:r w:rsidRPr="003F7DC9">
        <w:rPr>
          <w:rFonts w:ascii="Arial Narrow" w:eastAsia="Yu Gothic Light" w:hAnsi="Arial Narrow"/>
          <w:b/>
          <w:iCs/>
          <w:color w:val="002060"/>
          <w:sz w:val="20"/>
          <w:szCs w:val="20"/>
          <w:lang w:bidi="ar-SA"/>
        </w:rPr>
        <w:tab/>
        <w:t xml:space="preserve">Pilastro 2: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4996" w:type="pct"/>
        <w:tblLayout w:type="fixed"/>
        <w:tblLook w:val="04A0" w:firstRow="1" w:lastRow="0" w:firstColumn="1" w:lastColumn="0" w:noHBand="0" w:noVBand="1"/>
      </w:tblPr>
      <w:tblGrid>
        <w:gridCol w:w="2942"/>
        <w:gridCol w:w="3917"/>
        <w:gridCol w:w="2145"/>
        <w:gridCol w:w="1468"/>
      </w:tblGrid>
      <w:tr w:rsidR="00D20537" w:rsidRPr="003F7DC9" w14:paraId="375C875F"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405" w:type="pct"/>
            <w:shd w:val="clear" w:color="auto" w:fill="002060"/>
            <w:tcMar>
              <w:left w:w="57" w:type="dxa"/>
              <w:right w:w="57" w:type="dxa"/>
            </w:tcMar>
          </w:tcPr>
          <w:p w14:paraId="4133872B"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70" w:type="pct"/>
            <w:shd w:val="clear" w:color="auto" w:fill="002060"/>
            <w:tcMar>
              <w:left w:w="57" w:type="dxa"/>
              <w:right w:w="57" w:type="dxa"/>
            </w:tcMar>
            <w:hideMark/>
          </w:tcPr>
          <w:p w14:paraId="70D54EF7"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024" w:type="pct"/>
            <w:shd w:val="clear" w:color="auto" w:fill="002060"/>
            <w:noWrap/>
            <w:tcMar>
              <w:left w:w="57" w:type="dxa"/>
              <w:right w:w="57" w:type="dxa"/>
            </w:tcMar>
            <w:hideMark/>
          </w:tcPr>
          <w:p w14:paraId="42434B79"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01" w:type="pct"/>
            <w:shd w:val="clear" w:color="auto" w:fill="002060"/>
            <w:noWrap/>
            <w:tcMar>
              <w:left w:w="57" w:type="dxa"/>
              <w:right w:w="57" w:type="dxa"/>
            </w:tcMar>
            <w:hideMark/>
          </w:tcPr>
          <w:p w14:paraId="2AB3309C"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3012511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shd w:val="clear" w:color="auto" w:fill="D9E2F3"/>
            <w:tcMar>
              <w:left w:w="57" w:type="dxa"/>
              <w:right w:w="57" w:type="dxa"/>
            </w:tcMar>
          </w:tcPr>
          <w:p w14:paraId="73C211EA"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Animali da compagnia</w:t>
            </w:r>
          </w:p>
        </w:tc>
        <w:tc>
          <w:tcPr>
            <w:tcW w:w="1870" w:type="pct"/>
            <w:shd w:val="clear" w:color="auto" w:fill="D9E2F3"/>
            <w:tcMar>
              <w:left w:w="57" w:type="dxa"/>
              <w:right w:w="57" w:type="dxa"/>
            </w:tcMar>
          </w:tcPr>
          <w:p w14:paraId="77362601"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0" w:history="1">
              <w:r w:rsidR="00D20537" w:rsidRPr="003F7DC9">
                <w:rPr>
                  <w:rFonts w:ascii="Arial Narrow" w:eastAsia="Calibri" w:hAnsi="Arial Narrow" w:cs="Calibri"/>
                  <w:sz w:val="16"/>
                  <w:szCs w:val="16"/>
                  <w:lang w:eastAsia="en-US" w:bidi="ar-SA"/>
                </w:rPr>
                <w:t>Rapporto ISS COVID-19 n. 16/2020</w:t>
              </w:r>
            </w:hyperlink>
            <w:r w:rsidR="00D20537" w:rsidRPr="003F7DC9">
              <w:rPr>
                <w:rFonts w:ascii="Arial Narrow" w:eastAsia="Calibri" w:hAnsi="Arial Narrow" w:cs="Calibri"/>
                <w:sz w:val="16"/>
                <w:szCs w:val="16"/>
                <w:lang w:eastAsia="en-US" w:bidi="ar-SA"/>
              </w:rPr>
              <w:t xml:space="preserve"> - Animali da compagnia e SARS-CoV-2: cosa occorre sapere, come occorre comportarsi. Versione del 19 aprile 2020</w:t>
            </w:r>
          </w:p>
        </w:tc>
        <w:tc>
          <w:tcPr>
            <w:tcW w:w="1024" w:type="pct"/>
            <w:shd w:val="clear" w:color="auto" w:fill="D9E2F3"/>
            <w:noWrap/>
            <w:tcMar>
              <w:left w:w="57" w:type="dxa"/>
              <w:right w:w="57" w:type="dxa"/>
            </w:tcMar>
          </w:tcPr>
          <w:p w14:paraId="735CF90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1" w:type="pct"/>
            <w:shd w:val="clear" w:color="auto" w:fill="D9E2F3"/>
            <w:noWrap/>
            <w:tcMar>
              <w:left w:w="57" w:type="dxa"/>
              <w:right w:w="57" w:type="dxa"/>
            </w:tcMar>
          </w:tcPr>
          <w:p w14:paraId="50CBA8A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9/04/2020</w:t>
            </w:r>
          </w:p>
        </w:tc>
      </w:tr>
      <w:tr w:rsidR="00D20537" w:rsidRPr="003F7DC9" w14:paraId="5CB086D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5" w:type="pct"/>
            <w:tcMar>
              <w:left w:w="57" w:type="dxa"/>
              <w:right w:w="57" w:type="dxa"/>
            </w:tcMar>
          </w:tcPr>
          <w:p w14:paraId="49BE605C"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Comunicazione del rischio</w:t>
            </w:r>
          </w:p>
        </w:tc>
        <w:tc>
          <w:tcPr>
            <w:tcW w:w="1870" w:type="pct"/>
            <w:tcMar>
              <w:left w:w="57" w:type="dxa"/>
              <w:right w:w="57" w:type="dxa"/>
            </w:tcMar>
          </w:tcPr>
          <w:p w14:paraId="27838450"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41" w:history="1">
              <w:r w:rsidR="00D20537" w:rsidRPr="003F7DC9">
                <w:rPr>
                  <w:rFonts w:ascii="Arial Narrow" w:eastAsia="Calibri" w:hAnsi="Arial Narrow" w:cs="Calibri"/>
                  <w:sz w:val="16"/>
                  <w:szCs w:val="16"/>
                  <w:lang w:eastAsia="en-US" w:bidi="ar-SA"/>
                </w:rPr>
                <w:t>Coronavirus - Guida pratica per chi si prende cura degli anziani</w:t>
              </w:r>
            </w:hyperlink>
          </w:p>
        </w:tc>
        <w:tc>
          <w:tcPr>
            <w:tcW w:w="1024" w:type="pct"/>
            <w:noWrap/>
            <w:tcMar>
              <w:left w:w="57" w:type="dxa"/>
              <w:right w:w="57" w:type="dxa"/>
            </w:tcMar>
          </w:tcPr>
          <w:p w14:paraId="7B77B13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INAIL-CEPSAG</w:t>
            </w:r>
          </w:p>
        </w:tc>
        <w:tc>
          <w:tcPr>
            <w:tcW w:w="701" w:type="pct"/>
            <w:noWrap/>
            <w:tcMar>
              <w:left w:w="57" w:type="dxa"/>
              <w:right w:w="57" w:type="dxa"/>
            </w:tcMar>
          </w:tcPr>
          <w:p w14:paraId="39D5DDF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4/2020</w:t>
            </w:r>
          </w:p>
        </w:tc>
      </w:tr>
      <w:tr w:rsidR="00D20537" w:rsidRPr="003F7DC9" w14:paraId="098D178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shd w:val="clear" w:color="auto" w:fill="D9E2F3"/>
            <w:tcMar>
              <w:left w:w="57" w:type="dxa"/>
              <w:right w:w="57" w:type="dxa"/>
            </w:tcMar>
          </w:tcPr>
          <w:p w14:paraId="7B31146E"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Comunicazione del rischio</w:t>
            </w:r>
          </w:p>
        </w:tc>
        <w:tc>
          <w:tcPr>
            <w:tcW w:w="1870" w:type="pct"/>
            <w:shd w:val="clear" w:color="auto" w:fill="D9E2F3"/>
            <w:tcMar>
              <w:left w:w="57" w:type="dxa"/>
              <w:right w:w="57" w:type="dxa"/>
            </w:tcMar>
          </w:tcPr>
          <w:p w14:paraId="24E9C09D"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2" w:history="1">
              <w:r w:rsidR="00D20537" w:rsidRPr="003F7DC9">
                <w:rPr>
                  <w:rFonts w:ascii="Arial Narrow" w:eastAsia="Calibri" w:hAnsi="Arial Narrow" w:cs="Calibri"/>
                  <w:sz w:val="16"/>
                  <w:szCs w:val="16"/>
                  <w:lang w:eastAsia="en-US" w:bidi="ar-SA"/>
                </w:rPr>
                <w:t>COVID-19 e protezione degli operatori sanitari - seconda edizione</w:t>
              </w:r>
            </w:hyperlink>
          </w:p>
        </w:tc>
        <w:tc>
          <w:tcPr>
            <w:tcW w:w="1024" w:type="pct"/>
            <w:shd w:val="clear" w:color="auto" w:fill="D9E2F3"/>
            <w:noWrap/>
            <w:tcMar>
              <w:left w:w="57" w:type="dxa"/>
              <w:right w:w="57" w:type="dxa"/>
            </w:tcMar>
          </w:tcPr>
          <w:p w14:paraId="368F1C3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701" w:type="pct"/>
            <w:shd w:val="clear" w:color="auto" w:fill="D9E2F3"/>
            <w:noWrap/>
            <w:tcMar>
              <w:left w:w="57" w:type="dxa"/>
              <w:right w:w="57" w:type="dxa"/>
            </w:tcMar>
          </w:tcPr>
          <w:p w14:paraId="2B3ACB1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3/2020</w:t>
            </w:r>
          </w:p>
        </w:tc>
      </w:tr>
      <w:tr w:rsidR="00D20537" w:rsidRPr="003F7DC9" w14:paraId="21071E8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5" w:type="pct"/>
            <w:tcMar>
              <w:left w:w="57" w:type="dxa"/>
              <w:right w:w="57" w:type="dxa"/>
            </w:tcMar>
          </w:tcPr>
          <w:p w14:paraId="04CC7368"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Comunicazione del rischio</w:t>
            </w:r>
          </w:p>
        </w:tc>
        <w:tc>
          <w:tcPr>
            <w:tcW w:w="1870" w:type="pct"/>
            <w:tcMar>
              <w:left w:w="57" w:type="dxa"/>
              <w:right w:w="57" w:type="dxa"/>
            </w:tcMar>
          </w:tcPr>
          <w:p w14:paraId="32741CB2"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43" w:history="1">
              <w:r w:rsidR="00D20537" w:rsidRPr="003F7DC9">
                <w:rPr>
                  <w:rFonts w:ascii="Arial Narrow" w:eastAsia="Calibri" w:hAnsi="Arial Narrow" w:cs="Calibri"/>
                  <w:sz w:val="16"/>
                  <w:szCs w:val="16"/>
                  <w:lang w:eastAsia="en-US" w:bidi="ar-SA"/>
                </w:rPr>
                <w:t>Rapporto ISS COVID-19 n. 15/2020 -</w:t>
              </w:r>
            </w:hyperlink>
            <w:r w:rsidR="00D20537" w:rsidRPr="003F7DC9">
              <w:rPr>
                <w:rFonts w:ascii="Arial Narrow" w:eastAsia="Calibri" w:hAnsi="Arial Narrow" w:cs="Calibri"/>
                <w:sz w:val="16"/>
                <w:szCs w:val="16"/>
                <w:lang w:eastAsia="en-US" w:bidi="ar-SA"/>
              </w:rPr>
              <w:t xml:space="preserve"> Indicazioni relative ai rischi di acquisto online di farmaci per la prevenzione e terapia dell’infezione COVID-19 e alla diffusione sui social network di informazioni false sulle terapie.</w:t>
            </w:r>
          </w:p>
        </w:tc>
        <w:tc>
          <w:tcPr>
            <w:tcW w:w="1024" w:type="pct"/>
            <w:noWrap/>
            <w:tcMar>
              <w:left w:w="57" w:type="dxa"/>
              <w:right w:w="57" w:type="dxa"/>
            </w:tcMar>
          </w:tcPr>
          <w:p w14:paraId="2B7DB02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1" w:type="pct"/>
            <w:noWrap/>
            <w:tcMar>
              <w:left w:w="57" w:type="dxa"/>
              <w:right w:w="57" w:type="dxa"/>
            </w:tcMar>
          </w:tcPr>
          <w:p w14:paraId="0FDCB48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4/2020</w:t>
            </w:r>
          </w:p>
        </w:tc>
      </w:tr>
      <w:tr w:rsidR="00D20537" w:rsidRPr="003F7DC9" w14:paraId="07EFB06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shd w:val="clear" w:color="auto" w:fill="D9E2F3"/>
            <w:tcMar>
              <w:left w:w="57" w:type="dxa"/>
              <w:right w:w="57" w:type="dxa"/>
            </w:tcMar>
          </w:tcPr>
          <w:p w14:paraId="292BC9D6"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Etica</w:t>
            </w:r>
          </w:p>
        </w:tc>
        <w:tc>
          <w:tcPr>
            <w:tcW w:w="1870" w:type="pct"/>
            <w:shd w:val="clear" w:color="auto" w:fill="D9E2F3"/>
            <w:tcMar>
              <w:left w:w="57" w:type="dxa"/>
              <w:right w:w="57" w:type="dxa"/>
            </w:tcMar>
          </w:tcPr>
          <w:p w14:paraId="0FEADC94"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4" w:history="1">
              <w:r w:rsidR="00D20537" w:rsidRPr="003F7DC9">
                <w:rPr>
                  <w:rFonts w:ascii="Arial Narrow" w:eastAsia="Calibri" w:hAnsi="Arial Narrow" w:cs="Calibri"/>
                  <w:sz w:val="16"/>
                  <w:szCs w:val="16"/>
                  <w:lang w:eastAsia="en-US" w:bidi="ar-SA"/>
                </w:rPr>
                <w:t>Rapporto ISS COVID-19 n. 40/2020</w:t>
              </w:r>
            </w:hyperlink>
            <w:r w:rsidR="00D20537" w:rsidRPr="003F7DC9">
              <w:rPr>
                <w:rFonts w:ascii="Arial Narrow" w:eastAsia="Calibri" w:hAnsi="Arial Narrow" w:cs="Calibri"/>
                <w:sz w:val="16"/>
                <w:szCs w:val="16"/>
                <w:lang w:eastAsia="en-US" w:bidi="ar-SA"/>
              </w:rPr>
              <w:t xml:space="preserve"> - Comunicazione in emergenza nei reparti COVID-19. Aspetti di etica.</w:t>
            </w:r>
          </w:p>
        </w:tc>
        <w:tc>
          <w:tcPr>
            <w:tcW w:w="1024" w:type="pct"/>
            <w:shd w:val="clear" w:color="auto" w:fill="D9E2F3"/>
            <w:noWrap/>
            <w:tcMar>
              <w:left w:w="57" w:type="dxa"/>
              <w:right w:w="57" w:type="dxa"/>
            </w:tcMar>
          </w:tcPr>
          <w:p w14:paraId="401CD85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1" w:type="pct"/>
            <w:shd w:val="clear" w:color="auto" w:fill="D9E2F3"/>
            <w:noWrap/>
            <w:tcMar>
              <w:left w:w="57" w:type="dxa"/>
              <w:right w:w="57" w:type="dxa"/>
            </w:tcMar>
          </w:tcPr>
          <w:p w14:paraId="2DA4020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5/2020</w:t>
            </w:r>
          </w:p>
        </w:tc>
      </w:tr>
      <w:tr w:rsidR="00D20537" w:rsidRPr="003F7DC9" w14:paraId="71B8DDE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5" w:type="pct"/>
            <w:tcBorders>
              <w:bottom w:val="single" w:sz="4" w:space="0" w:color="BFBFBF"/>
            </w:tcBorders>
            <w:tcMar>
              <w:left w:w="57" w:type="dxa"/>
              <w:right w:w="57" w:type="dxa"/>
            </w:tcMar>
          </w:tcPr>
          <w:p w14:paraId="114E0BD3"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70" w:type="pct"/>
            <w:tcBorders>
              <w:bottom w:val="single" w:sz="4" w:space="0" w:color="BFBFBF"/>
            </w:tcBorders>
            <w:tcMar>
              <w:left w:w="57" w:type="dxa"/>
              <w:right w:w="57" w:type="dxa"/>
            </w:tcMar>
          </w:tcPr>
          <w:p w14:paraId="7A2852E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45" w:history="1">
              <w:r w:rsidR="00D20537" w:rsidRPr="003F7DC9">
                <w:rPr>
                  <w:rFonts w:ascii="Arial Narrow" w:eastAsia="Calibri" w:hAnsi="Arial Narrow" w:cs="Calibri"/>
                  <w:sz w:val="16"/>
                  <w:szCs w:val="16"/>
                  <w:lang w:eastAsia="en-US" w:bidi="ar-SA"/>
                </w:rPr>
                <w:t>Video su Protocollo condiviso di regolamentazione</w:t>
              </w:r>
            </w:hyperlink>
            <w:r w:rsidR="00D20537" w:rsidRPr="003F7DC9">
              <w:rPr>
                <w:rFonts w:ascii="Arial Narrow" w:eastAsia="Calibri" w:hAnsi="Arial Narrow" w:cs="Calibri"/>
                <w:sz w:val="16"/>
                <w:szCs w:val="16"/>
                <w:lang w:eastAsia="en-US" w:bidi="ar-SA"/>
              </w:rPr>
              <w:t xml:space="preserve"> delle misure per il contrasto e il contenimento della diffusione del virus COVID-19 negli ambienti di lavoro del 24/04/2020</w:t>
            </w:r>
          </w:p>
        </w:tc>
        <w:tc>
          <w:tcPr>
            <w:tcW w:w="1024" w:type="pct"/>
            <w:tcBorders>
              <w:bottom w:val="single" w:sz="4" w:space="0" w:color="BFBFBF"/>
            </w:tcBorders>
            <w:noWrap/>
            <w:tcMar>
              <w:left w:w="57" w:type="dxa"/>
              <w:right w:w="57" w:type="dxa"/>
            </w:tcMar>
          </w:tcPr>
          <w:p w14:paraId="78022D8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701" w:type="pct"/>
            <w:tcBorders>
              <w:bottom w:val="single" w:sz="4" w:space="0" w:color="BFBFBF"/>
            </w:tcBorders>
            <w:noWrap/>
            <w:tcMar>
              <w:left w:w="57" w:type="dxa"/>
              <w:right w:w="57" w:type="dxa"/>
            </w:tcMar>
          </w:tcPr>
          <w:p w14:paraId="069A8A5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5/2020</w:t>
            </w:r>
          </w:p>
        </w:tc>
      </w:tr>
      <w:tr w:rsidR="00D20537" w:rsidRPr="003F7DC9" w14:paraId="073090F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tcBorders>
              <w:bottom w:val="single" w:sz="4" w:space="0" w:color="002060"/>
            </w:tcBorders>
            <w:shd w:val="clear" w:color="auto" w:fill="D9E2F3"/>
            <w:tcMar>
              <w:left w:w="57" w:type="dxa"/>
              <w:right w:w="57" w:type="dxa"/>
            </w:tcMar>
          </w:tcPr>
          <w:p w14:paraId="5C26B625"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Servizio di ascolto psicologico gratuito</w:t>
            </w:r>
          </w:p>
        </w:tc>
        <w:tc>
          <w:tcPr>
            <w:tcW w:w="1870" w:type="pct"/>
            <w:tcBorders>
              <w:bottom w:val="single" w:sz="4" w:space="0" w:color="002060"/>
            </w:tcBorders>
            <w:shd w:val="clear" w:color="auto" w:fill="D9E2F3"/>
            <w:tcMar>
              <w:left w:w="57" w:type="dxa"/>
              <w:right w:w="57" w:type="dxa"/>
            </w:tcMar>
          </w:tcPr>
          <w:p w14:paraId="54269CC1"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ttivazione del Servizio di ascolto psicologico</w:t>
              </w:r>
            </w:hyperlink>
            <w:r w:rsidR="00D20537" w:rsidRPr="003F7DC9">
              <w:rPr>
                <w:rFonts w:ascii="Arial Narrow" w:eastAsia="Calibri" w:hAnsi="Arial Narrow" w:cs="Calibri"/>
                <w:sz w:val="16"/>
                <w:szCs w:val="16"/>
                <w:lang w:eastAsia="en-US" w:bidi="ar-SA"/>
              </w:rPr>
              <w:t xml:space="preserve"> gratuito del Ministero della Salute n. 0001165-06/05/2020-DGCOREI-DGPRE</w:t>
            </w:r>
          </w:p>
        </w:tc>
        <w:tc>
          <w:tcPr>
            <w:tcW w:w="1024" w:type="pct"/>
            <w:tcBorders>
              <w:bottom w:val="single" w:sz="4" w:space="0" w:color="002060"/>
            </w:tcBorders>
            <w:shd w:val="clear" w:color="auto" w:fill="D9E2F3"/>
            <w:noWrap/>
            <w:tcMar>
              <w:left w:w="57" w:type="dxa"/>
              <w:right w:w="57" w:type="dxa"/>
            </w:tcMar>
          </w:tcPr>
          <w:p w14:paraId="685886D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01" w:type="pct"/>
            <w:tcBorders>
              <w:bottom w:val="single" w:sz="4" w:space="0" w:color="002060"/>
            </w:tcBorders>
            <w:shd w:val="clear" w:color="auto" w:fill="D9E2F3"/>
            <w:noWrap/>
            <w:tcMar>
              <w:left w:w="57" w:type="dxa"/>
              <w:right w:w="57" w:type="dxa"/>
            </w:tcMar>
          </w:tcPr>
          <w:p w14:paraId="273A6B3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6/05/2020</w:t>
            </w:r>
          </w:p>
        </w:tc>
      </w:tr>
    </w:tbl>
    <w:p w14:paraId="6D357DEF" w14:textId="77777777" w:rsidR="00D20537" w:rsidRPr="003F7DC9" w:rsidRDefault="00D20537" w:rsidP="00D20537">
      <w:pPr>
        <w:widowControl/>
        <w:autoSpaceDE/>
        <w:autoSpaceDN/>
        <w:spacing w:after="160" w:line="259" w:lineRule="auto"/>
        <w:rPr>
          <w:rFonts w:ascii="Arial Narrow" w:eastAsia="Yu Gothic Light" w:hAnsi="Arial Narrow"/>
          <w:b/>
          <w:iCs/>
          <w:color w:val="002060"/>
          <w:lang w:bidi="ar-SA"/>
        </w:rPr>
      </w:pPr>
    </w:p>
    <w:p w14:paraId="382D3ADA" w14:textId="77777777" w:rsidR="00D20537" w:rsidRPr="003F7DC9" w:rsidRDefault="00D20537" w:rsidP="00D20537">
      <w:pPr>
        <w:widowControl/>
        <w:autoSpaceDE/>
        <w:autoSpaceDN/>
        <w:spacing w:after="160" w:line="259" w:lineRule="auto"/>
        <w:rPr>
          <w:rFonts w:ascii="Arial Narrow" w:eastAsia="Yu Gothic Light" w:hAnsi="Arial Narrow"/>
          <w:b/>
          <w:iCs/>
          <w:color w:val="002060"/>
          <w:lang w:bidi="ar-SA"/>
        </w:rPr>
      </w:pPr>
      <w:r w:rsidRPr="003F7DC9">
        <w:rPr>
          <w:rFonts w:ascii="Calibri" w:eastAsia="Calibri" w:hAnsi="Calibri"/>
          <w:lang w:eastAsia="en-US" w:bidi="ar-SA"/>
        </w:rPr>
        <w:br w:type="page"/>
      </w:r>
    </w:p>
    <w:p w14:paraId="3A378EF1"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3.</w:t>
      </w:r>
      <w:r w:rsidRPr="003F7DC9">
        <w:rPr>
          <w:rFonts w:ascii="Arial Narrow" w:eastAsia="Yu Gothic Light" w:hAnsi="Arial Narrow"/>
          <w:b/>
          <w:iCs/>
          <w:noProof/>
          <w:color w:val="002060"/>
          <w:sz w:val="20"/>
          <w:szCs w:val="20"/>
          <w:lang w:bidi="ar-SA"/>
        </w:rPr>
        <w:tab/>
      </w:r>
      <w:r w:rsidRPr="003F7DC9">
        <w:rPr>
          <w:rFonts w:ascii="Arial Narrow" w:eastAsia="Yu Gothic Light" w:hAnsi="Arial Narrow"/>
          <w:b/>
          <w:iCs/>
          <w:color w:val="002060"/>
          <w:sz w:val="20"/>
          <w:szCs w:val="20"/>
          <w:lang w:bidi="ar-SA"/>
        </w:rPr>
        <w:t xml:space="preserve">Pilastro 3: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06" w:type="pct"/>
        <w:tblLayout w:type="fixed"/>
        <w:tblLook w:val="04A0" w:firstRow="1" w:lastRow="0" w:firstColumn="1" w:lastColumn="0" w:noHBand="0" w:noVBand="1"/>
      </w:tblPr>
      <w:tblGrid>
        <w:gridCol w:w="2937"/>
        <w:gridCol w:w="3919"/>
        <w:gridCol w:w="2168"/>
        <w:gridCol w:w="1469"/>
      </w:tblGrid>
      <w:tr w:rsidR="00D20537" w:rsidRPr="003F7DC9" w14:paraId="7D71D699"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399" w:type="pct"/>
            <w:shd w:val="clear" w:color="auto" w:fill="002060"/>
          </w:tcPr>
          <w:p w14:paraId="007393EA"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67" w:type="pct"/>
            <w:shd w:val="clear" w:color="auto" w:fill="002060"/>
            <w:hideMark/>
          </w:tcPr>
          <w:p w14:paraId="6CFE1BBF"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33" w:type="pct"/>
            <w:shd w:val="clear" w:color="auto" w:fill="002060"/>
            <w:noWrap/>
            <w:hideMark/>
          </w:tcPr>
          <w:p w14:paraId="6B7B60E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00" w:type="pct"/>
            <w:shd w:val="clear" w:color="auto" w:fill="002060"/>
            <w:noWrap/>
            <w:hideMark/>
          </w:tcPr>
          <w:p w14:paraId="77406BBB"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714B3E2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3429A8E" w14:textId="77777777" w:rsidR="00D20537" w:rsidRPr="00FF37CB" w:rsidRDefault="00D20537" w:rsidP="00D20537">
            <w:pPr>
              <w:spacing w:before="20" w:after="20"/>
              <w:rPr>
                <w:rFonts w:ascii="Arial Narrow" w:eastAsia="Calibri" w:hAnsi="Arial Narrow"/>
                <w:sz w:val="16"/>
                <w:szCs w:val="16"/>
                <w:lang w:val="en-GB" w:eastAsia="en-US" w:bidi="ar-SA"/>
              </w:rPr>
            </w:pPr>
            <w:r w:rsidRPr="00FF37CB">
              <w:rPr>
                <w:rFonts w:ascii="Arial Narrow" w:eastAsia="Calibri" w:hAnsi="Arial Narrow" w:cs="Calibri"/>
                <w:i/>
                <w:iCs/>
                <w:color w:val="000000"/>
                <w:sz w:val="16"/>
                <w:szCs w:val="16"/>
                <w:lang w:val="en-GB" w:eastAsia="en-US" w:bidi="ar-SA"/>
              </w:rPr>
              <w:t>Contact tracing</w:t>
            </w:r>
            <w:r w:rsidRPr="00FF37CB">
              <w:rPr>
                <w:rFonts w:ascii="Arial Narrow" w:eastAsia="Calibri" w:hAnsi="Arial Narrow" w:cs="Calibri"/>
                <w:color w:val="000000"/>
                <w:sz w:val="16"/>
                <w:szCs w:val="16"/>
                <w:lang w:val="en-GB" w:eastAsia="en-US" w:bidi="ar-SA"/>
              </w:rPr>
              <w:t xml:space="preserve"> e App Immuni</w:t>
            </w:r>
          </w:p>
        </w:tc>
        <w:tc>
          <w:tcPr>
            <w:tcW w:w="1867" w:type="pct"/>
            <w:shd w:val="clear" w:color="auto" w:fill="D9E2F3"/>
          </w:tcPr>
          <w:p w14:paraId="7D2FED82"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4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icerca e gestione dei contatti di casi COVID-19</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i/>
                <w:iCs/>
                <w:sz w:val="16"/>
                <w:szCs w:val="16"/>
                <w:lang w:eastAsia="en-US" w:bidi="ar-SA"/>
              </w:rPr>
              <w:t>Contact tracing</w:t>
            </w:r>
            <w:r w:rsidR="00D20537" w:rsidRPr="003F7DC9">
              <w:rPr>
                <w:rFonts w:ascii="Arial Narrow" w:eastAsia="Calibri" w:hAnsi="Arial Narrow" w:cs="Calibri"/>
                <w:sz w:val="16"/>
                <w:szCs w:val="16"/>
                <w:lang w:eastAsia="en-US" w:bidi="ar-SA"/>
              </w:rPr>
              <w:t>) e app Immuni n. 018584-29/05/2020-DGPRE</w:t>
            </w:r>
          </w:p>
        </w:tc>
        <w:tc>
          <w:tcPr>
            <w:tcW w:w="1033" w:type="pct"/>
            <w:shd w:val="clear" w:color="auto" w:fill="D9E2F3"/>
            <w:noWrap/>
          </w:tcPr>
          <w:p w14:paraId="32B78F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 Direzione generale della programmazione sanitaria</w:t>
            </w:r>
          </w:p>
        </w:tc>
        <w:tc>
          <w:tcPr>
            <w:tcW w:w="700" w:type="pct"/>
            <w:shd w:val="clear" w:color="auto" w:fill="D9E2F3"/>
            <w:noWrap/>
          </w:tcPr>
          <w:p w14:paraId="4710F9C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5/2020</w:t>
            </w:r>
          </w:p>
        </w:tc>
      </w:tr>
      <w:tr w:rsidR="00D20537" w:rsidRPr="003F7DC9" w14:paraId="7784785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E9B54F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i/>
                <w:iCs/>
                <w:color w:val="000000"/>
                <w:sz w:val="16"/>
                <w:szCs w:val="16"/>
                <w:lang w:eastAsia="en-US" w:bidi="ar-SA"/>
              </w:rPr>
              <w:t>Contact tracing</w:t>
            </w:r>
            <w:r w:rsidRPr="003F7DC9">
              <w:rPr>
                <w:rFonts w:ascii="Arial Narrow" w:eastAsia="Calibri" w:hAnsi="Arial Narrow" w:cs="Calibri"/>
                <w:color w:val="000000"/>
                <w:sz w:val="16"/>
                <w:szCs w:val="16"/>
                <w:lang w:eastAsia="en-US" w:bidi="ar-SA"/>
              </w:rPr>
              <w:t xml:space="preserve"> e Isolamento</w:t>
            </w:r>
          </w:p>
        </w:tc>
        <w:tc>
          <w:tcPr>
            <w:tcW w:w="1867" w:type="pct"/>
          </w:tcPr>
          <w:p w14:paraId="5817BE54"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48" w:history="1">
              <w:r w:rsidR="00D20537" w:rsidRPr="003F7DC9">
                <w:rPr>
                  <w:rFonts w:ascii="Arial Narrow" w:eastAsia="Calibri" w:hAnsi="Arial Narrow" w:cs="Calibri"/>
                  <w:sz w:val="16"/>
                  <w:szCs w:val="16"/>
                  <w:lang w:eastAsia="en-US" w:bidi="ar-SA"/>
                </w:rPr>
                <w:t>Rapporto ISS COVID-19 n. 53/2020 - Guida per la ricerca e gestione dei contatti (</w:t>
              </w:r>
              <w:r w:rsidR="00D20537" w:rsidRPr="003F7DC9">
                <w:rPr>
                  <w:rFonts w:ascii="Arial Narrow" w:eastAsia="Calibri" w:hAnsi="Arial Narrow" w:cs="Calibri"/>
                  <w:i/>
                  <w:iCs/>
                  <w:sz w:val="16"/>
                  <w:szCs w:val="16"/>
                  <w:lang w:eastAsia="en-US" w:bidi="ar-SA"/>
                </w:rPr>
                <w:t>contact tracing</w:t>
              </w:r>
              <w:r w:rsidR="00D20537" w:rsidRPr="003F7DC9">
                <w:rPr>
                  <w:rFonts w:ascii="Arial Narrow" w:eastAsia="Calibri" w:hAnsi="Arial Narrow" w:cs="Calibri"/>
                  <w:sz w:val="16"/>
                  <w:szCs w:val="16"/>
                  <w:lang w:eastAsia="en-US" w:bidi="ar-SA"/>
                </w:rPr>
                <w:t>) dei casi di COVID-19</w:t>
              </w:r>
            </w:hyperlink>
          </w:p>
        </w:tc>
        <w:tc>
          <w:tcPr>
            <w:tcW w:w="1033" w:type="pct"/>
            <w:noWrap/>
          </w:tcPr>
          <w:p w14:paraId="21ED8FA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noWrap/>
          </w:tcPr>
          <w:p w14:paraId="31ADE70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6/2020</w:t>
            </w:r>
          </w:p>
        </w:tc>
      </w:tr>
      <w:tr w:rsidR="00D20537" w:rsidRPr="003F7DC9" w14:paraId="4BBBE84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300A87EA"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i/>
                <w:iCs/>
                <w:color w:val="000000"/>
                <w:sz w:val="16"/>
                <w:szCs w:val="16"/>
                <w:lang w:eastAsia="en-US" w:bidi="ar-SA"/>
              </w:rPr>
              <w:t>Contact tracing</w:t>
            </w:r>
            <w:r w:rsidRPr="003F7DC9">
              <w:rPr>
                <w:rFonts w:ascii="Arial Narrow" w:eastAsia="Calibri" w:hAnsi="Arial Narrow" w:cs="Calibri"/>
                <w:color w:val="000000"/>
                <w:sz w:val="16"/>
                <w:szCs w:val="16"/>
                <w:lang w:eastAsia="en-US" w:bidi="ar-SA"/>
              </w:rPr>
              <w:t xml:space="preserve"> e Isolamento</w:t>
            </w:r>
          </w:p>
        </w:tc>
        <w:tc>
          <w:tcPr>
            <w:tcW w:w="1867" w:type="pct"/>
            <w:shd w:val="clear" w:color="auto" w:fill="D9E2F3"/>
          </w:tcPr>
          <w:p w14:paraId="1F0CE6DD"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pacing w:val="-2"/>
                <w:sz w:val="16"/>
                <w:szCs w:val="16"/>
                <w:lang w:bidi="ar-SA"/>
              </w:rPr>
            </w:pPr>
            <w:hyperlink r:id="rId249" w:history="1">
              <w:r w:rsidR="00D20537" w:rsidRPr="003F7DC9">
                <w:rPr>
                  <w:rFonts w:ascii="Arial Narrow" w:eastAsia="Calibri" w:hAnsi="Arial Narrow" w:cs="Calibri"/>
                  <w:spacing w:val="-2"/>
                  <w:sz w:val="16"/>
                  <w:szCs w:val="16"/>
                  <w:lang w:eastAsia="en-US" w:bidi="ar-SA"/>
                </w:rPr>
                <w:t>Tecnologie a supporto del rilevamento della prossimità: riflessioni per il cittadino, i professionisti e gli stakeholder in era COVID-19</w:t>
              </w:r>
            </w:hyperlink>
          </w:p>
        </w:tc>
        <w:tc>
          <w:tcPr>
            <w:tcW w:w="1033" w:type="pct"/>
            <w:shd w:val="clear" w:color="auto" w:fill="D9E2F3"/>
            <w:noWrap/>
          </w:tcPr>
          <w:p w14:paraId="4D01715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shd w:val="clear" w:color="auto" w:fill="D9E2F3"/>
            <w:noWrap/>
          </w:tcPr>
          <w:p w14:paraId="4B670F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1EF06AA1"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02CB121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ei casi da sottoporre al tampone</w:t>
            </w:r>
          </w:p>
        </w:tc>
        <w:tc>
          <w:tcPr>
            <w:tcW w:w="1867" w:type="pct"/>
          </w:tcPr>
          <w:p w14:paraId="4380A59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ichiamo in ordine a indicazioni fornite con la Circolare del 22 febbraio 2020. n. 005889-25/02/2020-DGPRE</w:t>
              </w:r>
            </w:hyperlink>
          </w:p>
        </w:tc>
        <w:tc>
          <w:tcPr>
            <w:tcW w:w="1033" w:type="pct"/>
            <w:noWrap/>
          </w:tcPr>
          <w:p w14:paraId="395E3B8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6F1F4D9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2/2020</w:t>
            </w:r>
          </w:p>
        </w:tc>
      </w:tr>
      <w:tr w:rsidR="00D20537" w:rsidRPr="003F7DC9" w14:paraId="40D5D7D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0837752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i caso COVID-19</w:t>
            </w:r>
          </w:p>
        </w:tc>
        <w:tc>
          <w:tcPr>
            <w:tcW w:w="1867" w:type="pct"/>
            <w:shd w:val="clear" w:color="auto" w:fill="D9E2F3"/>
          </w:tcPr>
          <w:p w14:paraId="5295809A"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Aggiornamento della definizione di caso, n. 007922-09/03/2020-DGPRE</w:t>
              </w:r>
            </w:hyperlink>
          </w:p>
        </w:tc>
        <w:tc>
          <w:tcPr>
            <w:tcW w:w="1033" w:type="pct"/>
            <w:shd w:val="clear" w:color="auto" w:fill="D9E2F3"/>
            <w:noWrap/>
          </w:tcPr>
          <w:p w14:paraId="4C73795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050235C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7B373C0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6C6A7C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i caso COVID-19</w:t>
            </w:r>
          </w:p>
        </w:tc>
        <w:tc>
          <w:tcPr>
            <w:tcW w:w="1867" w:type="pct"/>
          </w:tcPr>
          <w:p w14:paraId="6E1E5D9E"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Aggiornamento. n. 006360-27/02/2020-DGPRE</w:t>
              </w:r>
            </w:hyperlink>
          </w:p>
        </w:tc>
        <w:tc>
          <w:tcPr>
            <w:tcW w:w="1033" w:type="pct"/>
            <w:noWrap/>
          </w:tcPr>
          <w:p w14:paraId="1DFA73A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2C34A8A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r w:rsidR="00D20537" w:rsidRPr="003F7DC9" w14:paraId="24FE663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107A4B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i caso e di contatto stretto</w:t>
            </w:r>
          </w:p>
        </w:tc>
        <w:tc>
          <w:tcPr>
            <w:tcW w:w="1867" w:type="pct"/>
            <w:shd w:val="clear" w:color="auto" w:fill="D9E2F3"/>
          </w:tcPr>
          <w:p w14:paraId="6D46491B"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2019. Nuove indicazioni e chiarimenti n. 005443-22/02/2020-DGPRE</w:t>
              </w:r>
            </w:hyperlink>
          </w:p>
        </w:tc>
        <w:tc>
          <w:tcPr>
            <w:tcW w:w="1033" w:type="pct"/>
            <w:shd w:val="clear" w:color="auto" w:fill="D9E2F3"/>
            <w:noWrap/>
          </w:tcPr>
          <w:p w14:paraId="3C6F881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1DC4E12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2/2020</w:t>
            </w:r>
          </w:p>
        </w:tc>
      </w:tr>
      <w:tr w:rsidR="00D20537" w:rsidRPr="003F7DC9" w14:paraId="550D9DC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4EA5208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Definizione di caso e modalità </w:t>
            </w:r>
            <w:r w:rsidRPr="003F7DC9">
              <w:rPr>
                <w:rFonts w:ascii="Arial Narrow" w:eastAsia="Calibri" w:hAnsi="Arial Narrow" w:cs="Calibri"/>
                <w:color w:val="000000"/>
                <w:sz w:val="16"/>
                <w:szCs w:val="16"/>
                <w:lang w:eastAsia="en-US" w:bidi="ar-SA"/>
              </w:rPr>
              <w:br/>
              <w:t>di raccolta di campioni clinici</w:t>
            </w:r>
          </w:p>
        </w:tc>
        <w:tc>
          <w:tcPr>
            <w:tcW w:w="1867" w:type="pct"/>
          </w:tcPr>
          <w:p w14:paraId="2FDDCA3D"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2019 – nCoV) in Cina n. 002302-27/01/2020-DGPRE</w:t>
              </w:r>
            </w:hyperlink>
          </w:p>
        </w:tc>
        <w:tc>
          <w:tcPr>
            <w:tcW w:w="1033" w:type="pct"/>
            <w:noWrap/>
          </w:tcPr>
          <w:p w14:paraId="6AA44EE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3C744F2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1/2020</w:t>
            </w:r>
          </w:p>
        </w:tc>
      </w:tr>
      <w:tr w:rsidR="00D20537" w:rsidRPr="003F7DC9" w14:paraId="791BCAA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066BAD6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Definizione di Paziente guarito </w:t>
            </w:r>
            <w:r w:rsidRPr="003F7DC9">
              <w:rPr>
                <w:rFonts w:ascii="Arial Narrow" w:eastAsia="Calibri" w:hAnsi="Arial Narrow" w:cs="Calibri"/>
                <w:color w:val="000000"/>
                <w:sz w:val="16"/>
                <w:szCs w:val="16"/>
                <w:lang w:eastAsia="en-US" w:bidi="ar-SA"/>
              </w:rPr>
              <w:br/>
              <w:t>da COVID-19</w:t>
            </w:r>
          </w:p>
        </w:tc>
        <w:tc>
          <w:tcPr>
            <w:tcW w:w="1867" w:type="pct"/>
            <w:shd w:val="clear" w:color="auto" w:fill="D9E2F3"/>
          </w:tcPr>
          <w:p w14:paraId="6BE6DE90"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arere del Consiglio Superiore di Sanità: definizione di Paziente guarito da COVID-19 e di paziente che ha eliminato il virus SARS-CoV-2 n. 006607-29/02/2020-DGPRE</w:t>
              </w:r>
            </w:hyperlink>
          </w:p>
        </w:tc>
        <w:tc>
          <w:tcPr>
            <w:tcW w:w="1033" w:type="pct"/>
            <w:shd w:val="clear" w:color="auto" w:fill="D9E2F3"/>
            <w:noWrap/>
          </w:tcPr>
          <w:p w14:paraId="12F53E5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6565452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2/2020</w:t>
            </w:r>
          </w:p>
        </w:tc>
      </w:tr>
      <w:tr w:rsidR="00D20537" w:rsidRPr="003F7DC9" w14:paraId="68B1F9D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3A3B4E4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i di laboratorio</w:t>
            </w:r>
          </w:p>
        </w:tc>
        <w:tc>
          <w:tcPr>
            <w:tcW w:w="1867" w:type="pct"/>
          </w:tcPr>
          <w:p w14:paraId="1037B8C4"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nnullamento e sostituzione della Circolare del Ministero della Salute n. 0009480 del 19 marzo 2020 "COVID-19: rintraccio dei contatti in ambito di sorveglianza sanitaria e aggiornamento delle indicazioni relative alla diagnosi di laboratorio di casi di infezione da SARS-CoV-2" n. 009774-20/03/2020-DGPRE</w:t>
              </w:r>
            </w:hyperlink>
          </w:p>
        </w:tc>
        <w:tc>
          <w:tcPr>
            <w:tcW w:w="1033" w:type="pct"/>
            <w:noWrap/>
          </w:tcPr>
          <w:p w14:paraId="44B7F40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601A36B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0/03/2020</w:t>
            </w:r>
          </w:p>
        </w:tc>
      </w:tr>
      <w:tr w:rsidR="00D20537" w:rsidRPr="003F7DC9" w14:paraId="1A1C6EF1"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0EC9EA5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dentificazione di un nuovo coronavirus (2019-nCoV)</w:t>
            </w:r>
          </w:p>
        </w:tc>
        <w:tc>
          <w:tcPr>
            <w:tcW w:w="1867" w:type="pct"/>
            <w:shd w:val="clear" w:color="auto" w:fill="D9E2F3"/>
          </w:tcPr>
          <w:p w14:paraId="733011E0"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2019 – nCoV) in Cina n. 001997-22/01/2020-DGPRE</w:t>
              </w:r>
            </w:hyperlink>
          </w:p>
        </w:tc>
        <w:tc>
          <w:tcPr>
            <w:tcW w:w="1033" w:type="pct"/>
            <w:shd w:val="clear" w:color="auto" w:fill="D9E2F3"/>
            <w:noWrap/>
          </w:tcPr>
          <w:p w14:paraId="162AAB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7DFE269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1/2020</w:t>
            </w:r>
          </w:p>
        </w:tc>
      </w:tr>
      <w:tr w:rsidR="00D20537" w:rsidRPr="003F7DC9" w14:paraId="52EAFE20"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4FD8CA9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1867" w:type="pct"/>
          </w:tcPr>
          <w:p w14:paraId="4AE22302"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8" w:history="1">
              <w:r w:rsidR="00D20537" w:rsidRPr="003F7DC9">
                <w:rPr>
                  <w:rFonts w:ascii="Arial Narrow" w:eastAsia="Calibri" w:hAnsi="Arial Narrow" w:cs="Calibri"/>
                  <w:sz w:val="16"/>
                  <w:szCs w:val="16"/>
                  <w:lang w:eastAsia="en-US" w:bidi="ar-SA"/>
                </w:rPr>
                <w:t>Rapporto ISS COVID-19 n. 58/2020 Rev. - Indicazioni operative per la gestione di casi e focolai di SARS-CoV-2 nelle scuole e nei servizi educativi dell’infanzia</w:t>
              </w:r>
            </w:hyperlink>
          </w:p>
        </w:tc>
        <w:tc>
          <w:tcPr>
            <w:tcW w:w="1033" w:type="pct"/>
            <w:noWrap/>
          </w:tcPr>
          <w:p w14:paraId="6065D71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Gruppo di Lavoro ISS, Ministero della Salute, Ministero dell’Istruzione, INAIL, Fondazione Bruno Kessler, Regione Emilia-Romagna, Regione Veneto</w:t>
            </w:r>
          </w:p>
        </w:tc>
        <w:tc>
          <w:tcPr>
            <w:tcW w:w="700" w:type="pct"/>
            <w:noWrap/>
          </w:tcPr>
          <w:p w14:paraId="3DFAA07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8/2020</w:t>
            </w:r>
          </w:p>
        </w:tc>
      </w:tr>
      <w:tr w:rsidR="00D20537" w:rsidRPr="003F7DC9" w14:paraId="7BE701E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C23E5F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hAnsi="Arial Narrow" w:cs="Calibri"/>
                <w:color w:val="000000"/>
                <w:sz w:val="16"/>
                <w:szCs w:val="16"/>
                <w:lang w:bidi="ar-SA"/>
              </w:rPr>
              <w:t>Varie</w:t>
            </w:r>
          </w:p>
        </w:tc>
        <w:tc>
          <w:tcPr>
            <w:tcW w:w="1867" w:type="pct"/>
            <w:shd w:val="clear" w:color="auto" w:fill="D9E2F3"/>
          </w:tcPr>
          <w:p w14:paraId="283B2F58"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9" w:history="1">
              <w:r w:rsidR="00D20537" w:rsidRPr="003F7DC9">
                <w:rPr>
                  <w:rFonts w:ascii="Arial Narrow" w:eastAsia="Calibri" w:hAnsi="Arial Narrow" w:cs="Calibri"/>
                  <w:sz w:val="16"/>
                  <w:szCs w:val="16"/>
                  <w:lang w:eastAsia="en-US" w:bidi="ar-SA"/>
                </w:rPr>
                <w:t>Verbale CTS N. 93 del 3 luglio 2020</w:t>
              </w:r>
            </w:hyperlink>
          </w:p>
        </w:tc>
        <w:tc>
          <w:tcPr>
            <w:tcW w:w="1033" w:type="pct"/>
            <w:shd w:val="clear" w:color="auto" w:fill="D9E2F3"/>
            <w:noWrap/>
          </w:tcPr>
          <w:p w14:paraId="0194164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00" w:type="pct"/>
            <w:shd w:val="clear" w:color="auto" w:fill="D9E2F3"/>
            <w:noWrap/>
          </w:tcPr>
          <w:p w14:paraId="2927EE2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7/2020</w:t>
            </w:r>
          </w:p>
        </w:tc>
      </w:tr>
      <w:tr w:rsidR="00D20537" w:rsidRPr="003F7DC9" w14:paraId="7A8A428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8414D8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tcPr>
          <w:p w14:paraId="2C4727DB"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ggiornamento della definizione di caso. n. 0007922-09/03/2020-DGPRE-DGPRE-P</w:t>
              </w:r>
            </w:hyperlink>
          </w:p>
        </w:tc>
        <w:tc>
          <w:tcPr>
            <w:tcW w:w="1033" w:type="pct"/>
            <w:noWrap/>
          </w:tcPr>
          <w:p w14:paraId="40D0B5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21DB70F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1DE4B86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2526D36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shd w:val="clear" w:color="auto" w:fill="D9E2F3"/>
          </w:tcPr>
          <w:p w14:paraId="5D886C88"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1" w:history="1">
              <w:r w:rsidR="00D20537" w:rsidRPr="003F7DC9">
                <w:rPr>
                  <w:rFonts w:ascii="Arial Narrow" w:eastAsia="Calibri" w:hAnsi="Arial Narrow" w:cs="Calibri"/>
                  <w:sz w:val="16"/>
                  <w:szCs w:val="16"/>
                  <w:lang w:eastAsia="en-US" w:bidi="ar-SA"/>
                </w:rPr>
                <w:t xml:space="preserve">COVID-19: indicazioni per la compilazione della scheda di morte (modello ISTAT d4). Istituto nazionale di statistica </w:t>
              </w:r>
            </w:hyperlink>
          </w:p>
        </w:tc>
        <w:tc>
          <w:tcPr>
            <w:tcW w:w="1033" w:type="pct"/>
            <w:shd w:val="clear" w:color="auto" w:fill="D9E2F3"/>
            <w:noWrap/>
          </w:tcPr>
          <w:p w14:paraId="55B8890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TAT</w:t>
            </w:r>
          </w:p>
        </w:tc>
        <w:tc>
          <w:tcPr>
            <w:tcW w:w="700" w:type="pct"/>
            <w:shd w:val="clear" w:color="auto" w:fill="D9E2F3"/>
            <w:noWrap/>
          </w:tcPr>
          <w:p w14:paraId="236CBEE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4/2020</w:t>
            </w:r>
          </w:p>
        </w:tc>
      </w:tr>
      <w:tr w:rsidR="00D20537" w:rsidRPr="003F7DC9" w14:paraId="02E17D5A"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A8407E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tcPr>
          <w:p w14:paraId="662F649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2" w:history="1">
              <w:r w:rsidR="00D20537" w:rsidRPr="003F7DC9">
                <w:rPr>
                  <w:rFonts w:ascii="Arial Narrow" w:eastAsia="Calibri" w:hAnsi="Arial Narrow" w:cs="Calibri"/>
                  <w:sz w:val="16"/>
                  <w:szCs w:val="16"/>
                  <w:lang w:eastAsia="en-US" w:bidi="ar-SA"/>
                </w:rPr>
                <w:t>Rapporto ISS COVID-19 n. 34/2020 - Sorveglianza territoriale e tutela della salute pubblica: alcuni aspetti etico-giuridici.</w:t>
              </w:r>
            </w:hyperlink>
          </w:p>
        </w:tc>
        <w:tc>
          <w:tcPr>
            <w:tcW w:w="1033" w:type="pct"/>
            <w:noWrap/>
          </w:tcPr>
          <w:p w14:paraId="43328F2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noWrap/>
          </w:tcPr>
          <w:p w14:paraId="05AAC20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00683DA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F92A92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shd w:val="clear" w:color="auto" w:fill="D9E2F3"/>
          </w:tcPr>
          <w:p w14:paraId="586F431C"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3" w:history="1">
              <w:r w:rsidR="00D20537" w:rsidRPr="003F7DC9">
                <w:rPr>
                  <w:rFonts w:ascii="Arial Narrow" w:eastAsia="Calibri" w:hAnsi="Arial Narrow" w:cs="Calibri"/>
                  <w:sz w:val="16"/>
                  <w:szCs w:val="16"/>
                  <w:lang w:eastAsia="en-US" w:bidi="ar-SA"/>
                </w:rPr>
                <w:t>Verbale CTS N. 38 del 27 marzo 2020</w:t>
              </w:r>
            </w:hyperlink>
          </w:p>
        </w:tc>
        <w:tc>
          <w:tcPr>
            <w:tcW w:w="1033" w:type="pct"/>
            <w:shd w:val="clear" w:color="auto" w:fill="D9E2F3"/>
            <w:noWrap/>
          </w:tcPr>
          <w:p w14:paraId="3F6E7E2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00" w:type="pct"/>
            <w:shd w:val="clear" w:color="auto" w:fill="D9E2F3"/>
            <w:noWrap/>
          </w:tcPr>
          <w:p w14:paraId="0CE9CCF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3/2020</w:t>
            </w:r>
          </w:p>
        </w:tc>
      </w:tr>
      <w:tr w:rsidR="00D20537" w:rsidRPr="003F7DC9" w14:paraId="74062AD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3A11EC1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 e clinica</w:t>
            </w:r>
          </w:p>
        </w:tc>
        <w:tc>
          <w:tcPr>
            <w:tcW w:w="1867" w:type="pct"/>
          </w:tcPr>
          <w:p w14:paraId="5C99E4B9"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4" w:history="1">
              <w:r w:rsidR="00D20537" w:rsidRPr="003F7DC9">
                <w:rPr>
                  <w:rFonts w:ascii="Arial Narrow" w:eastAsia="Calibri" w:hAnsi="Arial Narrow" w:cs="Calibri"/>
                  <w:sz w:val="16"/>
                  <w:szCs w:val="16"/>
                  <w:lang w:eastAsia="en-US" w:bidi="ar-SA"/>
                </w:rPr>
                <w:t>Rapporto ISS COVID-19 n. 18/2020 - Raccomandazioni per la raccolta e analisi dei dati disaggregati per sesso relativi a incidenza, manifestazioni, risposta alle terapie e outcome dei pazienti COVID-19</w:t>
              </w:r>
            </w:hyperlink>
            <w:r w:rsidR="00D20537" w:rsidRPr="003F7DC9">
              <w:rPr>
                <w:rFonts w:ascii="Arial Narrow" w:eastAsia="Calibri" w:hAnsi="Arial Narrow" w:cs="Calibri"/>
                <w:sz w:val="16"/>
                <w:szCs w:val="16"/>
                <w:lang w:eastAsia="en-US" w:bidi="ar-SA"/>
              </w:rPr>
              <w:t>.</w:t>
            </w:r>
          </w:p>
        </w:tc>
        <w:tc>
          <w:tcPr>
            <w:tcW w:w="1033" w:type="pct"/>
            <w:noWrap/>
          </w:tcPr>
          <w:p w14:paraId="16E87D4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noWrap/>
          </w:tcPr>
          <w:p w14:paraId="701BC29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4/2020</w:t>
            </w:r>
          </w:p>
        </w:tc>
      </w:tr>
      <w:tr w:rsidR="00D20537" w:rsidRPr="003F7DC9" w14:paraId="0A8AF27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2BA5AB3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microbiologica</w:t>
            </w:r>
          </w:p>
        </w:tc>
        <w:tc>
          <w:tcPr>
            <w:tcW w:w="1867" w:type="pct"/>
            <w:shd w:val="clear" w:color="auto" w:fill="D9E2F3"/>
          </w:tcPr>
          <w:p w14:paraId="0DA5DFE8"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5" w:history="1">
              <w:r w:rsidR="00D20537" w:rsidRPr="003F7DC9">
                <w:rPr>
                  <w:rFonts w:ascii="Arial Narrow" w:eastAsia="Calibri" w:hAnsi="Arial Narrow" w:cs="Calibri"/>
                  <w:sz w:val="16"/>
                  <w:szCs w:val="16"/>
                  <w:lang w:eastAsia="en-US" w:bidi="ar-SA"/>
                </w:rPr>
                <w:t>Verbale CTS N. 69 del 11 maggio 2020</w:t>
              </w:r>
            </w:hyperlink>
          </w:p>
        </w:tc>
        <w:tc>
          <w:tcPr>
            <w:tcW w:w="1033" w:type="pct"/>
            <w:shd w:val="clear" w:color="auto" w:fill="D9E2F3"/>
            <w:noWrap/>
          </w:tcPr>
          <w:p w14:paraId="2F8B7DF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Dipartimento Protezione Civile</w:t>
            </w:r>
          </w:p>
        </w:tc>
        <w:tc>
          <w:tcPr>
            <w:tcW w:w="700" w:type="pct"/>
            <w:shd w:val="clear" w:color="auto" w:fill="D9E2F3"/>
            <w:noWrap/>
          </w:tcPr>
          <w:p w14:paraId="156CD09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5/2020</w:t>
            </w:r>
          </w:p>
        </w:tc>
      </w:tr>
      <w:tr w:rsidR="00D20537" w:rsidRPr="003F7DC9" w14:paraId="59E5290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0F85AA1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Studenti provenienti da zone a rischio</w:t>
            </w:r>
          </w:p>
        </w:tc>
        <w:tc>
          <w:tcPr>
            <w:tcW w:w="1867" w:type="pct"/>
          </w:tcPr>
          <w:p w14:paraId="15DBC1F3"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Aggiornamenti alla circolare ministeriale prot. del 01.02.2020 con riferimento alle indicazioni per la gestione nel settore scolastico degli studenti di ritorno dalle città a rischio della Cina. n. 004001-08/02/2020-DGPRE </w:t>
              </w:r>
            </w:hyperlink>
          </w:p>
        </w:tc>
        <w:tc>
          <w:tcPr>
            <w:tcW w:w="1033" w:type="pct"/>
            <w:noWrap/>
          </w:tcPr>
          <w:p w14:paraId="2AAC4F9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2F75EBD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2/2020</w:t>
            </w:r>
          </w:p>
        </w:tc>
      </w:tr>
      <w:tr w:rsidR="00D20537" w:rsidRPr="003F7DC9" w14:paraId="4CB856D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tcBorders>
              <w:bottom w:val="single" w:sz="4" w:space="0" w:color="BFBFBF"/>
            </w:tcBorders>
            <w:shd w:val="clear" w:color="auto" w:fill="D9E2F3"/>
          </w:tcPr>
          <w:p w14:paraId="476341B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tudio nazionale sieroprevalenza, terapie sperimentali, varie</w:t>
            </w:r>
          </w:p>
        </w:tc>
        <w:tc>
          <w:tcPr>
            <w:tcW w:w="1867" w:type="pct"/>
            <w:tcBorders>
              <w:bottom w:val="single" w:sz="4" w:space="0" w:color="BFBFBF"/>
            </w:tcBorders>
            <w:shd w:val="clear" w:color="auto" w:fill="D9E2F3"/>
          </w:tcPr>
          <w:p w14:paraId="45DDCDD8"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7" w:history="1">
              <w:r w:rsidR="00D20537" w:rsidRPr="003F7DC9">
                <w:rPr>
                  <w:rFonts w:ascii="Arial Narrow" w:eastAsia="Calibri" w:hAnsi="Arial Narrow" w:cs="Calibri"/>
                  <w:sz w:val="16"/>
                  <w:szCs w:val="16"/>
                  <w:lang w:eastAsia="en-US" w:bidi="ar-SA"/>
                </w:rPr>
                <w:t>Verbale CTS N. 44 del 4 aprile 2020</w:t>
              </w:r>
            </w:hyperlink>
          </w:p>
        </w:tc>
        <w:tc>
          <w:tcPr>
            <w:tcW w:w="1033" w:type="pct"/>
            <w:tcBorders>
              <w:bottom w:val="single" w:sz="4" w:space="0" w:color="BFBFBF"/>
            </w:tcBorders>
            <w:shd w:val="clear" w:color="auto" w:fill="D9E2F3"/>
            <w:noWrap/>
          </w:tcPr>
          <w:p w14:paraId="692EBDA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00" w:type="pct"/>
            <w:tcBorders>
              <w:bottom w:val="single" w:sz="4" w:space="0" w:color="BFBFBF"/>
            </w:tcBorders>
            <w:shd w:val="clear" w:color="auto" w:fill="D9E2F3"/>
            <w:noWrap/>
          </w:tcPr>
          <w:p w14:paraId="412F400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9/2020</w:t>
            </w:r>
          </w:p>
        </w:tc>
      </w:tr>
      <w:tr w:rsidR="00D20537" w:rsidRPr="003F7DC9" w14:paraId="13168E34"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Borders>
              <w:bottom w:val="single" w:sz="4" w:space="0" w:color="002060"/>
            </w:tcBorders>
          </w:tcPr>
          <w:p w14:paraId="56E91B9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est diagnostici per asintomatici</w:t>
            </w:r>
          </w:p>
        </w:tc>
        <w:tc>
          <w:tcPr>
            <w:tcW w:w="1867" w:type="pct"/>
            <w:tcBorders>
              <w:bottom w:val="single" w:sz="4" w:space="0" w:color="002060"/>
            </w:tcBorders>
          </w:tcPr>
          <w:p w14:paraId="47D4A914"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8"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Documento relativo ai criteri per sottoporre soggetti clinicamente asintomatici alla ricerca d’infezione da SARS-CoV-2 attraverso tampone rino-faringeo e Test diagnostico. n. 006337-27/02/2020-DGPRE</w:t>
              </w:r>
            </w:hyperlink>
          </w:p>
        </w:tc>
        <w:tc>
          <w:tcPr>
            <w:tcW w:w="1033" w:type="pct"/>
            <w:tcBorders>
              <w:bottom w:val="single" w:sz="4" w:space="0" w:color="002060"/>
            </w:tcBorders>
            <w:noWrap/>
          </w:tcPr>
          <w:p w14:paraId="44673EB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tcBorders>
              <w:bottom w:val="single" w:sz="4" w:space="0" w:color="002060"/>
            </w:tcBorders>
            <w:noWrap/>
          </w:tcPr>
          <w:p w14:paraId="47DD627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bl>
    <w:p w14:paraId="635A0BBF" w14:textId="77777777" w:rsidR="00D20537" w:rsidRPr="003F7DC9" w:rsidRDefault="00D20537" w:rsidP="00D20537">
      <w:pPr>
        <w:widowControl/>
        <w:autoSpaceDE/>
        <w:autoSpaceDN/>
        <w:spacing w:after="160" w:line="259" w:lineRule="auto"/>
        <w:rPr>
          <w:rFonts w:ascii="Arial Narrow" w:eastAsia="Yu Gothic Light" w:hAnsi="Arial Narrow"/>
          <w:b/>
          <w:iCs/>
          <w:color w:val="002060"/>
          <w:lang w:bidi="ar-SA"/>
        </w:rPr>
      </w:pPr>
      <w:r w:rsidRPr="003F7DC9">
        <w:rPr>
          <w:rFonts w:ascii="Calibri" w:eastAsia="Calibri" w:hAnsi="Calibri"/>
          <w:lang w:eastAsia="en-US" w:bidi="ar-SA"/>
        </w:rPr>
        <w:br w:type="page"/>
      </w:r>
    </w:p>
    <w:p w14:paraId="10819AB2"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4.</w:t>
      </w:r>
      <w:r w:rsidRPr="003F7DC9">
        <w:rPr>
          <w:rFonts w:ascii="Arial Narrow" w:eastAsia="Yu Gothic Light" w:hAnsi="Arial Narrow"/>
          <w:b/>
          <w:iCs/>
          <w:color w:val="002060"/>
          <w:sz w:val="20"/>
          <w:szCs w:val="20"/>
          <w:lang w:bidi="ar-SA"/>
        </w:rPr>
        <w:tab/>
        <w:t xml:space="preserve">Pilastro 4: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14" w:type="pct"/>
        <w:tblLayout w:type="fixed"/>
        <w:tblLook w:val="04A0" w:firstRow="1" w:lastRow="0" w:firstColumn="1" w:lastColumn="0" w:noHBand="0" w:noVBand="1"/>
      </w:tblPr>
      <w:tblGrid>
        <w:gridCol w:w="2926"/>
        <w:gridCol w:w="3920"/>
        <w:gridCol w:w="2167"/>
        <w:gridCol w:w="1496"/>
      </w:tblGrid>
      <w:tr w:rsidR="00D20537" w:rsidRPr="003F7DC9" w14:paraId="42AF13AA"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392" w:type="pct"/>
            <w:shd w:val="clear" w:color="auto" w:fill="002060"/>
          </w:tcPr>
          <w:p w14:paraId="57185F40"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rgomento principale</w:t>
            </w:r>
          </w:p>
        </w:tc>
        <w:tc>
          <w:tcPr>
            <w:tcW w:w="1865" w:type="pct"/>
            <w:shd w:val="clear" w:color="auto" w:fill="002060"/>
            <w:hideMark/>
          </w:tcPr>
          <w:p w14:paraId="5D0B0A1E"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031" w:type="pct"/>
            <w:shd w:val="clear" w:color="auto" w:fill="002060"/>
            <w:noWrap/>
            <w:hideMark/>
          </w:tcPr>
          <w:p w14:paraId="0B900202"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12" w:type="pct"/>
            <w:shd w:val="clear" w:color="auto" w:fill="002060"/>
            <w:noWrap/>
            <w:hideMark/>
          </w:tcPr>
          <w:p w14:paraId="2EA9C9CA"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4F93775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2" w:type="pct"/>
            <w:shd w:val="clear" w:color="auto" w:fill="D9E2F3"/>
          </w:tcPr>
          <w:p w14:paraId="51922CF6"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Canale sanitario aeroportuale</w:t>
            </w:r>
          </w:p>
        </w:tc>
        <w:tc>
          <w:tcPr>
            <w:tcW w:w="1865" w:type="pct"/>
            <w:shd w:val="clear" w:color="auto" w:fill="D9E2F3"/>
          </w:tcPr>
          <w:p w14:paraId="6FD3A8CA"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6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2019: indicazioni per la gestione degli atleti che provengono da aree affette. n. 005257-20/02/2020-DGPRE</w:t>
              </w:r>
            </w:hyperlink>
          </w:p>
        </w:tc>
        <w:tc>
          <w:tcPr>
            <w:tcW w:w="1031" w:type="pct"/>
            <w:shd w:val="clear" w:color="auto" w:fill="D9E2F3"/>
            <w:noWrap/>
          </w:tcPr>
          <w:p w14:paraId="25FF3BE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shd w:val="clear" w:color="auto" w:fill="D9E2F3"/>
            <w:noWrap/>
          </w:tcPr>
          <w:p w14:paraId="4BA9E3C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0/02/2020</w:t>
            </w:r>
          </w:p>
        </w:tc>
      </w:tr>
      <w:tr w:rsidR="00D20537" w:rsidRPr="003F7DC9" w14:paraId="5A742B0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2" w:type="pct"/>
          </w:tcPr>
          <w:p w14:paraId="67556991"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 xml:space="preserve">Gestione potenziali casi </w:t>
            </w:r>
            <w:r w:rsidRPr="003F7DC9">
              <w:rPr>
                <w:rFonts w:ascii="Arial Narrow" w:eastAsia="Calibri" w:hAnsi="Arial Narrow" w:cs="Calibri"/>
                <w:sz w:val="16"/>
                <w:szCs w:val="16"/>
                <w:lang w:eastAsia="en-US" w:bidi="ar-SA"/>
              </w:rPr>
              <w:br/>
              <w:t>di COVID-19</w:t>
            </w:r>
          </w:p>
        </w:tc>
        <w:tc>
          <w:tcPr>
            <w:tcW w:w="1865" w:type="pct"/>
          </w:tcPr>
          <w:p w14:paraId="52BFC547"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tenziali casi di coronavirus (nCoV) e relativa gestione. n. 002993-31/01/2020-DGPRE</w:t>
              </w:r>
            </w:hyperlink>
          </w:p>
        </w:tc>
        <w:tc>
          <w:tcPr>
            <w:tcW w:w="1031" w:type="pct"/>
            <w:noWrap/>
          </w:tcPr>
          <w:p w14:paraId="22001A5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noWrap/>
          </w:tcPr>
          <w:p w14:paraId="78FE9A5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1/2020</w:t>
            </w:r>
          </w:p>
        </w:tc>
      </w:tr>
      <w:tr w:rsidR="00D20537" w:rsidRPr="003F7DC9" w14:paraId="2FA3961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2" w:type="pct"/>
            <w:tcBorders>
              <w:bottom w:val="single" w:sz="4" w:space="0" w:color="BFBFBF"/>
            </w:tcBorders>
            <w:shd w:val="clear" w:color="auto" w:fill="D9E2F3"/>
          </w:tcPr>
          <w:p w14:paraId="35A2F479"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Misure preventive aeroportuali</w:t>
            </w:r>
          </w:p>
        </w:tc>
        <w:tc>
          <w:tcPr>
            <w:tcW w:w="1865" w:type="pct"/>
            <w:tcBorders>
              <w:bottom w:val="single" w:sz="4" w:space="0" w:color="BFBFBF"/>
            </w:tcBorders>
            <w:shd w:val="clear" w:color="auto" w:fill="D9E2F3"/>
          </w:tcPr>
          <w:p w14:paraId="47898C64"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pidemia cinese da coronavirus nCoV: Misure urgenti a tutela della salute pubblica. Divieto di atterraggio di tutti i voli provenienti dalla Cina negli aeroporti di Ciampino, Roma Urbe, Perugia, Ancona n.2.31.152/165- 27/01/2020 DGPRE</w:t>
              </w:r>
            </w:hyperlink>
          </w:p>
        </w:tc>
        <w:tc>
          <w:tcPr>
            <w:tcW w:w="1031" w:type="pct"/>
            <w:tcBorders>
              <w:bottom w:val="single" w:sz="4" w:space="0" w:color="BFBFBF"/>
            </w:tcBorders>
            <w:shd w:val="clear" w:color="auto" w:fill="D9E2F3"/>
            <w:noWrap/>
          </w:tcPr>
          <w:p w14:paraId="02DBA8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tcBorders>
              <w:bottom w:val="single" w:sz="4" w:space="0" w:color="BFBFBF"/>
            </w:tcBorders>
            <w:shd w:val="clear" w:color="auto" w:fill="D9E2F3"/>
            <w:noWrap/>
          </w:tcPr>
          <w:p w14:paraId="3FD37E5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7/01/2020</w:t>
            </w:r>
          </w:p>
        </w:tc>
      </w:tr>
      <w:tr w:rsidR="00D20537" w:rsidRPr="003F7DC9" w14:paraId="193E2C5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2" w:type="pct"/>
            <w:tcBorders>
              <w:bottom w:val="single" w:sz="4" w:space="0" w:color="002060"/>
            </w:tcBorders>
          </w:tcPr>
          <w:p w14:paraId="31C10AA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Monitoraggio dei passeggeri provenienti dalla Cina</w:t>
            </w:r>
          </w:p>
        </w:tc>
        <w:tc>
          <w:tcPr>
            <w:tcW w:w="1865" w:type="pct"/>
            <w:tcBorders>
              <w:bottom w:val="single" w:sz="4" w:space="0" w:color="002060"/>
            </w:tcBorders>
          </w:tcPr>
          <w:p w14:paraId="55C37C64"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2019 nCov: Indicazioni operative per il monitoraggio dello stato di salute dei passeggeri su voli con provenienza Cina. n. 002265-24/01/2020-DGPRE </w:t>
              </w:r>
            </w:hyperlink>
          </w:p>
        </w:tc>
        <w:tc>
          <w:tcPr>
            <w:tcW w:w="1031" w:type="pct"/>
            <w:tcBorders>
              <w:bottom w:val="single" w:sz="4" w:space="0" w:color="002060"/>
            </w:tcBorders>
            <w:noWrap/>
          </w:tcPr>
          <w:p w14:paraId="4787F79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tcBorders>
              <w:bottom w:val="single" w:sz="4" w:space="0" w:color="002060"/>
            </w:tcBorders>
            <w:noWrap/>
          </w:tcPr>
          <w:p w14:paraId="4632784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1/2020</w:t>
            </w:r>
          </w:p>
        </w:tc>
      </w:tr>
    </w:tbl>
    <w:p w14:paraId="0138D86F"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p>
    <w:p w14:paraId="7CD3DC55"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66B8AA0E"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5.</w:t>
      </w:r>
      <w:r w:rsidRPr="003F7DC9">
        <w:rPr>
          <w:rFonts w:ascii="Arial Narrow" w:eastAsia="Yu Gothic Light" w:hAnsi="Arial Narrow"/>
          <w:b/>
          <w:iCs/>
          <w:color w:val="002060"/>
          <w:sz w:val="20"/>
          <w:szCs w:val="20"/>
          <w:lang w:bidi="ar-SA"/>
        </w:rPr>
        <w:tab/>
        <w:t xml:space="preserve">Pilastro 5: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08" w:type="pct"/>
        <w:tblLayout w:type="fixed"/>
        <w:tblLook w:val="04A0" w:firstRow="1" w:lastRow="0" w:firstColumn="1" w:lastColumn="0" w:noHBand="0" w:noVBand="1"/>
      </w:tblPr>
      <w:tblGrid>
        <w:gridCol w:w="2943"/>
        <w:gridCol w:w="3917"/>
        <w:gridCol w:w="2167"/>
        <w:gridCol w:w="1470"/>
      </w:tblGrid>
      <w:tr w:rsidR="00D20537" w:rsidRPr="003F7DC9" w14:paraId="7DB7BDFF" w14:textId="77777777" w:rsidTr="004F4F2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002060"/>
          </w:tcPr>
          <w:p w14:paraId="5560C628" w14:textId="77777777" w:rsidR="00D20537" w:rsidRPr="003F7DC9" w:rsidRDefault="00D20537" w:rsidP="00D20537">
            <w:pPr>
              <w:spacing w:before="60" w:after="60"/>
              <w:rPr>
                <w:rFonts w:ascii="Arial Narrow" w:hAnsi="Arial Narrow" w:cs="Calibri"/>
                <w:sz w:val="16"/>
                <w:szCs w:val="16"/>
                <w:lang w:bidi="ar-SA"/>
              </w:rPr>
            </w:pPr>
            <w:r w:rsidRPr="003F7DC9">
              <w:rPr>
                <w:rFonts w:ascii="Arial Narrow" w:hAnsi="Arial Narrow" w:cs="Calibri"/>
                <w:sz w:val="16"/>
                <w:szCs w:val="16"/>
                <w:lang w:bidi="ar-SA"/>
              </w:rPr>
              <w:t xml:space="preserve">Argomento principale </w:t>
            </w:r>
          </w:p>
        </w:tc>
        <w:tc>
          <w:tcPr>
            <w:tcW w:w="1866" w:type="pct"/>
            <w:shd w:val="clear" w:color="auto" w:fill="002060"/>
            <w:hideMark/>
          </w:tcPr>
          <w:p w14:paraId="7C9EDC05"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32" w:type="pct"/>
            <w:shd w:val="clear" w:color="auto" w:fill="002060"/>
            <w:noWrap/>
            <w:hideMark/>
          </w:tcPr>
          <w:p w14:paraId="756BB6CE"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Autore</w:t>
            </w:r>
          </w:p>
        </w:tc>
        <w:tc>
          <w:tcPr>
            <w:tcW w:w="700" w:type="pct"/>
            <w:shd w:val="clear" w:color="auto" w:fill="002060"/>
            <w:noWrap/>
            <w:hideMark/>
          </w:tcPr>
          <w:p w14:paraId="4050FAF1"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Data emissione</w:t>
            </w:r>
          </w:p>
        </w:tc>
      </w:tr>
      <w:tr w:rsidR="00D20537" w:rsidRPr="003F7DC9" w14:paraId="08457CF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D00E6A9"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shd w:val="clear" w:color="auto" w:fill="D9E2F3"/>
          </w:tcPr>
          <w:p w14:paraId="769DA128"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andemia di COVID-19 – Aggiornamento delle indicazioni sui test diagnostici e sui criteri da adottare nella determinazione delle priorità. Aggiornamento delle indicazioni relative alla diagnosi di laboratorio, n. 0011715-03/04/2020-DGPRE-DGPRE-P</w:t>
              </w:r>
            </w:hyperlink>
          </w:p>
        </w:tc>
        <w:tc>
          <w:tcPr>
            <w:tcW w:w="1032" w:type="pct"/>
            <w:shd w:val="clear" w:color="auto" w:fill="D9E2F3"/>
            <w:noWrap/>
          </w:tcPr>
          <w:p w14:paraId="183C6B7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700" w:type="pct"/>
            <w:shd w:val="clear" w:color="auto" w:fill="D9E2F3"/>
            <w:noWrap/>
          </w:tcPr>
          <w:p w14:paraId="60F3E92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3/04/2020</w:t>
            </w:r>
          </w:p>
        </w:tc>
      </w:tr>
      <w:tr w:rsidR="00D20537" w:rsidRPr="003F7DC9" w14:paraId="50F543D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6CD75E0D"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tcPr>
          <w:p w14:paraId="1D40088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4" w:history="1">
              <w:r w:rsidR="00D20537" w:rsidRPr="003F7DC9">
                <w:rPr>
                  <w:rFonts w:ascii="Arial Narrow" w:eastAsia="Calibri" w:hAnsi="Arial Narrow" w:cs="Calibri"/>
                  <w:sz w:val="16"/>
                  <w:szCs w:val="16"/>
                  <w:lang w:eastAsia="en-US" w:bidi="ar-SA"/>
                </w:rPr>
                <w:t>Rapporto ISS COVID-19 n. 11/2020 Rev. 2- Raccomandazioni per il corretto prelievo, conservazione e analisi sul tampone oro/rino-faringeo per la diagnosi di COVID-19</w:t>
              </w:r>
            </w:hyperlink>
          </w:p>
        </w:tc>
        <w:tc>
          <w:tcPr>
            <w:tcW w:w="1032" w:type="pct"/>
            <w:noWrap/>
          </w:tcPr>
          <w:p w14:paraId="3C938A1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noWrap/>
          </w:tcPr>
          <w:p w14:paraId="032581E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3F5FD5C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6C37C560"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shd w:val="clear" w:color="auto" w:fill="D9E2F3"/>
          </w:tcPr>
          <w:p w14:paraId="329BEEE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5" w:history="1">
              <w:r w:rsidR="00D20537" w:rsidRPr="003F7DC9">
                <w:rPr>
                  <w:rFonts w:ascii="Arial Narrow" w:eastAsia="Calibri" w:hAnsi="Arial Narrow" w:cs="Calibri"/>
                  <w:sz w:val="16"/>
                  <w:szCs w:val="16"/>
                  <w:lang w:eastAsia="en-US" w:bidi="ar-SA"/>
                </w:rPr>
                <w:t>Rapporto ISS COVID-19 n. 13/2020 - Raccomandazioni per raccolta, trasporto e conservazione di campioni biologici COVID-19</w:t>
              </w:r>
            </w:hyperlink>
          </w:p>
        </w:tc>
        <w:tc>
          <w:tcPr>
            <w:tcW w:w="1032" w:type="pct"/>
            <w:shd w:val="clear" w:color="auto" w:fill="D9E2F3"/>
            <w:noWrap/>
          </w:tcPr>
          <w:p w14:paraId="23291E0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shd w:val="clear" w:color="auto" w:fill="D9E2F3"/>
            <w:noWrap/>
          </w:tcPr>
          <w:p w14:paraId="7B7129D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5/04/2020</w:t>
            </w:r>
          </w:p>
        </w:tc>
      </w:tr>
      <w:tr w:rsidR="00D20537" w:rsidRPr="003F7DC9" w14:paraId="2ABA662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tcPr>
          <w:p w14:paraId="5A99330B"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tcBorders>
              <w:bottom w:val="single" w:sz="4" w:space="0" w:color="BFBFBF"/>
            </w:tcBorders>
          </w:tcPr>
          <w:p w14:paraId="42482196"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6" w:history="1">
              <w:r w:rsidR="00D20537" w:rsidRPr="003F7DC9">
                <w:rPr>
                  <w:rFonts w:ascii="Arial Narrow" w:eastAsia="Calibri" w:hAnsi="Arial Narrow" w:cs="Calibri"/>
                  <w:sz w:val="16"/>
                  <w:szCs w:val="16"/>
                  <w:lang w:eastAsia="en-US" w:bidi="ar-SA"/>
                </w:rPr>
                <w:t>Rapporto ISS COVID-19 n. 28/2020 - Dispositivi diagnostici in vitro per COVID-19. Parte 1: normativa e tipologie</w:t>
              </w:r>
            </w:hyperlink>
          </w:p>
        </w:tc>
        <w:tc>
          <w:tcPr>
            <w:tcW w:w="1032" w:type="pct"/>
            <w:tcBorders>
              <w:bottom w:val="single" w:sz="4" w:space="0" w:color="BFBFBF"/>
            </w:tcBorders>
            <w:noWrap/>
          </w:tcPr>
          <w:p w14:paraId="643D433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tcBorders>
              <w:bottom w:val="single" w:sz="4" w:space="0" w:color="BFBFBF"/>
            </w:tcBorders>
            <w:noWrap/>
          </w:tcPr>
          <w:p w14:paraId="1D4993D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8/05/2020</w:t>
            </w:r>
          </w:p>
        </w:tc>
      </w:tr>
      <w:tr w:rsidR="00D20537" w:rsidRPr="003F7DC9" w14:paraId="270E16D6"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002060"/>
            </w:tcBorders>
            <w:shd w:val="clear" w:color="auto" w:fill="D9E2F3"/>
          </w:tcPr>
          <w:p w14:paraId="4BEE5424"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tcBorders>
              <w:bottom w:val="single" w:sz="4" w:space="0" w:color="002060"/>
            </w:tcBorders>
            <w:shd w:val="clear" w:color="auto" w:fill="D9E2F3"/>
          </w:tcPr>
          <w:p w14:paraId="111EBEB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7" w:history="1">
              <w:r w:rsidR="00D20537" w:rsidRPr="003F7DC9">
                <w:rPr>
                  <w:rFonts w:ascii="Arial Narrow" w:eastAsia="Calibri" w:hAnsi="Arial Narrow" w:cs="Calibri"/>
                  <w:sz w:val="16"/>
                  <w:szCs w:val="16"/>
                  <w:lang w:eastAsia="en-US" w:bidi="ar-SA"/>
                </w:rPr>
                <w:t>Rapporto ISS COVID-19 n. 46/2020 - Dispositivi diagnostici in vitro per COVID-19. Parte 2: evoluzione del mercato e informazioni per gli stakeholder</w:t>
              </w:r>
            </w:hyperlink>
          </w:p>
        </w:tc>
        <w:tc>
          <w:tcPr>
            <w:tcW w:w="1032" w:type="pct"/>
            <w:tcBorders>
              <w:bottom w:val="single" w:sz="4" w:space="0" w:color="002060"/>
            </w:tcBorders>
            <w:shd w:val="clear" w:color="auto" w:fill="D9E2F3"/>
            <w:noWrap/>
          </w:tcPr>
          <w:p w14:paraId="63878A4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tcBorders>
              <w:bottom w:val="single" w:sz="4" w:space="0" w:color="002060"/>
            </w:tcBorders>
            <w:shd w:val="clear" w:color="auto" w:fill="D9E2F3"/>
            <w:noWrap/>
          </w:tcPr>
          <w:p w14:paraId="61D0EC8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3/05/2020</w:t>
            </w:r>
          </w:p>
        </w:tc>
      </w:tr>
    </w:tbl>
    <w:p w14:paraId="628EE0E3"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p>
    <w:p w14:paraId="1E5659CE"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71BFF88B" w14:textId="77777777" w:rsidR="00D20537" w:rsidRPr="003F7DC9" w:rsidRDefault="00D20537" w:rsidP="00D20537">
      <w:pPr>
        <w:keepNext/>
        <w:keepLines/>
        <w:widowControl/>
        <w:autoSpaceDE/>
        <w:autoSpaceDN/>
        <w:spacing w:before="360" w:after="120" w:line="259" w:lineRule="auto"/>
        <w:ind w:left="1134" w:hanging="1134"/>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6.</w:t>
      </w:r>
      <w:r w:rsidRPr="003F7DC9">
        <w:rPr>
          <w:rFonts w:ascii="Arial Narrow" w:eastAsia="Yu Gothic Light" w:hAnsi="Arial Narrow"/>
          <w:b/>
          <w:iCs/>
          <w:color w:val="002060"/>
          <w:sz w:val="20"/>
          <w:szCs w:val="20"/>
          <w:lang w:bidi="ar-SA"/>
        </w:rPr>
        <w:tab/>
        <w:t xml:space="preserve">Pilastro 6: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09" w:type="pct"/>
        <w:tblLayout w:type="fixed"/>
        <w:tblLook w:val="04A0" w:firstRow="1" w:lastRow="0" w:firstColumn="1" w:lastColumn="0" w:noHBand="0" w:noVBand="1"/>
      </w:tblPr>
      <w:tblGrid>
        <w:gridCol w:w="2620"/>
        <w:gridCol w:w="4244"/>
        <w:gridCol w:w="2167"/>
        <w:gridCol w:w="1468"/>
      </w:tblGrid>
      <w:tr w:rsidR="00D20537" w:rsidRPr="003F7DC9" w14:paraId="1C6A6071"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248" w:type="pct"/>
            <w:shd w:val="clear" w:color="auto" w:fill="002060"/>
          </w:tcPr>
          <w:p w14:paraId="6CAEDBFD"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2021" w:type="pct"/>
            <w:shd w:val="clear" w:color="auto" w:fill="002060"/>
            <w:hideMark/>
          </w:tcPr>
          <w:p w14:paraId="0B3A5D8B"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32" w:type="pct"/>
            <w:shd w:val="clear" w:color="auto" w:fill="002060"/>
            <w:noWrap/>
            <w:hideMark/>
          </w:tcPr>
          <w:p w14:paraId="59234EDF"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699" w:type="pct"/>
            <w:shd w:val="clear" w:color="auto" w:fill="002060"/>
            <w:noWrap/>
            <w:hideMark/>
          </w:tcPr>
          <w:p w14:paraId="3A95B5C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379BBEF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80292C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ttività differibilii</w:t>
            </w:r>
          </w:p>
        </w:tc>
        <w:tc>
          <w:tcPr>
            <w:tcW w:w="2021" w:type="pct"/>
            <w:shd w:val="clear" w:color="auto" w:fill="auto"/>
          </w:tcPr>
          <w:p w14:paraId="55C60AA6"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78" w:history="1">
              <w:r w:rsidR="00D20537" w:rsidRPr="003F7DC9">
                <w:rPr>
                  <w:rFonts w:ascii="Arial Narrow" w:eastAsia="Calibri" w:hAnsi="Arial Narrow" w:cs="Calibri"/>
                  <w:sz w:val="16"/>
                  <w:szCs w:val="16"/>
                  <w:lang w:eastAsia="en-US" w:bidi="ar-SA"/>
                </w:rPr>
                <w:t>Verbale CTS n. 83 del 29/05/2020</w:t>
              </w:r>
              <w:r w:rsidR="00D20537" w:rsidRPr="003F7DC9">
                <w:rPr>
                  <w:rFonts w:ascii="Arial Narrow" w:eastAsia="Calibri" w:hAnsi="Arial Narrow" w:cs="Calibri"/>
                  <w:sz w:val="16"/>
                  <w:szCs w:val="16"/>
                  <w:lang w:eastAsia="en-US" w:bidi="ar-SA"/>
                </w:rPr>
                <w:br/>
                <w:t>Parere Linee di indirizzo per la progressiva riattivazione delle attività programmate ritenute differibili in corso di emergenza da COVID-19</w:t>
              </w:r>
            </w:hyperlink>
          </w:p>
        </w:tc>
        <w:tc>
          <w:tcPr>
            <w:tcW w:w="1032" w:type="pct"/>
            <w:shd w:val="clear" w:color="auto" w:fill="auto"/>
            <w:noWrap/>
          </w:tcPr>
          <w:p w14:paraId="2993762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19283C3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5/2020</w:t>
            </w:r>
          </w:p>
        </w:tc>
      </w:tr>
      <w:tr w:rsidR="00D20537" w:rsidRPr="003F7DC9" w14:paraId="56C25F8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CFAA6A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ttività economiche e produttive</w:t>
            </w:r>
          </w:p>
        </w:tc>
        <w:tc>
          <w:tcPr>
            <w:tcW w:w="2021" w:type="pct"/>
            <w:shd w:val="clear" w:color="auto" w:fill="D9E2F3"/>
          </w:tcPr>
          <w:p w14:paraId="66D958F2"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79" w:history="1">
              <w:r w:rsidR="00D20537" w:rsidRPr="003F7DC9">
                <w:rPr>
                  <w:rFonts w:ascii="Arial Narrow" w:eastAsia="Calibri" w:hAnsi="Arial Narrow" w:cs="Calibri"/>
                  <w:sz w:val="16"/>
                  <w:szCs w:val="16"/>
                  <w:lang w:eastAsia="en-US" w:bidi="ar-SA"/>
                </w:rPr>
                <w:t>DPCM 11/06/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47, 11/6/2020)</w:t>
              </w:r>
            </w:hyperlink>
            <w:r w:rsidR="00D20537" w:rsidRPr="003F7DC9">
              <w:rPr>
                <w:rFonts w:ascii="Arial Narrow" w:eastAsia="Calibri" w:hAnsi="Arial Narrow" w:cs="Calibri"/>
                <w:sz w:val="16"/>
                <w:szCs w:val="16"/>
                <w:lang w:eastAsia="en-US" w:bidi="ar-SA"/>
              </w:rPr>
              <w:br/>
              <w:t>Allegato 9 - Linee guida per la riapertura delle attività economiche e produttive della Conferenza delle Regioni e delle Province autonome dell’11 giugno 2020. 20/95/CR1/COV19.</w:t>
            </w:r>
          </w:p>
        </w:tc>
        <w:tc>
          <w:tcPr>
            <w:tcW w:w="1032" w:type="pct"/>
            <w:shd w:val="clear" w:color="auto" w:fill="D9E2F3"/>
            <w:noWrap/>
          </w:tcPr>
          <w:p w14:paraId="3B361FF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26744D3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6/2020</w:t>
            </w:r>
          </w:p>
        </w:tc>
      </w:tr>
      <w:tr w:rsidR="00D20537" w:rsidRPr="003F7DC9" w14:paraId="7E33AC8A"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9D80BF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Attività economiche </w:t>
            </w:r>
            <w:r w:rsidRPr="003F7DC9">
              <w:rPr>
                <w:rFonts w:ascii="Arial Narrow" w:eastAsia="Calibri" w:hAnsi="Arial Narrow" w:cs="Calibri"/>
                <w:color w:val="000000"/>
                <w:sz w:val="16"/>
                <w:szCs w:val="16"/>
                <w:lang w:eastAsia="en-US" w:bidi="ar-SA"/>
              </w:rPr>
              <w:br/>
              <w:t>e produttive</w:t>
            </w:r>
          </w:p>
        </w:tc>
        <w:tc>
          <w:tcPr>
            <w:tcW w:w="2021" w:type="pct"/>
            <w:shd w:val="clear" w:color="auto" w:fill="auto"/>
          </w:tcPr>
          <w:p w14:paraId="704F2272"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0" w:history="1">
              <w:r w:rsidR="00D20537" w:rsidRPr="003F7DC9">
                <w:rPr>
                  <w:rFonts w:ascii="Arial Narrow" w:eastAsia="Calibri" w:hAnsi="Arial Narrow" w:cs="Calibri"/>
                  <w:sz w:val="16"/>
                  <w:szCs w:val="16"/>
                  <w:lang w:eastAsia="en-US" w:bidi="ar-SA"/>
                </w:rPr>
                <w:t>DPCM 14/07/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76, 14/7/2020)</w:t>
              </w:r>
            </w:hyperlink>
            <w:r w:rsidR="00D20537" w:rsidRPr="003F7DC9">
              <w:rPr>
                <w:rFonts w:ascii="Arial Narrow" w:eastAsia="Calibri" w:hAnsi="Arial Narrow" w:cs="Calibri"/>
                <w:sz w:val="16"/>
                <w:szCs w:val="16"/>
                <w:lang w:eastAsia="en-US" w:bidi="ar-SA"/>
              </w:rPr>
              <w:br/>
              <w:t>Allegato 1 - Linee guida per la riapertura delle Attività Economiche, Produttive e Ricreative della Conferenza delle Regioni e delle province autonome del 14 luglio 2020. 20/127/CR7ter-a/COV19.</w:t>
            </w:r>
          </w:p>
        </w:tc>
        <w:tc>
          <w:tcPr>
            <w:tcW w:w="1032" w:type="pct"/>
            <w:shd w:val="clear" w:color="auto" w:fill="auto"/>
            <w:noWrap/>
          </w:tcPr>
          <w:p w14:paraId="26E9600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215ED0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7/2020</w:t>
            </w:r>
          </w:p>
        </w:tc>
      </w:tr>
      <w:tr w:rsidR="00D20537" w:rsidRPr="003F7DC9" w14:paraId="332CA7B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F6F196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Attività economiche </w:t>
            </w:r>
            <w:r w:rsidRPr="003F7DC9">
              <w:rPr>
                <w:rFonts w:ascii="Arial Narrow" w:eastAsia="Calibri" w:hAnsi="Arial Narrow" w:cs="Calibri"/>
                <w:color w:val="000000"/>
                <w:sz w:val="16"/>
                <w:szCs w:val="16"/>
                <w:lang w:eastAsia="en-US" w:bidi="ar-SA"/>
              </w:rPr>
              <w:br/>
              <w:t>e produttive</w:t>
            </w:r>
          </w:p>
        </w:tc>
        <w:tc>
          <w:tcPr>
            <w:tcW w:w="2021" w:type="pct"/>
            <w:shd w:val="clear" w:color="auto" w:fill="D9E2F3"/>
          </w:tcPr>
          <w:p w14:paraId="042E5438"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1"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br/>
              <w:t>Allegato 17 - Linee guida per la riapertura delle attività economiche e produttive della Conferenza delle Regioni e delle Province autonome del 16 maggio 2020.20/81/CR01/COV19.</w:t>
            </w:r>
          </w:p>
        </w:tc>
        <w:tc>
          <w:tcPr>
            <w:tcW w:w="1032" w:type="pct"/>
            <w:shd w:val="clear" w:color="auto" w:fill="D9E2F3"/>
            <w:noWrap/>
          </w:tcPr>
          <w:p w14:paraId="0061ACF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3E35DB5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29AEF9D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32B238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ttività odontoiatrica</w:t>
            </w:r>
          </w:p>
        </w:tc>
        <w:tc>
          <w:tcPr>
            <w:tcW w:w="2021" w:type="pct"/>
            <w:shd w:val="clear" w:color="auto" w:fill="auto"/>
          </w:tcPr>
          <w:p w14:paraId="38FE91D0"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2" w:history="1">
              <w:r w:rsidR="00D20537" w:rsidRPr="003F7DC9">
                <w:rPr>
                  <w:rFonts w:ascii="Arial Narrow" w:eastAsia="Calibri" w:hAnsi="Arial Narrow" w:cs="Calibri"/>
                  <w:sz w:val="16"/>
                  <w:szCs w:val="16"/>
                  <w:lang w:eastAsia="en-US" w:bidi="ar-SA"/>
                </w:rPr>
                <w:t>Verbale CTS n. 72 del 13/05/2020</w:t>
              </w:r>
            </w:hyperlink>
            <w:r w:rsidR="00D20537" w:rsidRPr="003F7DC9">
              <w:rPr>
                <w:rFonts w:ascii="Arial Narrow" w:eastAsia="Calibri" w:hAnsi="Arial Narrow" w:cs="Calibri"/>
                <w:sz w:val="16"/>
                <w:szCs w:val="16"/>
                <w:lang w:eastAsia="en-US" w:bidi="ar-SA"/>
              </w:rPr>
              <w:br/>
              <w:t>Parere Indicazioni operative per l’attività odontoiatrica durante la fase 2 della pandemia covid-19</w:t>
            </w:r>
          </w:p>
        </w:tc>
        <w:tc>
          <w:tcPr>
            <w:tcW w:w="1032" w:type="pct"/>
            <w:shd w:val="clear" w:color="auto" w:fill="auto"/>
            <w:noWrap/>
          </w:tcPr>
          <w:p w14:paraId="192CB30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62DBEA0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5/2020</w:t>
            </w:r>
          </w:p>
        </w:tc>
      </w:tr>
      <w:tr w:rsidR="00D20537" w:rsidRPr="003F7DC9" w14:paraId="40A6003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8B4B13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antieri</w:t>
            </w:r>
          </w:p>
        </w:tc>
        <w:tc>
          <w:tcPr>
            <w:tcW w:w="2021" w:type="pct"/>
            <w:shd w:val="clear" w:color="auto" w:fill="D9E2F3"/>
          </w:tcPr>
          <w:p w14:paraId="070020BE"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3" w:history="1">
              <w:r w:rsidR="00D20537" w:rsidRPr="003F7DC9">
                <w:rPr>
                  <w:rFonts w:ascii="Arial Narrow" w:eastAsia="Calibri" w:hAnsi="Arial Narrow" w:cs="Calibri"/>
                  <w:sz w:val="16"/>
                  <w:szCs w:val="16"/>
                  <w:lang w:eastAsia="en-US" w:bidi="ar-SA"/>
                </w:rPr>
                <w:t>DPCM 26/04/2020 -Ulteriori disposizioni attuative del decreto-legge 23 febbraio 2020, n. 6, recante misure urgenti in materia di contenimento e gestione dell’emergenza epidemiologica da COVID-19, applicabili sull’intero territorio nazionale. (GU Serie Generale, n. 108, 27/4/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Allegato 7 – Protocollo condiviso per la regolamentazione della diffusione del COVID-19 nei cantieri</w:t>
            </w:r>
          </w:p>
        </w:tc>
        <w:tc>
          <w:tcPr>
            <w:tcW w:w="1032" w:type="pct"/>
            <w:shd w:val="clear" w:color="auto" w:fill="D9E2F3"/>
            <w:noWrap/>
          </w:tcPr>
          <w:p w14:paraId="2AF4D99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0E4D258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7AD7A97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B640D9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entri commerciali</w:t>
            </w:r>
          </w:p>
        </w:tc>
        <w:tc>
          <w:tcPr>
            <w:tcW w:w="2021" w:type="pct"/>
            <w:shd w:val="clear" w:color="auto" w:fill="auto"/>
          </w:tcPr>
          <w:p w14:paraId="0869FCC7"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4" w:history="1">
              <w:r w:rsidR="00D20537" w:rsidRPr="003F7DC9">
                <w:rPr>
                  <w:rFonts w:ascii="Arial Narrow" w:eastAsia="Calibri" w:hAnsi="Arial Narrow" w:cs="Calibri"/>
                  <w:sz w:val="16"/>
                  <w:szCs w:val="16"/>
                  <w:lang w:eastAsia="en-US" w:bidi="ar-SA"/>
                </w:rPr>
                <w:t>Verbale CTS n. 74 del 15/05/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Documento tecnico su ipotesi di rimodulazione delle misure contenitive del contagio da SARS-CoV-2 per il settore del commercio al dettaglio: i centri commerciali, parchi commerciali, factory outlet e i mercati</w:t>
            </w:r>
          </w:p>
        </w:tc>
        <w:tc>
          <w:tcPr>
            <w:tcW w:w="1032" w:type="pct"/>
            <w:shd w:val="clear" w:color="auto" w:fill="auto"/>
            <w:noWrap/>
          </w:tcPr>
          <w:p w14:paraId="6513042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25925BC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5/2020</w:t>
            </w:r>
          </w:p>
        </w:tc>
      </w:tr>
      <w:tr w:rsidR="00D20537" w:rsidRPr="003F7DC9" w14:paraId="1FF01DF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E8C778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onferenze / Chiese / Comunità</w:t>
            </w:r>
          </w:p>
        </w:tc>
        <w:tc>
          <w:tcPr>
            <w:tcW w:w="2021" w:type="pct"/>
            <w:shd w:val="clear" w:color="auto" w:fill="D9E2F3"/>
          </w:tcPr>
          <w:p w14:paraId="2DD2F686"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5"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 xml:space="preserve">Allegato 1 - Protocollo con la Conferenza Episcopale Italiana circa la ripresa delle celebrazioni con il popolo. </w:t>
            </w:r>
            <w:r w:rsidR="00D20537" w:rsidRPr="003F7DC9">
              <w:rPr>
                <w:rFonts w:ascii="Arial Narrow" w:eastAsia="Calibri" w:hAnsi="Arial Narrow" w:cs="Calibri"/>
                <w:sz w:val="16"/>
                <w:szCs w:val="16"/>
                <w:lang w:eastAsia="en-US" w:bidi="ar-SA"/>
              </w:rPr>
              <w:br/>
              <w:t xml:space="preserve">Allegato 2 - Protocollo Comunità ebraiche italiane </w:t>
            </w:r>
            <w:r w:rsidR="00D20537" w:rsidRPr="003F7DC9">
              <w:rPr>
                <w:rFonts w:ascii="Arial Narrow" w:eastAsia="Calibri" w:hAnsi="Arial Narrow" w:cs="Calibri"/>
                <w:sz w:val="16"/>
                <w:szCs w:val="16"/>
                <w:lang w:eastAsia="en-US" w:bidi="ar-SA"/>
              </w:rPr>
              <w:br/>
              <w:t>Allegato 3 - Protocollo Chiese Protestanti, Evangeliche, Anglicane</w:t>
            </w:r>
            <w:r w:rsidR="00D20537" w:rsidRPr="003F7DC9">
              <w:rPr>
                <w:rFonts w:ascii="Arial Narrow" w:eastAsia="Calibri" w:hAnsi="Arial Narrow" w:cs="Calibri"/>
                <w:sz w:val="16"/>
                <w:szCs w:val="16"/>
                <w:lang w:eastAsia="en-US" w:bidi="ar-SA"/>
              </w:rPr>
              <w:br/>
              <w:t>Allegato 4 - Protocollo Comunità ortodosse</w:t>
            </w:r>
            <w:r w:rsidR="00D20537" w:rsidRPr="003F7DC9">
              <w:rPr>
                <w:rFonts w:ascii="Arial Narrow" w:eastAsia="Calibri" w:hAnsi="Arial Narrow" w:cs="Calibri"/>
                <w:sz w:val="16"/>
                <w:szCs w:val="16"/>
                <w:lang w:eastAsia="en-US" w:bidi="ar-SA"/>
              </w:rPr>
              <w:br/>
              <w:t xml:space="preserve">Allegato 5 - Protocollo Comunità Induista, Buddista (Unione Buddista e Soka Gakkai), Baa’i e Sikh </w:t>
            </w:r>
            <w:r w:rsidR="00D20537" w:rsidRPr="003F7DC9">
              <w:rPr>
                <w:rFonts w:ascii="Arial Narrow" w:eastAsia="Calibri" w:hAnsi="Arial Narrow" w:cs="Calibri"/>
                <w:sz w:val="16"/>
                <w:szCs w:val="16"/>
                <w:lang w:eastAsia="en-US" w:bidi="ar-SA"/>
              </w:rPr>
              <w:br/>
              <w:t>Allegato 6 - Protocollo Comunità Islamiche</w:t>
            </w:r>
            <w:r w:rsidR="00D20537" w:rsidRPr="003F7DC9">
              <w:rPr>
                <w:rFonts w:ascii="Arial Narrow" w:eastAsia="Calibri" w:hAnsi="Arial Narrow" w:cs="Calibri"/>
                <w:sz w:val="16"/>
                <w:szCs w:val="16"/>
                <w:lang w:eastAsia="en-US" w:bidi="ar-SA"/>
              </w:rPr>
              <w:br/>
              <w:t>Allegato 7 - Protocollo Comunità della Chiesa di Gesù Cristo dei Santi degli ultimi giorni</w:t>
            </w:r>
          </w:p>
        </w:tc>
        <w:tc>
          <w:tcPr>
            <w:tcW w:w="1032" w:type="pct"/>
            <w:shd w:val="clear" w:color="auto" w:fill="D9E2F3"/>
            <w:noWrap/>
          </w:tcPr>
          <w:p w14:paraId="1148432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1C450C2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7D540FED"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9BA78D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onsultazioni elettorali/referendarie</w:t>
            </w:r>
          </w:p>
        </w:tc>
        <w:tc>
          <w:tcPr>
            <w:tcW w:w="2021" w:type="pct"/>
            <w:shd w:val="clear" w:color="auto" w:fill="auto"/>
          </w:tcPr>
          <w:p w14:paraId="61BB2127"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6" w:history="1">
              <w:r w:rsidR="00D20537" w:rsidRPr="003F7DC9">
                <w:rPr>
                  <w:rFonts w:ascii="Arial Narrow" w:eastAsia="Calibri" w:hAnsi="Arial Narrow" w:cs="Calibri"/>
                  <w:sz w:val="16"/>
                  <w:szCs w:val="16"/>
                  <w:lang w:eastAsia="en-US" w:bidi="ar-SA"/>
                </w:rPr>
                <w:t>Protocollo sanitario e di sicurezza per lo svolgimento delle consultazioni elettorali e referendarie dell’anno 2020</w:t>
              </w:r>
            </w:hyperlink>
          </w:p>
        </w:tc>
        <w:tc>
          <w:tcPr>
            <w:tcW w:w="1032" w:type="pct"/>
            <w:shd w:val="clear" w:color="auto" w:fill="auto"/>
            <w:noWrap/>
          </w:tcPr>
          <w:p w14:paraId="62F3CCD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nterno e Ministero della Salute</w:t>
            </w:r>
          </w:p>
        </w:tc>
        <w:tc>
          <w:tcPr>
            <w:tcW w:w="699" w:type="pct"/>
            <w:shd w:val="clear" w:color="auto" w:fill="auto"/>
            <w:noWrap/>
          </w:tcPr>
          <w:p w14:paraId="3E05BDE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8/2020</w:t>
            </w:r>
          </w:p>
        </w:tc>
      </w:tr>
      <w:tr w:rsidR="00D20537" w:rsidRPr="003F7DC9" w14:paraId="36E69E7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CF3E75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i/>
                <w:iCs/>
                <w:color w:val="000000"/>
                <w:sz w:val="16"/>
                <w:szCs w:val="16"/>
                <w:lang w:eastAsia="en-US" w:bidi="ar-SA"/>
              </w:rPr>
              <w:lastRenderedPageBreak/>
              <w:t>Contact tracing</w:t>
            </w:r>
            <w:r w:rsidRPr="003F7DC9">
              <w:rPr>
                <w:rFonts w:ascii="Arial Narrow" w:eastAsia="Calibri" w:hAnsi="Arial Narrow" w:cs="Calibri"/>
                <w:color w:val="000000"/>
                <w:sz w:val="16"/>
                <w:szCs w:val="16"/>
                <w:lang w:eastAsia="en-US" w:bidi="ar-SA"/>
              </w:rPr>
              <w:t xml:space="preserve"> e isolamento</w:t>
            </w:r>
          </w:p>
        </w:tc>
        <w:tc>
          <w:tcPr>
            <w:tcW w:w="2021" w:type="pct"/>
            <w:shd w:val="clear" w:color="auto" w:fill="D9E2F3"/>
          </w:tcPr>
          <w:p w14:paraId="53FED257"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7" w:history="1">
              <w:r w:rsidR="00D20537" w:rsidRPr="003F7DC9">
                <w:rPr>
                  <w:rFonts w:ascii="Arial Narrow" w:eastAsia="Calibri" w:hAnsi="Arial Narrow" w:cs="Calibri"/>
                  <w:sz w:val="16"/>
                  <w:szCs w:val="16"/>
                  <w:lang w:eastAsia="en-US" w:bidi="ar-SA"/>
                </w:rPr>
                <w:t xml:space="preserve">Rapporto ISS COVID-19 n. 1/2020 Rev.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effettuazione dell’isolamento e della assistenza sanitaria domiciliare nell’attuale contesto COVID-19</w:t>
              </w:r>
            </w:hyperlink>
          </w:p>
        </w:tc>
        <w:tc>
          <w:tcPr>
            <w:tcW w:w="1032" w:type="pct"/>
            <w:shd w:val="clear" w:color="auto" w:fill="D9E2F3"/>
            <w:noWrap/>
          </w:tcPr>
          <w:p w14:paraId="71D8365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0EAA50B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7/2020</w:t>
            </w:r>
          </w:p>
        </w:tc>
      </w:tr>
      <w:tr w:rsidR="00D20537" w:rsidRPr="003F7DC9" w14:paraId="0E61BA8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85956D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ontenimento diffusione SARS-CoV-2 attività competenza MIBACT, rischi esposizione Polizia di Stato, varie</w:t>
            </w:r>
          </w:p>
        </w:tc>
        <w:tc>
          <w:tcPr>
            <w:tcW w:w="2021" w:type="pct"/>
            <w:shd w:val="clear" w:color="auto" w:fill="auto"/>
          </w:tcPr>
          <w:p w14:paraId="2664CD92"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8" w:history="1">
              <w:r w:rsidR="00D20537" w:rsidRPr="003F7DC9">
                <w:rPr>
                  <w:rFonts w:ascii="Arial Narrow" w:eastAsia="Calibri" w:hAnsi="Arial Narrow" w:cs="Calibri"/>
                  <w:sz w:val="16"/>
                  <w:szCs w:val="16"/>
                  <w:lang w:eastAsia="en-US" w:bidi="ar-SA"/>
                </w:rPr>
                <w:t>Verbale CTS N. 62 del 29 aprile 2020</w:t>
              </w:r>
            </w:hyperlink>
          </w:p>
        </w:tc>
        <w:tc>
          <w:tcPr>
            <w:tcW w:w="1032" w:type="pct"/>
            <w:shd w:val="clear" w:color="auto" w:fill="auto"/>
            <w:noWrap/>
          </w:tcPr>
          <w:p w14:paraId="042F299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205C422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4/2020</w:t>
            </w:r>
          </w:p>
        </w:tc>
      </w:tr>
      <w:tr w:rsidR="00D20537" w:rsidRPr="003F7DC9" w14:paraId="10EE5EE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63D1B3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ontenimento e gestione</w:t>
            </w:r>
          </w:p>
        </w:tc>
        <w:tc>
          <w:tcPr>
            <w:tcW w:w="2021" w:type="pct"/>
            <w:shd w:val="clear" w:color="auto" w:fill="D9E2F3"/>
          </w:tcPr>
          <w:p w14:paraId="0149EED7"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9" w:history="1">
              <w:r w:rsidR="00D20537" w:rsidRPr="003F7DC9">
                <w:rPr>
                  <w:rFonts w:ascii="Arial Narrow" w:eastAsia="Calibri" w:hAnsi="Arial Narrow" w:cs="Calibri"/>
                  <w:sz w:val="16"/>
                  <w:szCs w:val="16"/>
                  <w:lang w:eastAsia="en-US" w:bidi="ar-SA"/>
                </w:rPr>
                <w:t>Ordinanza 16 agosto 2020. Ulteriori misure urgenti in materia di contenimento e gestione dell’emergenza epidemiologica da COVID-19. (20A04564). (GU Serie Generale, n. 204, 17/8/2020</w:t>
              </w:r>
            </w:hyperlink>
            <w:r w:rsidR="00D20537" w:rsidRPr="003F7DC9">
              <w:rPr>
                <w:rFonts w:ascii="Arial Narrow" w:eastAsia="Calibri" w:hAnsi="Arial Narrow" w:cs="Calibri"/>
                <w:sz w:val="16"/>
                <w:szCs w:val="16"/>
                <w:lang w:eastAsia="en-US" w:bidi="ar-SA"/>
              </w:rPr>
              <w:t>)</w:t>
            </w:r>
          </w:p>
        </w:tc>
        <w:tc>
          <w:tcPr>
            <w:tcW w:w="1032" w:type="pct"/>
            <w:shd w:val="clear" w:color="auto" w:fill="D9E2F3"/>
            <w:noWrap/>
          </w:tcPr>
          <w:p w14:paraId="0C5C6A2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699" w:type="pct"/>
            <w:shd w:val="clear" w:color="auto" w:fill="D9E2F3"/>
            <w:noWrap/>
          </w:tcPr>
          <w:p w14:paraId="5060140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8/2020</w:t>
            </w:r>
          </w:p>
        </w:tc>
      </w:tr>
      <w:tr w:rsidR="00D20537" w:rsidRPr="003F7DC9" w14:paraId="60BDB4C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3BB7ED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Criteri generali protocolli </w:t>
            </w:r>
            <w:r w:rsidRPr="003F7DC9">
              <w:rPr>
                <w:rFonts w:ascii="Arial Narrow" w:eastAsia="Calibri" w:hAnsi="Arial Narrow" w:cs="Calibri"/>
                <w:color w:val="000000"/>
                <w:sz w:val="16"/>
                <w:szCs w:val="16"/>
                <w:lang w:eastAsia="en-US" w:bidi="ar-SA"/>
              </w:rPr>
              <w:br/>
              <w:t>di settore</w:t>
            </w:r>
          </w:p>
        </w:tc>
        <w:tc>
          <w:tcPr>
            <w:tcW w:w="2021" w:type="pct"/>
            <w:shd w:val="clear" w:color="auto" w:fill="auto"/>
          </w:tcPr>
          <w:p w14:paraId="6AFCC28F"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0" w:history="1">
              <w:r w:rsidR="00D20537" w:rsidRPr="003F7DC9">
                <w:rPr>
                  <w:rFonts w:ascii="Arial Narrow" w:eastAsia="Calibri" w:hAnsi="Arial Narrow" w:cs="Calibri"/>
                  <w:sz w:val="16"/>
                  <w:szCs w:val="16"/>
                  <w:lang w:eastAsia="en-US" w:bidi="ar-SA"/>
                </w:rPr>
                <w:t>DPCM 11/06/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47, 11/6/2020)</w:t>
              </w:r>
            </w:hyperlink>
            <w:r w:rsidR="00D20537" w:rsidRPr="003F7DC9">
              <w:rPr>
                <w:rFonts w:ascii="Arial Narrow" w:eastAsia="Calibri" w:hAnsi="Arial Narrow" w:cs="Calibri"/>
                <w:sz w:val="16"/>
                <w:szCs w:val="16"/>
                <w:lang w:eastAsia="en-US" w:bidi="ar-SA"/>
              </w:rPr>
              <w:br/>
              <w:t>Allegato 10 - Criteri generali per l’elaborazione dei protocolli di settore</w:t>
            </w:r>
          </w:p>
        </w:tc>
        <w:tc>
          <w:tcPr>
            <w:tcW w:w="1032" w:type="pct"/>
            <w:shd w:val="clear" w:color="auto" w:fill="auto"/>
            <w:noWrap/>
          </w:tcPr>
          <w:p w14:paraId="7DC0CF5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8DF7CA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6/2020</w:t>
            </w:r>
          </w:p>
        </w:tc>
      </w:tr>
      <w:tr w:rsidR="00D20537" w:rsidRPr="003F7DC9" w14:paraId="4008EEF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8CC691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ura della persona</w:t>
            </w:r>
          </w:p>
        </w:tc>
        <w:tc>
          <w:tcPr>
            <w:tcW w:w="2021" w:type="pct"/>
            <w:shd w:val="clear" w:color="auto" w:fill="D9E2F3"/>
          </w:tcPr>
          <w:p w14:paraId="04E97A4B"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1" w:history="1">
              <w:r w:rsidR="00D20537" w:rsidRPr="003F7DC9">
                <w:rPr>
                  <w:rFonts w:ascii="Arial Narrow" w:eastAsia="Calibri" w:hAnsi="Arial Narrow" w:cs="Calibri"/>
                  <w:sz w:val="16"/>
                  <w:szCs w:val="16"/>
                  <w:lang w:eastAsia="en-US" w:bidi="ar-SA"/>
                </w:rPr>
                <w:t>Documento tecnico su ipotesi di rimodulazione delle misure contenitive del contagio da SARS-CoV-2 nel settore della cura della persona: servizi dei parrucchieri e di altri trattamenti estetici</w:t>
              </w:r>
            </w:hyperlink>
          </w:p>
        </w:tc>
        <w:tc>
          <w:tcPr>
            <w:tcW w:w="1032" w:type="pct"/>
            <w:shd w:val="clear" w:color="auto" w:fill="D9E2F3"/>
            <w:noWrap/>
          </w:tcPr>
          <w:p w14:paraId="0C0553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D9E2F3"/>
            <w:noWrap/>
          </w:tcPr>
          <w:p w14:paraId="4358C84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5/2020</w:t>
            </w:r>
          </w:p>
        </w:tc>
      </w:tr>
      <w:tr w:rsidR="00D20537" w:rsidRPr="003F7DC9" w14:paraId="3FFE059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1C44E0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ura della persona</w:t>
            </w:r>
          </w:p>
        </w:tc>
        <w:tc>
          <w:tcPr>
            <w:tcW w:w="2021" w:type="pct"/>
            <w:shd w:val="clear" w:color="auto" w:fill="auto"/>
          </w:tcPr>
          <w:p w14:paraId="52F22348"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2" w:history="1">
              <w:r w:rsidR="00D20537" w:rsidRPr="003F7DC9">
                <w:rPr>
                  <w:rFonts w:ascii="Arial Narrow" w:eastAsia="Calibri" w:hAnsi="Arial Narrow" w:cs="Calibri"/>
                  <w:sz w:val="16"/>
                  <w:szCs w:val="16"/>
                  <w:lang w:eastAsia="en-US" w:bidi="ar-SA"/>
                </w:rPr>
                <w:t>Documento tecnico sull’analisi di rischio e le misure di contenimento del contagio da SARS-CoV-2 nelle attività ricreative di balneazione e in spiaggia</w:t>
              </w:r>
            </w:hyperlink>
          </w:p>
        </w:tc>
        <w:tc>
          <w:tcPr>
            <w:tcW w:w="1032" w:type="pct"/>
            <w:shd w:val="clear" w:color="auto" w:fill="auto"/>
            <w:noWrap/>
          </w:tcPr>
          <w:p w14:paraId="2E40589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auto"/>
            <w:noWrap/>
          </w:tcPr>
          <w:p w14:paraId="7593BE7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5/2020</w:t>
            </w:r>
          </w:p>
        </w:tc>
      </w:tr>
      <w:tr w:rsidR="00D20537" w:rsidRPr="003F7DC9" w14:paraId="7C778F4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F29342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tica per immagini</w:t>
            </w:r>
          </w:p>
        </w:tc>
        <w:tc>
          <w:tcPr>
            <w:tcW w:w="2021" w:type="pct"/>
            <w:shd w:val="clear" w:color="auto" w:fill="D9E2F3"/>
          </w:tcPr>
          <w:p w14:paraId="3AC325F2"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3" w:history="1">
              <w:r w:rsidR="00D20537" w:rsidRPr="003F7DC9">
                <w:rPr>
                  <w:rFonts w:ascii="Arial Narrow" w:eastAsia="Calibri" w:hAnsi="Arial Narrow" w:cs="Calibri"/>
                  <w:sz w:val="16"/>
                  <w:szCs w:val="16"/>
                  <w:lang w:eastAsia="en-US" w:bidi="ar-SA"/>
                </w:rPr>
                <w:t>Rapporto ISS COVID-19 n. 50/2020 Rev. - Contributo dell’innovazione tecnologica alla sicurezza del paziente diabetico da sottoporre ad esame del fondo oculare in tempi di COVID-19</w:t>
              </w:r>
            </w:hyperlink>
          </w:p>
        </w:tc>
        <w:tc>
          <w:tcPr>
            <w:tcW w:w="1032" w:type="pct"/>
            <w:shd w:val="clear" w:color="auto" w:fill="D9E2F3"/>
            <w:noWrap/>
          </w:tcPr>
          <w:p w14:paraId="6B9383F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AUSL Pescara; ISS, Roma; Università di Torino; Agenzia Internazionale per la Prevenzione della Cecità, Roma; Università Vita-Salute, Ospedale San Raffaele, Milano; Università di Chieti Pescara</w:t>
            </w:r>
          </w:p>
        </w:tc>
        <w:tc>
          <w:tcPr>
            <w:tcW w:w="699" w:type="pct"/>
            <w:shd w:val="clear" w:color="auto" w:fill="D9E2F3"/>
            <w:noWrap/>
          </w:tcPr>
          <w:p w14:paraId="153A666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6/2020</w:t>
            </w:r>
          </w:p>
        </w:tc>
      </w:tr>
      <w:tr w:rsidR="00D20537" w:rsidRPr="003F7DC9" w14:paraId="5E2C538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1C16FE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sinfezione degli ambienti esterni</w:t>
            </w:r>
          </w:p>
        </w:tc>
        <w:tc>
          <w:tcPr>
            <w:tcW w:w="2021" w:type="pct"/>
            <w:shd w:val="clear" w:color="auto" w:fill="auto"/>
          </w:tcPr>
          <w:p w14:paraId="44EF300F"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Disinfezione degli ambienti esterni e utilizzo di disinfettanti (ipoclorito di sodio) su superfici stradali e pavimentazione urbana per la prevenzione della trasmissione dell’infezione da SARS-CoV-2 n. 0009361-18/03/2020-DGPRE-DGPRE-P</w:t>
              </w:r>
            </w:hyperlink>
          </w:p>
        </w:tc>
        <w:tc>
          <w:tcPr>
            <w:tcW w:w="1032" w:type="pct"/>
            <w:shd w:val="clear" w:color="auto" w:fill="auto"/>
            <w:noWrap/>
          </w:tcPr>
          <w:p w14:paraId="2713974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35A0355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695E76F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58D4FF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spositivi di protezione individuale (DPI)</w:t>
            </w:r>
          </w:p>
        </w:tc>
        <w:tc>
          <w:tcPr>
            <w:tcW w:w="2021" w:type="pct"/>
            <w:shd w:val="clear" w:color="auto" w:fill="D9E2F3"/>
          </w:tcPr>
          <w:p w14:paraId="79417C1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COVID-19 - ulteriori informazioni e precauzioni e indicazioni operative su utilizzo DPI</w:t>
              </w:r>
            </w:hyperlink>
          </w:p>
        </w:tc>
        <w:tc>
          <w:tcPr>
            <w:tcW w:w="1032" w:type="pct"/>
            <w:shd w:val="clear" w:color="auto" w:fill="D9E2F3"/>
            <w:noWrap/>
          </w:tcPr>
          <w:p w14:paraId="604346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0FE1ED6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7307919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806D20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spositivi di protezione individuale (DPI)</w:t>
            </w:r>
          </w:p>
        </w:tc>
        <w:tc>
          <w:tcPr>
            <w:tcW w:w="2021" w:type="pct"/>
            <w:shd w:val="clear" w:color="auto" w:fill="auto"/>
          </w:tcPr>
          <w:p w14:paraId="68B4FAE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COVID-19 ulteriori precisazioni su utilizzo dei dispositivi di protezione individuale da parte degli operatori di Polizia locale n. 011392-01/04/2020-DGPRE</w:t>
              </w:r>
            </w:hyperlink>
          </w:p>
        </w:tc>
        <w:tc>
          <w:tcPr>
            <w:tcW w:w="1032" w:type="pct"/>
            <w:shd w:val="clear" w:color="auto" w:fill="auto"/>
            <w:noWrap/>
          </w:tcPr>
          <w:p w14:paraId="020AB3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6F9CF24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1/04/2020</w:t>
            </w:r>
          </w:p>
        </w:tc>
      </w:tr>
      <w:tr w:rsidR="00D20537" w:rsidRPr="003F7DC9" w14:paraId="334ED01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469521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nelle attività sanitarie e sociosanitarie</w:t>
            </w:r>
          </w:p>
        </w:tc>
        <w:tc>
          <w:tcPr>
            <w:tcW w:w="2021" w:type="pct"/>
            <w:shd w:val="clear" w:color="auto" w:fill="D9E2F3"/>
          </w:tcPr>
          <w:p w14:paraId="577FA036"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utilizzo razionale delle protezioni per infezione da SARS-CoV-2 nelle attività sanitarie e sociosanitarie (assistenza a soggetti affetti da COVID-19) nell’attuale scenario emergenziale SARS-CoV-2. Aggiornato al 28 marzo 2020 n. 010736-29/03/2020-DGPRE</w:t>
              </w:r>
            </w:hyperlink>
          </w:p>
        </w:tc>
        <w:tc>
          <w:tcPr>
            <w:tcW w:w="1032" w:type="pct"/>
            <w:shd w:val="clear" w:color="auto" w:fill="D9E2F3"/>
            <w:noWrap/>
          </w:tcPr>
          <w:p w14:paraId="56321F9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5BF3CEB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3/2020</w:t>
            </w:r>
          </w:p>
        </w:tc>
      </w:tr>
      <w:tr w:rsidR="00D20537" w:rsidRPr="003F7DC9" w14:paraId="4181619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191313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Dispositivi medici</w:t>
            </w:r>
          </w:p>
        </w:tc>
        <w:tc>
          <w:tcPr>
            <w:tcW w:w="2021" w:type="pct"/>
            <w:shd w:val="clear" w:color="auto" w:fill="auto"/>
          </w:tcPr>
          <w:p w14:paraId="6A19A2F5"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8" w:history="1">
              <w:r w:rsidR="00D20537" w:rsidRPr="003F7DC9">
                <w:rPr>
                  <w:rFonts w:ascii="Arial Narrow" w:eastAsia="Calibri" w:hAnsi="Arial Narrow" w:cs="Calibri"/>
                  <w:sz w:val="16"/>
                  <w:szCs w:val="16"/>
                  <w:lang w:eastAsia="en-US" w:bidi="ar-SA"/>
                </w:rPr>
                <w:t>Verbale CTS N. 65 del 3 maggio 2020</w:t>
              </w:r>
            </w:hyperlink>
          </w:p>
        </w:tc>
        <w:tc>
          <w:tcPr>
            <w:tcW w:w="1032" w:type="pct"/>
            <w:shd w:val="clear" w:color="auto" w:fill="auto"/>
            <w:noWrap/>
          </w:tcPr>
          <w:p w14:paraId="748D6FA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7100A9D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5/2020</w:t>
            </w:r>
          </w:p>
        </w:tc>
      </w:tr>
      <w:tr w:rsidR="00D20537" w:rsidRPr="003F7DC9" w14:paraId="6CDB316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B8ADE9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tamponi naso-faringei per la ricerca di SARS-CoV-2</w:t>
            </w:r>
          </w:p>
        </w:tc>
        <w:tc>
          <w:tcPr>
            <w:tcW w:w="2021" w:type="pct"/>
            <w:shd w:val="clear" w:color="auto" w:fill="D9E2F3"/>
          </w:tcPr>
          <w:p w14:paraId="398AFC4F"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9" w:history="1">
              <w:r w:rsidR="00D20537" w:rsidRPr="003F7DC9">
                <w:rPr>
                  <w:rFonts w:ascii="Arial Narrow" w:eastAsia="Calibri" w:hAnsi="Arial Narrow" w:cs="Calibri"/>
                  <w:sz w:val="16"/>
                  <w:szCs w:val="16"/>
                  <w:lang w:eastAsia="en-US" w:bidi="ar-SA"/>
                </w:rPr>
                <w:t>Verbale CTS N. 45 del 6 aprile 2020</w:t>
              </w:r>
            </w:hyperlink>
          </w:p>
        </w:tc>
        <w:tc>
          <w:tcPr>
            <w:tcW w:w="1032" w:type="pct"/>
            <w:shd w:val="clear" w:color="auto" w:fill="D9E2F3"/>
            <w:noWrap/>
          </w:tcPr>
          <w:p w14:paraId="23FE43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6C68002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6/04/2020</w:t>
            </w:r>
          </w:p>
        </w:tc>
      </w:tr>
      <w:tr w:rsidR="00D20537" w:rsidRPr="003F7DC9" w14:paraId="0EE9AD7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0026C9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varie</w:t>
            </w:r>
          </w:p>
        </w:tc>
        <w:tc>
          <w:tcPr>
            <w:tcW w:w="2021" w:type="pct"/>
            <w:shd w:val="clear" w:color="auto" w:fill="auto"/>
          </w:tcPr>
          <w:p w14:paraId="680DD884"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0" w:history="1">
              <w:r w:rsidR="00D20537" w:rsidRPr="003F7DC9">
                <w:rPr>
                  <w:rFonts w:ascii="Arial Narrow" w:eastAsia="Calibri" w:hAnsi="Arial Narrow" w:cs="Calibri"/>
                  <w:sz w:val="16"/>
                  <w:szCs w:val="16"/>
                  <w:lang w:eastAsia="en-US" w:bidi="ar-SA"/>
                </w:rPr>
                <w:t>Verbale CTS N. 28 del 15 marzo 2020</w:t>
              </w:r>
            </w:hyperlink>
          </w:p>
        </w:tc>
        <w:tc>
          <w:tcPr>
            <w:tcW w:w="1032" w:type="pct"/>
            <w:shd w:val="clear" w:color="auto" w:fill="auto"/>
            <w:noWrap/>
          </w:tcPr>
          <w:p w14:paraId="7638281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636759B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3/2020</w:t>
            </w:r>
          </w:p>
        </w:tc>
      </w:tr>
      <w:tr w:rsidR="00D20537" w:rsidRPr="003F7DC9" w14:paraId="0E18374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5B00B2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Emergenza navi: casi sospetti navi da crociera</w:t>
            </w:r>
          </w:p>
        </w:tc>
        <w:tc>
          <w:tcPr>
            <w:tcW w:w="2021" w:type="pct"/>
            <w:shd w:val="clear" w:color="auto" w:fill="D9E2F3"/>
          </w:tcPr>
          <w:p w14:paraId="3DA923C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1" w:history="1">
              <w:r w:rsidR="00D20537" w:rsidRPr="003F7DC9">
                <w:rPr>
                  <w:rFonts w:ascii="Arial Narrow" w:eastAsia="Calibri" w:hAnsi="Arial Narrow" w:cs="Calibri"/>
                  <w:sz w:val="16"/>
                  <w:szCs w:val="16"/>
                  <w:lang w:eastAsia="en-US" w:bidi="ar-SA"/>
                </w:rPr>
                <w:t>Verbale CTS N. 3 del 12 febbraio 2020</w:t>
              </w:r>
            </w:hyperlink>
          </w:p>
        </w:tc>
        <w:tc>
          <w:tcPr>
            <w:tcW w:w="1032" w:type="pct"/>
            <w:shd w:val="clear" w:color="auto" w:fill="D9E2F3"/>
            <w:noWrap/>
          </w:tcPr>
          <w:p w14:paraId="1CCF254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51D5B1F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2/2020</w:t>
            </w:r>
          </w:p>
        </w:tc>
      </w:tr>
      <w:tr w:rsidR="00D20537" w:rsidRPr="003F7DC9" w14:paraId="1E1CF8F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20D78A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Esercizi commerciali</w:t>
            </w:r>
          </w:p>
        </w:tc>
        <w:tc>
          <w:tcPr>
            <w:tcW w:w="2021" w:type="pct"/>
            <w:shd w:val="clear" w:color="auto" w:fill="auto"/>
          </w:tcPr>
          <w:p w14:paraId="69D9B085"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2" w:history="1">
              <w:r w:rsidR="00D20537" w:rsidRPr="003F7DC9">
                <w:rPr>
                  <w:rFonts w:ascii="Arial Narrow" w:eastAsia="Calibri" w:hAnsi="Arial Narrow" w:cs="Calibri"/>
                  <w:sz w:val="16"/>
                  <w:szCs w:val="16"/>
                  <w:lang w:eastAsia="en-US" w:bidi="ar-SA"/>
                </w:rPr>
                <w:t>DPCM 26/04/2020 -Ulteriori disposizioni attuative del decreto-legge 23 febbraio 2020, n. 6, recante misure urgenti in materia di contenimento e gestione dell’emergenza epidemiologica da COVID-19, applicabili sull’intero territorio nazionale. (GU Serie Generale, n. 108, 27/4/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Allegato 5 - Misure per gli esercizi commerciali</w:t>
            </w:r>
          </w:p>
        </w:tc>
        <w:tc>
          <w:tcPr>
            <w:tcW w:w="1032" w:type="pct"/>
            <w:shd w:val="clear" w:color="auto" w:fill="auto"/>
            <w:noWrap/>
          </w:tcPr>
          <w:p w14:paraId="5F55DE1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7C3526C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7F69432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8879B0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dei rifiuti</w:t>
            </w:r>
          </w:p>
        </w:tc>
        <w:tc>
          <w:tcPr>
            <w:tcW w:w="2021" w:type="pct"/>
            <w:shd w:val="clear" w:color="auto" w:fill="D9E2F3"/>
          </w:tcPr>
          <w:p w14:paraId="65544FEF"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3" w:history="1">
              <w:r w:rsidR="00D20537" w:rsidRPr="003F7DC9">
                <w:rPr>
                  <w:rFonts w:ascii="Arial Narrow" w:eastAsia="Calibri" w:hAnsi="Arial Narrow" w:cs="Calibri"/>
                  <w:sz w:val="16"/>
                  <w:szCs w:val="16"/>
                  <w:lang w:eastAsia="en-US" w:bidi="ar-SA"/>
                </w:rPr>
                <w:t xml:space="preserve">Rapporto ISS COVID-19 n. 3/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gestione dei rifiuti urbani in relazione alla trasmissione dell’infezione da virus SARS-CoV-2 </w:t>
              </w:r>
            </w:hyperlink>
          </w:p>
        </w:tc>
        <w:tc>
          <w:tcPr>
            <w:tcW w:w="1032" w:type="pct"/>
            <w:shd w:val="clear" w:color="auto" w:fill="D9E2F3"/>
            <w:noWrap/>
          </w:tcPr>
          <w:p w14:paraId="6E8B7A9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77EAA28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33DBF60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441CE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Gestione persone elevata fragilità e marginalità sociosanitaria</w:t>
            </w:r>
          </w:p>
        </w:tc>
        <w:tc>
          <w:tcPr>
            <w:tcW w:w="2021" w:type="pct"/>
            <w:shd w:val="clear" w:color="auto" w:fill="auto"/>
          </w:tcPr>
          <w:p w14:paraId="6B92C8DD"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4" w:history="1">
              <w:r w:rsidR="00D20537" w:rsidRPr="003F7DC9">
                <w:rPr>
                  <w:rFonts w:ascii="Arial Narrow" w:eastAsia="Calibri" w:hAnsi="Arial Narrow" w:cs="Calibri"/>
                  <w:sz w:val="16"/>
                  <w:szCs w:val="16"/>
                  <w:lang w:eastAsia="en-US" w:bidi="ar-SA"/>
                </w:rPr>
                <w:t>Verbale CTS n. 96 del 24/07/2020</w:t>
              </w:r>
            </w:hyperlink>
            <w:r w:rsidR="00D20537" w:rsidRPr="003F7DC9">
              <w:rPr>
                <w:rFonts w:ascii="Arial Narrow" w:eastAsia="Calibri" w:hAnsi="Arial Narrow" w:cs="Calibri"/>
                <w:sz w:val="16"/>
                <w:szCs w:val="16"/>
                <w:lang w:eastAsia="en-US" w:bidi="ar-SA"/>
              </w:rPr>
              <w:br/>
              <w:t>Gestione di persone ad elevata fragilità e marginalità sociosanitaria nel quadro dell’epidemia di COVID</w:t>
            </w:r>
            <w:r w:rsidR="00D20537" w:rsidRPr="003F7DC9">
              <w:rPr>
                <w:rFonts w:ascii="Cambria Math" w:eastAsia="Calibri" w:hAnsi="Cambria Math" w:cs="Cambria Math"/>
                <w:sz w:val="16"/>
                <w:szCs w:val="16"/>
                <w:lang w:eastAsia="en-US" w:bidi="ar-SA"/>
              </w:rPr>
              <w:t>‐</w:t>
            </w:r>
            <w:r w:rsidR="00D20537" w:rsidRPr="003F7DC9">
              <w:rPr>
                <w:rFonts w:ascii="Arial Narrow" w:eastAsia="Calibri" w:hAnsi="Arial Narrow" w:cs="Calibri"/>
                <w:sz w:val="16"/>
                <w:szCs w:val="16"/>
                <w:lang w:eastAsia="en-US" w:bidi="ar-SA"/>
              </w:rPr>
              <w:t>19</w:t>
            </w:r>
          </w:p>
        </w:tc>
        <w:tc>
          <w:tcPr>
            <w:tcW w:w="1032" w:type="pct"/>
            <w:shd w:val="clear" w:color="auto" w:fill="auto"/>
            <w:noWrap/>
          </w:tcPr>
          <w:p w14:paraId="7930AF0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5BB7C3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7/2020</w:t>
            </w:r>
          </w:p>
        </w:tc>
      </w:tr>
      <w:tr w:rsidR="00D20537" w:rsidRPr="003F7DC9" w14:paraId="14165EF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87B683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smaltimento DPI, varie</w:t>
            </w:r>
          </w:p>
        </w:tc>
        <w:tc>
          <w:tcPr>
            <w:tcW w:w="2021" w:type="pct"/>
            <w:shd w:val="clear" w:color="auto" w:fill="D9E2F3"/>
          </w:tcPr>
          <w:p w14:paraId="515A5D8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5" w:history="1">
              <w:r w:rsidR="00D20537" w:rsidRPr="003F7DC9">
                <w:rPr>
                  <w:rFonts w:ascii="Arial Narrow" w:eastAsia="Calibri" w:hAnsi="Arial Narrow" w:cs="Calibri"/>
                  <w:sz w:val="16"/>
                  <w:szCs w:val="16"/>
                  <w:lang w:eastAsia="en-US" w:bidi="ar-SA"/>
                </w:rPr>
                <w:t>Verbale CTS N. 27 del 14 marzo 2020</w:t>
              </w:r>
            </w:hyperlink>
          </w:p>
        </w:tc>
        <w:tc>
          <w:tcPr>
            <w:tcW w:w="1032" w:type="pct"/>
            <w:shd w:val="clear" w:color="auto" w:fill="D9E2F3"/>
            <w:noWrap/>
          </w:tcPr>
          <w:p w14:paraId="12C3B3F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78DB67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3/2020</w:t>
            </w:r>
          </w:p>
        </w:tc>
      </w:tr>
      <w:tr w:rsidR="00D20537" w:rsidRPr="003F7DC9" w14:paraId="6897A6FD"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945347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2EFAAF2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sz w:val="16"/>
                <w:szCs w:val="16"/>
                <w:lang w:eastAsia="en-US" w:bidi="ar-SA"/>
              </w:rPr>
              <w:t xml:space="preserve">Rapporto </w:t>
            </w:r>
            <w:hyperlink r:id="rId306" w:history="1">
              <w:r w:rsidRPr="003F7DC9">
                <w:rPr>
                  <w:rFonts w:ascii="Arial Narrow" w:eastAsia="Calibri" w:hAnsi="Arial Narrow" w:cs="Calibri"/>
                  <w:sz w:val="16"/>
                  <w:szCs w:val="16"/>
                  <w:lang w:eastAsia="en-US" w:bidi="ar-SA"/>
                </w:rPr>
                <w:t xml:space="preserve">ISS COVID-19 n. 19/2020 Rev.- Raccomandazioni </w:t>
              </w:r>
              <w:r w:rsidRPr="003F7DC9">
                <w:rPr>
                  <w:rFonts w:ascii="Arial Narrow" w:eastAsia="Calibri" w:hAnsi="Arial Narrow" w:cs="Calibri"/>
                  <w:i/>
                  <w:iCs/>
                  <w:sz w:val="16"/>
                  <w:szCs w:val="16"/>
                  <w:lang w:eastAsia="en-US" w:bidi="ar-SA"/>
                </w:rPr>
                <w:t>ad interim</w:t>
              </w:r>
              <w:r w:rsidRPr="003F7DC9">
                <w:rPr>
                  <w:rFonts w:ascii="Arial Narrow" w:eastAsia="Calibri" w:hAnsi="Arial Narrow" w:cs="Calibri"/>
                  <w:sz w:val="16"/>
                  <w:szCs w:val="16"/>
                  <w:lang w:eastAsia="en-US" w:bidi="ar-SA"/>
                </w:rPr>
                <w:t xml:space="preserve"> sui disinfettanti nell’attuale emergenza COVID-19: presidi medico-chirurgici e biocidi.</w:t>
              </w:r>
            </w:hyperlink>
          </w:p>
        </w:tc>
        <w:tc>
          <w:tcPr>
            <w:tcW w:w="1032" w:type="pct"/>
            <w:shd w:val="clear" w:color="auto" w:fill="auto"/>
            <w:noWrap/>
          </w:tcPr>
          <w:p w14:paraId="621EDA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54B96D0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7/2020</w:t>
            </w:r>
          </w:p>
        </w:tc>
      </w:tr>
      <w:tr w:rsidR="00D20537" w:rsidRPr="003F7DC9" w14:paraId="650F10EE"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CEE19C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755F569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7" w:history="1">
              <w:r w:rsidR="00D20537" w:rsidRPr="003F7DC9">
                <w:rPr>
                  <w:rFonts w:ascii="Arial Narrow" w:eastAsia="Calibri" w:hAnsi="Arial Narrow" w:cs="Calibri"/>
                  <w:sz w:val="16"/>
                  <w:szCs w:val="16"/>
                  <w:lang w:eastAsia="en-US" w:bidi="ar-SA"/>
                </w:rPr>
                <w:t xml:space="preserve">Rapporto ISS COVID-19 n. 20/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sanificazione degli ambienti interni nel contesto sanitario e assistenziale per prevenire la trasmissione di SARS-CoV 2.</w:t>
              </w:r>
            </w:hyperlink>
          </w:p>
        </w:tc>
        <w:tc>
          <w:tcPr>
            <w:tcW w:w="1032" w:type="pct"/>
            <w:shd w:val="clear" w:color="auto" w:fill="D9E2F3"/>
            <w:noWrap/>
          </w:tcPr>
          <w:p w14:paraId="65897EE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6D71A0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7905764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E095AB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17EB1486"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8" w:history="1">
              <w:r w:rsidR="00D20537" w:rsidRPr="003F7DC9">
                <w:rPr>
                  <w:rFonts w:ascii="Arial Narrow" w:hAnsi="Arial Narrow" w:cs="Calibri"/>
                  <w:sz w:val="16"/>
                  <w:szCs w:val="16"/>
                  <w:lang w:bidi="ar-SA"/>
                </w:rPr>
                <w:t>Rapporto ISS COVID-19 n. 21/2020 - Guida per la prevenzione della contaminazione da Legionella negli impianti idrici di strutture turistico recettive e altri edifici ad uso civile e industriale, non utilizzati durante la pandemia COVID-19.</w:t>
              </w:r>
            </w:hyperlink>
          </w:p>
        </w:tc>
        <w:tc>
          <w:tcPr>
            <w:tcW w:w="1032" w:type="pct"/>
            <w:shd w:val="clear" w:color="auto" w:fill="auto"/>
            <w:noWrap/>
          </w:tcPr>
          <w:p w14:paraId="307F28E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1951FA8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5/2020</w:t>
            </w:r>
          </w:p>
        </w:tc>
      </w:tr>
      <w:tr w:rsidR="00D20537" w:rsidRPr="003F7DC9" w14:paraId="1C9FE72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198063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2034610D"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9" w:history="1">
              <w:r w:rsidR="00D20537" w:rsidRPr="003F7DC9">
                <w:rPr>
                  <w:rFonts w:ascii="Arial Narrow" w:eastAsia="Calibri" w:hAnsi="Arial Narrow" w:cs="Calibri"/>
                  <w:sz w:val="16"/>
                  <w:szCs w:val="16"/>
                  <w:lang w:eastAsia="en-US" w:bidi="ar-SA"/>
                </w:rPr>
                <w:t xml:space="preserve">Rapporto ISS COVID-19 n. 25/2020 - Raccomand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a sanificazione di strutture non sanitarie nell’attuale emergenza COVID-19: superfici, ambienti interni e abbigliamento.</w:t>
              </w:r>
            </w:hyperlink>
          </w:p>
        </w:tc>
        <w:tc>
          <w:tcPr>
            <w:tcW w:w="1032" w:type="pct"/>
            <w:shd w:val="clear" w:color="auto" w:fill="D9E2F3"/>
            <w:noWrap/>
          </w:tcPr>
          <w:p w14:paraId="147BF21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7203F37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5/2020</w:t>
            </w:r>
          </w:p>
        </w:tc>
      </w:tr>
      <w:tr w:rsidR="00D20537" w:rsidRPr="003F7DC9" w14:paraId="60E5F949"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D73DBF2"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Igiene degli ambienti</w:t>
            </w:r>
          </w:p>
        </w:tc>
        <w:tc>
          <w:tcPr>
            <w:tcW w:w="2021" w:type="pct"/>
            <w:shd w:val="clear" w:color="auto" w:fill="auto"/>
          </w:tcPr>
          <w:p w14:paraId="20C9BAC4"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0" w:history="1">
              <w:r w:rsidR="00D20537" w:rsidRPr="003F7DC9">
                <w:rPr>
                  <w:rFonts w:ascii="Arial Narrow" w:hAnsi="Arial Narrow" w:cs="Calibri"/>
                  <w:sz w:val="16"/>
                  <w:szCs w:val="16"/>
                  <w:lang w:bidi="ar-SA"/>
                </w:rPr>
                <w:t>Rapporto ISS COVID-19 n. 26/2020 - Indicazioni ad interim sulla gestione e smaltimento di mascherine e guanti monouso provenienti da utilizzo domestico e non domestico</w:t>
              </w:r>
            </w:hyperlink>
          </w:p>
        </w:tc>
        <w:tc>
          <w:tcPr>
            <w:tcW w:w="1032" w:type="pct"/>
            <w:shd w:val="clear" w:color="auto" w:fill="auto"/>
            <w:noWrap/>
          </w:tcPr>
          <w:p w14:paraId="760EC19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2F2606F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5/2020</w:t>
            </w:r>
          </w:p>
        </w:tc>
      </w:tr>
      <w:tr w:rsidR="00D20537" w:rsidRPr="003F7DC9" w14:paraId="5EDE87E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19951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21CF7F30"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1" w:history="1">
              <w:r w:rsidR="00D20537" w:rsidRPr="003F7DC9">
                <w:rPr>
                  <w:rFonts w:ascii="Arial Narrow" w:eastAsia="Calibri" w:hAnsi="Arial Narrow" w:cs="Calibri"/>
                  <w:sz w:val="16"/>
                  <w:szCs w:val="16"/>
                  <w:lang w:eastAsia="en-US" w:bidi="ar-SA"/>
                </w:rPr>
                <w:t>Rapporto ISS COVID-19 n. 27/2020 - Indicazioni per la prevenzione del rischio Legionella nei riuniti odontoiatrici durante la pandemia da COVID-19.</w:t>
              </w:r>
            </w:hyperlink>
          </w:p>
        </w:tc>
        <w:tc>
          <w:tcPr>
            <w:tcW w:w="1032" w:type="pct"/>
            <w:shd w:val="clear" w:color="auto" w:fill="D9E2F3"/>
            <w:noWrap/>
          </w:tcPr>
          <w:p w14:paraId="304F140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4C118B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4/2020</w:t>
            </w:r>
          </w:p>
        </w:tc>
      </w:tr>
      <w:tr w:rsidR="00D20537" w:rsidRPr="003F7DC9" w14:paraId="22C8772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A0FF40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71113483"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2" w:history="1">
              <w:r w:rsidR="00D20537" w:rsidRPr="003F7DC9">
                <w:rPr>
                  <w:rFonts w:ascii="Arial Narrow" w:eastAsia="Calibri" w:hAnsi="Arial Narrow" w:cs="Calibri"/>
                  <w:sz w:val="16"/>
                  <w:szCs w:val="16"/>
                  <w:lang w:eastAsia="en-US" w:bidi="ar-SA"/>
                </w:rPr>
                <w:t>Rapporto ISS COVID-19 n. 33/2020 - Indicazioni sugli impianti di ventilazione/climatizzazione in strutture comunitarie non sanitarie e in ambienti domestici in relazione alla diffusione del virus SARS-CoV-2.</w:t>
              </w:r>
            </w:hyperlink>
          </w:p>
        </w:tc>
        <w:tc>
          <w:tcPr>
            <w:tcW w:w="1032" w:type="pct"/>
            <w:shd w:val="clear" w:color="auto" w:fill="auto"/>
            <w:noWrap/>
          </w:tcPr>
          <w:p w14:paraId="3C18777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11AC87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410AC7E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F8F99D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430D86F3"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3" w:history="1">
              <w:r w:rsidR="00D20537" w:rsidRPr="003F7DC9">
                <w:rPr>
                  <w:rFonts w:ascii="Arial Narrow" w:eastAsia="Calibri" w:hAnsi="Arial Narrow" w:cs="Calibri"/>
                  <w:sz w:val="16"/>
                  <w:szCs w:val="16"/>
                  <w:lang w:eastAsia="en-US" w:bidi="ar-SA"/>
                </w:rPr>
                <w:t>Rapporto ISS COVID-19 n. 36/2020 - Indicazioni sulle attività di balneazione in relazione alla diffusione del virus SARS-CoV-2</w:t>
              </w:r>
            </w:hyperlink>
          </w:p>
        </w:tc>
        <w:tc>
          <w:tcPr>
            <w:tcW w:w="1032" w:type="pct"/>
            <w:shd w:val="clear" w:color="auto" w:fill="D9E2F3"/>
            <w:noWrap/>
          </w:tcPr>
          <w:p w14:paraId="78FEFA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8E8AB9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4782CC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5A37D7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7C1075C6"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4" w:history="1">
              <w:r w:rsidR="00D20537" w:rsidRPr="003F7DC9">
                <w:rPr>
                  <w:rFonts w:ascii="Arial Narrow" w:eastAsia="Calibri" w:hAnsi="Arial Narrow" w:cs="Calibri"/>
                  <w:sz w:val="16"/>
                  <w:szCs w:val="16"/>
                  <w:lang w:eastAsia="en-US" w:bidi="ar-SA"/>
                </w:rPr>
                <w:t>Rapporto ISS COVID-19 n. 37/2020 - Indicazioni per le piscine, di cui all’Accordo 16/1/2003 tra il Ministro della salute, le Regioni e le Province Autonome di Trento e Bolzano, in relazione alla diffusione del virus SARS-CoV-2.</w:t>
              </w:r>
            </w:hyperlink>
          </w:p>
        </w:tc>
        <w:tc>
          <w:tcPr>
            <w:tcW w:w="1032" w:type="pct"/>
            <w:shd w:val="clear" w:color="auto" w:fill="auto"/>
            <w:noWrap/>
          </w:tcPr>
          <w:p w14:paraId="1E83145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25AFCDD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4B5BC9A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159FA2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23DE5E52"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5" w:history="1">
              <w:r w:rsidR="00D20537" w:rsidRPr="003F7DC9">
                <w:rPr>
                  <w:rFonts w:ascii="Arial Narrow" w:eastAsia="Calibri" w:hAnsi="Arial Narrow" w:cs="Calibri"/>
                  <w:sz w:val="16"/>
                  <w:szCs w:val="16"/>
                  <w:lang w:eastAsia="en-US" w:bidi="ar-SA"/>
                </w:rPr>
                <w:t xml:space="preserve">Rapporto ISS COVID-19 n. 5/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prevenzione e gestione degli ambienti indoor in relazione alla trasmissione dell’infezione da virus SARS-CoV-2.</w:t>
              </w:r>
            </w:hyperlink>
          </w:p>
        </w:tc>
        <w:tc>
          <w:tcPr>
            <w:tcW w:w="1032" w:type="pct"/>
            <w:shd w:val="clear" w:color="auto" w:fill="D9E2F3"/>
            <w:noWrap/>
          </w:tcPr>
          <w:p w14:paraId="24D5337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22239D7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008DB51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B53B7B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75BC2CEA"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6" w:history="1">
              <w:r w:rsidR="00D20537" w:rsidRPr="003F7DC9">
                <w:rPr>
                  <w:rFonts w:ascii="Arial Narrow" w:eastAsia="Calibri" w:hAnsi="Arial Narrow" w:cs="Calibri"/>
                  <w:sz w:val="16"/>
                  <w:szCs w:val="16"/>
                  <w:lang w:eastAsia="en-US" w:bidi="ar-SA"/>
                </w:rPr>
                <w:t>Rapporto ISS COVID-19 n. 7/2020 - Raccomandazioni per la disinfezione di ambienti esterni e superfici stradali per la prevenzione della trasmissione dell’infezione da SARS-CoV-2</w:t>
              </w:r>
            </w:hyperlink>
          </w:p>
        </w:tc>
        <w:tc>
          <w:tcPr>
            <w:tcW w:w="1032" w:type="pct"/>
            <w:shd w:val="clear" w:color="auto" w:fill="auto"/>
            <w:noWrap/>
          </w:tcPr>
          <w:p w14:paraId="4F13FEC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4D20DB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3/2020</w:t>
            </w:r>
          </w:p>
        </w:tc>
      </w:tr>
      <w:tr w:rsidR="00D20537" w:rsidRPr="003F7DC9" w14:paraId="0F16585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76A0A4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1A1A13FA"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7" w:history="1">
              <w:r w:rsidR="00D20537" w:rsidRPr="003F7DC9">
                <w:rPr>
                  <w:rFonts w:ascii="Arial Narrow" w:eastAsia="Calibri" w:hAnsi="Arial Narrow" w:cs="Calibri"/>
                  <w:sz w:val="16"/>
                  <w:szCs w:val="16"/>
                  <w:lang w:eastAsia="en-US" w:bidi="ar-SA"/>
                </w:rPr>
                <w:t xml:space="preserve">Rapporto ISS COVID-19 n. 9/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a gestione dei fanghi di depurazione per la prevenzione della diffusione del virus SARS-CoV-2</w:t>
              </w:r>
            </w:hyperlink>
          </w:p>
        </w:tc>
        <w:tc>
          <w:tcPr>
            <w:tcW w:w="1032" w:type="pct"/>
            <w:shd w:val="clear" w:color="auto" w:fill="D9E2F3"/>
            <w:noWrap/>
          </w:tcPr>
          <w:p w14:paraId="757D214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5C71A6B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4/2020</w:t>
            </w:r>
          </w:p>
        </w:tc>
      </w:tr>
      <w:tr w:rsidR="00D20537" w:rsidRPr="003F7DC9" w14:paraId="23FA302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7478D2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e sicurezza degli alimenti</w:t>
            </w:r>
          </w:p>
        </w:tc>
        <w:tc>
          <w:tcPr>
            <w:tcW w:w="2021" w:type="pct"/>
            <w:shd w:val="clear" w:color="auto" w:fill="auto"/>
          </w:tcPr>
          <w:p w14:paraId="3EFE9D3B"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8" w:history="1">
              <w:r w:rsidR="00D20537" w:rsidRPr="003F7DC9">
                <w:rPr>
                  <w:rFonts w:ascii="Arial Narrow" w:eastAsia="Calibri" w:hAnsi="Arial Narrow" w:cs="Calibri"/>
                  <w:sz w:val="16"/>
                  <w:szCs w:val="16"/>
                  <w:lang w:eastAsia="en-US" w:bidi="ar-SA"/>
                </w:rPr>
                <w:t xml:space="preserve">Rapporto ISS COVID-19 n. 17/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igiene degli alimenti durante l’epidemia da virus SARS-CoV-2</w:t>
              </w:r>
            </w:hyperlink>
          </w:p>
        </w:tc>
        <w:tc>
          <w:tcPr>
            <w:tcW w:w="1032" w:type="pct"/>
            <w:shd w:val="clear" w:color="auto" w:fill="auto"/>
            <w:noWrap/>
          </w:tcPr>
          <w:p w14:paraId="48E2C3A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3E7830F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9/04/2020</w:t>
            </w:r>
          </w:p>
        </w:tc>
      </w:tr>
      <w:tr w:rsidR="00D20537" w:rsidRPr="003F7DC9" w14:paraId="4BAC7E8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016B85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Indicazioni </w:t>
            </w:r>
            <w:r w:rsidRPr="003F7DC9">
              <w:rPr>
                <w:rFonts w:ascii="Arial Narrow" w:eastAsia="Calibri" w:hAnsi="Arial Narrow" w:cs="Calibri"/>
                <w:i/>
                <w:iCs/>
                <w:color w:val="000000"/>
                <w:sz w:val="16"/>
                <w:szCs w:val="16"/>
                <w:lang w:eastAsia="en-US" w:bidi="ar-SA"/>
              </w:rPr>
              <w:t>ad interim</w:t>
            </w:r>
            <w:r w:rsidRPr="003F7DC9">
              <w:rPr>
                <w:rFonts w:ascii="Arial Narrow" w:eastAsia="Calibri" w:hAnsi="Arial Narrow" w:cs="Calibri"/>
                <w:color w:val="000000"/>
                <w:sz w:val="16"/>
                <w:szCs w:val="16"/>
                <w:lang w:eastAsia="en-US" w:bidi="ar-SA"/>
              </w:rPr>
              <w:t xml:space="preserve"> isolamento e assistenza domiciliare in contesto COVID 19</w:t>
            </w:r>
          </w:p>
        </w:tc>
        <w:tc>
          <w:tcPr>
            <w:tcW w:w="2021" w:type="pct"/>
            <w:shd w:val="clear" w:color="auto" w:fill="D9E2F3"/>
          </w:tcPr>
          <w:p w14:paraId="12A9B4F9"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9" w:history="1">
              <w:r w:rsidR="00D20537" w:rsidRPr="003F7DC9">
                <w:rPr>
                  <w:rFonts w:ascii="Arial Narrow" w:eastAsia="Calibri" w:hAnsi="Arial Narrow" w:cs="Calibri"/>
                  <w:sz w:val="16"/>
                  <w:szCs w:val="16"/>
                  <w:lang w:eastAsia="en-US" w:bidi="ar-SA"/>
                </w:rPr>
                <w:t>Verbale CTS N. 22 del 9 marzo 2020</w:t>
              </w:r>
            </w:hyperlink>
          </w:p>
        </w:tc>
        <w:tc>
          <w:tcPr>
            <w:tcW w:w="1032" w:type="pct"/>
            <w:shd w:val="clear" w:color="auto" w:fill="D9E2F3"/>
            <w:noWrap/>
          </w:tcPr>
          <w:p w14:paraId="13907B1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28CFEC6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53086153"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37F2F2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nelle Strutture residenziali sociosanitarie</w:t>
            </w:r>
          </w:p>
        </w:tc>
        <w:tc>
          <w:tcPr>
            <w:tcW w:w="2021" w:type="pct"/>
            <w:shd w:val="clear" w:color="auto" w:fill="auto"/>
          </w:tcPr>
          <w:p w14:paraId="3141B048"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prevenzione e il controllo dell’infezione da SARS-CoV-2 in Strutture residenziali e sociosanitarie n. 0013468-18/04/2020-DGPRE-DGPRE-P</w:t>
              </w:r>
            </w:hyperlink>
          </w:p>
        </w:tc>
        <w:tc>
          <w:tcPr>
            <w:tcW w:w="1032" w:type="pct"/>
            <w:shd w:val="clear" w:color="auto" w:fill="auto"/>
            <w:noWrap/>
          </w:tcPr>
          <w:p w14:paraId="4014995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 Direzione generale della programmazione sanitaria</w:t>
            </w:r>
          </w:p>
        </w:tc>
        <w:tc>
          <w:tcPr>
            <w:tcW w:w="699" w:type="pct"/>
            <w:shd w:val="clear" w:color="auto" w:fill="auto"/>
            <w:noWrap/>
          </w:tcPr>
          <w:p w14:paraId="714A862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4/2020</w:t>
            </w:r>
          </w:p>
        </w:tc>
      </w:tr>
      <w:tr w:rsidR="00D20537" w:rsidRPr="003F7DC9" w14:paraId="1D27D7B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38A95F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settore funebre</w:t>
            </w:r>
          </w:p>
        </w:tc>
        <w:tc>
          <w:tcPr>
            <w:tcW w:w="2021" w:type="pct"/>
            <w:shd w:val="clear" w:color="auto" w:fill="D9E2F3"/>
          </w:tcPr>
          <w:p w14:paraId="76A87614"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connesse ad epidemia COVID-19 riguardanti il settore funebre, cimiteriale e di cremazione - Aggiornamento alla luce della mutata situazione giuridica e epidemiologica (pdf, 0.07 Mb) n. 018457-28/05/2020-DGPRE</w:t>
              </w:r>
            </w:hyperlink>
          </w:p>
        </w:tc>
        <w:tc>
          <w:tcPr>
            <w:tcW w:w="1032" w:type="pct"/>
            <w:shd w:val="clear" w:color="auto" w:fill="D9E2F3"/>
            <w:noWrap/>
          </w:tcPr>
          <w:p w14:paraId="37C6CA7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6050F73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5/2020</w:t>
            </w:r>
          </w:p>
        </w:tc>
      </w:tr>
      <w:tr w:rsidR="00D20537" w:rsidRPr="003F7DC9" w14:paraId="411F8DF0"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C8C255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settore funebre</w:t>
            </w:r>
          </w:p>
        </w:tc>
        <w:tc>
          <w:tcPr>
            <w:tcW w:w="2021" w:type="pct"/>
            <w:shd w:val="clear" w:color="auto" w:fill="auto"/>
          </w:tcPr>
          <w:p w14:paraId="47810625"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connesse ad epidemia COVID-19 riguardanti il settore funebre, cimiteriale e di cremazione (Revisione post DPCM 26 aprile 2020) n. 015280-02/05/2020-DGPRE</w:t>
              </w:r>
            </w:hyperlink>
          </w:p>
        </w:tc>
        <w:tc>
          <w:tcPr>
            <w:tcW w:w="1032" w:type="pct"/>
            <w:shd w:val="clear" w:color="auto" w:fill="auto"/>
            <w:noWrap/>
          </w:tcPr>
          <w:p w14:paraId="3BD5923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0B57C4A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2/05/2020</w:t>
            </w:r>
          </w:p>
        </w:tc>
      </w:tr>
      <w:tr w:rsidR="00D20537" w:rsidRPr="003F7DC9" w14:paraId="2A536F4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294F92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settore funebre</w:t>
            </w:r>
          </w:p>
        </w:tc>
        <w:tc>
          <w:tcPr>
            <w:tcW w:w="2021" w:type="pct"/>
            <w:shd w:val="clear" w:color="auto" w:fill="D9E2F3"/>
          </w:tcPr>
          <w:p w14:paraId="5827BD50"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connesse ad epidemia COVID-19 riguardanti il settore funebre, cimiteriale e di cremazione n. 012302-08/04/2020-DGPRE</w:t>
              </w:r>
            </w:hyperlink>
          </w:p>
        </w:tc>
        <w:tc>
          <w:tcPr>
            <w:tcW w:w="1032" w:type="pct"/>
            <w:shd w:val="clear" w:color="auto" w:fill="D9E2F3"/>
            <w:noWrap/>
          </w:tcPr>
          <w:p w14:paraId="0796860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34A147F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4/2020</w:t>
            </w:r>
          </w:p>
        </w:tc>
      </w:tr>
      <w:tr w:rsidR="00D20537" w:rsidRPr="003F7DC9" w14:paraId="6846580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DE0E3B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Linee orientamento attività servizi educativi estivi per l’infanzia (0-3 anni), varie</w:t>
            </w:r>
          </w:p>
        </w:tc>
        <w:tc>
          <w:tcPr>
            <w:tcW w:w="2021" w:type="pct"/>
            <w:shd w:val="clear" w:color="auto" w:fill="auto"/>
          </w:tcPr>
          <w:p w14:paraId="178DA78C"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4" w:history="1">
              <w:r w:rsidR="00D20537" w:rsidRPr="003F7DC9">
                <w:rPr>
                  <w:rFonts w:ascii="Arial Narrow" w:eastAsia="Calibri" w:hAnsi="Arial Narrow" w:cs="Calibri"/>
                  <w:sz w:val="16"/>
                  <w:szCs w:val="16"/>
                  <w:lang w:eastAsia="en-US" w:bidi="ar-SA"/>
                </w:rPr>
                <w:t>Verbale CTS N. 84 del 3 giugno 2020</w:t>
              </w:r>
            </w:hyperlink>
          </w:p>
        </w:tc>
        <w:tc>
          <w:tcPr>
            <w:tcW w:w="1032" w:type="pct"/>
            <w:shd w:val="clear" w:color="auto" w:fill="auto"/>
            <w:noWrap/>
          </w:tcPr>
          <w:p w14:paraId="3061703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2519C27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6/2020</w:t>
            </w:r>
          </w:p>
        </w:tc>
      </w:tr>
      <w:tr w:rsidR="00D20537" w:rsidRPr="003F7DC9" w14:paraId="3B2B112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DACB81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Luoghi di lavoro</w:t>
            </w:r>
          </w:p>
        </w:tc>
        <w:tc>
          <w:tcPr>
            <w:tcW w:w="2021" w:type="pct"/>
            <w:shd w:val="clear" w:color="auto" w:fill="D9E2F3"/>
          </w:tcPr>
          <w:p w14:paraId="16206F7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5" w:history="1">
              <w:r w:rsidR="00D20537" w:rsidRPr="003F7DC9">
                <w:rPr>
                  <w:rFonts w:ascii="Arial Narrow" w:eastAsia="Calibri" w:hAnsi="Arial Narrow" w:cs="Calibri"/>
                  <w:sz w:val="16"/>
                  <w:szCs w:val="16"/>
                  <w:lang w:eastAsia="en-US" w:bidi="ar-SA"/>
                </w:rPr>
                <w:t>Documento tecnico sulla possibile rimodulazione delle misure di contenimento del contagio da SARS-CoV-2 nei luoghi di lavoro e strategie di prevenzione</w:t>
              </w:r>
            </w:hyperlink>
            <w:r w:rsidR="00D20537" w:rsidRPr="003F7DC9">
              <w:rPr>
                <w:rFonts w:ascii="Arial Narrow" w:eastAsia="Calibri" w:hAnsi="Arial Narrow" w:cs="Calibri"/>
                <w:sz w:val="16"/>
                <w:szCs w:val="16"/>
                <w:lang w:eastAsia="en-US" w:bidi="ar-SA"/>
              </w:rPr>
              <w:t>.</w:t>
            </w:r>
          </w:p>
        </w:tc>
        <w:tc>
          <w:tcPr>
            <w:tcW w:w="1032" w:type="pct"/>
            <w:shd w:val="clear" w:color="auto" w:fill="D9E2F3"/>
            <w:noWrap/>
          </w:tcPr>
          <w:p w14:paraId="7560881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w:t>
            </w:r>
          </w:p>
        </w:tc>
        <w:tc>
          <w:tcPr>
            <w:tcW w:w="699" w:type="pct"/>
            <w:shd w:val="clear" w:color="auto" w:fill="D9E2F3"/>
            <w:noWrap/>
          </w:tcPr>
          <w:p w14:paraId="135190C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4/2020</w:t>
            </w:r>
          </w:p>
        </w:tc>
      </w:tr>
      <w:tr w:rsidR="00D20537" w:rsidRPr="003F7DC9" w14:paraId="7CEC27C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E3E0B9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Luoghi di lavoro</w:t>
            </w:r>
          </w:p>
        </w:tc>
        <w:tc>
          <w:tcPr>
            <w:tcW w:w="2021" w:type="pct"/>
            <w:shd w:val="clear" w:color="auto" w:fill="auto"/>
          </w:tcPr>
          <w:p w14:paraId="2D4F7473"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6" w:history="1">
              <w:r w:rsidR="00D20537" w:rsidRPr="003F7DC9">
                <w:rPr>
                  <w:rFonts w:ascii="Arial Narrow" w:eastAsia="Calibri" w:hAnsi="Arial Narrow" w:cs="Calibri"/>
                  <w:sz w:val="16"/>
                  <w:szCs w:val="16"/>
                  <w:lang w:eastAsia="en-US" w:bidi="ar-SA"/>
                </w:rPr>
                <w:t>DPCM 26/04/2020 -Ulteriori disposizioni attuative del decreto-legge 23 febbraio 2020, n. 6, recante misure urgenti in materia di contenimento e gestione dell’emergenza epidemiologica da COVID-19, applicabili sull’intero territorio nazionale. (GU Serie Generale, n. 108, 27/4/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Allegato 6 - Protocollo condiviso di regolamentazione delle misure per il contrasto e il contenimento della diffusione del virus COVID-19 negli ambienti di lavoro del 24/04/2020.</w:t>
            </w:r>
          </w:p>
        </w:tc>
        <w:tc>
          <w:tcPr>
            <w:tcW w:w="1032" w:type="pct"/>
            <w:shd w:val="clear" w:color="auto" w:fill="auto"/>
            <w:noWrap/>
          </w:tcPr>
          <w:p w14:paraId="5C333C7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34A36F2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00D7F4D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ABEB36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anifestazioni ciclistiche</w:t>
            </w:r>
          </w:p>
        </w:tc>
        <w:tc>
          <w:tcPr>
            <w:tcW w:w="2021" w:type="pct"/>
            <w:shd w:val="clear" w:color="auto" w:fill="D9E2F3"/>
          </w:tcPr>
          <w:p w14:paraId="50F4E2D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7" w:history="1">
              <w:r w:rsidR="00D20537" w:rsidRPr="003F7DC9">
                <w:rPr>
                  <w:rFonts w:ascii="Arial Narrow" w:eastAsia="Calibri" w:hAnsi="Arial Narrow" w:cs="Calibri"/>
                  <w:sz w:val="16"/>
                  <w:szCs w:val="16"/>
                  <w:lang w:eastAsia="en-US" w:bidi="ar-SA"/>
                </w:rPr>
                <w:t>Verbale CTS n. 94 del 07/07/2020</w:t>
              </w:r>
            </w:hyperlink>
            <w:r w:rsidR="00D20537" w:rsidRPr="003F7DC9">
              <w:rPr>
                <w:rFonts w:ascii="Arial Narrow" w:eastAsia="Calibri" w:hAnsi="Arial Narrow" w:cs="Calibri"/>
                <w:sz w:val="16"/>
                <w:szCs w:val="16"/>
                <w:lang w:eastAsia="en-US" w:bidi="ar-SA"/>
              </w:rPr>
              <w:br/>
              <w:t>Parere Procedure di sicurezza per la ripresa delle manifestazioni ciclistiche</w:t>
            </w:r>
          </w:p>
        </w:tc>
        <w:tc>
          <w:tcPr>
            <w:tcW w:w="1032" w:type="pct"/>
            <w:shd w:val="clear" w:color="auto" w:fill="D9E2F3"/>
            <w:noWrap/>
          </w:tcPr>
          <w:p w14:paraId="5DB0027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445B625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1D89104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7D91BD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ass gathering</w:t>
            </w:r>
          </w:p>
        </w:tc>
        <w:tc>
          <w:tcPr>
            <w:tcW w:w="2021" w:type="pct"/>
            <w:shd w:val="clear" w:color="auto" w:fill="auto"/>
          </w:tcPr>
          <w:p w14:paraId="5F0E26B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V</w:t>
            </w:r>
            <w:hyperlink r:id="rId328" w:history="1">
              <w:r w:rsidRPr="003F7DC9">
                <w:rPr>
                  <w:rFonts w:ascii="Arial Narrow" w:eastAsia="Calibri" w:hAnsi="Arial Narrow" w:cs="Calibri"/>
                  <w:sz w:val="16"/>
                  <w:szCs w:val="16"/>
                  <w:lang w:eastAsia="en-US" w:bidi="ar-SA"/>
                </w:rPr>
                <w:t>erbale CTS N. 66 del 4, 5, 6 maggio 2020</w:t>
              </w:r>
            </w:hyperlink>
            <w:r w:rsidRPr="003F7DC9">
              <w:rPr>
                <w:rFonts w:ascii="Arial Narrow" w:eastAsia="Calibri" w:hAnsi="Arial Narrow" w:cs="Calibri"/>
                <w:sz w:val="16"/>
                <w:szCs w:val="16"/>
                <w:lang w:eastAsia="en-US" w:bidi="ar-SA"/>
              </w:rPr>
              <w:t xml:space="preserve"> - Azioni e modalità per la riapertura dei Musei</w:t>
            </w:r>
          </w:p>
        </w:tc>
        <w:tc>
          <w:tcPr>
            <w:tcW w:w="1032" w:type="pct"/>
            <w:shd w:val="clear" w:color="auto" w:fill="auto"/>
            <w:noWrap/>
          </w:tcPr>
          <w:p w14:paraId="3CEFA8B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5128992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6/05/2020</w:t>
            </w:r>
          </w:p>
        </w:tc>
      </w:tr>
      <w:tr w:rsidR="00D20537" w:rsidRPr="003F7DC9" w14:paraId="2EF9288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E41CE0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ass gathering</w:t>
            </w:r>
          </w:p>
        </w:tc>
        <w:tc>
          <w:tcPr>
            <w:tcW w:w="2021" w:type="pct"/>
            <w:shd w:val="clear" w:color="auto" w:fill="D9E2F3"/>
          </w:tcPr>
          <w:p w14:paraId="2D89CDC4"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9" w:history="1">
              <w:r w:rsidR="00D20537" w:rsidRPr="003F7DC9">
                <w:rPr>
                  <w:rFonts w:ascii="Arial Narrow" w:eastAsia="Calibri" w:hAnsi="Arial Narrow" w:cs="Calibri"/>
                  <w:sz w:val="16"/>
                  <w:szCs w:val="16"/>
                  <w:lang w:eastAsia="en-US" w:bidi="ar-SA"/>
                </w:rPr>
                <w:t>Verbali CTS n. 98 del 05/08/2020, n. 96 del 24/07/2020 e n. 95 del 16-20/07/2020</w:t>
              </w:r>
            </w:hyperlink>
            <w:r w:rsidR="00D20537" w:rsidRPr="003F7DC9">
              <w:rPr>
                <w:rFonts w:ascii="Arial Narrow" w:eastAsia="Calibri" w:hAnsi="Arial Narrow" w:cs="Calibri"/>
                <w:sz w:val="16"/>
                <w:szCs w:val="16"/>
                <w:lang w:eastAsia="en-US" w:bidi="ar-SA"/>
              </w:rPr>
              <w:br/>
              <w:t>Pareri riguardanti i c.d. Mass gatherings</w:t>
            </w:r>
          </w:p>
        </w:tc>
        <w:tc>
          <w:tcPr>
            <w:tcW w:w="1032" w:type="pct"/>
            <w:shd w:val="clear" w:color="auto" w:fill="D9E2F3"/>
            <w:noWrap/>
          </w:tcPr>
          <w:p w14:paraId="1AA7AF4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2DFBC67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luglio-agosto 2020</w:t>
            </w:r>
          </w:p>
        </w:tc>
      </w:tr>
      <w:tr w:rsidR="00D20537" w:rsidRPr="003F7DC9" w14:paraId="38DF2F2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795B65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isure contenitive SARS-CoV-2</w:t>
            </w:r>
          </w:p>
        </w:tc>
        <w:tc>
          <w:tcPr>
            <w:tcW w:w="2021" w:type="pct"/>
            <w:shd w:val="clear" w:color="auto" w:fill="auto"/>
          </w:tcPr>
          <w:p w14:paraId="357FF607"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l’attuazione di misure contenitive del contagio da SARS-CoV-2 attraverso procedure di sanificazione di strutture non sanitarie (superfici, ambienti interni) e Abbigliamento n. 017644-22/05/2020-DGPRE</w:t>
              </w:r>
            </w:hyperlink>
          </w:p>
        </w:tc>
        <w:tc>
          <w:tcPr>
            <w:tcW w:w="1032" w:type="pct"/>
            <w:shd w:val="clear" w:color="auto" w:fill="auto"/>
            <w:noWrap/>
          </w:tcPr>
          <w:p w14:paraId="090E31A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0093959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5/2020</w:t>
            </w:r>
          </w:p>
        </w:tc>
      </w:tr>
      <w:tr w:rsidR="00D20537" w:rsidRPr="003F7DC9" w14:paraId="0D8317B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520CED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isure di contenimento contagio luoghi di lavoro, varie</w:t>
            </w:r>
          </w:p>
        </w:tc>
        <w:tc>
          <w:tcPr>
            <w:tcW w:w="2021" w:type="pct"/>
            <w:shd w:val="clear" w:color="auto" w:fill="D9E2F3"/>
          </w:tcPr>
          <w:p w14:paraId="36AB49E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1" w:history="1">
              <w:r w:rsidR="00D20537" w:rsidRPr="003F7DC9">
                <w:rPr>
                  <w:rFonts w:ascii="Arial Narrow" w:eastAsia="Calibri" w:hAnsi="Arial Narrow" w:cs="Calibri"/>
                  <w:sz w:val="16"/>
                  <w:szCs w:val="16"/>
                  <w:lang w:eastAsia="en-US" w:bidi="ar-SA"/>
                </w:rPr>
                <w:t>Verbale CTS N. 48 del 8 aprile 2020</w:t>
              </w:r>
            </w:hyperlink>
          </w:p>
        </w:tc>
        <w:tc>
          <w:tcPr>
            <w:tcW w:w="1032" w:type="pct"/>
            <w:shd w:val="clear" w:color="auto" w:fill="D9E2F3"/>
            <w:noWrap/>
          </w:tcPr>
          <w:p w14:paraId="643FB15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7A82F87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4/2020</w:t>
            </w:r>
          </w:p>
        </w:tc>
      </w:tr>
      <w:tr w:rsidR="00D20537" w:rsidRPr="003F7DC9" w14:paraId="7ADA5B4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930C42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isure profilattiche connazionali rimpatriati</w:t>
            </w:r>
          </w:p>
        </w:tc>
        <w:tc>
          <w:tcPr>
            <w:tcW w:w="2021" w:type="pct"/>
            <w:shd w:val="clear" w:color="auto" w:fill="auto"/>
          </w:tcPr>
          <w:p w14:paraId="5EE1163B"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recisazioni in ordine all’ordinanza del Ministro della salute del 21 febbraio 2020 recante “Ulteriori misure profilattiche contro la diffusione della Malattia infettiva COVID19” n. 006144-27/02/2020-DGPRE</w:t>
              </w:r>
            </w:hyperlink>
          </w:p>
        </w:tc>
        <w:tc>
          <w:tcPr>
            <w:tcW w:w="1032" w:type="pct"/>
            <w:shd w:val="clear" w:color="auto" w:fill="auto"/>
            <w:noWrap/>
          </w:tcPr>
          <w:p w14:paraId="7C1EB32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40CC5B6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r w:rsidR="00D20537" w:rsidRPr="003F7DC9" w14:paraId="301F6E7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5ED624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odalità ripresa attività didattiche prossimo anno scolastico</w:t>
            </w:r>
          </w:p>
        </w:tc>
        <w:tc>
          <w:tcPr>
            <w:tcW w:w="2021" w:type="pct"/>
            <w:shd w:val="clear" w:color="auto" w:fill="D9E2F3"/>
          </w:tcPr>
          <w:p w14:paraId="1EDF23F8"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3" w:history="1">
              <w:r w:rsidR="00D20537" w:rsidRPr="003F7DC9">
                <w:rPr>
                  <w:rFonts w:ascii="Arial Narrow" w:eastAsia="Calibri" w:hAnsi="Arial Narrow" w:cs="Calibri"/>
                  <w:sz w:val="16"/>
                  <w:szCs w:val="16"/>
                  <w:lang w:eastAsia="en-US" w:bidi="ar-SA"/>
                </w:rPr>
                <w:t>Verbale CTS N. 81 del 26/05/2020</w:t>
              </w:r>
            </w:hyperlink>
          </w:p>
        </w:tc>
        <w:tc>
          <w:tcPr>
            <w:tcW w:w="1032" w:type="pct"/>
            <w:shd w:val="clear" w:color="auto" w:fill="D9E2F3"/>
            <w:noWrap/>
          </w:tcPr>
          <w:p w14:paraId="7173981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Dipartimento della Protezione Civile</w:t>
            </w:r>
          </w:p>
        </w:tc>
        <w:tc>
          <w:tcPr>
            <w:tcW w:w="699" w:type="pct"/>
            <w:shd w:val="clear" w:color="auto" w:fill="D9E2F3"/>
            <w:noWrap/>
          </w:tcPr>
          <w:p w14:paraId="7A9E90A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5/2020</w:t>
            </w:r>
          </w:p>
        </w:tc>
      </w:tr>
      <w:tr w:rsidR="00D20537" w:rsidRPr="003F7DC9" w14:paraId="152F24E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0DCCBE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odalità ripresa sport di contatto, quesiti vari misure di contenimento rischio contagio da SARS-CoV-2</w:t>
            </w:r>
          </w:p>
        </w:tc>
        <w:tc>
          <w:tcPr>
            <w:tcW w:w="2021" w:type="pct"/>
            <w:shd w:val="clear" w:color="auto" w:fill="auto"/>
          </w:tcPr>
          <w:p w14:paraId="71882BFF"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4" w:history="1">
              <w:r w:rsidR="00D20537" w:rsidRPr="003F7DC9">
                <w:rPr>
                  <w:rFonts w:ascii="Arial Narrow" w:eastAsia="Calibri" w:hAnsi="Arial Narrow" w:cs="Calibri"/>
                  <w:sz w:val="16"/>
                  <w:szCs w:val="16"/>
                  <w:lang w:eastAsia="en-US" w:bidi="ar-SA"/>
                </w:rPr>
                <w:t>Verbale CTS N. 91 del 23 giugno 2020</w:t>
              </w:r>
            </w:hyperlink>
          </w:p>
        </w:tc>
        <w:tc>
          <w:tcPr>
            <w:tcW w:w="1032" w:type="pct"/>
            <w:shd w:val="clear" w:color="auto" w:fill="auto"/>
            <w:noWrap/>
          </w:tcPr>
          <w:p w14:paraId="100CBAD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5369996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6/2020</w:t>
            </w:r>
          </w:p>
        </w:tc>
      </w:tr>
      <w:tr w:rsidR="00D20537" w:rsidRPr="003F7DC9" w14:paraId="6884A4E1"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CA801B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odalità svolgimento esami stato scuola secondo grado, varie</w:t>
            </w:r>
          </w:p>
        </w:tc>
        <w:tc>
          <w:tcPr>
            <w:tcW w:w="2021" w:type="pct"/>
            <w:shd w:val="clear" w:color="auto" w:fill="D9E2F3"/>
          </w:tcPr>
          <w:p w14:paraId="6455D796"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5" w:history="1">
              <w:r w:rsidR="00D20537" w:rsidRPr="003F7DC9">
                <w:rPr>
                  <w:rFonts w:ascii="Arial Narrow" w:eastAsia="Calibri" w:hAnsi="Arial Narrow" w:cs="Calibri"/>
                  <w:sz w:val="16"/>
                  <w:szCs w:val="16"/>
                  <w:lang w:eastAsia="en-US" w:bidi="ar-SA"/>
                </w:rPr>
                <w:t>Verbale CTS N. 67 del 07/05/2020</w:t>
              </w:r>
            </w:hyperlink>
          </w:p>
        </w:tc>
        <w:tc>
          <w:tcPr>
            <w:tcW w:w="1032" w:type="pct"/>
            <w:shd w:val="clear" w:color="auto" w:fill="D9E2F3"/>
            <w:noWrap/>
          </w:tcPr>
          <w:p w14:paraId="4C3C921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D9E2F3"/>
            <w:noWrap/>
          </w:tcPr>
          <w:p w14:paraId="4ABDA58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5/2020</w:t>
            </w:r>
          </w:p>
        </w:tc>
      </w:tr>
      <w:tr w:rsidR="00D20537" w:rsidRPr="003F7DC9" w14:paraId="1529F6B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3B62E5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Navi da crociera</w:t>
            </w:r>
          </w:p>
        </w:tc>
        <w:tc>
          <w:tcPr>
            <w:tcW w:w="2021" w:type="pct"/>
            <w:shd w:val="clear" w:color="auto" w:fill="auto"/>
          </w:tcPr>
          <w:p w14:paraId="3F1CC14F"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6" w:history="1">
              <w:r w:rsidR="00D20537" w:rsidRPr="003F7DC9">
                <w:rPr>
                  <w:rFonts w:ascii="Arial Narrow" w:eastAsia="Calibri" w:hAnsi="Arial Narrow" w:cs="Calibri"/>
                  <w:sz w:val="16"/>
                  <w:szCs w:val="16"/>
                  <w:lang w:eastAsia="en-US" w:bidi="ar-SA"/>
                </w:rPr>
                <w:t>DPCM 7/08/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198, 8/8/2020).</w:t>
              </w:r>
              <w:r w:rsidR="00D20537" w:rsidRPr="003F7DC9">
                <w:rPr>
                  <w:rFonts w:ascii="Arial Narrow" w:eastAsia="Calibri" w:hAnsi="Arial Narrow" w:cs="Calibri"/>
                  <w:sz w:val="16"/>
                  <w:szCs w:val="16"/>
                  <w:lang w:eastAsia="en-US" w:bidi="ar-SA"/>
                </w:rPr>
                <w:br/>
                <w:t>Allegato 17 - Misure per la gestione dell’emergenza epidemiologica da COVID-19 a bordo delle navi da crociera</w:t>
              </w:r>
            </w:hyperlink>
          </w:p>
        </w:tc>
        <w:tc>
          <w:tcPr>
            <w:tcW w:w="1032" w:type="pct"/>
            <w:shd w:val="clear" w:color="auto" w:fill="auto"/>
            <w:noWrap/>
          </w:tcPr>
          <w:p w14:paraId="4D30B74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0F43F3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8/2020</w:t>
            </w:r>
          </w:p>
        </w:tc>
      </w:tr>
      <w:tr w:rsidR="00D20537" w:rsidRPr="003F7DC9" w14:paraId="0831E170"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5EA031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Negozi di gioco pubblico regolamentati</w:t>
            </w:r>
          </w:p>
        </w:tc>
        <w:tc>
          <w:tcPr>
            <w:tcW w:w="2021" w:type="pct"/>
            <w:shd w:val="clear" w:color="auto" w:fill="D9E2F3"/>
          </w:tcPr>
          <w:p w14:paraId="7D84C5C4"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7" w:history="1">
              <w:r w:rsidR="00D20537" w:rsidRPr="003F7DC9">
                <w:rPr>
                  <w:rFonts w:ascii="Arial Narrow" w:eastAsia="Calibri" w:hAnsi="Arial Narrow" w:cs="Calibri"/>
                  <w:sz w:val="16"/>
                  <w:szCs w:val="16"/>
                  <w:lang w:eastAsia="en-US" w:bidi="ar-SA"/>
                </w:rPr>
                <w:t>Verbale CTS n. 87 del 08/06/2020</w:t>
              </w:r>
            </w:hyperlink>
            <w:r w:rsidR="00D20537" w:rsidRPr="003F7DC9">
              <w:rPr>
                <w:rFonts w:ascii="Arial Narrow" w:eastAsia="Calibri" w:hAnsi="Arial Narrow" w:cs="Calibri"/>
                <w:sz w:val="16"/>
                <w:szCs w:val="16"/>
                <w:lang w:eastAsia="en-US" w:bidi="ar-SA"/>
              </w:rPr>
              <w:br/>
              <w:t>Parere Riapertura di casinò, sale bingo, gaming hall e altri negozi di gioco pubblico regolamentati</w:t>
            </w:r>
          </w:p>
        </w:tc>
        <w:tc>
          <w:tcPr>
            <w:tcW w:w="1032" w:type="pct"/>
            <w:shd w:val="clear" w:color="auto" w:fill="D9E2F3"/>
            <w:noWrap/>
          </w:tcPr>
          <w:p w14:paraId="69A3F68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52364CE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6/2020</w:t>
            </w:r>
          </w:p>
        </w:tc>
      </w:tr>
      <w:tr w:rsidR="00D20537" w:rsidRPr="003F7DC9" w14:paraId="5A3CD570"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CA2482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w:t>
            </w:r>
          </w:p>
        </w:tc>
        <w:tc>
          <w:tcPr>
            <w:tcW w:w="2021" w:type="pct"/>
            <w:shd w:val="clear" w:color="auto" w:fill="auto"/>
          </w:tcPr>
          <w:p w14:paraId="78B6B810"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8" w:history="1">
              <w:r w:rsidR="00D20537" w:rsidRPr="003F7DC9">
                <w:rPr>
                  <w:rFonts w:ascii="Arial Narrow" w:eastAsia="Calibri" w:hAnsi="Arial Narrow" w:cs="Calibri"/>
                  <w:sz w:val="16"/>
                  <w:szCs w:val="16"/>
                  <w:lang w:eastAsia="en-US" w:bidi="ar-SA"/>
                </w:rPr>
                <w:t>Ordinanza 12 agosto 2020. Ulteriori misure urgenti in materia di contenimento e gestione dell’emergenza epidemiologica da COVID-19. (20A04514). (GU Serie Generale, n. 202, 13/8/2020</w:t>
              </w:r>
            </w:hyperlink>
            <w:r w:rsidR="00D20537" w:rsidRPr="003F7DC9">
              <w:rPr>
                <w:rFonts w:ascii="Arial Narrow" w:eastAsia="Calibri" w:hAnsi="Arial Narrow" w:cs="Calibri"/>
                <w:sz w:val="16"/>
                <w:szCs w:val="16"/>
                <w:lang w:eastAsia="en-US" w:bidi="ar-SA"/>
              </w:rPr>
              <w:t>)</w:t>
            </w:r>
          </w:p>
        </w:tc>
        <w:tc>
          <w:tcPr>
            <w:tcW w:w="1032" w:type="pct"/>
            <w:shd w:val="clear" w:color="auto" w:fill="auto"/>
            <w:noWrap/>
          </w:tcPr>
          <w:p w14:paraId="14C02B2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699" w:type="pct"/>
            <w:shd w:val="clear" w:color="auto" w:fill="auto"/>
            <w:noWrap/>
          </w:tcPr>
          <w:p w14:paraId="2B4391C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8/2020</w:t>
            </w:r>
          </w:p>
        </w:tc>
      </w:tr>
      <w:tr w:rsidR="00D20537" w:rsidRPr="003F7DC9" w14:paraId="1E7F074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AD5087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D9E2F3"/>
          </w:tcPr>
          <w:p w14:paraId="09B2DB2F"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9" w:history="1">
              <w:r w:rsidR="00D20537" w:rsidRPr="003F7DC9">
                <w:rPr>
                  <w:rFonts w:ascii="Arial Narrow" w:eastAsia="Calibri" w:hAnsi="Arial Narrow" w:cs="Calibri"/>
                  <w:sz w:val="16"/>
                  <w:szCs w:val="16"/>
                  <w:lang w:eastAsia="en-US" w:bidi="ar-SA"/>
                </w:rPr>
                <w:t>Aggiornamento delle misure di prevenzione della trasmissione dell’infezione da nuovo Coronavirus (SARS-CoV-2) mediante la trasfusione di emocomponenti labili, 9 marzo 2020. Integrata dalla Circolare del 16 marzo 2020</w:t>
              </w:r>
            </w:hyperlink>
          </w:p>
        </w:tc>
        <w:tc>
          <w:tcPr>
            <w:tcW w:w="1032" w:type="pct"/>
            <w:shd w:val="clear" w:color="auto" w:fill="D9E2F3"/>
            <w:noWrap/>
          </w:tcPr>
          <w:p w14:paraId="2D8F49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CNS</w:t>
            </w:r>
          </w:p>
        </w:tc>
        <w:tc>
          <w:tcPr>
            <w:tcW w:w="699" w:type="pct"/>
            <w:shd w:val="clear" w:color="auto" w:fill="D9E2F3"/>
            <w:noWrap/>
          </w:tcPr>
          <w:p w14:paraId="6D09729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7291C45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A469CE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auto"/>
          </w:tcPr>
          <w:p w14:paraId="51FD7A7E"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0" w:history="1">
              <w:r w:rsidR="00D20537" w:rsidRPr="003F7DC9">
                <w:rPr>
                  <w:rFonts w:ascii="Arial Narrow" w:eastAsia="Calibri" w:hAnsi="Arial Narrow" w:cs="Calibri"/>
                  <w:sz w:val="16"/>
                  <w:szCs w:val="16"/>
                  <w:lang w:eastAsia="en-US" w:bidi="ar-SA"/>
                </w:rPr>
                <w:t>Integrazione alla circolare Prot. n. 0653.CNS.2020 del 09 marzo 2020 “Aggiornamento misure di prevenzione della trasmissione dell’infezione da nuovo Coronavirus (SARS-CoV-2) mediante la trasfusione di emocomponenti labili”</w:t>
              </w:r>
            </w:hyperlink>
          </w:p>
        </w:tc>
        <w:tc>
          <w:tcPr>
            <w:tcW w:w="1032" w:type="pct"/>
            <w:shd w:val="clear" w:color="auto" w:fill="auto"/>
            <w:noWrap/>
          </w:tcPr>
          <w:p w14:paraId="04511F4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CNT</w:t>
            </w:r>
          </w:p>
        </w:tc>
        <w:tc>
          <w:tcPr>
            <w:tcW w:w="699" w:type="pct"/>
            <w:shd w:val="clear" w:color="auto" w:fill="auto"/>
            <w:noWrap/>
          </w:tcPr>
          <w:p w14:paraId="372A733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3/2020</w:t>
            </w:r>
          </w:p>
        </w:tc>
      </w:tr>
      <w:tr w:rsidR="00D20537" w:rsidRPr="003F7DC9" w14:paraId="5DBD282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D26178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D9E2F3"/>
          </w:tcPr>
          <w:p w14:paraId="196121F6"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1" w:history="1">
              <w:r w:rsidR="00D20537" w:rsidRPr="003F7DC9">
                <w:rPr>
                  <w:rFonts w:ascii="Arial Narrow" w:eastAsia="Calibri" w:hAnsi="Arial Narrow" w:cs="Calibri"/>
                  <w:sz w:val="16"/>
                  <w:szCs w:val="16"/>
                  <w:lang w:eastAsia="en-US" w:bidi="ar-SA"/>
                </w:rPr>
                <w:t xml:space="preserve">Integrazione alla circolare Prot. n. 0653.CNS.2020 del 09 marzo 2020 “Aggiornamento misure di prevenzione della trasmissione </w:t>
              </w:r>
              <w:r w:rsidR="00D20537" w:rsidRPr="003F7DC9">
                <w:rPr>
                  <w:rFonts w:ascii="Arial Narrow" w:eastAsia="Calibri" w:hAnsi="Arial Narrow" w:cs="Calibri"/>
                  <w:sz w:val="16"/>
                  <w:szCs w:val="16"/>
                  <w:lang w:eastAsia="en-US" w:bidi="ar-SA"/>
                </w:rPr>
                <w:lastRenderedPageBreak/>
                <w:t>dell’infezione da nuovo Coronavirus (SARS-CoV-2) mediante la trasfusione di emocomponenti labili”</w:t>
              </w:r>
            </w:hyperlink>
          </w:p>
        </w:tc>
        <w:tc>
          <w:tcPr>
            <w:tcW w:w="1032" w:type="pct"/>
            <w:shd w:val="clear" w:color="auto" w:fill="D9E2F3"/>
            <w:noWrap/>
          </w:tcPr>
          <w:p w14:paraId="3E60894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lastRenderedPageBreak/>
              <w:t>ISS-CNT</w:t>
            </w:r>
          </w:p>
        </w:tc>
        <w:tc>
          <w:tcPr>
            <w:tcW w:w="699" w:type="pct"/>
            <w:shd w:val="clear" w:color="auto" w:fill="D9E2F3"/>
            <w:noWrap/>
          </w:tcPr>
          <w:p w14:paraId="187F110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3/2020</w:t>
            </w:r>
          </w:p>
        </w:tc>
      </w:tr>
      <w:tr w:rsidR="00D20537" w:rsidRPr="003F7DC9" w14:paraId="64E543D0"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CB9A47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auto"/>
          </w:tcPr>
          <w:p w14:paraId="38E6B28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2" w:history="1">
              <w:r w:rsidR="00D20537" w:rsidRPr="003F7DC9">
                <w:rPr>
                  <w:rFonts w:ascii="Arial Narrow" w:eastAsia="Calibri" w:hAnsi="Arial Narrow" w:cs="Calibri"/>
                  <w:sz w:val="16"/>
                  <w:szCs w:val="16"/>
                  <w:lang w:eastAsia="en-US" w:bidi="ar-SA"/>
                </w:rPr>
                <w:t>Protocollo Coronavirus &amp; dialisi, 27 febbraio 2020</w:t>
              </w:r>
            </w:hyperlink>
          </w:p>
        </w:tc>
        <w:tc>
          <w:tcPr>
            <w:tcW w:w="1032" w:type="pct"/>
            <w:shd w:val="clear" w:color="auto" w:fill="auto"/>
            <w:noWrap/>
          </w:tcPr>
          <w:p w14:paraId="055BF4A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 xml:space="preserve">Società Italiana di Nefrologia </w:t>
            </w:r>
          </w:p>
        </w:tc>
        <w:tc>
          <w:tcPr>
            <w:tcW w:w="699" w:type="pct"/>
            <w:shd w:val="clear" w:color="auto" w:fill="auto"/>
            <w:noWrap/>
          </w:tcPr>
          <w:p w14:paraId="33C698E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r w:rsidR="00D20537" w:rsidRPr="003F7DC9" w14:paraId="435592B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A67779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cedure per servizi/esercizi a contatto con il pubblico</w:t>
            </w:r>
          </w:p>
        </w:tc>
        <w:tc>
          <w:tcPr>
            <w:tcW w:w="2021" w:type="pct"/>
            <w:shd w:val="clear" w:color="auto" w:fill="D9E2F3"/>
          </w:tcPr>
          <w:p w14:paraId="7E641E24"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gli operatori dei servizi/esercizi a contatto con il pubblico. n. 003190-03/02/2020-DGPRE</w:t>
              </w:r>
            </w:hyperlink>
            <w:r w:rsidR="00D20537" w:rsidRPr="003F7DC9">
              <w:rPr>
                <w:rFonts w:ascii="Arial Narrow" w:eastAsia="Calibri" w:hAnsi="Arial Narrow" w:cs="Calibri"/>
                <w:sz w:val="16"/>
                <w:szCs w:val="16"/>
                <w:lang w:eastAsia="en-US" w:bidi="ar-SA"/>
              </w:rPr>
              <w:t xml:space="preserve"> </w:t>
            </w:r>
          </w:p>
        </w:tc>
        <w:tc>
          <w:tcPr>
            <w:tcW w:w="1032" w:type="pct"/>
            <w:shd w:val="clear" w:color="auto" w:fill="D9E2F3"/>
            <w:noWrap/>
          </w:tcPr>
          <w:p w14:paraId="61E54B0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347D3B3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2/2020</w:t>
            </w:r>
          </w:p>
        </w:tc>
      </w:tr>
      <w:tr w:rsidR="00D20537" w:rsidRPr="003F7DC9" w14:paraId="6ECB8BB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4EB036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cedure preventive per i Tecnici verificatori</w:t>
            </w:r>
          </w:p>
        </w:tc>
        <w:tc>
          <w:tcPr>
            <w:tcW w:w="2021" w:type="pct"/>
            <w:shd w:val="clear" w:color="auto" w:fill="auto"/>
          </w:tcPr>
          <w:p w14:paraId="06EE3660"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Raccomandazioni operative per i Tecnici verificatori n. 009268-18/03/2020-DGPRE</w:t>
              </w:r>
            </w:hyperlink>
          </w:p>
        </w:tc>
        <w:tc>
          <w:tcPr>
            <w:tcW w:w="1032" w:type="pct"/>
            <w:shd w:val="clear" w:color="auto" w:fill="auto"/>
            <w:noWrap/>
          </w:tcPr>
          <w:p w14:paraId="7BA8BDF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138BA1D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44AA5B2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1BAEB0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Protezione degli operatori sanitari</w:t>
            </w:r>
          </w:p>
        </w:tc>
        <w:tc>
          <w:tcPr>
            <w:tcW w:w="2021" w:type="pct"/>
            <w:shd w:val="clear" w:color="auto" w:fill="D9E2F3"/>
          </w:tcPr>
          <w:p w14:paraId="4AD84556"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5" w:history="1">
              <w:r w:rsidR="00D20537" w:rsidRPr="003F7DC9">
                <w:rPr>
                  <w:rFonts w:ascii="Arial Narrow" w:eastAsia="Calibri" w:hAnsi="Arial Narrow" w:cs="Calibri"/>
                  <w:sz w:val="16"/>
                  <w:szCs w:val="16"/>
                  <w:lang w:eastAsia="en-US" w:bidi="ar-SA"/>
                </w:rPr>
                <w:t>Rapporto ISS COVID-19 n. 2/2020 R</w:t>
              </w:r>
              <w:r w:rsidR="00D20537" w:rsidRPr="003F7DC9">
                <w:rPr>
                  <w:rFonts w:ascii="Arial Narrow" w:eastAsia="Calibri" w:hAnsi="Arial Narrow"/>
                  <w:sz w:val="16"/>
                  <w:szCs w:val="16"/>
                  <w:lang w:eastAsia="en-US" w:bidi="ar-SA"/>
                </w:rPr>
                <w:t>ev.</w:t>
              </w:r>
              <w:r w:rsidR="00D20537" w:rsidRPr="003F7DC9">
                <w:rPr>
                  <w:rFonts w:ascii="Arial Narrow" w:eastAsia="Calibri" w:hAnsi="Arial Narrow"/>
                  <w:sz w:val="10"/>
                  <w:szCs w:val="10"/>
                  <w:lang w:eastAsia="en-US" w:bidi="ar-SA"/>
                </w:rPr>
                <w:t xml:space="preserve"> </w:t>
              </w:r>
              <w:r w:rsidR="00D20537" w:rsidRPr="003F7DC9">
                <w:rPr>
                  <w:rFonts w:ascii="Arial Narrow" w:eastAsia="Calibri" w:hAnsi="Arial Narrow"/>
                  <w:sz w:val="16"/>
                  <w:szCs w:val="16"/>
                  <w:lang w:eastAsia="en-US" w:bidi="ar-SA"/>
                </w:rPr>
                <w:t>2</w:t>
              </w:r>
              <w:r w:rsidR="00D20537" w:rsidRPr="003F7DC9">
                <w:rPr>
                  <w:rFonts w:ascii="Arial Narrow" w:eastAsia="Calibri" w:hAnsi="Arial Narrow" w:cs="Calibri"/>
                  <w:sz w:val="16"/>
                  <w:szCs w:val="16"/>
                  <w:lang w:eastAsia="en-US" w:bidi="ar-SA"/>
                </w:rPr>
                <w:br/>
                <w:t xml:space="preserve">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utilizzo razionale delle protezioni per infezione da SARS-CoV-2 nelle attività sanitarie e sociosanitarie (assistenza a soggetti affetti da COVID-19) nell’attuale scenario emergenziale SARS-CoV-2</w:t>
              </w:r>
            </w:hyperlink>
          </w:p>
        </w:tc>
        <w:tc>
          <w:tcPr>
            <w:tcW w:w="1032" w:type="pct"/>
            <w:shd w:val="clear" w:color="auto" w:fill="D9E2F3"/>
            <w:noWrap/>
          </w:tcPr>
          <w:p w14:paraId="65E8D87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ruppo di Lavoro ISS Prevenzione e Controllo delle Infezioni</w:t>
            </w:r>
          </w:p>
        </w:tc>
        <w:tc>
          <w:tcPr>
            <w:tcW w:w="699" w:type="pct"/>
            <w:shd w:val="clear" w:color="auto" w:fill="D9E2F3"/>
            <w:noWrap/>
          </w:tcPr>
          <w:p w14:paraId="30C65B5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5/2020</w:t>
            </w:r>
          </w:p>
        </w:tc>
      </w:tr>
      <w:tr w:rsidR="00D20537" w:rsidRPr="003F7DC9" w14:paraId="36A4747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678363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5CC3F122"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6" w:history="1">
              <w:r w:rsidR="00D20537" w:rsidRPr="003F7DC9">
                <w:rPr>
                  <w:rFonts w:ascii="Arial Narrow" w:eastAsia="Calibri" w:hAnsi="Arial Narrow" w:cs="Calibri"/>
                  <w:sz w:val="16"/>
                  <w:szCs w:val="16"/>
                  <w:lang w:eastAsia="en-US" w:bidi="ar-SA"/>
                </w:rPr>
                <w:t>Protocollo quadro per la prevenzione e la sicurezza dei dipendenti pubblici sui luoghi di lavoro in ordine all’emergenza sanitaria da “COVID-19”. Approvato in verbale CTS 95 del 16/07/2020</w:t>
              </w:r>
            </w:hyperlink>
          </w:p>
        </w:tc>
        <w:tc>
          <w:tcPr>
            <w:tcW w:w="1032" w:type="pct"/>
            <w:shd w:val="clear" w:color="auto" w:fill="auto"/>
            <w:noWrap/>
          </w:tcPr>
          <w:p w14:paraId="64067E7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ro per la Pubblica Amministrazione – Organizzazioni sindacali Roma 24 luglio 2020</w:t>
            </w:r>
          </w:p>
        </w:tc>
        <w:tc>
          <w:tcPr>
            <w:tcW w:w="699" w:type="pct"/>
            <w:shd w:val="clear" w:color="auto" w:fill="auto"/>
            <w:noWrap/>
          </w:tcPr>
          <w:p w14:paraId="682D8DC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7/2020</w:t>
            </w:r>
          </w:p>
        </w:tc>
      </w:tr>
      <w:tr w:rsidR="00D20537" w:rsidRPr="003F7DC9" w14:paraId="129BFA3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E13DD8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3B267303"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7" w:history="1">
              <w:r w:rsidR="00D20537" w:rsidRPr="003F7DC9">
                <w:rPr>
                  <w:rFonts w:ascii="Arial Narrow" w:eastAsia="Calibri" w:hAnsi="Arial Narrow" w:cs="Calibri"/>
                  <w:sz w:val="16"/>
                  <w:szCs w:val="16"/>
                  <w:lang w:eastAsia="en-US" w:bidi="ar-SA"/>
                </w:rPr>
                <w:t>Verbale CTS N. 24 del 11 marzo 2020</w:t>
              </w:r>
            </w:hyperlink>
          </w:p>
        </w:tc>
        <w:tc>
          <w:tcPr>
            <w:tcW w:w="1032" w:type="pct"/>
            <w:shd w:val="clear" w:color="auto" w:fill="D9E2F3"/>
            <w:noWrap/>
          </w:tcPr>
          <w:p w14:paraId="4D17144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0972C27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3/2020</w:t>
            </w:r>
          </w:p>
        </w:tc>
      </w:tr>
      <w:tr w:rsidR="00D20537" w:rsidRPr="003F7DC9" w14:paraId="5849A28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4DA20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3F148AD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8" w:history="1">
              <w:r w:rsidR="00D20537" w:rsidRPr="003F7DC9">
                <w:rPr>
                  <w:rFonts w:ascii="Arial Narrow" w:eastAsia="Calibri" w:hAnsi="Arial Narrow" w:cs="Calibri"/>
                  <w:sz w:val="16"/>
                  <w:szCs w:val="16"/>
                  <w:lang w:eastAsia="en-US" w:bidi="ar-SA"/>
                </w:rPr>
                <w:t>Verbale CTS N. 26 del 13 marzo 2020</w:t>
              </w:r>
            </w:hyperlink>
          </w:p>
        </w:tc>
        <w:tc>
          <w:tcPr>
            <w:tcW w:w="1032" w:type="pct"/>
            <w:shd w:val="clear" w:color="auto" w:fill="auto"/>
            <w:noWrap/>
          </w:tcPr>
          <w:p w14:paraId="121F7EE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5D531B4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3/2020</w:t>
            </w:r>
          </w:p>
        </w:tc>
      </w:tr>
      <w:tr w:rsidR="00D20537" w:rsidRPr="003F7DC9" w14:paraId="67C2995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BED9A1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053D5E4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9" w:history="1">
              <w:r w:rsidR="00D20537" w:rsidRPr="003F7DC9">
                <w:rPr>
                  <w:rFonts w:ascii="Arial Narrow" w:eastAsia="Calibri" w:hAnsi="Arial Narrow" w:cs="Calibri"/>
                  <w:sz w:val="16"/>
                  <w:szCs w:val="16"/>
                  <w:lang w:eastAsia="en-US" w:bidi="ar-SA"/>
                </w:rPr>
                <w:t>Verbale CTS N. 37 del 26 marzo 2020</w:t>
              </w:r>
            </w:hyperlink>
          </w:p>
        </w:tc>
        <w:tc>
          <w:tcPr>
            <w:tcW w:w="1032" w:type="pct"/>
            <w:shd w:val="clear" w:color="auto" w:fill="D9E2F3"/>
            <w:noWrap/>
          </w:tcPr>
          <w:p w14:paraId="1E561E7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68DC555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3/2020</w:t>
            </w:r>
          </w:p>
        </w:tc>
      </w:tr>
      <w:tr w:rsidR="00D20537" w:rsidRPr="003F7DC9" w14:paraId="4EBB435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F82457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33AF1D40"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0" w:history="1">
              <w:r w:rsidR="00D20537" w:rsidRPr="003F7DC9">
                <w:rPr>
                  <w:rFonts w:ascii="Arial Narrow" w:eastAsia="Calibri" w:hAnsi="Arial Narrow" w:cs="Calibri"/>
                  <w:sz w:val="16"/>
                  <w:szCs w:val="16"/>
                  <w:lang w:eastAsia="en-US" w:bidi="ar-SA"/>
                </w:rPr>
                <w:t>Circolare 04/09/2020 - Indicazioni e chiarimenti circolare 29 aprile 2020 con particolare riguardo ai lavoratori e alle lavoratrici "fragili". n. 00028877-04/09/2020-DGPRE-DGPRE-P e n. 13 –04/09/2020 Ministero del Lavoro e PS</w:t>
              </w:r>
            </w:hyperlink>
          </w:p>
        </w:tc>
        <w:tc>
          <w:tcPr>
            <w:tcW w:w="1032" w:type="pct"/>
            <w:shd w:val="clear" w:color="auto" w:fill="auto"/>
            <w:noWrap/>
          </w:tcPr>
          <w:p w14:paraId="6001FD3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Ministero del Lavoro e delle Politiche Sociali</w:t>
            </w:r>
          </w:p>
        </w:tc>
        <w:tc>
          <w:tcPr>
            <w:tcW w:w="699" w:type="pct"/>
            <w:shd w:val="clear" w:color="auto" w:fill="auto"/>
            <w:noWrap/>
          </w:tcPr>
          <w:p w14:paraId="475CD09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9/2020</w:t>
            </w:r>
          </w:p>
        </w:tc>
      </w:tr>
      <w:tr w:rsidR="00D20537" w:rsidRPr="003F7DC9" w14:paraId="6310F54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1133E9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5A5411F9"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operative relative alle attività del medico competente nel contesto delle misure per il contrasto e il contenimento della diffusione del virus SARS-CoV-2 negli ambienti di lavoro e nella collettività. n 0014915-29/04/2020-DGPRE-DGPRE-P</w:t>
              </w:r>
            </w:hyperlink>
          </w:p>
        </w:tc>
        <w:tc>
          <w:tcPr>
            <w:tcW w:w="1032" w:type="pct"/>
            <w:shd w:val="clear" w:color="auto" w:fill="D9E2F3"/>
            <w:noWrap/>
          </w:tcPr>
          <w:p w14:paraId="66425A5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GPRE Ufficio 4</w:t>
            </w:r>
          </w:p>
        </w:tc>
        <w:tc>
          <w:tcPr>
            <w:tcW w:w="699" w:type="pct"/>
            <w:shd w:val="clear" w:color="auto" w:fill="D9E2F3"/>
            <w:noWrap/>
          </w:tcPr>
          <w:p w14:paraId="1A91B67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9/2020</w:t>
            </w:r>
          </w:p>
        </w:tc>
      </w:tr>
      <w:tr w:rsidR="00D20537" w:rsidRPr="003F7DC9" w14:paraId="1D3B543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C9E71A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057B94E7"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2" w:history="1">
              <w:r w:rsidR="00D20537" w:rsidRPr="003F7DC9">
                <w:rPr>
                  <w:rFonts w:ascii="Arial Narrow" w:eastAsia="Calibri" w:hAnsi="Arial Narrow" w:cs="Calibri"/>
                  <w:sz w:val="16"/>
                  <w:szCs w:val="16"/>
                  <w:lang w:eastAsia="en-US" w:bidi="ar-SA"/>
                </w:rPr>
                <w:t>Circolare n. 1585 dell’11/09/2020. Circolare interministeriale del Ministero della Salute e del Ministero del Lavoro e delle Politiche Sociali 4 settembre 2020, n. 13 - Indicazioni operative relative alle procedure di competenza del dirigente scolastico riguardo ai lavoratori fragili con contratto a tempo indeterminato e determinato.</w:t>
              </w:r>
            </w:hyperlink>
          </w:p>
        </w:tc>
        <w:tc>
          <w:tcPr>
            <w:tcW w:w="1032" w:type="pct"/>
            <w:shd w:val="clear" w:color="auto" w:fill="auto"/>
            <w:noWrap/>
          </w:tcPr>
          <w:p w14:paraId="710C04F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auto"/>
            <w:noWrap/>
          </w:tcPr>
          <w:p w14:paraId="752811A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9/2020</w:t>
            </w:r>
          </w:p>
        </w:tc>
      </w:tr>
      <w:tr w:rsidR="00D20537" w:rsidRPr="003F7DC9" w14:paraId="52A645CE"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819D21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619E751B"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3" w:history="1">
              <w:r w:rsidR="00D20537" w:rsidRPr="003F7DC9">
                <w:rPr>
                  <w:rFonts w:ascii="Arial Narrow" w:eastAsia="Calibri" w:hAnsi="Arial Narrow" w:cs="Calibri"/>
                  <w:sz w:val="16"/>
                  <w:szCs w:val="16"/>
                  <w:lang w:eastAsia="en-US" w:bidi="ar-SA"/>
                </w:rPr>
                <w:t>Decreto-legge 17 marzo 2020, n. 18 - Misure di potenziamento del Servizio sanitario nazionale e di sostegno economico per famiglie, lavoratori e imprese connesse all’emergenza epidemiologica da COVID-19 – convertito in in L. 24 aprile 2020, n. 27. Art. 15 - (Disposizioni straordinarie per la produzione di mascherine chirurgiche e dispositivi di protezione individuale)</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Commi 2 e 3 – validazione straordinaria e in deroga di mascherine chirurgiche e DPI</w:t>
            </w:r>
          </w:p>
        </w:tc>
        <w:tc>
          <w:tcPr>
            <w:tcW w:w="1032" w:type="pct"/>
            <w:shd w:val="clear" w:color="auto" w:fill="D9E2F3"/>
            <w:noWrap/>
          </w:tcPr>
          <w:p w14:paraId="16FF6D1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Governo italiano</w:t>
            </w:r>
          </w:p>
        </w:tc>
        <w:tc>
          <w:tcPr>
            <w:tcW w:w="699" w:type="pct"/>
            <w:shd w:val="clear" w:color="auto" w:fill="D9E2F3"/>
            <w:noWrap/>
          </w:tcPr>
          <w:p w14:paraId="6008F4D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3/2020</w:t>
            </w:r>
          </w:p>
        </w:tc>
      </w:tr>
      <w:tr w:rsidR="00D20537" w:rsidRPr="003F7DC9" w14:paraId="2DD4EA7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FD0DE48" w14:textId="77777777" w:rsidR="00D20537" w:rsidRPr="003F7DC9" w:rsidRDefault="00D20537" w:rsidP="00D20537">
            <w:pPr>
              <w:spacing w:before="20" w:after="20"/>
              <w:rPr>
                <w:rFonts w:ascii="Arial Narrow" w:eastAsia="Calibri" w:hAnsi="Arial Narrow" w:cs="Calibri"/>
                <w:sz w:val="16"/>
                <w:szCs w:val="16"/>
                <w:lang w:eastAsia="en-US" w:bidi="ar-SA"/>
              </w:rPr>
            </w:pPr>
            <w:bookmarkStart w:id="193" w:name="_Hlk52957693"/>
            <w:r w:rsidRPr="003F7DC9">
              <w:rPr>
                <w:rFonts w:ascii="Arial Narrow" w:eastAsia="Calibri" w:hAnsi="Arial Narrow" w:cs="Calibri"/>
                <w:sz w:val="16"/>
                <w:szCs w:val="16"/>
                <w:lang w:eastAsia="en-US" w:bidi="ar-SA"/>
              </w:rPr>
              <w:t>Protezione del lavoratore</w:t>
            </w:r>
          </w:p>
        </w:tc>
        <w:tc>
          <w:tcPr>
            <w:tcW w:w="2021" w:type="pct"/>
            <w:shd w:val="clear" w:color="auto" w:fill="auto"/>
          </w:tcPr>
          <w:p w14:paraId="1AEC3FF5"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4" w:history="1">
              <w:r w:rsidR="00D20537" w:rsidRPr="003F7DC9">
                <w:rPr>
                  <w:rFonts w:ascii="Arial Narrow" w:eastAsia="Calibri" w:hAnsi="Arial Narrow" w:cs="Calibri"/>
                  <w:sz w:val="16"/>
                  <w:szCs w:val="16"/>
                  <w:lang w:eastAsia="en-US" w:bidi="ar-SA"/>
                </w:rPr>
                <w:t>DPCM 7/8/2020. Ulteriori disposizioni attuative del decreto-legge 25 marzo 2020, n. 19, recante misure urgenti per fronteggiare l’emergenza epidemiologica da COVID-19, e del decreto-legge 16 maggio 2020, n. 33, recante ulteriori misure urgenti per fronteggiare l’emergenza epidemiologica da COVID-19. (20A04399). (GU Serie Generale, n. 198, 8/8/2020)</w:t>
              </w:r>
            </w:hyperlink>
            <w:r w:rsidR="00D20537" w:rsidRPr="003F7DC9">
              <w:rPr>
                <w:rFonts w:ascii="Arial Narrow" w:eastAsia="Calibri" w:hAnsi="Arial Narrow" w:cs="Calibri"/>
                <w:sz w:val="16"/>
                <w:szCs w:val="16"/>
                <w:lang w:eastAsia="en-US" w:bidi="ar-SA"/>
              </w:rPr>
              <w:br/>
            </w:r>
            <w:r w:rsidR="00D20537" w:rsidRPr="003F7DC9">
              <w:rPr>
                <w:rFonts w:ascii="Arial Narrow" w:hAnsi="Arial Narrow" w:cs="Calibri"/>
                <w:sz w:val="16"/>
                <w:szCs w:val="16"/>
                <w:lang w:bidi="ar-SA"/>
              </w:rPr>
              <w:t>Art. 2; Allegato 9; Allegato 13</w:t>
            </w:r>
          </w:p>
        </w:tc>
        <w:tc>
          <w:tcPr>
            <w:tcW w:w="1032" w:type="pct"/>
            <w:shd w:val="clear" w:color="auto" w:fill="auto"/>
            <w:noWrap/>
          </w:tcPr>
          <w:p w14:paraId="745E5EA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Presidenza del Consiglio dei Ministri</w:t>
            </w:r>
          </w:p>
        </w:tc>
        <w:tc>
          <w:tcPr>
            <w:tcW w:w="699" w:type="pct"/>
            <w:shd w:val="clear" w:color="auto" w:fill="auto"/>
            <w:noWrap/>
          </w:tcPr>
          <w:p w14:paraId="63617BB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8/08/2020</w:t>
            </w:r>
          </w:p>
        </w:tc>
      </w:tr>
      <w:bookmarkEnd w:id="193"/>
      <w:tr w:rsidR="00D20537" w:rsidRPr="003F7DC9" w14:paraId="5D816FC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C34754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2021" w:type="pct"/>
            <w:shd w:val="clear" w:color="auto" w:fill="D9E2F3"/>
          </w:tcPr>
          <w:p w14:paraId="63851E81"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5" w:history="1">
              <w:r w:rsidR="00D20537" w:rsidRPr="003F7DC9">
                <w:rPr>
                  <w:rFonts w:ascii="Arial Narrow" w:eastAsia="Calibri" w:hAnsi="Arial Narrow" w:cs="Calibri"/>
                  <w:sz w:val="16"/>
                  <w:szCs w:val="16"/>
                  <w:lang w:eastAsia="en-US" w:bidi="ar-SA"/>
                </w:rPr>
                <w:t xml:space="preserve">Rapporto ISS COVID-19 n. 2/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utilizzo razionale delle protezioni per infezione da SARS-CoV-2 nelle attività sanitarie e sociosanitarie (assistenza a soggetti affetti da COVID-19) nell’attuale scenario emergenziale SARS-CoV-2 </w:t>
              </w:r>
            </w:hyperlink>
          </w:p>
        </w:tc>
        <w:tc>
          <w:tcPr>
            <w:tcW w:w="1032" w:type="pct"/>
            <w:shd w:val="clear" w:color="auto" w:fill="D9E2F3"/>
            <w:noWrap/>
          </w:tcPr>
          <w:p w14:paraId="04F02D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9" w:type="pct"/>
            <w:shd w:val="clear" w:color="auto" w:fill="D9E2F3"/>
            <w:noWrap/>
          </w:tcPr>
          <w:p w14:paraId="0D14440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5/2020</w:t>
            </w:r>
          </w:p>
        </w:tc>
      </w:tr>
      <w:tr w:rsidR="00D20537" w:rsidRPr="003F7DC9" w14:paraId="29695B9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9AA96A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3061C787"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6" w:history="1">
              <w:r w:rsidR="00D20537" w:rsidRPr="003F7DC9">
                <w:rPr>
                  <w:rFonts w:ascii="Arial Narrow" w:eastAsia="Calibri" w:hAnsi="Arial Narrow" w:cs="Calibri"/>
                  <w:sz w:val="16"/>
                  <w:szCs w:val="16"/>
                  <w:lang w:eastAsia="en-US" w:bidi="ar-SA"/>
                </w:rPr>
                <w:t xml:space="preserve">Rapporto ISS COVID-19 n. 32/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 contenimento del contagio da SARS-CoV-2 e sull’igiene degli alimenti nell’ambito della ristorazione e somministrazione di alimenti.</w:t>
              </w:r>
            </w:hyperlink>
          </w:p>
        </w:tc>
        <w:tc>
          <w:tcPr>
            <w:tcW w:w="1032" w:type="pct"/>
            <w:shd w:val="clear" w:color="auto" w:fill="auto"/>
            <w:noWrap/>
          </w:tcPr>
          <w:p w14:paraId="3230577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0399414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5/2020</w:t>
            </w:r>
          </w:p>
        </w:tc>
      </w:tr>
      <w:tr w:rsidR="00D20537" w:rsidRPr="003F7DC9" w14:paraId="31A3218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9EA944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47484AE1"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7" w:history="1">
              <w:r w:rsidR="00D20537" w:rsidRPr="003F7DC9">
                <w:rPr>
                  <w:rFonts w:ascii="Arial Narrow" w:eastAsia="Calibri" w:hAnsi="Arial Narrow" w:cs="Calibri"/>
                  <w:sz w:val="16"/>
                  <w:szCs w:val="16"/>
                  <w:lang w:eastAsia="en-US" w:bidi="ar-SA"/>
                </w:rPr>
                <w:t xml:space="preserve">Rapporto ISS COVID-19 n. 4/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prevenzione e il controllo dell’infezione da SARS-CoV-2 in strutture residenziali sociosanitarie e socioassistenziali.</w:t>
              </w:r>
            </w:hyperlink>
          </w:p>
        </w:tc>
        <w:tc>
          <w:tcPr>
            <w:tcW w:w="1032" w:type="pct"/>
            <w:shd w:val="clear" w:color="auto" w:fill="D9E2F3"/>
            <w:noWrap/>
          </w:tcPr>
          <w:p w14:paraId="3B6D6BB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FC9F4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8/2020</w:t>
            </w:r>
          </w:p>
        </w:tc>
      </w:tr>
      <w:tr w:rsidR="00D20537" w:rsidRPr="003F7DC9" w14:paraId="3527679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A4B383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12B7E0C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8" w:history="1">
              <w:r w:rsidR="00D20537" w:rsidRPr="003F7DC9">
                <w:rPr>
                  <w:rFonts w:ascii="Arial Narrow" w:eastAsia="Calibri" w:hAnsi="Arial Narrow" w:cs="Calibri"/>
                  <w:sz w:val="16"/>
                  <w:szCs w:val="16"/>
                  <w:lang w:eastAsia="en-US" w:bidi="ar-SA"/>
                </w:rPr>
                <w:t>Rapporto ISS COVID-19 n. 52/2020 - Protocollo di gestione dell’emergenza epidemiologica da SARS-CoV-2 nelle strutture veterinarie universitarie</w:t>
              </w:r>
            </w:hyperlink>
          </w:p>
        </w:tc>
        <w:tc>
          <w:tcPr>
            <w:tcW w:w="1032" w:type="pct"/>
            <w:shd w:val="clear" w:color="auto" w:fill="auto"/>
            <w:noWrap/>
          </w:tcPr>
          <w:p w14:paraId="333733D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SISVet, ISS</w:t>
            </w:r>
          </w:p>
        </w:tc>
        <w:tc>
          <w:tcPr>
            <w:tcW w:w="699" w:type="pct"/>
            <w:shd w:val="clear" w:color="auto" w:fill="auto"/>
            <w:noWrap/>
          </w:tcPr>
          <w:p w14:paraId="67CCC17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6/2020</w:t>
            </w:r>
          </w:p>
        </w:tc>
      </w:tr>
      <w:tr w:rsidR="00D20537" w:rsidRPr="003F7DC9" w14:paraId="73A6AB8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3BF13B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Protezione del lavoratore</w:t>
            </w:r>
          </w:p>
        </w:tc>
        <w:tc>
          <w:tcPr>
            <w:tcW w:w="2021" w:type="pct"/>
            <w:shd w:val="clear" w:color="auto" w:fill="D9E2F3"/>
          </w:tcPr>
          <w:p w14:paraId="1464C607"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9" w:history="1">
              <w:r w:rsidR="00D20537" w:rsidRPr="003F7DC9">
                <w:rPr>
                  <w:rFonts w:ascii="Arial Narrow" w:eastAsia="Calibri" w:hAnsi="Arial Narrow" w:cs="Calibri"/>
                  <w:sz w:val="16"/>
                  <w:szCs w:val="16"/>
                  <w:lang w:eastAsia="en-US" w:bidi="ar-SA"/>
                </w:rPr>
                <w:t>Istruzione operativa del 19/03/2020. Emergenza Covid – 19. Attuazione art. 15 decreto-legge 17 marzo 2020, n. 18. Validazione straordinaria dei dispositivi di protezione individuale</w:t>
              </w:r>
            </w:hyperlink>
          </w:p>
        </w:tc>
        <w:tc>
          <w:tcPr>
            <w:tcW w:w="1032" w:type="pct"/>
            <w:shd w:val="clear" w:color="auto" w:fill="D9E2F3"/>
            <w:noWrap/>
          </w:tcPr>
          <w:p w14:paraId="790DACE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w:t>
            </w:r>
          </w:p>
        </w:tc>
        <w:tc>
          <w:tcPr>
            <w:tcW w:w="699" w:type="pct"/>
            <w:shd w:val="clear" w:color="auto" w:fill="D9E2F3"/>
            <w:noWrap/>
          </w:tcPr>
          <w:p w14:paraId="1CAEA96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9/03/2020</w:t>
            </w:r>
          </w:p>
        </w:tc>
      </w:tr>
      <w:tr w:rsidR="00D20537" w:rsidRPr="003F7DC9" w14:paraId="3956C048"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C0EB68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3B7D2F4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0" w:history="1">
              <w:r w:rsidR="00D20537" w:rsidRPr="003F7DC9">
                <w:rPr>
                  <w:rFonts w:ascii="Arial Narrow" w:eastAsia="Calibri" w:hAnsi="Arial Narrow" w:cs="Calibri"/>
                  <w:sz w:val="16"/>
                  <w:szCs w:val="16"/>
                  <w:lang w:eastAsia="en-US" w:bidi="ar-SA"/>
                </w:rPr>
                <w:t>Protocollo condiviso per la tutela dei lavoratori del settore cine-audiovisivo</w:t>
              </w:r>
            </w:hyperlink>
          </w:p>
        </w:tc>
        <w:tc>
          <w:tcPr>
            <w:tcW w:w="1032" w:type="pct"/>
            <w:shd w:val="clear" w:color="auto" w:fill="auto"/>
            <w:noWrap/>
          </w:tcPr>
          <w:p w14:paraId="4C8BDFF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 Lavoro e delle Politiche sociali e OOSS</w:t>
            </w:r>
          </w:p>
        </w:tc>
        <w:tc>
          <w:tcPr>
            <w:tcW w:w="699" w:type="pct"/>
            <w:shd w:val="clear" w:color="auto" w:fill="auto"/>
            <w:noWrap/>
          </w:tcPr>
          <w:p w14:paraId="2D1C7F9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77DD5E4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01B657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46117CB9"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1" w:history="1">
              <w:r w:rsidR="00D20537" w:rsidRPr="003F7DC9">
                <w:rPr>
                  <w:rFonts w:ascii="Arial Narrow" w:eastAsia="Calibri" w:hAnsi="Arial Narrow" w:cs="Calibri"/>
                  <w:sz w:val="16"/>
                  <w:szCs w:val="16"/>
                  <w:lang w:eastAsia="en-US" w:bidi="ar-SA"/>
                </w:rPr>
                <w:t xml:space="preserve">Rapporto ISS COVID-19 n. 25/2020 - Raccomand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a sanificazione di strutture non sanitarie nell’attuale emergenza COVID-19: superfici, ambienti interni e abbigliamento </w:t>
              </w:r>
            </w:hyperlink>
          </w:p>
        </w:tc>
        <w:tc>
          <w:tcPr>
            <w:tcW w:w="1032" w:type="pct"/>
            <w:shd w:val="clear" w:color="auto" w:fill="D9E2F3"/>
            <w:noWrap/>
          </w:tcPr>
          <w:p w14:paraId="27EA98E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DF8ABA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5/2020</w:t>
            </w:r>
          </w:p>
        </w:tc>
      </w:tr>
      <w:tr w:rsidR="00D20537" w:rsidRPr="003F7DC9" w14:paraId="7B9DCD9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276064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la popolazione</w:t>
            </w:r>
          </w:p>
        </w:tc>
        <w:tc>
          <w:tcPr>
            <w:tcW w:w="2021" w:type="pct"/>
            <w:shd w:val="clear" w:color="auto" w:fill="auto"/>
          </w:tcPr>
          <w:p w14:paraId="04DBDF30"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2" w:history="1">
              <w:r w:rsidR="00D20537" w:rsidRPr="003F7DC9">
                <w:rPr>
                  <w:rFonts w:ascii="Arial Narrow" w:eastAsia="Calibri" w:hAnsi="Arial Narrow" w:cs="Calibri"/>
                  <w:sz w:val="16"/>
                  <w:szCs w:val="16"/>
                  <w:lang w:eastAsia="en-US" w:bidi="ar-SA"/>
                </w:rPr>
                <w:t>DPCM 26 aprile 2020 Ulteriori disposizioni attuative del decreto-legge 23 febbraio 2020, n. 6 recante misure urgenti in materia di contenimento e gestione dell’emergenza epidemiologica da COVID-19, applicabili sull’intero territorio nazionale. Art. 3 - Misure di informazione e prevenzione sull’intero territorio nazionale; commi 2, 3 e 4 mascherine di comunità</w:t>
              </w:r>
            </w:hyperlink>
          </w:p>
        </w:tc>
        <w:tc>
          <w:tcPr>
            <w:tcW w:w="1032" w:type="pct"/>
            <w:shd w:val="clear" w:color="auto" w:fill="auto"/>
            <w:noWrap/>
          </w:tcPr>
          <w:p w14:paraId="020DDE8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91F94D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247A9CB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FE4B00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ocolli cerimonie religiose, modalità effettuazione esami di stato e ripresa attività didattiche prossimo anno scolastico, varie</w:t>
            </w:r>
          </w:p>
        </w:tc>
        <w:tc>
          <w:tcPr>
            <w:tcW w:w="2021" w:type="pct"/>
            <w:shd w:val="clear" w:color="auto" w:fill="D9E2F3"/>
          </w:tcPr>
          <w:p w14:paraId="33421A1E"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3" w:history="1">
              <w:r w:rsidR="00D20537" w:rsidRPr="003F7DC9">
                <w:rPr>
                  <w:rFonts w:ascii="Arial Narrow" w:eastAsia="Calibri" w:hAnsi="Arial Narrow" w:cs="Calibri"/>
                  <w:sz w:val="16"/>
                  <w:szCs w:val="16"/>
                  <w:lang w:eastAsia="en-US" w:bidi="ar-SA"/>
                </w:rPr>
                <w:t>Verbale CTS N. 73 del 14 maggio 2020</w:t>
              </w:r>
            </w:hyperlink>
          </w:p>
        </w:tc>
        <w:tc>
          <w:tcPr>
            <w:tcW w:w="1032" w:type="pct"/>
            <w:shd w:val="clear" w:color="auto" w:fill="D9E2F3"/>
            <w:noWrap/>
          </w:tcPr>
          <w:p w14:paraId="09F0CA7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D9E2F3"/>
            <w:noWrap/>
          </w:tcPr>
          <w:p w14:paraId="759306D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5/2020</w:t>
            </w:r>
          </w:p>
        </w:tc>
      </w:tr>
      <w:tr w:rsidR="00D20537" w:rsidRPr="003F7DC9" w14:paraId="7726258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EDA988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Quesito Ministero Giustizia</w:t>
            </w:r>
          </w:p>
        </w:tc>
        <w:tc>
          <w:tcPr>
            <w:tcW w:w="2021" w:type="pct"/>
            <w:shd w:val="clear" w:color="auto" w:fill="auto"/>
          </w:tcPr>
          <w:p w14:paraId="731B6064"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4" w:history="1">
              <w:r w:rsidR="00D20537" w:rsidRPr="003F7DC9">
                <w:rPr>
                  <w:rFonts w:ascii="Arial Narrow" w:eastAsia="Calibri" w:hAnsi="Arial Narrow" w:cs="Calibri"/>
                  <w:sz w:val="16"/>
                  <w:szCs w:val="16"/>
                  <w:lang w:eastAsia="en-US" w:bidi="ar-SA"/>
                </w:rPr>
                <w:t>Verbale CTS N. 70 del 11 maggio 2020</w:t>
              </w:r>
            </w:hyperlink>
          </w:p>
        </w:tc>
        <w:tc>
          <w:tcPr>
            <w:tcW w:w="1032" w:type="pct"/>
            <w:shd w:val="clear" w:color="auto" w:fill="auto"/>
            <w:noWrap/>
          </w:tcPr>
          <w:p w14:paraId="7C4DD03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503AB45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5/2020</w:t>
            </w:r>
          </w:p>
        </w:tc>
      </w:tr>
      <w:tr w:rsidR="00D20537" w:rsidRPr="003F7DC9" w14:paraId="536A18A4"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D7AB2C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accomandazioni popolazione anziana</w:t>
            </w:r>
          </w:p>
        </w:tc>
        <w:tc>
          <w:tcPr>
            <w:tcW w:w="2021" w:type="pct"/>
            <w:shd w:val="clear" w:color="auto" w:fill="D9E2F3"/>
          </w:tcPr>
          <w:p w14:paraId="3728D37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5" w:history="1">
              <w:r w:rsidR="00D20537" w:rsidRPr="003F7DC9">
                <w:rPr>
                  <w:rFonts w:ascii="Arial Narrow" w:eastAsia="Calibri" w:hAnsi="Arial Narrow" w:cs="Calibri"/>
                  <w:sz w:val="16"/>
                  <w:szCs w:val="16"/>
                  <w:lang w:eastAsia="en-US" w:bidi="ar-SA"/>
                </w:rPr>
                <w:t>Verbale CTS N. 58 del 23 aprile 2020</w:t>
              </w:r>
            </w:hyperlink>
          </w:p>
        </w:tc>
        <w:tc>
          <w:tcPr>
            <w:tcW w:w="1032" w:type="pct"/>
            <w:shd w:val="clear" w:color="auto" w:fill="D9E2F3"/>
            <w:noWrap/>
          </w:tcPr>
          <w:p w14:paraId="3445099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578CE64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4/2020</w:t>
            </w:r>
          </w:p>
        </w:tc>
      </w:tr>
      <w:tr w:rsidR="00D20537" w:rsidRPr="003F7DC9" w14:paraId="16AB206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8401AE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ideterminazione modalità quarantena e isolamento fiduciario, modalità ripresa attività didattiche prossimo anno scolastico, varie</w:t>
            </w:r>
          </w:p>
        </w:tc>
        <w:tc>
          <w:tcPr>
            <w:tcW w:w="2021" w:type="pct"/>
            <w:shd w:val="clear" w:color="auto" w:fill="auto"/>
          </w:tcPr>
          <w:p w14:paraId="3E55DDA6"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6" w:history="1">
              <w:r w:rsidR="00D20537" w:rsidRPr="003F7DC9">
                <w:rPr>
                  <w:rFonts w:ascii="Arial Narrow" w:eastAsia="Calibri" w:hAnsi="Arial Narrow" w:cs="Calibri"/>
                  <w:sz w:val="16"/>
                  <w:szCs w:val="16"/>
                  <w:lang w:eastAsia="en-US" w:bidi="ar-SA"/>
                </w:rPr>
                <w:t>Verbale CTS N. 90 del 22 giugno 2020</w:t>
              </w:r>
            </w:hyperlink>
          </w:p>
        </w:tc>
        <w:tc>
          <w:tcPr>
            <w:tcW w:w="1032" w:type="pct"/>
            <w:shd w:val="clear" w:color="auto" w:fill="auto"/>
            <w:noWrap/>
          </w:tcPr>
          <w:p w14:paraId="7F25043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4A1EB24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6/2020</w:t>
            </w:r>
          </w:p>
        </w:tc>
      </w:tr>
      <w:tr w:rsidR="00D20537" w:rsidRPr="003F7DC9" w14:paraId="4E4D4F5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E06962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imodulazione misure contenimento contagi stabilimenti termali e balneo-termali, parere tecnico su campagna vaccinazione antiinfluenzale 2020-21, varie</w:t>
            </w:r>
          </w:p>
        </w:tc>
        <w:tc>
          <w:tcPr>
            <w:tcW w:w="2021" w:type="pct"/>
            <w:shd w:val="clear" w:color="auto" w:fill="D9E2F3"/>
          </w:tcPr>
          <w:p w14:paraId="1DBB8A13"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7" w:history="1">
              <w:r w:rsidR="00D20537" w:rsidRPr="003F7DC9">
                <w:rPr>
                  <w:rFonts w:ascii="Arial Narrow" w:eastAsia="Calibri" w:hAnsi="Arial Narrow" w:cs="Calibri"/>
                  <w:sz w:val="16"/>
                  <w:szCs w:val="16"/>
                  <w:lang w:eastAsia="en-US" w:bidi="ar-SA"/>
                </w:rPr>
                <w:t>Verbale CTS N. 78 del 21 maggio 2020</w:t>
              </w:r>
            </w:hyperlink>
          </w:p>
        </w:tc>
        <w:tc>
          <w:tcPr>
            <w:tcW w:w="1032" w:type="pct"/>
            <w:shd w:val="clear" w:color="auto" w:fill="D9E2F3"/>
            <w:noWrap/>
          </w:tcPr>
          <w:p w14:paraId="3EACB2F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Dipartimento della Protezione Civile</w:t>
            </w:r>
          </w:p>
        </w:tc>
        <w:tc>
          <w:tcPr>
            <w:tcW w:w="699" w:type="pct"/>
            <w:shd w:val="clear" w:color="auto" w:fill="D9E2F3"/>
            <w:noWrap/>
          </w:tcPr>
          <w:p w14:paraId="0259E90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1/05/2020</w:t>
            </w:r>
          </w:p>
        </w:tc>
      </w:tr>
      <w:tr w:rsidR="00D20537" w:rsidRPr="003F7DC9" w14:paraId="58B08CA9"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6EA87D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istorazione</w:t>
            </w:r>
          </w:p>
        </w:tc>
        <w:tc>
          <w:tcPr>
            <w:tcW w:w="2021" w:type="pct"/>
            <w:shd w:val="clear" w:color="auto" w:fill="auto"/>
          </w:tcPr>
          <w:p w14:paraId="6E6B1B66"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8" w:history="1">
              <w:r w:rsidR="00D20537" w:rsidRPr="003F7DC9">
                <w:rPr>
                  <w:rFonts w:ascii="Arial Narrow" w:eastAsia="Calibri" w:hAnsi="Arial Narrow" w:cs="Calibri"/>
                  <w:sz w:val="16"/>
                  <w:szCs w:val="16"/>
                  <w:lang w:eastAsia="en-US" w:bidi="ar-SA"/>
                </w:rPr>
                <w:t>Documento tecnico su ipotesi di rimodulazione delle misure contenitive del contagio da SARS-CoV-2 nel settore della ristorazione.</w:t>
              </w:r>
            </w:hyperlink>
          </w:p>
        </w:tc>
        <w:tc>
          <w:tcPr>
            <w:tcW w:w="1032" w:type="pct"/>
            <w:shd w:val="clear" w:color="auto" w:fill="auto"/>
            <w:noWrap/>
          </w:tcPr>
          <w:p w14:paraId="1E070A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auto"/>
            <w:noWrap/>
          </w:tcPr>
          <w:p w14:paraId="0F26A5B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5/2020</w:t>
            </w:r>
          </w:p>
        </w:tc>
      </w:tr>
      <w:tr w:rsidR="00D20537" w:rsidRPr="003F7DC9" w14:paraId="6BD7125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811232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147EA7BA"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9" w:history="1">
              <w:r w:rsidR="00D20537" w:rsidRPr="003F7DC9">
                <w:rPr>
                  <w:rFonts w:ascii="Arial Narrow" w:eastAsia="Calibri" w:hAnsi="Arial Narrow" w:cs="Calibri"/>
                  <w:sz w:val="16"/>
                  <w:szCs w:val="16"/>
                  <w:lang w:eastAsia="en-US" w:bidi="ar-SA"/>
                </w:rPr>
                <w:t>Aggiornamento del Documento tecnico sull’ipotesi di rimodulazione delle misure contenitive nel settore scolastico. Approvato in verbale CTS 90 del 22/06/2020</w:t>
              </w:r>
            </w:hyperlink>
          </w:p>
        </w:tc>
        <w:tc>
          <w:tcPr>
            <w:tcW w:w="1032" w:type="pct"/>
            <w:shd w:val="clear" w:color="auto" w:fill="D9E2F3"/>
            <w:noWrap/>
          </w:tcPr>
          <w:p w14:paraId="59F5372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2F51AFE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6/2020</w:t>
            </w:r>
          </w:p>
        </w:tc>
      </w:tr>
      <w:tr w:rsidR="00D20537" w:rsidRPr="003F7DC9" w14:paraId="6191D38A"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4E7FF2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4335648C"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0" w:history="1">
              <w:r w:rsidR="00D20537" w:rsidRPr="003F7DC9">
                <w:rPr>
                  <w:rFonts w:ascii="Arial Narrow" w:eastAsia="Calibri" w:hAnsi="Arial Narrow" w:cs="Calibri"/>
                  <w:sz w:val="16"/>
                  <w:szCs w:val="16"/>
                  <w:lang w:eastAsia="en-US" w:bidi="ar-SA"/>
                </w:rPr>
                <w:t>Documento tecnico sulla rimodulazione delle misure contenitive nel settore scolastico per lo svolgimento dell’esame di stato nella scuola secondaria di secondo grado. Approvato in verbale CTS 73 del 14/05/2020</w:t>
              </w:r>
            </w:hyperlink>
          </w:p>
        </w:tc>
        <w:tc>
          <w:tcPr>
            <w:tcW w:w="1032" w:type="pct"/>
            <w:shd w:val="clear" w:color="auto" w:fill="auto"/>
            <w:noWrap/>
          </w:tcPr>
          <w:p w14:paraId="725F2AB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47F6C93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5/2020</w:t>
            </w:r>
          </w:p>
        </w:tc>
      </w:tr>
      <w:tr w:rsidR="00D20537" w:rsidRPr="003F7DC9" w14:paraId="50DB40E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26D347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281AEB1"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1" w:history="1">
              <w:r w:rsidR="00D20537" w:rsidRPr="003F7DC9">
                <w:rPr>
                  <w:rFonts w:ascii="Arial Narrow" w:eastAsia="Calibri" w:hAnsi="Arial Narrow" w:cs="Calibri"/>
                  <w:sz w:val="16"/>
                  <w:szCs w:val="16"/>
                  <w:lang w:eastAsia="en-US" w:bidi="ar-SA"/>
                </w:rPr>
                <w:t>Documento tecnico sull’ipotesi di rimodulazione delle misure contenitive nel settore scolastico. Approvato in verbale CTS 82 del 28/05/2020</w:t>
              </w:r>
            </w:hyperlink>
          </w:p>
        </w:tc>
        <w:tc>
          <w:tcPr>
            <w:tcW w:w="1032" w:type="pct"/>
            <w:shd w:val="clear" w:color="auto" w:fill="D9E2F3"/>
            <w:noWrap/>
          </w:tcPr>
          <w:p w14:paraId="641775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72FF8D4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5/2020</w:t>
            </w:r>
          </w:p>
        </w:tc>
      </w:tr>
      <w:tr w:rsidR="00D20537" w:rsidRPr="003F7DC9" w14:paraId="0B726AF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65661B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3AEEB9D7"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2" w:history="1">
              <w:r w:rsidR="00D20537" w:rsidRPr="003F7DC9">
                <w:rPr>
                  <w:rFonts w:ascii="Arial Narrow" w:eastAsia="Calibri" w:hAnsi="Arial Narrow" w:cs="Calibri"/>
                  <w:sz w:val="16"/>
                  <w:szCs w:val="16"/>
                  <w:lang w:eastAsia="en-US" w:bidi="ar-SA"/>
                </w:rPr>
                <w:t>Misure di prevenzione e raccomandazioni per gli studenti delle scuole di ogni ordine e grado per la ripresa dell’anno scolastico 2020-2021. Approvato in verbale CTS 104 del 31/08/2020</w:t>
              </w:r>
            </w:hyperlink>
          </w:p>
        </w:tc>
        <w:tc>
          <w:tcPr>
            <w:tcW w:w="1032" w:type="pct"/>
            <w:shd w:val="clear" w:color="auto" w:fill="auto"/>
            <w:noWrap/>
          </w:tcPr>
          <w:p w14:paraId="735C2E3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3265EE4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8/2020</w:t>
            </w:r>
          </w:p>
        </w:tc>
      </w:tr>
      <w:tr w:rsidR="00D20537" w:rsidRPr="003F7DC9" w14:paraId="4331C4A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F7E4B6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6B1FF87F"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3" w:history="1">
              <w:r w:rsidR="00D20537" w:rsidRPr="003F7DC9">
                <w:rPr>
                  <w:rFonts w:ascii="Arial Narrow" w:eastAsia="Calibri" w:hAnsi="Arial Narrow" w:cs="Calibri"/>
                  <w:sz w:val="16"/>
                  <w:szCs w:val="16"/>
                  <w:lang w:eastAsia="en-US" w:bidi="ar-SA"/>
                </w:rPr>
                <w:t>Risposta a quesiti del Ministero dell’istruzione relativi all’inizio del nuovo anno scolastico. In verbale CTS 94 del 07/07/2020</w:t>
              </w:r>
            </w:hyperlink>
          </w:p>
        </w:tc>
        <w:tc>
          <w:tcPr>
            <w:tcW w:w="1032" w:type="pct"/>
            <w:shd w:val="clear" w:color="auto" w:fill="D9E2F3"/>
            <w:noWrap/>
          </w:tcPr>
          <w:p w14:paraId="448D1BE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7474E2E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61A381D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751597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36E2D3B2"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4" w:history="1">
              <w:r w:rsidR="00D20537" w:rsidRPr="003F7DC9">
                <w:rPr>
                  <w:rFonts w:ascii="Arial Narrow" w:eastAsia="Calibri" w:hAnsi="Arial Narrow" w:cs="Calibri"/>
                  <w:sz w:val="16"/>
                  <w:szCs w:val="16"/>
                  <w:lang w:eastAsia="en-US" w:bidi="ar-SA"/>
                </w:rPr>
                <w:t>Risposta a quesito del Ministero dell’Istruzione sull’uso delle mascherine. In verbale CTS 100 del 10/08/2020</w:t>
              </w:r>
            </w:hyperlink>
          </w:p>
        </w:tc>
        <w:tc>
          <w:tcPr>
            <w:tcW w:w="1032" w:type="pct"/>
            <w:shd w:val="clear" w:color="auto" w:fill="auto"/>
            <w:noWrap/>
          </w:tcPr>
          <w:p w14:paraId="36E031D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51E5380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8/2020</w:t>
            </w:r>
          </w:p>
        </w:tc>
      </w:tr>
      <w:tr w:rsidR="00D20537" w:rsidRPr="003F7DC9" w14:paraId="736BE58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8B812E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8B9276B"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5" w:history="1">
              <w:r w:rsidR="00D20537" w:rsidRPr="003F7DC9">
                <w:rPr>
                  <w:rFonts w:ascii="Arial Narrow" w:eastAsia="Calibri" w:hAnsi="Arial Narrow" w:cs="Calibri"/>
                  <w:sz w:val="16"/>
                  <w:szCs w:val="16"/>
                  <w:lang w:eastAsia="en-US" w:bidi="ar-SA"/>
                </w:rPr>
                <w:t>Decreto Ministero dell’Istruzione del 03/08/2020 n. 80. Documento di indirizzo e orientamento per la ripresa delle attività in presenza dei servizi educativi e delle scuole dell’infanzia per la fascia 0-6</w:t>
              </w:r>
            </w:hyperlink>
          </w:p>
        </w:tc>
        <w:tc>
          <w:tcPr>
            <w:tcW w:w="1032" w:type="pct"/>
            <w:shd w:val="clear" w:color="auto" w:fill="D9E2F3"/>
            <w:noWrap/>
          </w:tcPr>
          <w:p w14:paraId="6229FA0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D9E2F3"/>
            <w:noWrap/>
          </w:tcPr>
          <w:p w14:paraId="7F68D2C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8/2020</w:t>
            </w:r>
          </w:p>
        </w:tc>
      </w:tr>
      <w:tr w:rsidR="00D20537" w:rsidRPr="003F7DC9" w14:paraId="5611E68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D514AF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02B6380F"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6" w:history="1">
              <w:r w:rsidR="00D20537" w:rsidRPr="003F7DC9">
                <w:rPr>
                  <w:rFonts w:ascii="Arial Narrow" w:eastAsia="Calibri" w:hAnsi="Arial Narrow" w:cs="Calibri"/>
                  <w:sz w:val="16"/>
                  <w:szCs w:val="16"/>
                  <w:lang w:eastAsia="en-US" w:bidi="ar-SA"/>
                </w:rPr>
                <w:t>Decreto Ministero dell’Istruzione del 06/08/2020 n. 87. Protocollo d’intesa per garantire l’avvio dell’anno scolastico nel rispetto delle regole di sicurezza per il contenimento della diffusione di COVID-19</w:t>
              </w:r>
            </w:hyperlink>
          </w:p>
        </w:tc>
        <w:tc>
          <w:tcPr>
            <w:tcW w:w="1032" w:type="pct"/>
            <w:shd w:val="clear" w:color="auto" w:fill="auto"/>
            <w:noWrap/>
          </w:tcPr>
          <w:p w14:paraId="239145C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 e OOSS</w:t>
            </w:r>
          </w:p>
        </w:tc>
        <w:tc>
          <w:tcPr>
            <w:tcW w:w="699" w:type="pct"/>
            <w:shd w:val="clear" w:color="auto" w:fill="auto"/>
            <w:noWrap/>
          </w:tcPr>
          <w:p w14:paraId="172DE0B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6/08/2020</w:t>
            </w:r>
          </w:p>
        </w:tc>
      </w:tr>
      <w:tr w:rsidR="00D20537" w:rsidRPr="003F7DC9" w14:paraId="1DE3166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7C4B48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04EC529"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7" w:history="1">
              <w:r w:rsidR="00D20537" w:rsidRPr="003F7DC9">
                <w:rPr>
                  <w:rFonts w:ascii="Arial Narrow" w:eastAsia="Calibri" w:hAnsi="Arial Narrow" w:cs="Calibri"/>
                  <w:sz w:val="16"/>
                  <w:szCs w:val="16"/>
                  <w:lang w:eastAsia="en-US" w:bidi="ar-SA"/>
                </w:rPr>
                <w:t>Decreto Ministero dell’Istruzione del 26/06/2020 n. 39. Adozione del Documento per la pianificazione delle attività scolastiche, educative e formative in tutte le Istituzioni del Sistema nazionale di Istruzione per l’anno scolastico 2020/2021.</w:t>
              </w:r>
            </w:hyperlink>
          </w:p>
        </w:tc>
        <w:tc>
          <w:tcPr>
            <w:tcW w:w="1032" w:type="pct"/>
            <w:shd w:val="clear" w:color="auto" w:fill="D9E2F3"/>
            <w:noWrap/>
          </w:tcPr>
          <w:p w14:paraId="08EE842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D9E2F3"/>
            <w:noWrap/>
          </w:tcPr>
          <w:p w14:paraId="414F65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6/2020</w:t>
            </w:r>
          </w:p>
        </w:tc>
      </w:tr>
      <w:tr w:rsidR="00D20537" w:rsidRPr="003F7DC9" w14:paraId="3B5F48E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BE05AD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5909E4FD"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8" w:history="1">
              <w:r w:rsidR="00D20537" w:rsidRPr="003F7DC9">
                <w:rPr>
                  <w:rFonts w:ascii="Arial Narrow" w:eastAsia="Calibri" w:hAnsi="Arial Narrow" w:cs="Calibri"/>
                  <w:sz w:val="16"/>
                  <w:szCs w:val="16"/>
                  <w:lang w:eastAsia="en-US" w:bidi="ar-SA"/>
                </w:rPr>
                <w:t xml:space="preserve">DPCM 7/9/2020. Allegato D. Ulteriori disposizioni attuative del decreto-legge 25 marzo 2020, n. 19, recante misure urgenti per fronteggiare l’emergenza epidemiologica da COVID-19, e del decreto-legge 16 maggio 2020, n. 33, recante ulteriori misure urgenti </w:t>
              </w:r>
              <w:r w:rsidR="00D20537" w:rsidRPr="003F7DC9">
                <w:rPr>
                  <w:rFonts w:ascii="Arial Narrow" w:eastAsia="Calibri" w:hAnsi="Arial Narrow" w:cs="Calibri"/>
                  <w:sz w:val="16"/>
                  <w:szCs w:val="16"/>
                  <w:lang w:eastAsia="en-US" w:bidi="ar-SA"/>
                </w:rPr>
                <w:lastRenderedPageBreak/>
                <w:t>per fronteggiare l’emergenza epidemiologica da COVID-19. (20A04814). (GU Serie Generale, n. 222, 7/9/2020</w:t>
              </w:r>
            </w:hyperlink>
            <w:r w:rsidR="00D20537" w:rsidRPr="003F7DC9">
              <w:rPr>
                <w:rFonts w:ascii="Arial Narrow" w:eastAsia="Calibri" w:hAnsi="Arial Narrow" w:cs="Calibri"/>
                <w:sz w:val="16"/>
                <w:szCs w:val="16"/>
                <w:lang w:eastAsia="en-US" w:bidi="ar-SA"/>
              </w:rPr>
              <w:t>)</w:t>
            </w:r>
          </w:p>
        </w:tc>
        <w:tc>
          <w:tcPr>
            <w:tcW w:w="1032" w:type="pct"/>
            <w:shd w:val="clear" w:color="auto" w:fill="auto"/>
            <w:noWrap/>
          </w:tcPr>
          <w:p w14:paraId="6BA2938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lastRenderedPageBreak/>
              <w:t>Presidenza del Consiglio dei Ministri</w:t>
            </w:r>
          </w:p>
        </w:tc>
        <w:tc>
          <w:tcPr>
            <w:tcW w:w="699" w:type="pct"/>
            <w:shd w:val="clear" w:color="auto" w:fill="auto"/>
            <w:noWrap/>
          </w:tcPr>
          <w:p w14:paraId="570379A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2079925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17C66B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C7E2991"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9" w:history="1">
              <w:r w:rsidR="00D20537" w:rsidRPr="003F7DC9">
                <w:rPr>
                  <w:rFonts w:ascii="Arial Narrow" w:eastAsia="Calibri" w:hAnsi="Arial Narrow" w:cs="Calibri"/>
                  <w:sz w:val="16"/>
                  <w:szCs w:val="16"/>
                  <w:lang w:eastAsia="en-US" w:bidi="ar-SA"/>
                </w:rPr>
                <w:t>Protocollo d’intesa per garantire la ripresa delle attività in presenza dei servizi educativi e delle scuole dell’infanzia, nel rispetto delle regole di sicurezza per il contenimento della diffusione del COVID-19</w:t>
              </w:r>
            </w:hyperlink>
          </w:p>
        </w:tc>
        <w:tc>
          <w:tcPr>
            <w:tcW w:w="1032" w:type="pct"/>
            <w:shd w:val="clear" w:color="auto" w:fill="D9E2F3"/>
            <w:noWrap/>
          </w:tcPr>
          <w:p w14:paraId="7F0D6F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D9E2F3"/>
            <w:noWrap/>
          </w:tcPr>
          <w:p w14:paraId="4177801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ND</w:t>
            </w:r>
          </w:p>
        </w:tc>
      </w:tr>
      <w:tr w:rsidR="00D20537" w:rsidRPr="003F7DC9" w14:paraId="75F35D69"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2F04FA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cialità e giochi per bambini e adolescenti</w:t>
            </w:r>
          </w:p>
        </w:tc>
        <w:tc>
          <w:tcPr>
            <w:tcW w:w="2021" w:type="pct"/>
            <w:shd w:val="clear" w:color="auto" w:fill="auto"/>
          </w:tcPr>
          <w:p w14:paraId="082D768B"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0"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br/>
              <w:t>Allegato 8 - Linee guida per la gestione in sicurezza di opportunità organizzate di socialità e gioco per bambini e adolescenti nella fase 2 dell’emergenza COVID-19</w:t>
            </w:r>
          </w:p>
        </w:tc>
        <w:tc>
          <w:tcPr>
            <w:tcW w:w="1032" w:type="pct"/>
            <w:shd w:val="clear" w:color="auto" w:fill="auto"/>
            <w:noWrap/>
          </w:tcPr>
          <w:p w14:paraId="53296C1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7725888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653FED1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453722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pettacoli</w:t>
            </w:r>
          </w:p>
        </w:tc>
        <w:tc>
          <w:tcPr>
            <w:tcW w:w="2021" w:type="pct"/>
            <w:shd w:val="clear" w:color="auto" w:fill="D9E2F3"/>
          </w:tcPr>
          <w:p w14:paraId="604F9A2F"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1"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br/>
              <w:t>Allegato 9 - Spettacoli dal vivo e cinema</w:t>
            </w:r>
          </w:p>
        </w:tc>
        <w:tc>
          <w:tcPr>
            <w:tcW w:w="1032" w:type="pct"/>
            <w:shd w:val="clear" w:color="auto" w:fill="D9E2F3"/>
            <w:noWrap/>
          </w:tcPr>
          <w:p w14:paraId="68DAF09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324D945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7D399518"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077B3B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port</w:t>
            </w:r>
          </w:p>
        </w:tc>
        <w:tc>
          <w:tcPr>
            <w:tcW w:w="2021" w:type="pct"/>
            <w:shd w:val="clear" w:color="auto" w:fill="auto"/>
          </w:tcPr>
          <w:p w14:paraId="6B36794D"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Modalità attuative della quarantena per i contatti stretti dei casi COVID-19, in particolari contesti di riferimento, quali l’attività agonistica di squadra professionista n. 0021463-18/06/2020-DGPRE-DGPRE-P</w:t>
              </w:r>
            </w:hyperlink>
          </w:p>
        </w:tc>
        <w:tc>
          <w:tcPr>
            <w:tcW w:w="1032" w:type="pct"/>
            <w:shd w:val="clear" w:color="auto" w:fill="auto"/>
            <w:noWrap/>
          </w:tcPr>
          <w:p w14:paraId="23D8688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402F9A2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6/2020</w:t>
            </w:r>
          </w:p>
        </w:tc>
      </w:tr>
      <w:tr w:rsidR="00D20537" w:rsidRPr="003F7DC9" w14:paraId="575490A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519AC2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port</w:t>
            </w:r>
          </w:p>
        </w:tc>
        <w:tc>
          <w:tcPr>
            <w:tcW w:w="2021" w:type="pct"/>
            <w:shd w:val="clear" w:color="auto" w:fill="D9E2F3"/>
          </w:tcPr>
          <w:p w14:paraId="64ED7C46"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3" w:history="1">
              <w:r w:rsidR="00D20537" w:rsidRPr="003F7DC9">
                <w:rPr>
                  <w:rFonts w:ascii="Arial Narrow" w:eastAsia="Calibri" w:hAnsi="Arial Narrow" w:cs="Calibri"/>
                  <w:sz w:val="16"/>
                  <w:szCs w:val="16"/>
                  <w:lang w:eastAsia="en-US" w:bidi="ar-SA"/>
                </w:rPr>
                <w:t>Verbale CTS n. 65 del 03/05/2020</w:t>
              </w:r>
            </w:hyperlink>
          </w:p>
        </w:tc>
        <w:tc>
          <w:tcPr>
            <w:tcW w:w="1032" w:type="pct"/>
            <w:shd w:val="clear" w:color="auto" w:fill="D9E2F3"/>
            <w:noWrap/>
          </w:tcPr>
          <w:p w14:paraId="05C5872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05DF01C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5/2020</w:t>
            </w:r>
          </w:p>
        </w:tc>
      </w:tr>
      <w:tr w:rsidR="00D20537" w:rsidRPr="003F7DC9" w14:paraId="5E982B3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23F251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tabilimenti termali e balneo-termali</w:t>
            </w:r>
          </w:p>
        </w:tc>
        <w:tc>
          <w:tcPr>
            <w:tcW w:w="2021" w:type="pct"/>
            <w:shd w:val="clear" w:color="auto" w:fill="auto"/>
          </w:tcPr>
          <w:p w14:paraId="2B7E16C8"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4" w:history="1">
              <w:r w:rsidR="00D20537" w:rsidRPr="003F7DC9">
                <w:rPr>
                  <w:rFonts w:ascii="Arial Narrow" w:eastAsia="Calibri" w:hAnsi="Arial Narrow" w:cs="Calibri"/>
                  <w:sz w:val="16"/>
                  <w:szCs w:val="16"/>
                  <w:lang w:eastAsia="en-US" w:bidi="ar-SA"/>
                </w:rPr>
                <w:t>Verbale CTS n. 78 del 21/05/2020</w:t>
              </w:r>
            </w:hyperlink>
            <w:r w:rsidR="00D20537" w:rsidRPr="003F7DC9">
              <w:rPr>
                <w:rFonts w:ascii="Arial Narrow" w:eastAsia="Calibri" w:hAnsi="Arial Narrow" w:cs="Calibri"/>
                <w:sz w:val="16"/>
                <w:szCs w:val="16"/>
                <w:lang w:eastAsia="en-US" w:bidi="ar-SA"/>
              </w:rPr>
              <w:br/>
              <w:t>Rimodulazione delle misure di contenimento del contagio per gli stabilimenti termali e balneo-termali</w:t>
            </w:r>
          </w:p>
        </w:tc>
        <w:tc>
          <w:tcPr>
            <w:tcW w:w="1032" w:type="pct"/>
            <w:shd w:val="clear" w:color="auto" w:fill="auto"/>
            <w:noWrap/>
          </w:tcPr>
          <w:p w14:paraId="1F3CB81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776E53F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 xml:space="preserve"> 21/05/2020</w:t>
            </w:r>
          </w:p>
        </w:tc>
      </w:tr>
      <w:tr w:rsidR="00D20537" w:rsidRPr="003F7DC9" w14:paraId="356F1B4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EBF640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amponi rino-faringei, gestione casi sospetti COVID-19 positivi in età evolutiva</w:t>
            </w:r>
          </w:p>
        </w:tc>
        <w:tc>
          <w:tcPr>
            <w:tcW w:w="2021" w:type="pct"/>
            <w:shd w:val="clear" w:color="auto" w:fill="D9E2F3"/>
          </w:tcPr>
          <w:p w14:paraId="5F6E3CF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5" w:history="1">
              <w:r w:rsidR="00D20537" w:rsidRPr="003F7DC9">
                <w:rPr>
                  <w:rFonts w:ascii="Arial Narrow" w:eastAsia="Calibri" w:hAnsi="Arial Narrow" w:cs="Calibri"/>
                  <w:sz w:val="16"/>
                  <w:szCs w:val="16"/>
                  <w:lang w:eastAsia="en-US" w:bidi="ar-SA"/>
                </w:rPr>
                <w:t>Verbale CTS N. 30 del 17 marzo 2020</w:t>
              </w:r>
            </w:hyperlink>
          </w:p>
        </w:tc>
        <w:tc>
          <w:tcPr>
            <w:tcW w:w="1032" w:type="pct"/>
            <w:shd w:val="clear" w:color="auto" w:fill="D9E2F3"/>
            <w:noWrap/>
          </w:tcPr>
          <w:p w14:paraId="232574F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6F05327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3/2020</w:t>
            </w:r>
          </w:p>
        </w:tc>
      </w:tr>
      <w:tr w:rsidR="00D20537" w:rsidRPr="003F7DC9" w14:paraId="3B724408"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275AD3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7781C7BA"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la rimodulazione delle misure contenitive di fase 2 in relazione al trasporto pubblico collettivo terrestre, nell’ottica della ripresa del pendolarismo, nel contesto dell’emergenza da SARS-CoV-2 n, 0014916-29/04/2020-DGPRE-DGPRE-P</w:t>
              </w:r>
            </w:hyperlink>
          </w:p>
        </w:tc>
        <w:tc>
          <w:tcPr>
            <w:tcW w:w="1032" w:type="pct"/>
            <w:shd w:val="clear" w:color="auto" w:fill="auto"/>
            <w:noWrap/>
          </w:tcPr>
          <w:p w14:paraId="48D81AB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699" w:type="pct"/>
            <w:shd w:val="clear" w:color="auto" w:fill="auto"/>
            <w:noWrap/>
          </w:tcPr>
          <w:p w14:paraId="2586B2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4/2020</w:t>
            </w:r>
          </w:p>
        </w:tc>
      </w:tr>
      <w:tr w:rsidR="00D20537" w:rsidRPr="003F7DC9" w14:paraId="7CA6AB8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9A8B28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D9E2F3"/>
          </w:tcPr>
          <w:p w14:paraId="47D509A1"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7" w:history="1">
              <w:r w:rsidR="00D20537" w:rsidRPr="003F7DC9">
                <w:rPr>
                  <w:rFonts w:ascii="Arial Narrow" w:eastAsia="Calibri" w:hAnsi="Arial Narrow" w:cs="Calibri"/>
                  <w:sz w:val="16"/>
                  <w:szCs w:val="16"/>
                  <w:lang w:eastAsia="en-US" w:bidi="ar-SA"/>
                </w:rPr>
                <w:t>Documento tecnico sull’ipotesi di rimodulazione delle misure contenitive in relazione al trasporto pubblico collettivo terrestre, nell’ottica della ripresa del pendolarismo, nel contesto dell’emergenza da SARS-CoV-2</w:t>
              </w:r>
            </w:hyperlink>
          </w:p>
        </w:tc>
        <w:tc>
          <w:tcPr>
            <w:tcW w:w="1032" w:type="pct"/>
            <w:shd w:val="clear" w:color="auto" w:fill="D9E2F3"/>
            <w:noWrap/>
          </w:tcPr>
          <w:p w14:paraId="52DF4E9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D9E2F3"/>
            <w:noWrap/>
          </w:tcPr>
          <w:p w14:paraId="5BD7B0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7949179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10F019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57BD6D8D"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8" w:history="1">
              <w:r w:rsidR="00D20537" w:rsidRPr="003F7DC9">
                <w:rPr>
                  <w:rFonts w:ascii="Arial Narrow" w:eastAsia="Calibri" w:hAnsi="Arial Narrow" w:cs="Calibri"/>
                  <w:sz w:val="16"/>
                  <w:szCs w:val="16"/>
                  <w:lang w:eastAsia="en-US" w:bidi="ar-SA"/>
                </w:rPr>
                <w:t xml:space="preserve">DPCM 26/04/2020 -Ulteriori disposizioni attuative del decreto-legge 23 febbraio 2020, n. 6, recante misure urgenti in materia di contenimento e gestione dell’emergenza epidemiologica da COVID-19, applicabili sull’intero territorio nazionale. (GU Serie Generale, n. 108, 27/4/2020). </w:t>
              </w:r>
              <w:r w:rsidR="00D20537" w:rsidRPr="003F7DC9">
                <w:rPr>
                  <w:rFonts w:ascii="Arial Narrow" w:eastAsia="Calibri" w:hAnsi="Arial Narrow" w:cs="Calibri"/>
                  <w:sz w:val="16"/>
                  <w:szCs w:val="16"/>
                  <w:lang w:eastAsia="en-US" w:bidi="ar-SA"/>
                </w:rPr>
                <w:br/>
                <w:t>Allegato 8 – Protocollo condiviso per la regolamentazione della diffusione del COVID-19 nel settore dei trasporti e della logistica</w:t>
              </w:r>
            </w:hyperlink>
          </w:p>
        </w:tc>
        <w:tc>
          <w:tcPr>
            <w:tcW w:w="1032" w:type="pct"/>
            <w:shd w:val="clear" w:color="auto" w:fill="auto"/>
            <w:noWrap/>
          </w:tcPr>
          <w:p w14:paraId="192096B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124196F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55BE373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41B970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D9E2F3"/>
          </w:tcPr>
          <w:p w14:paraId="317D11C0"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9" w:history="1">
              <w:r w:rsidR="00D20537" w:rsidRPr="003F7DC9">
                <w:rPr>
                  <w:rFonts w:ascii="Arial Narrow" w:eastAsia="Calibri" w:hAnsi="Arial Narrow" w:cs="Calibri"/>
                  <w:sz w:val="16"/>
                  <w:szCs w:val="16"/>
                  <w:lang w:eastAsia="en-US" w:bidi="ar-SA"/>
                </w:rPr>
                <w:t>DPCM 7/08/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198, 8/8/2020).</w:t>
              </w:r>
              <w:r w:rsidR="00D20537" w:rsidRPr="003F7DC9">
                <w:rPr>
                  <w:rFonts w:ascii="Arial Narrow" w:eastAsia="Calibri" w:hAnsi="Arial Narrow" w:cs="Calibri"/>
                  <w:sz w:val="16"/>
                  <w:szCs w:val="16"/>
                  <w:lang w:eastAsia="en-US" w:bidi="ar-SA"/>
                </w:rPr>
                <w:br/>
                <w:t>Allegato 15 - Linee guida per l’informazione agli utenti e le modalità organizzative per il contenimento della diffusione del COVID-19 in materia di trasporto pubblico.</w:t>
              </w:r>
            </w:hyperlink>
          </w:p>
        </w:tc>
        <w:tc>
          <w:tcPr>
            <w:tcW w:w="1032" w:type="pct"/>
            <w:shd w:val="clear" w:color="auto" w:fill="D9E2F3"/>
            <w:noWrap/>
          </w:tcPr>
          <w:p w14:paraId="261ECD6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06BB2D1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8/2020</w:t>
            </w:r>
          </w:p>
        </w:tc>
      </w:tr>
      <w:tr w:rsidR="00D20537" w:rsidRPr="003F7DC9" w14:paraId="0C55B09A"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D59A4C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73135808"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0" w:history="1">
              <w:r w:rsidR="00D20537" w:rsidRPr="003F7DC9">
                <w:rPr>
                  <w:rFonts w:ascii="Arial Narrow" w:eastAsia="Calibri" w:hAnsi="Arial Narrow" w:cs="Calibri"/>
                  <w:sz w:val="16"/>
                  <w:szCs w:val="16"/>
                  <w:lang w:eastAsia="en-US" w:bidi="ar-SA"/>
                </w:rPr>
                <w:t>DPCM 7/9/2020. Allegato A.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w:t>
              </w:r>
            </w:hyperlink>
          </w:p>
        </w:tc>
        <w:tc>
          <w:tcPr>
            <w:tcW w:w="1032" w:type="pct"/>
            <w:shd w:val="clear" w:color="auto" w:fill="auto"/>
            <w:noWrap/>
          </w:tcPr>
          <w:p w14:paraId="482520E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536CB48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620B3D7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E64C17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D9E2F3"/>
          </w:tcPr>
          <w:p w14:paraId="0A5EAA9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1" w:history="1">
              <w:r w:rsidR="00D20537" w:rsidRPr="003F7DC9">
                <w:rPr>
                  <w:rFonts w:ascii="Arial Narrow" w:eastAsia="Calibri" w:hAnsi="Arial Narrow" w:cs="Calibri"/>
                  <w:sz w:val="16"/>
                  <w:szCs w:val="16"/>
                  <w:lang w:eastAsia="en-US" w:bidi="ar-SA"/>
                </w:rPr>
                <w:t xml:space="preserve">DPCM 7/9/2020. Allegato B. Ulteriori disposizioni attuative del decreto-legge 25 marzo 2020, n. 19, recante misure urgenti per fronteggiare l’emergenza epidemiologica da COVID-19, e del </w:t>
              </w:r>
              <w:r w:rsidR="00D20537" w:rsidRPr="003F7DC9">
                <w:rPr>
                  <w:rFonts w:ascii="Arial Narrow" w:eastAsia="Calibri" w:hAnsi="Arial Narrow" w:cs="Calibri"/>
                  <w:sz w:val="16"/>
                  <w:szCs w:val="16"/>
                  <w:lang w:eastAsia="en-US" w:bidi="ar-SA"/>
                </w:rPr>
                <w:lastRenderedPageBreak/>
                <w:t>decreto-legge 16 maggio 2020, n. 33, recante ulteriori misure urgenti per fronteggiare l’emergenza epidemiologica da COVID-19. (20A04814)</w:t>
              </w:r>
            </w:hyperlink>
          </w:p>
        </w:tc>
        <w:tc>
          <w:tcPr>
            <w:tcW w:w="1032" w:type="pct"/>
            <w:shd w:val="clear" w:color="auto" w:fill="D9E2F3"/>
            <w:noWrap/>
          </w:tcPr>
          <w:p w14:paraId="6CC2BA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lastRenderedPageBreak/>
              <w:t>Presidenza del Consiglio dei Ministri</w:t>
            </w:r>
          </w:p>
        </w:tc>
        <w:tc>
          <w:tcPr>
            <w:tcW w:w="699" w:type="pct"/>
            <w:shd w:val="clear" w:color="auto" w:fill="D9E2F3"/>
            <w:noWrap/>
          </w:tcPr>
          <w:p w14:paraId="05672BE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16B191EE"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441D93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4D361A45"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2" w:history="1">
              <w:r w:rsidR="00D20537" w:rsidRPr="003F7DC9">
                <w:rPr>
                  <w:rFonts w:ascii="Arial Narrow" w:eastAsia="Calibri" w:hAnsi="Arial Narrow" w:cs="Calibri"/>
                  <w:sz w:val="16"/>
                  <w:szCs w:val="16"/>
                  <w:lang w:eastAsia="en-US" w:bidi="ar-SA"/>
                </w:rPr>
                <w:t>DPCM 7/9/2020. Allegato C.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 (GU Serie Generale, n. 222, 7/9/2020</w:t>
              </w:r>
            </w:hyperlink>
            <w:r w:rsidR="00D20537" w:rsidRPr="003F7DC9">
              <w:rPr>
                <w:rFonts w:ascii="Arial Narrow" w:eastAsia="Calibri" w:hAnsi="Arial Narrow" w:cs="Calibri"/>
                <w:sz w:val="16"/>
                <w:szCs w:val="16"/>
                <w:lang w:eastAsia="en-US" w:bidi="ar-SA"/>
              </w:rPr>
              <w:t>)</w:t>
            </w:r>
          </w:p>
        </w:tc>
        <w:tc>
          <w:tcPr>
            <w:tcW w:w="1032" w:type="pct"/>
            <w:shd w:val="clear" w:color="auto" w:fill="auto"/>
            <w:noWrap/>
          </w:tcPr>
          <w:p w14:paraId="2F9AB15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5C9336F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2CB6809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53821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D9E2F3"/>
          </w:tcPr>
          <w:p w14:paraId="45610452"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3" w:history="1">
              <w:r w:rsidR="00D20537" w:rsidRPr="003F7DC9">
                <w:rPr>
                  <w:rFonts w:ascii="Arial Narrow" w:eastAsia="Calibri" w:hAnsi="Arial Narrow" w:cs="Calibri"/>
                  <w:sz w:val="16"/>
                  <w:szCs w:val="16"/>
                  <w:lang w:eastAsia="en-US" w:bidi="ar-SA"/>
                </w:rPr>
                <w:t>Verbale CTS N. 61 del 28 aprile 2020</w:t>
              </w:r>
            </w:hyperlink>
          </w:p>
        </w:tc>
        <w:tc>
          <w:tcPr>
            <w:tcW w:w="1032" w:type="pct"/>
            <w:shd w:val="clear" w:color="auto" w:fill="D9E2F3"/>
            <w:noWrap/>
          </w:tcPr>
          <w:p w14:paraId="35EF96B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43764EB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4/2020</w:t>
            </w:r>
          </w:p>
        </w:tc>
      </w:tr>
      <w:tr w:rsidR="00D20537" w:rsidRPr="003F7DC9" w14:paraId="396C9B6D"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070374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o pubblico terrestre, varie</w:t>
            </w:r>
          </w:p>
        </w:tc>
        <w:tc>
          <w:tcPr>
            <w:tcW w:w="2021" w:type="pct"/>
            <w:shd w:val="clear" w:color="auto" w:fill="auto"/>
          </w:tcPr>
          <w:p w14:paraId="1C06C7B7"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4" w:history="1">
              <w:r w:rsidR="00D20537" w:rsidRPr="003F7DC9">
                <w:rPr>
                  <w:rFonts w:ascii="Arial Narrow" w:eastAsia="Calibri" w:hAnsi="Arial Narrow" w:cs="Calibri"/>
                  <w:sz w:val="16"/>
                  <w:szCs w:val="16"/>
                  <w:lang w:eastAsia="en-US" w:bidi="ar-SA"/>
                </w:rPr>
                <w:t>Verbale CTS N. 55 del 18 aprile 2020</w:t>
              </w:r>
            </w:hyperlink>
          </w:p>
        </w:tc>
        <w:tc>
          <w:tcPr>
            <w:tcW w:w="1032" w:type="pct"/>
            <w:shd w:val="clear" w:color="auto" w:fill="auto"/>
            <w:noWrap/>
          </w:tcPr>
          <w:p w14:paraId="4B286E4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691A84F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4/2020</w:t>
            </w:r>
          </w:p>
        </w:tc>
      </w:tr>
      <w:tr w:rsidR="00D20537" w:rsidRPr="003F7DC9" w14:paraId="1B74473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693834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o scolastico</w:t>
            </w:r>
          </w:p>
        </w:tc>
        <w:tc>
          <w:tcPr>
            <w:tcW w:w="2021" w:type="pct"/>
            <w:shd w:val="clear" w:color="auto" w:fill="D9E2F3"/>
          </w:tcPr>
          <w:p w14:paraId="342137F4"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5" w:history="1">
              <w:r w:rsidR="00D20537" w:rsidRPr="003F7DC9">
                <w:rPr>
                  <w:rFonts w:ascii="Arial Narrow" w:eastAsia="Calibri" w:hAnsi="Arial Narrow" w:cs="Calibri"/>
                  <w:sz w:val="16"/>
                  <w:szCs w:val="16"/>
                  <w:lang w:eastAsia="en-US" w:bidi="ar-SA"/>
                </w:rPr>
                <w:t>DPCM 7/08/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198, 8/8/2020).</w:t>
              </w:r>
              <w:r w:rsidR="00D20537" w:rsidRPr="003F7DC9">
                <w:rPr>
                  <w:rFonts w:ascii="Arial Narrow" w:eastAsia="Calibri" w:hAnsi="Arial Narrow" w:cs="Calibri"/>
                  <w:sz w:val="16"/>
                  <w:szCs w:val="16"/>
                  <w:lang w:eastAsia="en-US" w:bidi="ar-SA"/>
                </w:rPr>
                <w:br/>
                <w:t>Allegato 16 - Linee guida per il trasporto scolastico dedicato.</w:t>
              </w:r>
            </w:hyperlink>
          </w:p>
        </w:tc>
        <w:tc>
          <w:tcPr>
            <w:tcW w:w="1032" w:type="pct"/>
            <w:shd w:val="clear" w:color="auto" w:fill="D9E2F3"/>
            <w:noWrap/>
          </w:tcPr>
          <w:p w14:paraId="796C65B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4E8690F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8/2020</w:t>
            </w:r>
          </w:p>
        </w:tc>
      </w:tr>
      <w:tr w:rsidR="00D20537" w:rsidRPr="003F7DC9" w14:paraId="5D3ABF3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6DC1F7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utela pazienti oncologici e onco-ematologici</w:t>
            </w:r>
          </w:p>
        </w:tc>
        <w:tc>
          <w:tcPr>
            <w:tcW w:w="2021" w:type="pct"/>
            <w:shd w:val="clear" w:color="auto" w:fill="auto"/>
          </w:tcPr>
          <w:p w14:paraId="55B0951D"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6" w:history="1">
              <w:r w:rsidR="00D20537" w:rsidRPr="003F7DC9">
                <w:rPr>
                  <w:rFonts w:ascii="Arial Narrow" w:eastAsia="Calibri" w:hAnsi="Arial Narrow" w:cs="Calibri"/>
                  <w:sz w:val="16"/>
                  <w:szCs w:val="16"/>
                  <w:lang w:eastAsia="en-US" w:bidi="ar-SA"/>
                </w:rPr>
                <w:t>Verbale CTS N. 19 del 5 marzo 2020</w:t>
              </w:r>
            </w:hyperlink>
          </w:p>
        </w:tc>
        <w:tc>
          <w:tcPr>
            <w:tcW w:w="1032" w:type="pct"/>
            <w:shd w:val="clear" w:color="auto" w:fill="auto"/>
            <w:noWrap/>
          </w:tcPr>
          <w:p w14:paraId="725554C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4EA2F91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5/03/2020</w:t>
            </w:r>
          </w:p>
        </w:tc>
      </w:tr>
      <w:tr w:rsidR="00D20537" w:rsidRPr="003F7DC9" w14:paraId="7A3ABCB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1C7B03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Università</w:t>
            </w:r>
          </w:p>
        </w:tc>
        <w:tc>
          <w:tcPr>
            <w:tcW w:w="2021" w:type="pct"/>
            <w:shd w:val="clear" w:color="auto" w:fill="D9E2F3"/>
          </w:tcPr>
          <w:p w14:paraId="54BF65F9"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7" w:history="1">
              <w:r w:rsidR="00D20537" w:rsidRPr="003F7DC9">
                <w:rPr>
                  <w:rFonts w:ascii="Arial Narrow" w:eastAsia="Calibri" w:hAnsi="Arial Narrow" w:cs="Calibri"/>
                  <w:sz w:val="16"/>
                  <w:szCs w:val="16"/>
                  <w:lang w:eastAsia="en-US" w:bidi="ar-SA"/>
                </w:rPr>
                <w:t>DPCM 7/9/2020. Allegato E.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 (GU Serie Generale, n. 222, 7/9/2020</w:t>
              </w:r>
            </w:hyperlink>
            <w:r w:rsidR="00D20537" w:rsidRPr="003F7DC9">
              <w:rPr>
                <w:rFonts w:ascii="Arial Narrow" w:eastAsia="Calibri" w:hAnsi="Arial Narrow" w:cs="Calibri"/>
                <w:sz w:val="16"/>
                <w:szCs w:val="16"/>
                <w:lang w:eastAsia="en-US" w:bidi="ar-SA"/>
              </w:rPr>
              <w:t>)</w:t>
            </w:r>
          </w:p>
        </w:tc>
        <w:tc>
          <w:tcPr>
            <w:tcW w:w="1032" w:type="pct"/>
            <w:shd w:val="clear" w:color="auto" w:fill="D9E2F3"/>
            <w:noWrap/>
          </w:tcPr>
          <w:p w14:paraId="4DB7EC4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23F146E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5AE44463"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A67021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ccinazioni, problemi urgenti età evolutiva, varie</w:t>
            </w:r>
          </w:p>
        </w:tc>
        <w:tc>
          <w:tcPr>
            <w:tcW w:w="2021" w:type="pct"/>
            <w:shd w:val="clear" w:color="auto" w:fill="auto"/>
          </w:tcPr>
          <w:p w14:paraId="1CC8E496"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8" w:history="1">
              <w:r w:rsidR="00D20537" w:rsidRPr="003F7DC9">
                <w:rPr>
                  <w:rFonts w:ascii="Arial Narrow" w:eastAsia="Calibri" w:hAnsi="Arial Narrow" w:cs="Calibri"/>
                  <w:sz w:val="16"/>
                  <w:szCs w:val="16"/>
                  <w:lang w:eastAsia="en-US" w:bidi="ar-SA"/>
                </w:rPr>
                <w:t>Verbale CTS N. 52 del 15 aprile 2020</w:t>
              </w:r>
            </w:hyperlink>
          </w:p>
        </w:tc>
        <w:tc>
          <w:tcPr>
            <w:tcW w:w="1032" w:type="pct"/>
            <w:shd w:val="clear" w:color="auto" w:fill="auto"/>
            <w:noWrap/>
          </w:tcPr>
          <w:p w14:paraId="61F5FDF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351DFF9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4/2020</w:t>
            </w:r>
          </w:p>
        </w:tc>
      </w:tr>
      <w:tr w:rsidR="00D20537" w:rsidRPr="003F7DC9" w14:paraId="7AED8A1E"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2206AB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shd w:val="clear" w:color="auto" w:fill="D9E2F3"/>
          </w:tcPr>
          <w:p w14:paraId="30AA1B9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9" w:history="1">
              <w:r w:rsidR="00D20537" w:rsidRPr="003F7DC9">
                <w:rPr>
                  <w:rFonts w:ascii="Arial Narrow" w:eastAsia="Calibri" w:hAnsi="Arial Narrow" w:cs="Calibri"/>
                  <w:sz w:val="16"/>
                  <w:szCs w:val="16"/>
                  <w:lang w:eastAsia="en-US" w:bidi="ar-SA"/>
                </w:rPr>
                <w:t>Verbale CTS n. 68 del 8-10/05/2020</w:t>
              </w:r>
            </w:hyperlink>
            <w:r w:rsidR="00D20537" w:rsidRPr="003F7DC9">
              <w:rPr>
                <w:rFonts w:ascii="Arial Narrow" w:eastAsia="Calibri" w:hAnsi="Arial Narrow" w:cs="Calibri"/>
                <w:sz w:val="16"/>
                <w:szCs w:val="16"/>
                <w:lang w:eastAsia="en-US" w:bidi="ar-SA"/>
              </w:rPr>
              <w:br/>
              <w:t>Parere Protocollo nazionale Accoglienza sicura</w:t>
            </w:r>
            <w:r w:rsidR="00D20537" w:rsidRPr="003F7DC9">
              <w:rPr>
                <w:rFonts w:ascii="Arial Narrow" w:eastAsia="Calibri" w:hAnsi="Arial Narrow" w:cs="Calibri"/>
                <w:sz w:val="16"/>
                <w:szCs w:val="16"/>
                <w:lang w:eastAsia="en-US" w:bidi="ar-SA"/>
              </w:rPr>
              <w:br/>
              <w:t>Parere Uso di protezioni oculari e per il viso per i controllori a bordo dei mezzi di trasporto pubblico</w:t>
            </w:r>
            <w:r w:rsidR="00D20537" w:rsidRPr="003F7DC9">
              <w:rPr>
                <w:rFonts w:ascii="Arial Narrow" w:eastAsia="Calibri" w:hAnsi="Arial Narrow" w:cs="Calibri"/>
                <w:sz w:val="16"/>
                <w:szCs w:val="16"/>
                <w:lang w:eastAsia="en-US" w:bidi="ar-SA"/>
              </w:rPr>
              <w:br/>
              <w:t>Parere su gestione e utilizzo degli impianti aeraulici e sulla dotazione di DPI da prevedere per tutto il personale della Presidenza del Consiglio</w:t>
            </w:r>
          </w:p>
        </w:tc>
        <w:tc>
          <w:tcPr>
            <w:tcW w:w="1032" w:type="pct"/>
            <w:shd w:val="clear" w:color="auto" w:fill="D9E2F3"/>
            <w:noWrap/>
          </w:tcPr>
          <w:p w14:paraId="08F20D9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D9E2F3"/>
            <w:noWrap/>
          </w:tcPr>
          <w:p w14:paraId="48FF084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5/2020</w:t>
            </w:r>
          </w:p>
        </w:tc>
      </w:tr>
      <w:tr w:rsidR="00D20537" w:rsidRPr="003F7DC9" w14:paraId="75B79B9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5D8AA8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shd w:val="clear" w:color="auto" w:fill="D9E2F3"/>
          </w:tcPr>
          <w:p w14:paraId="641363E5"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0" w:history="1">
              <w:r w:rsidR="00D20537" w:rsidRPr="003F7DC9">
                <w:rPr>
                  <w:rFonts w:ascii="Arial Narrow" w:eastAsia="Calibri" w:hAnsi="Arial Narrow" w:cs="Calibri"/>
                  <w:sz w:val="16"/>
                  <w:szCs w:val="16"/>
                  <w:lang w:eastAsia="en-US" w:bidi="ar-SA"/>
                </w:rPr>
                <w:t>Verbale CTS n. 77 del 19/05/2020</w:t>
              </w:r>
            </w:hyperlink>
            <w:r w:rsidR="00D20537" w:rsidRPr="003F7DC9">
              <w:rPr>
                <w:rFonts w:ascii="Arial Narrow" w:eastAsia="Calibri" w:hAnsi="Arial Narrow" w:cs="Calibri"/>
                <w:sz w:val="16"/>
                <w:szCs w:val="16"/>
                <w:lang w:eastAsia="en-US" w:bidi="ar-SA"/>
              </w:rPr>
              <w:br/>
              <w:t xml:space="preserve">Valutazione circa la ripresa degli allenamenti delle squadre di calcio di serie A </w:t>
            </w:r>
            <w:r w:rsidR="00D20537" w:rsidRPr="003F7DC9">
              <w:rPr>
                <w:rFonts w:ascii="Arial Narrow" w:eastAsia="Calibri" w:hAnsi="Arial Narrow" w:cs="Calibri"/>
                <w:sz w:val="16"/>
                <w:szCs w:val="16"/>
                <w:lang w:eastAsia="en-US" w:bidi="ar-SA"/>
              </w:rPr>
              <w:br/>
              <w:t>Elezioni regionali e amministrative anno 2020</w:t>
            </w:r>
          </w:p>
        </w:tc>
        <w:tc>
          <w:tcPr>
            <w:tcW w:w="1032" w:type="pct"/>
            <w:shd w:val="clear" w:color="auto" w:fill="D9E2F3"/>
            <w:noWrap/>
          </w:tcPr>
          <w:p w14:paraId="56EC3A6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3F88948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1/05/2020</w:t>
            </w:r>
          </w:p>
        </w:tc>
      </w:tr>
      <w:tr w:rsidR="00D20537" w:rsidRPr="003F7DC9" w14:paraId="7402484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FD9F7A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shd w:val="clear" w:color="auto" w:fill="auto"/>
          </w:tcPr>
          <w:p w14:paraId="07FEBA3B"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1" w:history="1">
              <w:r w:rsidR="00D20537" w:rsidRPr="003F7DC9">
                <w:rPr>
                  <w:rFonts w:ascii="Arial Narrow" w:eastAsia="Calibri" w:hAnsi="Arial Narrow" w:cs="Calibri"/>
                  <w:sz w:val="16"/>
                  <w:szCs w:val="16"/>
                  <w:lang w:eastAsia="en-US" w:bidi="ar-SA"/>
                </w:rPr>
                <w:t>Verbale CTS n. 82 28/05/2020</w:t>
              </w:r>
            </w:hyperlink>
            <w:r w:rsidR="00D20537" w:rsidRPr="003F7DC9">
              <w:rPr>
                <w:rFonts w:ascii="Arial Narrow" w:eastAsia="Calibri" w:hAnsi="Arial Narrow" w:cs="Calibri"/>
                <w:sz w:val="16"/>
                <w:szCs w:val="16"/>
                <w:lang w:eastAsia="en-US" w:bidi="ar-SA"/>
              </w:rPr>
              <w:br/>
              <w:t>Considerazioni sul trasporto aereo</w:t>
            </w:r>
            <w:r w:rsidR="00D20537" w:rsidRPr="003F7DC9">
              <w:rPr>
                <w:rFonts w:ascii="Arial Narrow" w:eastAsia="Calibri" w:hAnsi="Arial Narrow" w:cs="Calibri"/>
                <w:sz w:val="16"/>
                <w:szCs w:val="16"/>
                <w:lang w:eastAsia="en-US" w:bidi="ar-SA"/>
              </w:rPr>
              <w:br/>
              <w:t xml:space="preserve">Parere su Ripresa delle attività chirurgiche elettive </w:t>
            </w:r>
            <w:r w:rsidR="00D20537" w:rsidRPr="003F7DC9">
              <w:rPr>
                <w:rFonts w:ascii="Arial Narrow" w:eastAsia="Calibri" w:hAnsi="Arial Narrow" w:cs="Calibri"/>
                <w:sz w:val="16"/>
                <w:szCs w:val="16"/>
                <w:lang w:eastAsia="en-US" w:bidi="ar-SA"/>
              </w:rPr>
              <w:br/>
              <w:t>Criteri sintetici e riferimenti tecnici per l’acquisizione di DPI e per la valutazione delle caratteristiche di sicurezza preliminare</w:t>
            </w:r>
            <w:r w:rsidR="00D20537" w:rsidRPr="003F7DC9">
              <w:rPr>
                <w:rFonts w:ascii="Arial Narrow" w:eastAsia="Calibri" w:hAnsi="Arial Narrow" w:cs="Calibri"/>
                <w:sz w:val="16"/>
                <w:szCs w:val="16"/>
                <w:lang w:eastAsia="en-US" w:bidi="ar-SA"/>
              </w:rPr>
              <w:br/>
              <w:t>Risposta al quesito del Ministero del Lavoro e delle Politiche sociali sulle attività formative in materia di salute e sicurezza sul lavoro</w:t>
            </w:r>
          </w:p>
        </w:tc>
        <w:tc>
          <w:tcPr>
            <w:tcW w:w="1032" w:type="pct"/>
            <w:shd w:val="clear" w:color="auto" w:fill="auto"/>
            <w:noWrap/>
          </w:tcPr>
          <w:p w14:paraId="523B26E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424F371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5/2020</w:t>
            </w:r>
          </w:p>
        </w:tc>
      </w:tr>
      <w:tr w:rsidR="00D20537" w:rsidRPr="003F7DC9" w14:paraId="1EA69A7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tcBorders>
              <w:bottom w:val="single" w:sz="4" w:space="0" w:color="BFBFBF"/>
            </w:tcBorders>
            <w:shd w:val="clear" w:color="auto" w:fill="D9E2F3"/>
          </w:tcPr>
          <w:p w14:paraId="169B7F1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tcBorders>
              <w:bottom w:val="single" w:sz="4" w:space="0" w:color="BFBFBF"/>
            </w:tcBorders>
            <w:shd w:val="clear" w:color="auto" w:fill="D9E2F3"/>
          </w:tcPr>
          <w:p w14:paraId="66688C12"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2" w:history="1">
              <w:r w:rsidR="00D20537" w:rsidRPr="003F7DC9">
                <w:rPr>
                  <w:rFonts w:ascii="Arial Narrow" w:eastAsia="Calibri" w:hAnsi="Arial Narrow" w:cs="Calibri"/>
                  <w:sz w:val="16"/>
                  <w:szCs w:val="16"/>
                  <w:lang w:eastAsia="en-US" w:bidi="ar-SA"/>
                </w:rPr>
                <w:t>Verbale CTS n. 92 del 1-2/07/2020</w:t>
              </w:r>
            </w:hyperlink>
            <w:r w:rsidR="00D20537" w:rsidRPr="003F7DC9">
              <w:rPr>
                <w:rFonts w:ascii="Arial Narrow" w:eastAsia="Calibri" w:hAnsi="Arial Narrow" w:cs="Calibri"/>
                <w:sz w:val="16"/>
                <w:szCs w:val="16"/>
                <w:lang w:eastAsia="en-US" w:bidi="ar-SA"/>
              </w:rPr>
              <w:br/>
              <w:t>Risposta all’istanza del Commissario straordinario per il reperimento dei banchi monoposti da distribuire alle scuole</w:t>
            </w:r>
            <w:r w:rsidR="00D20537" w:rsidRPr="003F7DC9">
              <w:rPr>
                <w:rFonts w:ascii="Arial Narrow" w:eastAsia="Calibri" w:hAnsi="Arial Narrow" w:cs="Calibri"/>
                <w:sz w:val="16"/>
                <w:szCs w:val="16"/>
                <w:lang w:eastAsia="en-US" w:bidi="ar-SA"/>
              </w:rPr>
              <w:br/>
              <w:t>Parere Protocollo dl regolamentazione delle misure per il contrasto e il contenimento della diffusione del virus covid-19 nello svolgimento dei concorsi pubblici dl competenza della commissione RIPAM</w:t>
            </w:r>
          </w:p>
        </w:tc>
        <w:tc>
          <w:tcPr>
            <w:tcW w:w="1032" w:type="pct"/>
            <w:tcBorders>
              <w:bottom w:val="single" w:sz="4" w:space="0" w:color="BFBFBF"/>
            </w:tcBorders>
            <w:shd w:val="clear" w:color="auto" w:fill="D9E2F3"/>
            <w:noWrap/>
          </w:tcPr>
          <w:p w14:paraId="53D2772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tcBorders>
              <w:bottom w:val="single" w:sz="4" w:space="0" w:color="BFBFBF"/>
            </w:tcBorders>
            <w:shd w:val="clear" w:color="auto" w:fill="D9E2F3"/>
            <w:noWrap/>
          </w:tcPr>
          <w:p w14:paraId="4C31696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7/2020</w:t>
            </w:r>
          </w:p>
        </w:tc>
      </w:tr>
      <w:tr w:rsidR="00D20537" w:rsidRPr="003F7DC9" w14:paraId="24F8BE3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48" w:type="pct"/>
            <w:tcBorders>
              <w:bottom w:val="single" w:sz="4" w:space="0" w:color="002060"/>
            </w:tcBorders>
            <w:shd w:val="clear" w:color="auto" w:fill="auto"/>
          </w:tcPr>
          <w:p w14:paraId="7881C57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tcBorders>
              <w:bottom w:val="single" w:sz="4" w:space="0" w:color="002060"/>
            </w:tcBorders>
            <w:shd w:val="clear" w:color="auto" w:fill="auto"/>
          </w:tcPr>
          <w:p w14:paraId="2580489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V</w:t>
            </w:r>
            <w:hyperlink r:id="rId403" w:history="1">
              <w:r w:rsidRPr="003F7DC9">
                <w:rPr>
                  <w:rFonts w:ascii="Arial Narrow" w:eastAsia="Calibri" w:hAnsi="Arial Narrow" w:cs="Calibri"/>
                  <w:sz w:val="16"/>
                  <w:szCs w:val="16"/>
                  <w:lang w:eastAsia="en-US" w:bidi="ar-SA"/>
                </w:rPr>
                <w:t>erbale CTS n. 97 del 30/07/2020</w:t>
              </w:r>
            </w:hyperlink>
            <w:r w:rsidRPr="003F7DC9">
              <w:rPr>
                <w:rFonts w:ascii="Arial Narrow" w:eastAsia="Calibri" w:hAnsi="Arial Narrow" w:cs="Calibri"/>
                <w:sz w:val="16"/>
                <w:szCs w:val="16"/>
                <w:lang w:eastAsia="en-US" w:bidi="ar-SA"/>
              </w:rPr>
              <w:br/>
              <w:t>Documento tecnico su misure di prevenzione dal rischio di infezione da SARS-CoV-2 per lo svolgimento delle elezioni referendarie, suppletive, regionali e comunali</w:t>
            </w:r>
            <w:r w:rsidRPr="003F7DC9">
              <w:rPr>
                <w:rFonts w:ascii="Arial Narrow" w:eastAsia="Calibri" w:hAnsi="Arial Narrow" w:cs="Calibri"/>
                <w:sz w:val="16"/>
                <w:szCs w:val="16"/>
                <w:lang w:eastAsia="en-US" w:bidi="ar-SA"/>
              </w:rPr>
              <w:br/>
              <w:t>Parere Modalità di ripresa delle attività didattiche per l’Anno Accademico 2020-2021 nelle Università</w:t>
            </w:r>
          </w:p>
        </w:tc>
        <w:tc>
          <w:tcPr>
            <w:tcW w:w="1032" w:type="pct"/>
            <w:tcBorders>
              <w:bottom w:val="single" w:sz="4" w:space="0" w:color="002060"/>
            </w:tcBorders>
            <w:shd w:val="clear" w:color="auto" w:fill="auto"/>
            <w:noWrap/>
          </w:tcPr>
          <w:p w14:paraId="456D4F6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tcBorders>
              <w:bottom w:val="single" w:sz="4" w:space="0" w:color="002060"/>
            </w:tcBorders>
            <w:shd w:val="clear" w:color="auto" w:fill="auto"/>
            <w:noWrap/>
          </w:tcPr>
          <w:p w14:paraId="0D8AE82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0/07/2020</w:t>
            </w:r>
          </w:p>
        </w:tc>
      </w:tr>
    </w:tbl>
    <w:p w14:paraId="75A61799"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p>
    <w:p w14:paraId="7FE43DB1"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721FABE7" w14:textId="77777777" w:rsidR="00D20537" w:rsidRPr="003F7DC9" w:rsidRDefault="00D20537" w:rsidP="00D20537">
      <w:pPr>
        <w:keepNext/>
        <w:keepLines/>
        <w:widowControl/>
        <w:autoSpaceDE/>
        <w:autoSpaceDN/>
        <w:spacing w:before="360" w:after="120" w:line="259" w:lineRule="auto"/>
        <w:ind w:left="1134" w:hanging="1134"/>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7.</w:t>
      </w:r>
      <w:r w:rsidRPr="003F7DC9">
        <w:rPr>
          <w:rFonts w:ascii="Arial Narrow" w:eastAsia="Yu Gothic Light" w:hAnsi="Arial Narrow"/>
          <w:b/>
          <w:iCs/>
          <w:color w:val="002060"/>
          <w:sz w:val="20"/>
          <w:szCs w:val="20"/>
          <w:lang w:bidi="ar-SA"/>
        </w:rPr>
        <w:tab/>
        <w:t xml:space="preserve">Pilastro 7: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4972" w:type="pct"/>
        <w:tblLayout w:type="fixed"/>
        <w:tblCellMar>
          <w:left w:w="57" w:type="dxa"/>
          <w:right w:w="57" w:type="dxa"/>
        </w:tblCellMar>
        <w:tblLook w:val="04A0" w:firstRow="1" w:lastRow="0" w:firstColumn="1" w:lastColumn="0" w:noHBand="0" w:noVBand="1"/>
      </w:tblPr>
      <w:tblGrid>
        <w:gridCol w:w="2941"/>
        <w:gridCol w:w="3845"/>
        <w:gridCol w:w="2097"/>
        <w:gridCol w:w="1538"/>
      </w:tblGrid>
      <w:tr w:rsidR="00D20537" w:rsidRPr="003F7DC9" w14:paraId="4B02C77E"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411" w:type="pct"/>
            <w:shd w:val="clear" w:color="auto" w:fill="002060"/>
          </w:tcPr>
          <w:p w14:paraId="4412BFD1"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rgomento principale</w:t>
            </w:r>
          </w:p>
        </w:tc>
        <w:tc>
          <w:tcPr>
            <w:tcW w:w="1845" w:type="pct"/>
            <w:shd w:val="clear" w:color="auto" w:fill="002060"/>
            <w:hideMark/>
          </w:tcPr>
          <w:p w14:paraId="1E559B5B"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06" w:type="pct"/>
            <w:shd w:val="clear" w:color="auto" w:fill="002060"/>
            <w:noWrap/>
            <w:hideMark/>
          </w:tcPr>
          <w:p w14:paraId="5535B126"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38" w:type="pct"/>
            <w:shd w:val="clear" w:color="auto" w:fill="002060"/>
            <w:noWrap/>
            <w:hideMark/>
          </w:tcPr>
          <w:p w14:paraId="07D9D666"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0D69BBBB"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44AC0EB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riteri di guarigione, farmaci antiipertensivi</w:t>
            </w:r>
          </w:p>
        </w:tc>
        <w:tc>
          <w:tcPr>
            <w:tcW w:w="1845" w:type="pct"/>
            <w:shd w:val="clear" w:color="auto" w:fill="D9E2F3"/>
          </w:tcPr>
          <w:p w14:paraId="17BCF8BE"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4" w:history="1">
              <w:r w:rsidR="00D20537" w:rsidRPr="003F7DC9">
                <w:rPr>
                  <w:rFonts w:ascii="Arial Narrow" w:eastAsia="Calibri" w:hAnsi="Arial Narrow" w:cs="Calibri"/>
                  <w:sz w:val="16"/>
                  <w:szCs w:val="16"/>
                  <w:lang w:eastAsia="en-US" w:bidi="ar-SA"/>
                </w:rPr>
                <w:t>Verbale CTS N. 32 del 19 marzo 2020</w:t>
              </w:r>
            </w:hyperlink>
          </w:p>
        </w:tc>
        <w:tc>
          <w:tcPr>
            <w:tcW w:w="1006" w:type="pct"/>
            <w:shd w:val="clear" w:color="auto" w:fill="D9E2F3"/>
            <w:noWrap/>
          </w:tcPr>
          <w:p w14:paraId="479F535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shd w:val="clear" w:color="auto" w:fill="D9E2F3"/>
            <w:noWrap/>
          </w:tcPr>
          <w:p w14:paraId="464CDA9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9/03/2020</w:t>
            </w:r>
          </w:p>
        </w:tc>
      </w:tr>
      <w:tr w:rsidR="00D20537" w:rsidRPr="003F7DC9" w14:paraId="2E440AA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2C539A4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tica di laboratorio/strategie di testing</w:t>
            </w:r>
          </w:p>
        </w:tc>
        <w:tc>
          <w:tcPr>
            <w:tcW w:w="1845" w:type="pct"/>
          </w:tcPr>
          <w:p w14:paraId="1E514E43"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5" w:history="1">
              <w:r w:rsidR="00D20537" w:rsidRPr="003F7DC9">
                <w:rPr>
                  <w:rFonts w:ascii="Arial Narrow" w:eastAsia="Calibri" w:hAnsi="Arial Narrow" w:cs="Calibri"/>
                  <w:sz w:val="16"/>
                  <w:szCs w:val="16"/>
                  <w:lang w:eastAsia="en-US" w:bidi="ar-SA"/>
                </w:rPr>
                <w:t>Indicazioni sull’effettuazione del tampone per la ricerca di SARS-CoV-2 nei riceventi di trapianto d’organo da donatore vivente e donatore deceduto, 16 marzo 2020</w:t>
              </w:r>
            </w:hyperlink>
          </w:p>
        </w:tc>
        <w:tc>
          <w:tcPr>
            <w:tcW w:w="1006" w:type="pct"/>
            <w:noWrap/>
          </w:tcPr>
          <w:p w14:paraId="30341EF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CNT; Ministero della Salute</w:t>
            </w:r>
          </w:p>
        </w:tc>
        <w:tc>
          <w:tcPr>
            <w:tcW w:w="738" w:type="pct"/>
            <w:noWrap/>
          </w:tcPr>
          <w:p w14:paraId="5A95575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3/2020</w:t>
            </w:r>
          </w:p>
        </w:tc>
      </w:tr>
      <w:tr w:rsidR="00D20537" w:rsidRPr="003F7DC9" w14:paraId="71F2F21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35A94E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tica per immagini</w:t>
            </w:r>
          </w:p>
        </w:tc>
        <w:tc>
          <w:tcPr>
            <w:tcW w:w="1845" w:type="pct"/>
            <w:shd w:val="clear" w:color="auto" w:fill="D9E2F3"/>
          </w:tcPr>
          <w:p w14:paraId="450EED4F"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6" w:history="1">
              <w:r w:rsidR="00D20537" w:rsidRPr="003F7DC9">
                <w:rPr>
                  <w:rFonts w:ascii="Arial Narrow" w:eastAsia="Calibri" w:hAnsi="Arial Narrow" w:cs="Calibri"/>
                  <w:sz w:val="16"/>
                  <w:szCs w:val="16"/>
                  <w:lang w:eastAsia="en-US" w:bidi="ar-SA"/>
                </w:rPr>
                <w:t>Stato dell’arte sull’impiego della diagnostica per immagini per COVID-19</w:t>
              </w:r>
            </w:hyperlink>
          </w:p>
        </w:tc>
        <w:tc>
          <w:tcPr>
            <w:tcW w:w="1006" w:type="pct"/>
            <w:shd w:val="clear" w:color="auto" w:fill="D9E2F3"/>
            <w:noWrap/>
          </w:tcPr>
          <w:p w14:paraId="68B2BA8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 - Università Tor Vergata</w:t>
            </w:r>
          </w:p>
        </w:tc>
        <w:tc>
          <w:tcPr>
            <w:tcW w:w="738" w:type="pct"/>
            <w:shd w:val="clear" w:color="auto" w:fill="D9E2F3"/>
            <w:noWrap/>
          </w:tcPr>
          <w:p w14:paraId="2BAB9EA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578D331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103E52B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w:t>
            </w:r>
          </w:p>
        </w:tc>
        <w:tc>
          <w:tcPr>
            <w:tcW w:w="1845" w:type="pct"/>
          </w:tcPr>
          <w:p w14:paraId="41F91C90"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7" w:history="1">
              <w:r w:rsidR="00D20537" w:rsidRPr="003F7DC9">
                <w:rPr>
                  <w:rFonts w:ascii="Arial Narrow" w:eastAsia="Calibri" w:hAnsi="Arial Narrow" w:cs="Calibri"/>
                  <w:sz w:val="16"/>
                  <w:szCs w:val="16"/>
                  <w:lang w:eastAsia="en-US" w:bidi="ar-SA"/>
                </w:rPr>
                <w:t xml:space="preserve">Rapporto ISS COVID-19 n. 29/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 malattia di Kawasaki e sindrome infiammatoria acuta multisistemica in età pediatrica e adolescenziale nell’attuale scenario emergenziale da infezione da SARS-CoV-2</w:t>
              </w:r>
            </w:hyperlink>
            <w:r w:rsidR="00D20537" w:rsidRPr="003F7DC9">
              <w:rPr>
                <w:rFonts w:ascii="Arial Narrow" w:eastAsia="Calibri" w:hAnsi="Arial Narrow" w:cs="Calibri"/>
                <w:sz w:val="16"/>
                <w:szCs w:val="16"/>
                <w:lang w:eastAsia="en-US" w:bidi="ar-SA"/>
              </w:rPr>
              <w:t>.</w:t>
            </w:r>
          </w:p>
        </w:tc>
        <w:tc>
          <w:tcPr>
            <w:tcW w:w="1006" w:type="pct"/>
            <w:noWrap/>
          </w:tcPr>
          <w:p w14:paraId="0CC99C7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2D84B7D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1/05/2020</w:t>
            </w:r>
          </w:p>
        </w:tc>
      </w:tr>
      <w:tr w:rsidR="00D20537" w:rsidRPr="003F7DC9" w14:paraId="0674AC1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5EEE6CA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w:t>
            </w:r>
          </w:p>
        </w:tc>
        <w:tc>
          <w:tcPr>
            <w:tcW w:w="1845" w:type="pct"/>
            <w:shd w:val="clear" w:color="auto" w:fill="D9E2F3"/>
          </w:tcPr>
          <w:p w14:paraId="7BCAEDF9"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8" w:history="1">
              <w:r w:rsidR="00D20537" w:rsidRPr="003F7DC9">
                <w:rPr>
                  <w:rFonts w:ascii="Arial Narrow" w:eastAsia="Calibri" w:hAnsi="Arial Narrow" w:cs="Calibri"/>
                  <w:sz w:val="16"/>
                  <w:szCs w:val="16"/>
                  <w:lang w:eastAsia="en-US" w:bidi="ar-SA"/>
                </w:rPr>
                <w:t xml:space="preserve">Rapporto ISS COVID-19 n. 48/2020 - Strategie immunologiche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terapia e prevenzione della COVID-19</w:t>
              </w:r>
            </w:hyperlink>
          </w:p>
        </w:tc>
        <w:tc>
          <w:tcPr>
            <w:tcW w:w="1006" w:type="pct"/>
            <w:shd w:val="clear" w:color="auto" w:fill="D9E2F3"/>
            <w:noWrap/>
          </w:tcPr>
          <w:p w14:paraId="3318693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4A890AE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6/2020</w:t>
            </w:r>
          </w:p>
        </w:tc>
      </w:tr>
      <w:tr w:rsidR="00D20537" w:rsidRPr="003F7DC9" w14:paraId="31C2B1E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44FADC9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w:t>
            </w:r>
          </w:p>
        </w:tc>
        <w:tc>
          <w:tcPr>
            <w:tcW w:w="1845" w:type="pct"/>
          </w:tcPr>
          <w:p w14:paraId="66ECD4A8"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9" w:history="1">
              <w:r w:rsidR="00D20537" w:rsidRPr="003F7DC9">
                <w:rPr>
                  <w:rFonts w:ascii="Arial Narrow" w:eastAsia="Calibri" w:hAnsi="Arial Narrow" w:cs="Calibri"/>
                  <w:sz w:val="16"/>
                  <w:szCs w:val="16"/>
                  <w:lang w:eastAsia="en-US" w:bidi="ar-SA"/>
                </w:rPr>
                <w:t>Rapporto ISS COVID-19 n. 6/2020 - Procedura per l’esecuzione di riscontri diagnostici in pazienti deceduti con infezione da SARS-CoV-2.</w:t>
              </w:r>
            </w:hyperlink>
          </w:p>
        </w:tc>
        <w:tc>
          <w:tcPr>
            <w:tcW w:w="1006" w:type="pct"/>
            <w:noWrap/>
          </w:tcPr>
          <w:p w14:paraId="26A728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75C56BB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3/2020</w:t>
            </w:r>
          </w:p>
        </w:tc>
      </w:tr>
      <w:tr w:rsidR="00D20537" w:rsidRPr="003F7DC9" w14:paraId="453FDDC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152F19E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 Malattie rare</w:t>
            </w:r>
          </w:p>
        </w:tc>
        <w:tc>
          <w:tcPr>
            <w:tcW w:w="1845" w:type="pct"/>
            <w:shd w:val="clear" w:color="auto" w:fill="D9E2F3"/>
          </w:tcPr>
          <w:p w14:paraId="4B023F03"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0" w:history="1">
              <w:r w:rsidR="00D20537" w:rsidRPr="003F7DC9">
                <w:rPr>
                  <w:rFonts w:ascii="Arial Narrow" w:eastAsia="Calibri" w:hAnsi="Arial Narrow" w:cs="Calibri"/>
                  <w:sz w:val="16"/>
                  <w:szCs w:val="16"/>
                  <w:lang w:eastAsia="en-US" w:bidi="ar-SA"/>
                </w:rPr>
                <w:t xml:space="preserve">Rapporto ISS COVID-19 n. 14/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ostegno delle persone con enzimopenia G6PD (favismo) nell’attuale scenario emergenziale SARS-CoV-2.</w:t>
              </w:r>
            </w:hyperlink>
          </w:p>
        </w:tc>
        <w:tc>
          <w:tcPr>
            <w:tcW w:w="1006" w:type="pct"/>
            <w:shd w:val="clear" w:color="auto" w:fill="D9E2F3"/>
            <w:noWrap/>
          </w:tcPr>
          <w:p w14:paraId="30382C7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760F551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4/2020</w:t>
            </w:r>
          </w:p>
        </w:tc>
      </w:tr>
      <w:tr w:rsidR="00D20537" w:rsidRPr="003F7DC9" w14:paraId="442652D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3E2BB1F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o-organizzativa</w:t>
            </w:r>
          </w:p>
        </w:tc>
        <w:tc>
          <w:tcPr>
            <w:tcW w:w="1845" w:type="pct"/>
          </w:tcPr>
          <w:p w14:paraId="2D585EE7"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Indicazioni emergenziali per le attività assistenziali e le misure di prevenzione e controllo nei Dipartimenti di Salute Mentale e nei Servizi di Neuropsichiatria Infantile dell’Infanzia e dell’Adolescenza. n. 0014314-23/04/2020-DGPRE-DGPRE-P</w:t>
              </w:r>
            </w:hyperlink>
          </w:p>
        </w:tc>
        <w:tc>
          <w:tcPr>
            <w:tcW w:w="1006" w:type="pct"/>
            <w:noWrap/>
          </w:tcPr>
          <w:p w14:paraId="323D808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GPRE, DGPROGS</w:t>
            </w:r>
          </w:p>
        </w:tc>
        <w:tc>
          <w:tcPr>
            <w:tcW w:w="738" w:type="pct"/>
            <w:noWrap/>
          </w:tcPr>
          <w:p w14:paraId="7C78DF9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4/2020</w:t>
            </w:r>
          </w:p>
        </w:tc>
      </w:tr>
      <w:tr w:rsidR="00D20537" w:rsidRPr="003F7DC9" w14:paraId="1C6C63A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D44B16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della rete assistenziale</w:t>
            </w:r>
          </w:p>
        </w:tc>
        <w:tc>
          <w:tcPr>
            <w:tcW w:w="1845" w:type="pct"/>
            <w:shd w:val="clear" w:color="auto" w:fill="D9E2F3"/>
          </w:tcPr>
          <w:p w14:paraId="1F55EE0C"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2" w:history="1">
              <w:r w:rsidR="00D20537" w:rsidRPr="003F7DC9">
                <w:rPr>
                  <w:rFonts w:ascii="Arial Narrow" w:eastAsia="Calibri" w:hAnsi="Arial Narrow" w:cs="Calibri"/>
                  <w:sz w:val="16"/>
                  <w:szCs w:val="16"/>
                  <w:lang w:eastAsia="en-US" w:bidi="ar-SA"/>
                </w:rPr>
                <w:t xml:space="preserve">Rapporto ISS COVID-19 n. 12/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servizi assistenziali di telemedicina durante l’emergenza sanitaria COVID-19</w:t>
              </w:r>
            </w:hyperlink>
          </w:p>
        </w:tc>
        <w:tc>
          <w:tcPr>
            <w:tcW w:w="1006" w:type="pct"/>
            <w:shd w:val="clear" w:color="auto" w:fill="D9E2F3"/>
            <w:noWrap/>
          </w:tcPr>
          <w:p w14:paraId="3E99F5F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337EA42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4/2020</w:t>
            </w:r>
          </w:p>
        </w:tc>
      </w:tr>
      <w:tr w:rsidR="00D20537" w:rsidRPr="003F7DC9" w14:paraId="468DBBC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0538D93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della rete assistenziale</w:t>
            </w:r>
          </w:p>
        </w:tc>
        <w:tc>
          <w:tcPr>
            <w:tcW w:w="1845" w:type="pct"/>
          </w:tcPr>
          <w:p w14:paraId="70F0CB25"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3" w:history="1">
              <w:r w:rsidR="00D20537" w:rsidRPr="003F7DC9">
                <w:rPr>
                  <w:rFonts w:ascii="Arial Narrow" w:eastAsia="Calibri" w:hAnsi="Arial Narrow" w:cs="Calibri"/>
                  <w:sz w:val="16"/>
                  <w:szCs w:val="16"/>
                  <w:lang w:eastAsia="en-US" w:bidi="ar-SA"/>
                </w:rPr>
                <w:t>Rapporto ISS COVID-19 n. 35/2020 - Il Medico di Medicina Generale e la pandemia di COVID-19: alcuni aspetti di etica e di organizzazione.</w:t>
              </w:r>
            </w:hyperlink>
          </w:p>
        </w:tc>
        <w:tc>
          <w:tcPr>
            <w:tcW w:w="1006" w:type="pct"/>
            <w:noWrap/>
          </w:tcPr>
          <w:p w14:paraId="60AE39E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16F16A7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6E1D963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466ABB9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pazienti immunodepressi</w:t>
            </w:r>
          </w:p>
        </w:tc>
        <w:tc>
          <w:tcPr>
            <w:tcW w:w="1845" w:type="pct"/>
            <w:shd w:val="clear" w:color="auto" w:fill="D9E2F3"/>
          </w:tcPr>
          <w:p w14:paraId="07AC071F"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accomandazioni per la gestione dei pazienti immunodepressi residenti nel nostro Paese in corso di emergenza da COVID-19 n.007942-27/03/2020-DGPROGS</w:t>
              </w:r>
            </w:hyperlink>
          </w:p>
        </w:tc>
        <w:tc>
          <w:tcPr>
            <w:tcW w:w="1006" w:type="pct"/>
            <w:shd w:val="clear" w:color="auto" w:fill="D9E2F3"/>
            <w:noWrap/>
          </w:tcPr>
          <w:p w14:paraId="6D99F39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 Direzione generale della programmazione sanitaria</w:t>
            </w:r>
          </w:p>
        </w:tc>
        <w:tc>
          <w:tcPr>
            <w:tcW w:w="738" w:type="pct"/>
            <w:shd w:val="clear" w:color="auto" w:fill="D9E2F3"/>
            <w:noWrap/>
          </w:tcPr>
          <w:p w14:paraId="4623FFE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3/2020</w:t>
            </w:r>
          </w:p>
        </w:tc>
      </w:tr>
      <w:tr w:rsidR="00D20537" w:rsidRPr="003F7DC9" w14:paraId="3AC87108"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0019810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pazienti oncologici</w:t>
            </w:r>
          </w:p>
        </w:tc>
        <w:tc>
          <w:tcPr>
            <w:tcW w:w="1845" w:type="pct"/>
          </w:tcPr>
          <w:p w14:paraId="6D777528"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accomandazioni per la gestione dei pazienti oncologici e onco-ematologici in corso di emergenza da COVID-19 n.007023-10/03/2020-DGPROGS</w:t>
              </w:r>
            </w:hyperlink>
          </w:p>
        </w:tc>
        <w:tc>
          <w:tcPr>
            <w:tcW w:w="1006" w:type="pct"/>
            <w:noWrap/>
          </w:tcPr>
          <w:p w14:paraId="1AD65F4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 Direzione generale della programmazione sanitaria</w:t>
            </w:r>
          </w:p>
        </w:tc>
        <w:tc>
          <w:tcPr>
            <w:tcW w:w="738" w:type="pct"/>
            <w:noWrap/>
          </w:tcPr>
          <w:p w14:paraId="2D1286C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3/2020</w:t>
            </w:r>
          </w:p>
        </w:tc>
      </w:tr>
      <w:tr w:rsidR="00D20537" w:rsidRPr="003F7DC9" w14:paraId="3A5D2C6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36A50E5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ercorso Nascita</w:t>
            </w:r>
          </w:p>
        </w:tc>
        <w:tc>
          <w:tcPr>
            <w:tcW w:w="1845" w:type="pct"/>
            <w:shd w:val="clear" w:color="auto" w:fill="D9E2F3"/>
          </w:tcPr>
          <w:p w14:paraId="752499B7"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indicazioni per gravida-partoriente, puerpera, neonato e allattamento n.011257-31/03/2020-DGPRE</w:t>
              </w:r>
            </w:hyperlink>
          </w:p>
        </w:tc>
        <w:tc>
          <w:tcPr>
            <w:tcW w:w="1006" w:type="pct"/>
            <w:shd w:val="clear" w:color="auto" w:fill="D9E2F3"/>
            <w:noWrap/>
          </w:tcPr>
          <w:p w14:paraId="1829E77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 Direzione generale della programmazione sanitaria</w:t>
            </w:r>
          </w:p>
        </w:tc>
        <w:tc>
          <w:tcPr>
            <w:tcW w:w="738" w:type="pct"/>
            <w:shd w:val="clear" w:color="auto" w:fill="D9E2F3"/>
            <w:noWrap/>
          </w:tcPr>
          <w:p w14:paraId="1AA1559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3/2020</w:t>
            </w:r>
          </w:p>
        </w:tc>
      </w:tr>
      <w:tr w:rsidR="00D20537" w:rsidRPr="003F7DC9" w14:paraId="060DA6D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237DBEF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lasma di pazienti siero convertiti ad uso terapeutico, varie</w:t>
            </w:r>
          </w:p>
        </w:tc>
        <w:tc>
          <w:tcPr>
            <w:tcW w:w="1845" w:type="pct"/>
          </w:tcPr>
          <w:p w14:paraId="2A12F4A0"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7" w:history="1">
              <w:r w:rsidR="00D20537" w:rsidRPr="003F7DC9">
                <w:rPr>
                  <w:rFonts w:ascii="Arial Narrow" w:eastAsia="Calibri" w:hAnsi="Arial Narrow" w:cs="Calibri"/>
                  <w:sz w:val="16"/>
                  <w:szCs w:val="16"/>
                  <w:lang w:eastAsia="en-US" w:bidi="ar-SA"/>
                </w:rPr>
                <w:t>Verbale CTS N. 46 del 7 aprile 2020</w:t>
              </w:r>
            </w:hyperlink>
          </w:p>
        </w:tc>
        <w:tc>
          <w:tcPr>
            <w:tcW w:w="1006" w:type="pct"/>
            <w:noWrap/>
          </w:tcPr>
          <w:p w14:paraId="343F662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noWrap/>
          </w:tcPr>
          <w:p w14:paraId="7F3DEF2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4/2020</w:t>
            </w:r>
          </w:p>
        </w:tc>
      </w:tr>
      <w:tr w:rsidR="00D20537" w:rsidRPr="003F7DC9" w14:paraId="01B8515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54C5FB3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accomandazioni per la gestione dei pazienti immunodepressi</w:t>
            </w:r>
          </w:p>
        </w:tc>
        <w:tc>
          <w:tcPr>
            <w:tcW w:w="1845" w:type="pct"/>
            <w:shd w:val="clear" w:color="auto" w:fill="D9E2F3"/>
          </w:tcPr>
          <w:p w14:paraId="4A444666"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8" w:history="1">
              <w:r w:rsidR="00D20537" w:rsidRPr="003F7DC9">
                <w:rPr>
                  <w:rFonts w:ascii="Arial Narrow" w:eastAsia="Calibri" w:hAnsi="Arial Narrow" w:cs="Calibri"/>
                  <w:sz w:val="16"/>
                  <w:szCs w:val="16"/>
                  <w:lang w:eastAsia="en-US" w:bidi="ar-SA"/>
                </w:rPr>
                <w:t>Verbale CTS N. 31 del 18 marzo 2020</w:t>
              </w:r>
            </w:hyperlink>
          </w:p>
        </w:tc>
        <w:tc>
          <w:tcPr>
            <w:tcW w:w="1006" w:type="pct"/>
            <w:shd w:val="clear" w:color="auto" w:fill="D9E2F3"/>
            <w:noWrap/>
          </w:tcPr>
          <w:p w14:paraId="384D9ED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shd w:val="clear" w:color="auto" w:fill="D9E2F3"/>
            <w:noWrap/>
          </w:tcPr>
          <w:p w14:paraId="14D31AD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4F585B5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17153DC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aterno-infantile</w:t>
            </w:r>
          </w:p>
        </w:tc>
        <w:tc>
          <w:tcPr>
            <w:tcW w:w="1845" w:type="pct"/>
          </w:tcPr>
          <w:p w14:paraId="24F0374B"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9" w:history="1">
              <w:r w:rsidR="00D20537" w:rsidRPr="003F7DC9">
                <w:rPr>
                  <w:rFonts w:ascii="Arial Narrow" w:eastAsia="Calibri" w:hAnsi="Arial Narrow" w:cs="Calibri"/>
                  <w:sz w:val="16"/>
                  <w:szCs w:val="16"/>
                  <w:lang w:eastAsia="en-US" w:bidi="ar-SA"/>
                </w:rPr>
                <w:t>Rapporto ISS COVID-19 n. 44/2020 - Indicazioni di un programma di intervento per la gestione dell’ansia e della depressione perinatale nell’emergenza e post emergenza COVID-19</w:t>
              </w:r>
            </w:hyperlink>
          </w:p>
        </w:tc>
        <w:tc>
          <w:tcPr>
            <w:tcW w:w="1006" w:type="pct"/>
            <w:noWrap/>
          </w:tcPr>
          <w:p w14:paraId="2E85F89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649F53A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AB2C95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BB4411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aterno-infantile</w:t>
            </w:r>
          </w:p>
        </w:tc>
        <w:tc>
          <w:tcPr>
            <w:tcW w:w="1845" w:type="pct"/>
            <w:shd w:val="clear" w:color="auto" w:fill="D9E2F3"/>
          </w:tcPr>
          <w:p w14:paraId="1D31E334"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0" w:history="1">
              <w:r w:rsidR="00D20537" w:rsidRPr="003F7DC9">
                <w:rPr>
                  <w:rFonts w:ascii="Arial Narrow" w:eastAsia="Calibri" w:hAnsi="Arial Narrow" w:cs="Calibri"/>
                  <w:sz w:val="16"/>
                  <w:szCs w:val="16"/>
                  <w:lang w:eastAsia="en-US" w:bidi="ar-SA"/>
                </w:rPr>
                <w:t xml:space="preserve">Rapporto ISS COVID-19 n. 45/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gravidanza, parto, allattamento e cura dei piccolissimi di 0-2 anni in risposta all’emergenza COVID-19</w:t>
              </w:r>
            </w:hyperlink>
          </w:p>
        </w:tc>
        <w:tc>
          <w:tcPr>
            <w:tcW w:w="1006" w:type="pct"/>
            <w:shd w:val="clear" w:color="auto" w:fill="D9E2F3"/>
            <w:noWrap/>
          </w:tcPr>
          <w:p w14:paraId="1DE5FF2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1B7B77E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A8ACD0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67E380F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entale</w:t>
            </w:r>
          </w:p>
        </w:tc>
        <w:tc>
          <w:tcPr>
            <w:tcW w:w="1845" w:type="pct"/>
          </w:tcPr>
          <w:p w14:paraId="1DD8A7C8"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1" w:history="1">
              <w:r w:rsidR="00D20537" w:rsidRPr="003F7DC9">
                <w:rPr>
                  <w:rFonts w:ascii="Arial Narrow" w:eastAsia="Calibri" w:hAnsi="Arial Narrow" w:cs="Calibri"/>
                  <w:sz w:val="16"/>
                  <w:szCs w:val="16"/>
                  <w:lang w:eastAsia="en-US" w:bidi="ar-SA"/>
                </w:rPr>
                <w:t>Rapporto ISS COVID-19 n. 30/2020 - Indicazioni sull’intervento telefonico di primo livello per l’informazione personalizzata e l’attivazione dell’empowerment della popolazione nell’emergenza COVID-19.</w:t>
              </w:r>
            </w:hyperlink>
          </w:p>
        </w:tc>
        <w:tc>
          <w:tcPr>
            <w:tcW w:w="1006" w:type="pct"/>
            <w:noWrap/>
          </w:tcPr>
          <w:p w14:paraId="1BA961C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4C18B2A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5/2020</w:t>
            </w:r>
          </w:p>
        </w:tc>
      </w:tr>
      <w:tr w:rsidR="00D20537" w:rsidRPr="003F7DC9" w14:paraId="0669BC4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69E8FC0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entale</w:t>
            </w:r>
          </w:p>
        </w:tc>
        <w:tc>
          <w:tcPr>
            <w:tcW w:w="1845" w:type="pct"/>
            <w:shd w:val="clear" w:color="auto" w:fill="D9E2F3"/>
          </w:tcPr>
          <w:p w14:paraId="2A1A95DB"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2" w:history="1">
              <w:r w:rsidR="00D20537" w:rsidRPr="003F7DC9">
                <w:rPr>
                  <w:rFonts w:ascii="Arial Narrow" w:eastAsia="Calibri" w:hAnsi="Arial Narrow" w:cs="Calibri"/>
                  <w:sz w:val="16"/>
                  <w:szCs w:val="16"/>
                  <w:lang w:eastAsia="en-US" w:bidi="ar-SA"/>
                </w:rPr>
                <w:t xml:space="preserve">Rapporto ISS COVID-19 n. 31/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il supporto psicologico telefonico di secondo livello in ambito sanitario nello scenario emergenziale COVID-19.</w:t>
              </w:r>
            </w:hyperlink>
          </w:p>
        </w:tc>
        <w:tc>
          <w:tcPr>
            <w:tcW w:w="1006" w:type="pct"/>
            <w:shd w:val="clear" w:color="auto" w:fill="D9E2F3"/>
            <w:noWrap/>
          </w:tcPr>
          <w:p w14:paraId="58F3B43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1854C08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5/2020</w:t>
            </w:r>
          </w:p>
        </w:tc>
      </w:tr>
      <w:tr w:rsidR="00D20537" w:rsidRPr="003F7DC9" w14:paraId="363C3D9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2168B81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Salute Mentale/ Età evolutiva</w:t>
            </w:r>
          </w:p>
        </w:tc>
        <w:tc>
          <w:tcPr>
            <w:tcW w:w="1845" w:type="pct"/>
          </w:tcPr>
          <w:p w14:paraId="496B7BC9"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3" w:history="1">
              <w:r w:rsidR="00D20537" w:rsidRPr="003F7DC9">
                <w:rPr>
                  <w:rFonts w:ascii="Arial Narrow" w:eastAsia="Calibri" w:hAnsi="Arial Narrow" w:cs="Calibri"/>
                  <w:sz w:val="16"/>
                  <w:szCs w:val="16"/>
                  <w:lang w:eastAsia="en-US" w:bidi="ar-SA"/>
                </w:rPr>
                <w:t xml:space="preserve">Rapporto ISS COVID-19 n. 43/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ostegno della salute mentale nei minori di età durante la pandemia COVID-19.</w:t>
              </w:r>
            </w:hyperlink>
          </w:p>
        </w:tc>
        <w:tc>
          <w:tcPr>
            <w:tcW w:w="1006" w:type="pct"/>
            <w:noWrap/>
          </w:tcPr>
          <w:p w14:paraId="3B78AC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1F846C5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493D14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40146FE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clinica</w:t>
            </w:r>
          </w:p>
        </w:tc>
        <w:tc>
          <w:tcPr>
            <w:tcW w:w="1845" w:type="pct"/>
            <w:shd w:val="clear" w:color="auto" w:fill="D9E2F3"/>
          </w:tcPr>
          <w:p w14:paraId="6B14B4EC"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4" w:history="1">
              <w:r w:rsidR="00D20537" w:rsidRPr="003F7DC9">
                <w:rPr>
                  <w:rFonts w:ascii="Arial Narrow" w:eastAsia="Calibri" w:hAnsi="Arial Narrow" w:cs="Calibri"/>
                  <w:sz w:val="16"/>
                  <w:szCs w:val="16"/>
                  <w:lang w:eastAsia="en-US" w:bidi="ar-SA"/>
                </w:rPr>
                <w:t xml:space="preserve">Rapporto ISS COVID-19 n. 49/2020 - COVID-19: rapporto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 definizione, certificazione e classificazione delle cause di morte.</w:t>
              </w:r>
            </w:hyperlink>
          </w:p>
        </w:tc>
        <w:tc>
          <w:tcPr>
            <w:tcW w:w="1006" w:type="pct"/>
            <w:shd w:val="clear" w:color="auto" w:fill="D9E2F3"/>
            <w:noWrap/>
          </w:tcPr>
          <w:p w14:paraId="146DA5B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 INAIL, ISTAT</w:t>
            </w:r>
          </w:p>
        </w:tc>
        <w:tc>
          <w:tcPr>
            <w:tcW w:w="738" w:type="pct"/>
            <w:shd w:val="clear" w:color="auto" w:fill="D9E2F3"/>
            <w:noWrap/>
          </w:tcPr>
          <w:p w14:paraId="4D7A36C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6/2020</w:t>
            </w:r>
          </w:p>
        </w:tc>
      </w:tr>
      <w:tr w:rsidR="00D20537" w:rsidRPr="003F7DC9" w14:paraId="39E0DE4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15D03CA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clinica</w:t>
            </w:r>
          </w:p>
        </w:tc>
        <w:tc>
          <w:tcPr>
            <w:tcW w:w="1845" w:type="pct"/>
          </w:tcPr>
          <w:p w14:paraId="70B2A9ED"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5" w:history="1">
              <w:r w:rsidR="00D20537" w:rsidRPr="003F7DC9">
                <w:rPr>
                  <w:rFonts w:ascii="Arial Narrow" w:eastAsia="Calibri" w:hAnsi="Arial Narrow" w:cs="Calibri"/>
                  <w:sz w:val="16"/>
                  <w:szCs w:val="16"/>
                  <w:lang w:eastAsia="en-US" w:bidi="ar-SA"/>
                </w:rPr>
                <w:t>Linee di indirizzo assistenziali del paziente critico affetto da COVID</w:t>
              </w:r>
              <w:r w:rsidR="00D20537" w:rsidRPr="003F7DC9">
                <w:rPr>
                  <w:rFonts w:ascii="Cambria Math" w:eastAsia="Calibri" w:hAnsi="Cambria Math" w:cs="Cambria Math"/>
                  <w:sz w:val="16"/>
                  <w:szCs w:val="16"/>
                  <w:lang w:eastAsia="en-US" w:bidi="ar-SA"/>
                </w:rPr>
                <w:t>‐</w:t>
              </w:r>
              <w:r w:rsidR="00D20537" w:rsidRPr="003F7DC9">
                <w:rPr>
                  <w:rFonts w:ascii="Arial Narrow" w:eastAsia="Calibri" w:hAnsi="Arial Narrow" w:cs="Calibri"/>
                  <w:sz w:val="16"/>
                  <w:szCs w:val="16"/>
                  <w:lang w:eastAsia="en-US" w:bidi="ar-SA"/>
                </w:rPr>
                <w:t>19, 29 febbraio 2020</w:t>
              </w:r>
            </w:hyperlink>
          </w:p>
        </w:tc>
        <w:tc>
          <w:tcPr>
            <w:tcW w:w="1006" w:type="pct"/>
            <w:noWrap/>
          </w:tcPr>
          <w:p w14:paraId="112DE73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Gruppo di esperti: M. Antonelli, L. Richeldi, R. Bernabei, A. Villani</w:t>
            </w:r>
          </w:p>
        </w:tc>
        <w:tc>
          <w:tcPr>
            <w:tcW w:w="738" w:type="pct"/>
            <w:noWrap/>
          </w:tcPr>
          <w:p w14:paraId="290B845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2/2020</w:t>
            </w:r>
          </w:p>
        </w:tc>
      </w:tr>
      <w:tr w:rsidR="00D20537" w:rsidRPr="003F7DC9" w14:paraId="3203625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2BB965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clinica</w:t>
            </w:r>
          </w:p>
        </w:tc>
        <w:tc>
          <w:tcPr>
            <w:tcW w:w="1845" w:type="pct"/>
            <w:shd w:val="clear" w:color="auto" w:fill="D9E2F3"/>
          </w:tcPr>
          <w:p w14:paraId="7182836E"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6" w:history="1">
              <w:r w:rsidR="00D20537" w:rsidRPr="003F7DC9">
                <w:rPr>
                  <w:rFonts w:ascii="Arial Narrow" w:eastAsia="Calibri" w:hAnsi="Arial Narrow" w:cs="Calibri"/>
                  <w:sz w:val="16"/>
                  <w:szCs w:val="16"/>
                  <w:lang w:eastAsia="en-US" w:bidi="ar-SA"/>
                </w:rPr>
                <w:t>Raccomandazioni per la gestione dei pazienti oncologici e onco-ematologici, in corso di emergenza da COVID-19,10 marzo 2020. n. 0007023-10/03/2020-DGPROGS-MDS-P - Allegato Utente 1 (A01)</w:t>
              </w:r>
            </w:hyperlink>
          </w:p>
        </w:tc>
        <w:tc>
          <w:tcPr>
            <w:tcW w:w="1006" w:type="pct"/>
            <w:shd w:val="clear" w:color="auto" w:fill="D9E2F3"/>
            <w:noWrap/>
          </w:tcPr>
          <w:p w14:paraId="36F903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GPROGS; CTS Protezione Civile</w:t>
            </w:r>
          </w:p>
        </w:tc>
        <w:tc>
          <w:tcPr>
            <w:tcW w:w="738" w:type="pct"/>
            <w:shd w:val="clear" w:color="auto" w:fill="D9E2F3"/>
            <w:noWrap/>
          </w:tcPr>
          <w:p w14:paraId="09FFB65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3/2020</w:t>
            </w:r>
          </w:p>
        </w:tc>
      </w:tr>
      <w:tr w:rsidR="00D20537" w:rsidRPr="003F7DC9" w14:paraId="792FF19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46DFFCD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ttamenti con plasma da convalescenti o immunoglobuline iperimmuni</w:t>
            </w:r>
          </w:p>
        </w:tc>
        <w:tc>
          <w:tcPr>
            <w:tcW w:w="1845" w:type="pct"/>
          </w:tcPr>
          <w:p w14:paraId="19F4AE03"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7" w:history="1">
              <w:r w:rsidR="00D20537" w:rsidRPr="003F7DC9">
                <w:rPr>
                  <w:rFonts w:ascii="Arial Narrow" w:eastAsia="Calibri" w:hAnsi="Arial Narrow" w:cs="Calibri"/>
                  <w:sz w:val="16"/>
                  <w:szCs w:val="16"/>
                  <w:lang w:eastAsia="en-US" w:bidi="ar-SA"/>
                </w:rPr>
                <w:t>Verbale CTS N. 51 del 14 aprile 2020</w:t>
              </w:r>
            </w:hyperlink>
          </w:p>
        </w:tc>
        <w:tc>
          <w:tcPr>
            <w:tcW w:w="1006" w:type="pct"/>
            <w:noWrap/>
          </w:tcPr>
          <w:p w14:paraId="5AC4690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noWrap/>
          </w:tcPr>
          <w:p w14:paraId="3BFD22E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4/2020</w:t>
            </w:r>
          </w:p>
        </w:tc>
      </w:tr>
      <w:tr w:rsidR="00D20537" w:rsidRPr="003F7DC9" w14:paraId="18E505A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tcBorders>
              <w:bottom w:val="single" w:sz="4" w:space="0" w:color="BFBFBF"/>
            </w:tcBorders>
            <w:shd w:val="clear" w:color="auto" w:fill="D9E2F3"/>
          </w:tcPr>
          <w:p w14:paraId="3F53541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Utilizzo di sostanze/dispositivi</w:t>
            </w:r>
          </w:p>
        </w:tc>
        <w:tc>
          <w:tcPr>
            <w:tcW w:w="1845" w:type="pct"/>
            <w:tcBorders>
              <w:bottom w:val="single" w:sz="4" w:space="0" w:color="BFBFBF"/>
            </w:tcBorders>
            <w:shd w:val="clear" w:color="auto" w:fill="D9E2F3"/>
          </w:tcPr>
          <w:p w14:paraId="7ACDDF7A"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8" w:history="1">
              <w:r w:rsidR="00D20537" w:rsidRPr="003F7DC9">
                <w:rPr>
                  <w:rFonts w:ascii="Arial Narrow" w:eastAsia="Calibri" w:hAnsi="Arial Narrow" w:cs="Calibri"/>
                  <w:sz w:val="16"/>
                  <w:szCs w:val="16"/>
                  <w:lang w:eastAsia="en-US" w:bidi="ar-SA"/>
                </w:rPr>
                <w:t>Rapporto ISS COVID-19 n. 51/2020 - Integratori alimentari o farmaci? Regolamentazione e raccomandazioni per un uso consapevole in tempo di COVID-19</w:t>
              </w:r>
            </w:hyperlink>
          </w:p>
        </w:tc>
        <w:tc>
          <w:tcPr>
            <w:tcW w:w="1006" w:type="pct"/>
            <w:tcBorders>
              <w:bottom w:val="single" w:sz="4" w:space="0" w:color="BFBFBF"/>
            </w:tcBorders>
            <w:shd w:val="clear" w:color="auto" w:fill="D9E2F3"/>
            <w:noWrap/>
          </w:tcPr>
          <w:p w14:paraId="4703457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tcBorders>
              <w:bottom w:val="single" w:sz="4" w:space="0" w:color="BFBFBF"/>
            </w:tcBorders>
            <w:shd w:val="clear" w:color="auto" w:fill="D9E2F3"/>
            <w:noWrap/>
          </w:tcPr>
          <w:p w14:paraId="638C4FF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20B782F0"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Borders>
              <w:bottom w:val="single" w:sz="4" w:space="0" w:color="002060"/>
            </w:tcBorders>
          </w:tcPr>
          <w:p w14:paraId="2517D89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lutazione documento su criteri di utilizzo dei sistemi invasivi e non invasivi per la gestione dell’insufficienza respiratoria acuta dell’adulto e relativi costi</w:t>
            </w:r>
          </w:p>
        </w:tc>
        <w:tc>
          <w:tcPr>
            <w:tcW w:w="1845" w:type="pct"/>
            <w:tcBorders>
              <w:bottom w:val="single" w:sz="4" w:space="0" w:color="002060"/>
            </w:tcBorders>
          </w:tcPr>
          <w:p w14:paraId="1EDC5C9E"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9" w:history="1">
              <w:r w:rsidR="00D20537" w:rsidRPr="003F7DC9">
                <w:rPr>
                  <w:rFonts w:ascii="Arial Narrow" w:eastAsia="Calibri" w:hAnsi="Arial Narrow" w:cs="Calibri"/>
                  <w:sz w:val="16"/>
                  <w:szCs w:val="16"/>
                  <w:lang w:eastAsia="en-US" w:bidi="ar-SA"/>
                </w:rPr>
                <w:t>Verbale CTS N. 11 del 27 febbraio 2020</w:t>
              </w:r>
            </w:hyperlink>
          </w:p>
        </w:tc>
        <w:tc>
          <w:tcPr>
            <w:tcW w:w="1006" w:type="pct"/>
            <w:tcBorders>
              <w:bottom w:val="single" w:sz="4" w:space="0" w:color="002060"/>
            </w:tcBorders>
            <w:noWrap/>
          </w:tcPr>
          <w:p w14:paraId="06D9CB6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tcBorders>
              <w:bottom w:val="single" w:sz="4" w:space="0" w:color="002060"/>
            </w:tcBorders>
            <w:noWrap/>
          </w:tcPr>
          <w:p w14:paraId="6C5C01A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bl>
    <w:p w14:paraId="3B26F7FF"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6104BE10"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0DFC5025"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8.</w:t>
      </w:r>
      <w:r w:rsidRPr="003F7DC9">
        <w:rPr>
          <w:rFonts w:ascii="Arial Narrow" w:eastAsia="Yu Gothic Light" w:hAnsi="Arial Narrow"/>
          <w:b/>
          <w:iCs/>
          <w:color w:val="002060"/>
          <w:sz w:val="20"/>
          <w:szCs w:val="20"/>
          <w:lang w:bidi="ar-SA"/>
        </w:rPr>
        <w:tab/>
        <w:t xml:space="preserve">Pilastro 8: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103" w:type="pct"/>
        <w:tblLayout w:type="fixed"/>
        <w:tblLook w:val="04A0" w:firstRow="1" w:lastRow="0" w:firstColumn="1" w:lastColumn="0" w:noHBand="0" w:noVBand="1"/>
      </w:tblPr>
      <w:tblGrid>
        <w:gridCol w:w="2618"/>
        <w:gridCol w:w="4024"/>
        <w:gridCol w:w="2445"/>
        <w:gridCol w:w="1609"/>
      </w:tblGrid>
      <w:tr w:rsidR="00D20537" w:rsidRPr="003F7DC9" w14:paraId="697DAB82" w14:textId="77777777" w:rsidTr="004F4F2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shd w:val="clear" w:color="auto" w:fill="002060"/>
          </w:tcPr>
          <w:p w14:paraId="239B573C"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81" w:type="pct"/>
            <w:shd w:val="clear" w:color="auto" w:fill="002060"/>
            <w:hideMark/>
          </w:tcPr>
          <w:p w14:paraId="196E70B1"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143" w:type="pct"/>
            <w:shd w:val="clear" w:color="auto" w:fill="002060"/>
            <w:noWrap/>
            <w:hideMark/>
          </w:tcPr>
          <w:p w14:paraId="3CE5EC4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52" w:type="pct"/>
            <w:shd w:val="clear" w:color="auto" w:fill="002060"/>
            <w:noWrap/>
            <w:hideMark/>
          </w:tcPr>
          <w:p w14:paraId="5BA524B2"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3B78EE1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shd w:val="clear" w:color="auto" w:fill="D9E2F3"/>
          </w:tcPr>
          <w:p w14:paraId="15299B2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Dispositivi diagnostici</w:t>
            </w:r>
          </w:p>
        </w:tc>
        <w:tc>
          <w:tcPr>
            <w:tcW w:w="1881" w:type="pct"/>
            <w:shd w:val="clear" w:color="auto" w:fill="D9E2F3"/>
          </w:tcPr>
          <w:p w14:paraId="7832FE56"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43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Aggiornamento Elenco Dispositivi Diagnostici n. 012413-08/04/2020-DGPRE</w:t>
              </w:r>
            </w:hyperlink>
          </w:p>
        </w:tc>
        <w:tc>
          <w:tcPr>
            <w:tcW w:w="1143" w:type="pct"/>
            <w:shd w:val="clear" w:color="auto" w:fill="D9E2F3"/>
            <w:noWrap/>
          </w:tcPr>
          <w:p w14:paraId="5754262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52" w:type="pct"/>
            <w:shd w:val="clear" w:color="auto" w:fill="D9E2F3"/>
            <w:noWrap/>
          </w:tcPr>
          <w:p w14:paraId="524851D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4/2020</w:t>
            </w:r>
          </w:p>
        </w:tc>
      </w:tr>
      <w:tr w:rsidR="00D20537" w:rsidRPr="003F7DC9" w14:paraId="0C04C94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24" w:type="pct"/>
          </w:tcPr>
          <w:p w14:paraId="2951BBCC"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Donazioni di sangue ed emocomponenti</w:t>
            </w:r>
          </w:p>
        </w:tc>
        <w:tc>
          <w:tcPr>
            <w:tcW w:w="1881" w:type="pct"/>
          </w:tcPr>
          <w:p w14:paraId="3F9E4EBC"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43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mergenza epidemiologica da COVID-19: donazioni di sangue ed emocomponenti. n. 0008138-10/03/2020-DGPRE-MDS-P</w:t>
              </w:r>
            </w:hyperlink>
          </w:p>
        </w:tc>
        <w:tc>
          <w:tcPr>
            <w:tcW w:w="1143" w:type="pct"/>
            <w:noWrap/>
          </w:tcPr>
          <w:p w14:paraId="373F630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52" w:type="pct"/>
            <w:noWrap/>
          </w:tcPr>
          <w:p w14:paraId="15C6F07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3/2020</w:t>
            </w:r>
          </w:p>
        </w:tc>
      </w:tr>
      <w:tr w:rsidR="00D20537" w:rsidRPr="003F7DC9" w14:paraId="15B96DF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shd w:val="clear" w:color="auto" w:fill="D9E2F3"/>
          </w:tcPr>
          <w:p w14:paraId="2EAB32F1"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Farmaci</w:t>
            </w:r>
          </w:p>
        </w:tc>
        <w:tc>
          <w:tcPr>
            <w:tcW w:w="1881" w:type="pct"/>
            <w:shd w:val="clear" w:color="auto" w:fill="D9E2F3"/>
          </w:tcPr>
          <w:p w14:paraId="78CE0237"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16"/>
                <w:szCs w:val="16"/>
                <w:lang w:eastAsia="en-US" w:bidi="ar-SA"/>
              </w:rPr>
            </w:pPr>
            <w:hyperlink r:id="rId432" w:history="1">
              <w:r w:rsidR="00D20537" w:rsidRPr="003F7DC9">
                <w:rPr>
                  <w:rFonts w:ascii="Arial Narrow" w:eastAsia="Calibri" w:hAnsi="Arial Narrow" w:cs="Calibri"/>
                  <w:sz w:val="16"/>
                  <w:szCs w:val="16"/>
                  <w:lang w:eastAsia="en-US" w:bidi="ar-SA"/>
                </w:rPr>
                <w:t>Donazioni di farmaci per l’emergenza COVID-19</w:t>
              </w:r>
              <w:r w:rsidR="00D20537" w:rsidRPr="003F7DC9">
                <w:rPr>
                  <w:rFonts w:ascii="Arial Narrow" w:eastAsia="Calibri" w:hAnsi="Arial Narrow" w:cs="Calibri"/>
                  <w:sz w:val="16"/>
                  <w:szCs w:val="16"/>
                  <w:lang w:eastAsia="en-US" w:bidi="ar-SA"/>
                </w:rPr>
                <w:br/>
                <w:t>Coordinate da AIFA</w:t>
              </w:r>
            </w:hyperlink>
          </w:p>
        </w:tc>
        <w:tc>
          <w:tcPr>
            <w:tcW w:w="1143" w:type="pct"/>
            <w:shd w:val="clear" w:color="auto" w:fill="D9E2F3"/>
            <w:noWrap/>
          </w:tcPr>
          <w:p w14:paraId="123800C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IFA</w:t>
            </w:r>
          </w:p>
        </w:tc>
        <w:tc>
          <w:tcPr>
            <w:tcW w:w="752" w:type="pct"/>
            <w:shd w:val="clear" w:color="auto" w:fill="D9E2F3"/>
            <w:noWrap/>
          </w:tcPr>
          <w:p w14:paraId="0983860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18/05/2020</w:t>
            </w:r>
          </w:p>
        </w:tc>
      </w:tr>
      <w:tr w:rsidR="00D20537" w:rsidRPr="003F7DC9" w14:paraId="6AD238BA"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24" w:type="pct"/>
          </w:tcPr>
          <w:p w14:paraId="05BBA79F"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Farmaci</w:t>
            </w:r>
          </w:p>
        </w:tc>
        <w:tc>
          <w:tcPr>
            <w:tcW w:w="1881" w:type="pct"/>
          </w:tcPr>
          <w:p w14:paraId="0B1A35EA"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b/>
                <w:bCs/>
                <w:sz w:val="16"/>
                <w:szCs w:val="16"/>
                <w:lang w:eastAsia="en-US" w:bidi="ar-SA"/>
              </w:rPr>
            </w:pPr>
            <w:hyperlink r:id="rId433" w:history="1">
              <w:r w:rsidR="00D20537" w:rsidRPr="003F7DC9">
                <w:rPr>
                  <w:rFonts w:ascii="Arial Narrow" w:eastAsia="Calibri" w:hAnsi="Arial Narrow" w:cs="Calibri"/>
                  <w:sz w:val="16"/>
                  <w:szCs w:val="16"/>
                  <w:lang w:eastAsia="en-US" w:bidi="ar-SA"/>
                </w:rPr>
                <w:t>Procedure di importazione di farmaci carenti e supporto alle regioni per l’emergenza COVID</w:t>
              </w:r>
            </w:hyperlink>
          </w:p>
        </w:tc>
        <w:tc>
          <w:tcPr>
            <w:tcW w:w="1143" w:type="pct"/>
            <w:noWrap/>
          </w:tcPr>
          <w:p w14:paraId="0792F98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IFA</w:t>
            </w:r>
          </w:p>
        </w:tc>
        <w:tc>
          <w:tcPr>
            <w:tcW w:w="752" w:type="pct"/>
            <w:noWrap/>
          </w:tcPr>
          <w:p w14:paraId="2C7A4C6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21/05/2020</w:t>
            </w:r>
          </w:p>
        </w:tc>
      </w:tr>
      <w:tr w:rsidR="00D20537" w:rsidRPr="003F7DC9" w14:paraId="07E4D0E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tcBorders>
              <w:bottom w:val="single" w:sz="4" w:space="0" w:color="BFBFBF"/>
            </w:tcBorders>
            <w:shd w:val="clear" w:color="auto" w:fill="D9E2F3"/>
          </w:tcPr>
          <w:p w14:paraId="1DD71695"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1881" w:type="pct"/>
            <w:tcBorders>
              <w:bottom w:val="single" w:sz="4" w:space="0" w:color="BFBFBF"/>
            </w:tcBorders>
            <w:shd w:val="clear" w:color="auto" w:fill="D9E2F3"/>
          </w:tcPr>
          <w:p w14:paraId="5F8A11E4" w14:textId="77777777" w:rsidR="00D20537" w:rsidRPr="003F7DC9" w:rsidRDefault="00667E3C"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43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Verifica dei requisiti di qualità e sicurezza delle mascherine facciali ad uso medico (DM) e dei dispositivi di protezione individuale (DPI) n. 0003572-18/03/2020-GAB-GAB-P</w:t>
              </w:r>
            </w:hyperlink>
          </w:p>
        </w:tc>
        <w:tc>
          <w:tcPr>
            <w:tcW w:w="1143" w:type="pct"/>
            <w:tcBorders>
              <w:bottom w:val="single" w:sz="4" w:space="0" w:color="BFBFBF"/>
            </w:tcBorders>
            <w:shd w:val="clear" w:color="auto" w:fill="D9E2F3"/>
            <w:noWrap/>
          </w:tcPr>
          <w:p w14:paraId="4EDD47C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752" w:type="pct"/>
            <w:tcBorders>
              <w:bottom w:val="single" w:sz="4" w:space="0" w:color="BFBFBF"/>
            </w:tcBorders>
            <w:shd w:val="clear" w:color="auto" w:fill="D9E2F3"/>
            <w:noWrap/>
          </w:tcPr>
          <w:p w14:paraId="1A1738A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28861DA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24" w:type="pct"/>
            <w:tcBorders>
              <w:bottom w:val="single" w:sz="4" w:space="0" w:color="002060"/>
            </w:tcBorders>
          </w:tcPr>
          <w:p w14:paraId="702E37C1"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Supporto operativo e logistica</w:t>
            </w:r>
          </w:p>
        </w:tc>
        <w:tc>
          <w:tcPr>
            <w:tcW w:w="1881" w:type="pct"/>
            <w:tcBorders>
              <w:bottom w:val="single" w:sz="4" w:space="0" w:color="002060"/>
            </w:tcBorders>
          </w:tcPr>
          <w:p w14:paraId="381DD628" w14:textId="77777777" w:rsidR="00D20537" w:rsidRPr="003F7DC9" w:rsidRDefault="00667E3C"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435" w:history="1">
              <w:r w:rsidR="00D20537" w:rsidRPr="003F7DC9">
                <w:rPr>
                  <w:rFonts w:ascii="Arial Narrow" w:eastAsia="Calibri" w:hAnsi="Arial Narrow" w:cs="Calibri"/>
                  <w:sz w:val="16"/>
                  <w:szCs w:val="16"/>
                  <w:lang w:eastAsia="en-US" w:bidi="ar-SA"/>
                </w:rPr>
                <w:t>Verbale CTS N. 54 del 17 aprile 2020</w:t>
              </w:r>
            </w:hyperlink>
          </w:p>
        </w:tc>
        <w:tc>
          <w:tcPr>
            <w:tcW w:w="1143" w:type="pct"/>
            <w:tcBorders>
              <w:bottom w:val="single" w:sz="4" w:space="0" w:color="002060"/>
            </w:tcBorders>
            <w:noWrap/>
          </w:tcPr>
          <w:p w14:paraId="6BAD9DD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52" w:type="pct"/>
            <w:tcBorders>
              <w:bottom w:val="single" w:sz="4" w:space="0" w:color="002060"/>
            </w:tcBorders>
            <w:noWrap/>
          </w:tcPr>
          <w:p w14:paraId="7E8DFF3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4/2020</w:t>
            </w:r>
          </w:p>
        </w:tc>
      </w:tr>
    </w:tbl>
    <w:p w14:paraId="3C2D778D"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37501FCF"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lang w:eastAsia="en-US" w:bidi="ar-SA"/>
        </w:rPr>
        <w:br w:type="page"/>
      </w:r>
    </w:p>
    <w:p w14:paraId="17E11BE6" w14:textId="096B5E68" w:rsidR="00D20537" w:rsidRPr="003F7DC9" w:rsidRDefault="00D20537" w:rsidP="00D20537">
      <w:pPr>
        <w:widowControl/>
        <w:autoSpaceDE/>
        <w:autoSpaceDN/>
        <w:spacing w:after="120" w:line="259" w:lineRule="auto"/>
        <w:ind w:firstLine="284"/>
        <w:jc w:val="both"/>
        <w:rPr>
          <w:rFonts w:ascii="Arial Narrow" w:eastAsia="Calibri" w:hAnsi="Arial Narrow"/>
          <w:sz w:val="6"/>
          <w:szCs w:val="6"/>
          <w:lang w:eastAsia="en-US" w:bidi="ar-SA"/>
        </w:rPr>
      </w:pPr>
      <w:bookmarkStart w:id="194" w:name="_Toc53040931"/>
    </w:p>
    <w:p w14:paraId="31F7F5E9"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t xml:space="preserve">Bibliografia </w:t>
      </w:r>
      <w:bookmarkEnd w:id="194"/>
    </w:p>
    <w:p w14:paraId="10A1BDB2"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OVID-19 Strategy Update, 14 April 2020</w:t>
      </w:r>
      <w:r w:rsidRPr="00FF37CB">
        <w:rPr>
          <w:rFonts w:ascii="Arial Narrow" w:eastAsia="Yu Mincho" w:hAnsi="Arial Narrow"/>
          <w:sz w:val="20"/>
          <w:szCs w:val="20"/>
          <w:lang w:val="en-GB" w:eastAsia="en-US" w:bidi="ar-SA"/>
        </w:rPr>
        <w:t xml:space="preserve">. Geneva: WHO; 2020. </w:t>
      </w:r>
      <w:hyperlink r:id="rId436" w:history="1">
        <w:r w:rsidRPr="00FF37CB">
          <w:rPr>
            <w:rFonts w:ascii="Arial Narrow" w:eastAsia="Yu Mincho" w:hAnsi="Arial Narrow"/>
            <w:sz w:val="20"/>
            <w:szCs w:val="20"/>
            <w:lang w:val="en-GB" w:eastAsia="en-US" w:bidi="ar-SA"/>
          </w:rPr>
          <w:t>https://www.who.int/docs/default-source/coronaviruse/covid-strategy-update-14april2020.pdf?sfvrsn=29da3ba0_19</w:t>
        </w:r>
      </w:hyperlink>
      <w:r w:rsidRPr="00FF37CB">
        <w:rPr>
          <w:rFonts w:ascii="Arial Narrow" w:eastAsia="Yu Mincho" w:hAnsi="Arial Narrow"/>
          <w:sz w:val="20"/>
          <w:szCs w:val="20"/>
          <w:lang w:val="en-GB" w:eastAsia="en-US" w:bidi="ar-SA"/>
        </w:rPr>
        <w:t xml:space="preserve"> </w:t>
      </w:r>
    </w:p>
    <w:p w14:paraId="27F7052C"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WHO Coronavirus Disease (COVID-19) Dashboard</w:t>
      </w:r>
      <w:r w:rsidRPr="00FF37CB">
        <w:rPr>
          <w:rFonts w:ascii="Arial Narrow" w:eastAsia="Yu Mincho" w:hAnsi="Arial Narrow"/>
          <w:sz w:val="20"/>
          <w:szCs w:val="20"/>
          <w:lang w:val="en-GB" w:eastAsia="en-US" w:bidi="ar-SA"/>
        </w:rPr>
        <w:t xml:space="preserve">. Ultima consultazione 18/9/2020. https://covid19.who.int/ </w:t>
      </w:r>
    </w:p>
    <w:p w14:paraId="4A8E229B"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FF37CB">
        <w:rPr>
          <w:rFonts w:ascii="Arial Narrow" w:eastAsia="Yu Mincho" w:hAnsi="Arial Narrow"/>
          <w:sz w:val="20"/>
          <w:szCs w:val="20"/>
          <w:lang w:val="en-GB" w:eastAsia="en-US" w:bidi="ar-SA"/>
        </w:rPr>
        <w:t xml:space="preserve">European Centre for Disease Prevention and Control. </w:t>
      </w:r>
      <w:r w:rsidRPr="003F7DC9">
        <w:rPr>
          <w:rFonts w:ascii="Arial Narrow" w:eastAsia="Yu Mincho" w:hAnsi="Arial Narrow"/>
          <w:i/>
          <w:iCs/>
          <w:sz w:val="20"/>
          <w:szCs w:val="20"/>
          <w:lang w:eastAsia="en-US" w:bidi="ar-SA"/>
        </w:rPr>
        <w:t>COVID-19 pandemic.</w:t>
      </w:r>
      <w:r w:rsidRPr="003F7DC9">
        <w:rPr>
          <w:rFonts w:ascii="Arial Narrow" w:eastAsia="Yu Mincho" w:hAnsi="Arial Narrow"/>
          <w:sz w:val="20"/>
          <w:szCs w:val="20"/>
          <w:lang w:eastAsia="en-US" w:bidi="ar-SA"/>
        </w:rPr>
        <w:t xml:space="preserve"> Ultima consultazione 18/9/2020. </w:t>
      </w:r>
      <w:hyperlink r:id="rId437" w:history="1">
        <w:r w:rsidRPr="003F7DC9">
          <w:rPr>
            <w:rFonts w:ascii="Arial Narrow" w:eastAsia="Yu Mincho" w:hAnsi="Arial Narrow"/>
            <w:sz w:val="20"/>
            <w:szCs w:val="20"/>
            <w:lang w:eastAsia="en-US" w:bidi="ar-SA"/>
          </w:rPr>
          <w:t>https://www.ecdc.europa.eu/en/covid-19-pandemic</w:t>
        </w:r>
      </w:hyperlink>
      <w:r w:rsidRPr="003F7DC9">
        <w:rPr>
          <w:rFonts w:ascii="Arial Narrow" w:eastAsia="Yu Mincho" w:hAnsi="Arial Narrow"/>
          <w:sz w:val="20"/>
          <w:szCs w:val="20"/>
          <w:lang w:eastAsia="en-US" w:bidi="ar-SA"/>
        </w:rPr>
        <w:t xml:space="preserve"> </w:t>
      </w:r>
    </w:p>
    <w:p w14:paraId="49D261EF"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stituto Superiore di Sanità. </w:t>
      </w:r>
      <w:r w:rsidRPr="003F7DC9">
        <w:rPr>
          <w:rFonts w:ascii="Arial Narrow" w:eastAsia="Yu Mincho" w:hAnsi="Arial Narrow"/>
          <w:i/>
          <w:iCs/>
          <w:sz w:val="20"/>
          <w:szCs w:val="20"/>
          <w:lang w:eastAsia="en-US" w:bidi="ar-SA"/>
        </w:rPr>
        <w:t>Dati della Sorveglianza integrata COVID-19 in Italia.</w:t>
      </w:r>
      <w:r w:rsidRPr="003F7DC9">
        <w:rPr>
          <w:rFonts w:ascii="Arial Narrow" w:eastAsia="Yu Mincho" w:hAnsi="Arial Narrow"/>
          <w:sz w:val="20"/>
          <w:szCs w:val="20"/>
          <w:lang w:eastAsia="en-US" w:bidi="ar-SA"/>
        </w:rPr>
        <w:t xml:space="preserve"> Ultima consultazione 18/9/2020. </w:t>
      </w:r>
      <w:hyperlink r:id="rId438" w:history="1">
        <w:r w:rsidRPr="003F7DC9">
          <w:rPr>
            <w:rFonts w:ascii="Arial Narrow" w:eastAsia="Yu Mincho" w:hAnsi="Arial Narrow"/>
            <w:sz w:val="20"/>
            <w:szCs w:val="20"/>
            <w:lang w:eastAsia="en-US" w:bidi="ar-SA"/>
          </w:rPr>
          <w:t>https://www.epicentro.iss.it/coronavirus/sars-cov-2-dashboard</w:t>
        </w:r>
      </w:hyperlink>
      <w:r w:rsidRPr="003F7DC9">
        <w:rPr>
          <w:rFonts w:ascii="Arial Narrow" w:eastAsia="Yu Mincho" w:hAnsi="Arial Narrow"/>
          <w:sz w:val="20"/>
          <w:szCs w:val="20"/>
          <w:lang w:eastAsia="en-US" w:bidi="ar-SA"/>
        </w:rPr>
        <w:t xml:space="preserve"> </w:t>
      </w:r>
    </w:p>
    <w:p w14:paraId="2703EE8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European Centre for Disease Prevention and Control. </w:t>
      </w:r>
      <w:r w:rsidRPr="00FF37CB">
        <w:rPr>
          <w:rFonts w:ascii="Arial Narrow" w:eastAsia="Yu Mincho" w:hAnsi="Arial Narrow"/>
          <w:i/>
          <w:iCs/>
          <w:sz w:val="20"/>
          <w:szCs w:val="20"/>
          <w:lang w:val="en-GB" w:eastAsia="en-US" w:bidi="ar-SA"/>
        </w:rPr>
        <w:t>Rapid Risk Assessment. Outbreak of acute respiratory syndrome associated with a novel coronavirus, China: first local transmission in the EU/EEA – eighth update</w:t>
      </w:r>
      <w:r w:rsidRPr="00FF37CB">
        <w:rPr>
          <w:rFonts w:ascii="Arial Narrow" w:eastAsia="Yu Mincho" w:hAnsi="Arial Narrow"/>
          <w:sz w:val="20"/>
          <w:szCs w:val="20"/>
          <w:lang w:val="en-GB" w:eastAsia="en-US" w:bidi="ar-SA"/>
        </w:rPr>
        <w:t xml:space="preserve">. ECDC: Stockholm; 2020. </w:t>
      </w:r>
      <w:hyperlink r:id="rId439" w:history="1">
        <w:r w:rsidRPr="00FF37CB">
          <w:rPr>
            <w:rFonts w:ascii="Arial Narrow" w:eastAsia="Yu Mincho" w:hAnsi="Arial Narrow"/>
            <w:sz w:val="20"/>
            <w:szCs w:val="20"/>
            <w:lang w:val="en-GB" w:eastAsia="en-US" w:bidi="ar-SA"/>
          </w:rPr>
          <w:t>https://www.ecdc.europa.eu/sites/default/files/documents/covid-19-rapid-risk-assessment-coronavirus-disease-2019-eighth-update-8-april-2020.pdf</w:t>
        </w:r>
      </w:hyperlink>
      <w:r w:rsidRPr="00FF37CB">
        <w:rPr>
          <w:rFonts w:ascii="Arial Narrow" w:eastAsia="Yu Mincho" w:hAnsi="Arial Narrow"/>
          <w:sz w:val="20"/>
          <w:szCs w:val="20"/>
          <w:lang w:val="en-GB" w:eastAsia="en-US" w:bidi="ar-SA"/>
        </w:rPr>
        <w:t xml:space="preserve"> </w:t>
      </w:r>
    </w:p>
    <w:p w14:paraId="5CE3AA8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He X, Lau EHY, Wu P, Deng X, Wang J, Hao X,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Temporal dynamics in viral shedding and transmissibility of COVID-19. </w:t>
      </w:r>
      <w:r w:rsidRPr="00FF37CB">
        <w:rPr>
          <w:rFonts w:ascii="Arial Narrow" w:eastAsia="Yu Mincho" w:hAnsi="Arial Narrow"/>
          <w:i/>
          <w:iCs/>
          <w:sz w:val="20"/>
          <w:szCs w:val="20"/>
          <w:lang w:val="en-GB" w:eastAsia="en-US" w:bidi="ar-SA"/>
        </w:rPr>
        <w:t>Nat Med</w:t>
      </w:r>
      <w:r w:rsidRPr="00FF37CB">
        <w:rPr>
          <w:rFonts w:ascii="Arial Narrow" w:eastAsia="Yu Mincho" w:hAnsi="Arial Narrow"/>
          <w:sz w:val="20"/>
          <w:szCs w:val="20"/>
          <w:lang w:val="en-GB" w:eastAsia="en-US" w:bidi="ar-SA"/>
        </w:rPr>
        <w:t xml:space="preserve"> 15 April 2020;1-4. </w:t>
      </w:r>
    </w:p>
    <w:p w14:paraId="2512014B"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fr-FR" w:eastAsia="en-US" w:bidi="ar-SA"/>
        </w:rPr>
      </w:pPr>
      <w:r w:rsidRPr="00FF37CB">
        <w:rPr>
          <w:rFonts w:ascii="Arial Narrow" w:eastAsia="Yu Mincho" w:hAnsi="Arial Narrow"/>
          <w:sz w:val="20"/>
          <w:szCs w:val="20"/>
          <w:lang w:val="fr-FR" w:eastAsia="en-US" w:bidi="ar-SA"/>
        </w:rPr>
        <w:t xml:space="preserve">Liu Y, Yan L-M, Wan L, Xiang T-X, Le A, Liu J-M,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Viral dynamics in mild and severe cases of COVID-19. </w:t>
      </w:r>
      <w:r w:rsidRPr="00FF37CB">
        <w:rPr>
          <w:rFonts w:ascii="Arial Narrow" w:eastAsia="Yu Mincho" w:hAnsi="Arial Narrow"/>
          <w:i/>
          <w:iCs/>
          <w:sz w:val="20"/>
          <w:szCs w:val="20"/>
          <w:lang w:val="fr-FR" w:eastAsia="en-US" w:bidi="ar-SA"/>
        </w:rPr>
        <w:t>Lancet Infect Dis</w:t>
      </w:r>
      <w:r w:rsidRPr="00FF37CB">
        <w:rPr>
          <w:rFonts w:ascii="Arial Narrow" w:eastAsia="Yu Mincho" w:hAnsi="Arial Narrow"/>
          <w:sz w:val="20"/>
          <w:szCs w:val="20"/>
          <w:lang w:val="fr-FR" w:eastAsia="en-US" w:bidi="ar-SA"/>
        </w:rPr>
        <w:t xml:space="preserve"> 2020;20(6)656-7. </w:t>
      </w:r>
      <w:hyperlink r:id="rId440" w:history="1">
        <w:r w:rsidRPr="00FF37CB">
          <w:rPr>
            <w:rFonts w:ascii="Arial Narrow" w:eastAsia="Yu Mincho" w:hAnsi="Arial Narrow"/>
            <w:sz w:val="20"/>
            <w:szCs w:val="20"/>
            <w:lang w:val="fr-FR" w:eastAsia="en-US" w:bidi="ar-SA"/>
          </w:rPr>
          <w:t>https://www.thelancet.com/journals/laninf/article/PIIS1473-3099(20)30232-2/abstract</w:t>
        </w:r>
      </w:hyperlink>
      <w:r w:rsidRPr="00FF37CB">
        <w:rPr>
          <w:rFonts w:ascii="Arial Narrow" w:eastAsia="Yu Mincho" w:hAnsi="Arial Narrow"/>
          <w:sz w:val="20"/>
          <w:szCs w:val="20"/>
          <w:lang w:val="fr-FR" w:eastAsia="en-US" w:bidi="ar-SA"/>
        </w:rPr>
        <w:t xml:space="preserve"> </w:t>
      </w:r>
    </w:p>
    <w:p w14:paraId="3EC86493"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Li R, Pei S, Chen B, Song Y, Zhang T, Yang W,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Substantial undocumented infection facilitates the rapid dissemination of novel coronavirus (SARS-CoV-2). </w:t>
      </w:r>
      <w:r w:rsidRPr="00FF37CB">
        <w:rPr>
          <w:rFonts w:ascii="Arial Narrow" w:eastAsia="Yu Mincho" w:hAnsi="Arial Narrow"/>
          <w:i/>
          <w:iCs/>
          <w:sz w:val="20"/>
          <w:szCs w:val="20"/>
          <w:lang w:val="en-GB" w:eastAsia="en-US" w:bidi="ar-SA"/>
        </w:rPr>
        <w:t>Science</w:t>
      </w:r>
      <w:r w:rsidRPr="00FF37CB">
        <w:rPr>
          <w:rFonts w:ascii="Arial Narrow" w:eastAsia="Yu Mincho" w:hAnsi="Arial Narrow"/>
          <w:sz w:val="20"/>
          <w:szCs w:val="20"/>
          <w:lang w:val="en-GB" w:eastAsia="en-US" w:bidi="ar-SA"/>
        </w:rPr>
        <w:t xml:space="preserve"> 2020;368(6490):489-93. </w:t>
      </w:r>
      <w:hyperlink r:id="rId441" w:history="1">
        <w:r w:rsidRPr="00FF37CB">
          <w:rPr>
            <w:rFonts w:ascii="Arial Narrow" w:eastAsia="Yu Mincho" w:hAnsi="Arial Narrow"/>
            <w:sz w:val="20"/>
            <w:szCs w:val="20"/>
            <w:lang w:val="en-GB" w:eastAsia="en-US" w:bidi="ar-SA"/>
          </w:rPr>
          <w:t>https://science.sciencemag.org/content/early/2020/03/13/science.abb3221</w:t>
        </w:r>
      </w:hyperlink>
      <w:r w:rsidRPr="00FF37CB">
        <w:rPr>
          <w:rFonts w:ascii="Arial Narrow" w:eastAsia="Yu Mincho" w:hAnsi="Arial Narrow"/>
          <w:sz w:val="20"/>
          <w:szCs w:val="20"/>
          <w:lang w:val="en-GB" w:eastAsia="en-US" w:bidi="ar-SA"/>
        </w:rPr>
        <w:t xml:space="preserve"> </w:t>
      </w:r>
    </w:p>
    <w:p w14:paraId="28C73C7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4"/>
          <w:sz w:val="20"/>
          <w:szCs w:val="20"/>
          <w:lang w:val="en-GB" w:eastAsia="en-US" w:bidi="ar-SA"/>
        </w:rPr>
      </w:pPr>
      <w:r w:rsidRPr="00FF37CB">
        <w:rPr>
          <w:rFonts w:ascii="Arial Narrow" w:eastAsia="Yu Mincho" w:hAnsi="Arial Narrow"/>
          <w:spacing w:val="-4"/>
          <w:sz w:val="20"/>
          <w:szCs w:val="20"/>
          <w:lang w:val="en-GB" w:eastAsia="en-US" w:bidi="ar-SA"/>
        </w:rPr>
        <w:t xml:space="preserve">World Health Organization. </w:t>
      </w:r>
      <w:r w:rsidRPr="00FF37CB">
        <w:rPr>
          <w:rFonts w:ascii="Arial Narrow" w:eastAsia="Yu Mincho" w:hAnsi="Arial Narrow"/>
          <w:i/>
          <w:iCs/>
          <w:spacing w:val="-4"/>
          <w:sz w:val="20"/>
          <w:szCs w:val="20"/>
          <w:lang w:val="en-GB" w:eastAsia="en-US" w:bidi="ar-SA"/>
        </w:rPr>
        <w:t>Pandemic Influenza Risk Management. A WHO guide to inform &amp; harmonize national &amp; international pandemic preparedness and response</w:t>
      </w:r>
      <w:r w:rsidRPr="00FF37CB">
        <w:rPr>
          <w:rFonts w:ascii="Arial Narrow" w:eastAsia="Yu Mincho" w:hAnsi="Arial Narrow"/>
          <w:spacing w:val="-4"/>
          <w:sz w:val="20"/>
          <w:szCs w:val="20"/>
          <w:lang w:val="en-GB" w:eastAsia="en-US" w:bidi="ar-SA"/>
        </w:rPr>
        <w:t xml:space="preserve">. Geneva: WHO; 2017. (WHO/WHE/IHM/GIP/2017.1) </w:t>
      </w:r>
      <w:hyperlink r:id="rId442" w:history="1">
        <w:r w:rsidRPr="00FF37CB">
          <w:rPr>
            <w:rFonts w:ascii="Arial Narrow" w:eastAsia="Yu Mincho" w:hAnsi="Arial Narrow"/>
            <w:spacing w:val="-4"/>
            <w:sz w:val="20"/>
            <w:szCs w:val="20"/>
            <w:lang w:val="en-GB" w:eastAsia="en-US" w:bidi="ar-SA"/>
          </w:rPr>
          <w:t>http://www.who.int/influenza/preparedness/pandemic/influenza_risk_management/en/</w:t>
        </w:r>
      </w:hyperlink>
      <w:r w:rsidRPr="00FF37CB">
        <w:rPr>
          <w:rFonts w:ascii="Arial Narrow" w:eastAsia="Yu Mincho" w:hAnsi="Arial Narrow"/>
          <w:spacing w:val="-4"/>
          <w:sz w:val="20"/>
          <w:szCs w:val="20"/>
          <w:lang w:val="en-GB" w:eastAsia="en-US" w:bidi="ar-SA"/>
        </w:rPr>
        <w:t xml:space="preserve"> </w:t>
      </w:r>
    </w:p>
    <w:p w14:paraId="7E6650C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European Centre for Disease Prevention and Control. </w:t>
      </w:r>
      <w:r w:rsidRPr="00FF37CB">
        <w:rPr>
          <w:rFonts w:ascii="Arial Narrow" w:eastAsia="Yu Mincho" w:hAnsi="Arial Narrow"/>
          <w:i/>
          <w:iCs/>
          <w:sz w:val="20"/>
          <w:szCs w:val="20"/>
          <w:lang w:val="en-GB" w:eastAsia="en-US" w:bidi="ar-SA"/>
        </w:rPr>
        <w:t>Guide to revision of national pandemic influenza preparedness plans - Lessons learned from the 2009 A(H1N1) pandemic.</w:t>
      </w:r>
      <w:r w:rsidRPr="00FF37CB">
        <w:rPr>
          <w:rFonts w:ascii="Arial Narrow" w:eastAsia="Yu Mincho" w:hAnsi="Arial Narrow"/>
          <w:sz w:val="20"/>
          <w:szCs w:val="20"/>
          <w:lang w:val="en-GB" w:eastAsia="en-US" w:bidi="ar-SA"/>
        </w:rPr>
        <w:t xml:space="preserve"> Stockholm: ECDC; 2017. </w:t>
      </w:r>
      <w:hyperlink r:id="rId443" w:history="1">
        <w:r w:rsidRPr="00FF37CB">
          <w:rPr>
            <w:rFonts w:ascii="Arial Narrow" w:eastAsia="Yu Mincho" w:hAnsi="Arial Narrow"/>
            <w:sz w:val="20"/>
            <w:szCs w:val="20"/>
            <w:lang w:val="en-GB" w:eastAsia="en-US" w:bidi="ar-SA"/>
          </w:rPr>
          <w:t>https://www.ecdc.europa.eu/sites/default/files/documents/Guide-to-pandemic-preparedness-revised.pdf</w:t>
        </w:r>
      </w:hyperlink>
      <w:r w:rsidRPr="00FF37CB">
        <w:rPr>
          <w:rFonts w:ascii="Arial Narrow" w:eastAsia="Yu Mincho" w:hAnsi="Arial Narrow"/>
          <w:sz w:val="20"/>
          <w:szCs w:val="20"/>
          <w:lang w:val="en-GB" w:eastAsia="en-US" w:bidi="ar-SA"/>
        </w:rPr>
        <w:t xml:space="preserve"> </w:t>
      </w:r>
    </w:p>
    <w:p w14:paraId="3635D60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Anderson RM, Heesterbeek H, Klinkenberg D, Hollingsworth TD. How will country-based mitigation measures influence the course of the COVID-19 epidemic? </w:t>
      </w:r>
      <w:r w:rsidRPr="00FF37CB">
        <w:rPr>
          <w:rFonts w:ascii="Arial Narrow" w:eastAsia="Yu Mincho" w:hAnsi="Arial Narrow"/>
          <w:i/>
          <w:iCs/>
          <w:sz w:val="20"/>
          <w:szCs w:val="20"/>
          <w:lang w:val="en-GB" w:eastAsia="en-US" w:bidi="ar-SA"/>
        </w:rPr>
        <w:t>The Lancet</w:t>
      </w:r>
      <w:r w:rsidRPr="00FF37CB">
        <w:rPr>
          <w:rFonts w:ascii="Arial Narrow" w:eastAsia="Yu Mincho" w:hAnsi="Arial Narrow"/>
          <w:sz w:val="20"/>
          <w:szCs w:val="20"/>
          <w:lang w:val="en-GB" w:eastAsia="en-US" w:bidi="ar-SA"/>
        </w:rPr>
        <w:t xml:space="preserve"> 2020;395(10228):931-4. </w:t>
      </w:r>
    </w:p>
    <w:p w14:paraId="4A61C95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Ferguson NM,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on behalf of the Imperial College COVID-19 Response Team. </w:t>
      </w:r>
      <w:r w:rsidRPr="00FF37CB">
        <w:rPr>
          <w:rFonts w:ascii="Arial Narrow" w:eastAsia="Yu Mincho" w:hAnsi="Arial Narrow"/>
          <w:i/>
          <w:iCs/>
          <w:sz w:val="20"/>
          <w:szCs w:val="20"/>
          <w:lang w:val="en-GB" w:eastAsia="en-US" w:bidi="ar-SA"/>
        </w:rPr>
        <w:t>Impact of non-pharmaceutical interventions (NPIs) to reduce COVID19 mortality and healthcare demand</w:t>
      </w:r>
      <w:r w:rsidRPr="00FF37CB">
        <w:rPr>
          <w:rFonts w:ascii="Arial Narrow" w:eastAsia="Yu Mincho" w:hAnsi="Arial Narrow"/>
          <w:sz w:val="20"/>
          <w:szCs w:val="20"/>
          <w:lang w:val="en-GB" w:eastAsia="en-US" w:bidi="ar-SA"/>
        </w:rPr>
        <w:t xml:space="preserve">. London: Imperial College; 2020. </w:t>
      </w:r>
      <w:hyperlink r:id="rId444" w:history="1">
        <w:r w:rsidRPr="00FF37CB">
          <w:rPr>
            <w:rFonts w:ascii="Arial Narrow" w:eastAsia="Yu Mincho" w:hAnsi="Arial Narrow"/>
            <w:sz w:val="20"/>
            <w:szCs w:val="20"/>
            <w:lang w:val="en-GB" w:eastAsia="en-US" w:bidi="ar-SA"/>
          </w:rPr>
          <w:t>https://www.imperial.ac.uk/media/imperial-college/medicine/sph/ide/gida-fellowships/Imperial-College-COVID19-NPI-modelling-16-03-2020.pdf</w:t>
        </w:r>
      </w:hyperlink>
      <w:r w:rsidRPr="00FF37CB">
        <w:rPr>
          <w:rFonts w:ascii="Arial Narrow" w:eastAsia="Yu Mincho" w:hAnsi="Arial Narrow"/>
          <w:sz w:val="20"/>
          <w:szCs w:val="20"/>
          <w:lang w:val="en-GB" w:eastAsia="en-US" w:bidi="ar-SA"/>
        </w:rPr>
        <w:t xml:space="preserve"> </w:t>
      </w:r>
    </w:p>
    <w:p w14:paraId="24765B9C"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Gottlieb S, Caitlin Rivers C, McClellan MB, Lauren Silvis L, Watson C. </w:t>
      </w:r>
      <w:r w:rsidRPr="00FF37CB">
        <w:rPr>
          <w:rFonts w:ascii="Arial Narrow" w:eastAsia="Yu Mincho" w:hAnsi="Arial Narrow"/>
          <w:i/>
          <w:iCs/>
          <w:sz w:val="20"/>
          <w:szCs w:val="20"/>
          <w:lang w:val="en-GB" w:eastAsia="en-US" w:bidi="ar-SA"/>
        </w:rPr>
        <w:t>National Coronavirus Response: a road to reopening.</w:t>
      </w:r>
      <w:r w:rsidRPr="00FF37CB">
        <w:rPr>
          <w:rFonts w:ascii="Arial Narrow" w:eastAsia="Yu Mincho" w:hAnsi="Arial Narrow"/>
          <w:sz w:val="20"/>
          <w:szCs w:val="20"/>
          <w:lang w:val="en-GB" w:eastAsia="en-US" w:bidi="ar-SA"/>
        </w:rPr>
        <w:t xml:space="preserve"> Washington, DC: American Enterprise Institute; 2020. </w:t>
      </w:r>
      <w:hyperlink r:id="rId445" w:history="1">
        <w:r w:rsidRPr="00FF37CB">
          <w:rPr>
            <w:rFonts w:ascii="Arial Narrow" w:eastAsia="Yu Mincho" w:hAnsi="Arial Narrow"/>
            <w:sz w:val="20"/>
            <w:szCs w:val="20"/>
            <w:lang w:val="en-GB" w:eastAsia="en-US" w:bidi="ar-SA"/>
          </w:rPr>
          <w:t>https://www.aei.org/wp-content/uploads/2020/03/National-Coronavirus-Response-a-Road-Map-to-Recovering-2.pdf</w:t>
        </w:r>
      </w:hyperlink>
      <w:r w:rsidRPr="00FF37CB">
        <w:rPr>
          <w:rFonts w:ascii="Arial Narrow" w:eastAsia="Yu Mincho" w:hAnsi="Arial Narrow"/>
          <w:sz w:val="20"/>
          <w:szCs w:val="20"/>
          <w:lang w:val="en-GB" w:eastAsia="en-US" w:bidi="ar-SA"/>
        </w:rPr>
        <w:t xml:space="preserve"> </w:t>
      </w:r>
    </w:p>
    <w:p w14:paraId="6BA5484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Statement on the second meeting of the International Health Regulations (2005) Emergency Committee regarding the outbreak of novel coronavirus (2019-nCoV). 30 January 2020 Statement.</w:t>
      </w:r>
      <w:r w:rsidRPr="00FF37CB">
        <w:rPr>
          <w:rFonts w:ascii="Arial Narrow" w:eastAsia="Yu Mincho" w:hAnsi="Arial Narrow"/>
          <w:sz w:val="20"/>
          <w:szCs w:val="20"/>
          <w:lang w:val="en-GB" w:eastAsia="en-US" w:bidi="ar-SA"/>
        </w:rPr>
        <w:t xml:space="preserve"> Geneva: WHO; 2020. </w:t>
      </w:r>
      <w:hyperlink r:id="rId446" w:history="1">
        <w:r w:rsidRPr="00FF37CB">
          <w:rPr>
            <w:rFonts w:ascii="Arial Narrow" w:eastAsia="Yu Mincho" w:hAnsi="Arial Narrow"/>
            <w:sz w:val="20"/>
            <w:szCs w:val="20"/>
            <w:lang w:val="en-GB" w:eastAsia="en-US" w:bidi="ar-SA"/>
          </w:rPr>
          <w:t>https://www.who.int/news-room/detail/30-01-2020-statement-on-the-second-meeting-of-the-international-health-regulations-(2005)-emergency-committee-regarding-the-outbreak-of-novel-coronavirus-(2019-ncov)</w:t>
        </w:r>
      </w:hyperlink>
      <w:r w:rsidRPr="00FF37CB">
        <w:rPr>
          <w:rFonts w:ascii="Arial Narrow" w:eastAsia="Yu Mincho" w:hAnsi="Arial Narrow"/>
          <w:sz w:val="20"/>
          <w:szCs w:val="20"/>
          <w:lang w:val="en-GB" w:eastAsia="en-US" w:bidi="ar-SA"/>
        </w:rPr>
        <w:t xml:space="preserve"> </w:t>
      </w:r>
    </w:p>
    <w:p w14:paraId="3ED3FA55" w14:textId="242BBABF"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Timeline: WHO’s COVID-19 response.</w:t>
      </w:r>
      <w:r w:rsidRPr="00FF37CB">
        <w:rPr>
          <w:rFonts w:ascii="Arial Narrow" w:eastAsia="Yu Mincho" w:hAnsi="Arial Narrow"/>
          <w:sz w:val="20"/>
          <w:szCs w:val="20"/>
          <w:lang w:val="en-GB" w:eastAsia="en-US" w:bidi="ar-SA"/>
        </w:rPr>
        <w:t xml:space="preserve"> Geneva: WHO; 2020. https://www.who.int/emergencies/diseases/novel-coronavirus-2019/interactive-timeline </w:t>
      </w:r>
    </w:p>
    <w:p w14:paraId="65375DA0" w14:textId="1843D48D"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4"/>
          <w:sz w:val="20"/>
          <w:szCs w:val="20"/>
          <w:lang w:val="en-US" w:eastAsia="en-US" w:bidi="ar-SA"/>
        </w:rPr>
      </w:pPr>
      <w:r w:rsidRPr="003F7DC9">
        <w:rPr>
          <w:rFonts w:ascii="Arial Narrow" w:eastAsia="Yu Mincho" w:hAnsi="Arial Narrow"/>
          <w:spacing w:val="-4"/>
          <w:sz w:val="20"/>
          <w:szCs w:val="20"/>
          <w:lang w:eastAsia="en-US" w:bidi="ar-SA"/>
        </w:rPr>
        <w:t xml:space="preserve">Ministero della Salute. Circolare n. 1997 del 22 gennaio 2020 “Polmonite da nuovo coronavirus (2019-nCoV) in Cina”. </w:t>
      </w:r>
      <w:hyperlink r:id="rId447" w:history="1">
        <w:r w:rsidRPr="00FF37CB">
          <w:rPr>
            <w:rFonts w:ascii="Arial Narrow" w:eastAsia="Yu Mincho" w:hAnsi="Arial Narrow"/>
            <w:spacing w:val="-4"/>
            <w:sz w:val="20"/>
            <w:szCs w:val="20"/>
            <w:lang w:val="en-US" w:eastAsia="en-US" w:bidi="ar-SA"/>
          </w:rPr>
          <w:t>https://www.trovanorme.salute.gov.it/norme/renderNormsanPdf?anno=2020&amp;codLeg=72796&amp;parte=1%20&amp;serie=null</w:t>
        </w:r>
      </w:hyperlink>
    </w:p>
    <w:p w14:paraId="180FBFA9" w14:textId="771163F1" w:rsidR="00D20537" w:rsidRPr="003F7DC9" w:rsidRDefault="008A6334"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Calibri" w:hAnsi="Arial Narrow"/>
          <w:noProof/>
          <w:lang w:eastAsia="en-US" w:bidi="ar-SA"/>
        </w:rPr>
        <mc:AlternateContent>
          <mc:Choice Requires="wps">
            <w:drawing>
              <wp:anchor distT="0" distB="0" distL="114300" distR="114300" simplePos="0" relativeHeight="251832320" behindDoc="0" locked="0" layoutInCell="1" allowOverlap="1" wp14:anchorId="56D8A7F6" wp14:editId="0980B47A">
                <wp:simplePos x="0" y="0"/>
                <wp:positionH relativeFrom="column">
                  <wp:posOffset>2204085</wp:posOffset>
                </wp:positionH>
                <wp:positionV relativeFrom="paragraph">
                  <wp:posOffset>158115</wp:posOffset>
                </wp:positionV>
                <wp:extent cx="1080655" cy="528452"/>
                <wp:effectExtent l="0" t="0" r="5715" b="5080"/>
                <wp:wrapNone/>
                <wp:docPr id="192" name="Rettangolo 192"/>
                <wp:cNvGraphicFramePr/>
                <a:graphic xmlns:a="http://schemas.openxmlformats.org/drawingml/2006/main">
                  <a:graphicData uri="http://schemas.microsoft.com/office/word/2010/wordprocessingShape">
                    <wps:wsp>
                      <wps:cNvSpPr/>
                      <wps:spPr>
                        <a:xfrm>
                          <a:off x="0" y="0"/>
                          <a:ext cx="1080655" cy="528452"/>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5A5D93" id="Rettangolo 192" o:spid="_x0000_s1026" style="position:absolute;margin-left:173.55pt;margin-top:12.45pt;width:85.1pt;height:41.6pt;z-index:251832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" fillcolor="window" stroked="f" strokeweight="1pt"/>
            </w:pict>
          </mc:Fallback>
        </mc:AlternateContent>
      </w:r>
      <w:r w:rsidR="00D20537" w:rsidRPr="003F7DC9">
        <w:rPr>
          <w:rFonts w:ascii="Arial Narrow" w:eastAsia="Yu Mincho" w:hAnsi="Arial Narrow"/>
          <w:sz w:val="20"/>
          <w:szCs w:val="20"/>
          <w:lang w:eastAsia="en-US" w:bidi="ar-SA"/>
        </w:rPr>
        <w:t xml:space="preserve">Ministero della Salute. </w:t>
      </w:r>
      <w:r w:rsidR="00D20537" w:rsidRPr="003F7DC9">
        <w:rPr>
          <w:rFonts w:ascii="Arial Narrow" w:eastAsia="Yu Mincho" w:hAnsi="Arial Narrow"/>
          <w:i/>
          <w:iCs/>
          <w:sz w:val="20"/>
          <w:szCs w:val="20"/>
          <w:lang w:eastAsia="en-US" w:bidi="ar-SA"/>
        </w:rPr>
        <w:t>Circolare n. 9774 del 20 marzo 2020. Annullamento e sostituzione della Circolare del Ministero della Salute n. 00</w:t>
      </w:r>
      <w:r w:rsidR="00D20537" w:rsidRPr="003F7DC9">
        <w:rPr>
          <w:rFonts w:ascii="Arial Narrow" w:eastAsia="Yu Mincho" w:hAnsi="Arial Narrow"/>
          <w:sz w:val="20"/>
          <w:szCs w:val="20"/>
          <w:lang w:eastAsia="en-US" w:bidi="ar-SA"/>
        </w:rPr>
        <w:t xml:space="preserve">09480 del 19 marzo 2020 “COVID-19: rintraccio dei contatti in ambito di sorveglianza sanitaria e aggiornamento delle indicazioni relative </w:t>
      </w:r>
      <w:r w:rsidR="00D20537" w:rsidRPr="003F7DC9">
        <w:rPr>
          <w:rFonts w:ascii="Arial Narrow" w:eastAsia="Yu Mincho" w:hAnsi="Arial Narrow"/>
          <w:sz w:val="20"/>
          <w:szCs w:val="20"/>
          <w:lang w:eastAsia="en-US" w:bidi="ar-SA"/>
        </w:rPr>
        <w:lastRenderedPageBreak/>
        <w:t xml:space="preserve">alla diagnosi di laboratorio di casi di infezione da SARS-CoV-2”. </w:t>
      </w:r>
      <w:hyperlink r:id="rId448" w:history="1">
        <w:r w:rsidR="00D20537" w:rsidRPr="003F7DC9">
          <w:rPr>
            <w:rFonts w:ascii="Arial Narrow" w:eastAsia="Yu Mincho" w:hAnsi="Arial Narrow"/>
            <w:sz w:val="20"/>
            <w:szCs w:val="20"/>
            <w:lang w:eastAsia="en-US" w:bidi="ar-SA"/>
          </w:rPr>
          <w:t>https://www.trovanorme.salute.gov.it/norme/renderNormsanPdf?anno=2020&amp;codLeg =73714&amp;parte=1%20&amp;serie=null</w:t>
        </w:r>
      </w:hyperlink>
      <w:r w:rsidR="00D20537" w:rsidRPr="003F7DC9">
        <w:rPr>
          <w:rFonts w:ascii="Arial Narrow" w:eastAsia="Yu Mincho" w:hAnsi="Arial Narrow"/>
          <w:sz w:val="20"/>
          <w:szCs w:val="20"/>
          <w:lang w:eastAsia="en-US" w:bidi="ar-SA"/>
        </w:rPr>
        <w:t xml:space="preserve"> </w:t>
      </w:r>
    </w:p>
    <w:p w14:paraId="2F386587"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Ministero della Salute. </w:t>
      </w:r>
      <w:r w:rsidRPr="003F7DC9">
        <w:rPr>
          <w:rFonts w:ascii="Arial Narrow" w:eastAsia="Yu Mincho" w:hAnsi="Arial Narrow"/>
          <w:i/>
          <w:iCs/>
          <w:sz w:val="20"/>
          <w:szCs w:val="20"/>
          <w:lang w:eastAsia="en-US" w:bidi="ar-SA"/>
        </w:rPr>
        <w:t>Circolare n. 11715 del 3 aprile 2020. Pandemia di COVID-19 – Aggiornamento delle indicazioni sui test diagnostici e sui criteri da adottare nella determinazione delle priorità. Aggiornamento delle indicazioni relative alla diagnosi di laboratorio</w:t>
      </w:r>
      <w:r w:rsidRPr="003F7DC9">
        <w:rPr>
          <w:rFonts w:ascii="Arial Narrow" w:eastAsia="Yu Mincho" w:hAnsi="Arial Narrow"/>
          <w:sz w:val="20"/>
          <w:szCs w:val="20"/>
          <w:lang w:eastAsia="en-US" w:bidi="ar-SA"/>
        </w:rPr>
        <w:t xml:space="preserve">. </w:t>
      </w:r>
      <w:hyperlink r:id="rId449" w:history="1">
        <w:r w:rsidRPr="003F7DC9">
          <w:rPr>
            <w:rFonts w:ascii="Arial Narrow" w:eastAsia="Yu Mincho" w:hAnsi="Arial Narrow"/>
            <w:sz w:val="20"/>
            <w:szCs w:val="20"/>
            <w:lang w:eastAsia="en-US" w:bidi="ar-SA"/>
          </w:rPr>
          <w:t>https://www.trovanorme.salute.gov.it/norme/render NormsanPdf?anno=2020&amp;codLeg=73799&amp;parte=1%20&amp;serie=null</w:t>
        </w:r>
      </w:hyperlink>
      <w:r w:rsidRPr="003F7DC9">
        <w:rPr>
          <w:rFonts w:ascii="Arial Narrow" w:eastAsia="Yu Mincho" w:hAnsi="Arial Narrow"/>
          <w:sz w:val="20"/>
          <w:szCs w:val="20"/>
          <w:lang w:eastAsia="en-US" w:bidi="ar-SA"/>
        </w:rPr>
        <w:t xml:space="preserve"> </w:t>
      </w:r>
    </w:p>
    <w:p w14:paraId="219BA930"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Cereda D, Tirani M, Rovida F, Demicheli V, Ajelli M, Poletti P,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The early phase of the COVID-19 outbreak in Lombardy, Italy. </w:t>
      </w:r>
      <w:r w:rsidRPr="003F7DC9">
        <w:rPr>
          <w:rFonts w:ascii="Arial Narrow" w:eastAsia="Yu Mincho" w:hAnsi="Arial Narrow"/>
          <w:i/>
          <w:iCs/>
          <w:sz w:val="20"/>
          <w:szCs w:val="20"/>
          <w:lang w:eastAsia="en-US" w:bidi="ar-SA"/>
        </w:rPr>
        <w:t xml:space="preserve">ArXiv200309320 Q-Bio </w:t>
      </w:r>
      <w:r w:rsidRPr="003F7DC9">
        <w:rPr>
          <w:rFonts w:ascii="Arial Narrow" w:eastAsia="Yu Mincho" w:hAnsi="Arial Narrow"/>
          <w:sz w:val="20"/>
          <w:szCs w:val="20"/>
          <w:lang w:eastAsia="en-US" w:bidi="ar-SA"/>
        </w:rPr>
        <w:t xml:space="preserve">20 marzo 2020 </w:t>
      </w:r>
      <w:hyperlink r:id="rId450" w:history="1">
        <w:r w:rsidRPr="003F7DC9">
          <w:rPr>
            <w:rFonts w:ascii="Arial Narrow" w:eastAsia="Yu Mincho" w:hAnsi="Arial Narrow"/>
            <w:sz w:val="20"/>
            <w:szCs w:val="20"/>
            <w:lang w:eastAsia="en-US" w:bidi="ar-SA"/>
          </w:rPr>
          <w:t>http://arxiv.org/abs/2003.09320</w:t>
        </w:r>
      </w:hyperlink>
      <w:r w:rsidRPr="003F7DC9">
        <w:rPr>
          <w:rFonts w:ascii="Arial Narrow" w:eastAsia="Yu Mincho" w:hAnsi="Arial Narrow"/>
          <w:sz w:val="20"/>
          <w:szCs w:val="20"/>
          <w:lang w:eastAsia="en-US" w:bidi="ar-SA"/>
        </w:rPr>
        <w:t xml:space="preserve"> </w:t>
      </w:r>
    </w:p>
    <w:p w14:paraId="6BB6524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Guzzetta G, Poletti P, Ajelli M, Trentini F, Marziano V, Cereda D,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otential short-term outcome of an uncontrolled COVID-19 epidemic in Lombardy, Italy, February to March 2020. </w:t>
      </w:r>
      <w:r w:rsidRPr="00FF37CB">
        <w:rPr>
          <w:rFonts w:ascii="Arial Narrow" w:eastAsia="Yu Mincho" w:hAnsi="Arial Narrow"/>
          <w:i/>
          <w:iCs/>
          <w:sz w:val="20"/>
          <w:szCs w:val="20"/>
          <w:lang w:val="en-US" w:eastAsia="en-US" w:bidi="ar-SA"/>
        </w:rPr>
        <w:t>Eurosurveillance</w:t>
      </w:r>
      <w:r w:rsidRPr="00FF37CB">
        <w:rPr>
          <w:rFonts w:ascii="Arial Narrow" w:eastAsia="Yu Mincho" w:hAnsi="Arial Narrow"/>
          <w:sz w:val="20"/>
          <w:szCs w:val="20"/>
          <w:lang w:val="en-US" w:eastAsia="en-US" w:bidi="ar-SA"/>
        </w:rPr>
        <w:t xml:space="preserve"> 2020;25(12):2000293. </w:t>
      </w:r>
    </w:p>
    <w:p w14:paraId="4C805932"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Riccardo F, Ajelli M, Andrianou X, Bella A, Manso MD, Fabiani M,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Epidemiological characteristics of COVID-19 cases in Italy and estimates of the reproductive numbers one month into the epidemic. </w:t>
      </w:r>
      <w:r w:rsidRPr="00FF37CB">
        <w:rPr>
          <w:rFonts w:ascii="Arial Narrow" w:eastAsia="Yu Mincho" w:hAnsi="Arial Narrow"/>
          <w:i/>
          <w:iCs/>
          <w:sz w:val="20"/>
          <w:szCs w:val="20"/>
          <w:lang w:val="en-GB" w:eastAsia="en-US" w:bidi="ar-SA"/>
        </w:rPr>
        <w:t>medRxiv</w:t>
      </w:r>
      <w:r w:rsidRPr="00FF37CB">
        <w:rPr>
          <w:rFonts w:ascii="Arial Narrow" w:eastAsia="Yu Mincho" w:hAnsi="Arial Narrow"/>
          <w:sz w:val="20"/>
          <w:szCs w:val="20"/>
          <w:lang w:val="en-GB" w:eastAsia="en-US" w:bidi="ar-SA"/>
        </w:rPr>
        <w:t xml:space="preserve">. 11 aprile 2020;2020.04.08.20056861. </w:t>
      </w:r>
    </w:p>
    <w:p w14:paraId="72EAAB8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2"/>
          <w:sz w:val="20"/>
          <w:szCs w:val="20"/>
          <w:lang w:val="en-GB" w:eastAsia="en-US" w:bidi="ar-SA"/>
        </w:rPr>
      </w:pPr>
      <w:r w:rsidRPr="00FF37CB">
        <w:rPr>
          <w:rFonts w:ascii="Arial Narrow" w:eastAsia="Yu Mincho" w:hAnsi="Arial Narrow"/>
          <w:sz w:val="20"/>
          <w:szCs w:val="20"/>
          <w:lang w:val="en-GB" w:eastAsia="en-US" w:bidi="ar-SA"/>
        </w:rPr>
        <w:t xml:space="preserve">World Health Organization. Joint WHO and ECDC mission in Italy to support COVID-19 control and prevention efforts. Geneva: WHO; 2020. </w:t>
      </w:r>
      <w:hyperlink r:id="rId451" w:history="1">
        <w:r w:rsidRPr="00FF37CB">
          <w:rPr>
            <w:rFonts w:ascii="Arial Narrow" w:eastAsia="Yu Mincho" w:hAnsi="Arial Narrow"/>
            <w:spacing w:val="-2"/>
            <w:sz w:val="20"/>
            <w:szCs w:val="20"/>
            <w:lang w:val="en-GB" w:eastAsia="en-US" w:bidi="ar-SA"/>
          </w:rPr>
          <w:t>https://www.euro.who.int/en/health-topics/health-emergencies/coronavirus-covid-19/news/news/2020/2/joint-who-and-ecdc-mission-in-italy-to-support-covid-19-control-and-prevention-efforts</w:t>
        </w:r>
      </w:hyperlink>
      <w:r w:rsidRPr="00FF37CB">
        <w:rPr>
          <w:rFonts w:ascii="Arial Narrow" w:eastAsia="Yu Mincho" w:hAnsi="Arial Narrow"/>
          <w:spacing w:val="-2"/>
          <w:sz w:val="20"/>
          <w:szCs w:val="20"/>
          <w:lang w:val="en-GB" w:eastAsia="en-US" w:bidi="ar-SA"/>
        </w:rPr>
        <w:t xml:space="preserve"> </w:t>
      </w:r>
    </w:p>
    <w:p w14:paraId="2FC2539F"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4"/>
          <w:sz w:val="20"/>
          <w:szCs w:val="20"/>
          <w:lang w:eastAsia="en-US" w:bidi="ar-SA"/>
        </w:rPr>
      </w:pPr>
      <w:r w:rsidRPr="003F7DC9">
        <w:rPr>
          <w:rFonts w:ascii="Arial Narrow" w:eastAsia="Yu Mincho" w:hAnsi="Arial Narrow"/>
          <w:spacing w:val="-4"/>
          <w:sz w:val="20"/>
          <w:szCs w:val="20"/>
          <w:lang w:eastAsia="en-US" w:bidi="ar-SA"/>
        </w:rPr>
        <w:t xml:space="preserve">Italia. Presidenza del Consiglio dei Ministri, Dipartimento della Protezione Civile. Ordinanza 27 febbraio 2020 Ulteriori interventi urgenti di protezione civile in relazione all’emergenza relativa al rischio sanitario connesso all’insorgenza di patologie derivanti da agenti virali trasmissibili. (Ordinanza n. 640). (20A01348). </w:t>
      </w:r>
      <w:r w:rsidRPr="003F7DC9">
        <w:rPr>
          <w:rFonts w:ascii="Arial Narrow" w:eastAsia="Yu Mincho" w:hAnsi="Arial Narrow"/>
          <w:i/>
          <w:iCs/>
          <w:spacing w:val="-4"/>
          <w:sz w:val="20"/>
          <w:szCs w:val="20"/>
          <w:lang w:eastAsia="en-US" w:bidi="ar-SA"/>
        </w:rPr>
        <w:t>Gazzetta Ufficiale Serie Generale</w:t>
      </w:r>
      <w:r w:rsidRPr="003F7DC9">
        <w:rPr>
          <w:rFonts w:ascii="Arial Narrow" w:eastAsia="Yu Mincho" w:hAnsi="Arial Narrow"/>
          <w:spacing w:val="-4"/>
          <w:sz w:val="20"/>
          <w:szCs w:val="20"/>
          <w:lang w:eastAsia="en-US" w:bidi="ar-SA"/>
        </w:rPr>
        <w:t xml:space="preserve">, n. 50 del 28 febbraio 2020. </w:t>
      </w:r>
      <w:hyperlink r:id="rId452" w:history="1">
        <w:r w:rsidRPr="003F7DC9">
          <w:rPr>
            <w:rFonts w:ascii="Arial Narrow" w:eastAsia="Yu Mincho" w:hAnsi="Arial Narrow"/>
            <w:spacing w:val="-4"/>
            <w:sz w:val="20"/>
            <w:szCs w:val="20"/>
            <w:lang w:eastAsia="en-US" w:bidi="ar-SA"/>
          </w:rPr>
          <w:t>http://www.trovanorme.salute.gov.it/norme/dettaglioAtto?id=73469</w:t>
        </w:r>
      </w:hyperlink>
      <w:r w:rsidRPr="003F7DC9">
        <w:rPr>
          <w:rFonts w:ascii="Arial Narrow" w:eastAsia="Yu Mincho" w:hAnsi="Arial Narrow"/>
          <w:spacing w:val="-4"/>
          <w:sz w:val="20"/>
          <w:szCs w:val="20"/>
          <w:lang w:eastAsia="en-US" w:bidi="ar-SA"/>
        </w:rPr>
        <w:t xml:space="preserve"> </w:t>
      </w:r>
    </w:p>
    <w:p w14:paraId="4D0ED9FF"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2"/>
          <w:sz w:val="20"/>
          <w:szCs w:val="20"/>
          <w:lang w:eastAsia="en-US" w:bidi="ar-SA"/>
        </w:rPr>
      </w:pPr>
      <w:r w:rsidRPr="003F7DC9">
        <w:rPr>
          <w:rFonts w:ascii="Arial Narrow" w:eastAsia="Yu Mincho" w:hAnsi="Arial Narrow"/>
          <w:spacing w:val="-2"/>
          <w:sz w:val="20"/>
          <w:szCs w:val="20"/>
          <w:lang w:eastAsia="en-US" w:bidi="ar-SA"/>
        </w:rPr>
        <w:t xml:space="preserve">Italia. Decreto del Presidente del Consiglio dei Ministri 11 marzo 2020. Ulteriori disposizioni attuative del decreto-legge 23 febbraio 2020, n. 6, recante misure urgenti in materia di contenimento e gestione dell’emergenza epidemiologica da COVID-19, applicabili sull’intero territorio nazionale. (20A01605). </w:t>
      </w:r>
      <w:r w:rsidRPr="003F7DC9">
        <w:rPr>
          <w:rFonts w:ascii="Arial Narrow" w:eastAsia="Yu Mincho" w:hAnsi="Arial Narrow"/>
          <w:i/>
          <w:iCs/>
          <w:spacing w:val="-2"/>
          <w:sz w:val="20"/>
          <w:szCs w:val="20"/>
          <w:lang w:eastAsia="en-US" w:bidi="ar-SA"/>
        </w:rPr>
        <w:t>Gazzetta Ufficiale Serie Generale</w:t>
      </w:r>
      <w:r w:rsidRPr="003F7DC9">
        <w:rPr>
          <w:rFonts w:ascii="Arial Narrow" w:eastAsia="Yu Mincho" w:hAnsi="Arial Narrow"/>
          <w:spacing w:val="-2"/>
          <w:sz w:val="20"/>
          <w:szCs w:val="20"/>
          <w:lang w:eastAsia="en-US" w:bidi="ar-SA"/>
        </w:rPr>
        <w:t xml:space="preserve"> n. 64 del 11 marzo 2020. </w:t>
      </w:r>
      <w:hyperlink r:id="rId453" w:history="1">
        <w:r w:rsidRPr="003F7DC9">
          <w:rPr>
            <w:rFonts w:ascii="Arial Narrow" w:eastAsia="Yu Mincho" w:hAnsi="Arial Narrow"/>
            <w:spacing w:val="-2"/>
            <w:sz w:val="20"/>
            <w:szCs w:val="20"/>
            <w:lang w:eastAsia="en-US" w:bidi="ar-SA"/>
          </w:rPr>
          <w:t>http://www.trovanorme.salute.gov.it/norme/dettaglioAtto?id=73643</w:t>
        </w:r>
      </w:hyperlink>
      <w:r w:rsidRPr="003F7DC9">
        <w:rPr>
          <w:rFonts w:ascii="Arial Narrow" w:eastAsia="Yu Mincho" w:hAnsi="Arial Narrow"/>
          <w:spacing w:val="-2"/>
          <w:sz w:val="20"/>
          <w:szCs w:val="20"/>
          <w:lang w:eastAsia="en-US" w:bidi="ar-SA"/>
        </w:rPr>
        <w:t xml:space="preserve"> </w:t>
      </w:r>
    </w:p>
    <w:p w14:paraId="4DCDE04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WHO characterizes COVID-19 as a pandemic</w:t>
      </w:r>
      <w:r w:rsidRPr="00FF37CB">
        <w:rPr>
          <w:rFonts w:ascii="Arial Narrow" w:eastAsia="Yu Mincho" w:hAnsi="Arial Narrow"/>
          <w:sz w:val="20"/>
          <w:szCs w:val="20"/>
          <w:lang w:val="en-GB" w:eastAsia="en-US" w:bidi="ar-SA"/>
        </w:rPr>
        <w:t xml:space="preserve">. Geneva: WHO; 2020. </w:t>
      </w:r>
      <w:hyperlink r:id="rId454" w:anchor=":~:text=WHO%20has%20been%20assessing%20this,to%20use%20lightly% 20or%20carelessly" w:history="1">
        <w:r w:rsidRPr="00FF37CB">
          <w:rPr>
            <w:rFonts w:ascii="Arial Narrow" w:eastAsia="Yu Mincho" w:hAnsi="Arial Narrow"/>
            <w:color w:val="0563C1"/>
            <w:sz w:val="20"/>
            <w:szCs w:val="20"/>
            <w:u w:val="single"/>
            <w:lang w:val="en-GB" w:eastAsia="en-US" w:bidi="ar-SA"/>
          </w:rPr>
          <w:t>https://www.who.int/dg/speeches/detail/who-director-general-s-opening-remarks-at-the-media-briefing-on-covid-19---11-march-2020#:~:text=WHO%20has%20been%20assessing%20this,to%20use%20lightly% 20or%20carelessly</w:t>
        </w:r>
      </w:hyperlink>
      <w:r w:rsidRPr="00FF37CB">
        <w:rPr>
          <w:rFonts w:ascii="Arial Narrow" w:eastAsia="Yu Mincho" w:hAnsi="Arial Narrow"/>
          <w:sz w:val="20"/>
          <w:szCs w:val="20"/>
          <w:lang w:val="en-GB" w:eastAsia="en-US" w:bidi="ar-SA"/>
        </w:rPr>
        <w:t xml:space="preserve"> </w:t>
      </w:r>
    </w:p>
    <w:p w14:paraId="6E22F3EA"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stituto Superiore di Sanità. </w:t>
      </w:r>
      <w:r w:rsidRPr="003F7DC9">
        <w:rPr>
          <w:rFonts w:ascii="Arial Narrow" w:eastAsia="Yu Mincho" w:hAnsi="Arial Narrow"/>
          <w:i/>
          <w:iCs/>
          <w:sz w:val="20"/>
          <w:szCs w:val="20"/>
          <w:lang w:eastAsia="en-US" w:bidi="ar-SA"/>
        </w:rPr>
        <w:t xml:space="preserve">Sistema di sorveglianza integrata COVID-19. </w:t>
      </w:r>
      <w:hyperlink r:id="rId455" w:history="1">
        <w:r w:rsidRPr="00FF37CB">
          <w:rPr>
            <w:rFonts w:ascii="Arial Narrow" w:eastAsia="Yu Mincho" w:hAnsi="Arial Narrow"/>
            <w:sz w:val="20"/>
            <w:szCs w:val="20"/>
            <w:lang w:val="en-GB" w:eastAsia="en-US" w:bidi="ar-SA"/>
          </w:rPr>
          <w:t>https://www.epicentro.iss.it/coronavirus/sars-cov-2-sorveglianza</w:t>
        </w:r>
      </w:hyperlink>
      <w:r w:rsidRPr="00FF37CB">
        <w:rPr>
          <w:rFonts w:ascii="Arial Narrow" w:eastAsia="Yu Mincho" w:hAnsi="Arial Narrow"/>
          <w:sz w:val="20"/>
          <w:szCs w:val="20"/>
          <w:lang w:val="en-GB" w:eastAsia="en-US" w:bidi="ar-SA"/>
        </w:rPr>
        <w:t xml:space="preserve"> </w:t>
      </w:r>
    </w:p>
    <w:p w14:paraId="4DF44135"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Dipartimento Protezione Civile. </w:t>
      </w:r>
      <w:r w:rsidRPr="003F7DC9">
        <w:rPr>
          <w:rFonts w:ascii="Arial Narrow" w:eastAsia="Yu Mincho" w:hAnsi="Arial Narrow"/>
          <w:i/>
          <w:iCs/>
          <w:sz w:val="20"/>
          <w:szCs w:val="20"/>
          <w:lang w:eastAsia="en-US" w:bidi="ar-SA"/>
        </w:rPr>
        <w:t>COVID-19 Situazione Italia.</w:t>
      </w:r>
      <w:r w:rsidRPr="003F7DC9">
        <w:rPr>
          <w:rFonts w:ascii="Arial Narrow" w:eastAsia="Yu Mincho" w:hAnsi="Arial Narrow"/>
          <w:sz w:val="20"/>
          <w:szCs w:val="20"/>
          <w:lang w:eastAsia="en-US" w:bidi="ar-SA"/>
        </w:rPr>
        <w:t xml:space="preserve"> Roma: Presidenza del Consiglio dei Ministri; 2020. </w:t>
      </w:r>
      <w:hyperlink r:id="rId456" w:anchor="/b0c68bce2cce478eaac82fe38d4138b1" w:history="1">
        <w:r w:rsidRPr="003F7DC9">
          <w:rPr>
            <w:rFonts w:ascii="Arial Narrow" w:eastAsia="Yu Mincho" w:hAnsi="Arial Narrow"/>
            <w:sz w:val="20"/>
            <w:szCs w:val="20"/>
            <w:lang w:eastAsia="en-US" w:bidi="ar-SA"/>
          </w:rPr>
          <w:t>http://opendatadpc.maps.arcgis.com/apps/opsdashboard/index.html#/b0c68bce2cce478eaac82fe38d4138b1</w:t>
        </w:r>
      </w:hyperlink>
      <w:r w:rsidRPr="003F7DC9">
        <w:rPr>
          <w:rFonts w:ascii="Arial Narrow" w:eastAsia="Yu Mincho" w:hAnsi="Arial Narrow"/>
          <w:sz w:val="20"/>
          <w:szCs w:val="20"/>
          <w:lang w:eastAsia="en-US" w:bidi="ar-SA"/>
        </w:rPr>
        <w:t xml:space="preserve"> </w:t>
      </w:r>
    </w:p>
    <w:p w14:paraId="2E7668FE"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Presidenza del Consiglio dei Ministri. Allegato 10 “Principi per il monitoraggio del rischio sanitario” al DPCM del 26 aprile 2020 “Ulteriori disposizioni attuative del decreto-legge 23 febbraio 2020, n. 6, recante misure urgenti in materia di contenimento e gestione dell’emergenza epidemiologica da COVID-19, applicabili sull’intero territorio nazionale. (20A02352). </w:t>
      </w:r>
      <w:r w:rsidRPr="003F7DC9">
        <w:rPr>
          <w:rFonts w:ascii="Arial Narrow" w:eastAsia="Yu Mincho" w:hAnsi="Arial Narrow"/>
          <w:i/>
          <w:iCs/>
          <w:sz w:val="20"/>
          <w:szCs w:val="20"/>
          <w:lang w:eastAsia="en-US" w:bidi="ar-SA"/>
        </w:rPr>
        <w:t>Gazzetta Ufficiale Serie Generale</w:t>
      </w:r>
      <w:r w:rsidRPr="003F7DC9">
        <w:rPr>
          <w:rFonts w:ascii="Arial Narrow" w:eastAsia="Yu Mincho" w:hAnsi="Arial Narrow"/>
          <w:sz w:val="20"/>
          <w:szCs w:val="20"/>
          <w:lang w:eastAsia="en-US" w:bidi="ar-SA"/>
        </w:rPr>
        <w:t xml:space="preserve"> n. 108 del 27-04-2020. </w:t>
      </w:r>
      <w:hyperlink r:id="rId457" w:history="1">
        <w:r w:rsidRPr="003F7DC9">
          <w:rPr>
            <w:rFonts w:ascii="Arial Narrow" w:eastAsia="Yu Mincho" w:hAnsi="Arial Narrow"/>
            <w:sz w:val="20"/>
            <w:szCs w:val="20"/>
            <w:lang w:eastAsia="en-US" w:bidi="ar-SA"/>
          </w:rPr>
          <w:t>https://www.gazzettaufficiale.it/do/atto/serie_generale/caricaPdf?cdimg=20A0235201000010110001&amp;dgu=2020-04-27&amp;art.dataPubblicazioneGazzetta=2020-04-27&amp;art.codiceRedazionale=20A02352&amp;art.num=1&amp;art.tiposerie=SG</w:t>
        </w:r>
      </w:hyperlink>
      <w:r w:rsidRPr="003F7DC9">
        <w:rPr>
          <w:rFonts w:ascii="Arial Narrow" w:eastAsia="Yu Mincho" w:hAnsi="Arial Narrow"/>
          <w:sz w:val="20"/>
          <w:szCs w:val="20"/>
          <w:lang w:eastAsia="en-US" w:bidi="ar-SA"/>
        </w:rPr>
        <w:t xml:space="preserve"> </w:t>
      </w:r>
    </w:p>
    <w:p w14:paraId="0FA6B0D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Ministero della Salute. </w:t>
      </w:r>
      <w:r w:rsidRPr="003F7DC9">
        <w:rPr>
          <w:rFonts w:ascii="Arial Narrow" w:eastAsia="Yu Mincho" w:hAnsi="Arial Narrow"/>
          <w:i/>
          <w:iCs/>
          <w:sz w:val="20"/>
          <w:szCs w:val="20"/>
          <w:lang w:eastAsia="en-US" w:bidi="ar-SA"/>
        </w:rPr>
        <w:t>Decreto del 30 aprile 2020. Emergenza COVID-19: attività di monitoraggio del rischio sanitario connesse al passaggio dalla fase 1 alla fase 2A di cui all’allegato 10 del DPCM 26/4/2020</w:t>
      </w:r>
      <w:r w:rsidRPr="003F7DC9">
        <w:rPr>
          <w:rFonts w:ascii="Arial Narrow" w:eastAsia="Yu Mincho" w:hAnsi="Arial Narrow"/>
          <w:sz w:val="20"/>
          <w:szCs w:val="20"/>
          <w:lang w:eastAsia="en-US" w:bidi="ar-SA"/>
        </w:rPr>
        <w:t xml:space="preserve">. </w:t>
      </w:r>
      <w:hyperlink r:id="rId458" w:history="1">
        <w:r w:rsidRPr="00FF37CB">
          <w:rPr>
            <w:rFonts w:ascii="Arial Narrow" w:eastAsia="Yu Mincho" w:hAnsi="Arial Narrow"/>
            <w:sz w:val="20"/>
            <w:szCs w:val="20"/>
            <w:lang w:val="en-US" w:eastAsia="en-US" w:bidi="ar-SA"/>
          </w:rPr>
          <w:t>https://www.trovanorme.salute.gov.it/norme/renderNormsanPdf?anno=2020&amp;codLeg=73981&amp;parte=1%20&amp;serie=null</w:t>
        </w:r>
      </w:hyperlink>
      <w:r w:rsidRPr="00FF37CB">
        <w:rPr>
          <w:rFonts w:ascii="Arial Narrow" w:eastAsia="Yu Mincho" w:hAnsi="Arial Narrow"/>
          <w:sz w:val="20"/>
          <w:szCs w:val="20"/>
          <w:lang w:val="en-US" w:eastAsia="en-US" w:bidi="ar-SA"/>
        </w:rPr>
        <w:t xml:space="preserve"> </w:t>
      </w:r>
    </w:p>
    <w:p w14:paraId="08DAF669"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 </w:t>
      </w:r>
      <w:r w:rsidRPr="003F7DC9">
        <w:rPr>
          <w:rFonts w:ascii="Arial Narrow" w:eastAsia="Yu Mincho" w:hAnsi="Arial Narrow"/>
          <w:i/>
          <w:iCs/>
          <w:sz w:val="20"/>
          <w:szCs w:val="20"/>
          <w:lang w:eastAsia="en-US" w:bidi="ar-SA"/>
        </w:rPr>
        <w:t>Documento tecnico sulla possibile rimodulazione delle misure di contenimento del contagio da SARS-CoV-2 nei luoghi di lavoro e strategie di prevenzione</w:t>
      </w:r>
      <w:r w:rsidRPr="003F7DC9">
        <w:rPr>
          <w:rFonts w:ascii="Arial Narrow" w:eastAsia="Yu Mincho" w:hAnsi="Arial Narrow"/>
          <w:sz w:val="20"/>
          <w:szCs w:val="20"/>
          <w:lang w:eastAsia="en-US" w:bidi="ar-SA"/>
        </w:rPr>
        <w:t xml:space="preserve">. Roma: Istituto Nazionale per l'Assicurazione contro gli Infortuni sul Lavoro; 2020. </w:t>
      </w:r>
      <w:hyperlink r:id="rId459" w:history="1">
        <w:r w:rsidRPr="00FF37CB">
          <w:rPr>
            <w:rFonts w:ascii="Arial Narrow" w:eastAsia="Yu Mincho" w:hAnsi="Arial Narrow"/>
            <w:sz w:val="20"/>
            <w:szCs w:val="20"/>
            <w:lang w:val="en-US" w:eastAsia="en-US" w:bidi="ar-SA"/>
          </w:rPr>
          <w:t>https://www.inail.it/cs/internet/docs/alg-pubbl-rimodulazione-contenimento-covid19-sicurezza-lavoro.pdf</w:t>
        </w:r>
      </w:hyperlink>
      <w:r w:rsidRPr="00FF37CB">
        <w:rPr>
          <w:rFonts w:ascii="Arial Narrow" w:eastAsia="Yu Mincho" w:hAnsi="Arial Narrow"/>
          <w:sz w:val="20"/>
          <w:szCs w:val="20"/>
          <w:lang w:val="en-US" w:eastAsia="en-US" w:bidi="ar-SA"/>
        </w:rPr>
        <w:t xml:space="preserve"> </w:t>
      </w:r>
    </w:p>
    <w:p w14:paraId="532BC68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ll’ipotesi di rimodulazione delle misure contenitive in relazione al trasporto pubblico collettivo terrestre, nell’ottica della ripresa del pendolarismo, nel contesto dell’emergenza da SARS-CoV-2.</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60" w:history="1">
        <w:r w:rsidRPr="00FF37CB">
          <w:rPr>
            <w:rFonts w:ascii="Arial Narrow" w:eastAsia="Yu Mincho" w:hAnsi="Arial Narrow"/>
            <w:sz w:val="20"/>
            <w:szCs w:val="20"/>
            <w:lang w:val="en-US" w:eastAsia="en-US" w:bidi="ar-SA"/>
          </w:rPr>
          <w:t>https://www.inail.it/cs/internet/docs/alg-pubbl-documento-tecnico-trasporto-pubblico-covid-2_6443146338089.pdf</w:t>
        </w:r>
      </w:hyperlink>
      <w:r w:rsidRPr="00FF37CB">
        <w:rPr>
          <w:rFonts w:ascii="Arial Narrow" w:eastAsia="Yu Mincho" w:hAnsi="Arial Narrow"/>
          <w:sz w:val="20"/>
          <w:szCs w:val="20"/>
          <w:lang w:val="en-US" w:eastAsia="en-US" w:bidi="ar-SA"/>
        </w:rPr>
        <w:t xml:space="preserve"> </w:t>
      </w:r>
    </w:p>
    <w:p w14:paraId="516B0AB8"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6"/>
          <w:sz w:val="20"/>
          <w:szCs w:val="20"/>
          <w:lang w:eastAsia="en-US" w:bidi="ar-SA"/>
        </w:rPr>
      </w:pPr>
      <w:r w:rsidRPr="003F7DC9">
        <w:rPr>
          <w:rFonts w:ascii="Arial Narrow" w:eastAsia="Yu Mincho" w:hAnsi="Arial Narrow"/>
          <w:spacing w:val="-4"/>
          <w:sz w:val="20"/>
          <w:szCs w:val="20"/>
          <w:lang w:eastAsia="en-US" w:bidi="ar-SA"/>
        </w:rPr>
        <w:t xml:space="preserve">Ministero della Salute. </w:t>
      </w:r>
      <w:r w:rsidRPr="003F7DC9">
        <w:rPr>
          <w:rFonts w:ascii="Arial Narrow" w:eastAsia="Yu Mincho" w:hAnsi="Arial Narrow"/>
          <w:i/>
          <w:iCs/>
          <w:spacing w:val="-4"/>
          <w:sz w:val="20"/>
          <w:szCs w:val="20"/>
          <w:lang w:eastAsia="en-US" w:bidi="ar-SA"/>
        </w:rPr>
        <w:t>COVID-19, illustrati i risultati dell’indagine di sieroprevalenza</w:t>
      </w:r>
      <w:r w:rsidRPr="003F7DC9">
        <w:rPr>
          <w:rFonts w:ascii="Arial Narrow" w:eastAsia="Yu Mincho" w:hAnsi="Arial Narrow"/>
          <w:spacing w:val="-4"/>
          <w:sz w:val="20"/>
          <w:szCs w:val="20"/>
          <w:lang w:eastAsia="en-US" w:bidi="ar-SA"/>
        </w:rPr>
        <w:t>. Roma: Ministero della Salute; 2020</w:t>
      </w:r>
      <w:r w:rsidRPr="003F7DC9">
        <w:rPr>
          <w:rFonts w:ascii="Arial Narrow" w:eastAsia="Yu Mincho" w:hAnsi="Arial Narrow"/>
          <w:spacing w:val="-6"/>
          <w:sz w:val="20"/>
          <w:szCs w:val="20"/>
          <w:lang w:eastAsia="en-US" w:bidi="ar-SA"/>
        </w:rPr>
        <w:t xml:space="preserve">. </w:t>
      </w:r>
      <w:hyperlink r:id="rId461" w:history="1">
        <w:r w:rsidRPr="003F7DC9">
          <w:rPr>
            <w:rFonts w:ascii="Arial Narrow" w:eastAsia="Yu Mincho" w:hAnsi="Arial Narrow"/>
            <w:spacing w:val="-6"/>
            <w:sz w:val="20"/>
            <w:szCs w:val="20"/>
            <w:lang w:eastAsia="en-US" w:bidi="ar-SA"/>
          </w:rPr>
          <w:t>http://www.salute.gov.it/portale/news/p3_2_1_1_1.jsp?lingua=italiano&amp;menu=notizie&amp;p=dalministero&amp;id=4998</w:t>
        </w:r>
      </w:hyperlink>
      <w:r w:rsidRPr="003F7DC9">
        <w:rPr>
          <w:rFonts w:ascii="Arial Narrow" w:eastAsia="Yu Mincho" w:hAnsi="Arial Narrow"/>
          <w:spacing w:val="-6"/>
          <w:sz w:val="20"/>
          <w:szCs w:val="20"/>
          <w:lang w:eastAsia="en-US" w:bidi="ar-SA"/>
        </w:rPr>
        <w:t xml:space="preserve"> </w:t>
      </w:r>
    </w:p>
    <w:p w14:paraId="1287161B"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lastRenderedPageBreak/>
        <w:t xml:space="preserve">Ministero della Salute. </w:t>
      </w:r>
      <w:r w:rsidRPr="003F7DC9">
        <w:rPr>
          <w:rFonts w:ascii="Arial Narrow" w:eastAsia="Yu Mincho" w:hAnsi="Arial Narrow"/>
          <w:i/>
          <w:iCs/>
          <w:sz w:val="20"/>
          <w:szCs w:val="20"/>
          <w:lang w:eastAsia="en-US" w:bidi="ar-SA"/>
        </w:rPr>
        <w:t>Indicazioni operative per la gestione di casi e focolai di SARS-CoV-2 nelle scuole e nei servizi educativi dell’infanzia.</w:t>
      </w:r>
      <w:r w:rsidRPr="003F7DC9">
        <w:rPr>
          <w:rFonts w:ascii="Arial Narrow" w:eastAsia="Yu Mincho" w:hAnsi="Arial Narrow"/>
          <w:sz w:val="20"/>
          <w:szCs w:val="20"/>
          <w:lang w:eastAsia="en-US" w:bidi="ar-SA"/>
        </w:rPr>
        <w:t xml:space="preserve"> Roma: Ministero della Salute; 2020. </w:t>
      </w:r>
      <w:hyperlink r:id="rId462" w:history="1">
        <w:r w:rsidRPr="003F7DC9">
          <w:rPr>
            <w:rFonts w:ascii="Arial Narrow" w:eastAsia="Yu Mincho" w:hAnsi="Arial Narrow"/>
            <w:sz w:val="20"/>
            <w:szCs w:val="20"/>
            <w:lang w:eastAsia="en-US" w:bidi="ar-SA"/>
          </w:rPr>
          <w:t>http://www.salute.gov.it/portale/documentazione/p6_2_2_1.jsp?lingua=italiano&amp;id=2944</w:t>
        </w:r>
      </w:hyperlink>
      <w:r w:rsidRPr="003F7DC9">
        <w:rPr>
          <w:rFonts w:ascii="Arial Narrow" w:eastAsia="Yu Mincho" w:hAnsi="Arial Narrow"/>
          <w:sz w:val="20"/>
          <w:szCs w:val="20"/>
          <w:lang w:eastAsia="en-US" w:bidi="ar-SA"/>
        </w:rPr>
        <w:t xml:space="preserve"> </w:t>
      </w:r>
    </w:p>
    <w:p w14:paraId="6367B471"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Ministero della Salute. Circolare dell’11 agosto 2020. Elementi di preparazione e risposta a COVID-19 nella stagione autunno-invernale. </w:t>
      </w:r>
      <w:r w:rsidRPr="003F7DC9">
        <w:rPr>
          <w:rFonts w:ascii="Arial Narrow" w:eastAsia="Yu Mincho" w:hAnsi="Arial Narrow"/>
          <w:spacing w:val="-2"/>
          <w:sz w:val="20"/>
          <w:szCs w:val="20"/>
          <w:lang w:eastAsia="en-US" w:bidi="ar-SA"/>
        </w:rPr>
        <w:t>Roma: Ministero della Salute; 2020.</w:t>
      </w:r>
      <w:r w:rsidRPr="003F7DC9">
        <w:rPr>
          <w:rFonts w:ascii="Arial Narrow" w:eastAsia="Yu Mincho" w:hAnsi="Arial Narrow"/>
          <w:sz w:val="20"/>
          <w:szCs w:val="20"/>
          <w:lang w:eastAsia="en-US" w:bidi="ar-SA"/>
        </w:rPr>
        <w:t xml:space="preserve"> </w:t>
      </w:r>
      <w:hyperlink r:id="rId463" w:history="1">
        <w:r w:rsidRPr="003F7DC9">
          <w:rPr>
            <w:rFonts w:ascii="Arial Narrow" w:eastAsia="Yu Mincho" w:hAnsi="Arial Narrow"/>
            <w:sz w:val="20"/>
            <w:szCs w:val="20"/>
            <w:lang w:eastAsia="en-US" w:bidi="ar-SA"/>
          </w:rPr>
          <w:t>https://www.trovanorme.salute.gov.it/norme/renderNormsanPdf?anno=2020&amp;codLeg=75670&amp;parte=1%20&amp;serie=null</w:t>
        </w:r>
      </w:hyperlink>
      <w:r w:rsidRPr="003F7DC9">
        <w:rPr>
          <w:rFonts w:ascii="Arial Narrow" w:eastAsia="Yu Mincho" w:hAnsi="Arial Narrow"/>
          <w:sz w:val="20"/>
          <w:szCs w:val="20"/>
          <w:lang w:eastAsia="en-US" w:bidi="ar-SA"/>
        </w:rPr>
        <w:t xml:space="preserve"> </w:t>
      </w:r>
    </w:p>
    <w:p w14:paraId="1C823A7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eeb RT, Price S, Sliwa S,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COVID-19 Trends Among School-Aged Children — United States, March 1–September 19, 2020. </w:t>
      </w:r>
      <w:r w:rsidRPr="00FF37CB">
        <w:rPr>
          <w:rFonts w:ascii="Arial Narrow" w:eastAsia="Yu Mincho" w:hAnsi="Arial Narrow"/>
          <w:i/>
          <w:iCs/>
          <w:sz w:val="20"/>
          <w:szCs w:val="20"/>
          <w:lang w:val="en-GB" w:eastAsia="en-US" w:bidi="ar-SA"/>
        </w:rPr>
        <w:t>MMWR Morb Mortal Wkly Rep.</w:t>
      </w:r>
      <w:r w:rsidRPr="00FF37CB">
        <w:rPr>
          <w:rFonts w:ascii="Arial Narrow" w:eastAsia="Yu Mincho" w:hAnsi="Arial Narrow"/>
          <w:sz w:val="20"/>
          <w:szCs w:val="20"/>
          <w:lang w:val="en-GB" w:eastAsia="en-US" w:bidi="ar-SA"/>
        </w:rPr>
        <w:t xml:space="preserve"> 2020;69(39);1410-5 DOI: </w:t>
      </w:r>
      <w:hyperlink r:id="rId464" w:history="1">
        <w:r w:rsidRPr="00FF37CB">
          <w:rPr>
            <w:rFonts w:ascii="Arial Narrow" w:eastAsia="Yu Mincho" w:hAnsi="Arial Narrow"/>
            <w:sz w:val="20"/>
            <w:szCs w:val="20"/>
            <w:lang w:val="en-GB" w:eastAsia="en-US" w:bidi="ar-SA"/>
          </w:rPr>
          <w:t>http://dx.doi.org/10.15585/mmwr.mm6939e2</w:t>
        </w:r>
      </w:hyperlink>
      <w:r w:rsidRPr="00FF37CB">
        <w:rPr>
          <w:rFonts w:ascii="Arial Narrow" w:eastAsia="Yu Mincho" w:hAnsi="Arial Narrow"/>
          <w:sz w:val="20"/>
          <w:szCs w:val="20"/>
          <w:lang w:val="en-GB" w:eastAsia="en-US" w:bidi="ar-SA"/>
        </w:rPr>
        <w:t xml:space="preserve"> </w:t>
      </w:r>
    </w:p>
    <w:p w14:paraId="4B09411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High-level virtual meeting on schooling during the COVID-19 pandemic.</w:t>
      </w:r>
      <w:r w:rsidRPr="00FF37CB">
        <w:rPr>
          <w:rFonts w:ascii="Arial Narrow" w:eastAsia="Yu Mincho" w:hAnsi="Arial Narrow"/>
          <w:sz w:val="20"/>
          <w:szCs w:val="20"/>
          <w:lang w:val="en-GB" w:eastAsia="en-US" w:bidi="ar-SA"/>
        </w:rPr>
        <w:t xml:space="preserve"> Geneva: WHO; 2020. </w:t>
      </w:r>
      <w:hyperlink r:id="rId465" w:history="1">
        <w:r w:rsidRPr="00FF37CB">
          <w:rPr>
            <w:rFonts w:ascii="Arial Narrow" w:eastAsia="Yu Mincho" w:hAnsi="Arial Narrow"/>
            <w:sz w:val="20"/>
            <w:szCs w:val="20"/>
            <w:lang w:val="en-GB" w:eastAsia="en-US" w:bidi="ar-SA"/>
          </w:rPr>
          <w:t>https://www.euro.who.int/en/media-centre/events/events/2020/08/high-level-virtual-meeting-on-schooling-during-the-covid-19-pandemic</w:t>
        </w:r>
      </w:hyperlink>
      <w:r w:rsidRPr="00FF37CB">
        <w:rPr>
          <w:rFonts w:ascii="Arial Narrow" w:eastAsia="Yu Mincho" w:hAnsi="Arial Narrow"/>
          <w:sz w:val="20"/>
          <w:szCs w:val="20"/>
          <w:lang w:val="en-GB" w:eastAsia="en-US" w:bidi="ar-SA"/>
        </w:rPr>
        <w:t xml:space="preserve"> </w:t>
      </w:r>
    </w:p>
    <w:p w14:paraId="3D12FE1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OVID-19 Strategic preparedness and response plan operational planning guidelines to support country preparedness and response</w:t>
      </w:r>
      <w:r w:rsidRPr="00FF37CB">
        <w:rPr>
          <w:rFonts w:ascii="Arial Narrow" w:eastAsia="Yu Mincho" w:hAnsi="Arial Narrow"/>
          <w:sz w:val="20"/>
          <w:szCs w:val="20"/>
          <w:lang w:val="en-GB" w:eastAsia="en-US" w:bidi="ar-SA"/>
        </w:rPr>
        <w:t xml:space="preserve">. Geneva: WHO; 2020. </w:t>
      </w:r>
      <w:hyperlink r:id="rId466" w:history="1">
        <w:r w:rsidRPr="00FF37CB">
          <w:rPr>
            <w:rFonts w:ascii="Arial Narrow" w:eastAsia="Yu Mincho" w:hAnsi="Arial Narrow"/>
            <w:sz w:val="20"/>
            <w:szCs w:val="20"/>
            <w:lang w:val="en-GB" w:eastAsia="en-US" w:bidi="ar-SA"/>
          </w:rPr>
          <w:t>https://www.who.int/docs/default-source/coronaviruse/covid-19-sprp-unct-guidelines.pdf?sfvrsn=81ff43d8_4</w:t>
        </w:r>
      </w:hyperlink>
      <w:r w:rsidRPr="00FF37CB">
        <w:rPr>
          <w:rFonts w:ascii="Arial Narrow" w:eastAsia="Yu Mincho" w:hAnsi="Arial Narrow"/>
          <w:sz w:val="20"/>
          <w:szCs w:val="20"/>
          <w:lang w:val="en-GB" w:eastAsia="en-US" w:bidi="ar-SA"/>
        </w:rPr>
        <w:t xml:space="preserve"> </w:t>
      </w:r>
    </w:p>
    <w:p w14:paraId="1CAAF0C2"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OVID-19 operationalization of the global response strategy in the WHO European Region. August 2020.</w:t>
      </w:r>
      <w:r w:rsidRPr="00FF37CB">
        <w:rPr>
          <w:rFonts w:ascii="Arial Narrow" w:eastAsia="Yu Mincho" w:hAnsi="Arial Narrow"/>
          <w:sz w:val="20"/>
          <w:szCs w:val="20"/>
          <w:lang w:val="en-GB" w:eastAsia="en-US" w:bidi="ar-SA"/>
        </w:rPr>
        <w:t xml:space="preserve"> Copenhagen: WHO Regional Office for Europe; 2020. </w:t>
      </w:r>
      <w:hyperlink r:id="rId467" w:history="1">
        <w:r w:rsidRPr="00FF37CB">
          <w:rPr>
            <w:rFonts w:ascii="Arial Narrow" w:eastAsia="Yu Mincho" w:hAnsi="Arial Narrow"/>
            <w:sz w:val="20"/>
            <w:szCs w:val="20"/>
            <w:lang w:val="en-GB" w:eastAsia="en-US" w:bidi="ar-SA"/>
          </w:rPr>
          <w:t>https://apps.who.int/iris/bitstream/handle/10665/334167/WHO-EURO-2020-1073-408190-55167-eng.pdf</w:t>
        </w:r>
      </w:hyperlink>
      <w:r w:rsidRPr="00FF37CB">
        <w:rPr>
          <w:rFonts w:ascii="Arial Narrow" w:eastAsia="Yu Mincho" w:hAnsi="Arial Narrow"/>
          <w:sz w:val="20"/>
          <w:szCs w:val="20"/>
          <w:lang w:val="en-GB" w:eastAsia="en-US" w:bidi="ar-SA"/>
        </w:rPr>
        <w:t xml:space="preserve"> </w:t>
      </w:r>
    </w:p>
    <w:p w14:paraId="64E2F6A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Updated country preparedness and response status for COVID-19 as of 9 June 2020</w:t>
      </w:r>
      <w:r w:rsidRPr="00FF37CB">
        <w:rPr>
          <w:rFonts w:ascii="Arial Narrow" w:eastAsia="Yu Mincho" w:hAnsi="Arial Narrow"/>
          <w:sz w:val="20"/>
          <w:szCs w:val="20"/>
          <w:lang w:val="en-GB" w:eastAsia="en-US" w:bidi="ar-SA"/>
        </w:rPr>
        <w:t xml:space="preserve">. Geneva: WHO; 2020. </w:t>
      </w:r>
      <w:hyperlink r:id="rId468" w:history="1">
        <w:r w:rsidRPr="00FF37CB">
          <w:rPr>
            <w:rFonts w:ascii="Arial Narrow" w:eastAsia="Yu Mincho" w:hAnsi="Arial Narrow"/>
            <w:sz w:val="20"/>
            <w:szCs w:val="20"/>
            <w:lang w:val="en-GB" w:eastAsia="en-US" w:bidi="ar-SA"/>
          </w:rPr>
          <w:t>https://www.who.int/publications/i/item/updated-country-preparedness-and-response-status-for-covid-19-as-of-9-june-2020</w:t>
        </w:r>
      </w:hyperlink>
      <w:r w:rsidRPr="00FF37CB">
        <w:rPr>
          <w:rFonts w:ascii="Arial Narrow" w:eastAsia="Yu Mincho" w:hAnsi="Arial Narrow"/>
          <w:sz w:val="20"/>
          <w:szCs w:val="20"/>
          <w:lang w:val="en-GB" w:eastAsia="en-US" w:bidi="ar-SA"/>
        </w:rPr>
        <w:t xml:space="preserve"> </w:t>
      </w:r>
    </w:p>
    <w:p w14:paraId="721C4225"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Filia A, Urdiales AM, Rota MC</w:t>
      </w:r>
      <w:r w:rsidRPr="003F7DC9">
        <w:rPr>
          <w:rFonts w:ascii="Arial Narrow" w:eastAsia="Yu Mincho" w:hAnsi="Arial Narrow"/>
          <w:i/>
          <w:iCs/>
          <w:sz w:val="20"/>
          <w:szCs w:val="20"/>
          <w:lang w:eastAsia="en-US" w:bidi="ar-SA"/>
        </w:rPr>
        <w:t>. Guida per la ricerca e gestione dei contatti (contact tracing) dei casi di COVID-19. Versione del 25 giugno 2020.</w:t>
      </w:r>
      <w:r w:rsidRPr="003F7DC9">
        <w:rPr>
          <w:rFonts w:ascii="Arial Narrow" w:eastAsia="Yu Mincho" w:hAnsi="Arial Narrow"/>
          <w:sz w:val="20"/>
          <w:szCs w:val="20"/>
          <w:lang w:eastAsia="en-US" w:bidi="ar-SA"/>
        </w:rPr>
        <w:t xml:space="preserve"> Roma: Istituto Superiore di Sanità; 2020. (Rapporto ISS COVID-19, n. 53/2020) </w:t>
      </w:r>
    </w:p>
    <w:p w14:paraId="4122867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La Rosa G, Mancini P, Bonanno Ferraro G, Veneri C, Iaconelli M, Bonadonna L, Lucentini L, Suffredini E. SARS-CoV-2 has been circulating in Northern Italy since December 2019: Evidence from environmental monitoring. </w:t>
      </w:r>
      <w:r w:rsidRPr="00FF37CB">
        <w:rPr>
          <w:rFonts w:ascii="Arial Narrow" w:eastAsia="Yu Mincho" w:hAnsi="Arial Narrow"/>
          <w:i/>
          <w:iCs/>
          <w:sz w:val="20"/>
          <w:szCs w:val="20"/>
          <w:lang w:val="en-GB" w:eastAsia="en-US" w:bidi="ar-SA"/>
        </w:rPr>
        <w:t>Sci Total Environ</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750:141711</w:t>
      </w:r>
      <w:proofErr w:type="gramEnd"/>
      <w:r w:rsidRPr="00FF37CB">
        <w:rPr>
          <w:rFonts w:ascii="Arial Narrow" w:eastAsia="Yu Mincho" w:hAnsi="Arial Narrow"/>
          <w:sz w:val="20"/>
          <w:szCs w:val="20"/>
          <w:lang w:val="en-GB" w:eastAsia="en-US" w:bidi="ar-SA"/>
        </w:rPr>
        <w:t>. DOI:</w:t>
      </w:r>
      <w:r w:rsidRPr="00FF37CB">
        <w:rPr>
          <w:rFonts w:ascii="Calibri" w:eastAsia="Yu Mincho" w:hAnsi="Calibri"/>
          <w:sz w:val="21"/>
          <w:szCs w:val="21"/>
          <w:lang w:val="en-US" w:eastAsia="en-US" w:bidi="ar-SA"/>
        </w:rPr>
        <w:t xml:space="preserve"> </w:t>
      </w:r>
      <w:r w:rsidRPr="00FF37CB">
        <w:rPr>
          <w:rFonts w:ascii="Arial Narrow" w:eastAsia="Yu Mincho" w:hAnsi="Arial Narrow"/>
          <w:sz w:val="20"/>
          <w:szCs w:val="20"/>
          <w:lang w:val="en-GB" w:eastAsia="en-US" w:bidi="ar-SA"/>
        </w:rPr>
        <w:t>10.1016/j.scitotenv.2020.141711</w:t>
      </w:r>
    </w:p>
    <w:p w14:paraId="648D7B5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a Rosa G, Iaconelli M, Mancini P, Bonanno Ferraro G, Veneri C, Bonadonna L, Lucentini L, Suffredini E. First detection of SARS-CoV-2 in untreated wastewaters in Italy. </w:t>
      </w:r>
      <w:r w:rsidRPr="00FF37CB">
        <w:rPr>
          <w:rFonts w:ascii="Arial Narrow" w:eastAsia="Yu Mincho" w:hAnsi="Arial Narrow"/>
          <w:i/>
          <w:iCs/>
          <w:sz w:val="20"/>
          <w:szCs w:val="20"/>
          <w:lang w:val="en-GB" w:eastAsia="en-US" w:bidi="ar-SA"/>
        </w:rPr>
        <w:t>Sci Total Environ.</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736:139652</w:t>
      </w:r>
      <w:proofErr w:type="gramEnd"/>
      <w:r w:rsidRPr="00FF37CB">
        <w:rPr>
          <w:rFonts w:ascii="Arial Narrow" w:eastAsia="Yu Mincho" w:hAnsi="Arial Narrow"/>
          <w:sz w:val="20"/>
          <w:szCs w:val="20"/>
          <w:lang w:val="en-GB" w:eastAsia="en-US" w:bidi="ar-SA"/>
        </w:rPr>
        <w:t xml:space="preserve">. DOI: https://doi.org/10.1016/j.scitotenv.2020.139652 </w:t>
      </w:r>
    </w:p>
    <w:p w14:paraId="22C198F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Hart OE, Halden RU. Computational analysis of SARS-CoV-2/COVID-19 surveillance by wastewater-based epidemiology locally and globally: Feasibility, economy, opportunities and challenges. </w:t>
      </w:r>
      <w:r w:rsidRPr="00FF37CB">
        <w:rPr>
          <w:rFonts w:ascii="Arial Narrow" w:eastAsia="Yu Mincho" w:hAnsi="Arial Narrow"/>
          <w:i/>
          <w:iCs/>
          <w:sz w:val="20"/>
          <w:szCs w:val="20"/>
          <w:lang w:val="en-GB" w:eastAsia="en-US" w:bidi="ar-SA"/>
        </w:rPr>
        <w:t>Sci Total Environ.</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730:138875</w:t>
      </w:r>
      <w:proofErr w:type="gramEnd"/>
      <w:r w:rsidRPr="00FF37CB">
        <w:rPr>
          <w:rFonts w:ascii="Arial Narrow" w:eastAsia="Yu Mincho" w:hAnsi="Arial Narrow"/>
          <w:sz w:val="20"/>
          <w:szCs w:val="20"/>
          <w:lang w:val="en-GB" w:eastAsia="en-US" w:bidi="ar-SA"/>
        </w:rPr>
        <w:t>. DOI: 10.1016/j.scitotenv.2020.138875</w:t>
      </w:r>
    </w:p>
    <w:p w14:paraId="781605D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European Commission. </w:t>
      </w:r>
      <w:r w:rsidRPr="00FF37CB">
        <w:rPr>
          <w:rFonts w:ascii="Arial Narrow" w:eastAsia="Yu Mincho" w:hAnsi="Arial Narrow"/>
          <w:i/>
          <w:iCs/>
          <w:sz w:val="20"/>
          <w:szCs w:val="20"/>
          <w:lang w:val="en-GB" w:eastAsia="en-US" w:bidi="ar-SA"/>
        </w:rPr>
        <w:t>Communication from the Commission to the European Parliament, the Council, the European Economic and Social Committee and the Committee of the Regions. Short-term EU health preparedness for COVID-19 outbreaks.</w:t>
      </w:r>
      <w:r w:rsidRPr="00FF37CB">
        <w:rPr>
          <w:rFonts w:ascii="Arial Narrow" w:eastAsia="Yu Mincho" w:hAnsi="Arial Narrow"/>
          <w:sz w:val="20"/>
          <w:szCs w:val="20"/>
          <w:lang w:val="en-GB" w:eastAsia="en-US" w:bidi="ar-SA"/>
        </w:rPr>
        <w:t xml:space="preserve"> Brussels: European Commission, 2020. </w:t>
      </w:r>
      <w:hyperlink r:id="rId469" w:history="1">
        <w:r w:rsidRPr="00FF37CB">
          <w:rPr>
            <w:rFonts w:ascii="Arial Narrow" w:eastAsia="Yu Mincho" w:hAnsi="Arial Narrow"/>
            <w:sz w:val="20"/>
            <w:szCs w:val="20"/>
            <w:lang w:val="en-US" w:eastAsia="en-US" w:bidi="ar-SA"/>
          </w:rPr>
          <w:t>https://ec.europa.eu/info/sites/info/files/communication_-_short-term_eu_health_preparedness.pdf</w:t>
        </w:r>
      </w:hyperlink>
      <w:r w:rsidRPr="00FF37CB">
        <w:rPr>
          <w:rFonts w:ascii="Arial Narrow" w:eastAsia="Yu Mincho" w:hAnsi="Arial Narrow"/>
          <w:sz w:val="20"/>
          <w:szCs w:val="20"/>
          <w:lang w:val="en-US" w:eastAsia="en-US" w:bidi="ar-SA"/>
        </w:rPr>
        <w:t xml:space="preserve"> </w:t>
      </w:r>
    </w:p>
    <w:p w14:paraId="7FEAAED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 xml:space="preserve">Status of environmental surveillance for SARS-CoV-2 virus. </w:t>
      </w:r>
      <w:r w:rsidRPr="00FF37CB">
        <w:rPr>
          <w:rFonts w:ascii="Arial Narrow" w:eastAsia="Yu Mincho" w:hAnsi="Arial Narrow"/>
          <w:sz w:val="20"/>
          <w:szCs w:val="20"/>
          <w:lang w:val="en-GB" w:eastAsia="en-US" w:bidi="ar-SA"/>
        </w:rPr>
        <w:t xml:space="preserve">Geneva: WHO; 2020. </w:t>
      </w:r>
      <w:hyperlink r:id="rId470" w:history="1">
        <w:r w:rsidRPr="00FF37CB">
          <w:rPr>
            <w:rFonts w:ascii="Arial Narrow" w:eastAsia="Yu Mincho" w:hAnsi="Arial Narrow"/>
            <w:sz w:val="20"/>
            <w:szCs w:val="20"/>
            <w:lang w:val="en-GB" w:eastAsia="en-US" w:bidi="ar-SA"/>
          </w:rPr>
          <w:t>https://www.who.int/news-room/commentaries/detail/status-of-environmental-surveillance-for-sars-cov-2-virus</w:t>
        </w:r>
      </w:hyperlink>
      <w:r w:rsidRPr="00FF37CB">
        <w:rPr>
          <w:rFonts w:ascii="Arial Narrow" w:eastAsia="Yu Mincho" w:hAnsi="Arial Narrow"/>
          <w:sz w:val="20"/>
          <w:szCs w:val="20"/>
          <w:lang w:val="en-GB" w:eastAsia="en-US" w:bidi="ar-SA"/>
        </w:rPr>
        <w:t xml:space="preserve"> </w:t>
      </w:r>
    </w:p>
    <w:p w14:paraId="6943697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uppo di Lavoro ISS, Ministero della Salute, Ministero dell’Istruzione, INAIL, Fondazione Bruno Kessler, Regione Emilia-Romagna, Regione Veneto. </w:t>
      </w:r>
      <w:r w:rsidRPr="003F7DC9">
        <w:rPr>
          <w:rFonts w:ascii="Arial Narrow" w:eastAsia="Yu Mincho" w:hAnsi="Arial Narrow"/>
          <w:i/>
          <w:iCs/>
          <w:sz w:val="20"/>
          <w:szCs w:val="20"/>
          <w:lang w:eastAsia="en-US" w:bidi="ar-SA"/>
        </w:rPr>
        <w:t>Indicazioni operative per la gestione di casi e focolai di SARS-CoV-2 nelle scuole e nei servizi educativi dell’infanzia. Versione del 28 agosto 2020</w:t>
      </w:r>
      <w:r w:rsidRPr="003F7DC9">
        <w:rPr>
          <w:rFonts w:ascii="Arial Narrow" w:eastAsia="Yu Mincho" w:hAnsi="Arial Narrow"/>
          <w:sz w:val="20"/>
          <w:szCs w:val="20"/>
          <w:lang w:eastAsia="en-US" w:bidi="ar-SA"/>
        </w:rPr>
        <w:t xml:space="preserve">. Roma: Istituto Superiore di Sanità; 2020. (Rapporto ISS COVID-19 n. 58/2020 Rev.). </w:t>
      </w:r>
      <w:hyperlink r:id="rId471" w:history="1">
        <w:r w:rsidRPr="00FF37CB">
          <w:rPr>
            <w:rFonts w:ascii="Arial Narrow" w:eastAsia="Yu Mincho" w:hAnsi="Arial Narrow"/>
            <w:sz w:val="20"/>
            <w:szCs w:val="20"/>
            <w:lang w:val="en-GB" w:eastAsia="en-US" w:bidi="ar-SA"/>
          </w:rPr>
          <w:t>https://www.iss.it/rapporti-covid-19/-/asset_publisher/btw1J82wtYzH/content/id/5470148</w:t>
        </w:r>
      </w:hyperlink>
      <w:r w:rsidRPr="00FF37CB">
        <w:rPr>
          <w:rFonts w:ascii="Arial Narrow" w:eastAsia="Yu Mincho" w:hAnsi="Arial Narrow"/>
          <w:sz w:val="20"/>
          <w:szCs w:val="20"/>
          <w:lang w:val="en-GB" w:eastAsia="en-US" w:bidi="ar-SA"/>
        </w:rPr>
        <w:t xml:space="preserve">? </w:t>
      </w:r>
    </w:p>
    <w:p w14:paraId="5A31ECF2"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talia. Decreto del Presidente del Consiglio dei Ministri. Ulteriori disposizioni attuative del decreto-legge 25 marzo 2020, n. 19, recante misure urgenti per fronteggiare l’emergenza epidemiologica da COVID-19, e del decreto-legge 16 maggio 2020, n. 33, recante ulteriori misure urgenti per fronteggiare l’emergenza epidemiologica da COVID-19. </w:t>
      </w:r>
      <w:r w:rsidRPr="003F7DC9">
        <w:rPr>
          <w:rFonts w:ascii="Arial Narrow" w:eastAsia="Yu Mincho" w:hAnsi="Arial Narrow"/>
          <w:i/>
          <w:iCs/>
          <w:sz w:val="20"/>
          <w:szCs w:val="20"/>
          <w:lang w:eastAsia="en-US" w:bidi="ar-SA"/>
        </w:rPr>
        <w:t>Gazzetta Ufficiale Serie Generale</w:t>
      </w:r>
      <w:r w:rsidRPr="003F7DC9">
        <w:rPr>
          <w:rFonts w:ascii="Arial Narrow" w:eastAsia="Yu Mincho" w:hAnsi="Arial Narrow"/>
          <w:sz w:val="20"/>
          <w:szCs w:val="20"/>
          <w:lang w:eastAsia="en-US" w:bidi="ar-SA"/>
        </w:rPr>
        <w:t xml:space="preserve"> n. 222 del 7 settembre 2020. </w:t>
      </w:r>
      <w:hyperlink r:id="rId472" w:history="1">
        <w:r w:rsidRPr="003F7DC9">
          <w:rPr>
            <w:rFonts w:ascii="Arial Narrow" w:eastAsia="Yu Mincho" w:hAnsi="Arial Narrow"/>
            <w:sz w:val="20"/>
            <w:szCs w:val="20"/>
            <w:lang w:eastAsia="en-US" w:bidi="ar-SA"/>
          </w:rPr>
          <w:t>https://www.gazzettaufficiale.it/eli/id/2020/09/07/20A04814/sg</w:t>
        </w:r>
      </w:hyperlink>
      <w:r w:rsidRPr="003F7DC9">
        <w:rPr>
          <w:rFonts w:ascii="Arial Narrow" w:eastAsia="Yu Mincho" w:hAnsi="Arial Narrow"/>
          <w:sz w:val="20"/>
          <w:szCs w:val="20"/>
          <w:lang w:eastAsia="en-US" w:bidi="ar-SA"/>
        </w:rPr>
        <w:t xml:space="preserve"> </w:t>
      </w:r>
    </w:p>
    <w:p w14:paraId="485BDD46"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talia. Legge del 17/07/2020 n. 77. Conversione in legge, con modificazioni, del decreto-legge 19 maggio 2020, n. 34, recante misure urgenti in materia di salute, sostegno al lavoro e all’economia, nonche’ di politiche sociali connesse all’emergenza epidemiologica da COVID-19. </w:t>
      </w:r>
      <w:r w:rsidRPr="003F7DC9">
        <w:rPr>
          <w:rFonts w:ascii="Arial Narrow" w:eastAsia="Yu Mincho" w:hAnsi="Arial Narrow"/>
          <w:i/>
          <w:iCs/>
          <w:sz w:val="20"/>
          <w:szCs w:val="20"/>
          <w:lang w:eastAsia="en-US" w:bidi="ar-SA"/>
        </w:rPr>
        <w:t>Gazzetta Ufficiale</w:t>
      </w:r>
      <w:r w:rsidRPr="003F7DC9">
        <w:rPr>
          <w:rFonts w:ascii="Arial Narrow" w:eastAsia="Yu Mincho" w:hAnsi="Arial Narrow"/>
          <w:sz w:val="20"/>
          <w:szCs w:val="20"/>
          <w:lang w:eastAsia="en-US" w:bidi="ar-SA"/>
        </w:rPr>
        <w:t xml:space="preserve"> n. 180 del 18 luglio 2020 - Allegato. </w:t>
      </w:r>
      <w:hyperlink r:id="rId473" w:history="1">
        <w:r w:rsidRPr="003F7DC9">
          <w:rPr>
            <w:rFonts w:ascii="Arial Narrow" w:eastAsia="Yu Mincho" w:hAnsi="Arial Narrow"/>
            <w:sz w:val="20"/>
            <w:szCs w:val="20"/>
            <w:lang w:eastAsia="en-US" w:bidi="ar-SA"/>
          </w:rPr>
          <w:t>https://def.finanze.it/DocTribFrontend/getAttoNormativoDetail.do?ACTION=getArticolo&amp;id=%7BBD9BD795-8B0D-43A3-B02A-27121FB87DED%7D&amp;codiceOrdinamento=600000000000000&amp;articolo=Allegato</w:t>
        </w:r>
      </w:hyperlink>
      <w:r w:rsidRPr="003F7DC9">
        <w:rPr>
          <w:rFonts w:ascii="Arial Narrow" w:eastAsia="Yu Mincho" w:hAnsi="Arial Narrow"/>
          <w:sz w:val="20"/>
          <w:szCs w:val="20"/>
          <w:lang w:eastAsia="en-US" w:bidi="ar-SA"/>
        </w:rPr>
        <w:t xml:space="preserve"> </w:t>
      </w:r>
    </w:p>
    <w:p w14:paraId="0744ACB6"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GISAID Iniziative [Homepage]. </w:t>
      </w:r>
      <w:hyperlink r:id="rId474" w:history="1">
        <w:r w:rsidRPr="00FF37CB">
          <w:rPr>
            <w:rFonts w:ascii="Arial Narrow" w:eastAsia="Yu Mincho" w:hAnsi="Arial Narrow"/>
            <w:sz w:val="20"/>
            <w:szCs w:val="20"/>
            <w:lang w:val="en-GB" w:eastAsia="en-US" w:bidi="ar-SA"/>
          </w:rPr>
          <w:t>https://www.gisaid.org/</w:t>
        </w:r>
      </w:hyperlink>
      <w:r w:rsidRPr="00FF37CB">
        <w:rPr>
          <w:rFonts w:ascii="Arial Narrow" w:eastAsia="Yu Mincho" w:hAnsi="Arial Narrow"/>
          <w:sz w:val="20"/>
          <w:szCs w:val="20"/>
          <w:lang w:val="en-GB" w:eastAsia="en-US" w:bidi="ar-SA"/>
        </w:rPr>
        <w:t xml:space="preserve"> </w:t>
      </w:r>
    </w:p>
    <w:p w14:paraId="70A2734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lastRenderedPageBreak/>
        <w:t xml:space="preserve">Ministero della Salute. Circolare n. 5443 del 22 febbraio 2020. COVID-2019. Nuove indicazioni e chiarimenti. </w:t>
      </w:r>
      <w:hyperlink r:id="rId475" w:history="1">
        <w:r w:rsidRPr="00FF37CB">
          <w:rPr>
            <w:rFonts w:ascii="Arial Narrow" w:eastAsia="Yu Mincho" w:hAnsi="Arial Narrow"/>
            <w:sz w:val="20"/>
            <w:szCs w:val="20"/>
            <w:lang w:val="en-US" w:eastAsia="en-US" w:bidi="ar-SA"/>
          </w:rPr>
          <w:t>https://www.trovanorme.salute.gov.it/norme/renderNormsanPdf?anno=2020&amp;codLeg=73195&amp;parte=1%20&amp;serie=null</w:t>
        </w:r>
      </w:hyperlink>
      <w:r w:rsidRPr="00FF37CB">
        <w:rPr>
          <w:rFonts w:ascii="Arial Narrow" w:eastAsia="Yu Mincho" w:hAnsi="Arial Narrow"/>
          <w:sz w:val="20"/>
          <w:szCs w:val="20"/>
          <w:lang w:val="en-US" w:eastAsia="en-US" w:bidi="ar-SA"/>
        </w:rPr>
        <w:t xml:space="preserve"> </w:t>
      </w:r>
    </w:p>
    <w:p w14:paraId="232CFDE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US" w:eastAsia="en-US" w:bidi="ar-SA"/>
        </w:rPr>
        <w:t xml:space="preserve">Mancini F, Barbanti F, Scaturro M, Fontana S, di Martino A, Marsili G, Puzelli S, Calzoletti L, Facchini M, Di Mario G, Fabiani C, Bella A, Riccardo F, Pezzotti P, Stefanelli P, Rezza G, Ciervo A. Multiplex rt-Real Time PCR assays for diagnostic testing of SARS-CoV-2 and seasonal influenza viruses. </w:t>
      </w:r>
      <w:r w:rsidRPr="00FF37CB">
        <w:rPr>
          <w:rFonts w:ascii="Arial Narrow" w:eastAsia="Yu Mincho" w:hAnsi="Arial Narrow"/>
          <w:sz w:val="20"/>
          <w:szCs w:val="20"/>
          <w:lang w:val="en-GB" w:eastAsia="en-US" w:bidi="ar-SA"/>
        </w:rPr>
        <w:t>A challenge of the phase 3 pandemic setting. Submitted</w:t>
      </w:r>
    </w:p>
    <w:p w14:paraId="101546A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ohse S, Pfuhl T, Berkó-Göttel B, Rissland J, Geißler T, Gärtner B, Becker SL, Schneitler S, Smola S. Pooling of samples for testing for SARS-CoV-2 in asymptomatic people. </w:t>
      </w:r>
      <w:r w:rsidRPr="00FF37CB">
        <w:rPr>
          <w:rFonts w:ascii="Arial Narrow" w:eastAsia="Yu Mincho" w:hAnsi="Arial Narrow"/>
          <w:i/>
          <w:iCs/>
          <w:sz w:val="20"/>
          <w:szCs w:val="20"/>
          <w:lang w:val="en-GB" w:eastAsia="en-US" w:bidi="ar-SA"/>
        </w:rPr>
        <w:t>Lancet Infect Dis.</w:t>
      </w:r>
      <w:r w:rsidRPr="00FF37CB">
        <w:rPr>
          <w:rFonts w:ascii="Arial Narrow" w:eastAsia="Yu Mincho" w:hAnsi="Arial Narrow"/>
          <w:sz w:val="20"/>
          <w:szCs w:val="20"/>
          <w:lang w:val="en-GB" w:eastAsia="en-US" w:bidi="ar-SA"/>
        </w:rPr>
        <w:t xml:space="preserve"> 2020; (published online April 28.) DOI: </w:t>
      </w:r>
      <w:hyperlink r:id="rId476" w:history="1">
        <w:r w:rsidRPr="00FF37CB">
          <w:rPr>
            <w:rFonts w:ascii="Arial Narrow" w:eastAsia="Yu Mincho" w:hAnsi="Arial Narrow"/>
            <w:sz w:val="20"/>
            <w:szCs w:val="20"/>
            <w:lang w:val="en-GB" w:eastAsia="en-US" w:bidi="ar-SA"/>
          </w:rPr>
          <w:t>https://doi.org/10.1016/S1473-3099(20)30362-5</w:t>
        </w:r>
      </w:hyperlink>
      <w:r w:rsidRPr="00FF37CB">
        <w:rPr>
          <w:rFonts w:ascii="Arial Narrow" w:eastAsia="Yu Mincho" w:hAnsi="Arial Narrow"/>
          <w:sz w:val="20"/>
          <w:szCs w:val="20"/>
          <w:lang w:val="en-GB" w:eastAsia="en-US" w:bidi="ar-SA"/>
        </w:rPr>
        <w:t xml:space="preserve"> </w:t>
      </w:r>
    </w:p>
    <w:p w14:paraId="1B457128"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Prevenzione e controllo delle Infezioni. </w:t>
      </w:r>
      <w:r w:rsidRPr="003F7DC9">
        <w:rPr>
          <w:rFonts w:ascii="Arial Narrow" w:eastAsia="Yu Mincho" w:hAnsi="Arial Narrow"/>
          <w:i/>
          <w:iCs/>
          <w:sz w:val="20"/>
          <w:szCs w:val="20"/>
          <w:lang w:eastAsia="en-US" w:bidi="ar-SA"/>
        </w:rPr>
        <w:t>Indicazioni ad interim per l’effettuazione dell’isolamento e della assistenza sanitaria domiciliare nell’attuale contesto COVID-19. Versione del 24 luglio 2020</w:t>
      </w:r>
      <w:r w:rsidRPr="003F7DC9">
        <w:rPr>
          <w:rFonts w:ascii="Arial Narrow" w:eastAsia="Yu Mincho" w:hAnsi="Arial Narrow"/>
          <w:sz w:val="20"/>
          <w:szCs w:val="20"/>
          <w:lang w:eastAsia="en-US" w:bidi="ar-SA"/>
        </w:rPr>
        <w:t xml:space="preserve">. Roma: Istituto Superiore di Sanità; 2020 (Rapporto ISS COVID-19, n.1/ 2020 Rev.) </w:t>
      </w:r>
    </w:p>
    <w:p w14:paraId="5212CD3E"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Prevenzione e controllo delle Infezioni. </w:t>
      </w:r>
      <w:r w:rsidRPr="003F7DC9">
        <w:rPr>
          <w:rFonts w:ascii="Arial Narrow" w:eastAsia="Yu Mincho" w:hAnsi="Arial Narrow"/>
          <w:i/>
          <w:iCs/>
          <w:sz w:val="20"/>
          <w:szCs w:val="20"/>
          <w:lang w:eastAsia="en-US" w:bidi="ar-SA"/>
        </w:rPr>
        <w:t>Indicazioni ad interim per un utilizzo razionale delle protezioni per infezione da SARS-CoV-2 nelle attività sanitarie e sociosanitarie (assistenza a soggetti affetti da covid-19) nell’attuale scenario emergenziale SARS-CoV-</w:t>
      </w:r>
      <w:proofErr w:type="gramStart"/>
      <w:r w:rsidRPr="003F7DC9">
        <w:rPr>
          <w:rFonts w:ascii="Arial Narrow" w:eastAsia="Yu Mincho" w:hAnsi="Arial Narrow"/>
          <w:i/>
          <w:iCs/>
          <w:sz w:val="20"/>
          <w:szCs w:val="20"/>
          <w:lang w:eastAsia="en-US" w:bidi="ar-SA"/>
        </w:rPr>
        <w:t>2 .</w:t>
      </w:r>
      <w:proofErr w:type="gramEnd"/>
      <w:r w:rsidRPr="003F7DC9">
        <w:rPr>
          <w:rFonts w:ascii="Arial Narrow" w:eastAsia="Yu Mincho" w:hAnsi="Arial Narrow"/>
          <w:i/>
          <w:iCs/>
          <w:sz w:val="20"/>
          <w:szCs w:val="20"/>
          <w:lang w:eastAsia="en-US" w:bidi="ar-SA"/>
        </w:rPr>
        <w:t xml:space="preserve"> Versione del 10 maggio 2020.</w:t>
      </w:r>
      <w:r w:rsidRPr="003F7DC9">
        <w:rPr>
          <w:rFonts w:ascii="Arial Narrow" w:eastAsia="Yu Mincho" w:hAnsi="Arial Narrow"/>
          <w:sz w:val="20"/>
          <w:szCs w:val="20"/>
          <w:lang w:eastAsia="en-US" w:bidi="ar-SA"/>
        </w:rPr>
        <w:t xml:space="preserve"> Roma: Istituto Superiore di Sanità; 2020 (Rapporto ISS COVID-19, n. 2/ 2020 Rev. 2). </w:t>
      </w:r>
    </w:p>
    <w:p w14:paraId="3658A8D4"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Prevenzione e controllo delle Infezioni – COVID-19. </w:t>
      </w:r>
      <w:r w:rsidRPr="003F7DC9">
        <w:rPr>
          <w:rFonts w:ascii="Arial Narrow" w:eastAsia="Yu Mincho" w:hAnsi="Arial Narrow"/>
          <w:i/>
          <w:iCs/>
          <w:sz w:val="20"/>
          <w:szCs w:val="20"/>
          <w:lang w:eastAsia="en-US" w:bidi="ar-SA"/>
        </w:rPr>
        <w:t>Indicazioni ad interim per la prevenzione e il controllo dell’infezione da SARS-CoV-2 in strutture residenziali sociosanitarie e socioassistenziali. Versione del 24 agosto 2020.</w:t>
      </w:r>
      <w:r w:rsidRPr="003F7DC9">
        <w:rPr>
          <w:rFonts w:ascii="Arial Narrow" w:eastAsia="Yu Mincho" w:hAnsi="Arial Narrow"/>
          <w:sz w:val="20"/>
          <w:szCs w:val="20"/>
          <w:lang w:eastAsia="en-US" w:bidi="ar-SA"/>
        </w:rPr>
        <w:t xml:space="preserve"> Roma: Istituto Superiore di Sanità; 2020 (Rapporto ISS COVID-19, n. 4/ 2020 Rev 2.).</w:t>
      </w:r>
    </w:p>
    <w:p w14:paraId="025196AD"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Ambiente e Qualità dell’aria indoor. </w:t>
      </w:r>
      <w:r w:rsidRPr="003F7DC9">
        <w:rPr>
          <w:rFonts w:ascii="Arial Narrow" w:eastAsia="Yu Mincho" w:hAnsi="Arial Narrow"/>
          <w:i/>
          <w:iCs/>
          <w:sz w:val="20"/>
          <w:szCs w:val="20"/>
          <w:lang w:eastAsia="en-US" w:bidi="ar-SA"/>
        </w:rPr>
        <w:t>Indicazioni ad interim per la prevenzione e gestione degli ambienti indoor in relazione alla trasmissione dell’infezione da virus SARS-CoV-2. Versione del 25 maggio 2020.</w:t>
      </w:r>
      <w:r w:rsidRPr="003F7DC9">
        <w:rPr>
          <w:rFonts w:ascii="Arial Narrow" w:eastAsia="Yu Mincho" w:hAnsi="Arial Narrow"/>
          <w:sz w:val="20"/>
          <w:szCs w:val="20"/>
          <w:lang w:eastAsia="en-US" w:bidi="ar-SA"/>
        </w:rPr>
        <w:t xml:space="preserve"> Roma: Istituto Superiore di Sanità; 2020. (Rapporto ISS COVID-19, n. 5/ 2020 Rev. 2). </w:t>
      </w:r>
    </w:p>
    <w:p w14:paraId="0F0E0D2B"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Prevenzione e Controllo delle Infezioni COVID-19. </w:t>
      </w:r>
      <w:r w:rsidRPr="003F7DC9">
        <w:rPr>
          <w:rFonts w:ascii="Arial Narrow" w:eastAsia="Yu Mincho" w:hAnsi="Arial Narrow"/>
          <w:i/>
          <w:iCs/>
          <w:sz w:val="20"/>
          <w:szCs w:val="20"/>
          <w:lang w:eastAsia="en-US" w:bidi="ar-SA"/>
        </w:rPr>
        <w:t>Indicazioni ad interim per la sanificazione degli ambienti interni nel contesto sanitario e assistenziale per prevenire la trasmissione di SARS-CoV 2. Versione del 7 luglio 2020</w:t>
      </w:r>
      <w:r w:rsidRPr="003F7DC9">
        <w:rPr>
          <w:rFonts w:ascii="Arial Narrow" w:eastAsia="Yu Mincho" w:hAnsi="Arial Narrow"/>
          <w:sz w:val="20"/>
          <w:szCs w:val="20"/>
          <w:lang w:eastAsia="en-US" w:bidi="ar-SA"/>
        </w:rPr>
        <w:t xml:space="preserve">. Roma: Istituto Superiore di Sanità; 2020. (Rapporto ISS COVID-19, n. 20/2020 Rev. 2). </w:t>
      </w:r>
    </w:p>
    <w:p w14:paraId="291BE572"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Biocidi COVID-19. </w:t>
      </w:r>
      <w:r w:rsidRPr="003F7DC9">
        <w:rPr>
          <w:rFonts w:ascii="Arial Narrow" w:eastAsia="Yu Mincho" w:hAnsi="Arial Narrow"/>
          <w:i/>
          <w:iCs/>
          <w:sz w:val="20"/>
          <w:szCs w:val="20"/>
          <w:lang w:eastAsia="en-US" w:bidi="ar-SA"/>
        </w:rPr>
        <w:t>Raccomandazioni ad interim sulla sanificazione di strutture non sanitarie nell’attuale emergenza COVID-19: superfici, ambienti interni e abbigliamento. Versione del 15 maggio 2020.</w:t>
      </w:r>
      <w:r w:rsidRPr="003F7DC9">
        <w:rPr>
          <w:rFonts w:ascii="Arial Narrow" w:eastAsia="Yu Mincho" w:hAnsi="Arial Narrow"/>
          <w:sz w:val="20"/>
          <w:szCs w:val="20"/>
          <w:lang w:eastAsia="en-US" w:bidi="ar-SA"/>
        </w:rPr>
        <w:t xml:space="preserve"> Roma: Istituto Superiore di Sanità; 2020. (Rapporto ISS COVID-19 n. 25/2020) </w:t>
      </w:r>
    </w:p>
    <w:p w14:paraId="2E3E0116"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ll’analisi di rischio e le misure di contenimento del contagio da SARS-CoV-2 nelle attività ricreative di balneazione e in spiaggia.</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77" w:history="1">
        <w:r w:rsidRPr="00FF37CB">
          <w:rPr>
            <w:rFonts w:ascii="Arial Narrow" w:eastAsia="Yu Mincho" w:hAnsi="Arial Narrow"/>
            <w:sz w:val="20"/>
            <w:szCs w:val="20"/>
            <w:lang w:val="en-US" w:eastAsia="en-US" w:bidi="ar-SA"/>
          </w:rPr>
          <w:t>https://www.inail.it/cs/internet/docs/alg-pubbl-doc-tencico-att-ricr-balenzione-spiaggia-covid-2.pdf</w:t>
        </w:r>
      </w:hyperlink>
      <w:r w:rsidRPr="00FF37CB">
        <w:rPr>
          <w:rFonts w:ascii="Arial Narrow" w:eastAsia="Yu Mincho" w:hAnsi="Arial Narrow"/>
          <w:sz w:val="20"/>
          <w:szCs w:val="20"/>
          <w:lang w:val="en-US" w:eastAsia="en-US" w:bidi="ar-SA"/>
        </w:rPr>
        <w:t xml:space="preserve"> </w:t>
      </w:r>
    </w:p>
    <w:p w14:paraId="1BBC6516"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 ipotesi di rimodulazione delle misure contenitive del contagio da SARS-CoV-2 nel settore della cura della persona: servizi dei parrucchieri e di altri trattamenti estetici.</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78" w:history="1">
        <w:r w:rsidRPr="00FF37CB">
          <w:rPr>
            <w:rFonts w:ascii="Arial Narrow" w:eastAsia="Yu Mincho" w:hAnsi="Arial Narrow"/>
            <w:sz w:val="20"/>
            <w:szCs w:val="20"/>
            <w:lang w:val="en-US" w:eastAsia="en-US" w:bidi="ar-SA"/>
          </w:rPr>
          <w:t>https://www.inail.it/cs/internet/docs/alg-pubbl-doc-tecn-ipotesi-rimod-parrucchieri-trat-estetici.pdf</w:t>
        </w:r>
      </w:hyperlink>
      <w:r w:rsidRPr="00FF37CB">
        <w:rPr>
          <w:rFonts w:ascii="Arial Narrow" w:eastAsia="Yu Mincho" w:hAnsi="Arial Narrow"/>
          <w:sz w:val="20"/>
          <w:szCs w:val="20"/>
          <w:lang w:val="en-US" w:eastAsia="en-US" w:bidi="ar-SA"/>
        </w:rPr>
        <w:t xml:space="preserve"> </w:t>
      </w:r>
    </w:p>
    <w:p w14:paraId="257ECA6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 ipotesi di rimodulazione delle misure contenitive del contagio da SARS-CoV-2 nel settore della ristorazione</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79" w:history="1">
        <w:r w:rsidRPr="00FF37CB">
          <w:rPr>
            <w:rFonts w:ascii="Arial Narrow" w:eastAsia="Yu Mincho" w:hAnsi="Arial Narrow"/>
            <w:sz w:val="20"/>
            <w:szCs w:val="20"/>
            <w:lang w:val="en-US" w:eastAsia="en-US" w:bidi="ar-SA"/>
          </w:rPr>
          <w:t>https://www.inail.it/cs/internet/docs/alg-pubbl-doc-tec-ipotesi-rimod-misure-cont-ristoraz-covid-2_6443147014458.pdf</w:t>
        </w:r>
      </w:hyperlink>
      <w:r w:rsidRPr="00FF37CB">
        <w:rPr>
          <w:rFonts w:ascii="Arial Narrow" w:eastAsia="Yu Mincho" w:hAnsi="Arial Narrow"/>
          <w:sz w:val="20"/>
          <w:szCs w:val="20"/>
          <w:lang w:val="en-US" w:eastAsia="en-US" w:bidi="ar-SA"/>
        </w:rPr>
        <w:t xml:space="preserve"> </w:t>
      </w:r>
    </w:p>
    <w:p w14:paraId="0C275086"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overno Italiano - Presidenza del Consiglio dei Ministri. </w:t>
      </w:r>
      <w:r w:rsidRPr="003F7DC9">
        <w:rPr>
          <w:rFonts w:ascii="Arial Narrow" w:eastAsia="Yu Mincho" w:hAnsi="Arial Narrow"/>
          <w:i/>
          <w:iCs/>
          <w:sz w:val="20"/>
          <w:szCs w:val="20"/>
          <w:lang w:eastAsia="en-US" w:bidi="ar-SA"/>
        </w:rPr>
        <w:t>Commissario straordinario per l’emergenza COVID-19.</w:t>
      </w:r>
      <w:r w:rsidRPr="003F7DC9">
        <w:rPr>
          <w:rFonts w:ascii="Arial Narrow" w:eastAsia="Yu Mincho" w:hAnsi="Arial Narrow"/>
          <w:sz w:val="20"/>
          <w:szCs w:val="20"/>
          <w:lang w:eastAsia="en-US" w:bidi="ar-SA"/>
        </w:rPr>
        <w:t xml:space="preserve"> Roma: Governo Italiano; 2020. </w:t>
      </w:r>
      <w:hyperlink r:id="rId480" w:history="1">
        <w:r w:rsidRPr="003F7DC9">
          <w:rPr>
            <w:rFonts w:ascii="Arial Narrow" w:eastAsia="Yu Mincho" w:hAnsi="Arial Narrow"/>
            <w:sz w:val="20"/>
            <w:szCs w:val="20"/>
            <w:lang w:eastAsia="en-US" w:bidi="ar-SA"/>
          </w:rPr>
          <w:t>http://www.governo.it/it/cscovid19</w:t>
        </w:r>
      </w:hyperlink>
      <w:r w:rsidRPr="003F7DC9">
        <w:rPr>
          <w:rFonts w:ascii="Arial Narrow" w:eastAsia="Yu Mincho" w:hAnsi="Arial Narrow"/>
          <w:sz w:val="20"/>
          <w:szCs w:val="20"/>
          <w:lang w:eastAsia="en-US" w:bidi="ar-SA"/>
        </w:rPr>
        <w:t xml:space="preserve"> </w:t>
      </w:r>
    </w:p>
    <w:p w14:paraId="5B48D143"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overno Italiano Presidenza del Consiglio dei Ministri. </w:t>
      </w:r>
      <w:r w:rsidRPr="003F7DC9">
        <w:rPr>
          <w:rFonts w:ascii="Arial Narrow" w:eastAsia="Yu Mincho" w:hAnsi="Arial Narrow"/>
          <w:i/>
          <w:iCs/>
          <w:sz w:val="20"/>
          <w:szCs w:val="20"/>
          <w:lang w:eastAsia="en-US" w:bidi="ar-SA"/>
        </w:rPr>
        <w:t>Attività</w:t>
      </w:r>
      <w:r w:rsidRPr="003F7DC9">
        <w:rPr>
          <w:rFonts w:ascii="Arial Narrow" w:eastAsia="Yu Mincho" w:hAnsi="Arial Narrow"/>
          <w:sz w:val="20"/>
          <w:szCs w:val="20"/>
          <w:lang w:eastAsia="en-US" w:bidi="ar-SA"/>
        </w:rPr>
        <w:t xml:space="preserve">. Roma: Governo Italiano; 2020. </w:t>
      </w:r>
      <w:hyperlink r:id="rId481" w:history="1">
        <w:r w:rsidRPr="003F7DC9">
          <w:rPr>
            <w:rFonts w:ascii="Arial Narrow" w:eastAsia="Yu Mincho" w:hAnsi="Arial Narrow"/>
            <w:sz w:val="20"/>
            <w:szCs w:val="20"/>
            <w:lang w:eastAsia="en-US" w:bidi="ar-SA"/>
          </w:rPr>
          <w:t>http://www.governo.it/it/dipartimenti/commissario-straordinario-lemergenza-covid-19/cscovid19-attivita/14420</w:t>
        </w:r>
      </w:hyperlink>
      <w:r w:rsidRPr="003F7DC9">
        <w:rPr>
          <w:rFonts w:ascii="Arial Narrow" w:eastAsia="Yu Mincho" w:hAnsi="Arial Narrow"/>
          <w:sz w:val="20"/>
          <w:szCs w:val="20"/>
          <w:lang w:eastAsia="en-US" w:bidi="ar-SA"/>
        </w:rPr>
        <w:t xml:space="preserve"> </w:t>
      </w:r>
    </w:p>
    <w:p w14:paraId="1390D41B"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3"/>
          <w:sz w:val="20"/>
          <w:szCs w:val="20"/>
          <w:lang w:val="en-GB" w:eastAsia="en-US" w:bidi="ar-SA"/>
        </w:rPr>
      </w:pPr>
      <w:r w:rsidRPr="00FF37CB">
        <w:rPr>
          <w:rFonts w:ascii="Arial Narrow" w:eastAsia="Yu Mincho" w:hAnsi="Arial Narrow"/>
          <w:spacing w:val="-3"/>
          <w:sz w:val="20"/>
          <w:szCs w:val="20"/>
          <w:lang w:val="en-GB" w:eastAsia="en-US" w:bidi="ar-SA"/>
        </w:rPr>
        <w:t xml:space="preserve">National Institutes of Health. </w:t>
      </w:r>
      <w:r w:rsidRPr="00FF37CB">
        <w:rPr>
          <w:rFonts w:ascii="Arial Narrow" w:eastAsia="Yu Mincho" w:hAnsi="Arial Narrow"/>
          <w:i/>
          <w:iCs/>
          <w:spacing w:val="-3"/>
          <w:sz w:val="20"/>
          <w:szCs w:val="20"/>
          <w:lang w:val="en-GB" w:eastAsia="en-US" w:bidi="ar-SA"/>
        </w:rPr>
        <w:t>COVID-19 Treatment Guidelines. Management of persons with COVID-19</w:t>
      </w:r>
      <w:r w:rsidRPr="00FF37CB">
        <w:rPr>
          <w:rFonts w:ascii="Arial Narrow" w:eastAsia="Yu Mincho" w:hAnsi="Arial Narrow"/>
          <w:spacing w:val="-3"/>
          <w:sz w:val="20"/>
          <w:szCs w:val="20"/>
          <w:lang w:val="en-GB" w:eastAsia="en-US" w:bidi="ar-SA"/>
        </w:rPr>
        <w:t xml:space="preserve">. Bethesda, MD NIH; 2020. </w:t>
      </w:r>
      <w:hyperlink r:id="rId482" w:history="1">
        <w:r w:rsidRPr="00FF37CB">
          <w:rPr>
            <w:rFonts w:ascii="Arial Narrow" w:eastAsia="Yu Mincho" w:hAnsi="Arial Narrow"/>
            <w:spacing w:val="-3"/>
            <w:sz w:val="20"/>
            <w:szCs w:val="20"/>
            <w:lang w:val="en-GB" w:eastAsia="en-US" w:bidi="ar-SA"/>
          </w:rPr>
          <w:t>https://files.covid19treatmentguidelines.nih.gov/guidelines/covid19treatmentguidelines.pdf</w:t>
        </w:r>
      </w:hyperlink>
    </w:p>
    <w:p w14:paraId="3625BE5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linical management of COVID-19; Interim guidance 27 May 2020.</w:t>
      </w:r>
      <w:r w:rsidRPr="00FF37CB">
        <w:rPr>
          <w:rFonts w:ascii="Arial Narrow" w:eastAsia="Yu Mincho" w:hAnsi="Arial Narrow"/>
          <w:sz w:val="20"/>
          <w:szCs w:val="20"/>
          <w:lang w:val="en-GB" w:eastAsia="en-US" w:bidi="ar-SA"/>
        </w:rPr>
        <w:t xml:space="preserve"> Geneva: WHO; 2020. </w:t>
      </w:r>
      <w:hyperlink r:id="rId483" w:history="1">
        <w:r w:rsidRPr="00FF37CB">
          <w:rPr>
            <w:rFonts w:ascii="Arial Narrow" w:eastAsia="Yu Mincho" w:hAnsi="Arial Narrow"/>
            <w:sz w:val="20"/>
            <w:szCs w:val="20"/>
            <w:lang w:val="en-GB" w:eastAsia="en-US" w:bidi="ar-SA"/>
          </w:rPr>
          <w:t>https://apps.who.int/iris/bitstream/handle/10665/332196/WHO-2019-nCoV-clinical-2020.5-eng.pdf?sequence=1&amp;isAllowed=y</w:t>
        </w:r>
      </w:hyperlink>
      <w:r w:rsidRPr="00FF37CB">
        <w:rPr>
          <w:rFonts w:ascii="Arial Narrow" w:eastAsia="Yu Mincho" w:hAnsi="Arial Narrow"/>
          <w:sz w:val="20"/>
          <w:szCs w:val="20"/>
          <w:lang w:val="en-GB" w:eastAsia="en-US" w:bidi="ar-SA"/>
        </w:rPr>
        <w:t xml:space="preserve"> </w:t>
      </w:r>
    </w:p>
    <w:p w14:paraId="6103E1B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Siddiqi HK, Mehra MR. COVID-19 illness in native and immunosuppressed states: A clinical-therapeutic staging proposal. </w:t>
      </w:r>
      <w:r w:rsidRPr="00FF37CB">
        <w:rPr>
          <w:rFonts w:ascii="Arial Narrow" w:eastAsia="Yu Mincho" w:hAnsi="Arial Narrow"/>
          <w:i/>
          <w:iCs/>
          <w:sz w:val="20"/>
          <w:szCs w:val="20"/>
          <w:lang w:val="en-GB" w:eastAsia="en-US" w:bidi="ar-SA"/>
        </w:rPr>
        <w:t>J Heart Lung Transplant</w:t>
      </w:r>
      <w:r w:rsidRPr="00FF37CB">
        <w:rPr>
          <w:rFonts w:ascii="Arial Narrow" w:eastAsia="Yu Mincho" w:hAnsi="Arial Narrow"/>
          <w:sz w:val="20"/>
          <w:szCs w:val="20"/>
          <w:lang w:val="en-GB" w:eastAsia="en-US" w:bidi="ar-SA"/>
        </w:rPr>
        <w:t xml:space="preserve"> 2020;39(5):405-7. DOI: 10.1016/j.healun.2020.03.012 </w:t>
      </w:r>
    </w:p>
    <w:p w14:paraId="6CF7796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lastRenderedPageBreak/>
        <w:t xml:space="preserve">The RECOVERY Collaborative Group, Horby P, Lim WS,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Dexamethasone in hospitalized patients with COVID-19 - Preliminary Report</w:t>
      </w:r>
      <w:r w:rsidRPr="00FF37CB">
        <w:rPr>
          <w:rFonts w:ascii="Arial Narrow" w:eastAsia="Yu Mincho" w:hAnsi="Arial Narrow"/>
          <w:i/>
          <w:iCs/>
          <w:sz w:val="20"/>
          <w:szCs w:val="20"/>
          <w:lang w:val="en-GB" w:eastAsia="en-US" w:bidi="ar-SA"/>
        </w:rPr>
        <w:t>. N Engl J Med.</w:t>
      </w:r>
      <w:r w:rsidRPr="00FF37CB">
        <w:rPr>
          <w:rFonts w:ascii="Arial Narrow" w:eastAsia="Yu Mincho" w:hAnsi="Arial Narrow"/>
          <w:sz w:val="20"/>
          <w:szCs w:val="20"/>
          <w:lang w:val="en-GB" w:eastAsia="en-US" w:bidi="ar-SA"/>
        </w:rPr>
        <w:t xml:space="preserve"> 2020 Jul </w:t>
      </w:r>
      <w:proofErr w:type="gramStart"/>
      <w:r w:rsidRPr="00FF37CB">
        <w:rPr>
          <w:rFonts w:ascii="Arial Narrow" w:eastAsia="Yu Mincho" w:hAnsi="Arial Narrow"/>
          <w:sz w:val="20"/>
          <w:szCs w:val="20"/>
          <w:lang w:val="en-GB" w:eastAsia="en-US" w:bidi="ar-SA"/>
        </w:rPr>
        <w:t>17;NEJMoa</w:t>
      </w:r>
      <w:proofErr w:type="gramEnd"/>
      <w:r w:rsidRPr="00FF37CB">
        <w:rPr>
          <w:rFonts w:ascii="Arial Narrow" w:eastAsia="Yu Mincho" w:hAnsi="Arial Narrow"/>
          <w:sz w:val="20"/>
          <w:szCs w:val="20"/>
          <w:lang w:val="en-GB" w:eastAsia="en-US" w:bidi="ar-SA"/>
        </w:rPr>
        <w:t xml:space="preserve">2021436. doi: 10.1056/NEJMoa2021436 </w:t>
      </w:r>
    </w:p>
    <w:p w14:paraId="6CF966A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Dequin PF, Heming N, Meziani F,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Effect of hydrocortisone on 21-day mortality or respiratory support among critically Ill patients with COVID-19: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298-306. doi:10.1001/jama.2020.16761</w:t>
      </w:r>
    </w:p>
    <w:p w14:paraId="36E3961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Prescott HC, Rice TW. Corticosteroids in COVID-19 ARDS: evidence and hope during the pandemic.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292-5. doi:10.1001/jama.2020.16747</w:t>
      </w:r>
    </w:p>
    <w:p w14:paraId="5401DB9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Tomazini BM, Maia IS, Cavalcanti AB,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Effect of Dexamethasone on days alive and ventilator-free in patients with moderate or severe acute respiratory distress syndrome and COVID-19: The CoDEX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307-16. doi:10.1001/jama.2020.17021 </w:t>
      </w:r>
    </w:p>
    <w:p w14:paraId="665193D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riting Committee for the REMAP-CAP Investigators, Angus DC, Derde L,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Effect of Hydrocortisone on mortality and organ support in patients with severe COVID-19: The REMAP-CAP COVID-19 Corticosteroid Domain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317-29. doi:10.1001/jama.2020.17022 [</w:t>
      </w:r>
    </w:p>
    <w:p w14:paraId="62A12EC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HO Rapid Evidence Appraisal for COVID-19 Therapies (REACT) Working Group, Sterne JAC, Murthy S,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Association between administration of systemic corticosteroids and mortality among critically Ill patients with COVID-19: A Meta-analysis.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330-41. doi:10.1001/jama.2020.17023 </w:t>
      </w:r>
    </w:p>
    <w:p w14:paraId="5C8BED9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orticosteroids for COVID-19. Living Guidance.</w:t>
      </w:r>
      <w:r w:rsidRPr="00FF37CB">
        <w:rPr>
          <w:rFonts w:ascii="Arial Narrow" w:eastAsia="Yu Mincho" w:hAnsi="Arial Narrow"/>
          <w:sz w:val="20"/>
          <w:szCs w:val="20"/>
          <w:lang w:val="en-GB" w:eastAsia="en-US" w:bidi="ar-SA"/>
        </w:rPr>
        <w:t xml:space="preserve"> Geneva: WHO; 2020. </w:t>
      </w:r>
      <w:hyperlink r:id="rId484" w:history="1">
        <w:r w:rsidRPr="00FF37CB">
          <w:rPr>
            <w:rFonts w:ascii="Arial Narrow" w:eastAsia="Yu Mincho" w:hAnsi="Arial Narrow"/>
            <w:sz w:val="20"/>
            <w:szCs w:val="20"/>
            <w:lang w:val="en-GB" w:eastAsia="en-US" w:bidi="ar-SA"/>
          </w:rPr>
          <w:t>https://www.who.int/publications/i/item/WHO-2019-nCoV-Corticosteroids-2020.1</w:t>
        </w:r>
      </w:hyperlink>
      <w:r w:rsidRPr="00FF37CB">
        <w:rPr>
          <w:rFonts w:ascii="Arial Narrow" w:eastAsia="Yu Mincho" w:hAnsi="Arial Narrow"/>
          <w:sz w:val="20"/>
          <w:szCs w:val="20"/>
          <w:lang w:val="en-GB" w:eastAsia="en-US" w:bidi="ar-SA"/>
        </w:rPr>
        <w:t xml:space="preserve"> </w:t>
      </w:r>
    </w:p>
    <w:p w14:paraId="7F27AD1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Beigel JH, Tomashek KM, Dodd LE,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Remdesivir for the treatment of COVID-19 - Preliminary Report [published online ahead of print, 2020 May 22]. </w:t>
      </w:r>
      <w:r w:rsidRPr="00FF37CB">
        <w:rPr>
          <w:rFonts w:ascii="Arial Narrow" w:eastAsia="Yu Mincho" w:hAnsi="Arial Narrow"/>
          <w:i/>
          <w:iCs/>
          <w:sz w:val="20"/>
          <w:szCs w:val="20"/>
          <w:lang w:val="en-US" w:eastAsia="en-US" w:bidi="ar-SA"/>
        </w:rPr>
        <w:t>N Engl J Med.</w:t>
      </w:r>
      <w:r w:rsidRPr="00FF37CB">
        <w:rPr>
          <w:rFonts w:ascii="Arial Narrow" w:eastAsia="Yu Mincho" w:hAnsi="Arial Narrow"/>
          <w:sz w:val="20"/>
          <w:szCs w:val="20"/>
          <w:lang w:val="en-US" w:eastAsia="en-US" w:bidi="ar-SA"/>
        </w:rPr>
        <w:t xml:space="preserve"> 2020</w:t>
      </w:r>
    </w:p>
    <w:p w14:paraId="30297F97"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genzia Italiana del Farmaco. </w:t>
      </w:r>
      <w:r w:rsidRPr="003F7DC9">
        <w:rPr>
          <w:rFonts w:ascii="Arial Narrow" w:eastAsia="Yu Mincho" w:hAnsi="Arial Narrow"/>
          <w:i/>
          <w:iCs/>
          <w:sz w:val="20"/>
          <w:szCs w:val="20"/>
          <w:lang w:eastAsia="en-US" w:bidi="ar-SA"/>
        </w:rPr>
        <w:t>Procedura di richiesta per il farmaco Veklury® (remdesivir).</w:t>
      </w:r>
      <w:r w:rsidRPr="003F7DC9">
        <w:rPr>
          <w:rFonts w:ascii="Arial Narrow" w:eastAsia="Yu Mincho" w:hAnsi="Arial Narrow"/>
          <w:sz w:val="20"/>
          <w:szCs w:val="20"/>
          <w:lang w:eastAsia="en-US" w:bidi="ar-SA"/>
        </w:rPr>
        <w:t xml:space="preserve"> Roma: AIFA; 2020. </w:t>
      </w:r>
      <w:hyperlink r:id="rId485" w:history="1">
        <w:r w:rsidRPr="003F7DC9">
          <w:rPr>
            <w:rFonts w:ascii="Arial Narrow" w:eastAsia="Yu Mincho" w:hAnsi="Arial Narrow"/>
            <w:sz w:val="20"/>
            <w:szCs w:val="20"/>
            <w:lang w:eastAsia="en-US" w:bidi="ar-SA"/>
          </w:rPr>
          <w:t>https://www.aifa.gov.it/-/procedura-di-richiesta-per-il-farmaco-veklury-remdesivir-</w:t>
        </w:r>
      </w:hyperlink>
      <w:r w:rsidRPr="003F7DC9">
        <w:rPr>
          <w:rFonts w:ascii="Arial Narrow" w:eastAsia="Yu Mincho" w:hAnsi="Arial Narrow"/>
          <w:sz w:val="20"/>
          <w:szCs w:val="20"/>
          <w:lang w:eastAsia="en-US" w:bidi="ar-SA"/>
        </w:rPr>
        <w:t xml:space="preserve"> </w:t>
      </w:r>
    </w:p>
    <w:p w14:paraId="43108B1D"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Wang Y, Zhang D, Du G,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Remdesivir in adults with severe COVID-19: a randomised, double-blind, placebo-controlled, multicentre trial. </w:t>
      </w:r>
      <w:r w:rsidRPr="00FF37CB">
        <w:rPr>
          <w:rFonts w:ascii="Arial Narrow" w:eastAsia="Yu Mincho" w:hAnsi="Arial Narrow"/>
          <w:i/>
          <w:iCs/>
          <w:sz w:val="20"/>
          <w:szCs w:val="20"/>
          <w:lang w:val="en-GB" w:eastAsia="en-US" w:bidi="ar-SA"/>
        </w:rPr>
        <w:t>Lancet</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395:1569</w:t>
      </w:r>
      <w:proofErr w:type="gramEnd"/>
      <w:r w:rsidRPr="00FF37CB">
        <w:rPr>
          <w:rFonts w:ascii="Arial Narrow" w:eastAsia="Yu Mincho" w:hAnsi="Arial Narrow"/>
          <w:sz w:val="20"/>
          <w:szCs w:val="20"/>
          <w:lang w:val="en-GB" w:eastAsia="en-US" w:bidi="ar-SA"/>
        </w:rPr>
        <w:t>-78</w:t>
      </w:r>
    </w:p>
    <w:p w14:paraId="6CB5A76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de-DE" w:eastAsia="en-US" w:bidi="ar-SA"/>
        </w:rPr>
        <w:t xml:space="preserve">Spinner CD, Gottlieb RL, Criner GJ, </w:t>
      </w:r>
      <w:r w:rsidRPr="00FF37CB">
        <w:rPr>
          <w:rFonts w:ascii="Arial Narrow" w:eastAsia="Yu Mincho" w:hAnsi="Arial Narrow"/>
          <w:i/>
          <w:iCs/>
          <w:sz w:val="20"/>
          <w:szCs w:val="20"/>
          <w:lang w:val="de-DE" w:eastAsia="en-US" w:bidi="ar-SA"/>
        </w:rPr>
        <w:t>et al.</w:t>
      </w:r>
      <w:r w:rsidRPr="00FF37CB">
        <w:rPr>
          <w:rFonts w:ascii="Arial Narrow" w:eastAsia="Yu Mincho" w:hAnsi="Arial Narrow"/>
          <w:sz w:val="20"/>
          <w:szCs w:val="20"/>
          <w:lang w:val="de-DE" w:eastAsia="en-US" w:bidi="ar-SA"/>
        </w:rPr>
        <w:t xml:space="preserve"> </w:t>
      </w:r>
      <w:r w:rsidRPr="00FF37CB">
        <w:rPr>
          <w:rFonts w:ascii="Arial Narrow" w:eastAsia="Yu Mincho" w:hAnsi="Arial Narrow"/>
          <w:sz w:val="20"/>
          <w:szCs w:val="20"/>
          <w:lang w:val="en-GB" w:eastAsia="en-US" w:bidi="ar-SA"/>
        </w:rPr>
        <w:t xml:space="preserve">Effect of remdesivir vs standard care on clinical status at 11 days in patients with moderate COVID-19: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1):1048-57</w:t>
      </w:r>
    </w:p>
    <w:p w14:paraId="0FE432C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Goldman JD, Lye DCB, Hui DS,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Remdesivir for 5 or 10 Days in Patients with Severe COVID-19. </w:t>
      </w:r>
      <w:r w:rsidRPr="00FF37CB">
        <w:rPr>
          <w:rFonts w:ascii="Arial Narrow" w:eastAsia="Yu Mincho" w:hAnsi="Arial Narrow"/>
          <w:i/>
          <w:iCs/>
          <w:sz w:val="20"/>
          <w:szCs w:val="20"/>
          <w:lang w:val="en-GB" w:eastAsia="en-US" w:bidi="ar-SA"/>
        </w:rPr>
        <w:t>N Engl J Med</w:t>
      </w:r>
      <w:r w:rsidRPr="00FF37CB">
        <w:rPr>
          <w:rFonts w:ascii="Arial Narrow" w:eastAsia="Yu Mincho" w:hAnsi="Arial Narrow"/>
          <w:sz w:val="20"/>
          <w:szCs w:val="20"/>
          <w:lang w:val="en-GB" w:eastAsia="en-US" w:bidi="ar-SA"/>
        </w:rPr>
        <w:t xml:space="preserve">. 2020 May </w:t>
      </w:r>
      <w:proofErr w:type="gramStart"/>
      <w:r w:rsidRPr="00FF37CB">
        <w:rPr>
          <w:rFonts w:ascii="Arial Narrow" w:eastAsia="Yu Mincho" w:hAnsi="Arial Narrow"/>
          <w:sz w:val="20"/>
          <w:szCs w:val="20"/>
          <w:lang w:val="en-GB" w:eastAsia="en-US" w:bidi="ar-SA"/>
        </w:rPr>
        <w:t>27;NEJMoa</w:t>
      </w:r>
      <w:proofErr w:type="gramEnd"/>
      <w:r w:rsidRPr="00FF37CB">
        <w:rPr>
          <w:rFonts w:ascii="Arial Narrow" w:eastAsia="Yu Mincho" w:hAnsi="Arial Narrow"/>
          <w:sz w:val="20"/>
          <w:szCs w:val="20"/>
          <w:lang w:val="en-GB" w:eastAsia="en-US" w:bidi="ar-SA"/>
        </w:rPr>
        <w:t>2015301</w:t>
      </w:r>
    </w:p>
    <w:p w14:paraId="407BADD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de-DE" w:eastAsia="en-US" w:bidi="ar-SA"/>
        </w:rPr>
        <w:t xml:space="preserve">Wichmann D, Sperhake JP, Lütgehetmann M, </w:t>
      </w:r>
      <w:r w:rsidRPr="00FF37CB">
        <w:rPr>
          <w:rFonts w:ascii="Arial Narrow" w:eastAsia="Yu Mincho" w:hAnsi="Arial Narrow"/>
          <w:i/>
          <w:iCs/>
          <w:sz w:val="20"/>
          <w:szCs w:val="20"/>
          <w:lang w:val="de-DE" w:eastAsia="en-US" w:bidi="ar-SA"/>
        </w:rPr>
        <w:t>et al.</w:t>
      </w:r>
      <w:r w:rsidRPr="00FF37CB">
        <w:rPr>
          <w:rFonts w:ascii="Arial Narrow" w:eastAsia="Yu Mincho" w:hAnsi="Arial Narrow"/>
          <w:sz w:val="20"/>
          <w:szCs w:val="20"/>
          <w:lang w:val="de-DE" w:eastAsia="en-US" w:bidi="ar-SA"/>
        </w:rPr>
        <w:t xml:space="preserve"> </w:t>
      </w:r>
      <w:r w:rsidRPr="00FF37CB">
        <w:rPr>
          <w:rFonts w:ascii="Arial Narrow" w:eastAsia="Yu Mincho" w:hAnsi="Arial Narrow"/>
          <w:sz w:val="20"/>
          <w:szCs w:val="20"/>
          <w:lang w:val="en-GB" w:eastAsia="en-US" w:bidi="ar-SA"/>
        </w:rPr>
        <w:t xml:space="preserve">Autopsy Findings and Venous Thromboembolism in Patients With COVID-19: A Prospective Cohort Study. </w:t>
      </w:r>
      <w:r w:rsidRPr="00FF37CB">
        <w:rPr>
          <w:rFonts w:ascii="Arial Narrow" w:eastAsia="Yu Mincho" w:hAnsi="Arial Narrow"/>
          <w:i/>
          <w:iCs/>
          <w:sz w:val="20"/>
          <w:szCs w:val="20"/>
          <w:lang w:val="en-US" w:eastAsia="en-US" w:bidi="ar-SA"/>
        </w:rPr>
        <w:t>Ann Intern Med.</w:t>
      </w:r>
      <w:r w:rsidRPr="00FF37CB">
        <w:rPr>
          <w:rFonts w:ascii="Arial Narrow" w:eastAsia="Yu Mincho" w:hAnsi="Arial Narrow"/>
          <w:sz w:val="20"/>
          <w:szCs w:val="20"/>
          <w:lang w:val="en-US" w:eastAsia="en-US" w:bidi="ar-SA"/>
        </w:rPr>
        <w:t xml:space="preserve"> 2020;173(4):268-77</w:t>
      </w:r>
    </w:p>
    <w:p w14:paraId="63C9E76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Carsana L, Sonzogni A, Nasr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ulmonary post-mortem findings in a series of COVID-19 cases from northern Italy: a two-centre descriptive study. </w:t>
      </w:r>
      <w:r w:rsidRPr="00FF37CB">
        <w:rPr>
          <w:rFonts w:ascii="Arial Narrow" w:eastAsia="Yu Mincho" w:hAnsi="Arial Narrow"/>
          <w:i/>
          <w:iCs/>
          <w:sz w:val="20"/>
          <w:szCs w:val="20"/>
          <w:lang w:val="en-GB" w:eastAsia="en-US" w:bidi="ar-SA"/>
        </w:rPr>
        <w:t>Lancet Infect Dis</w:t>
      </w:r>
      <w:r w:rsidRPr="00FF37CB">
        <w:rPr>
          <w:rFonts w:ascii="Arial Narrow" w:eastAsia="Yu Mincho" w:hAnsi="Arial Narrow"/>
          <w:sz w:val="20"/>
          <w:szCs w:val="20"/>
          <w:lang w:val="en-GB" w:eastAsia="en-US" w:bidi="ar-SA"/>
        </w:rPr>
        <w:t>. 2020;20(10):1135-40</w:t>
      </w:r>
    </w:p>
    <w:p w14:paraId="53BE43E3"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Tang N, Bai H, Chen X,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Anticoagulant treatment is associated with decreased mortality in severe coronavirus disease 2019 patients with coagulopathy. </w:t>
      </w:r>
      <w:r w:rsidRPr="00FF37CB">
        <w:rPr>
          <w:rFonts w:ascii="Arial Narrow" w:eastAsia="Yu Mincho" w:hAnsi="Arial Narrow"/>
          <w:i/>
          <w:iCs/>
          <w:sz w:val="20"/>
          <w:szCs w:val="20"/>
          <w:lang w:val="en-GB" w:eastAsia="en-US" w:bidi="ar-SA"/>
        </w:rPr>
        <w:t>J Thromb Haemost</w:t>
      </w:r>
      <w:r w:rsidRPr="00FF37CB">
        <w:rPr>
          <w:rFonts w:ascii="Arial Narrow" w:eastAsia="Yu Mincho" w:hAnsi="Arial Narrow"/>
          <w:sz w:val="20"/>
          <w:szCs w:val="20"/>
          <w:lang w:val="en-GB" w:eastAsia="en-US" w:bidi="ar-SA"/>
        </w:rPr>
        <w:t>. 2020;18(5):1094-9</w:t>
      </w:r>
    </w:p>
    <w:p w14:paraId="453F388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Helms J, Tacquard C, Severac F,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CRICS TRIGGERSEP Group (Clinical Research in Intensive Care and Sepsis Trial Group for Global Evaluation and Research in Sepsis). High risk of thrombosis in patients with severe SARS-CoV-2 infection: a multicenter prospective cohort study. </w:t>
      </w:r>
      <w:r w:rsidRPr="00FF37CB">
        <w:rPr>
          <w:rFonts w:ascii="Arial Narrow" w:eastAsia="Yu Mincho" w:hAnsi="Arial Narrow"/>
          <w:i/>
          <w:iCs/>
          <w:sz w:val="20"/>
          <w:szCs w:val="20"/>
          <w:lang w:val="en-GB" w:eastAsia="en-US" w:bidi="ar-SA"/>
        </w:rPr>
        <w:t>Intensive Care Med</w:t>
      </w:r>
      <w:r w:rsidRPr="00FF37CB">
        <w:rPr>
          <w:rFonts w:ascii="Arial Narrow" w:eastAsia="Yu Mincho" w:hAnsi="Arial Narrow"/>
          <w:sz w:val="20"/>
          <w:szCs w:val="20"/>
          <w:lang w:val="en-GB" w:eastAsia="en-US" w:bidi="ar-SA"/>
        </w:rPr>
        <w:t xml:space="preserve"> 2020;46(6):1089-98</w:t>
      </w:r>
    </w:p>
    <w:p w14:paraId="25685D73"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Llitjos JF, Leclerc M, Chochois C,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High incidence of venous thromboembolic events in anticoagulated severe COVID-19 patients. </w:t>
      </w:r>
      <w:r w:rsidRPr="00FF37CB">
        <w:rPr>
          <w:rFonts w:ascii="Arial Narrow" w:eastAsia="Yu Mincho" w:hAnsi="Arial Narrow"/>
          <w:i/>
          <w:iCs/>
          <w:sz w:val="20"/>
          <w:szCs w:val="20"/>
          <w:lang w:val="en-GB" w:eastAsia="en-US" w:bidi="ar-SA"/>
        </w:rPr>
        <w:t>J Thromb Haemost</w:t>
      </w:r>
      <w:r w:rsidRPr="00FF37CB">
        <w:rPr>
          <w:rFonts w:ascii="Arial Narrow" w:eastAsia="Yu Mincho" w:hAnsi="Arial Narrow"/>
          <w:sz w:val="20"/>
          <w:szCs w:val="20"/>
          <w:lang w:val="en-GB" w:eastAsia="en-US" w:bidi="ar-SA"/>
        </w:rPr>
        <w:t xml:space="preserve"> 2020;18(7):1743-6</w:t>
      </w:r>
    </w:p>
    <w:p w14:paraId="2FD5C66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Poissy J, Goutay J, Caplan M,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Lille ICU Haemostasis COVID-19 Group. Pulmonary embolism in patients with COVID-19: Awareness of an increased prevalence. </w:t>
      </w:r>
      <w:r w:rsidRPr="00FF37CB">
        <w:rPr>
          <w:rFonts w:ascii="Arial Narrow" w:eastAsia="Yu Mincho" w:hAnsi="Arial Narrow"/>
          <w:i/>
          <w:iCs/>
          <w:sz w:val="20"/>
          <w:szCs w:val="20"/>
          <w:lang w:val="en-GB" w:eastAsia="en-US" w:bidi="ar-SA"/>
        </w:rPr>
        <w:t>Circulation</w:t>
      </w:r>
      <w:r w:rsidRPr="00FF37CB">
        <w:rPr>
          <w:rFonts w:ascii="Arial Narrow" w:eastAsia="Yu Mincho" w:hAnsi="Arial Narrow"/>
          <w:sz w:val="20"/>
          <w:szCs w:val="20"/>
          <w:lang w:val="en-GB" w:eastAsia="en-US" w:bidi="ar-SA"/>
        </w:rPr>
        <w:t xml:space="preserve"> 2020;142(2):184-6</w:t>
      </w:r>
    </w:p>
    <w:p w14:paraId="3729AED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nl-NL" w:eastAsia="en-US" w:bidi="ar-SA"/>
        </w:rPr>
        <w:t xml:space="preserve">Klok FA, Kruip MJHA, van der Meer NJM, </w:t>
      </w:r>
      <w:r w:rsidRPr="00FF37CB">
        <w:rPr>
          <w:rFonts w:ascii="Arial Narrow" w:eastAsia="Yu Mincho" w:hAnsi="Arial Narrow"/>
          <w:i/>
          <w:iCs/>
          <w:sz w:val="20"/>
          <w:szCs w:val="20"/>
          <w:lang w:val="nl-NL" w:eastAsia="en-US" w:bidi="ar-SA"/>
        </w:rPr>
        <w:t>et al.</w:t>
      </w:r>
      <w:r w:rsidRPr="00FF37CB">
        <w:rPr>
          <w:rFonts w:ascii="Arial Narrow" w:eastAsia="Yu Mincho" w:hAnsi="Arial Narrow"/>
          <w:sz w:val="20"/>
          <w:szCs w:val="20"/>
          <w:lang w:val="nl-NL" w:eastAsia="en-US" w:bidi="ar-SA"/>
        </w:rPr>
        <w:t xml:space="preserve"> </w:t>
      </w:r>
      <w:r w:rsidRPr="00FF37CB">
        <w:rPr>
          <w:rFonts w:ascii="Arial Narrow" w:eastAsia="Yu Mincho" w:hAnsi="Arial Narrow"/>
          <w:sz w:val="20"/>
          <w:szCs w:val="20"/>
          <w:lang w:val="en-GB" w:eastAsia="en-US" w:bidi="ar-SA"/>
        </w:rPr>
        <w:t xml:space="preserve">Incidence of thrombotic complications in critically ill ICU patients with COVID-19. </w:t>
      </w:r>
      <w:r w:rsidRPr="00FF37CB">
        <w:rPr>
          <w:rFonts w:ascii="Arial Narrow" w:eastAsia="Yu Mincho" w:hAnsi="Arial Narrow"/>
          <w:i/>
          <w:iCs/>
          <w:sz w:val="20"/>
          <w:szCs w:val="20"/>
          <w:lang w:val="en-GB" w:eastAsia="en-US" w:bidi="ar-SA"/>
        </w:rPr>
        <w:t>Thromb Res</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191:145</w:t>
      </w:r>
      <w:proofErr w:type="gramEnd"/>
      <w:r w:rsidRPr="00FF37CB">
        <w:rPr>
          <w:rFonts w:ascii="Arial Narrow" w:eastAsia="Yu Mincho" w:hAnsi="Arial Narrow"/>
          <w:sz w:val="20"/>
          <w:szCs w:val="20"/>
          <w:lang w:val="en-GB" w:eastAsia="en-US" w:bidi="ar-SA"/>
        </w:rPr>
        <w:t>-7</w:t>
      </w:r>
    </w:p>
    <w:p w14:paraId="5525623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odigiani C, Iapichino G, Carenzo L,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Humanitas COVID-19 Task Force. Venous and arterial thromboembolic complications in COVID-19 patients admitted to an academic hospital in Milan, Italy. </w:t>
      </w:r>
      <w:r w:rsidRPr="00FF37CB">
        <w:rPr>
          <w:rFonts w:ascii="Arial Narrow" w:eastAsia="Yu Mincho" w:hAnsi="Arial Narrow"/>
          <w:i/>
          <w:iCs/>
          <w:sz w:val="20"/>
          <w:szCs w:val="20"/>
          <w:lang w:val="en-GB" w:eastAsia="en-US" w:bidi="ar-SA"/>
        </w:rPr>
        <w:t xml:space="preserve">Thromb Res </w:t>
      </w:r>
      <w:proofErr w:type="gramStart"/>
      <w:r w:rsidRPr="00FF37CB">
        <w:rPr>
          <w:rFonts w:ascii="Arial Narrow" w:eastAsia="Yu Mincho" w:hAnsi="Arial Narrow"/>
          <w:sz w:val="20"/>
          <w:szCs w:val="20"/>
          <w:lang w:val="en-GB" w:eastAsia="en-US" w:bidi="ar-SA"/>
        </w:rPr>
        <w:t>2020;191:9</w:t>
      </w:r>
      <w:proofErr w:type="gramEnd"/>
      <w:r w:rsidRPr="00FF37CB">
        <w:rPr>
          <w:rFonts w:ascii="Arial Narrow" w:eastAsia="Yu Mincho" w:hAnsi="Arial Narrow"/>
          <w:sz w:val="20"/>
          <w:szCs w:val="20"/>
          <w:lang w:val="en-GB" w:eastAsia="en-US" w:bidi="ar-SA"/>
        </w:rPr>
        <w:t>-14</w:t>
      </w:r>
    </w:p>
    <w:p w14:paraId="1636D332"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lastRenderedPageBreak/>
        <w:t xml:space="preserve">Thomas W, Varley J, Johnston A,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Thrombotic complications of patients admitted to intensive care with COVID-19 at a teaching hospital in the United Kingdom. </w:t>
      </w:r>
      <w:r w:rsidRPr="00FF37CB">
        <w:rPr>
          <w:rFonts w:ascii="Arial Narrow" w:eastAsia="Yu Mincho" w:hAnsi="Arial Narrow"/>
          <w:i/>
          <w:iCs/>
          <w:sz w:val="20"/>
          <w:szCs w:val="20"/>
          <w:lang w:val="en-GB" w:eastAsia="en-US" w:bidi="ar-SA"/>
        </w:rPr>
        <w:t>Thromb Res</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191:76</w:t>
      </w:r>
      <w:proofErr w:type="gramEnd"/>
      <w:r w:rsidRPr="00FF37CB">
        <w:rPr>
          <w:rFonts w:ascii="Arial Narrow" w:eastAsia="Yu Mincho" w:hAnsi="Arial Narrow"/>
          <w:sz w:val="20"/>
          <w:szCs w:val="20"/>
          <w:lang w:val="en-GB" w:eastAsia="en-US" w:bidi="ar-SA"/>
        </w:rPr>
        <w:t>-7</w:t>
      </w:r>
    </w:p>
    <w:p w14:paraId="5050E381"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Paranjpe I, Fuster V, Lala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Association of treatment dose anticoagulation with in-hospital survival among hospitalized patients with COVID-19. </w:t>
      </w:r>
      <w:r w:rsidRPr="00FF37CB">
        <w:rPr>
          <w:rFonts w:ascii="Arial Narrow" w:eastAsia="Yu Mincho" w:hAnsi="Arial Narrow"/>
          <w:i/>
          <w:iCs/>
          <w:sz w:val="20"/>
          <w:szCs w:val="20"/>
          <w:lang w:val="en-GB" w:eastAsia="en-US" w:bidi="ar-SA"/>
        </w:rPr>
        <w:t>J Am Coll Cardiol</w:t>
      </w:r>
      <w:r w:rsidRPr="00FF37CB">
        <w:rPr>
          <w:rFonts w:ascii="Arial Narrow" w:eastAsia="Yu Mincho" w:hAnsi="Arial Narrow"/>
          <w:sz w:val="20"/>
          <w:szCs w:val="20"/>
          <w:lang w:val="en-GB" w:eastAsia="en-US" w:bidi="ar-SA"/>
        </w:rPr>
        <w:t xml:space="preserve"> 2020;76(1):122-4</w:t>
      </w:r>
    </w:p>
    <w:p w14:paraId="4A34AA7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Motta JK, Ogunnaike RO, Shah R,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Clinical outcomes with the use of prophylactic versus therapeutic anticoagulation in COVID-19. </w:t>
      </w:r>
      <w:r w:rsidRPr="00FF37CB">
        <w:rPr>
          <w:rFonts w:ascii="Arial Narrow" w:eastAsia="Yu Mincho" w:hAnsi="Arial Narrow"/>
          <w:i/>
          <w:iCs/>
          <w:sz w:val="20"/>
          <w:szCs w:val="20"/>
          <w:lang w:val="en-GB" w:eastAsia="en-US" w:bidi="ar-SA"/>
        </w:rPr>
        <w:t>medRxiv</w:t>
      </w:r>
      <w:r w:rsidRPr="00FF37CB">
        <w:rPr>
          <w:rFonts w:ascii="Arial Narrow" w:eastAsia="Yu Mincho" w:hAnsi="Arial Narrow"/>
          <w:sz w:val="20"/>
          <w:szCs w:val="20"/>
          <w:lang w:val="en-GB" w:eastAsia="en-US" w:bidi="ar-SA"/>
        </w:rPr>
        <w:t xml:space="preserve"> 2020.07.20.20147769; DOI: https://doi.org/10.1101/2020.07.20.20147769 [pre-print]</w:t>
      </w:r>
    </w:p>
    <w:p w14:paraId="617DB3C9"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uaraldi G, Meschiari M, Cozzi-Lepri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Tocilizumab in patients with severe COVID-19: a retrospective cohort study. </w:t>
      </w:r>
      <w:r w:rsidRPr="00FF37CB">
        <w:rPr>
          <w:rFonts w:ascii="Arial Narrow" w:eastAsia="Yu Mincho" w:hAnsi="Arial Narrow"/>
          <w:i/>
          <w:iCs/>
          <w:sz w:val="20"/>
          <w:szCs w:val="20"/>
          <w:lang w:val="en-GB" w:eastAsia="en-US" w:bidi="ar-SA"/>
        </w:rPr>
        <w:t>Lancet Rheumatol</w:t>
      </w:r>
      <w:r w:rsidRPr="00FF37CB">
        <w:rPr>
          <w:rFonts w:ascii="Arial Narrow" w:eastAsia="Yu Mincho" w:hAnsi="Arial Narrow"/>
          <w:sz w:val="20"/>
          <w:szCs w:val="20"/>
          <w:lang w:val="en-GB" w:eastAsia="en-US" w:bidi="ar-SA"/>
        </w:rPr>
        <w:t xml:space="preserve"> 2020;2(8</w:t>
      </w:r>
      <w:proofErr w:type="gramStart"/>
      <w:r w:rsidRPr="00FF37CB">
        <w:rPr>
          <w:rFonts w:ascii="Arial Narrow" w:eastAsia="Yu Mincho" w:hAnsi="Arial Narrow"/>
          <w:sz w:val="20"/>
          <w:szCs w:val="20"/>
          <w:lang w:val="en-GB" w:eastAsia="en-US" w:bidi="ar-SA"/>
        </w:rPr>
        <w:t>):e</w:t>
      </w:r>
      <w:proofErr w:type="gramEnd"/>
      <w:r w:rsidRPr="00FF37CB">
        <w:rPr>
          <w:rFonts w:ascii="Arial Narrow" w:eastAsia="Yu Mincho" w:hAnsi="Arial Narrow"/>
          <w:sz w:val="20"/>
          <w:szCs w:val="20"/>
          <w:lang w:val="en-GB" w:eastAsia="en-US" w:bidi="ar-SA"/>
        </w:rPr>
        <w:t>474-e484</w:t>
      </w:r>
    </w:p>
    <w:p w14:paraId="2E67043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Biran N, Ip A, Ahn J,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Tocilizumab among patients with COVID-19 in the intensive care unit: a multicentre observational study. </w:t>
      </w:r>
      <w:r w:rsidRPr="00FF37CB">
        <w:rPr>
          <w:rFonts w:ascii="Arial Narrow" w:eastAsia="Yu Mincho" w:hAnsi="Arial Narrow"/>
          <w:i/>
          <w:iCs/>
          <w:sz w:val="20"/>
          <w:szCs w:val="20"/>
          <w:lang w:val="en-GB" w:eastAsia="en-US" w:bidi="ar-SA"/>
        </w:rPr>
        <w:t>Lancet Rheumatol</w:t>
      </w:r>
      <w:r w:rsidRPr="00FF37CB">
        <w:rPr>
          <w:rFonts w:ascii="Arial Narrow" w:eastAsia="Yu Mincho" w:hAnsi="Arial Narrow"/>
          <w:sz w:val="20"/>
          <w:szCs w:val="20"/>
          <w:lang w:val="en-GB" w:eastAsia="en-US" w:bidi="ar-SA"/>
        </w:rPr>
        <w:t xml:space="preserve"> 2020;2(10</w:t>
      </w:r>
      <w:proofErr w:type="gramStart"/>
      <w:r w:rsidRPr="00FF37CB">
        <w:rPr>
          <w:rFonts w:ascii="Arial Narrow" w:eastAsia="Yu Mincho" w:hAnsi="Arial Narrow"/>
          <w:sz w:val="20"/>
          <w:szCs w:val="20"/>
          <w:lang w:val="en-GB" w:eastAsia="en-US" w:bidi="ar-SA"/>
        </w:rPr>
        <w:t>):e</w:t>
      </w:r>
      <w:proofErr w:type="gramEnd"/>
      <w:r w:rsidRPr="00FF37CB">
        <w:rPr>
          <w:rFonts w:ascii="Arial Narrow" w:eastAsia="Yu Mincho" w:hAnsi="Arial Narrow"/>
          <w:sz w:val="20"/>
          <w:szCs w:val="20"/>
          <w:lang w:val="en-GB" w:eastAsia="en-US" w:bidi="ar-SA"/>
        </w:rPr>
        <w:t>603-e612</w:t>
      </w:r>
    </w:p>
    <w:p w14:paraId="4119251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Sanofi Media Relations. </w:t>
      </w:r>
      <w:r w:rsidRPr="00FF37CB">
        <w:rPr>
          <w:rFonts w:ascii="Arial Narrow" w:eastAsia="Yu Mincho" w:hAnsi="Arial Narrow"/>
          <w:i/>
          <w:iCs/>
          <w:sz w:val="20"/>
          <w:szCs w:val="20"/>
          <w:lang w:val="en-GB" w:eastAsia="en-US" w:bidi="ar-SA"/>
        </w:rPr>
        <w:t>Sanofi provides update on Kevzara® (sarilumab) Phase 3 trial in severe and critically ill COVID-19 patients outside the U.S.</w:t>
      </w:r>
      <w:r w:rsidRPr="00FF37CB">
        <w:rPr>
          <w:rFonts w:ascii="Arial Narrow" w:eastAsia="Yu Mincho" w:hAnsi="Arial Narrow"/>
          <w:sz w:val="20"/>
          <w:szCs w:val="20"/>
          <w:lang w:val="en-GB" w:eastAsia="en-US" w:bidi="ar-SA"/>
        </w:rPr>
        <w:t xml:space="preserve"> Paris: SANOFI; 2020. </w:t>
      </w:r>
      <w:hyperlink r:id="rId486" w:history="1">
        <w:r w:rsidRPr="00FF37CB">
          <w:rPr>
            <w:rFonts w:ascii="Arial Narrow" w:eastAsia="Yu Mincho" w:hAnsi="Arial Narrow"/>
            <w:sz w:val="20"/>
            <w:szCs w:val="20"/>
            <w:lang w:val="en-GB" w:eastAsia="en-US" w:bidi="ar-SA"/>
          </w:rPr>
          <w:t>https://www.sanofi.com/-/media/Project/One-Sanofi-Web/Websites/Global/Sanofi-COM/Home/media-room/press-releases/2020/2020-09-01-07-00-00-2086564-en.pdf</w:t>
        </w:r>
      </w:hyperlink>
      <w:r w:rsidRPr="00FF37CB">
        <w:rPr>
          <w:rFonts w:ascii="Arial Narrow" w:eastAsia="Yu Mincho" w:hAnsi="Arial Narrow"/>
          <w:sz w:val="20"/>
          <w:szCs w:val="20"/>
          <w:lang w:val="en-GB" w:eastAsia="en-US" w:bidi="ar-SA"/>
        </w:rPr>
        <w:t xml:space="preserve"> </w:t>
      </w:r>
    </w:p>
    <w:p w14:paraId="7CB0DA43"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FF37CB">
        <w:rPr>
          <w:rFonts w:ascii="Arial Narrow" w:eastAsia="Yu Mincho" w:hAnsi="Arial Narrow"/>
          <w:sz w:val="20"/>
          <w:szCs w:val="20"/>
          <w:lang w:val="en-GB" w:eastAsia="en-US" w:bidi="ar-SA"/>
        </w:rPr>
        <w:t xml:space="preserve">Roche Group Media Relations. </w:t>
      </w:r>
      <w:r w:rsidRPr="00FF37CB">
        <w:rPr>
          <w:rFonts w:ascii="Arial Narrow" w:eastAsia="Yu Mincho" w:hAnsi="Arial Narrow"/>
          <w:i/>
          <w:iCs/>
          <w:sz w:val="20"/>
          <w:szCs w:val="20"/>
          <w:lang w:val="en-GB" w:eastAsia="en-US" w:bidi="ar-SA"/>
        </w:rPr>
        <w:t>Roche provides an update on the phase III COVACTA trial of Actemra/RoActemra in hospitalised patients with severe COVID-19 associated pneumonia</w:t>
      </w:r>
      <w:r w:rsidRPr="00FF37CB">
        <w:rPr>
          <w:rFonts w:ascii="Arial Narrow" w:eastAsia="Yu Mincho" w:hAnsi="Arial Narrow"/>
          <w:sz w:val="20"/>
          <w:szCs w:val="20"/>
          <w:lang w:val="en-GB" w:eastAsia="en-US" w:bidi="ar-SA"/>
        </w:rPr>
        <w:t xml:space="preserve">. </w:t>
      </w:r>
      <w:r w:rsidRPr="003F7DC9">
        <w:rPr>
          <w:rFonts w:ascii="Arial Narrow" w:eastAsia="Yu Mincho" w:hAnsi="Arial Narrow"/>
          <w:sz w:val="20"/>
          <w:szCs w:val="20"/>
          <w:lang w:eastAsia="en-US" w:bidi="ar-SA"/>
        </w:rPr>
        <w:t xml:space="preserve">July 29, 2020. </w:t>
      </w:r>
      <w:hyperlink r:id="rId487" w:history="1">
        <w:r w:rsidRPr="003F7DC9">
          <w:rPr>
            <w:rFonts w:ascii="Arial Narrow" w:eastAsia="Yu Mincho" w:hAnsi="Arial Narrow"/>
            <w:sz w:val="20"/>
            <w:szCs w:val="20"/>
            <w:lang w:eastAsia="en-US" w:bidi="ar-SA"/>
          </w:rPr>
          <w:t>https://www.roche.com/investors/updates/inv-update-2020-07-29.htm</w:t>
        </w:r>
      </w:hyperlink>
      <w:r w:rsidRPr="003F7DC9">
        <w:rPr>
          <w:rFonts w:ascii="Arial Narrow" w:eastAsia="Yu Mincho" w:hAnsi="Arial Narrow"/>
          <w:sz w:val="20"/>
          <w:szCs w:val="20"/>
          <w:lang w:eastAsia="en-US" w:bidi="ar-SA"/>
        </w:rPr>
        <w:t xml:space="preserve"> </w:t>
      </w:r>
    </w:p>
    <w:p w14:paraId="27B246A9"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Indiana Pharmacists. </w:t>
      </w:r>
      <w:r w:rsidRPr="00FF37CB">
        <w:rPr>
          <w:rFonts w:ascii="Arial Narrow" w:eastAsia="Yu Mincho" w:hAnsi="Arial Narrow"/>
          <w:i/>
          <w:iCs/>
          <w:sz w:val="20"/>
          <w:szCs w:val="20"/>
          <w:lang w:val="en-GB" w:eastAsia="en-US" w:bidi="ar-SA"/>
        </w:rPr>
        <w:t>Phase 3 EMPACTA Study: Tocilizumab shows efficacy in COVID-19 associated pneumonia</w:t>
      </w:r>
      <w:r w:rsidRPr="00FF37CB">
        <w:rPr>
          <w:rFonts w:ascii="Arial Narrow" w:eastAsia="Yu Mincho" w:hAnsi="Arial Narrow"/>
          <w:sz w:val="20"/>
          <w:szCs w:val="20"/>
          <w:lang w:val="en-GB" w:eastAsia="en-US" w:bidi="ar-SA"/>
        </w:rPr>
        <w:t xml:space="preserve">. Greensburg, IN: Indiana Pharmacists Association; 2020. </w:t>
      </w:r>
      <w:hyperlink r:id="rId488" w:history="1">
        <w:r w:rsidRPr="00FF37CB">
          <w:rPr>
            <w:rFonts w:ascii="Arial Narrow" w:eastAsia="Yu Mincho" w:hAnsi="Arial Narrow"/>
            <w:sz w:val="20"/>
            <w:szCs w:val="20"/>
            <w:lang w:val="en-GB" w:eastAsia="en-US" w:bidi="ar-SA"/>
          </w:rPr>
          <w:t>https://www.indianapharmacists.org/news/phase-3-empacta-study-tocilizumab-shows-efficacy-in-covid-19-associated-pneumonia/</w:t>
        </w:r>
      </w:hyperlink>
      <w:r w:rsidRPr="00FF37CB">
        <w:rPr>
          <w:rFonts w:ascii="Arial Narrow" w:eastAsia="Yu Mincho" w:hAnsi="Arial Narrow"/>
          <w:sz w:val="20"/>
          <w:szCs w:val="20"/>
          <w:lang w:val="en-GB" w:eastAsia="en-US" w:bidi="ar-SA"/>
        </w:rPr>
        <w:t xml:space="preserve"> </w:t>
      </w:r>
    </w:p>
    <w:p w14:paraId="7D4D80DB"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Li L, Zhang W, Hu Y,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Effect of Convalescent plasma therapy on time to clinical improvement in patients with severe and life-threatening COVID-19: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2020;324(5):460-70</w:t>
      </w:r>
    </w:p>
    <w:p w14:paraId="21554BF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Paul AK,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for the National Institutes of Health COVID-19 Treatment Guidelines Panel. </w:t>
      </w:r>
      <w:r w:rsidRPr="00FF37CB">
        <w:rPr>
          <w:rFonts w:ascii="Arial Narrow" w:eastAsia="Yu Mincho" w:hAnsi="Arial Narrow"/>
          <w:i/>
          <w:iCs/>
          <w:sz w:val="20"/>
          <w:szCs w:val="20"/>
          <w:lang w:val="en-GB" w:eastAsia="en-US" w:bidi="ar-SA"/>
        </w:rPr>
        <w:t xml:space="preserve">Ann Intern Med. </w:t>
      </w:r>
      <w:r w:rsidRPr="00FF37CB">
        <w:rPr>
          <w:rFonts w:ascii="Arial Narrow" w:eastAsia="Yu Mincho" w:hAnsi="Arial Narrow"/>
          <w:sz w:val="20"/>
          <w:szCs w:val="20"/>
          <w:lang w:val="en-GB" w:eastAsia="en-US" w:bidi="ar-SA"/>
        </w:rPr>
        <w:t>2020 Sep 25. doi: 10.7326/M20-6448</w:t>
      </w:r>
    </w:p>
    <w:p w14:paraId="6051219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Fagiuoli S, Lorini FL, Remuzzi G. Adaptations and lessons in the province of Bergamo. </w:t>
      </w:r>
      <w:r w:rsidRPr="00FF37CB">
        <w:rPr>
          <w:rFonts w:ascii="Arial Narrow" w:eastAsia="Yu Mincho" w:hAnsi="Arial Narrow"/>
          <w:i/>
          <w:iCs/>
          <w:sz w:val="20"/>
          <w:szCs w:val="20"/>
          <w:lang w:val="en-US" w:eastAsia="en-US" w:bidi="ar-SA"/>
        </w:rPr>
        <w:t>N Engl J Med</w:t>
      </w:r>
      <w:r w:rsidRPr="00FF37CB">
        <w:rPr>
          <w:rFonts w:ascii="Arial Narrow" w:eastAsia="Yu Mincho" w:hAnsi="Arial Narrow"/>
          <w:sz w:val="20"/>
          <w:szCs w:val="20"/>
          <w:lang w:val="en-US" w:eastAsia="en-US" w:bidi="ar-SA"/>
        </w:rPr>
        <w:t xml:space="preserve"> 2020;382(21</w:t>
      </w:r>
      <w:proofErr w:type="gramStart"/>
      <w:r w:rsidRPr="00FF37CB">
        <w:rPr>
          <w:rFonts w:ascii="Arial Narrow" w:eastAsia="Yu Mincho" w:hAnsi="Arial Narrow"/>
          <w:sz w:val="20"/>
          <w:szCs w:val="20"/>
          <w:lang w:val="en-US" w:eastAsia="en-US" w:bidi="ar-SA"/>
        </w:rPr>
        <w:t>):e</w:t>
      </w:r>
      <w:proofErr w:type="gramEnd"/>
      <w:r w:rsidRPr="00FF37CB">
        <w:rPr>
          <w:rFonts w:ascii="Arial Narrow" w:eastAsia="Yu Mincho" w:hAnsi="Arial Narrow"/>
          <w:sz w:val="20"/>
          <w:szCs w:val="20"/>
          <w:lang w:val="en-US" w:eastAsia="en-US" w:bidi="ar-SA"/>
        </w:rPr>
        <w:t>71</w:t>
      </w:r>
    </w:p>
    <w:p w14:paraId="23839C24"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Federazione Nazionale degli Ordini dei Medici Chirurghi e degli Odontoiatri. </w:t>
      </w:r>
      <w:r w:rsidRPr="003F7DC9">
        <w:rPr>
          <w:rFonts w:ascii="Arial Narrow" w:eastAsia="Yu Mincho" w:hAnsi="Arial Narrow"/>
          <w:i/>
          <w:iCs/>
          <w:sz w:val="20"/>
          <w:szCs w:val="20"/>
          <w:lang w:eastAsia="en-US" w:bidi="ar-SA"/>
        </w:rPr>
        <w:t>Linee di indirizzo organizzative per il potenziamento della rete ospedaliera per emergenza COVID-19, art 2 decreto-legge 19 maggio 2020 n. 34.</w:t>
      </w:r>
      <w:r w:rsidRPr="003F7DC9">
        <w:rPr>
          <w:rFonts w:ascii="Arial Narrow" w:eastAsia="Yu Mincho" w:hAnsi="Arial Narrow"/>
          <w:sz w:val="20"/>
          <w:szCs w:val="20"/>
          <w:lang w:eastAsia="en-US" w:bidi="ar-SA"/>
        </w:rPr>
        <w:t xml:space="preserve"> Roma: FNOMCEO; 2020. </w:t>
      </w:r>
      <w:hyperlink r:id="rId489" w:history="1">
        <w:r w:rsidRPr="003F7DC9">
          <w:rPr>
            <w:rFonts w:ascii="Arial Narrow" w:eastAsia="Yu Mincho" w:hAnsi="Arial Narrow"/>
            <w:sz w:val="20"/>
            <w:szCs w:val="20"/>
            <w:lang w:eastAsia="en-US" w:bidi="ar-SA"/>
          </w:rPr>
          <w:t>https://portale.fnomceo.it/wp-content/uploads/2020/05/Copia_DocPrincipale_Circolare_Rete_Ospedaliera_-_28.5.2020.pdf</w:t>
        </w:r>
      </w:hyperlink>
      <w:r w:rsidRPr="003F7DC9">
        <w:rPr>
          <w:rFonts w:ascii="Arial Narrow" w:eastAsia="Yu Mincho" w:hAnsi="Arial Narrow"/>
          <w:sz w:val="20"/>
          <w:szCs w:val="20"/>
          <w:lang w:eastAsia="en-US" w:bidi="ar-SA"/>
        </w:rPr>
        <w:t xml:space="preserve"> </w:t>
      </w:r>
    </w:p>
    <w:p w14:paraId="0B09E09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de-DE" w:eastAsia="en-US" w:bidi="ar-SA"/>
        </w:rPr>
        <w:t xml:space="preserve">Bauer J, Brüggmannet D, Klingelhöfer D, </w:t>
      </w:r>
      <w:r w:rsidRPr="00FF37CB">
        <w:rPr>
          <w:rFonts w:ascii="Arial Narrow" w:eastAsia="Yu Mincho" w:hAnsi="Arial Narrow"/>
          <w:i/>
          <w:iCs/>
          <w:sz w:val="20"/>
          <w:szCs w:val="20"/>
          <w:lang w:val="de-DE" w:eastAsia="en-US" w:bidi="ar-SA"/>
        </w:rPr>
        <w:t>et al.</w:t>
      </w:r>
      <w:r w:rsidRPr="00FF37CB">
        <w:rPr>
          <w:rFonts w:ascii="Arial Narrow" w:eastAsia="Yu Mincho" w:hAnsi="Arial Narrow"/>
          <w:sz w:val="20"/>
          <w:szCs w:val="20"/>
          <w:lang w:val="de-DE" w:eastAsia="en-US" w:bidi="ar-SA"/>
        </w:rPr>
        <w:t xml:space="preserve"> </w:t>
      </w:r>
      <w:r w:rsidRPr="00FF37CB">
        <w:rPr>
          <w:rFonts w:ascii="Arial Narrow" w:eastAsia="Yu Mincho" w:hAnsi="Arial Narrow"/>
          <w:sz w:val="20"/>
          <w:szCs w:val="20"/>
          <w:lang w:val="en-GB" w:eastAsia="en-US" w:bidi="ar-SA"/>
        </w:rPr>
        <w:t xml:space="preserve">Access to intensive care in 14 European countries: a spatial analysis of intensive care need and capacity in the light of COVID-19. </w:t>
      </w:r>
      <w:r w:rsidRPr="00FF37CB">
        <w:rPr>
          <w:rFonts w:ascii="Arial Narrow" w:eastAsia="Yu Mincho" w:hAnsi="Arial Narrow"/>
          <w:i/>
          <w:iCs/>
          <w:sz w:val="20"/>
          <w:szCs w:val="20"/>
          <w:lang w:val="en-GB" w:eastAsia="en-US" w:bidi="ar-SA"/>
        </w:rPr>
        <w:t>Intensive Care Med</w:t>
      </w:r>
      <w:r w:rsidRPr="00FF37CB">
        <w:rPr>
          <w:rFonts w:ascii="Arial Narrow" w:eastAsia="Yu Mincho" w:hAnsi="Arial Narrow"/>
          <w:sz w:val="20"/>
          <w:szCs w:val="20"/>
          <w:lang w:val="en-GB" w:eastAsia="en-US" w:bidi="ar-SA"/>
        </w:rPr>
        <w:t xml:space="preserve"> 2020 Sep 4;1-9. </w:t>
      </w:r>
    </w:p>
    <w:p w14:paraId="14F95CE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ARDS Definition Task Force; V Marco Ranieri, Gordon D Rubenfeld, B Taylor Thompson,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Acute respiratory distress syndrome: the Berlin Definition.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12;307(23):2526-33</w:t>
      </w:r>
    </w:p>
    <w:p w14:paraId="3D6D6979"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asselli G, Tonetti T, Protti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athophysiology of COVID-19-associated acute respiratory distress syndrome: a multicentre prospective observational study. </w:t>
      </w:r>
      <w:r w:rsidRPr="00FF37CB">
        <w:rPr>
          <w:rFonts w:ascii="Arial Narrow" w:eastAsia="Yu Mincho" w:hAnsi="Arial Narrow"/>
          <w:i/>
          <w:iCs/>
          <w:sz w:val="20"/>
          <w:szCs w:val="20"/>
          <w:lang w:val="en-GB" w:eastAsia="en-US" w:bidi="ar-SA"/>
        </w:rPr>
        <w:t>Lancet Respir Med.</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S</w:t>
      </w:r>
      <w:proofErr w:type="gramEnd"/>
      <w:r w:rsidRPr="00FF37CB">
        <w:rPr>
          <w:rFonts w:ascii="Arial Narrow" w:eastAsia="Yu Mincho" w:hAnsi="Arial Narrow"/>
          <w:sz w:val="20"/>
          <w:szCs w:val="20"/>
          <w:lang w:val="en-GB" w:eastAsia="en-US" w:bidi="ar-SA"/>
        </w:rPr>
        <w:t>2213-2600(20)30370-2</w:t>
      </w:r>
    </w:p>
    <w:p w14:paraId="29742E36"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ieco DL, Bongiovanni F, Chen L,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Respiratory physiology of COVID-19-induced respiratory failure compared to ARDS of other etiologies. </w:t>
      </w:r>
      <w:r w:rsidRPr="00FF37CB">
        <w:rPr>
          <w:rFonts w:ascii="Arial Narrow" w:eastAsia="Yu Mincho" w:hAnsi="Arial Narrow"/>
          <w:i/>
          <w:iCs/>
          <w:sz w:val="20"/>
          <w:szCs w:val="20"/>
          <w:lang w:val="en-GB" w:eastAsia="en-US" w:bidi="ar-SA"/>
        </w:rPr>
        <w:t>Crit Care</w:t>
      </w:r>
      <w:r w:rsidRPr="00FF37CB">
        <w:rPr>
          <w:rFonts w:ascii="Arial Narrow" w:eastAsia="Yu Mincho" w:hAnsi="Arial Narrow"/>
          <w:sz w:val="20"/>
          <w:szCs w:val="20"/>
          <w:lang w:val="en-GB" w:eastAsia="en-US" w:bidi="ar-SA"/>
        </w:rPr>
        <w:t xml:space="preserve"> 2020;24(1):529</w:t>
      </w:r>
    </w:p>
    <w:p w14:paraId="691D8CA1"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Ramanathan K, Antognini D, Combes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lanning and provision of ECMO services for severe ARDS during the COVID-19 pandemic and other outbreaks of emerging infectious diseases. </w:t>
      </w:r>
      <w:r w:rsidRPr="00FF37CB">
        <w:rPr>
          <w:rFonts w:ascii="Arial Narrow" w:eastAsia="Yu Mincho" w:hAnsi="Arial Narrow"/>
          <w:i/>
          <w:iCs/>
          <w:sz w:val="20"/>
          <w:szCs w:val="20"/>
          <w:lang w:val="en-GB" w:eastAsia="en-US" w:bidi="ar-SA"/>
        </w:rPr>
        <w:t>Lancet Respir Med</w:t>
      </w:r>
      <w:r w:rsidRPr="00FF37CB">
        <w:rPr>
          <w:rFonts w:ascii="Arial Narrow" w:eastAsia="Yu Mincho" w:hAnsi="Arial Narrow"/>
          <w:sz w:val="20"/>
          <w:szCs w:val="20"/>
          <w:lang w:val="en-GB" w:eastAsia="en-US" w:bidi="ar-SA"/>
        </w:rPr>
        <w:t xml:space="preserve"> 2020;8(5):518-26</w:t>
      </w:r>
    </w:p>
    <w:p w14:paraId="2DA8F37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Alhazzani W, Hylander Møller M, Arabi YM,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Surviving Sepsis Campaign: guidelines on the management of critically ill adults with Coronavirus Disease 2019 (COVID-19). </w:t>
      </w:r>
      <w:r w:rsidRPr="00FF37CB">
        <w:rPr>
          <w:rFonts w:ascii="Arial Narrow" w:eastAsia="Yu Mincho" w:hAnsi="Arial Narrow"/>
          <w:i/>
          <w:iCs/>
          <w:sz w:val="20"/>
          <w:szCs w:val="20"/>
          <w:lang w:val="en-US" w:eastAsia="en-US" w:bidi="ar-SA"/>
        </w:rPr>
        <w:t>Intensive Care Med.</w:t>
      </w:r>
      <w:r w:rsidRPr="00FF37CB">
        <w:rPr>
          <w:rFonts w:ascii="Arial Narrow" w:eastAsia="Yu Mincho" w:hAnsi="Arial Narrow"/>
          <w:sz w:val="20"/>
          <w:szCs w:val="20"/>
          <w:lang w:val="en-US" w:eastAsia="en-US" w:bidi="ar-SA"/>
        </w:rPr>
        <w:t xml:space="preserve"> 2020;48(6</w:t>
      </w:r>
      <w:proofErr w:type="gramStart"/>
      <w:r w:rsidRPr="00FF37CB">
        <w:rPr>
          <w:rFonts w:ascii="Arial Narrow" w:eastAsia="Yu Mincho" w:hAnsi="Arial Narrow"/>
          <w:sz w:val="20"/>
          <w:szCs w:val="20"/>
          <w:lang w:val="en-US" w:eastAsia="en-US" w:bidi="ar-SA"/>
        </w:rPr>
        <w:t>):e</w:t>
      </w:r>
      <w:proofErr w:type="gramEnd"/>
      <w:r w:rsidRPr="00FF37CB">
        <w:rPr>
          <w:rFonts w:ascii="Arial Narrow" w:eastAsia="Yu Mincho" w:hAnsi="Arial Narrow"/>
          <w:sz w:val="20"/>
          <w:szCs w:val="20"/>
          <w:lang w:val="en-US" w:eastAsia="en-US" w:bidi="ar-SA"/>
        </w:rPr>
        <w:t>440-e469</w:t>
      </w:r>
    </w:p>
    <w:p w14:paraId="459153E1"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Antonelli M, Conti G, Pelosi P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New treatment of acute hypoxemic respiratory failure: noninvasive pressure support ventilation delivered by helmet--a pilot controlled trial. </w:t>
      </w:r>
      <w:r w:rsidRPr="00FF37CB">
        <w:rPr>
          <w:rFonts w:ascii="Arial Narrow" w:eastAsia="Yu Mincho" w:hAnsi="Arial Narrow"/>
          <w:i/>
          <w:iCs/>
          <w:sz w:val="20"/>
          <w:szCs w:val="20"/>
          <w:lang w:val="en-GB" w:eastAsia="en-US" w:bidi="ar-SA"/>
        </w:rPr>
        <w:t>Crit Care Med.</w:t>
      </w:r>
      <w:r w:rsidRPr="00FF37CB">
        <w:rPr>
          <w:rFonts w:ascii="Arial Narrow" w:eastAsia="Yu Mincho" w:hAnsi="Arial Narrow"/>
          <w:sz w:val="20"/>
          <w:szCs w:val="20"/>
          <w:lang w:val="en-GB" w:eastAsia="en-US" w:bidi="ar-SA"/>
        </w:rPr>
        <w:t xml:space="preserve"> 2002;30(3):602-8</w:t>
      </w:r>
    </w:p>
    <w:p w14:paraId="734BC04B"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Patel BK, Wolfe KS, Pohlman AS,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Effect of noninvasive ventilation delivered by helmet vs face mask on the rate of endotracheal intubation in patients with Acute Respiratory Distress Syndrome.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16;315(22):2435-2441</w:t>
      </w:r>
    </w:p>
    <w:p w14:paraId="3C1CEA1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Coppo A, Bellani G, Winterton D,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Feasibility and physiological effects of prone positioning in non-intubated patients with acute respiratory failure due to COVID-19 (PRON-COVID): a prospective cohort study. </w:t>
      </w:r>
      <w:r w:rsidRPr="00FF37CB">
        <w:rPr>
          <w:rFonts w:ascii="Arial Narrow" w:eastAsia="Yu Mincho" w:hAnsi="Arial Narrow"/>
          <w:i/>
          <w:iCs/>
          <w:sz w:val="20"/>
          <w:szCs w:val="20"/>
          <w:lang w:val="en-GB" w:eastAsia="en-US" w:bidi="ar-SA"/>
        </w:rPr>
        <w:t>Lancet</w:t>
      </w:r>
      <w:r w:rsidRPr="00FF37CB">
        <w:rPr>
          <w:rFonts w:ascii="Arial Narrow" w:eastAsia="Yu Mincho" w:hAnsi="Arial Narrow"/>
          <w:sz w:val="20"/>
          <w:szCs w:val="20"/>
          <w:lang w:val="en-GB" w:eastAsia="en-US" w:bidi="ar-SA"/>
        </w:rPr>
        <w:t xml:space="preserve"> </w:t>
      </w:r>
      <w:r w:rsidRPr="00FF37CB">
        <w:rPr>
          <w:rFonts w:ascii="Arial Narrow" w:eastAsia="Yu Mincho" w:hAnsi="Arial Narrow"/>
          <w:i/>
          <w:iCs/>
          <w:sz w:val="20"/>
          <w:szCs w:val="20"/>
          <w:lang w:val="en-GB" w:eastAsia="en-US" w:bidi="ar-SA"/>
        </w:rPr>
        <w:t>Respir Med</w:t>
      </w:r>
      <w:r w:rsidRPr="00FF37CB">
        <w:rPr>
          <w:rFonts w:ascii="Arial Narrow" w:eastAsia="Yu Mincho" w:hAnsi="Arial Narrow"/>
          <w:sz w:val="20"/>
          <w:szCs w:val="20"/>
          <w:lang w:val="en-GB" w:eastAsia="en-US" w:bidi="ar-SA"/>
        </w:rPr>
        <w:t xml:space="preserve"> 2020;8(8):765-774</w:t>
      </w:r>
    </w:p>
    <w:p w14:paraId="3C4E57E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lastRenderedPageBreak/>
        <w:t xml:space="preserve">World Health Organization. </w:t>
      </w:r>
      <w:r w:rsidRPr="00FF37CB">
        <w:rPr>
          <w:rFonts w:ascii="Arial Narrow" w:eastAsia="Yu Mincho" w:hAnsi="Arial Narrow"/>
          <w:i/>
          <w:iCs/>
          <w:sz w:val="20"/>
          <w:szCs w:val="20"/>
          <w:lang w:val="en-GB" w:eastAsia="en-US" w:bidi="ar-SA"/>
        </w:rPr>
        <w:t xml:space="preserve">Coronavirus disease (COVID-19) technical guidance: Patient management. </w:t>
      </w:r>
      <w:r w:rsidRPr="00FF37CB">
        <w:rPr>
          <w:rFonts w:ascii="Arial Narrow" w:eastAsia="Yu Mincho" w:hAnsi="Arial Narrow"/>
          <w:sz w:val="20"/>
          <w:szCs w:val="20"/>
          <w:lang w:val="en-GB" w:eastAsia="en-US" w:bidi="ar-SA"/>
        </w:rPr>
        <w:t xml:space="preserve">Geneva: WHO; 2020. </w:t>
      </w:r>
      <w:hyperlink r:id="rId490" w:history="1">
        <w:r w:rsidRPr="00FF37CB">
          <w:rPr>
            <w:rFonts w:ascii="Arial Narrow" w:eastAsia="Yu Mincho" w:hAnsi="Arial Narrow"/>
            <w:sz w:val="20"/>
            <w:szCs w:val="20"/>
            <w:lang w:val="en-GB" w:eastAsia="en-US" w:bidi="ar-SA"/>
          </w:rPr>
          <w:t>https://www.who.int/emergencies/diseases/novel-coronavirus-2019/technical-guidance/patient-management</w:t>
        </w:r>
      </w:hyperlink>
      <w:r w:rsidRPr="00FF37CB">
        <w:rPr>
          <w:rFonts w:ascii="Arial Narrow" w:eastAsia="Yu Mincho" w:hAnsi="Arial Narrow"/>
          <w:sz w:val="20"/>
          <w:szCs w:val="20"/>
          <w:lang w:val="en-GB" w:eastAsia="en-US" w:bidi="ar-SA"/>
        </w:rPr>
        <w:t xml:space="preserve"> </w:t>
      </w:r>
    </w:p>
    <w:p w14:paraId="248E9B4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Petrucci N, De Feo C. Lung protective ventilation strategy for the acute respiratory distress syndrome. </w:t>
      </w:r>
      <w:r w:rsidRPr="00FF37CB">
        <w:rPr>
          <w:rFonts w:ascii="Arial Narrow" w:eastAsia="Yu Mincho" w:hAnsi="Arial Narrow"/>
          <w:i/>
          <w:iCs/>
          <w:sz w:val="20"/>
          <w:szCs w:val="20"/>
          <w:lang w:val="en-US" w:eastAsia="en-US" w:bidi="ar-SA"/>
        </w:rPr>
        <w:t>Cochrane Database Syst Rev</w:t>
      </w:r>
      <w:r w:rsidRPr="00FF37CB">
        <w:rPr>
          <w:rFonts w:ascii="Arial Narrow" w:eastAsia="Yu Mincho" w:hAnsi="Arial Narrow"/>
          <w:sz w:val="20"/>
          <w:szCs w:val="20"/>
          <w:lang w:val="en-US" w:eastAsia="en-US" w:bidi="ar-SA"/>
        </w:rPr>
        <w:t xml:space="preserve"> 2013;2013(2):CD003844</w:t>
      </w:r>
    </w:p>
    <w:p w14:paraId="0DE69C6D"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asselli G, Zangrillo A, Zanella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Baseline characteristics and outcomes of 1591 patients infected with SARS-CoV-2 admitted to ICUs of the Lombardy Region, Italy.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3(16):1574-81</w:t>
      </w:r>
    </w:p>
    <w:p w14:paraId="630BC196"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Bellani G, Laffey JG, Pham T,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Noninvasive ventilation of patients with Acute Respiratory Distress Syndrome. Insights from the LUNG SAFE Study. </w:t>
      </w:r>
      <w:r w:rsidRPr="00FF37CB">
        <w:rPr>
          <w:rFonts w:ascii="Arial Narrow" w:eastAsia="Yu Mincho" w:hAnsi="Arial Narrow"/>
          <w:i/>
          <w:iCs/>
          <w:sz w:val="20"/>
          <w:szCs w:val="20"/>
          <w:lang w:val="en-GB" w:eastAsia="en-US" w:bidi="ar-SA"/>
        </w:rPr>
        <w:t>Respir Crit Care Med</w:t>
      </w:r>
      <w:r w:rsidRPr="00FF37CB">
        <w:rPr>
          <w:rFonts w:ascii="Arial Narrow" w:eastAsia="Yu Mincho" w:hAnsi="Arial Narrow"/>
          <w:sz w:val="20"/>
          <w:szCs w:val="20"/>
          <w:lang w:val="en-GB" w:eastAsia="en-US" w:bidi="ar-SA"/>
        </w:rPr>
        <w:t xml:space="preserve"> 2017;195(1):67-77</w:t>
      </w:r>
    </w:p>
    <w:p w14:paraId="550E75F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asselli G, Greco M, Zanella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Risk factors associated with mortality among patients with COVID-19 in Intensive Care Units in Lombardy, Italy. </w:t>
      </w:r>
      <w:r w:rsidRPr="00FF37CB">
        <w:rPr>
          <w:rFonts w:ascii="Arial Narrow" w:eastAsia="Yu Mincho" w:hAnsi="Arial Narrow"/>
          <w:i/>
          <w:iCs/>
          <w:sz w:val="20"/>
          <w:szCs w:val="20"/>
          <w:lang w:val="en-GB" w:eastAsia="en-US" w:bidi="ar-SA"/>
        </w:rPr>
        <w:t>JAMA Intern Med</w:t>
      </w:r>
      <w:r w:rsidRPr="00FF37CB">
        <w:rPr>
          <w:rFonts w:ascii="Arial Narrow" w:eastAsia="Yu Mincho" w:hAnsi="Arial Narrow"/>
          <w:sz w:val="20"/>
          <w:szCs w:val="20"/>
          <w:lang w:val="en-GB" w:eastAsia="en-US" w:bidi="ar-SA"/>
        </w:rPr>
        <w:t xml:space="preserve"> 2020 Jul </w:t>
      </w:r>
      <w:proofErr w:type="gramStart"/>
      <w:r w:rsidRPr="00FF37CB">
        <w:rPr>
          <w:rFonts w:ascii="Arial Narrow" w:eastAsia="Yu Mincho" w:hAnsi="Arial Narrow"/>
          <w:sz w:val="20"/>
          <w:szCs w:val="20"/>
          <w:lang w:val="en-GB" w:eastAsia="en-US" w:bidi="ar-SA"/>
        </w:rPr>
        <w:t>15:e</w:t>
      </w:r>
      <w:proofErr w:type="gramEnd"/>
      <w:r w:rsidRPr="00FF37CB">
        <w:rPr>
          <w:rFonts w:ascii="Arial Narrow" w:eastAsia="Yu Mincho" w:hAnsi="Arial Narrow"/>
          <w:sz w:val="20"/>
          <w:szCs w:val="20"/>
          <w:lang w:val="en-GB" w:eastAsia="en-US" w:bidi="ar-SA"/>
        </w:rPr>
        <w:t xml:space="preserve">203539 </w:t>
      </w:r>
    </w:p>
    <w:p w14:paraId="26D0D389"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Stevens PE, Levin A, Kidney Disease: Improving Global Outcomes Chronic Kidney Disease. Guideline Development Work Group Members. Evaluation and management of chronic kidney disease: synopsis of the kidney disease: improving global outcomes 2012 clinical practice guideline. </w:t>
      </w:r>
      <w:r w:rsidRPr="00FF37CB">
        <w:rPr>
          <w:rFonts w:ascii="Arial Narrow" w:eastAsia="Yu Mincho" w:hAnsi="Arial Narrow"/>
          <w:i/>
          <w:iCs/>
          <w:sz w:val="20"/>
          <w:szCs w:val="20"/>
          <w:lang w:val="en-US" w:eastAsia="en-US" w:bidi="ar-SA"/>
        </w:rPr>
        <w:t>Ann Intern Med.</w:t>
      </w:r>
      <w:r w:rsidRPr="00FF37CB">
        <w:rPr>
          <w:rFonts w:ascii="Arial Narrow" w:eastAsia="Yu Mincho" w:hAnsi="Arial Narrow"/>
          <w:sz w:val="20"/>
          <w:szCs w:val="20"/>
          <w:lang w:val="en-US" w:eastAsia="en-US" w:bidi="ar-SA"/>
        </w:rPr>
        <w:t xml:space="preserve"> 2013;158(11):825-30</w:t>
      </w:r>
    </w:p>
    <w:p w14:paraId="344FEED6"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talia. Decreto del Presidente del Consiglio dei Ministri 17 maggio 2020 Disposizioni attuative del decreto-legge 25 marzo 2020, n. 19, recante misure urgenti per fronteggiare l’emergenza epidemiologica da COVID-19, e del decreto-legge 16 maggio 2020, n. 33, recante ulteriori misure urgenti per fronteggiare l’emergenza epidemiologica da COVID-19. (20A02717). </w:t>
      </w:r>
      <w:r w:rsidRPr="003F7DC9">
        <w:rPr>
          <w:rFonts w:ascii="Arial Narrow" w:eastAsia="Yu Mincho" w:hAnsi="Arial Narrow"/>
          <w:i/>
          <w:iCs/>
          <w:sz w:val="20"/>
          <w:szCs w:val="20"/>
          <w:lang w:eastAsia="en-US" w:bidi="ar-SA"/>
        </w:rPr>
        <w:t>Gazzetta Ufficiale Serie Generale</w:t>
      </w:r>
      <w:r w:rsidRPr="003F7DC9">
        <w:rPr>
          <w:rFonts w:ascii="Arial Narrow" w:eastAsia="Yu Mincho" w:hAnsi="Arial Narrow"/>
          <w:sz w:val="20"/>
          <w:szCs w:val="20"/>
          <w:lang w:eastAsia="en-US" w:bidi="ar-SA"/>
        </w:rPr>
        <w:t xml:space="preserve"> n.126 del 17 magio 2020. </w:t>
      </w:r>
      <w:hyperlink r:id="rId491" w:history="1">
        <w:r w:rsidRPr="003F7DC9">
          <w:rPr>
            <w:rFonts w:ascii="Arial Narrow" w:eastAsia="Yu Mincho" w:hAnsi="Arial Narrow"/>
            <w:sz w:val="20"/>
            <w:szCs w:val="20"/>
            <w:lang w:eastAsia="en-US" w:bidi="ar-SA"/>
          </w:rPr>
          <w:t>https://www.gazzettaufficiale.it/eli/id/2020/05/17/20A02717/sg</w:t>
        </w:r>
      </w:hyperlink>
      <w:r w:rsidRPr="003F7DC9">
        <w:rPr>
          <w:rFonts w:ascii="Arial Narrow" w:eastAsia="Yu Mincho" w:hAnsi="Arial Narrow"/>
          <w:sz w:val="20"/>
          <w:szCs w:val="20"/>
          <w:lang w:eastAsia="en-US" w:bidi="ar-SA"/>
        </w:rPr>
        <w:t xml:space="preserve"> </w:t>
      </w:r>
    </w:p>
    <w:p w14:paraId="798A46D4" w14:textId="77777777" w:rsidR="00D20537" w:rsidRPr="003F7DC9" w:rsidRDefault="00D20537" w:rsidP="00D20537">
      <w:pPr>
        <w:widowControl/>
        <w:autoSpaceDE/>
        <w:autoSpaceDN/>
        <w:spacing w:after="160" w:line="259" w:lineRule="auto"/>
        <w:rPr>
          <w:rFonts w:ascii="Arial Narrow" w:eastAsia="Yu Mincho" w:hAnsi="Arial Narrow"/>
          <w:sz w:val="20"/>
          <w:szCs w:val="20"/>
          <w:lang w:eastAsia="en-US" w:bidi="ar-SA"/>
        </w:rPr>
      </w:pPr>
      <w:r w:rsidRPr="003F7DC9">
        <w:rPr>
          <w:rFonts w:ascii="Arial Narrow" w:eastAsia="Calibri" w:hAnsi="Arial Narrow"/>
          <w:sz w:val="20"/>
          <w:szCs w:val="20"/>
          <w:lang w:eastAsia="en-US" w:bidi="ar-SA"/>
        </w:rPr>
        <w:br w:type="page"/>
      </w:r>
    </w:p>
    <w:p w14:paraId="48CC30F8" w14:textId="77777777" w:rsidR="00D20537" w:rsidRPr="003F7DC9" w:rsidRDefault="00D20537" w:rsidP="00D20537">
      <w:pPr>
        <w:widowControl/>
        <w:autoSpaceDE/>
        <w:autoSpaceDN/>
        <w:spacing w:after="160" w:line="259" w:lineRule="auto"/>
        <w:rPr>
          <w:rFonts w:ascii="Arial Narrow" w:eastAsia="Calibri" w:hAnsi="Arial Narrow"/>
          <w:sz w:val="20"/>
          <w:szCs w:val="20"/>
          <w:lang w:eastAsia="en-US" w:bidi="ar-SA"/>
        </w:rPr>
      </w:pPr>
      <w:r w:rsidRPr="003F7DC9">
        <w:rPr>
          <w:rFonts w:ascii="Arial Narrow" w:eastAsia="Calibri" w:hAnsi="Arial Narrow"/>
          <w:noProof/>
          <w:sz w:val="20"/>
          <w:szCs w:val="20"/>
          <w:lang w:eastAsia="en-US" w:bidi="ar-SA"/>
        </w:rPr>
        <w:lastRenderedPageBreak/>
        <mc:AlternateContent>
          <mc:Choice Requires="wps">
            <w:drawing>
              <wp:anchor distT="0" distB="0" distL="114300" distR="114300" simplePos="0" relativeHeight="251834368" behindDoc="0" locked="0" layoutInCell="1" allowOverlap="1" wp14:anchorId="19FC39B2" wp14:editId="7C3E20C0">
                <wp:simplePos x="0" y="0"/>
                <wp:positionH relativeFrom="column">
                  <wp:posOffset>2093815</wp:posOffset>
                </wp:positionH>
                <wp:positionV relativeFrom="paragraph">
                  <wp:posOffset>8660870</wp:posOffset>
                </wp:positionV>
                <wp:extent cx="1564305" cy="627233"/>
                <wp:effectExtent l="0" t="0" r="0" b="1905"/>
                <wp:wrapNone/>
                <wp:docPr id="193" name="Rettangolo 193"/>
                <wp:cNvGraphicFramePr/>
                <a:graphic xmlns:a="http://schemas.openxmlformats.org/drawingml/2006/main">
                  <a:graphicData uri="http://schemas.microsoft.com/office/word/2010/wordprocessingShape">
                    <wps:wsp>
                      <wps:cNvSpPr/>
                      <wps:spPr>
                        <a:xfrm>
                          <a:off x="0" y="0"/>
                          <a:ext cx="1564305" cy="627233"/>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4D1AFD" id="Rettangolo 193" o:spid="_x0000_s1026" style="position:absolute;margin-left:164.85pt;margin-top:681.95pt;width:123.15pt;height:49.4pt;z-index:251834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" fillcolor="window" stroked="f" strokeweight="1pt"/>
            </w:pict>
          </mc:Fallback>
        </mc:AlternateContent>
      </w:r>
    </w:p>
    <w:p w14:paraId="5C7F80F8"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228392FF"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2CAAFF81"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718BA8D"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AB98006"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97146FD"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19BD2577"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0852F9A3"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723F868D"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0A19D31A"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1BC433EF"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51092719"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672DCAAA"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62C4BAC4"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03DD755"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F7AA175"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2E90ED95"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08F72C13"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0D627832"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15A9DED9"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0D6E5A7"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F3501B3"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6F8EF52F"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5A60FF03"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56240881"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F6724B7"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72F850E0"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B439DC2"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2C07E309"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59D95A7"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9830926"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302DCB5"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5FD9E6CA"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577C7D2"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1F39A778" w14:textId="77777777" w:rsidR="00D20537" w:rsidRPr="003F7DC9" w:rsidRDefault="00D20537" w:rsidP="00D20537">
      <w:pPr>
        <w:widowControl/>
        <w:autoSpaceDE/>
        <w:autoSpaceDN/>
        <w:spacing w:after="120"/>
        <w:ind w:left="425"/>
        <w:jc w:val="center"/>
        <w:rPr>
          <w:rFonts w:eastAsia="Calibri"/>
          <w:i/>
          <w:iCs/>
          <w:sz w:val="20"/>
          <w:szCs w:val="20"/>
          <w:lang w:eastAsia="en-US" w:bidi="ar-SA"/>
        </w:rPr>
      </w:pPr>
      <w:r w:rsidRPr="003F7DC9">
        <w:rPr>
          <w:rFonts w:eastAsia="Calibri"/>
          <w:i/>
          <w:iCs/>
          <w:sz w:val="20"/>
          <w:szCs w:val="20"/>
          <w:lang w:eastAsia="en-US" w:bidi="ar-SA"/>
        </w:rPr>
        <w:t>Chiuso in Redazione</w:t>
      </w:r>
    </w:p>
    <w:p w14:paraId="01DA7AD1" w14:textId="77777777" w:rsidR="00D20537" w:rsidRPr="003F7DC9" w:rsidRDefault="00D20537" w:rsidP="00D20537">
      <w:pPr>
        <w:widowControl/>
        <w:autoSpaceDE/>
        <w:autoSpaceDN/>
        <w:spacing w:after="120"/>
        <w:ind w:left="425"/>
        <w:jc w:val="center"/>
        <w:rPr>
          <w:rFonts w:eastAsia="Calibri"/>
          <w:i/>
          <w:iCs/>
          <w:sz w:val="20"/>
          <w:szCs w:val="20"/>
          <w:lang w:eastAsia="en-US" w:bidi="ar-SA"/>
        </w:rPr>
      </w:pPr>
      <w:r w:rsidRPr="003F7DC9">
        <w:rPr>
          <w:rFonts w:eastAsia="Calibri"/>
          <w:i/>
          <w:iCs/>
          <w:noProof/>
          <w:sz w:val="20"/>
          <w:szCs w:val="20"/>
          <w:lang w:eastAsia="en-US" w:bidi="ar-SA"/>
        </w:rPr>
        <mc:AlternateContent>
          <mc:Choice Requires="wps">
            <w:drawing>
              <wp:anchor distT="0" distB="0" distL="114300" distR="114300" simplePos="0" relativeHeight="251833344" behindDoc="0" locked="0" layoutInCell="1" allowOverlap="1" wp14:anchorId="767B63B4" wp14:editId="76ACD744">
                <wp:simplePos x="0" y="0"/>
                <wp:positionH relativeFrom="column">
                  <wp:posOffset>2172566</wp:posOffset>
                </wp:positionH>
                <wp:positionV relativeFrom="paragraph">
                  <wp:posOffset>729038</wp:posOffset>
                </wp:positionV>
                <wp:extent cx="1382935" cy="536549"/>
                <wp:effectExtent l="0" t="0" r="8255" b="0"/>
                <wp:wrapNone/>
                <wp:docPr id="194" name="Rettangolo 194"/>
                <wp:cNvGraphicFramePr/>
                <a:graphic xmlns:a="http://schemas.openxmlformats.org/drawingml/2006/main">
                  <a:graphicData uri="http://schemas.microsoft.com/office/word/2010/wordprocessingShape">
                    <wps:wsp>
                      <wps:cNvSpPr/>
                      <wps:spPr>
                        <a:xfrm>
                          <a:off x="0" y="0"/>
                          <a:ext cx="1382935" cy="53654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47D4BB" id="Rettangolo 194" o:spid="_x0000_s1026" style="position:absolute;margin-left:171.05pt;margin-top:57.4pt;width:108.9pt;height:42.25pt;z-index:251833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" fillcolor="window" stroked="f" strokeweight="1pt"/>
            </w:pict>
          </mc:Fallback>
        </mc:AlternateContent>
      </w:r>
      <w:r w:rsidRPr="003F7DC9">
        <w:rPr>
          <w:rFonts w:eastAsia="Calibri"/>
          <w:i/>
          <w:iCs/>
          <w:sz w:val="20"/>
          <w:szCs w:val="20"/>
          <w:lang w:eastAsia="en-US" w:bidi="ar-SA"/>
        </w:rPr>
        <w:t>Roma, 12 ottobre 2020</w:t>
      </w:r>
    </w:p>
    <w:p w14:paraId="35A65DB2" w14:textId="77777777" w:rsidR="00D20537" w:rsidRPr="003F7DC9" w:rsidRDefault="00D20537" w:rsidP="00D20537">
      <w:pPr>
        <w:pStyle w:val="NormaleWeb"/>
        <w:ind w:left="720"/>
        <w:rPr>
          <w:rFonts w:ascii="SymbolMT" w:hAnsi="SymbolMT"/>
          <w:sz w:val="22"/>
          <w:szCs w:val="22"/>
        </w:rPr>
      </w:pPr>
    </w:p>
    <w:sectPr w:rsidR="00D20537" w:rsidRPr="003F7DC9" w:rsidSect="002F7BAD">
      <w:footerReference w:type="default" r:id="rId492"/>
      <w:pgSz w:w="11906" w:h="16838" w:code="9"/>
      <w:pgMar w:top="1701" w:right="707" w:bottom="1701" w:left="709" w:header="284" w:footer="851"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Autore" w:initials="A">
    <w:p w14:paraId="3DBAF02D" w14:textId="77777777" w:rsidR="00667E3C" w:rsidRDefault="00667E3C" w:rsidP="00C11E68">
      <w:pPr>
        <w:pStyle w:val="Testocommento"/>
      </w:pPr>
      <w:r>
        <w:rPr>
          <w:rStyle w:val="Rimandocommento"/>
        </w:rPr>
        <w:annotationRef/>
      </w:r>
      <w:r>
        <w:t>Proposta MAE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BAF0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BAF02D" w16cid:durableId="23AB17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5E8209" w14:textId="77777777" w:rsidR="00667E3C" w:rsidRDefault="00667E3C">
      <w:r>
        <w:separator/>
      </w:r>
    </w:p>
  </w:endnote>
  <w:endnote w:type="continuationSeparator" w:id="0">
    <w:p w14:paraId="485E8F56" w14:textId="77777777" w:rsidR="00667E3C" w:rsidRDefault="00667E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Noto Sans Symbols">
    <w:altName w:val="Calibri"/>
    <w:charset w:val="00"/>
    <w:family w:val="auto"/>
    <w:pitch w:val="default"/>
  </w:font>
  <w:font w:name="Arial Unicode MS">
    <w:panose1 w:val="020B0604020202020204"/>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ans Narrow">
    <w:altName w:val="Arial"/>
    <w:charset w:val="00"/>
    <w:family w:val="swiss"/>
    <w:pitch w:val="variable"/>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ont464">
    <w:altName w:val="Yu Gothic"/>
    <w:charset w:val="80"/>
    <w:family w:val="auto"/>
    <w:pitch w:val="variable"/>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TimesNewRomanPS">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550150"/>
      <w:docPartObj>
        <w:docPartGallery w:val="Page Numbers (Bottom of Page)"/>
        <w:docPartUnique/>
      </w:docPartObj>
    </w:sdtPr>
    <w:sdtEndPr>
      <w:rPr>
        <w:rFonts w:ascii="Arial Narrow" w:hAnsi="Arial Narrow"/>
        <w:sz w:val="20"/>
        <w:szCs w:val="20"/>
      </w:rPr>
    </w:sdtEndPr>
    <w:sdtContent>
      <w:p w14:paraId="4E83D30D" w14:textId="77777777" w:rsidR="00667E3C" w:rsidRDefault="00667E3C" w:rsidP="004F4F20">
        <w:pPr>
          <w:pBdr>
            <w:bottom w:val="single" w:sz="4" w:space="1" w:color="auto"/>
          </w:pBdr>
          <w:rPr>
            <w:rFonts w:ascii="Arial Narrow" w:hAnsi="Arial Narrow"/>
            <w:sz w:val="20"/>
            <w:szCs w:val="24"/>
          </w:rPr>
        </w:pPr>
      </w:p>
      <w:p w14:paraId="3244768F" w14:textId="77777777" w:rsidR="00667E3C" w:rsidRPr="00683893" w:rsidRDefault="00667E3C" w:rsidP="004F4F20">
        <w:pPr>
          <w:rPr>
            <w:rFonts w:ascii="Arial Narrow" w:hAnsi="Arial Narrow" w:cs="Arial"/>
            <w:sz w:val="20"/>
            <w:szCs w:val="20"/>
          </w:rPr>
        </w:pPr>
        <w:r w:rsidRPr="00683893">
          <w:rPr>
            <w:rFonts w:ascii="Arial Narrow" w:hAnsi="Arial Narrow" w:cs="Arial"/>
            <w:sz w:val="20"/>
            <w:szCs w:val="20"/>
          </w:rPr>
          <w:t>La responsabilità dei dati scientifici e tecnici è dei singoli autori, che dichiarano di non avere conflitti di interesse.</w:t>
        </w:r>
      </w:p>
      <w:p w14:paraId="078527D1" w14:textId="77777777" w:rsidR="00667E3C" w:rsidRPr="009765E0" w:rsidRDefault="00667E3C" w:rsidP="004F4F20">
        <w:pPr>
          <w:rPr>
            <w:rFonts w:ascii="Arial Narrow" w:hAnsi="Arial Narrow" w:cs="Arial"/>
            <w:sz w:val="20"/>
            <w:szCs w:val="20"/>
          </w:rPr>
        </w:pPr>
        <w:r>
          <w:rPr>
            <w:i/>
            <w:iCs/>
            <w:noProof/>
            <w:sz w:val="16"/>
            <w:szCs w:val="16"/>
          </w:rPr>
          <w:drawing>
            <wp:anchor distT="0" distB="0" distL="114300" distR="114300" simplePos="0" relativeHeight="251660288" behindDoc="1" locked="0" layoutInCell="1" allowOverlap="1" wp14:anchorId="09701C15" wp14:editId="2CF20CE6">
              <wp:simplePos x="0" y="0"/>
              <wp:positionH relativeFrom="column">
                <wp:posOffset>2917945</wp:posOffset>
              </wp:positionH>
              <wp:positionV relativeFrom="paragraph">
                <wp:posOffset>370479</wp:posOffset>
              </wp:positionV>
              <wp:extent cx="800100" cy="254000"/>
              <wp:effectExtent l="0" t="0" r="0" b="0"/>
              <wp:wrapNone/>
              <wp:docPr id="269" name="Immagin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r="-16667" b="-5263"/>
                      <a:stretch>
                        <a:fillRect/>
                      </a:stretch>
                    </pic:blipFill>
                    <pic:spPr bwMode="auto">
                      <a:xfrm>
                        <a:off x="0" y="0"/>
                        <a:ext cx="800100" cy="254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Narrow" w:hAnsi="Arial Narrow" w:cs="Arial"/>
            <w:sz w:val="20"/>
            <w:szCs w:val="20"/>
          </w:rPr>
          <w:t xml:space="preserve">Redazione e grafica </w:t>
        </w:r>
        <w:r w:rsidRPr="009765E0">
          <w:rPr>
            <w:rFonts w:ascii="Arial Narrow" w:hAnsi="Arial Narrow" w:cs="Arial"/>
            <w:sz w:val="20"/>
            <w:szCs w:val="20"/>
          </w:rPr>
          <w:t>a cura del Servizio Comunicazione Scientifica</w:t>
        </w:r>
        <w:r>
          <w:rPr>
            <w:rFonts w:ascii="Arial Narrow" w:hAnsi="Arial Narrow" w:cs="Arial"/>
            <w:sz w:val="20"/>
            <w:szCs w:val="20"/>
          </w:rPr>
          <w:t xml:space="preserve"> dell’Istituto Superiore di Sanità</w:t>
        </w:r>
        <w:r>
          <w:rPr>
            <w:rFonts w:ascii="Arial Narrow" w:hAnsi="Arial Narrow" w:cs="Arial"/>
            <w:sz w:val="20"/>
            <w:szCs w:val="20"/>
          </w:rPr>
          <w:br/>
          <w:t>(Sandra Salinetti e Paola De Castro)</w:t>
        </w:r>
      </w:p>
      <w:p w14:paraId="1A552491" w14:textId="77777777" w:rsidR="00667E3C" w:rsidRPr="007D14FF" w:rsidRDefault="00667E3C" w:rsidP="004F4F20">
        <w:pPr>
          <w:rPr>
            <w:rFonts w:ascii="Arial Narrow" w:hAnsi="Arial Narrow"/>
            <w:sz w:val="20"/>
            <w:szCs w:val="20"/>
          </w:rPr>
        </w:pPr>
        <w:r w:rsidRPr="009765E0">
          <w:rPr>
            <w:rFonts w:ascii="Arial Narrow" w:hAnsi="Arial Narrow" w:cs="Arial"/>
            <w:sz w:val="20"/>
            <w:szCs w:val="20"/>
          </w:rPr>
          <w:t xml:space="preserve">© </w:t>
        </w:r>
        <w:r>
          <w:rPr>
            <w:rFonts w:ascii="Arial Narrow" w:hAnsi="Arial Narrow" w:cs="Arial"/>
            <w:sz w:val="20"/>
            <w:szCs w:val="20"/>
          </w:rPr>
          <w:t xml:space="preserve">Ministero della Salute- </w:t>
        </w:r>
        <w:r w:rsidRPr="009765E0">
          <w:rPr>
            <w:rFonts w:ascii="Arial Narrow" w:hAnsi="Arial Narrow" w:cs="Arial"/>
            <w:sz w:val="20"/>
            <w:szCs w:val="20"/>
          </w:rPr>
          <w:t>Istituto Superiore di Sanità</w:t>
        </w:r>
        <w:r>
          <w:rPr>
            <w:rFonts w:ascii="Arial Narrow" w:hAnsi="Arial Narrow" w:cs="Arial"/>
            <w:sz w:val="20"/>
            <w:szCs w:val="20"/>
          </w:rPr>
          <w:t xml:space="preserve"> </w:t>
        </w:r>
        <w:r w:rsidRPr="009765E0">
          <w:rPr>
            <w:rFonts w:ascii="Arial Narrow" w:hAnsi="Arial Narrow" w:cs="Arial"/>
            <w:sz w:val="20"/>
            <w:szCs w:val="20"/>
          </w:rPr>
          <w:t>2020</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Narrow" w:hAnsi="Arial Narrow"/>
      </w:rPr>
      <w:id w:val="-1606113035"/>
      <w:docPartObj>
        <w:docPartGallery w:val="Page Numbers (Bottom of Page)"/>
        <w:docPartUnique/>
      </w:docPartObj>
    </w:sdtPr>
    <w:sdtContent>
      <w:p w14:paraId="77D73E04" w14:textId="77777777" w:rsidR="00667E3C" w:rsidRPr="00BA7F2F" w:rsidRDefault="00667E3C" w:rsidP="004F4F20">
        <w:pPr>
          <w:pStyle w:val="Pidipagina"/>
          <w:jc w:val="center"/>
          <w:rPr>
            <w:rFonts w:ascii="Arial Narrow" w:hAnsi="Arial Narrow"/>
          </w:rPr>
        </w:pPr>
        <w:r w:rsidRPr="00BA7F2F">
          <w:rPr>
            <w:rFonts w:ascii="Arial Narrow" w:hAnsi="Arial Narrow"/>
          </w:rPr>
          <w:fldChar w:fldCharType="begin"/>
        </w:r>
        <w:r w:rsidRPr="00BA7F2F">
          <w:rPr>
            <w:rFonts w:ascii="Arial Narrow" w:hAnsi="Arial Narrow"/>
          </w:rPr>
          <w:instrText>PAGE   \* MERGEFORMAT</w:instrText>
        </w:r>
        <w:r w:rsidRPr="00BA7F2F">
          <w:rPr>
            <w:rFonts w:ascii="Arial Narrow" w:hAnsi="Arial Narrow"/>
          </w:rPr>
          <w:fldChar w:fldCharType="separate"/>
        </w:r>
        <w:r w:rsidRPr="00BA7F2F">
          <w:rPr>
            <w:rFonts w:ascii="Arial Narrow" w:hAnsi="Arial Narrow"/>
          </w:rPr>
          <w:t>2</w:t>
        </w:r>
        <w:r w:rsidRPr="00BA7F2F">
          <w:rPr>
            <w:rFonts w:ascii="Arial Narrow" w:hAnsi="Arial Narrow"/>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557A3" w14:textId="77777777" w:rsidR="00667E3C" w:rsidRDefault="00667E3C" w:rsidP="004F4F20">
    <w:pPr>
      <w:pStyle w:val="corpodeltesto"/>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67B6C" w14:textId="77777777" w:rsidR="00667E3C" w:rsidRDefault="00667E3C" w:rsidP="004F4F20">
    <w:pPr>
      <w:pBdr>
        <w:bottom w:val="single" w:sz="4" w:space="1" w:color="auto"/>
      </w:pBdr>
      <w:rPr>
        <w:rFonts w:ascii="Arial Narrow" w:hAnsi="Arial Narrow"/>
        <w:sz w:val="20"/>
        <w:szCs w:val="24"/>
      </w:rPr>
    </w:pPr>
  </w:p>
  <w:p w14:paraId="4459B0F5" w14:textId="77777777" w:rsidR="00667E3C" w:rsidRPr="00683893" w:rsidRDefault="00667E3C" w:rsidP="004F4F20">
    <w:pPr>
      <w:rPr>
        <w:rFonts w:ascii="Arial Narrow" w:hAnsi="Arial Narrow" w:cs="Arial"/>
        <w:sz w:val="20"/>
        <w:szCs w:val="20"/>
      </w:rPr>
    </w:pPr>
    <w:r w:rsidRPr="00683893">
      <w:rPr>
        <w:rFonts w:ascii="Arial Narrow" w:hAnsi="Arial Narrow" w:cs="Arial"/>
        <w:sz w:val="20"/>
        <w:szCs w:val="20"/>
      </w:rPr>
      <w:t>La responsabilità dei dati scientifici e tecnici è dei singoli autori, che dichiarano di non avere conflitti di interesse.</w:t>
    </w:r>
  </w:p>
  <w:p w14:paraId="3FE66EDC" w14:textId="77777777" w:rsidR="00667E3C" w:rsidRPr="009765E0" w:rsidRDefault="00667E3C" w:rsidP="004F4F20">
    <w:pPr>
      <w:rPr>
        <w:rFonts w:ascii="Arial Narrow" w:hAnsi="Arial Narrow" w:cs="Arial"/>
        <w:sz w:val="20"/>
        <w:szCs w:val="20"/>
      </w:rPr>
    </w:pPr>
    <w:r>
      <w:rPr>
        <w:rFonts w:ascii="Arial Narrow" w:hAnsi="Arial Narrow" w:cs="Arial"/>
        <w:sz w:val="20"/>
        <w:szCs w:val="20"/>
      </w:rPr>
      <w:t xml:space="preserve">Redazione e grafica </w:t>
    </w:r>
    <w:r w:rsidRPr="009765E0">
      <w:rPr>
        <w:rFonts w:ascii="Arial Narrow" w:hAnsi="Arial Narrow" w:cs="Arial"/>
        <w:sz w:val="20"/>
        <w:szCs w:val="20"/>
      </w:rPr>
      <w:t>a cura del Servizio Comunicazione Scientifica</w:t>
    </w:r>
    <w:r>
      <w:rPr>
        <w:rFonts w:ascii="Arial Narrow" w:hAnsi="Arial Narrow" w:cs="Arial"/>
        <w:sz w:val="20"/>
        <w:szCs w:val="20"/>
      </w:rPr>
      <w:t xml:space="preserve"> dell’</w:t>
    </w:r>
    <w:r w:rsidRPr="009765E0">
      <w:rPr>
        <w:rFonts w:ascii="Arial Narrow" w:hAnsi="Arial Narrow" w:cs="Arial"/>
        <w:sz w:val="20"/>
        <w:szCs w:val="20"/>
      </w:rPr>
      <w:t>Istituto Superiore di Sanità</w:t>
    </w:r>
    <w:r>
      <w:rPr>
        <w:rFonts w:ascii="Arial Narrow" w:hAnsi="Arial Narrow" w:cs="Arial"/>
        <w:sz w:val="20"/>
        <w:szCs w:val="20"/>
      </w:rPr>
      <w:t xml:space="preserve"> </w:t>
    </w:r>
    <w:r>
      <w:rPr>
        <w:rFonts w:ascii="Arial Narrow" w:hAnsi="Arial Narrow" w:cs="Arial"/>
        <w:sz w:val="20"/>
        <w:szCs w:val="20"/>
      </w:rPr>
      <w:br/>
      <w:t>(Sandra Salinetti e Paola De Castro)</w:t>
    </w:r>
  </w:p>
  <w:p w14:paraId="0637CF2F" w14:textId="77777777" w:rsidR="00667E3C" w:rsidRDefault="00667E3C" w:rsidP="004F4F20">
    <w:pPr>
      <w:rPr>
        <w:rFonts w:ascii="Arial Narrow" w:hAnsi="Arial Narrow"/>
        <w:sz w:val="20"/>
        <w:szCs w:val="24"/>
      </w:rPr>
    </w:pPr>
    <w:r>
      <w:rPr>
        <w:i/>
        <w:iCs/>
        <w:noProof/>
        <w:sz w:val="16"/>
        <w:szCs w:val="16"/>
      </w:rPr>
      <w:drawing>
        <wp:anchor distT="0" distB="0" distL="114300" distR="114300" simplePos="0" relativeHeight="251659264" behindDoc="1" locked="0" layoutInCell="1" allowOverlap="1" wp14:anchorId="5CE5A107" wp14:editId="705F82B3">
          <wp:simplePos x="0" y="0"/>
          <wp:positionH relativeFrom="column">
            <wp:posOffset>2978636</wp:posOffset>
          </wp:positionH>
          <wp:positionV relativeFrom="paragraph">
            <wp:posOffset>3175</wp:posOffset>
          </wp:positionV>
          <wp:extent cx="800100" cy="254000"/>
          <wp:effectExtent l="0" t="0" r="0" b="0"/>
          <wp:wrapNone/>
          <wp:docPr id="217" name="Immagin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r="-16667" b="-5263"/>
                  <a:stretch>
                    <a:fillRect/>
                  </a:stretch>
                </pic:blipFill>
                <pic:spPr bwMode="auto">
                  <a:xfrm>
                    <a:off x="0" y="0"/>
                    <a:ext cx="800100" cy="25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765E0">
      <w:rPr>
        <w:rFonts w:ascii="Arial Narrow" w:hAnsi="Arial Narrow" w:cs="Arial"/>
        <w:sz w:val="20"/>
        <w:szCs w:val="20"/>
      </w:rPr>
      <w:t>© Istituto Superiore di Sanità</w:t>
    </w:r>
    <w:r>
      <w:rPr>
        <w:rFonts w:ascii="Arial Narrow" w:hAnsi="Arial Narrow" w:cs="Arial"/>
        <w:sz w:val="20"/>
        <w:szCs w:val="20"/>
      </w:rPr>
      <w:t xml:space="preserve"> – Ministero della Salute</w:t>
    </w:r>
    <w:r w:rsidRPr="009765E0">
      <w:rPr>
        <w:rFonts w:ascii="Arial Narrow" w:hAnsi="Arial Narrow" w:cs="Arial"/>
        <w:sz w:val="20"/>
        <w:szCs w:val="20"/>
      </w:rPr>
      <w:t xml:space="preserve"> 202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1236D" w14:textId="77777777" w:rsidR="00667E3C" w:rsidRDefault="00667E3C" w:rsidP="004F4F20">
    <w:pPr>
      <w:pStyle w:val="corpodeltesto"/>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0397645"/>
      <w:docPartObj>
        <w:docPartGallery w:val="Page Numbers (Bottom of Page)"/>
        <w:docPartUnique/>
      </w:docPartObj>
    </w:sdtPr>
    <w:sdtEndPr>
      <w:rPr>
        <w:rFonts w:ascii="Arial Narrow" w:hAnsi="Arial Narrow"/>
        <w:sz w:val="20"/>
        <w:szCs w:val="20"/>
      </w:rPr>
    </w:sdtEndPr>
    <w:sdtContent>
      <w:p w14:paraId="05C5BE6E" w14:textId="77777777" w:rsidR="00667E3C" w:rsidRPr="00D323B1" w:rsidRDefault="00667E3C" w:rsidP="004F4F20">
        <w:pPr>
          <w:pStyle w:val="Pidipagina"/>
          <w:jc w:val="center"/>
        </w:pPr>
        <w:r w:rsidRPr="00D323B1">
          <w:rPr>
            <w:rFonts w:ascii="Arial Narrow" w:hAnsi="Arial Narrow"/>
            <w:sz w:val="20"/>
            <w:szCs w:val="20"/>
          </w:rPr>
          <w:fldChar w:fldCharType="begin"/>
        </w:r>
        <w:r w:rsidRPr="00D323B1">
          <w:rPr>
            <w:rFonts w:ascii="Arial Narrow" w:hAnsi="Arial Narrow"/>
            <w:sz w:val="20"/>
            <w:szCs w:val="20"/>
          </w:rPr>
          <w:instrText>PAGE   \* MERGEFORMAT</w:instrText>
        </w:r>
        <w:r w:rsidRPr="00D323B1">
          <w:rPr>
            <w:rFonts w:ascii="Arial Narrow" w:hAnsi="Arial Narrow"/>
            <w:sz w:val="20"/>
            <w:szCs w:val="20"/>
          </w:rPr>
          <w:fldChar w:fldCharType="separate"/>
        </w:r>
        <w:r>
          <w:rPr>
            <w:rFonts w:ascii="Arial Narrow" w:hAnsi="Arial Narrow"/>
            <w:noProof/>
            <w:sz w:val="20"/>
            <w:szCs w:val="20"/>
          </w:rPr>
          <w:t>76</w:t>
        </w:r>
        <w:r w:rsidRPr="00D323B1">
          <w:rPr>
            <w:rFonts w:ascii="Arial Narrow" w:hAnsi="Arial Narrow"/>
            <w:sz w:val="20"/>
            <w:szCs w:val="20"/>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Narrow" w:hAnsi="Arial Narrow"/>
      </w:rPr>
      <w:id w:val="1721165003"/>
      <w:docPartObj>
        <w:docPartGallery w:val="Page Numbers (Bottom of Page)"/>
        <w:docPartUnique/>
      </w:docPartObj>
    </w:sdtPr>
    <w:sdtEndPr>
      <w:rPr>
        <w:rFonts w:ascii="Times New Roman" w:hAnsi="Times New Roman"/>
      </w:rPr>
    </w:sdtEndPr>
    <w:sdtContent>
      <w:sdt>
        <w:sdtPr>
          <w:id w:val="269294838"/>
          <w:docPartObj>
            <w:docPartGallery w:val="Page Numbers (Bottom of Page)"/>
            <w:docPartUnique/>
          </w:docPartObj>
        </w:sdtPr>
        <w:sdtEndPr>
          <w:rPr>
            <w:rFonts w:ascii="Arial Narrow" w:hAnsi="Arial Narrow"/>
            <w:sz w:val="20"/>
            <w:szCs w:val="20"/>
          </w:rPr>
        </w:sdtEndPr>
        <w:sdtContent>
          <w:p w14:paraId="40317283" w14:textId="77777777" w:rsidR="00667E3C" w:rsidRDefault="00667E3C" w:rsidP="004F4F20">
            <w:pPr>
              <w:pStyle w:val="Pidipagina"/>
              <w:jc w:val="center"/>
            </w:pPr>
            <w:r w:rsidRPr="00D323B1">
              <w:rPr>
                <w:rFonts w:ascii="Arial Narrow" w:hAnsi="Arial Narrow"/>
                <w:sz w:val="20"/>
                <w:szCs w:val="20"/>
              </w:rPr>
              <w:fldChar w:fldCharType="begin"/>
            </w:r>
            <w:r w:rsidRPr="00D323B1">
              <w:rPr>
                <w:rFonts w:ascii="Arial Narrow" w:hAnsi="Arial Narrow"/>
                <w:sz w:val="20"/>
                <w:szCs w:val="20"/>
              </w:rPr>
              <w:instrText>PAGE   \* MERGEFORMAT</w:instrText>
            </w:r>
            <w:r w:rsidRPr="00D323B1">
              <w:rPr>
                <w:rFonts w:ascii="Arial Narrow" w:hAnsi="Arial Narrow"/>
                <w:sz w:val="20"/>
                <w:szCs w:val="20"/>
              </w:rPr>
              <w:fldChar w:fldCharType="separate"/>
            </w:r>
            <w:r>
              <w:rPr>
                <w:rFonts w:ascii="Arial Narrow" w:hAnsi="Arial Narrow"/>
                <w:noProof/>
                <w:sz w:val="20"/>
                <w:szCs w:val="20"/>
              </w:rPr>
              <w:t>68</w:t>
            </w:r>
            <w:r w:rsidRPr="00D323B1">
              <w:rPr>
                <w:rFonts w:ascii="Arial Narrow" w:hAnsi="Arial Narrow"/>
                <w:sz w:val="20"/>
                <w:szCs w:val="20"/>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48B0C" w14:textId="77777777" w:rsidR="00667E3C" w:rsidRDefault="00667E3C">
    <w:pPr>
      <w:pStyle w:val="Corpotesto"/>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6ED5A4" w14:textId="77777777" w:rsidR="00667E3C" w:rsidRDefault="00667E3C">
      <w:pPr>
        <w:spacing w:line="14" w:lineRule="auto"/>
        <w:rPr>
          <w:sz w:val="2"/>
        </w:rPr>
      </w:pPr>
    </w:p>
    <w:p w14:paraId="3A06CF3E" w14:textId="77777777" w:rsidR="00667E3C" w:rsidRDefault="00667E3C"/>
    <w:p w14:paraId="32494F1F" w14:textId="77777777" w:rsidR="00667E3C" w:rsidRDefault="00667E3C">
      <w:r>
        <w:separator/>
      </w:r>
    </w:p>
  </w:footnote>
  <w:footnote w:type="continuationSeparator" w:id="0">
    <w:p w14:paraId="140B4DEC" w14:textId="77777777" w:rsidR="00667E3C" w:rsidRDefault="00667E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9ADAF" w14:textId="77777777" w:rsidR="00667E3C" w:rsidRDefault="00667E3C">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FF7E2" w14:textId="77777777" w:rsidR="00667E3C" w:rsidRPr="008A64D1" w:rsidRDefault="00667E3C" w:rsidP="004F4F20">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34F27" w14:textId="77777777" w:rsidR="00667E3C" w:rsidRDefault="00667E3C">
    <w:pPr>
      <w:pStyle w:val="Intestazion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94994" w14:textId="77777777" w:rsidR="00667E3C" w:rsidRDefault="00667E3C">
    <w:pPr>
      <w:pStyle w:val="Intestazion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3CC0B" w14:textId="77777777" w:rsidR="00667E3C" w:rsidRPr="004E6616" w:rsidRDefault="00667E3C" w:rsidP="004F4F20">
    <w:pPr>
      <w:pStyle w:val="Intestazion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A684C" w14:textId="77777777" w:rsidR="00667E3C" w:rsidRDefault="00667E3C">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61FDD"/>
    <w:multiLevelType w:val="multilevel"/>
    <w:tmpl w:val="76B8EEF2"/>
    <w:lvl w:ilvl="0">
      <w:start w:val="1"/>
      <w:numFmt w:val="decimal"/>
      <w:lvlText w:val="%1."/>
      <w:lvlJc w:val="left"/>
      <w:pPr>
        <w:ind w:left="2305" w:hanging="360"/>
      </w:pPr>
      <w:rPr>
        <w:rFonts w:hint="default"/>
        <w:color w:val="0B0B0B"/>
      </w:rPr>
    </w:lvl>
    <w:lvl w:ilvl="1">
      <w:start w:val="1"/>
      <w:numFmt w:val="decimal"/>
      <w:isLgl/>
      <w:lvlText w:val="%1.%2"/>
      <w:lvlJc w:val="left"/>
      <w:pPr>
        <w:ind w:left="2292" w:hanging="360"/>
      </w:pPr>
      <w:rPr>
        <w:rFonts w:hint="default"/>
      </w:rPr>
    </w:lvl>
    <w:lvl w:ilvl="2">
      <w:start w:val="1"/>
      <w:numFmt w:val="decimal"/>
      <w:isLgl/>
      <w:lvlText w:val="%1.%2.%3"/>
      <w:lvlJc w:val="left"/>
      <w:pPr>
        <w:ind w:left="5439" w:hanging="720"/>
      </w:pPr>
      <w:rPr>
        <w:rFonts w:hint="default"/>
      </w:rPr>
    </w:lvl>
    <w:lvl w:ilvl="3">
      <w:start w:val="1"/>
      <w:numFmt w:val="decimal"/>
      <w:isLgl/>
      <w:lvlText w:val="%1.%2.%3.%4"/>
      <w:lvlJc w:val="left"/>
      <w:pPr>
        <w:ind w:left="6826" w:hanging="720"/>
      </w:pPr>
      <w:rPr>
        <w:rFonts w:hint="default"/>
      </w:rPr>
    </w:lvl>
    <w:lvl w:ilvl="4">
      <w:start w:val="1"/>
      <w:numFmt w:val="decimal"/>
      <w:isLgl/>
      <w:lvlText w:val="%1.%2.%3.%4.%5"/>
      <w:lvlJc w:val="left"/>
      <w:pPr>
        <w:ind w:left="8213" w:hanging="720"/>
      </w:pPr>
      <w:rPr>
        <w:rFonts w:hint="default"/>
      </w:rPr>
    </w:lvl>
    <w:lvl w:ilvl="5">
      <w:start w:val="1"/>
      <w:numFmt w:val="decimal"/>
      <w:isLgl/>
      <w:lvlText w:val="%1.%2.%3.%4.%5.%6"/>
      <w:lvlJc w:val="left"/>
      <w:pPr>
        <w:ind w:left="9960" w:hanging="1080"/>
      </w:pPr>
      <w:rPr>
        <w:rFonts w:hint="default"/>
      </w:rPr>
    </w:lvl>
    <w:lvl w:ilvl="6">
      <w:start w:val="1"/>
      <w:numFmt w:val="decimal"/>
      <w:isLgl/>
      <w:lvlText w:val="%1.%2.%3.%4.%5.%6.%7"/>
      <w:lvlJc w:val="left"/>
      <w:pPr>
        <w:ind w:left="11347" w:hanging="1080"/>
      </w:pPr>
      <w:rPr>
        <w:rFonts w:hint="default"/>
      </w:rPr>
    </w:lvl>
    <w:lvl w:ilvl="7">
      <w:start w:val="1"/>
      <w:numFmt w:val="decimal"/>
      <w:isLgl/>
      <w:lvlText w:val="%1.%2.%3.%4.%5.%6.%7.%8"/>
      <w:lvlJc w:val="left"/>
      <w:pPr>
        <w:ind w:left="13094" w:hanging="1440"/>
      </w:pPr>
      <w:rPr>
        <w:rFonts w:hint="default"/>
      </w:rPr>
    </w:lvl>
    <w:lvl w:ilvl="8">
      <w:start w:val="1"/>
      <w:numFmt w:val="decimal"/>
      <w:isLgl/>
      <w:lvlText w:val="%1.%2.%3.%4.%5.%6.%7.%8.%9"/>
      <w:lvlJc w:val="left"/>
      <w:pPr>
        <w:ind w:left="14481" w:hanging="1440"/>
      </w:pPr>
      <w:rPr>
        <w:rFonts w:hint="default"/>
      </w:rPr>
    </w:lvl>
  </w:abstractNum>
  <w:abstractNum w:abstractNumId="1" w15:restartNumberingAfterBreak="0">
    <w:nsid w:val="01D31D2B"/>
    <w:multiLevelType w:val="multilevel"/>
    <w:tmpl w:val="423AFA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2F23C6D"/>
    <w:multiLevelType w:val="hybridMultilevel"/>
    <w:tmpl w:val="EF1EE0E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4BD7FF7"/>
    <w:multiLevelType w:val="hybridMultilevel"/>
    <w:tmpl w:val="F48E8A30"/>
    <w:lvl w:ilvl="0" w:tplc="F828E318">
      <w:numFmt w:val="bullet"/>
      <w:lvlText w:val="•"/>
      <w:lvlJc w:val="left"/>
      <w:pPr>
        <w:ind w:left="2021" w:hanging="230"/>
      </w:pPr>
      <w:rPr>
        <w:rFonts w:ascii="Arial" w:eastAsia="Arial" w:hAnsi="Arial" w:cs="Arial" w:hint="default"/>
        <w:color w:val="0B0B0B"/>
        <w:w w:val="102"/>
        <w:sz w:val="19"/>
        <w:szCs w:val="19"/>
        <w:lang w:val="it-IT" w:eastAsia="it-IT" w:bidi="it-IT"/>
      </w:rPr>
    </w:lvl>
    <w:lvl w:ilvl="1" w:tplc="9B0201FC">
      <w:numFmt w:val="bullet"/>
      <w:lvlText w:val="-"/>
      <w:lvlJc w:val="left"/>
      <w:pPr>
        <w:ind w:left="2374" w:hanging="293"/>
      </w:pPr>
      <w:rPr>
        <w:rFonts w:ascii="Arial" w:eastAsia="Arial" w:hAnsi="Arial" w:cs="Arial" w:hint="default"/>
        <w:color w:val="0B0B0B"/>
        <w:w w:val="102"/>
        <w:sz w:val="19"/>
        <w:szCs w:val="19"/>
        <w:lang w:val="it-IT" w:eastAsia="it-IT" w:bidi="it-IT"/>
      </w:rPr>
    </w:lvl>
    <w:lvl w:ilvl="2" w:tplc="6BE46DF2">
      <w:numFmt w:val="bullet"/>
      <w:lvlText w:val="•"/>
      <w:lvlJc w:val="left"/>
      <w:pPr>
        <w:ind w:left="3337" w:hanging="293"/>
      </w:pPr>
      <w:rPr>
        <w:rFonts w:hint="default"/>
        <w:lang w:val="it-IT" w:eastAsia="it-IT" w:bidi="it-IT"/>
      </w:rPr>
    </w:lvl>
    <w:lvl w:ilvl="3" w:tplc="4A5C0BBC">
      <w:numFmt w:val="bullet"/>
      <w:lvlText w:val="•"/>
      <w:lvlJc w:val="left"/>
      <w:pPr>
        <w:ind w:left="4295" w:hanging="293"/>
      </w:pPr>
      <w:rPr>
        <w:rFonts w:hint="default"/>
        <w:lang w:val="it-IT" w:eastAsia="it-IT" w:bidi="it-IT"/>
      </w:rPr>
    </w:lvl>
    <w:lvl w:ilvl="4" w:tplc="84E0EC58">
      <w:numFmt w:val="bullet"/>
      <w:lvlText w:val="•"/>
      <w:lvlJc w:val="left"/>
      <w:pPr>
        <w:ind w:left="5253" w:hanging="293"/>
      </w:pPr>
      <w:rPr>
        <w:rFonts w:hint="default"/>
        <w:lang w:val="it-IT" w:eastAsia="it-IT" w:bidi="it-IT"/>
      </w:rPr>
    </w:lvl>
    <w:lvl w:ilvl="5" w:tplc="83668536">
      <w:numFmt w:val="bullet"/>
      <w:lvlText w:val="•"/>
      <w:lvlJc w:val="left"/>
      <w:pPr>
        <w:ind w:left="6211" w:hanging="293"/>
      </w:pPr>
      <w:rPr>
        <w:rFonts w:hint="default"/>
        <w:lang w:val="it-IT" w:eastAsia="it-IT" w:bidi="it-IT"/>
      </w:rPr>
    </w:lvl>
    <w:lvl w:ilvl="6" w:tplc="E4ECEEDC">
      <w:numFmt w:val="bullet"/>
      <w:lvlText w:val="•"/>
      <w:lvlJc w:val="left"/>
      <w:pPr>
        <w:ind w:left="7168" w:hanging="293"/>
      </w:pPr>
      <w:rPr>
        <w:rFonts w:hint="default"/>
        <w:lang w:val="it-IT" w:eastAsia="it-IT" w:bidi="it-IT"/>
      </w:rPr>
    </w:lvl>
    <w:lvl w:ilvl="7" w:tplc="FCBC73EA">
      <w:numFmt w:val="bullet"/>
      <w:lvlText w:val="•"/>
      <w:lvlJc w:val="left"/>
      <w:pPr>
        <w:ind w:left="8126" w:hanging="293"/>
      </w:pPr>
      <w:rPr>
        <w:rFonts w:hint="default"/>
        <w:lang w:val="it-IT" w:eastAsia="it-IT" w:bidi="it-IT"/>
      </w:rPr>
    </w:lvl>
    <w:lvl w:ilvl="8" w:tplc="55AAF040">
      <w:numFmt w:val="bullet"/>
      <w:lvlText w:val="•"/>
      <w:lvlJc w:val="left"/>
      <w:pPr>
        <w:ind w:left="9084" w:hanging="293"/>
      </w:pPr>
      <w:rPr>
        <w:rFonts w:hint="default"/>
        <w:lang w:val="it-IT" w:eastAsia="it-IT" w:bidi="it-IT"/>
      </w:rPr>
    </w:lvl>
  </w:abstractNum>
  <w:abstractNum w:abstractNumId="4" w15:restartNumberingAfterBreak="0">
    <w:nsid w:val="05694456"/>
    <w:multiLevelType w:val="multilevel"/>
    <w:tmpl w:val="7A5825E2"/>
    <w:lvl w:ilvl="0">
      <w:numFmt w:val="bullet"/>
      <w:lvlText w:val=""/>
      <w:lvlJc w:val="left"/>
      <w:pPr>
        <w:ind w:left="1755" w:hanging="311"/>
      </w:pPr>
      <w:rPr>
        <w:rFonts w:ascii="Wingdings" w:eastAsia="Wingdings" w:hAnsi="Wingdings" w:cs="Wingdings" w:hint="default"/>
        <w:color w:val="0B0B0B"/>
        <w:spacing w:val="-1"/>
        <w:w w:val="100"/>
        <w:sz w:val="21"/>
        <w:szCs w:val="21"/>
        <w:lang w:val="it-IT" w:eastAsia="it-IT" w:bidi="it-IT"/>
      </w:rPr>
    </w:lvl>
    <w:lvl w:ilvl="1">
      <w:start w:val="1"/>
      <w:numFmt w:val="bullet"/>
      <w:lvlText w:val="o"/>
      <w:lvlJc w:val="left"/>
      <w:pPr>
        <w:ind w:left="1755" w:hanging="311"/>
        <w:jc w:val="right"/>
      </w:pPr>
      <w:rPr>
        <w:rFonts w:ascii="Courier New" w:hAnsi="Courier New" w:cs="Courier New" w:hint="default"/>
        <w:b/>
        <w:bCs/>
        <w:spacing w:val="-1"/>
        <w:w w:val="99"/>
        <w:sz w:val="20"/>
        <w:szCs w:val="20"/>
        <w:lang w:val="it-IT" w:eastAsia="it-IT" w:bidi="it-IT"/>
      </w:rPr>
    </w:lvl>
    <w:lvl w:ilvl="2">
      <w:numFmt w:val="bullet"/>
      <w:lvlText w:val="•"/>
      <w:lvlJc w:val="left"/>
      <w:pPr>
        <w:ind w:left="3608" w:hanging="311"/>
      </w:pPr>
      <w:rPr>
        <w:rFonts w:hint="default"/>
        <w:spacing w:val="-1"/>
        <w:w w:val="100"/>
        <w:sz w:val="20"/>
        <w:szCs w:val="20"/>
        <w:lang w:val="it-IT" w:eastAsia="it-IT" w:bidi="it-IT"/>
      </w:rPr>
    </w:lvl>
    <w:lvl w:ilvl="3">
      <w:numFmt w:val="bullet"/>
      <w:lvlText w:val="•"/>
      <w:lvlJc w:val="left"/>
      <w:pPr>
        <w:ind w:left="4532" w:hanging="311"/>
      </w:pPr>
      <w:rPr>
        <w:rFonts w:hint="default"/>
        <w:lang w:val="it-IT" w:eastAsia="it-IT" w:bidi="it-IT"/>
      </w:rPr>
    </w:lvl>
    <w:lvl w:ilvl="4">
      <w:numFmt w:val="bullet"/>
      <w:lvlText w:val="•"/>
      <w:lvlJc w:val="left"/>
      <w:pPr>
        <w:ind w:left="5456" w:hanging="311"/>
      </w:pPr>
      <w:rPr>
        <w:rFonts w:hint="default"/>
        <w:lang w:val="it-IT" w:eastAsia="it-IT" w:bidi="it-IT"/>
      </w:rPr>
    </w:lvl>
    <w:lvl w:ilvl="5">
      <w:numFmt w:val="bullet"/>
      <w:lvlText w:val="•"/>
      <w:lvlJc w:val="left"/>
      <w:pPr>
        <w:ind w:left="6380" w:hanging="311"/>
      </w:pPr>
      <w:rPr>
        <w:rFonts w:hint="default"/>
        <w:lang w:val="it-IT" w:eastAsia="it-IT" w:bidi="it-IT"/>
      </w:rPr>
    </w:lvl>
    <w:lvl w:ilvl="6">
      <w:numFmt w:val="bullet"/>
      <w:lvlText w:val="•"/>
      <w:lvlJc w:val="left"/>
      <w:pPr>
        <w:ind w:left="7304" w:hanging="311"/>
      </w:pPr>
      <w:rPr>
        <w:rFonts w:hint="default"/>
        <w:lang w:val="it-IT" w:eastAsia="it-IT" w:bidi="it-IT"/>
      </w:rPr>
    </w:lvl>
    <w:lvl w:ilvl="7">
      <w:numFmt w:val="bullet"/>
      <w:lvlText w:val="•"/>
      <w:lvlJc w:val="left"/>
      <w:pPr>
        <w:ind w:left="8228" w:hanging="311"/>
      </w:pPr>
      <w:rPr>
        <w:rFonts w:hint="default"/>
        <w:lang w:val="it-IT" w:eastAsia="it-IT" w:bidi="it-IT"/>
      </w:rPr>
    </w:lvl>
    <w:lvl w:ilvl="8">
      <w:numFmt w:val="bullet"/>
      <w:lvlText w:val="•"/>
      <w:lvlJc w:val="left"/>
      <w:pPr>
        <w:ind w:left="9152" w:hanging="311"/>
      </w:pPr>
      <w:rPr>
        <w:rFonts w:hint="default"/>
        <w:lang w:val="it-IT" w:eastAsia="it-IT" w:bidi="it-IT"/>
      </w:rPr>
    </w:lvl>
  </w:abstractNum>
  <w:abstractNum w:abstractNumId="5" w15:restartNumberingAfterBreak="0">
    <w:nsid w:val="062866AB"/>
    <w:multiLevelType w:val="hybridMultilevel"/>
    <w:tmpl w:val="1310C5C4"/>
    <w:lvl w:ilvl="0" w:tplc="8EA4C350">
      <w:start w:val="19"/>
      <w:numFmt w:val="decimal"/>
      <w:lvlText w:val="%1."/>
      <w:lvlJc w:val="left"/>
      <w:pPr>
        <w:ind w:left="1791" w:hanging="485"/>
      </w:pPr>
      <w:rPr>
        <w:rFonts w:ascii="Arial" w:eastAsia="Arial" w:hAnsi="Arial" w:cs="Arial" w:hint="default"/>
        <w:color w:val="0B0B0B"/>
        <w:spacing w:val="-1"/>
        <w:w w:val="102"/>
        <w:sz w:val="19"/>
        <w:szCs w:val="19"/>
        <w:lang w:val="it-IT" w:eastAsia="it-IT" w:bidi="it-IT"/>
      </w:rPr>
    </w:lvl>
    <w:lvl w:ilvl="1" w:tplc="6688F56A">
      <w:numFmt w:val="bullet"/>
      <w:lvlText w:val="-"/>
      <w:lvlJc w:val="left"/>
      <w:pPr>
        <w:ind w:left="2136" w:hanging="177"/>
      </w:pPr>
      <w:rPr>
        <w:rFonts w:ascii="Arial" w:eastAsia="Arial" w:hAnsi="Arial" w:cs="Arial" w:hint="default"/>
        <w:color w:val="0B0B0B"/>
        <w:w w:val="102"/>
        <w:sz w:val="19"/>
        <w:szCs w:val="19"/>
        <w:lang w:val="it-IT" w:eastAsia="it-IT" w:bidi="it-IT"/>
      </w:rPr>
    </w:lvl>
    <w:lvl w:ilvl="2" w:tplc="96165CBA">
      <w:numFmt w:val="bullet"/>
      <w:lvlText w:val="•"/>
      <w:lvlJc w:val="left"/>
      <w:pPr>
        <w:ind w:left="3124" w:hanging="177"/>
      </w:pPr>
      <w:rPr>
        <w:rFonts w:hint="default"/>
        <w:lang w:val="it-IT" w:eastAsia="it-IT" w:bidi="it-IT"/>
      </w:rPr>
    </w:lvl>
    <w:lvl w:ilvl="3" w:tplc="E13ECA80">
      <w:numFmt w:val="bullet"/>
      <w:lvlText w:val="•"/>
      <w:lvlJc w:val="left"/>
      <w:pPr>
        <w:ind w:left="4108" w:hanging="177"/>
      </w:pPr>
      <w:rPr>
        <w:rFonts w:hint="default"/>
        <w:lang w:val="it-IT" w:eastAsia="it-IT" w:bidi="it-IT"/>
      </w:rPr>
    </w:lvl>
    <w:lvl w:ilvl="4" w:tplc="3738F022">
      <w:numFmt w:val="bullet"/>
      <w:lvlText w:val="•"/>
      <w:lvlJc w:val="left"/>
      <w:pPr>
        <w:ind w:left="5093" w:hanging="177"/>
      </w:pPr>
      <w:rPr>
        <w:rFonts w:hint="default"/>
        <w:lang w:val="it-IT" w:eastAsia="it-IT" w:bidi="it-IT"/>
      </w:rPr>
    </w:lvl>
    <w:lvl w:ilvl="5" w:tplc="D2DAB070">
      <w:numFmt w:val="bullet"/>
      <w:lvlText w:val="•"/>
      <w:lvlJc w:val="left"/>
      <w:pPr>
        <w:ind w:left="6077" w:hanging="177"/>
      </w:pPr>
      <w:rPr>
        <w:rFonts w:hint="default"/>
        <w:lang w:val="it-IT" w:eastAsia="it-IT" w:bidi="it-IT"/>
      </w:rPr>
    </w:lvl>
    <w:lvl w:ilvl="6" w:tplc="4A203BA4">
      <w:numFmt w:val="bullet"/>
      <w:lvlText w:val="•"/>
      <w:lvlJc w:val="left"/>
      <w:pPr>
        <w:ind w:left="7062" w:hanging="177"/>
      </w:pPr>
      <w:rPr>
        <w:rFonts w:hint="default"/>
        <w:lang w:val="it-IT" w:eastAsia="it-IT" w:bidi="it-IT"/>
      </w:rPr>
    </w:lvl>
    <w:lvl w:ilvl="7" w:tplc="6A76965A">
      <w:numFmt w:val="bullet"/>
      <w:lvlText w:val="•"/>
      <w:lvlJc w:val="left"/>
      <w:pPr>
        <w:ind w:left="8046" w:hanging="177"/>
      </w:pPr>
      <w:rPr>
        <w:rFonts w:hint="default"/>
        <w:lang w:val="it-IT" w:eastAsia="it-IT" w:bidi="it-IT"/>
      </w:rPr>
    </w:lvl>
    <w:lvl w:ilvl="8" w:tplc="74489232">
      <w:numFmt w:val="bullet"/>
      <w:lvlText w:val="•"/>
      <w:lvlJc w:val="left"/>
      <w:pPr>
        <w:ind w:left="9031" w:hanging="177"/>
      </w:pPr>
      <w:rPr>
        <w:rFonts w:hint="default"/>
        <w:lang w:val="it-IT" w:eastAsia="it-IT" w:bidi="it-IT"/>
      </w:rPr>
    </w:lvl>
  </w:abstractNum>
  <w:abstractNum w:abstractNumId="6" w15:restartNumberingAfterBreak="0">
    <w:nsid w:val="07F200B5"/>
    <w:multiLevelType w:val="hybridMultilevel"/>
    <w:tmpl w:val="B3C629D4"/>
    <w:lvl w:ilvl="0" w:tplc="25F6C252">
      <w:numFmt w:val="bullet"/>
      <w:lvlText w:val="•"/>
      <w:lvlJc w:val="left"/>
      <w:pPr>
        <w:ind w:left="361" w:hanging="118"/>
      </w:pPr>
      <w:rPr>
        <w:rFonts w:ascii="Arial" w:eastAsia="Arial" w:hAnsi="Arial" w:cs="Arial" w:hint="default"/>
        <w:color w:val="0B0B0B"/>
        <w:w w:val="104"/>
        <w:sz w:val="18"/>
        <w:szCs w:val="18"/>
        <w:lang w:val="it-IT" w:eastAsia="it-IT" w:bidi="it-IT"/>
      </w:rPr>
    </w:lvl>
    <w:lvl w:ilvl="1" w:tplc="42A4EBAC">
      <w:numFmt w:val="bullet"/>
      <w:lvlText w:val="•"/>
      <w:lvlJc w:val="left"/>
      <w:pPr>
        <w:ind w:left="699" w:hanging="118"/>
      </w:pPr>
      <w:rPr>
        <w:rFonts w:hint="default"/>
        <w:lang w:val="it-IT" w:eastAsia="it-IT" w:bidi="it-IT"/>
      </w:rPr>
    </w:lvl>
    <w:lvl w:ilvl="2" w:tplc="B17C7CAE">
      <w:numFmt w:val="bullet"/>
      <w:lvlText w:val="•"/>
      <w:lvlJc w:val="left"/>
      <w:pPr>
        <w:ind w:left="1038" w:hanging="118"/>
      </w:pPr>
      <w:rPr>
        <w:rFonts w:hint="default"/>
        <w:lang w:val="it-IT" w:eastAsia="it-IT" w:bidi="it-IT"/>
      </w:rPr>
    </w:lvl>
    <w:lvl w:ilvl="3" w:tplc="87D2FC0A">
      <w:numFmt w:val="bullet"/>
      <w:lvlText w:val="•"/>
      <w:lvlJc w:val="left"/>
      <w:pPr>
        <w:ind w:left="1378" w:hanging="118"/>
      </w:pPr>
      <w:rPr>
        <w:rFonts w:hint="default"/>
        <w:lang w:val="it-IT" w:eastAsia="it-IT" w:bidi="it-IT"/>
      </w:rPr>
    </w:lvl>
    <w:lvl w:ilvl="4" w:tplc="C284EB1A">
      <w:numFmt w:val="bullet"/>
      <w:lvlText w:val="•"/>
      <w:lvlJc w:val="left"/>
      <w:pPr>
        <w:ind w:left="1717" w:hanging="118"/>
      </w:pPr>
      <w:rPr>
        <w:rFonts w:hint="default"/>
        <w:lang w:val="it-IT" w:eastAsia="it-IT" w:bidi="it-IT"/>
      </w:rPr>
    </w:lvl>
    <w:lvl w:ilvl="5" w:tplc="F4BEE192">
      <w:numFmt w:val="bullet"/>
      <w:lvlText w:val="•"/>
      <w:lvlJc w:val="left"/>
      <w:pPr>
        <w:ind w:left="2057" w:hanging="118"/>
      </w:pPr>
      <w:rPr>
        <w:rFonts w:hint="default"/>
        <w:lang w:val="it-IT" w:eastAsia="it-IT" w:bidi="it-IT"/>
      </w:rPr>
    </w:lvl>
    <w:lvl w:ilvl="6" w:tplc="59B86D64">
      <w:numFmt w:val="bullet"/>
      <w:lvlText w:val="•"/>
      <w:lvlJc w:val="left"/>
      <w:pPr>
        <w:ind w:left="2396" w:hanging="118"/>
      </w:pPr>
      <w:rPr>
        <w:rFonts w:hint="default"/>
        <w:lang w:val="it-IT" w:eastAsia="it-IT" w:bidi="it-IT"/>
      </w:rPr>
    </w:lvl>
    <w:lvl w:ilvl="7" w:tplc="05968DBA">
      <w:numFmt w:val="bullet"/>
      <w:lvlText w:val="•"/>
      <w:lvlJc w:val="left"/>
      <w:pPr>
        <w:ind w:left="2735" w:hanging="118"/>
      </w:pPr>
      <w:rPr>
        <w:rFonts w:hint="default"/>
        <w:lang w:val="it-IT" w:eastAsia="it-IT" w:bidi="it-IT"/>
      </w:rPr>
    </w:lvl>
    <w:lvl w:ilvl="8" w:tplc="A754E2D6">
      <w:numFmt w:val="bullet"/>
      <w:lvlText w:val="•"/>
      <w:lvlJc w:val="left"/>
      <w:pPr>
        <w:ind w:left="3075" w:hanging="118"/>
      </w:pPr>
      <w:rPr>
        <w:rFonts w:hint="default"/>
        <w:lang w:val="it-IT" w:eastAsia="it-IT" w:bidi="it-IT"/>
      </w:rPr>
    </w:lvl>
  </w:abstractNum>
  <w:abstractNum w:abstractNumId="7" w15:restartNumberingAfterBreak="0">
    <w:nsid w:val="07F86F1D"/>
    <w:multiLevelType w:val="hybridMultilevel"/>
    <w:tmpl w:val="D568A38E"/>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8" w15:restartNumberingAfterBreak="0">
    <w:nsid w:val="08067731"/>
    <w:multiLevelType w:val="multilevel"/>
    <w:tmpl w:val="5EE0245E"/>
    <w:lvl w:ilvl="0">
      <w:start w:val="1"/>
      <w:numFmt w:val="decimal"/>
      <w:lvlText w:val="%1."/>
      <w:lvlJc w:val="left"/>
      <w:pPr>
        <w:ind w:left="417" w:hanging="181"/>
      </w:pPr>
      <w:rPr>
        <w:rFonts w:ascii="Arial Narrow" w:eastAsia="Arial Narrow" w:hAnsi="Arial Narrow" w:cs="Arial Narrow" w:hint="default"/>
        <w:color w:val="0B0B0B"/>
        <w:spacing w:val="-5"/>
        <w:w w:val="100"/>
        <w:sz w:val="21"/>
        <w:szCs w:val="21"/>
        <w:lang w:val="it-IT" w:eastAsia="it-IT" w:bidi="it-IT"/>
      </w:rPr>
    </w:lvl>
    <w:lvl w:ilvl="1">
      <w:start w:val="1"/>
      <w:numFmt w:val="decimal"/>
      <w:lvlText w:val="%1.%2."/>
      <w:lvlJc w:val="left"/>
      <w:pPr>
        <w:ind w:left="782" w:hanging="336"/>
      </w:pPr>
      <w:rPr>
        <w:rFonts w:ascii="Arial Narrow" w:eastAsia="Arial Narrow" w:hAnsi="Arial Narrow" w:cs="Arial Narrow" w:hint="default"/>
        <w:color w:val="0B0B0B"/>
        <w:spacing w:val="-1"/>
        <w:w w:val="100"/>
        <w:sz w:val="21"/>
        <w:szCs w:val="21"/>
        <w:lang w:val="it-IT" w:eastAsia="it-IT" w:bidi="it-IT"/>
      </w:rPr>
    </w:lvl>
    <w:lvl w:ilvl="2">
      <w:start w:val="1"/>
      <w:numFmt w:val="decimal"/>
      <w:lvlText w:val="%1.%2.%3."/>
      <w:lvlJc w:val="left"/>
      <w:pPr>
        <w:ind w:left="1137" w:hanging="479"/>
      </w:pPr>
      <w:rPr>
        <w:rFonts w:ascii="Arial Narrow" w:eastAsia="Arial Narrow" w:hAnsi="Arial Narrow" w:cs="Arial Narrow" w:hint="default"/>
        <w:color w:val="0B0B0B"/>
        <w:spacing w:val="-1"/>
        <w:w w:val="100"/>
        <w:sz w:val="21"/>
        <w:szCs w:val="21"/>
        <w:lang w:val="it-IT" w:eastAsia="it-IT" w:bidi="it-IT"/>
      </w:rPr>
    </w:lvl>
    <w:lvl w:ilvl="3">
      <w:numFmt w:val="bullet"/>
      <w:lvlText w:val="•"/>
      <w:lvlJc w:val="left"/>
      <w:pPr>
        <w:ind w:left="1180" w:hanging="479"/>
      </w:pPr>
      <w:rPr>
        <w:rFonts w:hint="default"/>
        <w:lang w:val="it-IT" w:eastAsia="it-IT" w:bidi="it-IT"/>
      </w:rPr>
    </w:lvl>
    <w:lvl w:ilvl="4">
      <w:numFmt w:val="bullet"/>
      <w:lvlText w:val="•"/>
      <w:lvlJc w:val="left"/>
      <w:pPr>
        <w:ind w:left="2237" w:hanging="479"/>
      </w:pPr>
      <w:rPr>
        <w:rFonts w:hint="default"/>
        <w:lang w:val="it-IT" w:eastAsia="it-IT" w:bidi="it-IT"/>
      </w:rPr>
    </w:lvl>
    <w:lvl w:ilvl="5">
      <w:numFmt w:val="bullet"/>
      <w:lvlText w:val="•"/>
      <w:lvlJc w:val="left"/>
      <w:pPr>
        <w:ind w:left="3294" w:hanging="479"/>
      </w:pPr>
      <w:rPr>
        <w:rFonts w:hint="default"/>
        <w:lang w:val="it-IT" w:eastAsia="it-IT" w:bidi="it-IT"/>
      </w:rPr>
    </w:lvl>
    <w:lvl w:ilvl="6">
      <w:numFmt w:val="bullet"/>
      <w:lvlText w:val="•"/>
      <w:lvlJc w:val="left"/>
      <w:pPr>
        <w:ind w:left="4351" w:hanging="479"/>
      </w:pPr>
      <w:rPr>
        <w:rFonts w:hint="default"/>
        <w:lang w:val="it-IT" w:eastAsia="it-IT" w:bidi="it-IT"/>
      </w:rPr>
    </w:lvl>
    <w:lvl w:ilvl="7">
      <w:numFmt w:val="bullet"/>
      <w:lvlText w:val="•"/>
      <w:lvlJc w:val="left"/>
      <w:pPr>
        <w:ind w:left="5408" w:hanging="479"/>
      </w:pPr>
      <w:rPr>
        <w:rFonts w:hint="default"/>
        <w:lang w:val="it-IT" w:eastAsia="it-IT" w:bidi="it-IT"/>
      </w:rPr>
    </w:lvl>
    <w:lvl w:ilvl="8">
      <w:numFmt w:val="bullet"/>
      <w:lvlText w:val="•"/>
      <w:lvlJc w:val="left"/>
      <w:pPr>
        <w:ind w:left="6465" w:hanging="479"/>
      </w:pPr>
      <w:rPr>
        <w:rFonts w:hint="default"/>
        <w:lang w:val="it-IT" w:eastAsia="it-IT" w:bidi="it-IT"/>
      </w:rPr>
    </w:lvl>
  </w:abstractNum>
  <w:abstractNum w:abstractNumId="9" w15:restartNumberingAfterBreak="0">
    <w:nsid w:val="08683DA7"/>
    <w:multiLevelType w:val="hybridMultilevel"/>
    <w:tmpl w:val="D8AE33DE"/>
    <w:lvl w:ilvl="0" w:tplc="A0CE88D4">
      <w:start w:val="4"/>
      <w:numFmt w:val="bullet"/>
      <w:lvlText w:val="-"/>
      <w:lvlJc w:val="left"/>
      <w:pPr>
        <w:ind w:left="720" w:hanging="360"/>
      </w:pPr>
      <w:rPr>
        <w:rFonts w:ascii="Calibri" w:eastAsiaTheme="minorHAnsi" w:hAnsi="Calibri" w:cs="Calibri"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0" w15:restartNumberingAfterBreak="0">
    <w:nsid w:val="089B5030"/>
    <w:multiLevelType w:val="multilevel"/>
    <w:tmpl w:val="F5F6A13E"/>
    <w:lvl w:ilvl="0">
      <w:start w:val="1"/>
      <w:numFmt w:val="decimal"/>
      <w:lvlText w:val="%1"/>
      <w:lvlJc w:val="left"/>
      <w:pPr>
        <w:ind w:left="360" w:hanging="360"/>
      </w:pPr>
      <w:rPr>
        <w:rFonts w:hint="default"/>
        <w:w w:val="105"/>
      </w:rPr>
    </w:lvl>
    <w:lvl w:ilvl="1">
      <w:start w:val="1"/>
      <w:numFmt w:val="decimal"/>
      <w:lvlText w:val="%1.%2"/>
      <w:lvlJc w:val="left"/>
      <w:pPr>
        <w:ind w:left="1134" w:firstLine="142"/>
      </w:pPr>
      <w:rPr>
        <w:rFonts w:hint="default"/>
        <w:w w:val="105"/>
      </w:rPr>
    </w:lvl>
    <w:lvl w:ilvl="2">
      <w:start w:val="1"/>
      <w:numFmt w:val="decimal"/>
      <w:lvlText w:val="%3."/>
      <w:lvlJc w:val="left"/>
      <w:pPr>
        <w:ind w:left="3272" w:hanging="720"/>
      </w:pPr>
      <w:rPr>
        <w:rFonts w:hint="default"/>
        <w:w w:val="105"/>
      </w:rPr>
    </w:lvl>
    <w:lvl w:ilvl="3">
      <w:start w:val="1"/>
      <w:numFmt w:val="decimal"/>
      <w:lvlText w:val="%1.%2.%3.%4"/>
      <w:lvlJc w:val="left"/>
      <w:pPr>
        <w:ind w:left="4548" w:hanging="720"/>
      </w:pPr>
      <w:rPr>
        <w:rFonts w:hint="default"/>
        <w:w w:val="105"/>
      </w:rPr>
    </w:lvl>
    <w:lvl w:ilvl="4">
      <w:start w:val="1"/>
      <w:numFmt w:val="decimal"/>
      <w:lvlText w:val="%1.%2.%3.%4.%5"/>
      <w:lvlJc w:val="left"/>
      <w:pPr>
        <w:ind w:left="5824" w:hanging="720"/>
      </w:pPr>
      <w:rPr>
        <w:rFonts w:hint="default"/>
        <w:w w:val="105"/>
      </w:rPr>
    </w:lvl>
    <w:lvl w:ilvl="5">
      <w:start w:val="1"/>
      <w:numFmt w:val="decimal"/>
      <w:lvlText w:val="%1.%2.%3.%4.%5.%6"/>
      <w:lvlJc w:val="left"/>
      <w:pPr>
        <w:ind w:left="7460" w:hanging="1080"/>
      </w:pPr>
      <w:rPr>
        <w:rFonts w:hint="default"/>
        <w:w w:val="105"/>
      </w:rPr>
    </w:lvl>
    <w:lvl w:ilvl="6">
      <w:start w:val="1"/>
      <w:numFmt w:val="decimal"/>
      <w:lvlText w:val="%1.%2.%3.%4.%5.%6.%7"/>
      <w:lvlJc w:val="left"/>
      <w:pPr>
        <w:ind w:left="8736" w:hanging="1080"/>
      </w:pPr>
      <w:rPr>
        <w:rFonts w:hint="default"/>
        <w:w w:val="105"/>
      </w:rPr>
    </w:lvl>
    <w:lvl w:ilvl="7">
      <w:start w:val="1"/>
      <w:numFmt w:val="decimal"/>
      <w:lvlText w:val="%1.%2.%3.%4.%5.%6.%7.%8"/>
      <w:lvlJc w:val="left"/>
      <w:pPr>
        <w:ind w:left="10372" w:hanging="1440"/>
      </w:pPr>
      <w:rPr>
        <w:rFonts w:hint="default"/>
        <w:w w:val="105"/>
      </w:rPr>
    </w:lvl>
    <w:lvl w:ilvl="8">
      <w:start w:val="1"/>
      <w:numFmt w:val="decimal"/>
      <w:lvlText w:val="%1.%2.%3.%4.%5.%6.%7.%8.%9"/>
      <w:lvlJc w:val="left"/>
      <w:pPr>
        <w:ind w:left="11648" w:hanging="1440"/>
      </w:pPr>
      <w:rPr>
        <w:rFonts w:hint="default"/>
        <w:w w:val="105"/>
      </w:rPr>
    </w:lvl>
  </w:abstractNum>
  <w:abstractNum w:abstractNumId="11" w15:restartNumberingAfterBreak="0">
    <w:nsid w:val="08C6473C"/>
    <w:multiLevelType w:val="hybridMultilevel"/>
    <w:tmpl w:val="3DB49246"/>
    <w:lvl w:ilvl="0" w:tplc="1FA2CEE2">
      <w:numFmt w:val="bullet"/>
      <w:lvlText w:val="•"/>
      <w:lvlJc w:val="left"/>
      <w:pPr>
        <w:ind w:left="368" w:hanging="246"/>
      </w:pPr>
      <w:rPr>
        <w:rFonts w:ascii="Arial" w:eastAsia="Arial" w:hAnsi="Arial" w:cs="Arial" w:hint="default"/>
        <w:color w:val="0B0B0B"/>
        <w:w w:val="100"/>
        <w:sz w:val="19"/>
        <w:szCs w:val="19"/>
        <w:lang w:val="it-IT" w:eastAsia="it-IT" w:bidi="it-IT"/>
      </w:rPr>
    </w:lvl>
    <w:lvl w:ilvl="1" w:tplc="29C8518E">
      <w:numFmt w:val="bullet"/>
      <w:lvlText w:val="•"/>
      <w:lvlJc w:val="left"/>
      <w:pPr>
        <w:ind w:left="707" w:hanging="246"/>
      </w:pPr>
      <w:rPr>
        <w:rFonts w:hint="default"/>
        <w:lang w:val="it-IT" w:eastAsia="it-IT" w:bidi="it-IT"/>
      </w:rPr>
    </w:lvl>
    <w:lvl w:ilvl="2" w:tplc="2038638A">
      <w:numFmt w:val="bullet"/>
      <w:lvlText w:val="•"/>
      <w:lvlJc w:val="left"/>
      <w:pPr>
        <w:ind w:left="1054" w:hanging="246"/>
      </w:pPr>
      <w:rPr>
        <w:rFonts w:hint="default"/>
        <w:lang w:val="it-IT" w:eastAsia="it-IT" w:bidi="it-IT"/>
      </w:rPr>
    </w:lvl>
    <w:lvl w:ilvl="3" w:tplc="04EE7646">
      <w:numFmt w:val="bullet"/>
      <w:lvlText w:val="•"/>
      <w:lvlJc w:val="left"/>
      <w:pPr>
        <w:ind w:left="1401" w:hanging="246"/>
      </w:pPr>
      <w:rPr>
        <w:rFonts w:hint="default"/>
        <w:lang w:val="it-IT" w:eastAsia="it-IT" w:bidi="it-IT"/>
      </w:rPr>
    </w:lvl>
    <w:lvl w:ilvl="4" w:tplc="F8825948">
      <w:numFmt w:val="bullet"/>
      <w:lvlText w:val="•"/>
      <w:lvlJc w:val="left"/>
      <w:pPr>
        <w:ind w:left="1749" w:hanging="246"/>
      </w:pPr>
      <w:rPr>
        <w:rFonts w:hint="default"/>
        <w:lang w:val="it-IT" w:eastAsia="it-IT" w:bidi="it-IT"/>
      </w:rPr>
    </w:lvl>
    <w:lvl w:ilvl="5" w:tplc="A198E076">
      <w:numFmt w:val="bullet"/>
      <w:lvlText w:val="•"/>
      <w:lvlJc w:val="left"/>
      <w:pPr>
        <w:ind w:left="2096" w:hanging="246"/>
      </w:pPr>
      <w:rPr>
        <w:rFonts w:hint="default"/>
        <w:lang w:val="it-IT" w:eastAsia="it-IT" w:bidi="it-IT"/>
      </w:rPr>
    </w:lvl>
    <w:lvl w:ilvl="6" w:tplc="9A7E6230">
      <w:numFmt w:val="bullet"/>
      <w:lvlText w:val="•"/>
      <w:lvlJc w:val="left"/>
      <w:pPr>
        <w:ind w:left="2443" w:hanging="246"/>
      </w:pPr>
      <w:rPr>
        <w:rFonts w:hint="default"/>
        <w:lang w:val="it-IT" w:eastAsia="it-IT" w:bidi="it-IT"/>
      </w:rPr>
    </w:lvl>
    <w:lvl w:ilvl="7" w:tplc="20AA9D76">
      <w:numFmt w:val="bullet"/>
      <w:lvlText w:val="•"/>
      <w:lvlJc w:val="left"/>
      <w:pPr>
        <w:ind w:left="2791" w:hanging="246"/>
      </w:pPr>
      <w:rPr>
        <w:rFonts w:hint="default"/>
        <w:lang w:val="it-IT" w:eastAsia="it-IT" w:bidi="it-IT"/>
      </w:rPr>
    </w:lvl>
    <w:lvl w:ilvl="8" w:tplc="313C1702">
      <w:numFmt w:val="bullet"/>
      <w:lvlText w:val="•"/>
      <w:lvlJc w:val="left"/>
      <w:pPr>
        <w:ind w:left="3138" w:hanging="246"/>
      </w:pPr>
      <w:rPr>
        <w:rFonts w:hint="default"/>
        <w:lang w:val="it-IT" w:eastAsia="it-IT" w:bidi="it-IT"/>
      </w:rPr>
    </w:lvl>
  </w:abstractNum>
  <w:abstractNum w:abstractNumId="12" w15:restartNumberingAfterBreak="0">
    <w:nsid w:val="092E5925"/>
    <w:multiLevelType w:val="hybridMultilevel"/>
    <w:tmpl w:val="695441F0"/>
    <w:lvl w:ilvl="0" w:tplc="180AB33A">
      <w:numFmt w:val="bullet"/>
      <w:lvlText w:val="-"/>
      <w:lvlJc w:val="left"/>
      <w:pPr>
        <w:ind w:left="1878" w:hanging="338"/>
      </w:pPr>
      <w:rPr>
        <w:rFonts w:ascii="Times New Roman" w:eastAsia="Times New Roman" w:hAnsi="Times New Roman" w:cs="Times New Roman" w:hint="default"/>
        <w:w w:val="102"/>
        <w:sz w:val="22"/>
        <w:szCs w:val="22"/>
        <w:lang w:val="it-IT" w:eastAsia="it-IT" w:bidi="it-IT"/>
      </w:rPr>
    </w:lvl>
    <w:lvl w:ilvl="1" w:tplc="668C860A">
      <w:numFmt w:val="bullet"/>
      <w:lvlText w:val="o"/>
      <w:lvlJc w:val="left"/>
      <w:pPr>
        <w:ind w:left="2553" w:hanging="338"/>
      </w:pPr>
      <w:rPr>
        <w:rFonts w:ascii="Courier New" w:eastAsia="Courier New" w:hAnsi="Courier New" w:cs="Courier New" w:hint="default"/>
        <w:w w:val="102"/>
        <w:sz w:val="22"/>
        <w:szCs w:val="22"/>
        <w:lang w:val="it-IT" w:eastAsia="it-IT" w:bidi="it-IT"/>
      </w:rPr>
    </w:lvl>
    <w:lvl w:ilvl="2" w:tplc="C3DC45DA">
      <w:numFmt w:val="bullet"/>
      <w:lvlText w:val="•"/>
      <w:lvlJc w:val="left"/>
      <w:pPr>
        <w:ind w:left="3497" w:hanging="338"/>
      </w:pPr>
      <w:rPr>
        <w:rFonts w:hint="default"/>
        <w:lang w:val="it-IT" w:eastAsia="it-IT" w:bidi="it-IT"/>
      </w:rPr>
    </w:lvl>
    <w:lvl w:ilvl="3" w:tplc="22DEF81E">
      <w:numFmt w:val="bullet"/>
      <w:lvlText w:val="•"/>
      <w:lvlJc w:val="left"/>
      <w:pPr>
        <w:ind w:left="4435" w:hanging="338"/>
      </w:pPr>
      <w:rPr>
        <w:rFonts w:hint="default"/>
        <w:lang w:val="it-IT" w:eastAsia="it-IT" w:bidi="it-IT"/>
      </w:rPr>
    </w:lvl>
    <w:lvl w:ilvl="4" w:tplc="2778A92A">
      <w:numFmt w:val="bullet"/>
      <w:lvlText w:val="•"/>
      <w:lvlJc w:val="left"/>
      <w:pPr>
        <w:ind w:left="5373" w:hanging="338"/>
      </w:pPr>
      <w:rPr>
        <w:rFonts w:hint="default"/>
        <w:lang w:val="it-IT" w:eastAsia="it-IT" w:bidi="it-IT"/>
      </w:rPr>
    </w:lvl>
    <w:lvl w:ilvl="5" w:tplc="58DAFF46">
      <w:numFmt w:val="bullet"/>
      <w:lvlText w:val="•"/>
      <w:lvlJc w:val="left"/>
      <w:pPr>
        <w:ind w:left="6311" w:hanging="338"/>
      </w:pPr>
      <w:rPr>
        <w:rFonts w:hint="default"/>
        <w:lang w:val="it-IT" w:eastAsia="it-IT" w:bidi="it-IT"/>
      </w:rPr>
    </w:lvl>
    <w:lvl w:ilvl="6" w:tplc="C3A06E70">
      <w:numFmt w:val="bullet"/>
      <w:lvlText w:val="•"/>
      <w:lvlJc w:val="left"/>
      <w:pPr>
        <w:ind w:left="7248" w:hanging="338"/>
      </w:pPr>
      <w:rPr>
        <w:rFonts w:hint="default"/>
        <w:lang w:val="it-IT" w:eastAsia="it-IT" w:bidi="it-IT"/>
      </w:rPr>
    </w:lvl>
    <w:lvl w:ilvl="7" w:tplc="5DB0B5A4">
      <w:numFmt w:val="bullet"/>
      <w:lvlText w:val="•"/>
      <w:lvlJc w:val="left"/>
      <w:pPr>
        <w:ind w:left="8186" w:hanging="338"/>
      </w:pPr>
      <w:rPr>
        <w:rFonts w:hint="default"/>
        <w:lang w:val="it-IT" w:eastAsia="it-IT" w:bidi="it-IT"/>
      </w:rPr>
    </w:lvl>
    <w:lvl w:ilvl="8" w:tplc="F24853AC">
      <w:numFmt w:val="bullet"/>
      <w:lvlText w:val="•"/>
      <w:lvlJc w:val="left"/>
      <w:pPr>
        <w:ind w:left="9124" w:hanging="338"/>
      </w:pPr>
      <w:rPr>
        <w:rFonts w:hint="default"/>
        <w:lang w:val="it-IT" w:eastAsia="it-IT" w:bidi="it-IT"/>
      </w:rPr>
    </w:lvl>
  </w:abstractNum>
  <w:abstractNum w:abstractNumId="13" w15:restartNumberingAfterBreak="0">
    <w:nsid w:val="094417B2"/>
    <w:multiLevelType w:val="hybridMultilevel"/>
    <w:tmpl w:val="78700004"/>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09B63628"/>
    <w:multiLevelType w:val="hybridMultilevel"/>
    <w:tmpl w:val="B7CA5E74"/>
    <w:lvl w:ilvl="0" w:tplc="DE9453E0">
      <w:numFmt w:val="bullet"/>
      <w:lvlText w:val="•"/>
      <w:lvlJc w:val="left"/>
      <w:pPr>
        <w:ind w:left="2365" w:hanging="177"/>
      </w:pPr>
      <w:rPr>
        <w:rFonts w:ascii="Arial" w:eastAsia="Arial" w:hAnsi="Arial" w:cs="Arial" w:hint="default"/>
        <w:color w:val="0B0B0B"/>
        <w:w w:val="102"/>
        <w:sz w:val="19"/>
        <w:szCs w:val="19"/>
        <w:lang w:val="it-IT" w:eastAsia="it-IT" w:bidi="it-IT"/>
      </w:rPr>
    </w:lvl>
    <w:lvl w:ilvl="1" w:tplc="2C1C7746">
      <w:numFmt w:val="bullet"/>
      <w:lvlText w:val="•"/>
      <w:lvlJc w:val="left"/>
      <w:pPr>
        <w:ind w:left="3224" w:hanging="177"/>
      </w:pPr>
      <w:rPr>
        <w:rFonts w:hint="default"/>
        <w:lang w:val="it-IT" w:eastAsia="it-IT" w:bidi="it-IT"/>
      </w:rPr>
    </w:lvl>
    <w:lvl w:ilvl="2" w:tplc="52E6B994">
      <w:numFmt w:val="bullet"/>
      <w:lvlText w:val="•"/>
      <w:lvlJc w:val="left"/>
      <w:pPr>
        <w:ind w:left="4088" w:hanging="177"/>
      </w:pPr>
      <w:rPr>
        <w:rFonts w:hint="default"/>
        <w:lang w:val="it-IT" w:eastAsia="it-IT" w:bidi="it-IT"/>
      </w:rPr>
    </w:lvl>
    <w:lvl w:ilvl="3" w:tplc="0D527F70">
      <w:numFmt w:val="bullet"/>
      <w:lvlText w:val="•"/>
      <w:lvlJc w:val="left"/>
      <w:pPr>
        <w:ind w:left="4952" w:hanging="177"/>
      </w:pPr>
      <w:rPr>
        <w:rFonts w:hint="default"/>
        <w:lang w:val="it-IT" w:eastAsia="it-IT" w:bidi="it-IT"/>
      </w:rPr>
    </w:lvl>
    <w:lvl w:ilvl="4" w:tplc="888E40DA">
      <w:numFmt w:val="bullet"/>
      <w:lvlText w:val="•"/>
      <w:lvlJc w:val="left"/>
      <w:pPr>
        <w:ind w:left="5816" w:hanging="177"/>
      </w:pPr>
      <w:rPr>
        <w:rFonts w:hint="default"/>
        <w:lang w:val="it-IT" w:eastAsia="it-IT" w:bidi="it-IT"/>
      </w:rPr>
    </w:lvl>
    <w:lvl w:ilvl="5" w:tplc="4D004B20">
      <w:numFmt w:val="bullet"/>
      <w:lvlText w:val="•"/>
      <w:lvlJc w:val="left"/>
      <w:pPr>
        <w:ind w:left="6680" w:hanging="177"/>
      </w:pPr>
      <w:rPr>
        <w:rFonts w:hint="default"/>
        <w:lang w:val="it-IT" w:eastAsia="it-IT" w:bidi="it-IT"/>
      </w:rPr>
    </w:lvl>
    <w:lvl w:ilvl="6" w:tplc="A1BC4B98">
      <w:numFmt w:val="bullet"/>
      <w:lvlText w:val="•"/>
      <w:lvlJc w:val="left"/>
      <w:pPr>
        <w:ind w:left="7544" w:hanging="177"/>
      </w:pPr>
      <w:rPr>
        <w:rFonts w:hint="default"/>
        <w:lang w:val="it-IT" w:eastAsia="it-IT" w:bidi="it-IT"/>
      </w:rPr>
    </w:lvl>
    <w:lvl w:ilvl="7" w:tplc="757A43EC">
      <w:numFmt w:val="bullet"/>
      <w:lvlText w:val="•"/>
      <w:lvlJc w:val="left"/>
      <w:pPr>
        <w:ind w:left="8408" w:hanging="177"/>
      </w:pPr>
      <w:rPr>
        <w:rFonts w:hint="default"/>
        <w:lang w:val="it-IT" w:eastAsia="it-IT" w:bidi="it-IT"/>
      </w:rPr>
    </w:lvl>
    <w:lvl w:ilvl="8" w:tplc="1FC899A2">
      <w:numFmt w:val="bullet"/>
      <w:lvlText w:val="•"/>
      <w:lvlJc w:val="left"/>
      <w:pPr>
        <w:ind w:left="9272" w:hanging="177"/>
      </w:pPr>
      <w:rPr>
        <w:rFonts w:hint="default"/>
        <w:lang w:val="it-IT" w:eastAsia="it-IT" w:bidi="it-IT"/>
      </w:rPr>
    </w:lvl>
  </w:abstractNum>
  <w:abstractNum w:abstractNumId="15" w15:restartNumberingAfterBreak="0">
    <w:nsid w:val="09C335DB"/>
    <w:multiLevelType w:val="multilevel"/>
    <w:tmpl w:val="7CF89A18"/>
    <w:lvl w:ilvl="0">
      <w:start w:val="1"/>
      <w:numFmt w:val="decimal"/>
      <w:lvlText w:val="%1"/>
      <w:lvlJc w:val="left"/>
      <w:pPr>
        <w:ind w:left="360" w:hanging="360"/>
      </w:pPr>
      <w:rPr>
        <w:rFonts w:hint="default"/>
        <w:color w:val="0B0B0B"/>
      </w:rPr>
    </w:lvl>
    <w:lvl w:ilvl="1">
      <w:start w:val="1"/>
      <w:numFmt w:val="decimal"/>
      <w:lvlText w:val="%1.%2"/>
      <w:lvlJc w:val="left"/>
      <w:pPr>
        <w:ind w:left="1601" w:hanging="360"/>
      </w:pPr>
      <w:rPr>
        <w:rFonts w:hint="default"/>
        <w:color w:val="0B0B0B"/>
      </w:rPr>
    </w:lvl>
    <w:lvl w:ilvl="2">
      <w:start w:val="1"/>
      <w:numFmt w:val="decimal"/>
      <w:lvlText w:val="%1.%2.%3"/>
      <w:lvlJc w:val="left"/>
      <w:pPr>
        <w:ind w:left="3202" w:hanging="720"/>
      </w:pPr>
      <w:rPr>
        <w:rFonts w:hint="default"/>
        <w:color w:val="0B0B0B"/>
      </w:rPr>
    </w:lvl>
    <w:lvl w:ilvl="3">
      <w:start w:val="1"/>
      <w:numFmt w:val="decimal"/>
      <w:lvlText w:val="%1.%2.%3.%4"/>
      <w:lvlJc w:val="left"/>
      <w:pPr>
        <w:ind w:left="4443" w:hanging="720"/>
      </w:pPr>
      <w:rPr>
        <w:rFonts w:hint="default"/>
        <w:color w:val="0B0B0B"/>
      </w:rPr>
    </w:lvl>
    <w:lvl w:ilvl="4">
      <w:start w:val="1"/>
      <w:numFmt w:val="decimal"/>
      <w:lvlText w:val="%1.%2.%3.%4.%5"/>
      <w:lvlJc w:val="left"/>
      <w:pPr>
        <w:ind w:left="5684" w:hanging="720"/>
      </w:pPr>
      <w:rPr>
        <w:rFonts w:hint="default"/>
        <w:color w:val="0B0B0B"/>
      </w:rPr>
    </w:lvl>
    <w:lvl w:ilvl="5">
      <w:start w:val="1"/>
      <w:numFmt w:val="decimal"/>
      <w:lvlText w:val="%1.%2.%3.%4.%5.%6"/>
      <w:lvlJc w:val="left"/>
      <w:pPr>
        <w:ind w:left="7285" w:hanging="1080"/>
      </w:pPr>
      <w:rPr>
        <w:rFonts w:hint="default"/>
        <w:color w:val="0B0B0B"/>
      </w:rPr>
    </w:lvl>
    <w:lvl w:ilvl="6">
      <w:start w:val="1"/>
      <w:numFmt w:val="decimal"/>
      <w:lvlText w:val="%1.%2.%3.%4.%5.%6.%7"/>
      <w:lvlJc w:val="left"/>
      <w:pPr>
        <w:ind w:left="8526" w:hanging="1080"/>
      </w:pPr>
      <w:rPr>
        <w:rFonts w:hint="default"/>
        <w:color w:val="0B0B0B"/>
      </w:rPr>
    </w:lvl>
    <w:lvl w:ilvl="7">
      <w:start w:val="1"/>
      <w:numFmt w:val="decimal"/>
      <w:lvlText w:val="%1.%2.%3.%4.%5.%6.%7.%8"/>
      <w:lvlJc w:val="left"/>
      <w:pPr>
        <w:ind w:left="10127" w:hanging="1440"/>
      </w:pPr>
      <w:rPr>
        <w:rFonts w:hint="default"/>
        <w:color w:val="0B0B0B"/>
      </w:rPr>
    </w:lvl>
    <w:lvl w:ilvl="8">
      <w:start w:val="1"/>
      <w:numFmt w:val="decimal"/>
      <w:lvlText w:val="%1.%2.%3.%4.%5.%6.%7.%8.%9"/>
      <w:lvlJc w:val="left"/>
      <w:pPr>
        <w:ind w:left="11368" w:hanging="1440"/>
      </w:pPr>
      <w:rPr>
        <w:rFonts w:hint="default"/>
        <w:color w:val="0B0B0B"/>
      </w:rPr>
    </w:lvl>
  </w:abstractNum>
  <w:abstractNum w:abstractNumId="16" w15:restartNumberingAfterBreak="0">
    <w:nsid w:val="09FC3F8D"/>
    <w:multiLevelType w:val="hybridMultilevel"/>
    <w:tmpl w:val="8FFA177C"/>
    <w:lvl w:ilvl="0" w:tplc="4C6E90C0">
      <w:start w:val="10"/>
      <w:numFmt w:val="lowerLetter"/>
      <w:lvlText w:val="%1)"/>
      <w:lvlJc w:val="left"/>
      <w:pPr>
        <w:ind w:left="2083" w:hanging="293"/>
      </w:pPr>
      <w:rPr>
        <w:rFonts w:hint="default"/>
        <w:w w:val="102"/>
        <w:lang w:val="it-IT" w:eastAsia="it-IT" w:bidi="it-IT"/>
      </w:rPr>
    </w:lvl>
    <w:lvl w:ilvl="1" w:tplc="A10CD3DE">
      <w:numFmt w:val="bullet"/>
      <w:lvlText w:val="•"/>
      <w:lvlJc w:val="left"/>
      <w:pPr>
        <w:ind w:left="2972" w:hanging="293"/>
      </w:pPr>
      <w:rPr>
        <w:rFonts w:hint="default"/>
        <w:lang w:val="it-IT" w:eastAsia="it-IT" w:bidi="it-IT"/>
      </w:rPr>
    </w:lvl>
    <w:lvl w:ilvl="2" w:tplc="63BC9104">
      <w:numFmt w:val="bullet"/>
      <w:lvlText w:val="•"/>
      <w:lvlJc w:val="left"/>
      <w:pPr>
        <w:ind w:left="3864" w:hanging="293"/>
      </w:pPr>
      <w:rPr>
        <w:rFonts w:hint="default"/>
        <w:lang w:val="it-IT" w:eastAsia="it-IT" w:bidi="it-IT"/>
      </w:rPr>
    </w:lvl>
    <w:lvl w:ilvl="3" w:tplc="EE1A13CC">
      <w:numFmt w:val="bullet"/>
      <w:lvlText w:val="•"/>
      <w:lvlJc w:val="left"/>
      <w:pPr>
        <w:ind w:left="4756" w:hanging="293"/>
      </w:pPr>
      <w:rPr>
        <w:rFonts w:hint="default"/>
        <w:lang w:val="it-IT" w:eastAsia="it-IT" w:bidi="it-IT"/>
      </w:rPr>
    </w:lvl>
    <w:lvl w:ilvl="4" w:tplc="E4483DC4">
      <w:numFmt w:val="bullet"/>
      <w:lvlText w:val="•"/>
      <w:lvlJc w:val="left"/>
      <w:pPr>
        <w:ind w:left="5648" w:hanging="293"/>
      </w:pPr>
      <w:rPr>
        <w:rFonts w:hint="default"/>
        <w:lang w:val="it-IT" w:eastAsia="it-IT" w:bidi="it-IT"/>
      </w:rPr>
    </w:lvl>
    <w:lvl w:ilvl="5" w:tplc="FBEAEBDE">
      <w:numFmt w:val="bullet"/>
      <w:lvlText w:val="•"/>
      <w:lvlJc w:val="left"/>
      <w:pPr>
        <w:ind w:left="6540" w:hanging="293"/>
      </w:pPr>
      <w:rPr>
        <w:rFonts w:hint="default"/>
        <w:lang w:val="it-IT" w:eastAsia="it-IT" w:bidi="it-IT"/>
      </w:rPr>
    </w:lvl>
    <w:lvl w:ilvl="6" w:tplc="61209FD2">
      <w:numFmt w:val="bullet"/>
      <w:lvlText w:val="•"/>
      <w:lvlJc w:val="left"/>
      <w:pPr>
        <w:ind w:left="7432" w:hanging="293"/>
      </w:pPr>
      <w:rPr>
        <w:rFonts w:hint="default"/>
        <w:lang w:val="it-IT" w:eastAsia="it-IT" w:bidi="it-IT"/>
      </w:rPr>
    </w:lvl>
    <w:lvl w:ilvl="7" w:tplc="B50E7D30">
      <w:numFmt w:val="bullet"/>
      <w:lvlText w:val="•"/>
      <w:lvlJc w:val="left"/>
      <w:pPr>
        <w:ind w:left="8324" w:hanging="293"/>
      </w:pPr>
      <w:rPr>
        <w:rFonts w:hint="default"/>
        <w:lang w:val="it-IT" w:eastAsia="it-IT" w:bidi="it-IT"/>
      </w:rPr>
    </w:lvl>
    <w:lvl w:ilvl="8" w:tplc="18AE336E">
      <w:numFmt w:val="bullet"/>
      <w:lvlText w:val="•"/>
      <w:lvlJc w:val="left"/>
      <w:pPr>
        <w:ind w:left="9216" w:hanging="293"/>
      </w:pPr>
      <w:rPr>
        <w:rFonts w:hint="default"/>
        <w:lang w:val="it-IT" w:eastAsia="it-IT" w:bidi="it-IT"/>
      </w:rPr>
    </w:lvl>
  </w:abstractNum>
  <w:abstractNum w:abstractNumId="17" w15:restartNumberingAfterBreak="0">
    <w:nsid w:val="0A4D51A4"/>
    <w:multiLevelType w:val="hybridMultilevel"/>
    <w:tmpl w:val="B5FE8548"/>
    <w:lvl w:ilvl="0" w:tplc="6E181542">
      <w:numFmt w:val="bullet"/>
      <w:lvlText w:val=""/>
      <w:lvlJc w:val="left"/>
      <w:pPr>
        <w:ind w:left="100" w:hanging="266"/>
      </w:pPr>
      <w:rPr>
        <w:rFonts w:ascii="Wingdings" w:eastAsia="Wingdings" w:hAnsi="Wingdings" w:cs="Wingdings" w:hint="default"/>
        <w:color w:val="0B0B0B"/>
        <w:spacing w:val="-1"/>
        <w:w w:val="100"/>
        <w:sz w:val="21"/>
        <w:szCs w:val="21"/>
        <w:lang w:val="it-IT" w:eastAsia="it-IT" w:bidi="it-IT"/>
      </w:rPr>
    </w:lvl>
    <w:lvl w:ilvl="1" w:tplc="0FD845AA">
      <w:numFmt w:val="bullet"/>
      <w:lvlText w:val="•"/>
      <w:lvlJc w:val="left"/>
      <w:pPr>
        <w:ind w:left="1190" w:hanging="266"/>
      </w:pPr>
      <w:rPr>
        <w:rFonts w:hint="default"/>
        <w:lang w:val="it-IT" w:eastAsia="it-IT" w:bidi="it-IT"/>
      </w:rPr>
    </w:lvl>
    <w:lvl w:ilvl="2" w:tplc="E64A2C4E">
      <w:numFmt w:val="bullet"/>
      <w:lvlText w:val="•"/>
      <w:lvlJc w:val="left"/>
      <w:pPr>
        <w:ind w:left="2280" w:hanging="266"/>
      </w:pPr>
      <w:rPr>
        <w:rFonts w:hint="default"/>
        <w:lang w:val="it-IT" w:eastAsia="it-IT" w:bidi="it-IT"/>
      </w:rPr>
    </w:lvl>
    <w:lvl w:ilvl="3" w:tplc="15722C38">
      <w:numFmt w:val="bullet"/>
      <w:lvlText w:val="•"/>
      <w:lvlJc w:val="left"/>
      <w:pPr>
        <w:ind w:left="3370" w:hanging="266"/>
      </w:pPr>
      <w:rPr>
        <w:rFonts w:hint="default"/>
        <w:lang w:val="it-IT" w:eastAsia="it-IT" w:bidi="it-IT"/>
      </w:rPr>
    </w:lvl>
    <w:lvl w:ilvl="4" w:tplc="DBF86E64">
      <w:numFmt w:val="bullet"/>
      <w:lvlText w:val="•"/>
      <w:lvlJc w:val="left"/>
      <w:pPr>
        <w:ind w:left="4460" w:hanging="266"/>
      </w:pPr>
      <w:rPr>
        <w:rFonts w:hint="default"/>
        <w:lang w:val="it-IT" w:eastAsia="it-IT" w:bidi="it-IT"/>
      </w:rPr>
    </w:lvl>
    <w:lvl w:ilvl="5" w:tplc="57EEB456">
      <w:numFmt w:val="bullet"/>
      <w:lvlText w:val="•"/>
      <w:lvlJc w:val="left"/>
      <w:pPr>
        <w:ind w:left="5550" w:hanging="266"/>
      </w:pPr>
      <w:rPr>
        <w:rFonts w:hint="default"/>
        <w:lang w:val="it-IT" w:eastAsia="it-IT" w:bidi="it-IT"/>
      </w:rPr>
    </w:lvl>
    <w:lvl w:ilvl="6" w:tplc="DFDA416A">
      <w:numFmt w:val="bullet"/>
      <w:lvlText w:val="•"/>
      <w:lvlJc w:val="left"/>
      <w:pPr>
        <w:ind w:left="6640" w:hanging="266"/>
      </w:pPr>
      <w:rPr>
        <w:rFonts w:hint="default"/>
        <w:lang w:val="it-IT" w:eastAsia="it-IT" w:bidi="it-IT"/>
      </w:rPr>
    </w:lvl>
    <w:lvl w:ilvl="7" w:tplc="112404D4">
      <w:numFmt w:val="bullet"/>
      <w:lvlText w:val="•"/>
      <w:lvlJc w:val="left"/>
      <w:pPr>
        <w:ind w:left="7730" w:hanging="266"/>
      </w:pPr>
      <w:rPr>
        <w:rFonts w:hint="default"/>
        <w:lang w:val="it-IT" w:eastAsia="it-IT" w:bidi="it-IT"/>
      </w:rPr>
    </w:lvl>
    <w:lvl w:ilvl="8" w:tplc="BADC16E4">
      <w:numFmt w:val="bullet"/>
      <w:lvlText w:val="•"/>
      <w:lvlJc w:val="left"/>
      <w:pPr>
        <w:ind w:left="8820" w:hanging="266"/>
      </w:pPr>
      <w:rPr>
        <w:rFonts w:hint="default"/>
        <w:lang w:val="it-IT" w:eastAsia="it-IT" w:bidi="it-IT"/>
      </w:rPr>
    </w:lvl>
  </w:abstractNum>
  <w:abstractNum w:abstractNumId="18" w15:restartNumberingAfterBreak="0">
    <w:nsid w:val="0C8D3862"/>
    <w:multiLevelType w:val="hybridMultilevel"/>
    <w:tmpl w:val="A664FC4C"/>
    <w:lvl w:ilvl="0" w:tplc="6E181542">
      <w:numFmt w:val="bullet"/>
      <w:lvlText w:val=""/>
      <w:lvlJc w:val="left"/>
      <w:pPr>
        <w:ind w:left="100" w:hanging="259"/>
      </w:pPr>
      <w:rPr>
        <w:rFonts w:ascii="Wingdings" w:eastAsia="Wingdings" w:hAnsi="Wingdings" w:cs="Wingdings" w:hint="default"/>
        <w:color w:val="0B0B0B"/>
        <w:spacing w:val="-1"/>
        <w:w w:val="100"/>
        <w:sz w:val="21"/>
        <w:szCs w:val="21"/>
        <w:lang w:val="it-IT" w:eastAsia="it-IT" w:bidi="it-IT"/>
      </w:rPr>
    </w:lvl>
    <w:lvl w:ilvl="1" w:tplc="1CF43644">
      <w:start w:val="1"/>
      <w:numFmt w:val="lowerLetter"/>
      <w:lvlText w:val="%2)"/>
      <w:lvlJc w:val="left"/>
      <w:pPr>
        <w:ind w:left="100" w:hanging="292"/>
      </w:pPr>
      <w:rPr>
        <w:rFonts w:ascii="Verdana" w:eastAsia="Verdana" w:hAnsi="Verdana" w:cs="Verdana" w:hint="default"/>
        <w:spacing w:val="-1"/>
        <w:w w:val="100"/>
        <w:sz w:val="20"/>
        <w:szCs w:val="20"/>
        <w:lang w:val="it-IT" w:eastAsia="it-IT" w:bidi="it-IT"/>
      </w:rPr>
    </w:lvl>
    <w:lvl w:ilvl="2" w:tplc="4E2425C6">
      <w:numFmt w:val="bullet"/>
      <w:lvlText w:val="•"/>
      <w:lvlJc w:val="left"/>
      <w:pPr>
        <w:ind w:left="2280" w:hanging="292"/>
      </w:pPr>
      <w:rPr>
        <w:rFonts w:hint="default"/>
        <w:lang w:val="it-IT" w:eastAsia="it-IT" w:bidi="it-IT"/>
      </w:rPr>
    </w:lvl>
    <w:lvl w:ilvl="3" w:tplc="83DE7A5E">
      <w:numFmt w:val="bullet"/>
      <w:lvlText w:val="•"/>
      <w:lvlJc w:val="left"/>
      <w:pPr>
        <w:ind w:left="3370" w:hanging="292"/>
      </w:pPr>
      <w:rPr>
        <w:rFonts w:hint="default"/>
        <w:lang w:val="it-IT" w:eastAsia="it-IT" w:bidi="it-IT"/>
      </w:rPr>
    </w:lvl>
    <w:lvl w:ilvl="4" w:tplc="E62E0436">
      <w:numFmt w:val="bullet"/>
      <w:lvlText w:val="•"/>
      <w:lvlJc w:val="left"/>
      <w:pPr>
        <w:ind w:left="4460" w:hanging="292"/>
      </w:pPr>
      <w:rPr>
        <w:rFonts w:hint="default"/>
        <w:lang w:val="it-IT" w:eastAsia="it-IT" w:bidi="it-IT"/>
      </w:rPr>
    </w:lvl>
    <w:lvl w:ilvl="5" w:tplc="0A0E097C">
      <w:numFmt w:val="bullet"/>
      <w:lvlText w:val="•"/>
      <w:lvlJc w:val="left"/>
      <w:pPr>
        <w:ind w:left="5550" w:hanging="292"/>
      </w:pPr>
      <w:rPr>
        <w:rFonts w:hint="default"/>
        <w:lang w:val="it-IT" w:eastAsia="it-IT" w:bidi="it-IT"/>
      </w:rPr>
    </w:lvl>
    <w:lvl w:ilvl="6" w:tplc="29224082">
      <w:numFmt w:val="bullet"/>
      <w:lvlText w:val="•"/>
      <w:lvlJc w:val="left"/>
      <w:pPr>
        <w:ind w:left="6640" w:hanging="292"/>
      </w:pPr>
      <w:rPr>
        <w:rFonts w:hint="default"/>
        <w:lang w:val="it-IT" w:eastAsia="it-IT" w:bidi="it-IT"/>
      </w:rPr>
    </w:lvl>
    <w:lvl w:ilvl="7" w:tplc="32AC4020">
      <w:numFmt w:val="bullet"/>
      <w:lvlText w:val="•"/>
      <w:lvlJc w:val="left"/>
      <w:pPr>
        <w:ind w:left="7730" w:hanging="292"/>
      </w:pPr>
      <w:rPr>
        <w:rFonts w:hint="default"/>
        <w:lang w:val="it-IT" w:eastAsia="it-IT" w:bidi="it-IT"/>
      </w:rPr>
    </w:lvl>
    <w:lvl w:ilvl="8" w:tplc="59C67D78">
      <w:numFmt w:val="bullet"/>
      <w:lvlText w:val="•"/>
      <w:lvlJc w:val="left"/>
      <w:pPr>
        <w:ind w:left="8820" w:hanging="292"/>
      </w:pPr>
      <w:rPr>
        <w:rFonts w:hint="default"/>
        <w:lang w:val="it-IT" w:eastAsia="it-IT" w:bidi="it-IT"/>
      </w:rPr>
    </w:lvl>
  </w:abstractNum>
  <w:abstractNum w:abstractNumId="19" w15:restartNumberingAfterBreak="0">
    <w:nsid w:val="0D800A59"/>
    <w:multiLevelType w:val="multilevel"/>
    <w:tmpl w:val="76C84E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0F6B1EF3"/>
    <w:multiLevelType w:val="hybridMultilevel"/>
    <w:tmpl w:val="EABE237A"/>
    <w:lvl w:ilvl="0" w:tplc="52B08B1A">
      <w:start w:val="7"/>
      <w:numFmt w:val="decimal"/>
      <w:lvlText w:val="%1."/>
      <w:lvlJc w:val="left"/>
      <w:pPr>
        <w:ind w:left="1458" w:hanging="217"/>
      </w:pPr>
      <w:rPr>
        <w:rFonts w:ascii="Times New Roman" w:eastAsia="Times New Roman" w:hAnsi="Times New Roman" w:cs="Times New Roman" w:hint="default"/>
        <w:color w:val="0B0B0B"/>
        <w:spacing w:val="-1"/>
        <w:w w:val="102"/>
        <w:sz w:val="20"/>
        <w:szCs w:val="20"/>
        <w:lang w:val="it-IT" w:eastAsia="it-IT" w:bidi="it-IT"/>
      </w:rPr>
    </w:lvl>
    <w:lvl w:ilvl="1" w:tplc="C5F010CC">
      <w:numFmt w:val="bullet"/>
      <w:lvlText w:val=""/>
      <w:lvlJc w:val="left"/>
      <w:pPr>
        <w:ind w:left="1855" w:hanging="307"/>
      </w:pPr>
      <w:rPr>
        <w:rFonts w:ascii="Symbol" w:eastAsia="Symbol" w:hAnsi="Symbol" w:cs="Symbol" w:hint="default"/>
        <w:color w:val="0B0B0B"/>
        <w:w w:val="102"/>
        <w:sz w:val="20"/>
        <w:szCs w:val="20"/>
        <w:lang w:val="it-IT" w:eastAsia="it-IT" w:bidi="it-IT"/>
      </w:rPr>
    </w:lvl>
    <w:lvl w:ilvl="2" w:tplc="D7C8D578">
      <w:numFmt w:val="bullet"/>
      <w:lvlText w:val="•"/>
      <w:lvlJc w:val="left"/>
      <w:pPr>
        <w:ind w:left="2875" w:hanging="307"/>
      </w:pPr>
      <w:rPr>
        <w:rFonts w:hint="default"/>
        <w:lang w:val="it-IT" w:eastAsia="it-IT" w:bidi="it-IT"/>
      </w:rPr>
    </w:lvl>
    <w:lvl w:ilvl="3" w:tplc="E2F0B738">
      <w:numFmt w:val="bullet"/>
      <w:lvlText w:val="•"/>
      <w:lvlJc w:val="left"/>
      <w:pPr>
        <w:ind w:left="3891" w:hanging="307"/>
      </w:pPr>
      <w:rPr>
        <w:rFonts w:hint="default"/>
        <w:lang w:val="it-IT" w:eastAsia="it-IT" w:bidi="it-IT"/>
      </w:rPr>
    </w:lvl>
    <w:lvl w:ilvl="4" w:tplc="5A420DB6">
      <w:numFmt w:val="bullet"/>
      <w:lvlText w:val="•"/>
      <w:lvlJc w:val="left"/>
      <w:pPr>
        <w:ind w:left="4906" w:hanging="307"/>
      </w:pPr>
      <w:rPr>
        <w:rFonts w:hint="default"/>
        <w:lang w:val="it-IT" w:eastAsia="it-IT" w:bidi="it-IT"/>
      </w:rPr>
    </w:lvl>
    <w:lvl w:ilvl="5" w:tplc="60EA80BA">
      <w:numFmt w:val="bullet"/>
      <w:lvlText w:val="•"/>
      <w:lvlJc w:val="left"/>
      <w:pPr>
        <w:ind w:left="5922" w:hanging="307"/>
      </w:pPr>
      <w:rPr>
        <w:rFonts w:hint="default"/>
        <w:lang w:val="it-IT" w:eastAsia="it-IT" w:bidi="it-IT"/>
      </w:rPr>
    </w:lvl>
    <w:lvl w:ilvl="6" w:tplc="D742B15C">
      <w:numFmt w:val="bullet"/>
      <w:lvlText w:val="•"/>
      <w:lvlJc w:val="left"/>
      <w:pPr>
        <w:ind w:left="6937" w:hanging="307"/>
      </w:pPr>
      <w:rPr>
        <w:rFonts w:hint="default"/>
        <w:lang w:val="it-IT" w:eastAsia="it-IT" w:bidi="it-IT"/>
      </w:rPr>
    </w:lvl>
    <w:lvl w:ilvl="7" w:tplc="C638CAFA">
      <w:numFmt w:val="bullet"/>
      <w:lvlText w:val="•"/>
      <w:lvlJc w:val="left"/>
      <w:pPr>
        <w:ind w:left="7953" w:hanging="307"/>
      </w:pPr>
      <w:rPr>
        <w:rFonts w:hint="default"/>
        <w:lang w:val="it-IT" w:eastAsia="it-IT" w:bidi="it-IT"/>
      </w:rPr>
    </w:lvl>
    <w:lvl w:ilvl="8" w:tplc="71A8DEA4">
      <w:numFmt w:val="bullet"/>
      <w:lvlText w:val="•"/>
      <w:lvlJc w:val="left"/>
      <w:pPr>
        <w:ind w:left="8968" w:hanging="307"/>
      </w:pPr>
      <w:rPr>
        <w:rFonts w:hint="default"/>
        <w:lang w:val="it-IT" w:eastAsia="it-IT" w:bidi="it-IT"/>
      </w:rPr>
    </w:lvl>
  </w:abstractNum>
  <w:abstractNum w:abstractNumId="21" w15:restartNumberingAfterBreak="0">
    <w:nsid w:val="10735038"/>
    <w:multiLevelType w:val="hybridMultilevel"/>
    <w:tmpl w:val="804C71C6"/>
    <w:lvl w:ilvl="0" w:tplc="3A8A25CC">
      <w:numFmt w:val="bullet"/>
      <w:lvlText w:val=""/>
      <w:lvlJc w:val="left"/>
      <w:pPr>
        <w:ind w:left="2166" w:hanging="319"/>
      </w:pPr>
      <w:rPr>
        <w:rFonts w:ascii="Wingdings" w:eastAsia="Wingdings" w:hAnsi="Wingdings" w:cs="Wingdings" w:hint="default"/>
        <w:w w:val="102"/>
        <w:sz w:val="19"/>
        <w:szCs w:val="19"/>
        <w:lang w:val="it-IT" w:eastAsia="it-IT" w:bidi="it-IT"/>
      </w:rPr>
    </w:lvl>
    <w:lvl w:ilvl="1" w:tplc="899EE75E">
      <w:numFmt w:val="bullet"/>
      <w:lvlText w:val="•"/>
      <w:lvlJc w:val="left"/>
      <w:pPr>
        <w:ind w:left="3044" w:hanging="319"/>
      </w:pPr>
      <w:rPr>
        <w:rFonts w:hint="default"/>
        <w:lang w:val="it-IT" w:eastAsia="it-IT" w:bidi="it-IT"/>
      </w:rPr>
    </w:lvl>
    <w:lvl w:ilvl="2" w:tplc="9782D820">
      <w:numFmt w:val="bullet"/>
      <w:lvlText w:val="•"/>
      <w:lvlJc w:val="left"/>
      <w:pPr>
        <w:ind w:left="3928" w:hanging="319"/>
      </w:pPr>
      <w:rPr>
        <w:rFonts w:hint="default"/>
        <w:lang w:val="it-IT" w:eastAsia="it-IT" w:bidi="it-IT"/>
      </w:rPr>
    </w:lvl>
    <w:lvl w:ilvl="3" w:tplc="F9D04024">
      <w:numFmt w:val="bullet"/>
      <w:lvlText w:val="•"/>
      <w:lvlJc w:val="left"/>
      <w:pPr>
        <w:ind w:left="4812" w:hanging="319"/>
      </w:pPr>
      <w:rPr>
        <w:rFonts w:hint="default"/>
        <w:lang w:val="it-IT" w:eastAsia="it-IT" w:bidi="it-IT"/>
      </w:rPr>
    </w:lvl>
    <w:lvl w:ilvl="4" w:tplc="FB8A7102">
      <w:numFmt w:val="bullet"/>
      <w:lvlText w:val="•"/>
      <w:lvlJc w:val="left"/>
      <w:pPr>
        <w:ind w:left="5696" w:hanging="319"/>
      </w:pPr>
      <w:rPr>
        <w:rFonts w:hint="default"/>
        <w:lang w:val="it-IT" w:eastAsia="it-IT" w:bidi="it-IT"/>
      </w:rPr>
    </w:lvl>
    <w:lvl w:ilvl="5" w:tplc="D73A4FB0">
      <w:numFmt w:val="bullet"/>
      <w:lvlText w:val="•"/>
      <w:lvlJc w:val="left"/>
      <w:pPr>
        <w:ind w:left="6580" w:hanging="319"/>
      </w:pPr>
      <w:rPr>
        <w:rFonts w:hint="default"/>
        <w:lang w:val="it-IT" w:eastAsia="it-IT" w:bidi="it-IT"/>
      </w:rPr>
    </w:lvl>
    <w:lvl w:ilvl="6" w:tplc="95962CF4">
      <w:numFmt w:val="bullet"/>
      <w:lvlText w:val="•"/>
      <w:lvlJc w:val="left"/>
      <w:pPr>
        <w:ind w:left="7464" w:hanging="319"/>
      </w:pPr>
      <w:rPr>
        <w:rFonts w:hint="default"/>
        <w:lang w:val="it-IT" w:eastAsia="it-IT" w:bidi="it-IT"/>
      </w:rPr>
    </w:lvl>
    <w:lvl w:ilvl="7" w:tplc="FCB2ECF2">
      <w:numFmt w:val="bullet"/>
      <w:lvlText w:val="•"/>
      <w:lvlJc w:val="left"/>
      <w:pPr>
        <w:ind w:left="8348" w:hanging="319"/>
      </w:pPr>
      <w:rPr>
        <w:rFonts w:hint="default"/>
        <w:lang w:val="it-IT" w:eastAsia="it-IT" w:bidi="it-IT"/>
      </w:rPr>
    </w:lvl>
    <w:lvl w:ilvl="8" w:tplc="B0123412">
      <w:numFmt w:val="bullet"/>
      <w:lvlText w:val="•"/>
      <w:lvlJc w:val="left"/>
      <w:pPr>
        <w:ind w:left="9232" w:hanging="319"/>
      </w:pPr>
      <w:rPr>
        <w:rFonts w:hint="default"/>
        <w:lang w:val="it-IT" w:eastAsia="it-IT" w:bidi="it-IT"/>
      </w:rPr>
    </w:lvl>
  </w:abstractNum>
  <w:abstractNum w:abstractNumId="22" w15:restartNumberingAfterBreak="0">
    <w:nsid w:val="10B5161D"/>
    <w:multiLevelType w:val="hybridMultilevel"/>
    <w:tmpl w:val="F85A3E3E"/>
    <w:lvl w:ilvl="0" w:tplc="5A70DC7C">
      <w:start w:val="1"/>
      <w:numFmt w:val="decimal"/>
      <w:lvlText w:val="%1."/>
      <w:lvlJc w:val="left"/>
      <w:pPr>
        <w:ind w:left="645" w:hanging="267"/>
        <w:jc w:val="right"/>
      </w:pPr>
      <w:rPr>
        <w:rFonts w:hint="default"/>
        <w:spacing w:val="-1"/>
        <w:w w:val="101"/>
        <w:lang w:val="it-IT" w:eastAsia="it-IT" w:bidi="it-IT"/>
      </w:rPr>
    </w:lvl>
    <w:lvl w:ilvl="1" w:tplc="0F8844A4">
      <w:numFmt w:val="bullet"/>
      <w:lvlText w:val="•"/>
      <w:lvlJc w:val="left"/>
      <w:pPr>
        <w:ind w:left="1434" w:hanging="267"/>
      </w:pPr>
      <w:rPr>
        <w:rFonts w:hint="default"/>
        <w:lang w:val="it-IT" w:eastAsia="it-IT" w:bidi="it-IT"/>
      </w:rPr>
    </w:lvl>
    <w:lvl w:ilvl="2" w:tplc="C07269DA">
      <w:numFmt w:val="bullet"/>
      <w:lvlText w:val="•"/>
      <w:lvlJc w:val="left"/>
      <w:pPr>
        <w:ind w:left="2228" w:hanging="267"/>
      </w:pPr>
      <w:rPr>
        <w:rFonts w:hint="default"/>
        <w:lang w:val="it-IT" w:eastAsia="it-IT" w:bidi="it-IT"/>
      </w:rPr>
    </w:lvl>
    <w:lvl w:ilvl="3" w:tplc="53C29428">
      <w:numFmt w:val="bullet"/>
      <w:lvlText w:val="•"/>
      <w:lvlJc w:val="left"/>
      <w:pPr>
        <w:ind w:left="3022" w:hanging="267"/>
      </w:pPr>
      <w:rPr>
        <w:rFonts w:hint="default"/>
        <w:lang w:val="it-IT" w:eastAsia="it-IT" w:bidi="it-IT"/>
      </w:rPr>
    </w:lvl>
    <w:lvl w:ilvl="4" w:tplc="527E4056">
      <w:numFmt w:val="bullet"/>
      <w:lvlText w:val="•"/>
      <w:lvlJc w:val="left"/>
      <w:pPr>
        <w:ind w:left="3816" w:hanging="267"/>
      </w:pPr>
      <w:rPr>
        <w:rFonts w:hint="default"/>
        <w:lang w:val="it-IT" w:eastAsia="it-IT" w:bidi="it-IT"/>
      </w:rPr>
    </w:lvl>
    <w:lvl w:ilvl="5" w:tplc="7CFEB638">
      <w:numFmt w:val="bullet"/>
      <w:lvlText w:val="•"/>
      <w:lvlJc w:val="left"/>
      <w:pPr>
        <w:ind w:left="4610" w:hanging="267"/>
      </w:pPr>
      <w:rPr>
        <w:rFonts w:hint="default"/>
        <w:lang w:val="it-IT" w:eastAsia="it-IT" w:bidi="it-IT"/>
      </w:rPr>
    </w:lvl>
    <w:lvl w:ilvl="6" w:tplc="F3E8A580">
      <w:numFmt w:val="bullet"/>
      <w:lvlText w:val="•"/>
      <w:lvlJc w:val="left"/>
      <w:pPr>
        <w:ind w:left="5404" w:hanging="267"/>
      </w:pPr>
      <w:rPr>
        <w:rFonts w:hint="default"/>
        <w:lang w:val="it-IT" w:eastAsia="it-IT" w:bidi="it-IT"/>
      </w:rPr>
    </w:lvl>
    <w:lvl w:ilvl="7" w:tplc="8A2C2D80">
      <w:numFmt w:val="bullet"/>
      <w:lvlText w:val="•"/>
      <w:lvlJc w:val="left"/>
      <w:pPr>
        <w:ind w:left="6198" w:hanging="267"/>
      </w:pPr>
      <w:rPr>
        <w:rFonts w:hint="default"/>
        <w:lang w:val="it-IT" w:eastAsia="it-IT" w:bidi="it-IT"/>
      </w:rPr>
    </w:lvl>
    <w:lvl w:ilvl="8" w:tplc="E4A08F22">
      <w:numFmt w:val="bullet"/>
      <w:lvlText w:val="•"/>
      <w:lvlJc w:val="left"/>
      <w:pPr>
        <w:ind w:left="6992" w:hanging="267"/>
      </w:pPr>
      <w:rPr>
        <w:rFonts w:hint="default"/>
        <w:lang w:val="it-IT" w:eastAsia="it-IT" w:bidi="it-IT"/>
      </w:rPr>
    </w:lvl>
  </w:abstractNum>
  <w:abstractNum w:abstractNumId="23" w15:restartNumberingAfterBreak="0">
    <w:nsid w:val="11691800"/>
    <w:multiLevelType w:val="hybridMultilevel"/>
    <w:tmpl w:val="FC561F0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11A228B0"/>
    <w:multiLevelType w:val="hybridMultilevel"/>
    <w:tmpl w:val="52BAF9D8"/>
    <w:lvl w:ilvl="0" w:tplc="673E324E">
      <w:numFmt w:val="bullet"/>
      <w:lvlText w:val=""/>
      <w:lvlJc w:val="left"/>
      <w:pPr>
        <w:ind w:left="1876" w:hanging="305"/>
      </w:pPr>
      <w:rPr>
        <w:rFonts w:hint="default"/>
        <w:w w:val="104"/>
        <w:position w:val="7"/>
        <w:lang w:val="it-IT" w:eastAsia="it-IT" w:bidi="it-IT"/>
      </w:rPr>
    </w:lvl>
    <w:lvl w:ilvl="1" w:tplc="3414517A">
      <w:numFmt w:val="bullet"/>
      <w:lvlText w:val="•"/>
      <w:lvlJc w:val="left"/>
      <w:pPr>
        <w:ind w:left="2792" w:hanging="305"/>
      </w:pPr>
      <w:rPr>
        <w:rFonts w:hint="default"/>
        <w:lang w:val="it-IT" w:eastAsia="it-IT" w:bidi="it-IT"/>
      </w:rPr>
    </w:lvl>
    <w:lvl w:ilvl="2" w:tplc="36FCC2F6">
      <w:numFmt w:val="bullet"/>
      <w:lvlText w:val="•"/>
      <w:lvlJc w:val="left"/>
      <w:pPr>
        <w:ind w:left="3704" w:hanging="305"/>
      </w:pPr>
      <w:rPr>
        <w:rFonts w:hint="default"/>
        <w:lang w:val="it-IT" w:eastAsia="it-IT" w:bidi="it-IT"/>
      </w:rPr>
    </w:lvl>
    <w:lvl w:ilvl="3" w:tplc="E882514E">
      <w:numFmt w:val="bullet"/>
      <w:lvlText w:val="•"/>
      <w:lvlJc w:val="left"/>
      <w:pPr>
        <w:ind w:left="4616" w:hanging="305"/>
      </w:pPr>
      <w:rPr>
        <w:rFonts w:hint="default"/>
        <w:lang w:val="it-IT" w:eastAsia="it-IT" w:bidi="it-IT"/>
      </w:rPr>
    </w:lvl>
    <w:lvl w:ilvl="4" w:tplc="8BD86CA2">
      <w:numFmt w:val="bullet"/>
      <w:lvlText w:val="•"/>
      <w:lvlJc w:val="left"/>
      <w:pPr>
        <w:ind w:left="5528" w:hanging="305"/>
      </w:pPr>
      <w:rPr>
        <w:rFonts w:hint="default"/>
        <w:lang w:val="it-IT" w:eastAsia="it-IT" w:bidi="it-IT"/>
      </w:rPr>
    </w:lvl>
    <w:lvl w:ilvl="5" w:tplc="EC96DE1A">
      <w:numFmt w:val="bullet"/>
      <w:lvlText w:val="•"/>
      <w:lvlJc w:val="left"/>
      <w:pPr>
        <w:ind w:left="6440" w:hanging="305"/>
      </w:pPr>
      <w:rPr>
        <w:rFonts w:hint="default"/>
        <w:lang w:val="it-IT" w:eastAsia="it-IT" w:bidi="it-IT"/>
      </w:rPr>
    </w:lvl>
    <w:lvl w:ilvl="6" w:tplc="314692E0">
      <w:numFmt w:val="bullet"/>
      <w:lvlText w:val="•"/>
      <w:lvlJc w:val="left"/>
      <w:pPr>
        <w:ind w:left="7352" w:hanging="305"/>
      </w:pPr>
      <w:rPr>
        <w:rFonts w:hint="default"/>
        <w:lang w:val="it-IT" w:eastAsia="it-IT" w:bidi="it-IT"/>
      </w:rPr>
    </w:lvl>
    <w:lvl w:ilvl="7" w:tplc="0A5CB092">
      <w:numFmt w:val="bullet"/>
      <w:lvlText w:val="•"/>
      <w:lvlJc w:val="left"/>
      <w:pPr>
        <w:ind w:left="8264" w:hanging="305"/>
      </w:pPr>
      <w:rPr>
        <w:rFonts w:hint="default"/>
        <w:lang w:val="it-IT" w:eastAsia="it-IT" w:bidi="it-IT"/>
      </w:rPr>
    </w:lvl>
    <w:lvl w:ilvl="8" w:tplc="74A44490">
      <w:numFmt w:val="bullet"/>
      <w:lvlText w:val="•"/>
      <w:lvlJc w:val="left"/>
      <w:pPr>
        <w:ind w:left="9176" w:hanging="305"/>
      </w:pPr>
      <w:rPr>
        <w:rFonts w:hint="default"/>
        <w:lang w:val="it-IT" w:eastAsia="it-IT" w:bidi="it-IT"/>
      </w:rPr>
    </w:lvl>
  </w:abstractNum>
  <w:abstractNum w:abstractNumId="25" w15:restartNumberingAfterBreak="0">
    <w:nsid w:val="133A4275"/>
    <w:multiLevelType w:val="multilevel"/>
    <w:tmpl w:val="7228077E"/>
    <w:lvl w:ilvl="0">
      <w:start w:val="1"/>
      <w:numFmt w:val="bullet"/>
      <w:lvlText w:val="▪"/>
      <w:lvlJc w:val="left"/>
      <w:pPr>
        <w:ind w:left="720" w:hanging="360"/>
      </w:pPr>
      <w:rPr>
        <w:rFonts w:ascii="Noto Sans Symbols" w:eastAsia="Noto Sans Symbols" w:hAnsi="Noto Sans Symbols" w:cs="Noto Sans Symbols"/>
        <w:color w:val="000000"/>
        <w:sz w:val="20"/>
        <w:szCs w:val="20"/>
        <w:shd w:val="clear" w:color="auto" w:fill="auto"/>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13C81E94"/>
    <w:multiLevelType w:val="hybridMultilevel"/>
    <w:tmpl w:val="7A3A91BE"/>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27" w15:restartNumberingAfterBreak="0">
    <w:nsid w:val="13FA0BF0"/>
    <w:multiLevelType w:val="hybridMultilevel"/>
    <w:tmpl w:val="29B6908C"/>
    <w:lvl w:ilvl="0" w:tplc="04100001">
      <w:start w:val="1"/>
      <w:numFmt w:val="bullet"/>
      <w:lvlText w:val=""/>
      <w:lvlJc w:val="left"/>
      <w:pPr>
        <w:ind w:left="1004" w:hanging="360"/>
      </w:pPr>
      <w:rPr>
        <w:rFonts w:ascii="Symbol" w:hAnsi="Symbol"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15981D71"/>
    <w:multiLevelType w:val="multilevel"/>
    <w:tmpl w:val="7632DDCC"/>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15AF18AD"/>
    <w:multiLevelType w:val="hybridMultilevel"/>
    <w:tmpl w:val="D07826BC"/>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30" w15:restartNumberingAfterBreak="0">
    <w:nsid w:val="16B66E7A"/>
    <w:multiLevelType w:val="multilevel"/>
    <w:tmpl w:val="8DE89AD2"/>
    <w:lvl w:ilvl="0">
      <w:start w:val="4"/>
      <w:numFmt w:val="decimal"/>
      <w:lvlText w:val="%1"/>
      <w:lvlJc w:val="left"/>
      <w:pPr>
        <w:ind w:left="1857" w:hanging="337"/>
      </w:pPr>
      <w:rPr>
        <w:rFonts w:hint="default"/>
        <w:lang w:val="it-IT" w:eastAsia="it-IT" w:bidi="it-IT"/>
      </w:rPr>
    </w:lvl>
    <w:lvl w:ilvl="1">
      <w:start w:val="1"/>
      <w:numFmt w:val="decimal"/>
      <w:lvlText w:val="%2."/>
      <w:lvlJc w:val="left"/>
      <w:pPr>
        <w:ind w:left="1857" w:hanging="337"/>
      </w:pPr>
      <w:rPr>
        <w:rFonts w:hint="default"/>
        <w:color w:val="0B0B0B"/>
        <w:spacing w:val="-1"/>
        <w:w w:val="103"/>
        <w:sz w:val="20"/>
        <w:szCs w:val="20"/>
        <w:lang w:val="it-IT" w:eastAsia="it-IT" w:bidi="it-IT"/>
      </w:rPr>
    </w:lvl>
    <w:lvl w:ilvl="2">
      <w:start w:val="1"/>
      <w:numFmt w:val="decimal"/>
      <w:lvlText w:val="%3."/>
      <w:lvlJc w:val="left"/>
      <w:pPr>
        <w:ind w:left="1857" w:hanging="120"/>
      </w:pPr>
      <w:rPr>
        <w:rFonts w:hint="default"/>
        <w:color w:val="0B0B0B"/>
        <w:w w:val="100"/>
        <w:sz w:val="21"/>
        <w:szCs w:val="21"/>
        <w:lang w:val="it-IT" w:eastAsia="it-IT" w:bidi="it-IT"/>
      </w:rPr>
    </w:lvl>
    <w:lvl w:ilvl="3">
      <w:numFmt w:val="bullet"/>
      <w:lvlText w:val="•"/>
      <w:lvlJc w:val="left"/>
      <w:pPr>
        <w:ind w:left="4602" w:hanging="120"/>
      </w:pPr>
      <w:rPr>
        <w:rFonts w:hint="default"/>
        <w:lang w:val="it-IT" w:eastAsia="it-IT" w:bidi="it-IT"/>
      </w:rPr>
    </w:lvl>
    <w:lvl w:ilvl="4">
      <w:numFmt w:val="bullet"/>
      <w:lvlText w:val="•"/>
      <w:lvlJc w:val="left"/>
      <w:pPr>
        <w:ind w:left="5516" w:hanging="120"/>
      </w:pPr>
      <w:rPr>
        <w:rFonts w:hint="default"/>
        <w:lang w:val="it-IT" w:eastAsia="it-IT" w:bidi="it-IT"/>
      </w:rPr>
    </w:lvl>
    <w:lvl w:ilvl="5">
      <w:numFmt w:val="bullet"/>
      <w:lvlText w:val="•"/>
      <w:lvlJc w:val="left"/>
      <w:pPr>
        <w:ind w:left="6430" w:hanging="120"/>
      </w:pPr>
      <w:rPr>
        <w:rFonts w:hint="default"/>
        <w:lang w:val="it-IT" w:eastAsia="it-IT" w:bidi="it-IT"/>
      </w:rPr>
    </w:lvl>
    <w:lvl w:ilvl="6">
      <w:numFmt w:val="bullet"/>
      <w:lvlText w:val="•"/>
      <w:lvlJc w:val="left"/>
      <w:pPr>
        <w:ind w:left="7344" w:hanging="120"/>
      </w:pPr>
      <w:rPr>
        <w:rFonts w:hint="default"/>
        <w:lang w:val="it-IT" w:eastAsia="it-IT" w:bidi="it-IT"/>
      </w:rPr>
    </w:lvl>
    <w:lvl w:ilvl="7">
      <w:numFmt w:val="bullet"/>
      <w:lvlText w:val="•"/>
      <w:lvlJc w:val="left"/>
      <w:pPr>
        <w:ind w:left="8258" w:hanging="120"/>
      </w:pPr>
      <w:rPr>
        <w:rFonts w:hint="default"/>
        <w:lang w:val="it-IT" w:eastAsia="it-IT" w:bidi="it-IT"/>
      </w:rPr>
    </w:lvl>
    <w:lvl w:ilvl="8">
      <w:numFmt w:val="bullet"/>
      <w:lvlText w:val="•"/>
      <w:lvlJc w:val="left"/>
      <w:pPr>
        <w:ind w:left="9172" w:hanging="120"/>
      </w:pPr>
      <w:rPr>
        <w:rFonts w:hint="default"/>
        <w:lang w:val="it-IT" w:eastAsia="it-IT" w:bidi="it-IT"/>
      </w:rPr>
    </w:lvl>
  </w:abstractNum>
  <w:abstractNum w:abstractNumId="31" w15:restartNumberingAfterBreak="0">
    <w:nsid w:val="17000DF6"/>
    <w:multiLevelType w:val="hybridMultilevel"/>
    <w:tmpl w:val="B7EA2282"/>
    <w:lvl w:ilvl="0" w:tplc="4CF025C8">
      <w:start w:val="19"/>
      <w:numFmt w:val="decimal"/>
      <w:lvlText w:val="%1."/>
      <w:lvlJc w:val="left"/>
      <w:pPr>
        <w:ind w:left="643" w:hanging="355"/>
        <w:jc w:val="right"/>
      </w:pPr>
      <w:rPr>
        <w:rFonts w:hint="default"/>
        <w:spacing w:val="-1"/>
        <w:w w:val="101"/>
        <w:lang w:val="it-IT" w:eastAsia="it-IT" w:bidi="it-IT"/>
      </w:rPr>
    </w:lvl>
    <w:lvl w:ilvl="1" w:tplc="E2C4F606">
      <w:numFmt w:val="bullet"/>
      <w:lvlText w:val="•"/>
      <w:lvlJc w:val="left"/>
      <w:pPr>
        <w:ind w:left="860" w:hanging="355"/>
      </w:pPr>
      <w:rPr>
        <w:rFonts w:hint="default"/>
        <w:lang w:val="it-IT" w:eastAsia="it-IT" w:bidi="it-IT"/>
      </w:rPr>
    </w:lvl>
    <w:lvl w:ilvl="2" w:tplc="D346CFA8">
      <w:numFmt w:val="bullet"/>
      <w:lvlText w:val="•"/>
      <w:lvlJc w:val="left"/>
      <w:pPr>
        <w:ind w:left="1717" w:hanging="355"/>
      </w:pPr>
      <w:rPr>
        <w:rFonts w:hint="default"/>
        <w:lang w:val="it-IT" w:eastAsia="it-IT" w:bidi="it-IT"/>
      </w:rPr>
    </w:lvl>
    <w:lvl w:ilvl="3" w:tplc="15EA1768">
      <w:numFmt w:val="bullet"/>
      <w:lvlText w:val="•"/>
      <w:lvlJc w:val="left"/>
      <w:pPr>
        <w:ind w:left="2575" w:hanging="355"/>
      </w:pPr>
      <w:rPr>
        <w:rFonts w:hint="default"/>
        <w:lang w:val="it-IT" w:eastAsia="it-IT" w:bidi="it-IT"/>
      </w:rPr>
    </w:lvl>
    <w:lvl w:ilvl="4" w:tplc="63D430BA">
      <w:numFmt w:val="bullet"/>
      <w:lvlText w:val="•"/>
      <w:lvlJc w:val="left"/>
      <w:pPr>
        <w:ind w:left="3433" w:hanging="355"/>
      </w:pPr>
      <w:rPr>
        <w:rFonts w:hint="default"/>
        <w:lang w:val="it-IT" w:eastAsia="it-IT" w:bidi="it-IT"/>
      </w:rPr>
    </w:lvl>
    <w:lvl w:ilvl="5" w:tplc="D9482A12">
      <w:numFmt w:val="bullet"/>
      <w:lvlText w:val="•"/>
      <w:lvlJc w:val="left"/>
      <w:pPr>
        <w:ind w:left="4291" w:hanging="355"/>
      </w:pPr>
      <w:rPr>
        <w:rFonts w:hint="default"/>
        <w:lang w:val="it-IT" w:eastAsia="it-IT" w:bidi="it-IT"/>
      </w:rPr>
    </w:lvl>
    <w:lvl w:ilvl="6" w:tplc="3C226C1C">
      <w:numFmt w:val="bullet"/>
      <w:lvlText w:val="•"/>
      <w:lvlJc w:val="left"/>
      <w:pPr>
        <w:ind w:left="5148" w:hanging="355"/>
      </w:pPr>
      <w:rPr>
        <w:rFonts w:hint="default"/>
        <w:lang w:val="it-IT" w:eastAsia="it-IT" w:bidi="it-IT"/>
      </w:rPr>
    </w:lvl>
    <w:lvl w:ilvl="7" w:tplc="F2B46F72">
      <w:numFmt w:val="bullet"/>
      <w:lvlText w:val="•"/>
      <w:lvlJc w:val="left"/>
      <w:pPr>
        <w:ind w:left="6006" w:hanging="355"/>
      </w:pPr>
      <w:rPr>
        <w:rFonts w:hint="default"/>
        <w:lang w:val="it-IT" w:eastAsia="it-IT" w:bidi="it-IT"/>
      </w:rPr>
    </w:lvl>
    <w:lvl w:ilvl="8" w:tplc="E47E732E">
      <w:numFmt w:val="bullet"/>
      <w:lvlText w:val="•"/>
      <w:lvlJc w:val="left"/>
      <w:pPr>
        <w:ind w:left="6864" w:hanging="355"/>
      </w:pPr>
      <w:rPr>
        <w:rFonts w:hint="default"/>
        <w:lang w:val="it-IT" w:eastAsia="it-IT" w:bidi="it-IT"/>
      </w:rPr>
    </w:lvl>
  </w:abstractNum>
  <w:abstractNum w:abstractNumId="32" w15:restartNumberingAfterBreak="0">
    <w:nsid w:val="178B5468"/>
    <w:multiLevelType w:val="multilevel"/>
    <w:tmpl w:val="B3E27D7A"/>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3" w15:restartNumberingAfterBreak="0">
    <w:nsid w:val="179F7457"/>
    <w:multiLevelType w:val="multilevel"/>
    <w:tmpl w:val="DFE012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196D1264"/>
    <w:multiLevelType w:val="hybridMultilevel"/>
    <w:tmpl w:val="93B653FC"/>
    <w:lvl w:ilvl="0" w:tplc="8558006E">
      <w:numFmt w:val="bullet"/>
      <w:lvlText w:val="•"/>
      <w:lvlJc w:val="left"/>
      <w:pPr>
        <w:ind w:left="1338" w:hanging="579"/>
      </w:pPr>
      <w:rPr>
        <w:rFonts w:ascii="Times New Roman" w:eastAsia="Times New Roman" w:hAnsi="Times New Roman" w:cs="Times New Roman" w:hint="default"/>
        <w:color w:val="0B0B0B"/>
        <w:w w:val="102"/>
        <w:sz w:val="20"/>
        <w:szCs w:val="20"/>
        <w:lang w:val="it-IT" w:eastAsia="it-IT" w:bidi="it-IT"/>
      </w:rPr>
    </w:lvl>
    <w:lvl w:ilvl="1" w:tplc="CD98D7EE">
      <w:numFmt w:val="bullet"/>
      <w:lvlText w:val="•"/>
      <w:lvlJc w:val="left"/>
      <w:pPr>
        <w:ind w:left="2306" w:hanging="579"/>
      </w:pPr>
      <w:rPr>
        <w:rFonts w:hint="default"/>
        <w:lang w:val="it-IT" w:eastAsia="it-IT" w:bidi="it-IT"/>
      </w:rPr>
    </w:lvl>
    <w:lvl w:ilvl="2" w:tplc="6F5ECD8A">
      <w:numFmt w:val="bullet"/>
      <w:lvlText w:val="•"/>
      <w:lvlJc w:val="left"/>
      <w:pPr>
        <w:ind w:left="3272" w:hanging="579"/>
      </w:pPr>
      <w:rPr>
        <w:rFonts w:hint="default"/>
        <w:lang w:val="it-IT" w:eastAsia="it-IT" w:bidi="it-IT"/>
      </w:rPr>
    </w:lvl>
    <w:lvl w:ilvl="3" w:tplc="C81C7E76">
      <w:numFmt w:val="bullet"/>
      <w:lvlText w:val="•"/>
      <w:lvlJc w:val="left"/>
      <w:pPr>
        <w:ind w:left="4238" w:hanging="579"/>
      </w:pPr>
      <w:rPr>
        <w:rFonts w:hint="default"/>
        <w:lang w:val="it-IT" w:eastAsia="it-IT" w:bidi="it-IT"/>
      </w:rPr>
    </w:lvl>
    <w:lvl w:ilvl="4" w:tplc="EF7CF51A">
      <w:numFmt w:val="bullet"/>
      <w:lvlText w:val="•"/>
      <w:lvlJc w:val="left"/>
      <w:pPr>
        <w:ind w:left="5204" w:hanging="579"/>
      </w:pPr>
      <w:rPr>
        <w:rFonts w:hint="default"/>
        <w:lang w:val="it-IT" w:eastAsia="it-IT" w:bidi="it-IT"/>
      </w:rPr>
    </w:lvl>
    <w:lvl w:ilvl="5" w:tplc="A6D84FD4">
      <w:numFmt w:val="bullet"/>
      <w:lvlText w:val="•"/>
      <w:lvlJc w:val="left"/>
      <w:pPr>
        <w:ind w:left="6170" w:hanging="579"/>
      </w:pPr>
      <w:rPr>
        <w:rFonts w:hint="default"/>
        <w:lang w:val="it-IT" w:eastAsia="it-IT" w:bidi="it-IT"/>
      </w:rPr>
    </w:lvl>
    <w:lvl w:ilvl="6" w:tplc="C7E8A45E">
      <w:numFmt w:val="bullet"/>
      <w:lvlText w:val="•"/>
      <w:lvlJc w:val="left"/>
      <w:pPr>
        <w:ind w:left="7136" w:hanging="579"/>
      </w:pPr>
      <w:rPr>
        <w:rFonts w:hint="default"/>
        <w:lang w:val="it-IT" w:eastAsia="it-IT" w:bidi="it-IT"/>
      </w:rPr>
    </w:lvl>
    <w:lvl w:ilvl="7" w:tplc="20BC299C">
      <w:numFmt w:val="bullet"/>
      <w:lvlText w:val="•"/>
      <w:lvlJc w:val="left"/>
      <w:pPr>
        <w:ind w:left="8102" w:hanging="579"/>
      </w:pPr>
      <w:rPr>
        <w:rFonts w:hint="default"/>
        <w:lang w:val="it-IT" w:eastAsia="it-IT" w:bidi="it-IT"/>
      </w:rPr>
    </w:lvl>
    <w:lvl w:ilvl="8" w:tplc="C7C08A9A">
      <w:numFmt w:val="bullet"/>
      <w:lvlText w:val="•"/>
      <w:lvlJc w:val="left"/>
      <w:pPr>
        <w:ind w:left="9068" w:hanging="579"/>
      </w:pPr>
      <w:rPr>
        <w:rFonts w:hint="default"/>
        <w:lang w:val="it-IT" w:eastAsia="it-IT" w:bidi="it-IT"/>
      </w:rPr>
    </w:lvl>
  </w:abstractNum>
  <w:abstractNum w:abstractNumId="35" w15:restartNumberingAfterBreak="0">
    <w:nsid w:val="1A001979"/>
    <w:multiLevelType w:val="hybridMultilevel"/>
    <w:tmpl w:val="C3FACF0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1A126478"/>
    <w:multiLevelType w:val="hybridMultilevel"/>
    <w:tmpl w:val="276EF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1AC06850"/>
    <w:multiLevelType w:val="hybridMultilevel"/>
    <w:tmpl w:val="131A247A"/>
    <w:styleLink w:val="Stileimportato2"/>
    <w:lvl w:ilvl="0" w:tplc="D4DEFB0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5DA6FD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3325D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76A36F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D102CB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04C45B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F563CCC">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30E1F9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8D854F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8" w15:restartNumberingAfterBreak="0">
    <w:nsid w:val="1B791626"/>
    <w:multiLevelType w:val="multilevel"/>
    <w:tmpl w:val="C83C2BDE"/>
    <w:lvl w:ilvl="0">
      <w:start w:val="4"/>
      <w:numFmt w:val="decimal"/>
      <w:lvlText w:val="%1"/>
      <w:lvlJc w:val="left"/>
      <w:pPr>
        <w:ind w:left="360" w:hanging="360"/>
      </w:pPr>
      <w:rPr>
        <w:rFonts w:hint="default"/>
        <w:color w:val="0B0B0B"/>
      </w:rPr>
    </w:lvl>
    <w:lvl w:ilvl="1">
      <w:start w:val="1"/>
      <w:numFmt w:val="decimal"/>
      <w:lvlText w:val="%1.%2"/>
      <w:lvlJc w:val="left"/>
      <w:pPr>
        <w:ind w:left="2061" w:hanging="360"/>
      </w:pPr>
      <w:rPr>
        <w:rFonts w:hint="default"/>
        <w:color w:val="0B0B0B"/>
      </w:rPr>
    </w:lvl>
    <w:lvl w:ilvl="2">
      <w:start w:val="1"/>
      <w:numFmt w:val="decimal"/>
      <w:lvlText w:val="%1.%2.%3"/>
      <w:lvlJc w:val="left"/>
      <w:pPr>
        <w:ind w:left="4122" w:hanging="720"/>
      </w:pPr>
      <w:rPr>
        <w:rFonts w:hint="default"/>
        <w:color w:val="0B0B0B"/>
      </w:rPr>
    </w:lvl>
    <w:lvl w:ilvl="3">
      <w:start w:val="1"/>
      <w:numFmt w:val="decimal"/>
      <w:lvlText w:val="%1.%2.%3.%4"/>
      <w:lvlJc w:val="left"/>
      <w:pPr>
        <w:ind w:left="5823" w:hanging="720"/>
      </w:pPr>
      <w:rPr>
        <w:rFonts w:hint="default"/>
        <w:color w:val="0B0B0B"/>
      </w:rPr>
    </w:lvl>
    <w:lvl w:ilvl="4">
      <w:start w:val="1"/>
      <w:numFmt w:val="decimal"/>
      <w:lvlText w:val="%1.%2.%3.%4.%5"/>
      <w:lvlJc w:val="left"/>
      <w:pPr>
        <w:ind w:left="7524" w:hanging="720"/>
      </w:pPr>
      <w:rPr>
        <w:rFonts w:hint="default"/>
        <w:color w:val="0B0B0B"/>
      </w:rPr>
    </w:lvl>
    <w:lvl w:ilvl="5">
      <w:start w:val="1"/>
      <w:numFmt w:val="decimal"/>
      <w:lvlText w:val="%1.%2.%3.%4.%5.%6"/>
      <w:lvlJc w:val="left"/>
      <w:pPr>
        <w:ind w:left="9585" w:hanging="1080"/>
      </w:pPr>
      <w:rPr>
        <w:rFonts w:hint="default"/>
        <w:color w:val="0B0B0B"/>
      </w:rPr>
    </w:lvl>
    <w:lvl w:ilvl="6">
      <w:start w:val="1"/>
      <w:numFmt w:val="decimal"/>
      <w:lvlText w:val="%1.%2.%3.%4.%5.%6.%7"/>
      <w:lvlJc w:val="left"/>
      <w:pPr>
        <w:ind w:left="11286" w:hanging="1080"/>
      </w:pPr>
      <w:rPr>
        <w:rFonts w:hint="default"/>
        <w:color w:val="0B0B0B"/>
      </w:rPr>
    </w:lvl>
    <w:lvl w:ilvl="7">
      <w:start w:val="1"/>
      <w:numFmt w:val="decimal"/>
      <w:lvlText w:val="%1.%2.%3.%4.%5.%6.%7.%8"/>
      <w:lvlJc w:val="left"/>
      <w:pPr>
        <w:ind w:left="13347" w:hanging="1440"/>
      </w:pPr>
      <w:rPr>
        <w:rFonts w:hint="default"/>
        <w:color w:val="0B0B0B"/>
      </w:rPr>
    </w:lvl>
    <w:lvl w:ilvl="8">
      <w:start w:val="1"/>
      <w:numFmt w:val="decimal"/>
      <w:lvlText w:val="%1.%2.%3.%4.%5.%6.%7.%8.%9"/>
      <w:lvlJc w:val="left"/>
      <w:pPr>
        <w:ind w:left="15048" w:hanging="1440"/>
      </w:pPr>
      <w:rPr>
        <w:rFonts w:hint="default"/>
        <w:color w:val="0B0B0B"/>
      </w:rPr>
    </w:lvl>
  </w:abstractNum>
  <w:abstractNum w:abstractNumId="39" w15:restartNumberingAfterBreak="0">
    <w:nsid w:val="1BAD70B8"/>
    <w:multiLevelType w:val="multilevel"/>
    <w:tmpl w:val="32C41442"/>
    <w:lvl w:ilvl="0">
      <w:start w:val="1"/>
      <w:numFmt w:val="bullet"/>
      <w:lvlText w:val="▪"/>
      <w:lvlJc w:val="left"/>
      <w:pPr>
        <w:ind w:left="720" w:hanging="360"/>
      </w:pPr>
      <w:rPr>
        <w:rFonts w:ascii="Noto Sans Symbols" w:eastAsia="Noto Sans Symbols" w:hAnsi="Noto Sans Symbols" w:cs="Noto Sans Symbols"/>
        <w:color w:val="000000"/>
        <w:sz w:val="20"/>
        <w:szCs w:val="20"/>
        <w:shd w:val="clear" w:color="auto" w:fill="auto"/>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1C1216C6"/>
    <w:multiLevelType w:val="hybridMultilevel"/>
    <w:tmpl w:val="A81A687E"/>
    <w:lvl w:ilvl="0" w:tplc="39C8FB48">
      <w:start w:val="2"/>
      <w:numFmt w:val="decimal"/>
      <w:lvlText w:val="%1."/>
      <w:lvlJc w:val="left"/>
      <w:pPr>
        <w:ind w:left="1463" w:hanging="205"/>
        <w:jc w:val="right"/>
      </w:pPr>
      <w:rPr>
        <w:rFonts w:ascii="Times New Roman" w:eastAsia="Times New Roman" w:hAnsi="Times New Roman" w:cs="Times New Roman" w:hint="default"/>
        <w:color w:val="0B0B0B"/>
        <w:w w:val="101"/>
        <w:sz w:val="20"/>
        <w:szCs w:val="20"/>
        <w:lang w:val="it-IT" w:eastAsia="it-IT" w:bidi="it-IT"/>
      </w:rPr>
    </w:lvl>
    <w:lvl w:ilvl="1" w:tplc="82127B18">
      <w:numFmt w:val="bullet"/>
      <w:lvlText w:val=""/>
      <w:lvlJc w:val="left"/>
      <w:pPr>
        <w:ind w:left="1955" w:hanging="601"/>
      </w:pPr>
      <w:rPr>
        <w:rFonts w:ascii="Symbol" w:eastAsia="Symbol" w:hAnsi="Symbol" w:cs="Symbol" w:hint="default"/>
        <w:color w:val="0B0B0B"/>
        <w:w w:val="76"/>
        <w:sz w:val="20"/>
        <w:szCs w:val="20"/>
        <w:lang w:val="it-IT" w:eastAsia="it-IT" w:bidi="it-IT"/>
      </w:rPr>
    </w:lvl>
    <w:lvl w:ilvl="2" w:tplc="A9C68C76">
      <w:numFmt w:val="bullet"/>
      <w:lvlText w:val="•"/>
      <w:lvlJc w:val="left"/>
      <w:pPr>
        <w:ind w:left="2964" w:hanging="601"/>
      </w:pPr>
      <w:rPr>
        <w:rFonts w:hint="default"/>
        <w:lang w:val="it-IT" w:eastAsia="it-IT" w:bidi="it-IT"/>
      </w:rPr>
    </w:lvl>
    <w:lvl w:ilvl="3" w:tplc="1F0C5E7A">
      <w:numFmt w:val="bullet"/>
      <w:lvlText w:val="•"/>
      <w:lvlJc w:val="left"/>
      <w:pPr>
        <w:ind w:left="3968" w:hanging="601"/>
      </w:pPr>
      <w:rPr>
        <w:rFonts w:hint="default"/>
        <w:lang w:val="it-IT" w:eastAsia="it-IT" w:bidi="it-IT"/>
      </w:rPr>
    </w:lvl>
    <w:lvl w:ilvl="4" w:tplc="F052378E">
      <w:numFmt w:val="bullet"/>
      <w:lvlText w:val="•"/>
      <w:lvlJc w:val="left"/>
      <w:pPr>
        <w:ind w:left="4973" w:hanging="601"/>
      </w:pPr>
      <w:rPr>
        <w:rFonts w:hint="default"/>
        <w:lang w:val="it-IT" w:eastAsia="it-IT" w:bidi="it-IT"/>
      </w:rPr>
    </w:lvl>
    <w:lvl w:ilvl="5" w:tplc="A9E653AA">
      <w:numFmt w:val="bullet"/>
      <w:lvlText w:val="•"/>
      <w:lvlJc w:val="left"/>
      <w:pPr>
        <w:ind w:left="5977" w:hanging="601"/>
      </w:pPr>
      <w:rPr>
        <w:rFonts w:hint="default"/>
        <w:lang w:val="it-IT" w:eastAsia="it-IT" w:bidi="it-IT"/>
      </w:rPr>
    </w:lvl>
    <w:lvl w:ilvl="6" w:tplc="1886296C">
      <w:numFmt w:val="bullet"/>
      <w:lvlText w:val="•"/>
      <w:lvlJc w:val="left"/>
      <w:pPr>
        <w:ind w:left="6982" w:hanging="601"/>
      </w:pPr>
      <w:rPr>
        <w:rFonts w:hint="default"/>
        <w:lang w:val="it-IT" w:eastAsia="it-IT" w:bidi="it-IT"/>
      </w:rPr>
    </w:lvl>
    <w:lvl w:ilvl="7" w:tplc="5DBEA0A8">
      <w:numFmt w:val="bullet"/>
      <w:lvlText w:val="•"/>
      <w:lvlJc w:val="left"/>
      <w:pPr>
        <w:ind w:left="7986" w:hanging="601"/>
      </w:pPr>
      <w:rPr>
        <w:rFonts w:hint="default"/>
        <w:lang w:val="it-IT" w:eastAsia="it-IT" w:bidi="it-IT"/>
      </w:rPr>
    </w:lvl>
    <w:lvl w:ilvl="8" w:tplc="FC3C239E">
      <w:numFmt w:val="bullet"/>
      <w:lvlText w:val="•"/>
      <w:lvlJc w:val="left"/>
      <w:pPr>
        <w:ind w:left="8991" w:hanging="601"/>
      </w:pPr>
      <w:rPr>
        <w:rFonts w:hint="default"/>
        <w:lang w:val="it-IT" w:eastAsia="it-IT" w:bidi="it-IT"/>
      </w:rPr>
    </w:lvl>
  </w:abstractNum>
  <w:abstractNum w:abstractNumId="41" w15:restartNumberingAfterBreak="0">
    <w:nsid w:val="1D39487E"/>
    <w:multiLevelType w:val="hybridMultilevel"/>
    <w:tmpl w:val="BC7A1132"/>
    <w:lvl w:ilvl="0" w:tplc="183C3F1C">
      <w:numFmt w:val="bullet"/>
      <w:lvlText w:val="•"/>
      <w:lvlJc w:val="left"/>
      <w:pPr>
        <w:ind w:left="2375" w:hanging="125"/>
      </w:pPr>
      <w:rPr>
        <w:rFonts w:ascii="Arial" w:eastAsia="Arial" w:hAnsi="Arial" w:cs="Arial" w:hint="default"/>
        <w:color w:val="0B0B0B"/>
        <w:w w:val="102"/>
        <w:sz w:val="19"/>
        <w:szCs w:val="19"/>
        <w:lang w:val="it-IT" w:eastAsia="it-IT" w:bidi="it-IT"/>
      </w:rPr>
    </w:lvl>
    <w:lvl w:ilvl="1" w:tplc="85CC63A2">
      <w:numFmt w:val="bullet"/>
      <w:lvlText w:val="•"/>
      <w:lvlJc w:val="left"/>
      <w:pPr>
        <w:ind w:left="3242" w:hanging="125"/>
      </w:pPr>
      <w:rPr>
        <w:rFonts w:hint="default"/>
        <w:lang w:val="it-IT" w:eastAsia="it-IT" w:bidi="it-IT"/>
      </w:rPr>
    </w:lvl>
    <w:lvl w:ilvl="2" w:tplc="DE062D52">
      <w:numFmt w:val="bullet"/>
      <w:lvlText w:val="•"/>
      <w:lvlJc w:val="left"/>
      <w:pPr>
        <w:ind w:left="4104" w:hanging="125"/>
      </w:pPr>
      <w:rPr>
        <w:rFonts w:hint="default"/>
        <w:lang w:val="it-IT" w:eastAsia="it-IT" w:bidi="it-IT"/>
      </w:rPr>
    </w:lvl>
    <w:lvl w:ilvl="3" w:tplc="24F4175E">
      <w:numFmt w:val="bullet"/>
      <w:lvlText w:val="•"/>
      <w:lvlJc w:val="left"/>
      <w:pPr>
        <w:ind w:left="4966" w:hanging="125"/>
      </w:pPr>
      <w:rPr>
        <w:rFonts w:hint="default"/>
        <w:lang w:val="it-IT" w:eastAsia="it-IT" w:bidi="it-IT"/>
      </w:rPr>
    </w:lvl>
    <w:lvl w:ilvl="4" w:tplc="B740B412">
      <w:numFmt w:val="bullet"/>
      <w:lvlText w:val="•"/>
      <w:lvlJc w:val="left"/>
      <w:pPr>
        <w:ind w:left="5828" w:hanging="125"/>
      </w:pPr>
      <w:rPr>
        <w:rFonts w:hint="default"/>
        <w:lang w:val="it-IT" w:eastAsia="it-IT" w:bidi="it-IT"/>
      </w:rPr>
    </w:lvl>
    <w:lvl w:ilvl="5" w:tplc="B44C416C">
      <w:numFmt w:val="bullet"/>
      <w:lvlText w:val="•"/>
      <w:lvlJc w:val="left"/>
      <w:pPr>
        <w:ind w:left="6690" w:hanging="125"/>
      </w:pPr>
      <w:rPr>
        <w:rFonts w:hint="default"/>
        <w:lang w:val="it-IT" w:eastAsia="it-IT" w:bidi="it-IT"/>
      </w:rPr>
    </w:lvl>
    <w:lvl w:ilvl="6" w:tplc="1BF25926">
      <w:numFmt w:val="bullet"/>
      <w:lvlText w:val="•"/>
      <w:lvlJc w:val="left"/>
      <w:pPr>
        <w:ind w:left="7552" w:hanging="125"/>
      </w:pPr>
      <w:rPr>
        <w:rFonts w:hint="default"/>
        <w:lang w:val="it-IT" w:eastAsia="it-IT" w:bidi="it-IT"/>
      </w:rPr>
    </w:lvl>
    <w:lvl w:ilvl="7" w:tplc="84CE510E">
      <w:numFmt w:val="bullet"/>
      <w:lvlText w:val="•"/>
      <w:lvlJc w:val="left"/>
      <w:pPr>
        <w:ind w:left="8414" w:hanging="125"/>
      </w:pPr>
      <w:rPr>
        <w:rFonts w:hint="default"/>
        <w:lang w:val="it-IT" w:eastAsia="it-IT" w:bidi="it-IT"/>
      </w:rPr>
    </w:lvl>
    <w:lvl w:ilvl="8" w:tplc="01AA20F8">
      <w:numFmt w:val="bullet"/>
      <w:lvlText w:val="•"/>
      <w:lvlJc w:val="left"/>
      <w:pPr>
        <w:ind w:left="9276" w:hanging="125"/>
      </w:pPr>
      <w:rPr>
        <w:rFonts w:hint="default"/>
        <w:lang w:val="it-IT" w:eastAsia="it-IT" w:bidi="it-IT"/>
      </w:rPr>
    </w:lvl>
  </w:abstractNum>
  <w:abstractNum w:abstractNumId="42" w15:restartNumberingAfterBreak="0">
    <w:nsid w:val="1DD41484"/>
    <w:multiLevelType w:val="hybridMultilevel"/>
    <w:tmpl w:val="281E9026"/>
    <w:lvl w:ilvl="0" w:tplc="6E181542">
      <w:numFmt w:val="bullet"/>
      <w:lvlText w:val=""/>
      <w:lvlJc w:val="left"/>
      <w:pPr>
        <w:ind w:left="100" w:hanging="414"/>
      </w:pPr>
      <w:rPr>
        <w:rFonts w:ascii="Wingdings" w:eastAsia="Wingdings" w:hAnsi="Wingdings" w:cs="Wingdings" w:hint="default"/>
        <w:color w:val="0B0B0B"/>
        <w:spacing w:val="-1"/>
        <w:w w:val="100"/>
        <w:sz w:val="21"/>
        <w:szCs w:val="21"/>
        <w:lang w:val="it-IT" w:eastAsia="it-IT" w:bidi="it-IT"/>
      </w:rPr>
    </w:lvl>
    <w:lvl w:ilvl="1" w:tplc="26BC63C2">
      <w:start w:val="1"/>
      <w:numFmt w:val="decimal"/>
      <w:lvlText w:val="%2)"/>
      <w:lvlJc w:val="left"/>
      <w:pPr>
        <w:ind w:left="987" w:hanging="288"/>
      </w:pPr>
      <w:rPr>
        <w:rFonts w:ascii="Verdana" w:eastAsia="Verdana" w:hAnsi="Verdana" w:cs="Verdana" w:hint="default"/>
        <w:spacing w:val="-1"/>
        <w:w w:val="100"/>
        <w:sz w:val="20"/>
        <w:szCs w:val="20"/>
        <w:lang w:val="it-IT" w:eastAsia="it-IT" w:bidi="it-IT"/>
      </w:rPr>
    </w:lvl>
    <w:lvl w:ilvl="2" w:tplc="6444FB92">
      <w:numFmt w:val="bullet"/>
      <w:lvlText w:val="•"/>
      <w:lvlJc w:val="left"/>
      <w:pPr>
        <w:ind w:left="2093" w:hanging="288"/>
      </w:pPr>
      <w:rPr>
        <w:rFonts w:hint="default"/>
        <w:lang w:val="it-IT" w:eastAsia="it-IT" w:bidi="it-IT"/>
      </w:rPr>
    </w:lvl>
    <w:lvl w:ilvl="3" w:tplc="A68E3A5E">
      <w:numFmt w:val="bullet"/>
      <w:lvlText w:val="•"/>
      <w:lvlJc w:val="left"/>
      <w:pPr>
        <w:ind w:left="3206" w:hanging="288"/>
      </w:pPr>
      <w:rPr>
        <w:rFonts w:hint="default"/>
        <w:lang w:val="it-IT" w:eastAsia="it-IT" w:bidi="it-IT"/>
      </w:rPr>
    </w:lvl>
    <w:lvl w:ilvl="4" w:tplc="970C366A">
      <w:numFmt w:val="bullet"/>
      <w:lvlText w:val="•"/>
      <w:lvlJc w:val="left"/>
      <w:pPr>
        <w:ind w:left="4320" w:hanging="288"/>
      </w:pPr>
      <w:rPr>
        <w:rFonts w:hint="default"/>
        <w:lang w:val="it-IT" w:eastAsia="it-IT" w:bidi="it-IT"/>
      </w:rPr>
    </w:lvl>
    <w:lvl w:ilvl="5" w:tplc="C9D81FA0">
      <w:numFmt w:val="bullet"/>
      <w:lvlText w:val="•"/>
      <w:lvlJc w:val="left"/>
      <w:pPr>
        <w:ind w:left="5433" w:hanging="288"/>
      </w:pPr>
      <w:rPr>
        <w:rFonts w:hint="default"/>
        <w:lang w:val="it-IT" w:eastAsia="it-IT" w:bidi="it-IT"/>
      </w:rPr>
    </w:lvl>
    <w:lvl w:ilvl="6" w:tplc="9F16805C">
      <w:numFmt w:val="bullet"/>
      <w:lvlText w:val="•"/>
      <w:lvlJc w:val="left"/>
      <w:pPr>
        <w:ind w:left="6546" w:hanging="288"/>
      </w:pPr>
      <w:rPr>
        <w:rFonts w:hint="default"/>
        <w:lang w:val="it-IT" w:eastAsia="it-IT" w:bidi="it-IT"/>
      </w:rPr>
    </w:lvl>
    <w:lvl w:ilvl="7" w:tplc="B2AE57EE">
      <w:numFmt w:val="bullet"/>
      <w:lvlText w:val="•"/>
      <w:lvlJc w:val="left"/>
      <w:pPr>
        <w:ind w:left="7660" w:hanging="288"/>
      </w:pPr>
      <w:rPr>
        <w:rFonts w:hint="default"/>
        <w:lang w:val="it-IT" w:eastAsia="it-IT" w:bidi="it-IT"/>
      </w:rPr>
    </w:lvl>
    <w:lvl w:ilvl="8" w:tplc="9ACAAC22">
      <w:numFmt w:val="bullet"/>
      <w:lvlText w:val="•"/>
      <w:lvlJc w:val="left"/>
      <w:pPr>
        <w:ind w:left="8773" w:hanging="288"/>
      </w:pPr>
      <w:rPr>
        <w:rFonts w:hint="default"/>
        <w:lang w:val="it-IT" w:eastAsia="it-IT" w:bidi="it-IT"/>
      </w:rPr>
    </w:lvl>
  </w:abstractNum>
  <w:abstractNum w:abstractNumId="43" w15:restartNumberingAfterBreak="0">
    <w:nsid w:val="1DD773F8"/>
    <w:multiLevelType w:val="hybridMultilevel"/>
    <w:tmpl w:val="6B4E04F4"/>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44" w15:restartNumberingAfterBreak="0">
    <w:nsid w:val="1EA00A95"/>
    <w:multiLevelType w:val="multilevel"/>
    <w:tmpl w:val="35B0054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1F646D19"/>
    <w:multiLevelType w:val="multilevel"/>
    <w:tmpl w:val="85EACC98"/>
    <w:lvl w:ilvl="0">
      <w:start w:val="1"/>
      <w:numFmt w:val="decimal"/>
      <w:lvlText w:val="%1."/>
      <w:lvlJc w:val="left"/>
      <w:pPr>
        <w:ind w:left="786" w:hanging="360"/>
      </w:pPr>
    </w:lvl>
    <w:lvl w:ilvl="1">
      <w:start w:val="2"/>
      <w:numFmt w:val="decimal"/>
      <w:isLgl/>
      <w:lvlText w:val="%1.%2"/>
      <w:lvlJc w:val="left"/>
      <w:pPr>
        <w:ind w:left="1857" w:hanging="360"/>
      </w:pPr>
      <w:rPr>
        <w:rFonts w:hint="default"/>
      </w:rPr>
    </w:lvl>
    <w:lvl w:ilvl="2">
      <w:start w:val="1"/>
      <w:numFmt w:val="decimal"/>
      <w:isLgl/>
      <w:lvlText w:val="%1.%2.%3"/>
      <w:lvlJc w:val="left"/>
      <w:pPr>
        <w:ind w:left="2217" w:hanging="720"/>
      </w:pPr>
      <w:rPr>
        <w:rFonts w:hint="default"/>
      </w:rPr>
    </w:lvl>
    <w:lvl w:ilvl="3">
      <w:start w:val="1"/>
      <w:numFmt w:val="decimal"/>
      <w:isLgl/>
      <w:lvlText w:val="%1.%2.%3.%4"/>
      <w:lvlJc w:val="left"/>
      <w:pPr>
        <w:ind w:left="2217" w:hanging="720"/>
      </w:pPr>
      <w:rPr>
        <w:rFonts w:hint="default"/>
      </w:rPr>
    </w:lvl>
    <w:lvl w:ilvl="4">
      <w:start w:val="1"/>
      <w:numFmt w:val="decimal"/>
      <w:isLgl/>
      <w:lvlText w:val="%1.%2.%3.%4.%5"/>
      <w:lvlJc w:val="left"/>
      <w:pPr>
        <w:ind w:left="2217" w:hanging="720"/>
      </w:pPr>
      <w:rPr>
        <w:rFonts w:hint="default"/>
      </w:rPr>
    </w:lvl>
    <w:lvl w:ilvl="5">
      <w:start w:val="1"/>
      <w:numFmt w:val="decimal"/>
      <w:isLgl/>
      <w:lvlText w:val="%1.%2.%3.%4.%5.%6"/>
      <w:lvlJc w:val="left"/>
      <w:pPr>
        <w:ind w:left="2577" w:hanging="1080"/>
      </w:pPr>
      <w:rPr>
        <w:rFonts w:hint="default"/>
      </w:rPr>
    </w:lvl>
    <w:lvl w:ilvl="6">
      <w:start w:val="1"/>
      <w:numFmt w:val="decimal"/>
      <w:isLgl/>
      <w:lvlText w:val="%1.%2.%3.%4.%5.%6.%7"/>
      <w:lvlJc w:val="left"/>
      <w:pPr>
        <w:ind w:left="2577" w:hanging="1080"/>
      </w:pPr>
      <w:rPr>
        <w:rFonts w:hint="default"/>
      </w:rPr>
    </w:lvl>
    <w:lvl w:ilvl="7">
      <w:start w:val="1"/>
      <w:numFmt w:val="decimal"/>
      <w:isLgl/>
      <w:lvlText w:val="%1.%2.%3.%4.%5.%6.%7.%8"/>
      <w:lvlJc w:val="left"/>
      <w:pPr>
        <w:ind w:left="2937" w:hanging="1440"/>
      </w:pPr>
      <w:rPr>
        <w:rFonts w:hint="default"/>
      </w:rPr>
    </w:lvl>
    <w:lvl w:ilvl="8">
      <w:start w:val="1"/>
      <w:numFmt w:val="decimal"/>
      <w:isLgl/>
      <w:lvlText w:val="%1.%2.%3.%4.%5.%6.%7.%8.%9"/>
      <w:lvlJc w:val="left"/>
      <w:pPr>
        <w:ind w:left="2937" w:hanging="1440"/>
      </w:pPr>
      <w:rPr>
        <w:rFonts w:hint="default"/>
      </w:rPr>
    </w:lvl>
  </w:abstractNum>
  <w:abstractNum w:abstractNumId="46" w15:restartNumberingAfterBreak="0">
    <w:nsid w:val="2048250A"/>
    <w:multiLevelType w:val="multilevel"/>
    <w:tmpl w:val="7602AD0C"/>
    <w:lvl w:ilvl="0">
      <w:start w:val="4"/>
      <w:numFmt w:val="decimal"/>
      <w:lvlText w:val="%1"/>
      <w:lvlJc w:val="left"/>
      <w:pPr>
        <w:ind w:left="405" w:hanging="405"/>
      </w:pPr>
      <w:rPr>
        <w:rFonts w:hint="default"/>
        <w:color w:val="0B0B0B"/>
      </w:rPr>
    </w:lvl>
    <w:lvl w:ilvl="1">
      <w:start w:val="1"/>
      <w:numFmt w:val="decimal"/>
      <w:lvlText w:val="%1.%2"/>
      <w:lvlJc w:val="left"/>
      <w:pPr>
        <w:ind w:left="2319" w:hanging="405"/>
      </w:pPr>
      <w:rPr>
        <w:rFonts w:hint="default"/>
        <w:color w:val="0B0B0B"/>
      </w:rPr>
    </w:lvl>
    <w:lvl w:ilvl="2">
      <w:start w:val="1"/>
      <w:numFmt w:val="decimal"/>
      <w:lvlText w:val="%1.%2.%3"/>
      <w:lvlJc w:val="left"/>
      <w:pPr>
        <w:ind w:left="4548" w:hanging="720"/>
      </w:pPr>
      <w:rPr>
        <w:rFonts w:hint="default"/>
        <w:color w:val="0B0B0B"/>
      </w:rPr>
    </w:lvl>
    <w:lvl w:ilvl="3">
      <w:start w:val="1"/>
      <w:numFmt w:val="decimal"/>
      <w:lvlText w:val="%1.%2.%3.%4"/>
      <w:lvlJc w:val="left"/>
      <w:pPr>
        <w:ind w:left="6462" w:hanging="720"/>
      </w:pPr>
      <w:rPr>
        <w:rFonts w:hint="default"/>
        <w:color w:val="0B0B0B"/>
      </w:rPr>
    </w:lvl>
    <w:lvl w:ilvl="4">
      <w:start w:val="1"/>
      <w:numFmt w:val="decimal"/>
      <w:lvlText w:val="%1.%2.%3.%4.%5"/>
      <w:lvlJc w:val="left"/>
      <w:pPr>
        <w:ind w:left="8376" w:hanging="720"/>
      </w:pPr>
      <w:rPr>
        <w:rFonts w:hint="default"/>
        <w:color w:val="0B0B0B"/>
      </w:rPr>
    </w:lvl>
    <w:lvl w:ilvl="5">
      <w:start w:val="1"/>
      <w:numFmt w:val="decimal"/>
      <w:lvlText w:val="%1.%2.%3.%4.%5.%6"/>
      <w:lvlJc w:val="left"/>
      <w:pPr>
        <w:ind w:left="10650" w:hanging="1080"/>
      </w:pPr>
      <w:rPr>
        <w:rFonts w:hint="default"/>
        <w:color w:val="0B0B0B"/>
      </w:rPr>
    </w:lvl>
    <w:lvl w:ilvl="6">
      <w:start w:val="1"/>
      <w:numFmt w:val="decimal"/>
      <w:lvlText w:val="%1.%2.%3.%4.%5.%6.%7"/>
      <w:lvlJc w:val="left"/>
      <w:pPr>
        <w:ind w:left="12564" w:hanging="1080"/>
      </w:pPr>
      <w:rPr>
        <w:rFonts w:hint="default"/>
        <w:color w:val="0B0B0B"/>
      </w:rPr>
    </w:lvl>
    <w:lvl w:ilvl="7">
      <w:start w:val="1"/>
      <w:numFmt w:val="decimal"/>
      <w:lvlText w:val="%1.%2.%3.%4.%5.%6.%7.%8"/>
      <w:lvlJc w:val="left"/>
      <w:pPr>
        <w:ind w:left="14838" w:hanging="1440"/>
      </w:pPr>
      <w:rPr>
        <w:rFonts w:hint="default"/>
        <w:color w:val="0B0B0B"/>
      </w:rPr>
    </w:lvl>
    <w:lvl w:ilvl="8">
      <w:start w:val="1"/>
      <w:numFmt w:val="decimal"/>
      <w:lvlText w:val="%1.%2.%3.%4.%5.%6.%7.%8.%9"/>
      <w:lvlJc w:val="left"/>
      <w:pPr>
        <w:ind w:left="16752" w:hanging="1440"/>
      </w:pPr>
      <w:rPr>
        <w:rFonts w:hint="default"/>
        <w:color w:val="0B0B0B"/>
      </w:rPr>
    </w:lvl>
  </w:abstractNum>
  <w:abstractNum w:abstractNumId="47" w15:restartNumberingAfterBreak="0">
    <w:nsid w:val="2155776B"/>
    <w:multiLevelType w:val="multilevel"/>
    <w:tmpl w:val="20DCDD30"/>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21E91E4F"/>
    <w:multiLevelType w:val="hybridMultilevel"/>
    <w:tmpl w:val="45F43804"/>
    <w:lvl w:ilvl="0" w:tplc="B7747C70">
      <w:start w:val="1"/>
      <w:numFmt w:val="lowerRoman"/>
      <w:lvlText w:val="%1)"/>
      <w:lvlJc w:val="left"/>
      <w:pPr>
        <w:ind w:left="1004" w:hanging="720"/>
      </w:pPr>
      <w:rPr>
        <w:rFonts w:hint="default"/>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49" w15:restartNumberingAfterBreak="0">
    <w:nsid w:val="22026824"/>
    <w:multiLevelType w:val="hybridMultilevel"/>
    <w:tmpl w:val="F53ED088"/>
    <w:lvl w:ilvl="0" w:tplc="8268708A">
      <w:numFmt w:val="bullet"/>
      <w:lvlText w:val="•"/>
      <w:lvlJc w:val="left"/>
      <w:pPr>
        <w:ind w:left="2375" w:hanging="125"/>
      </w:pPr>
      <w:rPr>
        <w:rFonts w:ascii="Arial" w:eastAsia="Arial" w:hAnsi="Arial" w:cs="Arial" w:hint="default"/>
        <w:color w:val="0B0B0B"/>
        <w:w w:val="102"/>
        <w:sz w:val="19"/>
        <w:szCs w:val="19"/>
        <w:lang w:val="it-IT" w:eastAsia="it-IT" w:bidi="it-IT"/>
      </w:rPr>
    </w:lvl>
    <w:lvl w:ilvl="1" w:tplc="CE62134A">
      <w:numFmt w:val="bullet"/>
      <w:lvlText w:val="•"/>
      <w:lvlJc w:val="left"/>
      <w:pPr>
        <w:ind w:left="3242" w:hanging="125"/>
      </w:pPr>
      <w:rPr>
        <w:rFonts w:hint="default"/>
        <w:lang w:val="it-IT" w:eastAsia="it-IT" w:bidi="it-IT"/>
      </w:rPr>
    </w:lvl>
    <w:lvl w:ilvl="2" w:tplc="4BB846E2">
      <w:numFmt w:val="bullet"/>
      <w:lvlText w:val="•"/>
      <w:lvlJc w:val="left"/>
      <w:pPr>
        <w:ind w:left="4104" w:hanging="125"/>
      </w:pPr>
      <w:rPr>
        <w:rFonts w:hint="default"/>
        <w:lang w:val="it-IT" w:eastAsia="it-IT" w:bidi="it-IT"/>
      </w:rPr>
    </w:lvl>
    <w:lvl w:ilvl="3" w:tplc="B202A348">
      <w:numFmt w:val="bullet"/>
      <w:lvlText w:val="•"/>
      <w:lvlJc w:val="left"/>
      <w:pPr>
        <w:ind w:left="4966" w:hanging="125"/>
      </w:pPr>
      <w:rPr>
        <w:rFonts w:hint="default"/>
        <w:lang w:val="it-IT" w:eastAsia="it-IT" w:bidi="it-IT"/>
      </w:rPr>
    </w:lvl>
    <w:lvl w:ilvl="4" w:tplc="9D80C594">
      <w:numFmt w:val="bullet"/>
      <w:lvlText w:val="•"/>
      <w:lvlJc w:val="left"/>
      <w:pPr>
        <w:ind w:left="5828" w:hanging="125"/>
      </w:pPr>
      <w:rPr>
        <w:rFonts w:hint="default"/>
        <w:lang w:val="it-IT" w:eastAsia="it-IT" w:bidi="it-IT"/>
      </w:rPr>
    </w:lvl>
    <w:lvl w:ilvl="5" w:tplc="441E9106">
      <w:numFmt w:val="bullet"/>
      <w:lvlText w:val="•"/>
      <w:lvlJc w:val="left"/>
      <w:pPr>
        <w:ind w:left="6690" w:hanging="125"/>
      </w:pPr>
      <w:rPr>
        <w:rFonts w:hint="default"/>
        <w:lang w:val="it-IT" w:eastAsia="it-IT" w:bidi="it-IT"/>
      </w:rPr>
    </w:lvl>
    <w:lvl w:ilvl="6" w:tplc="39BE9898">
      <w:numFmt w:val="bullet"/>
      <w:lvlText w:val="•"/>
      <w:lvlJc w:val="left"/>
      <w:pPr>
        <w:ind w:left="7552" w:hanging="125"/>
      </w:pPr>
      <w:rPr>
        <w:rFonts w:hint="default"/>
        <w:lang w:val="it-IT" w:eastAsia="it-IT" w:bidi="it-IT"/>
      </w:rPr>
    </w:lvl>
    <w:lvl w:ilvl="7" w:tplc="6D5027BC">
      <w:numFmt w:val="bullet"/>
      <w:lvlText w:val="•"/>
      <w:lvlJc w:val="left"/>
      <w:pPr>
        <w:ind w:left="8414" w:hanging="125"/>
      </w:pPr>
      <w:rPr>
        <w:rFonts w:hint="default"/>
        <w:lang w:val="it-IT" w:eastAsia="it-IT" w:bidi="it-IT"/>
      </w:rPr>
    </w:lvl>
    <w:lvl w:ilvl="8" w:tplc="E15AF2D4">
      <w:numFmt w:val="bullet"/>
      <w:lvlText w:val="•"/>
      <w:lvlJc w:val="left"/>
      <w:pPr>
        <w:ind w:left="9276" w:hanging="125"/>
      </w:pPr>
      <w:rPr>
        <w:rFonts w:hint="default"/>
        <w:lang w:val="it-IT" w:eastAsia="it-IT" w:bidi="it-IT"/>
      </w:rPr>
    </w:lvl>
  </w:abstractNum>
  <w:abstractNum w:abstractNumId="50" w15:restartNumberingAfterBreak="0">
    <w:nsid w:val="22B22EE8"/>
    <w:multiLevelType w:val="hybridMultilevel"/>
    <w:tmpl w:val="528663CC"/>
    <w:lvl w:ilvl="0" w:tplc="E05EF150">
      <w:start w:val="1"/>
      <w:numFmt w:val="decimal"/>
      <w:lvlText w:val="%1."/>
      <w:lvlJc w:val="left"/>
      <w:pPr>
        <w:ind w:left="100" w:hanging="285"/>
      </w:pPr>
      <w:rPr>
        <w:rFonts w:ascii="Verdana" w:eastAsia="Verdana" w:hAnsi="Verdana" w:cs="Verdana" w:hint="default"/>
        <w:spacing w:val="-1"/>
        <w:w w:val="100"/>
        <w:sz w:val="20"/>
        <w:szCs w:val="20"/>
        <w:lang w:val="it-IT" w:eastAsia="it-IT" w:bidi="it-IT"/>
      </w:rPr>
    </w:lvl>
    <w:lvl w:ilvl="1" w:tplc="24AA14B2">
      <w:numFmt w:val="bullet"/>
      <w:lvlText w:val="•"/>
      <w:lvlJc w:val="left"/>
      <w:pPr>
        <w:ind w:left="1190" w:hanging="285"/>
      </w:pPr>
      <w:rPr>
        <w:rFonts w:hint="default"/>
        <w:lang w:val="it-IT" w:eastAsia="it-IT" w:bidi="it-IT"/>
      </w:rPr>
    </w:lvl>
    <w:lvl w:ilvl="2" w:tplc="5418B060">
      <w:numFmt w:val="bullet"/>
      <w:lvlText w:val="•"/>
      <w:lvlJc w:val="left"/>
      <w:pPr>
        <w:ind w:left="2280" w:hanging="285"/>
      </w:pPr>
      <w:rPr>
        <w:rFonts w:hint="default"/>
        <w:lang w:val="it-IT" w:eastAsia="it-IT" w:bidi="it-IT"/>
      </w:rPr>
    </w:lvl>
    <w:lvl w:ilvl="3" w:tplc="F5044E40">
      <w:numFmt w:val="bullet"/>
      <w:lvlText w:val="•"/>
      <w:lvlJc w:val="left"/>
      <w:pPr>
        <w:ind w:left="3370" w:hanging="285"/>
      </w:pPr>
      <w:rPr>
        <w:rFonts w:hint="default"/>
        <w:lang w:val="it-IT" w:eastAsia="it-IT" w:bidi="it-IT"/>
      </w:rPr>
    </w:lvl>
    <w:lvl w:ilvl="4" w:tplc="662C07EA">
      <w:numFmt w:val="bullet"/>
      <w:lvlText w:val="•"/>
      <w:lvlJc w:val="left"/>
      <w:pPr>
        <w:ind w:left="4460" w:hanging="285"/>
      </w:pPr>
      <w:rPr>
        <w:rFonts w:hint="default"/>
        <w:lang w:val="it-IT" w:eastAsia="it-IT" w:bidi="it-IT"/>
      </w:rPr>
    </w:lvl>
    <w:lvl w:ilvl="5" w:tplc="06F67854">
      <w:numFmt w:val="bullet"/>
      <w:lvlText w:val="•"/>
      <w:lvlJc w:val="left"/>
      <w:pPr>
        <w:ind w:left="5550" w:hanging="285"/>
      </w:pPr>
      <w:rPr>
        <w:rFonts w:hint="default"/>
        <w:lang w:val="it-IT" w:eastAsia="it-IT" w:bidi="it-IT"/>
      </w:rPr>
    </w:lvl>
    <w:lvl w:ilvl="6" w:tplc="C6123EB2">
      <w:numFmt w:val="bullet"/>
      <w:lvlText w:val="•"/>
      <w:lvlJc w:val="left"/>
      <w:pPr>
        <w:ind w:left="6640" w:hanging="285"/>
      </w:pPr>
      <w:rPr>
        <w:rFonts w:hint="default"/>
        <w:lang w:val="it-IT" w:eastAsia="it-IT" w:bidi="it-IT"/>
      </w:rPr>
    </w:lvl>
    <w:lvl w:ilvl="7" w:tplc="C55040C6">
      <w:numFmt w:val="bullet"/>
      <w:lvlText w:val="•"/>
      <w:lvlJc w:val="left"/>
      <w:pPr>
        <w:ind w:left="7730" w:hanging="285"/>
      </w:pPr>
      <w:rPr>
        <w:rFonts w:hint="default"/>
        <w:lang w:val="it-IT" w:eastAsia="it-IT" w:bidi="it-IT"/>
      </w:rPr>
    </w:lvl>
    <w:lvl w:ilvl="8" w:tplc="42309292">
      <w:numFmt w:val="bullet"/>
      <w:lvlText w:val="•"/>
      <w:lvlJc w:val="left"/>
      <w:pPr>
        <w:ind w:left="8820" w:hanging="285"/>
      </w:pPr>
      <w:rPr>
        <w:rFonts w:hint="default"/>
        <w:lang w:val="it-IT" w:eastAsia="it-IT" w:bidi="it-IT"/>
      </w:rPr>
    </w:lvl>
  </w:abstractNum>
  <w:abstractNum w:abstractNumId="51" w15:restartNumberingAfterBreak="0">
    <w:nsid w:val="231465C2"/>
    <w:multiLevelType w:val="multilevel"/>
    <w:tmpl w:val="302A2C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231B05E4"/>
    <w:multiLevelType w:val="hybridMultilevel"/>
    <w:tmpl w:val="22C2E788"/>
    <w:lvl w:ilvl="0" w:tplc="0410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3" w15:restartNumberingAfterBreak="0">
    <w:nsid w:val="23AE7AB2"/>
    <w:multiLevelType w:val="hybridMultilevel"/>
    <w:tmpl w:val="98E40F62"/>
    <w:lvl w:ilvl="0" w:tplc="97C27C0E">
      <w:numFmt w:val="bullet"/>
      <w:lvlText w:val="•"/>
      <w:lvlJc w:val="left"/>
      <w:pPr>
        <w:ind w:left="1338" w:hanging="97"/>
      </w:pPr>
      <w:rPr>
        <w:rFonts w:ascii="Times New Roman" w:eastAsia="Times New Roman" w:hAnsi="Times New Roman" w:cs="Times New Roman" w:hint="default"/>
        <w:color w:val="0B0B0B"/>
        <w:w w:val="102"/>
        <w:sz w:val="20"/>
        <w:szCs w:val="20"/>
        <w:lang w:val="it-IT" w:eastAsia="it-IT" w:bidi="it-IT"/>
      </w:rPr>
    </w:lvl>
    <w:lvl w:ilvl="1" w:tplc="BA42EB88">
      <w:numFmt w:val="bullet"/>
      <w:lvlText w:val="•"/>
      <w:lvlJc w:val="left"/>
      <w:pPr>
        <w:ind w:left="1845" w:hanging="133"/>
      </w:pPr>
      <w:rPr>
        <w:rFonts w:ascii="Times New Roman" w:eastAsia="Times New Roman" w:hAnsi="Times New Roman" w:cs="Times New Roman" w:hint="default"/>
        <w:color w:val="0B0B0B"/>
        <w:w w:val="102"/>
        <w:sz w:val="20"/>
        <w:szCs w:val="20"/>
        <w:lang w:val="it-IT" w:eastAsia="it-IT" w:bidi="it-IT"/>
      </w:rPr>
    </w:lvl>
    <w:lvl w:ilvl="2" w:tplc="63B4563E">
      <w:numFmt w:val="bullet"/>
      <w:lvlText w:val="•"/>
      <w:lvlJc w:val="left"/>
      <w:pPr>
        <w:ind w:left="1840" w:hanging="133"/>
      </w:pPr>
      <w:rPr>
        <w:rFonts w:hint="default"/>
        <w:lang w:val="it-IT" w:eastAsia="it-IT" w:bidi="it-IT"/>
      </w:rPr>
    </w:lvl>
    <w:lvl w:ilvl="3" w:tplc="05CCAABA">
      <w:numFmt w:val="bullet"/>
      <w:lvlText w:val="•"/>
      <w:lvlJc w:val="left"/>
      <w:pPr>
        <w:ind w:left="2985" w:hanging="133"/>
      </w:pPr>
      <w:rPr>
        <w:rFonts w:hint="default"/>
        <w:lang w:val="it-IT" w:eastAsia="it-IT" w:bidi="it-IT"/>
      </w:rPr>
    </w:lvl>
    <w:lvl w:ilvl="4" w:tplc="4CC6A800">
      <w:numFmt w:val="bullet"/>
      <w:lvlText w:val="•"/>
      <w:lvlJc w:val="left"/>
      <w:pPr>
        <w:ind w:left="4130" w:hanging="133"/>
      </w:pPr>
      <w:rPr>
        <w:rFonts w:hint="default"/>
        <w:lang w:val="it-IT" w:eastAsia="it-IT" w:bidi="it-IT"/>
      </w:rPr>
    </w:lvl>
    <w:lvl w:ilvl="5" w:tplc="7304E350">
      <w:numFmt w:val="bullet"/>
      <w:lvlText w:val="•"/>
      <w:lvlJc w:val="left"/>
      <w:pPr>
        <w:ind w:left="5275" w:hanging="133"/>
      </w:pPr>
      <w:rPr>
        <w:rFonts w:hint="default"/>
        <w:lang w:val="it-IT" w:eastAsia="it-IT" w:bidi="it-IT"/>
      </w:rPr>
    </w:lvl>
    <w:lvl w:ilvl="6" w:tplc="1AEC2FD2">
      <w:numFmt w:val="bullet"/>
      <w:lvlText w:val="•"/>
      <w:lvlJc w:val="left"/>
      <w:pPr>
        <w:ind w:left="6420" w:hanging="133"/>
      </w:pPr>
      <w:rPr>
        <w:rFonts w:hint="default"/>
        <w:lang w:val="it-IT" w:eastAsia="it-IT" w:bidi="it-IT"/>
      </w:rPr>
    </w:lvl>
    <w:lvl w:ilvl="7" w:tplc="04C43736">
      <w:numFmt w:val="bullet"/>
      <w:lvlText w:val="•"/>
      <w:lvlJc w:val="left"/>
      <w:pPr>
        <w:ind w:left="7565" w:hanging="133"/>
      </w:pPr>
      <w:rPr>
        <w:rFonts w:hint="default"/>
        <w:lang w:val="it-IT" w:eastAsia="it-IT" w:bidi="it-IT"/>
      </w:rPr>
    </w:lvl>
    <w:lvl w:ilvl="8" w:tplc="59B62066">
      <w:numFmt w:val="bullet"/>
      <w:lvlText w:val="•"/>
      <w:lvlJc w:val="left"/>
      <w:pPr>
        <w:ind w:left="8710" w:hanging="133"/>
      </w:pPr>
      <w:rPr>
        <w:rFonts w:hint="default"/>
        <w:lang w:val="it-IT" w:eastAsia="it-IT" w:bidi="it-IT"/>
      </w:rPr>
    </w:lvl>
  </w:abstractNum>
  <w:abstractNum w:abstractNumId="54" w15:restartNumberingAfterBreak="0">
    <w:nsid w:val="262939D3"/>
    <w:multiLevelType w:val="multilevel"/>
    <w:tmpl w:val="04D6E1D8"/>
    <w:lvl w:ilvl="0">
      <w:start w:val="2"/>
      <w:numFmt w:val="decimal"/>
      <w:lvlText w:val="%1"/>
      <w:lvlJc w:val="left"/>
      <w:pPr>
        <w:ind w:left="360" w:hanging="360"/>
      </w:pPr>
      <w:rPr>
        <w:rFonts w:hint="default"/>
        <w:color w:val="0B0B0B"/>
      </w:rPr>
    </w:lvl>
    <w:lvl w:ilvl="1">
      <w:start w:val="1"/>
      <w:numFmt w:val="decimal"/>
      <w:lvlText w:val="%1.%2"/>
      <w:lvlJc w:val="left"/>
      <w:pPr>
        <w:ind w:left="2204" w:hanging="360"/>
      </w:pPr>
      <w:rPr>
        <w:rFonts w:hint="default"/>
        <w:color w:val="0B0B0B"/>
      </w:rPr>
    </w:lvl>
    <w:lvl w:ilvl="2">
      <w:start w:val="1"/>
      <w:numFmt w:val="decimal"/>
      <w:lvlText w:val="%1.%2.%3"/>
      <w:lvlJc w:val="left"/>
      <w:pPr>
        <w:ind w:left="4408" w:hanging="720"/>
      </w:pPr>
      <w:rPr>
        <w:rFonts w:hint="default"/>
        <w:color w:val="0B0B0B"/>
      </w:rPr>
    </w:lvl>
    <w:lvl w:ilvl="3">
      <w:start w:val="1"/>
      <w:numFmt w:val="decimal"/>
      <w:lvlText w:val="%1.%2.%3.%4"/>
      <w:lvlJc w:val="left"/>
      <w:pPr>
        <w:ind w:left="6252" w:hanging="720"/>
      </w:pPr>
      <w:rPr>
        <w:rFonts w:hint="default"/>
        <w:color w:val="0B0B0B"/>
      </w:rPr>
    </w:lvl>
    <w:lvl w:ilvl="4">
      <w:start w:val="1"/>
      <w:numFmt w:val="decimal"/>
      <w:lvlText w:val="%1.%2.%3.%4.%5"/>
      <w:lvlJc w:val="left"/>
      <w:pPr>
        <w:ind w:left="8096" w:hanging="720"/>
      </w:pPr>
      <w:rPr>
        <w:rFonts w:hint="default"/>
        <w:color w:val="0B0B0B"/>
      </w:rPr>
    </w:lvl>
    <w:lvl w:ilvl="5">
      <w:start w:val="1"/>
      <w:numFmt w:val="decimal"/>
      <w:lvlText w:val="%1.%2.%3.%4.%5.%6"/>
      <w:lvlJc w:val="left"/>
      <w:pPr>
        <w:ind w:left="10300" w:hanging="1080"/>
      </w:pPr>
      <w:rPr>
        <w:rFonts w:hint="default"/>
        <w:color w:val="0B0B0B"/>
      </w:rPr>
    </w:lvl>
    <w:lvl w:ilvl="6">
      <w:start w:val="1"/>
      <w:numFmt w:val="decimal"/>
      <w:lvlText w:val="%1.%2.%3.%4.%5.%6.%7"/>
      <w:lvlJc w:val="left"/>
      <w:pPr>
        <w:ind w:left="12144" w:hanging="1080"/>
      </w:pPr>
      <w:rPr>
        <w:rFonts w:hint="default"/>
        <w:color w:val="0B0B0B"/>
      </w:rPr>
    </w:lvl>
    <w:lvl w:ilvl="7">
      <w:start w:val="1"/>
      <w:numFmt w:val="decimal"/>
      <w:lvlText w:val="%1.%2.%3.%4.%5.%6.%7.%8"/>
      <w:lvlJc w:val="left"/>
      <w:pPr>
        <w:ind w:left="14348" w:hanging="1440"/>
      </w:pPr>
      <w:rPr>
        <w:rFonts w:hint="default"/>
        <w:color w:val="0B0B0B"/>
      </w:rPr>
    </w:lvl>
    <w:lvl w:ilvl="8">
      <w:start w:val="1"/>
      <w:numFmt w:val="decimal"/>
      <w:lvlText w:val="%1.%2.%3.%4.%5.%6.%7.%8.%9"/>
      <w:lvlJc w:val="left"/>
      <w:pPr>
        <w:ind w:left="16192" w:hanging="1440"/>
      </w:pPr>
      <w:rPr>
        <w:rFonts w:hint="default"/>
        <w:color w:val="0B0B0B"/>
      </w:rPr>
    </w:lvl>
  </w:abstractNum>
  <w:abstractNum w:abstractNumId="55" w15:restartNumberingAfterBreak="0">
    <w:nsid w:val="27674BD7"/>
    <w:multiLevelType w:val="multilevel"/>
    <w:tmpl w:val="7D62BB52"/>
    <w:lvl w:ilvl="0">
      <w:start w:val="1"/>
      <w:numFmt w:val="decimal"/>
      <w:lvlText w:val="%1"/>
      <w:lvlJc w:val="left"/>
      <w:pPr>
        <w:ind w:left="726" w:hanging="489"/>
      </w:pPr>
      <w:rPr>
        <w:rFonts w:hint="default"/>
        <w:lang w:val="it-IT" w:eastAsia="it-IT" w:bidi="it-IT"/>
      </w:rPr>
    </w:lvl>
    <w:lvl w:ilvl="1">
      <w:start w:val="1"/>
      <w:numFmt w:val="decimal"/>
      <w:lvlText w:val="%1.%2."/>
      <w:lvlJc w:val="left"/>
      <w:pPr>
        <w:ind w:left="726" w:hanging="489"/>
      </w:pPr>
      <w:rPr>
        <w:rFonts w:ascii="Arial Narrow" w:eastAsia="Arial Narrow" w:hAnsi="Arial Narrow" w:cs="Arial Narrow" w:hint="default"/>
        <w:b/>
        <w:bCs/>
        <w:color w:val="313131"/>
        <w:spacing w:val="-1"/>
        <w:w w:val="102"/>
        <w:sz w:val="30"/>
        <w:szCs w:val="30"/>
        <w:lang w:val="it-IT" w:eastAsia="it-IT" w:bidi="it-IT"/>
      </w:rPr>
    </w:lvl>
    <w:lvl w:ilvl="2">
      <w:start w:val="1"/>
      <w:numFmt w:val="decimal"/>
      <w:lvlText w:val="%1.%2.%3."/>
      <w:lvlJc w:val="left"/>
      <w:pPr>
        <w:ind w:left="761" w:hanging="525"/>
      </w:pPr>
      <w:rPr>
        <w:rFonts w:ascii="Arial Narrow" w:eastAsia="Arial Narrow" w:hAnsi="Arial Narrow" w:cs="Arial Narrow" w:hint="default"/>
        <w:b/>
        <w:bCs/>
        <w:color w:val="313131"/>
        <w:spacing w:val="-1"/>
        <w:w w:val="100"/>
        <w:sz w:val="23"/>
        <w:szCs w:val="23"/>
        <w:lang w:val="it-IT" w:eastAsia="it-IT" w:bidi="it-IT"/>
      </w:rPr>
    </w:lvl>
    <w:lvl w:ilvl="3">
      <w:numFmt w:val="bullet"/>
      <w:lvlText w:val="•"/>
      <w:lvlJc w:val="left"/>
      <w:pPr>
        <w:ind w:left="1737" w:hanging="525"/>
      </w:pPr>
      <w:rPr>
        <w:rFonts w:hint="default"/>
        <w:lang w:val="it-IT" w:eastAsia="it-IT" w:bidi="it-IT"/>
      </w:rPr>
    </w:lvl>
    <w:lvl w:ilvl="4">
      <w:numFmt w:val="bullet"/>
      <w:lvlText w:val="•"/>
      <w:lvlJc w:val="left"/>
      <w:pPr>
        <w:ind w:left="2715" w:hanging="525"/>
      </w:pPr>
      <w:rPr>
        <w:rFonts w:hint="default"/>
        <w:lang w:val="it-IT" w:eastAsia="it-IT" w:bidi="it-IT"/>
      </w:rPr>
    </w:lvl>
    <w:lvl w:ilvl="5">
      <w:numFmt w:val="bullet"/>
      <w:lvlText w:val="•"/>
      <w:lvlJc w:val="left"/>
      <w:pPr>
        <w:ind w:left="3692" w:hanging="525"/>
      </w:pPr>
      <w:rPr>
        <w:rFonts w:hint="default"/>
        <w:lang w:val="it-IT" w:eastAsia="it-IT" w:bidi="it-IT"/>
      </w:rPr>
    </w:lvl>
    <w:lvl w:ilvl="6">
      <w:numFmt w:val="bullet"/>
      <w:lvlText w:val="•"/>
      <w:lvlJc w:val="left"/>
      <w:pPr>
        <w:ind w:left="4670" w:hanging="525"/>
      </w:pPr>
      <w:rPr>
        <w:rFonts w:hint="default"/>
        <w:lang w:val="it-IT" w:eastAsia="it-IT" w:bidi="it-IT"/>
      </w:rPr>
    </w:lvl>
    <w:lvl w:ilvl="7">
      <w:numFmt w:val="bullet"/>
      <w:lvlText w:val="•"/>
      <w:lvlJc w:val="left"/>
      <w:pPr>
        <w:ind w:left="5647" w:hanging="525"/>
      </w:pPr>
      <w:rPr>
        <w:rFonts w:hint="default"/>
        <w:lang w:val="it-IT" w:eastAsia="it-IT" w:bidi="it-IT"/>
      </w:rPr>
    </w:lvl>
    <w:lvl w:ilvl="8">
      <w:numFmt w:val="bullet"/>
      <w:lvlText w:val="•"/>
      <w:lvlJc w:val="left"/>
      <w:pPr>
        <w:ind w:left="6625" w:hanging="525"/>
      </w:pPr>
      <w:rPr>
        <w:rFonts w:hint="default"/>
        <w:lang w:val="it-IT" w:eastAsia="it-IT" w:bidi="it-IT"/>
      </w:rPr>
    </w:lvl>
  </w:abstractNum>
  <w:abstractNum w:abstractNumId="56" w15:restartNumberingAfterBreak="0">
    <w:nsid w:val="27867123"/>
    <w:multiLevelType w:val="hybridMultilevel"/>
    <w:tmpl w:val="7F28AD54"/>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57" w15:restartNumberingAfterBreak="0">
    <w:nsid w:val="27F10922"/>
    <w:multiLevelType w:val="hybridMultilevel"/>
    <w:tmpl w:val="04C2C07C"/>
    <w:lvl w:ilvl="0" w:tplc="E7CE755E">
      <w:start w:val="1"/>
      <w:numFmt w:val="lowerLetter"/>
      <w:lvlText w:val="%1."/>
      <w:lvlJc w:val="left"/>
      <w:pPr>
        <w:ind w:left="2480" w:hanging="230"/>
      </w:pPr>
      <w:rPr>
        <w:rFonts w:ascii="Arial" w:eastAsia="Arial" w:hAnsi="Arial" w:cs="Arial" w:hint="default"/>
        <w:color w:val="0B0B0B"/>
        <w:spacing w:val="-1"/>
        <w:w w:val="102"/>
        <w:sz w:val="19"/>
        <w:szCs w:val="19"/>
        <w:lang w:val="it-IT" w:eastAsia="it-IT" w:bidi="it-IT"/>
      </w:rPr>
    </w:lvl>
    <w:lvl w:ilvl="1" w:tplc="373C8880">
      <w:numFmt w:val="bullet"/>
      <w:lvlText w:val="•"/>
      <w:lvlJc w:val="left"/>
      <w:pPr>
        <w:ind w:left="3332" w:hanging="230"/>
      </w:pPr>
      <w:rPr>
        <w:rFonts w:hint="default"/>
        <w:lang w:val="it-IT" w:eastAsia="it-IT" w:bidi="it-IT"/>
      </w:rPr>
    </w:lvl>
    <w:lvl w:ilvl="2" w:tplc="2C16D646">
      <w:numFmt w:val="bullet"/>
      <w:lvlText w:val="•"/>
      <w:lvlJc w:val="left"/>
      <w:pPr>
        <w:ind w:left="4184" w:hanging="230"/>
      </w:pPr>
      <w:rPr>
        <w:rFonts w:hint="default"/>
        <w:lang w:val="it-IT" w:eastAsia="it-IT" w:bidi="it-IT"/>
      </w:rPr>
    </w:lvl>
    <w:lvl w:ilvl="3" w:tplc="F8E28330">
      <w:numFmt w:val="bullet"/>
      <w:lvlText w:val="•"/>
      <w:lvlJc w:val="left"/>
      <w:pPr>
        <w:ind w:left="5036" w:hanging="230"/>
      </w:pPr>
      <w:rPr>
        <w:rFonts w:hint="default"/>
        <w:lang w:val="it-IT" w:eastAsia="it-IT" w:bidi="it-IT"/>
      </w:rPr>
    </w:lvl>
    <w:lvl w:ilvl="4" w:tplc="3AF400CE">
      <w:numFmt w:val="bullet"/>
      <w:lvlText w:val="•"/>
      <w:lvlJc w:val="left"/>
      <w:pPr>
        <w:ind w:left="5888" w:hanging="230"/>
      </w:pPr>
      <w:rPr>
        <w:rFonts w:hint="default"/>
        <w:lang w:val="it-IT" w:eastAsia="it-IT" w:bidi="it-IT"/>
      </w:rPr>
    </w:lvl>
    <w:lvl w:ilvl="5" w:tplc="423079C6">
      <w:numFmt w:val="bullet"/>
      <w:lvlText w:val="•"/>
      <w:lvlJc w:val="left"/>
      <w:pPr>
        <w:ind w:left="6740" w:hanging="230"/>
      </w:pPr>
      <w:rPr>
        <w:rFonts w:hint="default"/>
        <w:lang w:val="it-IT" w:eastAsia="it-IT" w:bidi="it-IT"/>
      </w:rPr>
    </w:lvl>
    <w:lvl w:ilvl="6" w:tplc="18747946">
      <w:numFmt w:val="bullet"/>
      <w:lvlText w:val="•"/>
      <w:lvlJc w:val="left"/>
      <w:pPr>
        <w:ind w:left="7592" w:hanging="230"/>
      </w:pPr>
      <w:rPr>
        <w:rFonts w:hint="default"/>
        <w:lang w:val="it-IT" w:eastAsia="it-IT" w:bidi="it-IT"/>
      </w:rPr>
    </w:lvl>
    <w:lvl w:ilvl="7" w:tplc="DE9CB70C">
      <w:numFmt w:val="bullet"/>
      <w:lvlText w:val="•"/>
      <w:lvlJc w:val="left"/>
      <w:pPr>
        <w:ind w:left="8444" w:hanging="230"/>
      </w:pPr>
      <w:rPr>
        <w:rFonts w:hint="default"/>
        <w:lang w:val="it-IT" w:eastAsia="it-IT" w:bidi="it-IT"/>
      </w:rPr>
    </w:lvl>
    <w:lvl w:ilvl="8" w:tplc="B8BA6890">
      <w:numFmt w:val="bullet"/>
      <w:lvlText w:val="•"/>
      <w:lvlJc w:val="left"/>
      <w:pPr>
        <w:ind w:left="9296" w:hanging="230"/>
      </w:pPr>
      <w:rPr>
        <w:rFonts w:hint="default"/>
        <w:lang w:val="it-IT" w:eastAsia="it-IT" w:bidi="it-IT"/>
      </w:rPr>
    </w:lvl>
  </w:abstractNum>
  <w:abstractNum w:abstractNumId="58" w15:restartNumberingAfterBreak="0">
    <w:nsid w:val="290D152C"/>
    <w:multiLevelType w:val="hybridMultilevel"/>
    <w:tmpl w:val="E758B6B0"/>
    <w:lvl w:ilvl="0" w:tplc="04100001">
      <w:start w:val="1"/>
      <w:numFmt w:val="bullet"/>
      <w:lvlText w:val=""/>
      <w:lvlJc w:val="left"/>
      <w:pPr>
        <w:ind w:left="720" w:hanging="360"/>
      </w:pPr>
      <w:rPr>
        <w:rFonts w:ascii="Symbol" w:hAnsi="Symbol" w:hint="default"/>
        <w:b/>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9" w15:restartNumberingAfterBreak="0">
    <w:nsid w:val="294C069B"/>
    <w:multiLevelType w:val="hybridMultilevel"/>
    <w:tmpl w:val="1402F1C4"/>
    <w:lvl w:ilvl="0" w:tplc="8A2AECB6">
      <w:numFmt w:val="bullet"/>
      <w:lvlText w:val="•"/>
      <w:lvlJc w:val="left"/>
      <w:pPr>
        <w:ind w:left="2135" w:hanging="293"/>
      </w:pPr>
      <w:rPr>
        <w:rFonts w:ascii="Arial" w:eastAsia="Arial" w:hAnsi="Arial" w:cs="Arial" w:hint="default"/>
        <w:color w:val="0B0B0B"/>
        <w:w w:val="102"/>
        <w:sz w:val="19"/>
        <w:szCs w:val="19"/>
        <w:lang w:val="it-IT" w:eastAsia="it-IT" w:bidi="it-IT"/>
      </w:rPr>
    </w:lvl>
    <w:lvl w:ilvl="1" w:tplc="818EAE8A">
      <w:numFmt w:val="bullet"/>
      <w:lvlText w:val="•"/>
      <w:lvlJc w:val="left"/>
      <w:pPr>
        <w:ind w:left="3026" w:hanging="293"/>
      </w:pPr>
      <w:rPr>
        <w:rFonts w:hint="default"/>
        <w:lang w:val="it-IT" w:eastAsia="it-IT" w:bidi="it-IT"/>
      </w:rPr>
    </w:lvl>
    <w:lvl w:ilvl="2" w:tplc="61E4E270">
      <w:numFmt w:val="bullet"/>
      <w:lvlText w:val="•"/>
      <w:lvlJc w:val="left"/>
      <w:pPr>
        <w:ind w:left="3912" w:hanging="293"/>
      </w:pPr>
      <w:rPr>
        <w:rFonts w:hint="default"/>
        <w:lang w:val="it-IT" w:eastAsia="it-IT" w:bidi="it-IT"/>
      </w:rPr>
    </w:lvl>
    <w:lvl w:ilvl="3" w:tplc="A810E7F2">
      <w:numFmt w:val="bullet"/>
      <w:lvlText w:val="•"/>
      <w:lvlJc w:val="left"/>
      <w:pPr>
        <w:ind w:left="4798" w:hanging="293"/>
      </w:pPr>
      <w:rPr>
        <w:rFonts w:hint="default"/>
        <w:lang w:val="it-IT" w:eastAsia="it-IT" w:bidi="it-IT"/>
      </w:rPr>
    </w:lvl>
    <w:lvl w:ilvl="4" w:tplc="D2A82DF4">
      <w:numFmt w:val="bullet"/>
      <w:lvlText w:val="•"/>
      <w:lvlJc w:val="left"/>
      <w:pPr>
        <w:ind w:left="5684" w:hanging="293"/>
      </w:pPr>
      <w:rPr>
        <w:rFonts w:hint="default"/>
        <w:lang w:val="it-IT" w:eastAsia="it-IT" w:bidi="it-IT"/>
      </w:rPr>
    </w:lvl>
    <w:lvl w:ilvl="5" w:tplc="30CC4EA4">
      <w:numFmt w:val="bullet"/>
      <w:lvlText w:val="•"/>
      <w:lvlJc w:val="left"/>
      <w:pPr>
        <w:ind w:left="6570" w:hanging="293"/>
      </w:pPr>
      <w:rPr>
        <w:rFonts w:hint="default"/>
        <w:lang w:val="it-IT" w:eastAsia="it-IT" w:bidi="it-IT"/>
      </w:rPr>
    </w:lvl>
    <w:lvl w:ilvl="6" w:tplc="639CB44A">
      <w:numFmt w:val="bullet"/>
      <w:lvlText w:val="•"/>
      <w:lvlJc w:val="left"/>
      <w:pPr>
        <w:ind w:left="7456" w:hanging="293"/>
      </w:pPr>
      <w:rPr>
        <w:rFonts w:hint="default"/>
        <w:lang w:val="it-IT" w:eastAsia="it-IT" w:bidi="it-IT"/>
      </w:rPr>
    </w:lvl>
    <w:lvl w:ilvl="7" w:tplc="2B20B0B4">
      <w:numFmt w:val="bullet"/>
      <w:lvlText w:val="•"/>
      <w:lvlJc w:val="left"/>
      <w:pPr>
        <w:ind w:left="8342" w:hanging="293"/>
      </w:pPr>
      <w:rPr>
        <w:rFonts w:hint="default"/>
        <w:lang w:val="it-IT" w:eastAsia="it-IT" w:bidi="it-IT"/>
      </w:rPr>
    </w:lvl>
    <w:lvl w:ilvl="8" w:tplc="7910EC00">
      <w:numFmt w:val="bullet"/>
      <w:lvlText w:val="•"/>
      <w:lvlJc w:val="left"/>
      <w:pPr>
        <w:ind w:left="9228" w:hanging="293"/>
      </w:pPr>
      <w:rPr>
        <w:rFonts w:hint="default"/>
        <w:lang w:val="it-IT" w:eastAsia="it-IT" w:bidi="it-IT"/>
      </w:rPr>
    </w:lvl>
  </w:abstractNum>
  <w:abstractNum w:abstractNumId="60" w15:restartNumberingAfterBreak="0">
    <w:nsid w:val="2B483025"/>
    <w:multiLevelType w:val="hybridMultilevel"/>
    <w:tmpl w:val="6AE42420"/>
    <w:lvl w:ilvl="0" w:tplc="6AD4AE68">
      <w:start w:val="1"/>
      <w:numFmt w:val="decimal"/>
      <w:lvlText w:val="%1."/>
      <w:lvlJc w:val="left"/>
      <w:pPr>
        <w:ind w:left="1689" w:hanging="207"/>
      </w:pPr>
      <w:rPr>
        <w:rFonts w:ascii="Times New Roman" w:eastAsia="Times New Roman" w:hAnsi="Times New Roman" w:cs="Times New Roman" w:hint="default"/>
        <w:color w:val="0B0B0B"/>
        <w:spacing w:val="-1"/>
        <w:w w:val="102"/>
        <w:sz w:val="20"/>
        <w:szCs w:val="20"/>
        <w:lang w:val="it-IT" w:eastAsia="it-IT" w:bidi="it-IT"/>
      </w:rPr>
    </w:lvl>
    <w:lvl w:ilvl="1" w:tplc="3A6CD070">
      <w:numFmt w:val="bullet"/>
      <w:lvlText w:val="•"/>
      <w:lvlJc w:val="left"/>
      <w:pPr>
        <w:ind w:left="2612" w:hanging="207"/>
      </w:pPr>
      <w:rPr>
        <w:rFonts w:hint="default"/>
        <w:lang w:val="it-IT" w:eastAsia="it-IT" w:bidi="it-IT"/>
      </w:rPr>
    </w:lvl>
    <w:lvl w:ilvl="2" w:tplc="CE7CF3DE">
      <w:numFmt w:val="bullet"/>
      <w:lvlText w:val="•"/>
      <w:lvlJc w:val="left"/>
      <w:pPr>
        <w:ind w:left="3544" w:hanging="207"/>
      </w:pPr>
      <w:rPr>
        <w:rFonts w:hint="default"/>
        <w:lang w:val="it-IT" w:eastAsia="it-IT" w:bidi="it-IT"/>
      </w:rPr>
    </w:lvl>
    <w:lvl w:ilvl="3" w:tplc="451A4EA8">
      <w:numFmt w:val="bullet"/>
      <w:lvlText w:val="•"/>
      <w:lvlJc w:val="left"/>
      <w:pPr>
        <w:ind w:left="4476" w:hanging="207"/>
      </w:pPr>
      <w:rPr>
        <w:rFonts w:hint="default"/>
        <w:lang w:val="it-IT" w:eastAsia="it-IT" w:bidi="it-IT"/>
      </w:rPr>
    </w:lvl>
    <w:lvl w:ilvl="4" w:tplc="DA9E81F8">
      <w:numFmt w:val="bullet"/>
      <w:lvlText w:val="•"/>
      <w:lvlJc w:val="left"/>
      <w:pPr>
        <w:ind w:left="5408" w:hanging="207"/>
      </w:pPr>
      <w:rPr>
        <w:rFonts w:hint="default"/>
        <w:lang w:val="it-IT" w:eastAsia="it-IT" w:bidi="it-IT"/>
      </w:rPr>
    </w:lvl>
    <w:lvl w:ilvl="5" w:tplc="AB08F530">
      <w:numFmt w:val="bullet"/>
      <w:lvlText w:val="•"/>
      <w:lvlJc w:val="left"/>
      <w:pPr>
        <w:ind w:left="6340" w:hanging="207"/>
      </w:pPr>
      <w:rPr>
        <w:rFonts w:hint="default"/>
        <w:lang w:val="it-IT" w:eastAsia="it-IT" w:bidi="it-IT"/>
      </w:rPr>
    </w:lvl>
    <w:lvl w:ilvl="6" w:tplc="F96A0F96">
      <w:numFmt w:val="bullet"/>
      <w:lvlText w:val="•"/>
      <w:lvlJc w:val="left"/>
      <w:pPr>
        <w:ind w:left="7272" w:hanging="207"/>
      </w:pPr>
      <w:rPr>
        <w:rFonts w:hint="default"/>
        <w:lang w:val="it-IT" w:eastAsia="it-IT" w:bidi="it-IT"/>
      </w:rPr>
    </w:lvl>
    <w:lvl w:ilvl="7" w:tplc="29E4862A">
      <w:numFmt w:val="bullet"/>
      <w:lvlText w:val="•"/>
      <w:lvlJc w:val="left"/>
      <w:pPr>
        <w:ind w:left="8204" w:hanging="207"/>
      </w:pPr>
      <w:rPr>
        <w:rFonts w:hint="default"/>
        <w:lang w:val="it-IT" w:eastAsia="it-IT" w:bidi="it-IT"/>
      </w:rPr>
    </w:lvl>
    <w:lvl w:ilvl="8" w:tplc="9072F54A">
      <w:numFmt w:val="bullet"/>
      <w:lvlText w:val="•"/>
      <w:lvlJc w:val="left"/>
      <w:pPr>
        <w:ind w:left="9136" w:hanging="207"/>
      </w:pPr>
      <w:rPr>
        <w:rFonts w:hint="default"/>
        <w:lang w:val="it-IT" w:eastAsia="it-IT" w:bidi="it-IT"/>
      </w:rPr>
    </w:lvl>
  </w:abstractNum>
  <w:abstractNum w:abstractNumId="61" w15:restartNumberingAfterBreak="0">
    <w:nsid w:val="2BBE61B9"/>
    <w:multiLevelType w:val="multilevel"/>
    <w:tmpl w:val="7464BAEA"/>
    <w:lvl w:ilvl="0">
      <w:start w:val="1"/>
      <w:numFmt w:val="decimal"/>
      <w:lvlText w:val="%1."/>
      <w:lvlJc w:val="left"/>
      <w:pPr>
        <w:ind w:left="1211"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2C8C3111"/>
    <w:multiLevelType w:val="multilevel"/>
    <w:tmpl w:val="3EF6B6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2C9C1822"/>
    <w:multiLevelType w:val="multilevel"/>
    <w:tmpl w:val="22E04D1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2CAF689B"/>
    <w:multiLevelType w:val="multilevel"/>
    <w:tmpl w:val="AB8A41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2CF454F1"/>
    <w:multiLevelType w:val="multilevel"/>
    <w:tmpl w:val="E7BC9604"/>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6" w15:restartNumberingAfterBreak="0">
    <w:nsid w:val="2D6A7B3C"/>
    <w:multiLevelType w:val="hybridMultilevel"/>
    <w:tmpl w:val="1CCAC988"/>
    <w:lvl w:ilvl="0" w:tplc="DF62465C">
      <w:start w:val="1"/>
      <w:numFmt w:val="decimal"/>
      <w:lvlText w:val="%1."/>
      <w:lvlJc w:val="left"/>
      <w:pPr>
        <w:ind w:left="348" w:hanging="230"/>
      </w:pPr>
      <w:rPr>
        <w:rFonts w:ascii="Times New Roman" w:eastAsia="Times New Roman" w:hAnsi="Times New Roman" w:cs="Times New Roman" w:hint="default"/>
        <w:color w:val="0B0B0B"/>
        <w:w w:val="99"/>
        <w:sz w:val="23"/>
        <w:szCs w:val="23"/>
        <w:lang w:val="it-IT" w:eastAsia="it-IT" w:bidi="it-IT"/>
      </w:rPr>
    </w:lvl>
    <w:lvl w:ilvl="1" w:tplc="9C667DC2">
      <w:numFmt w:val="bullet"/>
      <w:lvlText w:val="•"/>
      <w:lvlJc w:val="left"/>
      <w:pPr>
        <w:ind w:left="1288" w:hanging="230"/>
      </w:pPr>
      <w:rPr>
        <w:rFonts w:hint="default"/>
        <w:lang w:val="it-IT" w:eastAsia="it-IT" w:bidi="it-IT"/>
      </w:rPr>
    </w:lvl>
    <w:lvl w:ilvl="2" w:tplc="00CE4F04">
      <w:numFmt w:val="bullet"/>
      <w:lvlText w:val="•"/>
      <w:lvlJc w:val="left"/>
      <w:pPr>
        <w:ind w:left="2236" w:hanging="230"/>
      </w:pPr>
      <w:rPr>
        <w:rFonts w:hint="default"/>
        <w:lang w:val="it-IT" w:eastAsia="it-IT" w:bidi="it-IT"/>
      </w:rPr>
    </w:lvl>
    <w:lvl w:ilvl="3" w:tplc="CE541478">
      <w:numFmt w:val="bullet"/>
      <w:lvlText w:val="•"/>
      <w:lvlJc w:val="left"/>
      <w:pPr>
        <w:ind w:left="3184" w:hanging="230"/>
      </w:pPr>
      <w:rPr>
        <w:rFonts w:hint="default"/>
        <w:lang w:val="it-IT" w:eastAsia="it-IT" w:bidi="it-IT"/>
      </w:rPr>
    </w:lvl>
    <w:lvl w:ilvl="4" w:tplc="96A01348">
      <w:numFmt w:val="bullet"/>
      <w:lvlText w:val="•"/>
      <w:lvlJc w:val="left"/>
      <w:pPr>
        <w:ind w:left="4132" w:hanging="230"/>
      </w:pPr>
      <w:rPr>
        <w:rFonts w:hint="default"/>
        <w:lang w:val="it-IT" w:eastAsia="it-IT" w:bidi="it-IT"/>
      </w:rPr>
    </w:lvl>
    <w:lvl w:ilvl="5" w:tplc="2246403A">
      <w:numFmt w:val="bullet"/>
      <w:lvlText w:val="•"/>
      <w:lvlJc w:val="left"/>
      <w:pPr>
        <w:ind w:left="5080" w:hanging="230"/>
      </w:pPr>
      <w:rPr>
        <w:rFonts w:hint="default"/>
        <w:lang w:val="it-IT" w:eastAsia="it-IT" w:bidi="it-IT"/>
      </w:rPr>
    </w:lvl>
    <w:lvl w:ilvl="6" w:tplc="51A8FA34">
      <w:numFmt w:val="bullet"/>
      <w:lvlText w:val="•"/>
      <w:lvlJc w:val="left"/>
      <w:pPr>
        <w:ind w:left="6028" w:hanging="230"/>
      </w:pPr>
      <w:rPr>
        <w:rFonts w:hint="default"/>
        <w:lang w:val="it-IT" w:eastAsia="it-IT" w:bidi="it-IT"/>
      </w:rPr>
    </w:lvl>
    <w:lvl w:ilvl="7" w:tplc="55B44ED6">
      <w:numFmt w:val="bullet"/>
      <w:lvlText w:val="•"/>
      <w:lvlJc w:val="left"/>
      <w:pPr>
        <w:ind w:left="6976" w:hanging="230"/>
      </w:pPr>
      <w:rPr>
        <w:rFonts w:hint="default"/>
        <w:lang w:val="it-IT" w:eastAsia="it-IT" w:bidi="it-IT"/>
      </w:rPr>
    </w:lvl>
    <w:lvl w:ilvl="8" w:tplc="B764EE4A">
      <w:numFmt w:val="bullet"/>
      <w:lvlText w:val="•"/>
      <w:lvlJc w:val="left"/>
      <w:pPr>
        <w:ind w:left="7924" w:hanging="230"/>
      </w:pPr>
      <w:rPr>
        <w:rFonts w:hint="default"/>
        <w:lang w:val="it-IT" w:eastAsia="it-IT" w:bidi="it-IT"/>
      </w:rPr>
    </w:lvl>
  </w:abstractNum>
  <w:abstractNum w:abstractNumId="67" w15:restartNumberingAfterBreak="0">
    <w:nsid w:val="2DC06D4D"/>
    <w:multiLevelType w:val="hybridMultilevel"/>
    <w:tmpl w:val="E3C229A4"/>
    <w:lvl w:ilvl="0" w:tplc="9E0840BA">
      <w:start w:val="100"/>
      <w:numFmt w:val="bullet"/>
      <w:lvlText w:val="-"/>
      <w:lvlJc w:val="left"/>
      <w:pPr>
        <w:ind w:left="1490" w:hanging="360"/>
      </w:pPr>
      <w:rPr>
        <w:rFonts w:ascii="Calibri" w:eastAsia="Times New Roman" w:hAnsi="Calibri" w:cs="Calibri" w:hint="default"/>
        <w:b/>
      </w:rPr>
    </w:lvl>
    <w:lvl w:ilvl="1" w:tplc="04100003" w:tentative="1">
      <w:start w:val="1"/>
      <w:numFmt w:val="bullet"/>
      <w:lvlText w:val="o"/>
      <w:lvlJc w:val="left"/>
      <w:pPr>
        <w:ind w:left="2210" w:hanging="360"/>
      </w:pPr>
      <w:rPr>
        <w:rFonts w:ascii="Courier New" w:hAnsi="Courier New" w:cs="Courier New" w:hint="default"/>
      </w:rPr>
    </w:lvl>
    <w:lvl w:ilvl="2" w:tplc="04100005" w:tentative="1">
      <w:start w:val="1"/>
      <w:numFmt w:val="bullet"/>
      <w:lvlText w:val=""/>
      <w:lvlJc w:val="left"/>
      <w:pPr>
        <w:ind w:left="2930" w:hanging="360"/>
      </w:pPr>
      <w:rPr>
        <w:rFonts w:ascii="Wingdings" w:hAnsi="Wingdings" w:hint="default"/>
      </w:rPr>
    </w:lvl>
    <w:lvl w:ilvl="3" w:tplc="04100001" w:tentative="1">
      <w:start w:val="1"/>
      <w:numFmt w:val="bullet"/>
      <w:lvlText w:val=""/>
      <w:lvlJc w:val="left"/>
      <w:pPr>
        <w:ind w:left="3650" w:hanging="360"/>
      </w:pPr>
      <w:rPr>
        <w:rFonts w:ascii="Symbol" w:hAnsi="Symbol" w:hint="default"/>
      </w:rPr>
    </w:lvl>
    <w:lvl w:ilvl="4" w:tplc="04100003" w:tentative="1">
      <w:start w:val="1"/>
      <w:numFmt w:val="bullet"/>
      <w:lvlText w:val="o"/>
      <w:lvlJc w:val="left"/>
      <w:pPr>
        <w:ind w:left="4370" w:hanging="360"/>
      </w:pPr>
      <w:rPr>
        <w:rFonts w:ascii="Courier New" w:hAnsi="Courier New" w:cs="Courier New" w:hint="default"/>
      </w:rPr>
    </w:lvl>
    <w:lvl w:ilvl="5" w:tplc="04100005" w:tentative="1">
      <w:start w:val="1"/>
      <w:numFmt w:val="bullet"/>
      <w:lvlText w:val=""/>
      <w:lvlJc w:val="left"/>
      <w:pPr>
        <w:ind w:left="5090" w:hanging="360"/>
      </w:pPr>
      <w:rPr>
        <w:rFonts w:ascii="Wingdings" w:hAnsi="Wingdings" w:hint="default"/>
      </w:rPr>
    </w:lvl>
    <w:lvl w:ilvl="6" w:tplc="04100001" w:tentative="1">
      <w:start w:val="1"/>
      <w:numFmt w:val="bullet"/>
      <w:lvlText w:val=""/>
      <w:lvlJc w:val="left"/>
      <w:pPr>
        <w:ind w:left="5810" w:hanging="360"/>
      </w:pPr>
      <w:rPr>
        <w:rFonts w:ascii="Symbol" w:hAnsi="Symbol" w:hint="default"/>
      </w:rPr>
    </w:lvl>
    <w:lvl w:ilvl="7" w:tplc="04100003" w:tentative="1">
      <w:start w:val="1"/>
      <w:numFmt w:val="bullet"/>
      <w:lvlText w:val="o"/>
      <w:lvlJc w:val="left"/>
      <w:pPr>
        <w:ind w:left="6530" w:hanging="360"/>
      </w:pPr>
      <w:rPr>
        <w:rFonts w:ascii="Courier New" w:hAnsi="Courier New" w:cs="Courier New" w:hint="default"/>
      </w:rPr>
    </w:lvl>
    <w:lvl w:ilvl="8" w:tplc="04100005" w:tentative="1">
      <w:start w:val="1"/>
      <w:numFmt w:val="bullet"/>
      <w:lvlText w:val=""/>
      <w:lvlJc w:val="left"/>
      <w:pPr>
        <w:ind w:left="7250" w:hanging="360"/>
      </w:pPr>
      <w:rPr>
        <w:rFonts w:ascii="Wingdings" w:hAnsi="Wingdings" w:hint="default"/>
      </w:rPr>
    </w:lvl>
  </w:abstractNum>
  <w:abstractNum w:abstractNumId="68" w15:restartNumberingAfterBreak="0">
    <w:nsid w:val="2DF95348"/>
    <w:multiLevelType w:val="hybridMultilevel"/>
    <w:tmpl w:val="9574E62C"/>
    <w:lvl w:ilvl="0" w:tplc="6E181542">
      <w:numFmt w:val="bullet"/>
      <w:lvlText w:val=""/>
      <w:lvlJc w:val="left"/>
      <w:pPr>
        <w:ind w:left="169" w:hanging="360"/>
      </w:pPr>
      <w:rPr>
        <w:rFonts w:ascii="Wingdings" w:eastAsia="Wingdings" w:hAnsi="Wingdings" w:cs="Wingdings" w:hint="default"/>
        <w:color w:val="0B0B0B"/>
        <w:w w:val="100"/>
        <w:sz w:val="21"/>
        <w:szCs w:val="21"/>
        <w:lang w:val="it-IT" w:eastAsia="it-IT" w:bidi="it-IT"/>
      </w:rPr>
    </w:lvl>
    <w:lvl w:ilvl="1" w:tplc="04100003" w:tentative="1">
      <w:start w:val="1"/>
      <w:numFmt w:val="bullet"/>
      <w:lvlText w:val="o"/>
      <w:lvlJc w:val="left"/>
      <w:pPr>
        <w:ind w:left="889" w:hanging="360"/>
      </w:pPr>
      <w:rPr>
        <w:rFonts w:ascii="Courier New" w:hAnsi="Courier New" w:cs="Courier New" w:hint="default"/>
      </w:rPr>
    </w:lvl>
    <w:lvl w:ilvl="2" w:tplc="04100005" w:tentative="1">
      <w:start w:val="1"/>
      <w:numFmt w:val="bullet"/>
      <w:lvlText w:val=""/>
      <w:lvlJc w:val="left"/>
      <w:pPr>
        <w:ind w:left="1609" w:hanging="360"/>
      </w:pPr>
      <w:rPr>
        <w:rFonts w:ascii="Wingdings" w:hAnsi="Wingdings" w:hint="default"/>
      </w:rPr>
    </w:lvl>
    <w:lvl w:ilvl="3" w:tplc="04100001" w:tentative="1">
      <w:start w:val="1"/>
      <w:numFmt w:val="bullet"/>
      <w:lvlText w:val=""/>
      <w:lvlJc w:val="left"/>
      <w:pPr>
        <w:ind w:left="2329" w:hanging="360"/>
      </w:pPr>
      <w:rPr>
        <w:rFonts w:ascii="Symbol" w:hAnsi="Symbol" w:hint="default"/>
      </w:rPr>
    </w:lvl>
    <w:lvl w:ilvl="4" w:tplc="04100003" w:tentative="1">
      <w:start w:val="1"/>
      <w:numFmt w:val="bullet"/>
      <w:lvlText w:val="o"/>
      <w:lvlJc w:val="left"/>
      <w:pPr>
        <w:ind w:left="3049" w:hanging="360"/>
      </w:pPr>
      <w:rPr>
        <w:rFonts w:ascii="Courier New" w:hAnsi="Courier New" w:cs="Courier New" w:hint="default"/>
      </w:rPr>
    </w:lvl>
    <w:lvl w:ilvl="5" w:tplc="04100005" w:tentative="1">
      <w:start w:val="1"/>
      <w:numFmt w:val="bullet"/>
      <w:lvlText w:val=""/>
      <w:lvlJc w:val="left"/>
      <w:pPr>
        <w:ind w:left="3769" w:hanging="360"/>
      </w:pPr>
      <w:rPr>
        <w:rFonts w:ascii="Wingdings" w:hAnsi="Wingdings" w:hint="default"/>
      </w:rPr>
    </w:lvl>
    <w:lvl w:ilvl="6" w:tplc="04100001" w:tentative="1">
      <w:start w:val="1"/>
      <w:numFmt w:val="bullet"/>
      <w:lvlText w:val=""/>
      <w:lvlJc w:val="left"/>
      <w:pPr>
        <w:ind w:left="4489" w:hanging="360"/>
      </w:pPr>
      <w:rPr>
        <w:rFonts w:ascii="Symbol" w:hAnsi="Symbol" w:hint="default"/>
      </w:rPr>
    </w:lvl>
    <w:lvl w:ilvl="7" w:tplc="04100003" w:tentative="1">
      <w:start w:val="1"/>
      <w:numFmt w:val="bullet"/>
      <w:lvlText w:val="o"/>
      <w:lvlJc w:val="left"/>
      <w:pPr>
        <w:ind w:left="5209" w:hanging="360"/>
      </w:pPr>
      <w:rPr>
        <w:rFonts w:ascii="Courier New" w:hAnsi="Courier New" w:cs="Courier New" w:hint="default"/>
      </w:rPr>
    </w:lvl>
    <w:lvl w:ilvl="8" w:tplc="04100005" w:tentative="1">
      <w:start w:val="1"/>
      <w:numFmt w:val="bullet"/>
      <w:lvlText w:val=""/>
      <w:lvlJc w:val="left"/>
      <w:pPr>
        <w:ind w:left="5929" w:hanging="360"/>
      </w:pPr>
      <w:rPr>
        <w:rFonts w:ascii="Wingdings" w:hAnsi="Wingdings" w:hint="default"/>
      </w:rPr>
    </w:lvl>
  </w:abstractNum>
  <w:abstractNum w:abstractNumId="69" w15:restartNumberingAfterBreak="0">
    <w:nsid w:val="2FC2666D"/>
    <w:multiLevelType w:val="hybridMultilevel"/>
    <w:tmpl w:val="EE826F70"/>
    <w:lvl w:ilvl="0" w:tplc="6E181542">
      <w:numFmt w:val="bullet"/>
      <w:lvlText w:val=""/>
      <w:lvlJc w:val="left"/>
      <w:pPr>
        <w:ind w:left="100" w:hanging="298"/>
      </w:pPr>
      <w:rPr>
        <w:rFonts w:ascii="Wingdings" w:eastAsia="Wingdings" w:hAnsi="Wingdings" w:cs="Wingdings" w:hint="default"/>
        <w:color w:val="0B0B0B"/>
        <w:spacing w:val="-1"/>
        <w:w w:val="100"/>
        <w:sz w:val="21"/>
        <w:szCs w:val="21"/>
        <w:lang w:val="it-IT" w:eastAsia="it-IT" w:bidi="it-IT"/>
      </w:rPr>
    </w:lvl>
    <w:lvl w:ilvl="1" w:tplc="2BACE246">
      <w:start w:val="1"/>
      <w:numFmt w:val="decimal"/>
      <w:lvlText w:val="%2)"/>
      <w:lvlJc w:val="left"/>
      <w:pPr>
        <w:ind w:left="100" w:hanging="269"/>
      </w:pPr>
      <w:rPr>
        <w:rFonts w:ascii="Verdana" w:eastAsia="Verdana" w:hAnsi="Verdana" w:cs="Verdana" w:hint="default"/>
        <w:spacing w:val="-1"/>
        <w:w w:val="100"/>
        <w:sz w:val="20"/>
        <w:szCs w:val="20"/>
        <w:lang w:val="it-IT" w:eastAsia="it-IT" w:bidi="it-IT"/>
      </w:rPr>
    </w:lvl>
    <w:lvl w:ilvl="2" w:tplc="59E6347C">
      <w:numFmt w:val="bullet"/>
      <w:lvlText w:val="•"/>
      <w:lvlJc w:val="left"/>
      <w:pPr>
        <w:ind w:left="2280" w:hanging="269"/>
      </w:pPr>
      <w:rPr>
        <w:rFonts w:hint="default"/>
        <w:lang w:val="it-IT" w:eastAsia="it-IT" w:bidi="it-IT"/>
      </w:rPr>
    </w:lvl>
    <w:lvl w:ilvl="3" w:tplc="081C8702">
      <w:numFmt w:val="bullet"/>
      <w:lvlText w:val="•"/>
      <w:lvlJc w:val="left"/>
      <w:pPr>
        <w:ind w:left="3370" w:hanging="269"/>
      </w:pPr>
      <w:rPr>
        <w:rFonts w:hint="default"/>
        <w:lang w:val="it-IT" w:eastAsia="it-IT" w:bidi="it-IT"/>
      </w:rPr>
    </w:lvl>
    <w:lvl w:ilvl="4" w:tplc="BBB0F8B8">
      <w:numFmt w:val="bullet"/>
      <w:lvlText w:val="•"/>
      <w:lvlJc w:val="left"/>
      <w:pPr>
        <w:ind w:left="4460" w:hanging="269"/>
      </w:pPr>
      <w:rPr>
        <w:rFonts w:hint="default"/>
        <w:lang w:val="it-IT" w:eastAsia="it-IT" w:bidi="it-IT"/>
      </w:rPr>
    </w:lvl>
    <w:lvl w:ilvl="5" w:tplc="44247ACE">
      <w:numFmt w:val="bullet"/>
      <w:lvlText w:val="•"/>
      <w:lvlJc w:val="left"/>
      <w:pPr>
        <w:ind w:left="5550" w:hanging="269"/>
      </w:pPr>
      <w:rPr>
        <w:rFonts w:hint="default"/>
        <w:lang w:val="it-IT" w:eastAsia="it-IT" w:bidi="it-IT"/>
      </w:rPr>
    </w:lvl>
    <w:lvl w:ilvl="6" w:tplc="CA3E2948">
      <w:numFmt w:val="bullet"/>
      <w:lvlText w:val="•"/>
      <w:lvlJc w:val="left"/>
      <w:pPr>
        <w:ind w:left="6640" w:hanging="269"/>
      </w:pPr>
      <w:rPr>
        <w:rFonts w:hint="default"/>
        <w:lang w:val="it-IT" w:eastAsia="it-IT" w:bidi="it-IT"/>
      </w:rPr>
    </w:lvl>
    <w:lvl w:ilvl="7" w:tplc="33A6F948">
      <w:numFmt w:val="bullet"/>
      <w:lvlText w:val="•"/>
      <w:lvlJc w:val="left"/>
      <w:pPr>
        <w:ind w:left="7730" w:hanging="269"/>
      </w:pPr>
      <w:rPr>
        <w:rFonts w:hint="default"/>
        <w:lang w:val="it-IT" w:eastAsia="it-IT" w:bidi="it-IT"/>
      </w:rPr>
    </w:lvl>
    <w:lvl w:ilvl="8" w:tplc="FE1C3A9C">
      <w:numFmt w:val="bullet"/>
      <w:lvlText w:val="•"/>
      <w:lvlJc w:val="left"/>
      <w:pPr>
        <w:ind w:left="8820" w:hanging="269"/>
      </w:pPr>
      <w:rPr>
        <w:rFonts w:hint="default"/>
        <w:lang w:val="it-IT" w:eastAsia="it-IT" w:bidi="it-IT"/>
      </w:rPr>
    </w:lvl>
  </w:abstractNum>
  <w:abstractNum w:abstractNumId="70" w15:restartNumberingAfterBreak="0">
    <w:nsid w:val="3003125C"/>
    <w:multiLevelType w:val="hybridMultilevel"/>
    <w:tmpl w:val="D3ACF7BA"/>
    <w:lvl w:ilvl="0" w:tplc="6E181542">
      <w:numFmt w:val="bullet"/>
      <w:lvlText w:val=""/>
      <w:lvlJc w:val="left"/>
      <w:pPr>
        <w:ind w:left="100" w:hanging="291"/>
      </w:pPr>
      <w:rPr>
        <w:rFonts w:ascii="Wingdings" w:eastAsia="Wingdings" w:hAnsi="Wingdings" w:cs="Wingdings" w:hint="default"/>
        <w:color w:val="0B0B0B"/>
        <w:spacing w:val="-1"/>
        <w:w w:val="100"/>
        <w:sz w:val="21"/>
        <w:szCs w:val="21"/>
        <w:lang w:val="it-IT" w:eastAsia="it-IT" w:bidi="it-IT"/>
      </w:rPr>
    </w:lvl>
    <w:lvl w:ilvl="1" w:tplc="5CE2D3A2">
      <w:start w:val="1"/>
      <w:numFmt w:val="lowerLetter"/>
      <w:lvlText w:val="%2)"/>
      <w:lvlJc w:val="left"/>
      <w:pPr>
        <w:ind w:left="781" w:hanging="281"/>
      </w:pPr>
      <w:rPr>
        <w:rFonts w:ascii="Verdana" w:eastAsia="Verdana" w:hAnsi="Verdana" w:cs="Verdana" w:hint="default"/>
        <w:spacing w:val="-1"/>
        <w:w w:val="100"/>
        <w:sz w:val="20"/>
        <w:szCs w:val="20"/>
        <w:lang w:val="it-IT" w:eastAsia="it-IT" w:bidi="it-IT"/>
      </w:rPr>
    </w:lvl>
    <w:lvl w:ilvl="2" w:tplc="88466492">
      <w:numFmt w:val="bullet"/>
      <w:lvlText w:val="•"/>
      <w:lvlJc w:val="left"/>
      <w:pPr>
        <w:ind w:left="1915" w:hanging="281"/>
      </w:pPr>
      <w:rPr>
        <w:rFonts w:hint="default"/>
        <w:lang w:val="it-IT" w:eastAsia="it-IT" w:bidi="it-IT"/>
      </w:rPr>
    </w:lvl>
    <w:lvl w:ilvl="3" w:tplc="9850DF7E">
      <w:numFmt w:val="bullet"/>
      <w:lvlText w:val="•"/>
      <w:lvlJc w:val="left"/>
      <w:pPr>
        <w:ind w:left="3051" w:hanging="281"/>
      </w:pPr>
      <w:rPr>
        <w:rFonts w:hint="default"/>
        <w:lang w:val="it-IT" w:eastAsia="it-IT" w:bidi="it-IT"/>
      </w:rPr>
    </w:lvl>
    <w:lvl w:ilvl="4" w:tplc="7454194C">
      <w:numFmt w:val="bullet"/>
      <w:lvlText w:val="•"/>
      <w:lvlJc w:val="left"/>
      <w:pPr>
        <w:ind w:left="4186" w:hanging="281"/>
      </w:pPr>
      <w:rPr>
        <w:rFonts w:hint="default"/>
        <w:lang w:val="it-IT" w:eastAsia="it-IT" w:bidi="it-IT"/>
      </w:rPr>
    </w:lvl>
    <w:lvl w:ilvl="5" w:tplc="E2A21862">
      <w:numFmt w:val="bullet"/>
      <w:lvlText w:val="•"/>
      <w:lvlJc w:val="left"/>
      <w:pPr>
        <w:ind w:left="5322" w:hanging="281"/>
      </w:pPr>
      <w:rPr>
        <w:rFonts w:hint="default"/>
        <w:lang w:val="it-IT" w:eastAsia="it-IT" w:bidi="it-IT"/>
      </w:rPr>
    </w:lvl>
    <w:lvl w:ilvl="6" w:tplc="DFC67012">
      <w:numFmt w:val="bullet"/>
      <w:lvlText w:val="•"/>
      <w:lvlJc w:val="left"/>
      <w:pPr>
        <w:ind w:left="6457" w:hanging="281"/>
      </w:pPr>
      <w:rPr>
        <w:rFonts w:hint="default"/>
        <w:lang w:val="it-IT" w:eastAsia="it-IT" w:bidi="it-IT"/>
      </w:rPr>
    </w:lvl>
    <w:lvl w:ilvl="7" w:tplc="BE6E32BC">
      <w:numFmt w:val="bullet"/>
      <w:lvlText w:val="•"/>
      <w:lvlJc w:val="left"/>
      <w:pPr>
        <w:ind w:left="7593" w:hanging="281"/>
      </w:pPr>
      <w:rPr>
        <w:rFonts w:hint="default"/>
        <w:lang w:val="it-IT" w:eastAsia="it-IT" w:bidi="it-IT"/>
      </w:rPr>
    </w:lvl>
    <w:lvl w:ilvl="8" w:tplc="C32A9F80">
      <w:numFmt w:val="bullet"/>
      <w:lvlText w:val="•"/>
      <w:lvlJc w:val="left"/>
      <w:pPr>
        <w:ind w:left="8728" w:hanging="281"/>
      </w:pPr>
      <w:rPr>
        <w:rFonts w:hint="default"/>
        <w:lang w:val="it-IT" w:eastAsia="it-IT" w:bidi="it-IT"/>
      </w:rPr>
    </w:lvl>
  </w:abstractNum>
  <w:abstractNum w:abstractNumId="71" w15:restartNumberingAfterBreak="0">
    <w:nsid w:val="302F2BE5"/>
    <w:multiLevelType w:val="multilevel"/>
    <w:tmpl w:val="69C4226E"/>
    <w:lvl w:ilvl="0">
      <w:start w:val="3"/>
      <w:numFmt w:val="decimal"/>
      <w:lvlText w:val="%1"/>
      <w:lvlJc w:val="left"/>
      <w:pPr>
        <w:ind w:left="360" w:hanging="360"/>
      </w:pPr>
      <w:rPr>
        <w:rFonts w:hint="default"/>
        <w:color w:val="0B0B0B"/>
      </w:rPr>
    </w:lvl>
    <w:lvl w:ilvl="1">
      <w:start w:val="1"/>
      <w:numFmt w:val="decimal"/>
      <w:lvlText w:val="%1.%2"/>
      <w:lvlJc w:val="left"/>
      <w:pPr>
        <w:ind w:left="2055" w:hanging="360"/>
      </w:pPr>
      <w:rPr>
        <w:rFonts w:hint="default"/>
        <w:color w:val="0B0B0B"/>
      </w:rPr>
    </w:lvl>
    <w:lvl w:ilvl="2">
      <w:start w:val="1"/>
      <w:numFmt w:val="decimal"/>
      <w:lvlText w:val="%1.%2.%3"/>
      <w:lvlJc w:val="left"/>
      <w:pPr>
        <w:ind w:left="4110" w:hanging="720"/>
      </w:pPr>
      <w:rPr>
        <w:rFonts w:hint="default"/>
        <w:color w:val="0B0B0B"/>
      </w:rPr>
    </w:lvl>
    <w:lvl w:ilvl="3">
      <w:start w:val="1"/>
      <w:numFmt w:val="decimal"/>
      <w:lvlText w:val="%1.%2.%3.%4"/>
      <w:lvlJc w:val="left"/>
      <w:pPr>
        <w:ind w:left="5805" w:hanging="720"/>
      </w:pPr>
      <w:rPr>
        <w:rFonts w:hint="default"/>
        <w:color w:val="0B0B0B"/>
      </w:rPr>
    </w:lvl>
    <w:lvl w:ilvl="4">
      <w:start w:val="1"/>
      <w:numFmt w:val="decimal"/>
      <w:lvlText w:val="%1.%2.%3.%4.%5"/>
      <w:lvlJc w:val="left"/>
      <w:pPr>
        <w:ind w:left="7500" w:hanging="720"/>
      </w:pPr>
      <w:rPr>
        <w:rFonts w:hint="default"/>
        <w:color w:val="0B0B0B"/>
      </w:rPr>
    </w:lvl>
    <w:lvl w:ilvl="5">
      <w:start w:val="1"/>
      <w:numFmt w:val="decimal"/>
      <w:lvlText w:val="%1.%2.%3.%4.%5.%6"/>
      <w:lvlJc w:val="left"/>
      <w:pPr>
        <w:ind w:left="9555" w:hanging="1080"/>
      </w:pPr>
      <w:rPr>
        <w:rFonts w:hint="default"/>
        <w:color w:val="0B0B0B"/>
      </w:rPr>
    </w:lvl>
    <w:lvl w:ilvl="6">
      <w:start w:val="1"/>
      <w:numFmt w:val="decimal"/>
      <w:lvlText w:val="%1.%2.%3.%4.%5.%6.%7"/>
      <w:lvlJc w:val="left"/>
      <w:pPr>
        <w:ind w:left="11250" w:hanging="1080"/>
      </w:pPr>
      <w:rPr>
        <w:rFonts w:hint="default"/>
        <w:color w:val="0B0B0B"/>
      </w:rPr>
    </w:lvl>
    <w:lvl w:ilvl="7">
      <w:start w:val="1"/>
      <w:numFmt w:val="decimal"/>
      <w:lvlText w:val="%1.%2.%3.%4.%5.%6.%7.%8"/>
      <w:lvlJc w:val="left"/>
      <w:pPr>
        <w:ind w:left="13305" w:hanging="1440"/>
      </w:pPr>
      <w:rPr>
        <w:rFonts w:hint="default"/>
        <w:color w:val="0B0B0B"/>
      </w:rPr>
    </w:lvl>
    <w:lvl w:ilvl="8">
      <w:start w:val="1"/>
      <w:numFmt w:val="decimal"/>
      <w:lvlText w:val="%1.%2.%3.%4.%5.%6.%7.%8.%9"/>
      <w:lvlJc w:val="left"/>
      <w:pPr>
        <w:ind w:left="15000" w:hanging="1440"/>
      </w:pPr>
      <w:rPr>
        <w:rFonts w:hint="default"/>
        <w:color w:val="0B0B0B"/>
      </w:rPr>
    </w:lvl>
  </w:abstractNum>
  <w:abstractNum w:abstractNumId="72" w15:restartNumberingAfterBreak="0">
    <w:nsid w:val="30AE335C"/>
    <w:multiLevelType w:val="hybridMultilevel"/>
    <w:tmpl w:val="2FF673EC"/>
    <w:lvl w:ilvl="0" w:tplc="A7EA6DB8">
      <w:start w:val="1"/>
      <w:numFmt w:val="lowerRoman"/>
      <w:lvlText w:val="%1)"/>
      <w:lvlJc w:val="left"/>
      <w:pPr>
        <w:ind w:left="2083" w:hanging="293"/>
      </w:pPr>
      <w:rPr>
        <w:rFonts w:ascii="Arial" w:eastAsia="Arial" w:hAnsi="Arial" w:cs="Arial" w:hint="default"/>
        <w:i/>
        <w:color w:val="0B0B0B"/>
        <w:spacing w:val="-1"/>
        <w:w w:val="102"/>
        <w:sz w:val="19"/>
        <w:szCs w:val="19"/>
        <w:lang w:val="it-IT" w:eastAsia="it-IT" w:bidi="it-IT"/>
      </w:rPr>
    </w:lvl>
    <w:lvl w:ilvl="1" w:tplc="B186EE10">
      <w:numFmt w:val="bullet"/>
      <w:lvlText w:val="•"/>
      <w:lvlJc w:val="left"/>
      <w:pPr>
        <w:ind w:left="2972" w:hanging="293"/>
      </w:pPr>
      <w:rPr>
        <w:rFonts w:hint="default"/>
        <w:lang w:val="it-IT" w:eastAsia="it-IT" w:bidi="it-IT"/>
      </w:rPr>
    </w:lvl>
    <w:lvl w:ilvl="2" w:tplc="764CD4B6">
      <w:numFmt w:val="bullet"/>
      <w:lvlText w:val="•"/>
      <w:lvlJc w:val="left"/>
      <w:pPr>
        <w:ind w:left="3864" w:hanging="293"/>
      </w:pPr>
      <w:rPr>
        <w:rFonts w:hint="default"/>
        <w:lang w:val="it-IT" w:eastAsia="it-IT" w:bidi="it-IT"/>
      </w:rPr>
    </w:lvl>
    <w:lvl w:ilvl="3" w:tplc="F992E330">
      <w:numFmt w:val="bullet"/>
      <w:lvlText w:val="•"/>
      <w:lvlJc w:val="left"/>
      <w:pPr>
        <w:ind w:left="4756" w:hanging="293"/>
      </w:pPr>
      <w:rPr>
        <w:rFonts w:hint="default"/>
        <w:lang w:val="it-IT" w:eastAsia="it-IT" w:bidi="it-IT"/>
      </w:rPr>
    </w:lvl>
    <w:lvl w:ilvl="4" w:tplc="23280118">
      <w:numFmt w:val="bullet"/>
      <w:lvlText w:val="•"/>
      <w:lvlJc w:val="left"/>
      <w:pPr>
        <w:ind w:left="5648" w:hanging="293"/>
      </w:pPr>
      <w:rPr>
        <w:rFonts w:hint="default"/>
        <w:lang w:val="it-IT" w:eastAsia="it-IT" w:bidi="it-IT"/>
      </w:rPr>
    </w:lvl>
    <w:lvl w:ilvl="5" w:tplc="4F6085CE">
      <w:numFmt w:val="bullet"/>
      <w:lvlText w:val="•"/>
      <w:lvlJc w:val="left"/>
      <w:pPr>
        <w:ind w:left="6540" w:hanging="293"/>
      </w:pPr>
      <w:rPr>
        <w:rFonts w:hint="default"/>
        <w:lang w:val="it-IT" w:eastAsia="it-IT" w:bidi="it-IT"/>
      </w:rPr>
    </w:lvl>
    <w:lvl w:ilvl="6" w:tplc="C0A27A56">
      <w:numFmt w:val="bullet"/>
      <w:lvlText w:val="•"/>
      <w:lvlJc w:val="left"/>
      <w:pPr>
        <w:ind w:left="7432" w:hanging="293"/>
      </w:pPr>
      <w:rPr>
        <w:rFonts w:hint="default"/>
        <w:lang w:val="it-IT" w:eastAsia="it-IT" w:bidi="it-IT"/>
      </w:rPr>
    </w:lvl>
    <w:lvl w:ilvl="7" w:tplc="BEF07D18">
      <w:numFmt w:val="bullet"/>
      <w:lvlText w:val="•"/>
      <w:lvlJc w:val="left"/>
      <w:pPr>
        <w:ind w:left="8324" w:hanging="293"/>
      </w:pPr>
      <w:rPr>
        <w:rFonts w:hint="default"/>
        <w:lang w:val="it-IT" w:eastAsia="it-IT" w:bidi="it-IT"/>
      </w:rPr>
    </w:lvl>
    <w:lvl w:ilvl="8" w:tplc="9BC0987E">
      <w:numFmt w:val="bullet"/>
      <w:lvlText w:val="•"/>
      <w:lvlJc w:val="left"/>
      <w:pPr>
        <w:ind w:left="9216" w:hanging="293"/>
      </w:pPr>
      <w:rPr>
        <w:rFonts w:hint="default"/>
        <w:lang w:val="it-IT" w:eastAsia="it-IT" w:bidi="it-IT"/>
      </w:rPr>
    </w:lvl>
  </w:abstractNum>
  <w:abstractNum w:abstractNumId="73" w15:restartNumberingAfterBreak="0">
    <w:nsid w:val="326876F5"/>
    <w:multiLevelType w:val="hybridMultilevel"/>
    <w:tmpl w:val="E30619A6"/>
    <w:lvl w:ilvl="0" w:tplc="752EC6C6">
      <w:numFmt w:val="bullet"/>
      <w:lvlText w:val="•"/>
      <w:lvlJc w:val="left"/>
      <w:pPr>
        <w:ind w:left="361" w:hanging="241"/>
      </w:pPr>
      <w:rPr>
        <w:rFonts w:ascii="Arial" w:eastAsia="Arial" w:hAnsi="Arial" w:cs="Arial" w:hint="default"/>
        <w:color w:val="0B0B0B"/>
        <w:w w:val="104"/>
        <w:sz w:val="18"/>
        <w:szCs w:val="18"/>
        <w:lang w:val="it-IT" w:eastAsia="it-IT" w:bidi="it-IT"/>
      </w:rPr>
    </w:lvl>
    <w:lvl w:ilvl="1" w:tplc="48AC6018">
      <w:numFmt w:val="bullet"/>
      <w:lvlText w:val="•"/>
      <w:lvlJc w:val="left"/>
      <w:pPr>
        <w:ind w:left="699" w:hanging="241"/>
      </w:pPr>
      <w:rPr>
        <w:rFonts w:hint="default"/>
        <w:lang w:val="it-IT" w:eastAsia="it-IT" w:bidi="it-IT"/>
      </w:rPr>
    </w:lvl>
    <w:lvl w:ilvl="2" w:tplc="E4DC6ACE">
      <w:numFmt w:val="bullet"/>
      <w:lvlText w:val="•"/>
      <w:lvlJc w:val="left"/>
      <w:pPr>
        <w:ind w:left="1038" w:hanging="241"/>
      </w:pPr>
      <w:rPr>
        <w:rFonts w:hint="default"/>
        <w:lang w:val="it-IT" w:eastAsia="it-IT" w:bidi="it-IT"/>
      </w:rPr>
    </w:lvl>
    <w:lvl w:ilvl="3" w:tplc="C0D41AC6">
      <w:numFmt w:val="bullet"/>
      <w:lvlText w:val="•"/>
      <w:lvlJc w:val="left"/>
      <w:pPr>
        <w:ind w:left="1378" w:hanging="241"/>
      </w:pPr>
      <w:rPr>
        <w:rFonts w:hint="default"/>
        <w:lang w:val="it-IT" w:eastAsia="it-IT" w:bidi="it-IT"/>
      </w:rPr>
    </w:lvl>
    <w:lvl w:ilvl="4" w:tplc="61628A54">
      <w:numFmt w:val="bullet"/>
      <w:lvlText w:val="•"/>
      <w:lvlJc w:val="left"/>
      <w:pPr>
        <w:ind w:left="1717" w:hanging="241"/>
      </w:pPr>
      <w:rPr>
        <w:rFonts w:hint="default"/>
        <w:lang w:val="it-IT" w:eastAsia="it-IT" w:bidi="it-IT"/>
      </w:rPr>
    </w:lvl>
    <w:lvl w:ilvl="5" w:tplc="2C6ED410">
      <w:numFmt w:val="bullet"/>
      <w:lvlText w:val="•"/>
      <w:lvlJc w:val="left"/>
      <w:pPr>
        <w:ind w:left="2057" w:hanging="241"/>
      </w:pPr>
      <w:rPr>
        <w:rFonts w:hint="default"/>
        <w:lang w:val="it-IT" w:eastAsia="it-IT" w:bidi="it-IT"/>
      </w:rPr>
    </w:lvl>
    <w:lvl w:ilvl="6" w:tplc="21066D12">
      <w:numFmt w:val="bullet"/>
      <w:lvlText w:val="•"/>
      <w:lvlJc w:val="left"/>
      <w:pPr>
        <w:ind w:left="2396" w:hanging="241"/>
      </w:pPr>
      <w:rPr>
        <w:rFonts w:hint="default"/>
        <w:lang w:val="it-IT" w:eastAsia="it-IT" w:bidi="it-IT"/>
      </w:rPr>
    </w:lvl>
    <w:lvl w:ilvl="7" w:tplc="B5C03122">
      <w:numFmt w:val="bullet"/>
      <w:lvlText w:val="•"/>
      <w:lvlJc w:val="left"/>
      <w:pPr>
        <w:ind w:left="2735" w:hanging="241"/>
      </w:pPr>
      <w:rPr>
        <w:rFonts w:hint="default"/>
        <w:lang w:val="it-IT" w:eastAsia="it-IT" w:bidi="it-IT"/>
      </w:rPr>
    </w:lvl>
    <w:lvl w:ilvl="8" w:tplc="707836EE">
      <w:numFmt w:val="bullet"/>
      <w:lvlText w:val="•"/>
      <w:lvlJc w:val="left"/>
      <w:pPr>
        <w:ind w:left="3075" w:hanging="241"/>
      </w:pPr>
      <w:rPr>
        <w:rFonts w:hint="default"/>
        <w:lang w:val="it-IT" w:eastAsia="it-IT" w:bidi="it-IT"/>
      </w:rPr>
    </w:lvl>
  </w:abstractNum>
  <w:abstractNum w:abstractNumId="74" w15:restartNumberingAfterBreak="0">
    <w:nsid w:val="33156D96"/>
    <w:multiLevelType w:val="hybridMultilevel"/>
    <w:tmpl w:val="BDDE5D72"/>
    <w:lvl w:ilvl="0" w:tplc="6F70A590">
      <w:start w:val="1"/>
      <w:numFmt w:val="decimal"/>
      <w:lvlText w:val="%1."/>
      <w:lvlJc w:val="left"/>
      <w:pPr>
        <w:ind w:left="1810" w:hanging="205"/>
      </w:pPr>
      <w:rPr>
        <w:rFonts w:ascii="Times New Roman" w:eastAsia="Times New Roman" w:hAnsi="Times New Roman" w:cs="Times New Roman" w:hint="default"/>
        <w:color w:val="0B0B0B"/>
        <w:spacing w:val="-1"/>
        <w:w w:val="102"/>
        <w:sz w:val="20"/>
        <w:szCs w:val="20"/>
        <w:lang w:val="it-IT" w:eastAsia="it-IT" w:bidi="it-IT"/>
      </w:rPr>
    </w:lvl>
    <w:lvl w:ilvl="1" w:tplc="18FE1DD4">
      <w:numFmt w:val="bullet"/>
      <w:lvlText w:val="•"/>
      <w:lvlJc w:val="left"/>
      <w:pPr>
        <w:ind w:left="2738" w:hanging="205"/>
      </w:pPr>
      <w:rPr>
        <w:rFonts w:hint="default"/>
        <w:lang w:val="it-IT" w:eastAsia="it-IT" w:bidi="it-IT"/>
      </w:rPr>
    </w:lvl>
    <w:lvl w:ilvl="2" w:tplc="9BC66888">
      <w:numFmt w:val="bullet"/>
      <w:lvlText w:val="•"/>
      <w:lvlJc w:val="left"/>
      <w:pPr>
        <w:ind w:left="3656" w:hanging="205"/>
      </w:pPr>
      <w:rPr>
        <w:rFonts w:hint="default"/>
        <w:lang w:val="it-IT" w:eastAsia="it-IT" w:bidi="it-IT"/>
      </w:rPr>
    </w:lvl>
    <w:lvl w:ilvl="3" w:tplc="B9AEE6EA">
      <w:numFmt w:val="bullet"/>
      <w:lvlText w:val="•"/>
      <w:lvlJc w:val="left"/>
      <w:pPr>
        <w:ind w:left="4574" w:hanging="205"/>
      </w:pPr>
      <w:rPr>
        <w:rFonts w:hint="default"/>
        <w:lang w:val="it-IT" w:eastAsia="it-IT" w:bidi="it-IT"/>
      </w:rPr>
    </w:lvl>
    <w:lvl w:ilvl="4" w:tplc="5746B4D2">
      <w:numFmt w:val="bullet"/>
      <w:lvlText w:val="•"/>
      <w:lvlJc w:val="left"/>
      <w:pPr>
        <w:ind w:left="5492" w:hanging="205"/>
      </w:pPr>
      <w:rPr>
        <w:rFonts w:hint="default"/>
        <w:lang w:val="it-IT" w:eastAsia="it-IT" w:bidi="it-IT"/>
      </w:rPr>
    </w:lvl>
    <w:lvl w:ilvl="5" w:tplc="6908C440">
      <w:numFmt w:val="bullet"/>
      <w:lvlText w:val="•"/>
      <w:lvlJc w:val="left"/>
      <w:pPr>
        <w:ind w:left="6410" w:hanging="205"/>
      </w:pPr>
      <w:rPr>
        <w:rFonts w:hint="default"/>
        <w:lang w:val="it-IT" w:eastAsia="it-IT" w:bidi="it-IT"/>
      </w:rPr>
    </w:lvl>
    <w:lvl w:ilvl="6" w:tplc="5FACD83A">
      <w:numFmt w:val="bullet"/>
      <w:lvlText w:val="•"/>
      <w:lvlJc w:val="left"/>
      <w:pPr>
        <w:ind w:left="7328" w:hanging="205"/>
      </w:pPr>
      <w:rPr>
        <w:rFonts w:hint="default"/>
        <w:lang w:val="it-IT" w:eastAsia="it-IT" w:bidi="it-IT"/>
      </w:rPr>
    </w:lvl>
    <w:lvl w:ilvl="7" w:tplc="D64014C4">
      <w:numFmt w:val="bullet"/>
      <w:lvlText w:val="•"/>
      <w:lvlJc w:val="left"/>
      <w:pPr>
        <w:ind w:left="8246" w:hanging="205"/>
      </w:pPr>
      <w:rPr>
        <w:rFonts w:hint="default"/>
        <w:lang w:val="it-IT" w:eastAsia="it-IT" w:bidi="it-IT"/>
      </w:rPr>
    </w:lvl>
    <w:lvl w:ilvl="8" w:tplc="01B4C018">
      <w:numFmt w:val="bullet"/>
      <w:lvlText w:val="•"/>
      <w:lvlJc w:val="left"/>
      <w:pPr>
        <w:ind w:left="9164" w:hanging="205"/>
      </w:pPr>
      <w:rPr>
        <w:rFonts w:hint="default"/>
        <w:lang w:val="it-IT" w:eastAsia="it-IT" w:bidi="it-IT"/>
      </w:rPr>
    </w:lvl>
  </w:abstractNum>
  <w:abstractNum w:abstractNumId="75" w15:restartNumberingAfterBreak="0">
    <w:nsid w:val="33533DEB"/>
    <w:multiLevelType w:val="hybridMultilevel"/>
    <w:tmpl w:val="5CC0B14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76" w15:restartNumberingAfterBreak="0">
    <w:nsid w:val="336B603C"/>
    <w:multiLevelType w:val="hybridMultilevel"/>
    <w:tmpl w:val="3CDC101C"/>
    <w:lvl w:ilvl="0" w:tplc="6D360FA0">
      <w:start w:val="1"/>
      <w:numFmt w:val="upperLetter"/>
      <w:lvlText w:val="%1."/>
      <w:lvlJc w:val="left"/>
      <w:pPr>
        <w:ind w:left="1791" w:hanging="346"/>
      </w:pPr>
      <w:rPr>
        <w:rFonts w:hint="default"/>
        <w:b/>
        <w:bCs/>
        <w:spacing w:val="-1"/>
        <w:w w:val="102"/>
        <w:lang w:val="it-IT" w:eastAsia="it-IT" w:bidi="it-IT"/>
      </w:rPr>
    </w:lvl>
    <w:lvl w:ilvl="1" w:tplc="C7886794">
      <w:start w:val="1"/>
      <w:numFmt w:val="decimal"/>
      <w:lvlText w:val="%2."/>
      <w:lvlJc w:val="left"/>
      <w:pPr>
        <w:ind w:left="1791" w:hanging="292"/>
      </w:pPr>
      <w:rPr>
        <w:rFonts w:ascii="Arial" w:eastAsia="Arial" w:hAnsi="Arial" w:cs="Arial" w:hint="default"/>
        <w:color w:val="0B0B0B"/>
        <w:spacing w:val="-1"/>
        <w:w w:val="102"/>
        <w:sz w:val="19"/>
        <w:szCs w:val="19"/>
        <w:lang w:val="it-IT" w:eastAsia="it-IT" w:bidi="it-IT"/>
      </w:rPr>
    </w:lvl>
    <w:lvl w:ilvl="2" w:tplc="0BCA966A">
      <w:start w:val="1"/>
      <w:numFmt w:val="lowerLetter"/>
      <w:lvlText w:val="%3)"/>
      <w:lvlJc w:val="left"/>
      <w:pPr>
        <w:ind w:left="2083" w:hanging="293"/>
      </w:pPr>
      <w:rPr>
        <w:rFonts w:hint="default"/>
        <w:spacing w:val="-1"/>
        <w:w w:val="102"/>
        <w:lang w:val="it-IT" w:eastAsia="it-IT" w:bidi="it-IT"/>
      </w:rPr>
    </w:lvl>
    <w:lvl w:ilvl="3" w:tplc="FA2E6E6E">
      <w:start w:val="1"/>
      <w:numFmt w:val="decimal"/>
      <w:lvlText w:val="%4."/>
      <w:lvlJc w:val="left"/>
      <w:pPr>
        <w:ind w:left="2706" w:hanging="329"/>
      </w:pPr>
      <w:rPr>
        <w:rFonts w:ascii="Arial" w:eastAsia="Arial" w:hAnsi="Arial" w:cs="Arial" w:hint="default"/>
        <w:color w:val="0B0B0B"/>
        <w:w w:val="102"/>
        <w:sz w:val="19"/>
        <w:szCs w:val="19"/>
        <w:lang w:val="it-IT" w:eastAsia="it-IT" w:bidi="it-IT"/>
      </w:rPr>
    </w:lvl>
    <w:lvl w:ilvl="4" w:tplc="08DA11FC">
      <w:numFmt w:val="bullet"/>
      <w:lvlText w:val="•"/>
      <w:lvlJc w:val="left"/>
      <w:pPr>
        <w:ind w:left="3885" w:hanging="329"/>
      </w:pPr>
      <w:rPr>
        <w:rFonts w:hint="default"/>
        <w:lang w:val="it-IT" w:eastAsia="it-IT" w:bidi="it-IT"/>
      </w:rPr>
    </w:lvl>
    <w:lvl w:ilvl="5" w:tplc="5658CAC4">
      <w:numFmt w:val="bullet"/>
      <w:lvlText w:val="•"/>
      <w:lvlJc w:val="left"/>
      <w:pPr>
        <w:ind w:left="5071" w:hanging="329"/>
      </w:pPr>
      <w:rPr>
        <w:rFonts w:hint="default"/>
        <w:lang w:val="it-IT" w:eastAsia="it-IT" w:bidi="it-IT"/>
      </w:rPr>
    </w:lvl>
    <w:lvl w:ilvl="6" w:tplc="5A5610CA">
      <w:numFmt w:val="bullet"/>
      <w:lvlText w:val="•"/>
      <w:lvlJc w:val="left"/>
      <w:pPr>
        <w:ind w:left="6257" w:hanging="329"/>
      </w:pPr>
      <w:rPr>
        <w:rFonts w:hint="default"/>
        <w:lang w:val="it-IT" w:eastAsia="it-IT" w:bidi="it-IT"/>
      </w:rPr>
    </w:lvl>
    <w:lvl w:ilvl="7" w:tplc="8B76AB06">
      <w:numFmt w:val="bullet"/>
      <w:lvlText w:val="•"/>
      <w:lvlJc w:val="left"/>
      <w:pPr>
        <w:ind w:left="7442" w:hanging="329"/>
      </w:pPr>
      <w:rPr>
        <w:rFonts w:hint="default"/>
        <w:lang w:val="it-IT" w:eastAsia="it-IT" w:bidi="it-IT"/>
      </w:rPr>
    </w:lvl>
    <w:lvl w:ilvl="8" w:tplc="8ECEDF36">
      <w:numFmt w:val="bullet"/>
      <w:lvlText w:val="•"/>
      <w:lvlJc w:val="left"/>
      <w:pPr>
        <w:ind w:left="8628" w:hanging="329"/>
      </w:pPr>
      <w:rPr>
        <w:rFonts w:hint="default"/>
        <w:lang w:val="it-IT" w:eastAsia="it-IT" w:bidi="it-IT"/>
      </w:rPr>
    </w:lvl>
  </w:abstractNum>
  <w:abstractNum w:abstractNumId="77" w15:restartNumberingAfterBreak="0">
    <w:nsid w:val="341723A3"/>
    <w:multiLevelType w:val="multilevel"/>
    <w:tmpl w:val="4FA00464"/>
    <w:lvl w:ilvl="0">
      <w:start w:val="2"/>
      <w:numFmt w:val="decimal"/>
      <w:lvlText w:val="%1"/>
      <w:lvlJc w:val="left"/>
      <w:pPr>
        <w:ind w:left="726" w:hanging="490"/>
      </w:pPr>
      <w:rPr>
        <w:rFonts w:hint="default"/>
        <w:lang w:val="it-IT" w:eastAsia="it-IT" w:bidi="it-IT"/>
      </w:rPr>
    </w:lvl>
    <w:lvl w:ilvl="1">
      <w:start w:val="1"/>
      <w:numFmt w:val="decimal"/>
      <w:lvlText w:val="%1.%2."/>
      <w:lvlJc w:val="left"/>
      <w:pPr>
        <w:ind w:left="726" w:hanging="490"/>
      </w:pPr>
      <w:rPr>
        <w:rFonts w:ascii="Arial Narrow" w:eastAsia="Arial Narrow" w:hAnsi="Arial Narrow" w:cs="Arial Narrow" w:hint="default"/>
        <w:b/>
        <w:bCs/>
        <w:color w:val="313131"/>
        <w:spacing w:val="-1"/>
        <w:w w:val="102"/>
        <w:sz w:val="30"/>
        <w:szCs w:val="30"/>
        <w:lang w:val="it-IT" w:eastAsia="it-IT" w:bidi="it-IT"/>
      </w:rPr>
    </w:lvl>
    <w:lvl w:ilvl="2">
      <w:start w:val="1"/>
      <w:numFmt w:val="decimal"/>
      <w:lvlText w:val="%1.%2.%3."/>
      <w:lvlJc w:val="left"/>
      <w:pPr>
        <w:ind w:left="781" w:hanging="544"/>
      </w:pPr>
      <w:rPr>
        <w:rFonts w:ascii="Arial Narrow" w:eastAsia="Arial Narrow" w:hAnsi="Arial Narrow" w:cs="Arial Narrow" w:hint="default"/>
        <w:b/>
        <w:bCs/>
        <w:color w:val="313131"/>
        <w:spacing w:val="-1"/>
        <w:w w:val="100"/>
        <w:sz w:val="23"/>
        <w:szCs w:val="23"/>
        <w:lang w:val="it-IT" w:eastAsia="it-IT" w:bidi="it-IT"/>
      </w:rPr>
    </w:lvl>
    <w:lvl w:ilvl="3">
      <w:numFmt w:val="bullet"/>
      <w:lvlText w:val=""/>
      <w:lvlJc w:val="left"/>
      <w:pPr>
        <w:ind w:left="781" w:hanging="272"/>
      </w:pPr>
      <w:rPr>
        <w:rFonts w:hint="default"/>
        <w:w w:val="100"/>
        <w:lang w:val="it-IT" w:eastAsia="it-IT" w:bidi="it-IT"/>
      </w:rPr>
    </w:lvl>
    <w:lvl w:ilvl="4">
      <w:numFmt w:val="bullet"/>
      <w:lvlText w:val="•"/>
      <w:lvlJc w:val="left"/>
      <w:pPr>
        <w:ind w:left="3380" w:hanging="272"/>
      </w:pPr>
      <w:rPr>
        <w:rFonts w:hint="default"/>
        <w:lang w:val="it-IT" w:eastAsia="it-IT" w:bidi="it-IT"/>
      </w:rPr>
    </w:lvl>
    <w:lvl w:ilvl="5">
      <w:numFmt w:val="bullet"/>
      <w:lvlText w:val="•"/>
      <w:lvlJc w:val="left"/>
      <w:pPr>
        <w:ind w:left="4246" w:hanging="272"/>
      </w:pPr>
      <w:rPr>
        <w:rFonts w:hint="default"/>
        <w:lang w:val="it-IT" w:eastAsia="it-IT" w:bidi="it-IT"/>
      </w:rPr>
    </w:lvl>
    <w:lvl w:ilvl="6">
      <w:numFmt w:val="bullet"/>
      <w:lvlText w:val="•"/>
      <w:lvlJc w:val="left"/>
      <w:pPr>
        <w:ind w:left="5113" w:hanging="272"/>
      </w:pPr>
      <w:rPr>
        <w:rFonts w:hint="default"/>
        <w:lang w:val="it-IT" w:eastAsia="it-IT" w:bidi="it-IT"/>
      </w:rPr>
    </w:lvl>
    <w:lvl w:ilvl="7">
      <w:numFmt w:val="bullet"/>
      <w:lvlText w:val="•"/>
      <w:lvlJc w:val="left"/>
      <w:pPr>
        <w:ind w:left="5980" w:hanging="272"/>
      </w:pPr>
      <w:rPr>
        <w:rFonts w:hint="default"/>
        <w:lang w:val="it-IT" w:eastAsia="it-IT" w:bidi="it-IT"/>
      </w:rPr>
    </w:lvl>
    <w:lvl w:ilvl="8">
      <w:numFmt w:val="bullet"/>
      <w:lvlText w:val="•"/>
      <w:lvlJc w:val="left"/>
      <w:pPr>
        <w:ind w:left="6846" w:hanging="272"/>
      </w:pPr>
      <w:rPr>
        <w:rFonts w:hint="default"/>
        <w:lang w:val="it-IT" w:eastAsia="it-IT" w:bidi="it-IT"/>
      </w:rPr>
    </w:lvl>
  </w:abstractNum>
  <w:abstractNum w:abstractNumId="78" w15:restartNumberingAfterBreak="0">
    <w:nsid w:val="345C68A3"/>
    <w:multiLevelType w:val="hybridMultilevel"/>
    <w:tmpl w:val="F52C247E"/>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79" w15:restartNumberingAfterBreak="0">
    <w:nsid w:val="34962EDE"/>
    <w:multiLevelType w:val="multilevel"/>
    <w:tmpl w:val="4C08307A"/>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0" w15:restartNumberingAfterBreak="0">
    <w:nsid w:val="35C92342"/>
    <w:multiLevelType w:val="hybridMultilevel"/>
    <w:tmpl w:val="F5021188"/>
    <w:lvl w:ilvl="0" w:tplc="6E181542">
      <w:numFmt w:val="bullet"/>
      <w:lvlText w:val=""/>
      <w:lvlJc w:val="left"/>
      <w:pPr>
        <w:ind w:left="100" w:hanging="289"/>
      </w:pPr>
      <w:rPr>
        <w:rFonts w:ascii="Wingdings" w:eastAsia="Wingdings" w:hAnsi="Wingdings" w:cs="Wingdings" w:hint="default"/>
        <w:color w:val="0B0B0B"/>
        <w:spacing w:val="-1"/>
        <w:w w:val="100"/>
        <w:sz w:val="21"/>
        <w:szCs w:val="21"/>
        <w:lang w:val="it-IT" w:eastAsia="it-IT" w:bidi="it-IT"/>
      </w:rPr>
    </w:lvl>
    <w:lvl w:ilvl="1" w:tplc="FBD6C89A">
      <w:start w:val="1"/>
      <w:numFmt w:val="lowerLetter"/>
      <w:lvlText w:val="%2)"/>
      <w:lvlJc w:val="left"/>
      <w:pPr>
        <w:ind w:left="100" w:hanging="283"/>
      </w:pPr>
      <w:rPr>
        <w:rFonts w:ascii="Verdana" w:eastAsia="Verdana" w:hAnsi="Verdana" w:cs="Verdana" w:hint="default"/>
        <w:spacing w:val="-1"/>
        <w:w w:val="100"/>
        <w:sz w:val="20"/>
        <w:szCs w:val="20"/>
        <w:lang w:val="it-IT" w:eastAsia="it-IT" w:bidi="it-IT"/>
      </w:rPr>
    </w:lvl>
    <w:lvl w:ilvl="2" w:tplc="5986D8E2">
      <w:start w:val="1"/>
      <w:numFmt w:val="decimal"/>
      <w:lvlText w:val="%3)"/>
      <w:lvlJc w:val="left"/>
      <w:pPr>
        <w:ind w:left="987" w:hanging="288"/>
      </w:pPr>
      <w:rPr>
        <w:rFonts w:ascii="Verdana" w:eastAsia="Verdana" w:hAnsi="Verdana" w:cs="Verdana" w:hint="default"/>
        <w:spacing w:val="-1"/>
        <w:w w:val="100"/>
        <w:sz w:val="20"/>
        <w:szCs w:val="20"/>
        <w:lang w:val="it-IT" w:eastAsia="it-IT" w:bidi="it-IT"/>
      </w:rPr>
    </w:lvl>
    <w:lvl w:ilvl="3" w:tplc="DA78E460">
      <w:numFmt w:val="bullet"/>
      <w:lvlText w:val="•"/>
      <w:lvlJc w:val="left"/>
      <w:pPr>
        <w:ind w:left="2232" w:hanging="288"/>
      </w:pPr>
      <w:rPr>
        <w:rFonts w:hint="default"/>
        <w:lang w:val="it-IT" w:eastAsia="it-IT" w:bidi="it-IT"/>
      </w:rPr>
    </w:lvl>
    <w:lvl w:ilvl="4" w:tplc="B5A61958">
      <w:numFmt w:val="bullet"/>
      <w:lvlText w:val="•"/>
      <w:lvlJc w:val="left"/>
      <w:pPr>
        <w:ind w:left="3485" w:hanging="288"/>
      </w:pPr>
      <w:rPr>
        <w:rFonts w:hint="default"/>
        <w:lang w:val="it-IT" w:eastAsia="it-IT" w:bidi="it-IT"/>
      </w:rPr>
    </w:lvl>
    <w:lvl w:ilvl="5" w:tplc="88383594">
      <w:numFmt w:val="bullet"/>
      <w:lvlText w:val="•"/>
      <w:lvlJc w:val="left"/>
      <w:pPr>
        <w:ind w:left="4737" w:hanging="288"/>
      </w:pPr>
      <w:rPr>
        <w:rFonts w:hint="default"/>
        <w:lang w:val="it-IT" w:eastAsia="it-IT" w:bidi="it-IT"/>
      </w:rPr>
    </w:lvl>
    <w:lvl w:ilvl="6" w:tplc="F09C4E86">
      <w:numFmt w:val="bullet"/>
      <w:lvlText w:val="•"/>
      <w:lvlJc w:val="left"/>
      <w:pPr>
        <w:ind w:left="5990" w:hanging="288"/>
      </w:pPr>
      <w:rPr>
        <w:rFonts w:hint="default"/>
        <w:lang w:val="it-IT" w:eastAsia="it-IT" w:bidi="it-IT"/>
      </w:rPr>
    </w:lvl>
    <w:lvl w:ilvl="7" w:tplc="F9B8D4E6">
      <w:numFmt w:val="bullet"/>
      <w:lvlText w:val="•"/>
      <w:lvlJc w:val="left"/>
      <w:pPr>
        <w:ind w:left="7242" w:hanging="288"/>
      </w:pPr>
      <w:rPr>
        <w:rFonts w:hint="default"/>
        <w:lang w:val="it-IT" w:eastAsia="it-IT" w:bidi="it-IT"/>
      </w:rPr>
    </w:lvl>
    <w:lvl w:ilvl="8" w:tplc="10828E90">
      <w:numFmt w:val="bullet"/>
      <w:lvlText w:val="•"/>
      <w:lvlJc w:val="left"/>
      <w:pPr>
        <w:ind w:left="8495" w:hanging="288"/>
      </w:pPr>
      <w:rPr>
        <w:rFonts w:hint="default"/>
        <w:lang w:val="it-IT" w:eastAsia="it-IT" w:bidi="it-IT"/>
      </w:rPr>
    </w:lvl>
  </w:abstractNum>
  <w:abstractNum w:abstractNumId="81" w15:restartNumberingAfterBreak="0">
    <w:nsid w:val="360E7CF1"/>
    <w:multiLevelType w:val="multilevel"/>
    <w:tmpl w:val="A4BA1BD2"/>
    <w:lvl w:ilvl="0">
      <w:start w:val="1"/>
      <w:numFmt w:val="decimal"/>
      <w:lvlText w:val="%1."/>
      <w:lvlJc w:val="left"/>
      <w:pPr>
        <w:ind w:left="1445" w:hanging="205"/>
      </w:pPr>
      <w:rPr>
        <w:rFonts w:ascii="Times New Roman" w:eastAsia="Times New Roman" w:hAnsi="Times New Roman" w:cs="Times New Roman" w:hint="default"/>
        <w:b/>
        <w:bCs/>
        <w:color w:val="0B0B0B"/>
        <w:spacing w:val="-1"/>
        <w:w w:val="102"/>
        <w:sz w:val="20"/>
        <w:szCs w:val="20"/>
        <w:lang w:val="it-IT" w:eastAsia="it-IT" w:bidi="it-IT"/>
      </w:rPr>
    </w:lvl>
    <w:lvl w:ilvl="1">
      <w:numFmt w:val="bullet"/>
      <w:lvlText w:val=""/>
      <w:lvlJc w:val="left"/>
      <w:pPr>
        <w:ind w:left="1650" w:hanging="409"/>
      </w:pPr>
      <w:rPr>
        <w:rFonts w:ascii="Wingdings" w:eastAsia="Wingdings" w:hAnsi="Wingdings" w:cs="Wingdings" w:hint="default"/>
        <w:b/>
        <w:bCs/>
        <w:color w:val="0B0B0B"/>
        <w:w w:val="100"/>
        <w:sz w:val="21"/>
        <w:szCs w:val="21"/>
        <w:lang w:val="it-IT" w:eastAsia="it-IT" w:bidi="it-IT"/>
      </w:rPr>
    </w:lvl>
    <w:lvl w:ilvl="2">
      <w:start w:val="1"/>
      <w:numFmt w:val="decimal"/>
      <w:lvlText w:val="%3)"/>
      <w:lvlJc w:val="left"/>
      <w:pPr>
        <w:ind w:left="1855" w:hanging="307"/>
      </w:pPr>
      <w:rPr>
        <w:rFonts w:ascii="Times New Roman" w:eastAsia="Times New Roman" w:hAnsi="Times New Roman" w:cs="Times New Roman" w:hint="default"/>
        <w:color w:val="0B0B0B"/>
        <w:w w:val="102"/>
        <w:sz w:val="20"/>
        <w:szCs w:val="20"/>
        <w:lang w:val="it-IT" w:eastAsia="it-IT" w:bidi="it-IT"/>
      </w:rPr>
    </w:lvl>
    <w:lvl w:ilvl="3">
      <w:numFmt w:val="bullet"/>
      <w:lvlText w:val=""/>
      <w:lvlJc w:val="left"/>
      <w:pPr>
        <w:ind w:left="2468" w:hanging="307"/>
      </w:pPr>
      <w:rPr>
        <w:rFonts w:ascii="Wingdings" w:eastAsia="Wingdings" w:hAnsi="Wingdings" w:cs="Wingdings" w:hint="default"/>
        <w:color w:val="0B0B0B"/>
        <w:spacing w:val="-1"/>
        <w:w w:val="100"/>
        <w:sz w:val="21"/>
        <w:szCs w:val="21"/>
        <w:lang w:val="it-IT" w:eastAsia="it-IT" w:bidi="it-IT"/>
      </w:rPr>
    </w:lvl>
    <w:lvl w:ilvl="4">
      <w:numFmt w:val="bullet"/>
      <w:lvlText w:val="•"/>
      <w:lvlJc w:val="left"/>
      <w:pPr>
        <w:ind w:left="3680" w:hanging="307"/>
      </w:pPr>
      <w:rPr>
        <w:rFonts w:hint="default"/>
        <w:lang w:val="it-IT" w:eastAsia="it-IT" w:bidi="it-IT"/>
      </w:rPr>
    </w:lvl>
    <w:lvl w:ilvl="5">
      <w:numFmt w:val="bullet"/>
      <w:lvlText w:val="•"/>
      <w:lvlJc w:val="left"/>
      <w:pPr>
        <w:ind w:left="4900" w:hanging="307"/>
      </w:pPr>
      <w:rPr>
        <w:rFonts w:hint="default"/>
        <w:lang w:val="it-IT" w:eastAsia="it-IT" w:bidi="it-IT"/>
      </w:rPr>
    </w:lvl>
    <w:lvl w:ilvl="6">
      <w:numFmt w:val="bullet"/>
      <w:lvlText w:val="•"/>
      <w:lvlJc w:val="left"/>
      <w:pPr>
        <w:ind w:left="6120" w:hanging="307"/>
      </w:pPr>
      <w:rPr>
        <w:rFonts w:hint="default"/>
        <w:lang w:val="it-IT" w:eastAsia="it-IT" w:bidi="it-IT"/>
      </w:rPr>
    </w:lvl>
    <w:lvl w:ilvl="7">
      <w:numFmt w:val="bullet"/>
      <w:lvlText w:val="•"/>
      <w:lvlJc w:val="left"/>
      <w:pPr>
        <w:ind w:left="7340" w:hanging="307"/>
      </w:pPr>
      <w:rPr>
        <w:rFonts w:hint="default"/>
        <w:lang w:val="it-IT" w:eastAsia="it-IT" w:bidi="it-IT"/>
      </w:rPr>
    </w:lvl>
    <w:lvl w:ilvl="8">
      <w:numFmt w:val="bullet"/>
      <w:lvlText w:val="•"/>
      <w:lvlJc w:val="left"/>
      <w:pPr>
        <w:ind w:left="8560" w:hanging="307"/>
      </w:pPr>
      <w:rPr>
        <w:rFonts w:hint="default"/>
        <w:lang w:val="it-IT" w:eastAsia="it-IT" w:bidi="it-IT"/>
      </w:rPr>
    </w:lvl>
  </w:abstractNum>
  <w:abstractNum w:abstractNumId="82" w15:restartNumberingAfterBreak="0">
    <w:nsid w:val="367D0981"/>
    <w:multiLevelType w:val="multilevel"/>
    <w:tmpl w:val="A6C0C7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3A2A239A"/>
    <w:multiLevelType w:val="hybridMultilevel"/>
    <w:tmpl w:val="FEAA844A"/>
    <w:lvl w:ilvl="0" w:tplc="A8CAD2A8">
      <w:start w:val="1"/>
      <w:numFmt w:val="lowerLetter"/>
      <w:lvlText w:val="%1)"/>
      <w:lvlJc w:val="left"/>
      <w:pPr>
        <w:ind w:left="1451" w:hanging="210"/>
      </w:pPr>
      <w:rPr>
        <w:rFonts w:ascii="Times New Roman" w:eastAsia="Times New Roman" w:hAnsi="Times New Roman" w:cs="Times New Roman" w:hint="default"/>
        <w:color w:val="0B0B0B"/>
        <w:spacing w:val="-1"/>
        <w:w w:val="102"/>
        <w:sz w:val="20"/>
        <w:szCs w:val="20"/>
        <w:lang w:val="it-IT" w:eastAsia="it-IT" w:bidi="it-IT"/>
      </w:rPr>
    </w:lvl>
    <w:lvl w:ilvl="1" w:tplc="FC4CA9B0">
      <w:numFmt w:val="bullet"/>
      <w:lvlText w:val="•"/>
      <w:lvlJc w:val="left"/>
      <w:pPr>
        <w:ind w:left="2414" w:hanging="210"/>
      </w:pPr>
      <w:rPr>
        <w:rFonts w:hint="default"/>
        <w:lang w:val="it-IT" w:eastAsia="it-IT" w:bidi="it-IT"/>
      </w:rPr>
    </w:lvl>
    <w:lvl w:ilvl="2" w:tplc="652A7474">
      <w:numFmt w:val="bullet"/>
      <w:lvlText w:val="•"/>
      <w:lvlJc w:val="left"/>
      <w:pPr>
        <w:ind w:left="3368" w:hanging="210"/>
      </w:pPr>
      <w:rPr>
        <w:rFonts w:hint="default"/>
        <w:lang w:val="it-IT" w:eastAsia="it-IT" w:bidi="it-IT"/>
      </w:rPr>
    </w:lvl>
    <w:lvl w:ilvl="3" w:tplc="18BC2C90">
      <w:numFmt w:val="bullet"/>
      <w:lvlText w:val="•"/>
      <w:lvlJc w:val="left"/>
      <w:pPr>
        <w:ind w:left="4322" w:hanging="210"/>
      </w:pPr>
      <w:rPr>
        <w:rFonts w:hint="default"/>
        <w:lang w:val="it-IT" w:eastAsia="it-IT" w:bidi="it-IT"/>
      </w:rPr>
    </w:lvl>
    <w:lvl w:ilvl="4" w:tplc="0B202750">
      <w:numFmt w:val="bullet"/>
      <w:lvlText w:val="•"/>
      <w:lvlJc w:val="left"/>
      <w:pPr>
        <w:ind w:left="5276" w:hanging="210"/>
      </w:pPr>
      <w:rPr>
        <w:rFonts w:hint="default"/>
        <w:lang w:val="it-IT" w:eastAsia="it-IT" w:bidi="it-IT"/>
      </w:rPr>
    </w:lvl>
    <w:lvl w:ilvl="5" w:tplc="B3C63F0A">
      <w:numFmt w:val="bullet"/>
      <w:lvlText w:val="•"/>
      <w:lvlJc w:val="left"/>
      <w:pPr>
        <w:ind w:left="6230" w:hanging="210"/>
      </w:pPr>
      <w:rPr>
        <w:rFonts w:hint="default"/>
        <w:lang w:val="it-IT" w:eastAsia="it-IT" w:bidi="it-IT"/>
      </w:rPr>
    </w:lvl>
    <w:lvl w:ilvl="6" w:tplc="BCE40860">
      <w:numFmt w:val="bullet"/>
      <w:lvlText w:val="•"/>
      <w:lvlJc w:val="left"/>
      <w:pPr>
        <w:ind w:left="7184" w:hanging="210"/>
      </w:pPr>
      <w:rPr>
        <w:rFonts w:hint="default"/>
        <w:lang w:val="it-IT" w:eastAsia="it-IT" w:bidi="it-IT"/>
      </w:rPr>
    </w:lvl>
    <w:lvl w:ilvl="7" w:tplc="B2CA8C70">
      <w:numFmt w:val="bullet"/>
      <w:lvlText w:val="•"/>
      <w:lvlJc w:val="left"/>
      <w:pPr>
        <w:ind w:left="8138" w:hanging="210"/>
      </w:pPr>
      <w:rPr>
        <w:rFonts w:hint="default"/>
        <w:lang w:val="it-IT" w:eastAsia="it-IT" w:bidi="it-IT"/>
      </w:rPr>
    </w:lvl>
    <w:lvl w:ilvl="8" w:tplc="2F3A40E8">
      <w:numFmt w:val="bullet"/>
      <w:lvlText w:val="•"/>
      <w:lvlJc w:val="left"/>
      <w:pPr>
        <w:ind w:left="9092" w:hanging="210"/>
      </w:pPr>
      <w:rPr>
        <w:rFonts w:hint="default"/>
        <w:lang w:val="it-IT" w:eastAsia="it-IT" w:bidi="it-IT"/>
      </w:rPr>
    </w:lvl>
  </w:abstractNum>
  <w:abstractNum w:abstractNumId="84" w15:restartNumberingAfterBreak="0">
    <w:nsid w:val="3AAD35FF"/>
    <w:multiLevelType w:val="hybridMultilevel"/>
    <w:tmpl w:val="68B45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3B2D7EA6"/>
    <w:multiLevelType w:val="hybridMultilevel"/>
    <w:tmpl w:val="72F20C8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6" w15:restartNumberingAfterBreak="0">
    <w:nsid w:val="3B8349DC"/>
    <w:multiLevelType w:val="hybridMultilevel"/>
    <w:tmpl w:val="7B34F2BA"/>
    <w:lvl w:ilvl="0" w:tplc="6E181542">
      <w:numFmt w:val="bullet"/>
      <w:lvlText w:val=""/>
      <w:lvlJc w:val="left"/>
      <w:pPr>
        <w:ind w:left="369" w:hanging="270"/>
      </w:pPr>
      <w:rPr>
        <w:rFonts w:ascii="Wingdings" w:eastAsia="Wingdings" w:hAnsi="Wingdings" w:cs="Wingdings" w:hint="default"/>
        <w:color w:val="0B0B0B"/>
        <w:spacing w:val="-1"/>
        <w:w w:val="100"/>
        <w:sz w:val="21"/>
        <w:szCs w:val="21"/>
        <w:lang w:val="it-IT" w:eastAsia="it-IT" w:bidi="it-IT"/>
      </w:rPr>
    </w:lvl>
    <w:lvl w:ilvl="1" w:tplc="1E6220AE">
      <w:start w:val="1"/>
      <w:numFmt w:val="lowerLetter"/>
      <w:lvlText w:val="%2)"/>
      <w:lvlJc w:val="left"/>
      <w:pPr>
        <w:ind w:left="100" w:hanging="258"/>
      </w:pPr>
      <w:rPr>
        <w:rFonts w:ascii="Verdana" w:eastAsia="Verdana" w:hAnsi="Verdana" w:cs="Verdana" w:hint="default"/>
        <w:spacing w:val="-1"/>
        <w:w w:val="100"/>
        <w:sz w:val="20"/>
        <w:szCs w:val="20"/>
        <w:lang w:val="it-IT" w:eastAsia="it-IT" w:bidi="it-IT"/>
      </w:rPr>
    </w:lvl>
    <w:lvl w:ilvl="2" w:tplc="2E609E3C">
      <w:numFmt w:val="bullet"/>
      <w:lvlText w:val="•"/>
      <w:lvlJc w:val="left"/>
      <w:pPr>
        <w:ind w:left="1542" w:hanging="258"/>
      </w:pPr>
      <w:rPr>
        <w:rFonts w:hint="default"/>
        <w:lang w:val="it-IT" w:eastAsia="it-IT" w:bidi="it-IT"/>
      </w:rPr>
    </w:lvl>
    <w:lvl w:ilvl="3" w:tplc="D5D4C8D4">
      <w:numFmt w:val="bullet"/>
      <w:lvlText w:val="•"/>
      <w:lvlJc w:val="left"/>
      <w:pPr>
        <w:ind w:left="2724" w:hanging="258"/>
      </w:pPr>
      <w:rPr>
        <w:rFonts w:hint="default"/>
        <w:lang w:val="it-IT" w:eastAsia="it-IT" w:bidi="it-IT"/>
      </w:rPr>
    </w:lvl>
    <w:lvl w:ilvl="4" w:tplc="1A941540">
      <w:numFmt w:val="bullet"/>
      <w:lvlText w:val="•"/>
      <w:lvlJc w:val="left"/>
      <w:pPr>
        <w:ind w:left="3906" w:hanging="258"/>
      </w:pPr>
      <w:rPr>
        <w:rFonts w:hint="default"/>
        <w:lang w:val="it-IT" w:eastAsia="it-IT" w:bidi="it-IT"/>
      </w:rPr>
    </w:lvl>
    <w:lvl w:ilvl="5" w:tplc="BA7E1EDE">
      <w:numFmt w:val="bullet"/>
      <w:lvlText w:val="•"/>
      <w:lvlJc w:val="left"/>
      <w:pPr>
        <w:ind w:left="5088" w:hanging="258"/>
      </w:pPr>
      <w:rPr>
        <w:rFonts w:hint="default"/>
        <w:lang w:val="it-IT" w:eastAsia="it-IT" w:bidi="it-IT"/>
      </w:rPr>
    </w:lvl>
    <w:lvl w:ilvl="6" w:tplc="6E9CD184">
      <w:numFmt w:val="bullet"/>
      <w:lvlText w:val="•"/>
      <w:lvlJc w:val="left"/>
      <w:pPr>
        <w:ind w:left="6271" w:hanging="258"/>
      </w:pPr>
      <w:rPr>
        <w:rFonts w:hint="default"/>
        <w:lang w:val="it-IT" w:eastAsia="it-IT" w:bidi="it-IT"/>
      </w:rPr>
    </w:lvl>
    <w:lvl w:ilvl="7" w:tplc="69B0FCBA">
      <w:numFmt w:val="bullet"/>
      <w:lvlText w:val="•"/>
      <w:lvlJc w:val="left"/>
      <w:pPr>
        <w:ind w:left="7453" w:hanging="258"/>
      </w:pPr>
      <w:rPr>
        <w:rFonts w:hint="default"/>
        <w:lang w:val="it-IT" w:eastAsia="it-IT" w:bidi="it-IT"/>
      </w:rPr>
    </w:lvl>
    <w:lvl w:ilvl="8" w:tplc="262A6958">
      <w:numFmt w:val="bullet"/>
      <w:lvlText w:val="•"/>
      <w:lvlJc w:val="left"/>
      <w:pPr>
        <w:ind w:left="8635" w:hanging="258"/>
      </w:pPr>
      <w:rPr>
        <w:rFonts w:hint="default"/>
        <w:lang w:val="it-IT" w:eastAsia="it-IT" w:bidi="it-IT"/>
      </w:rPr>
    </w:lvl>
  </w:abstractNum>
  <w:abstractNum w:abstractNumId="87" w15:restartNumberingAfterBreak="0">
    <w:nsid w:val="3E335B8D"/>
    <w:multiLevelType w:val="hybridMultilevel"/>
    <w:tmpl w:val="B5F64D8C"/>
    <w:lvl w:ilvl="0" w:tplc="04100001">
      <w:start w:val="1"/>
      <w:numFmt w:val="bullet"/>
      <w:lvlText w:val=""/>
      <w:lvlJc w:val="left"/>
      <w:pPr>
        <w:ind w:left="364" w:hanging="314"/>
      </w:pPr>
      <w:rPr>
        <w:rFonts w:ascii="Symbol" w:hAnsi="Symbol" w:hint="default"/>
        <w:spacing w:val="-28"/>
        <w:w w:val="100"/>
        <w:sz w:val="20"/>
        <w:szCs w:val="20"/>
        <w:lang w:val="it-IT" w:eastAsia="it-IT" w:bidi="it-IT"/>
      </w:rPr>
    </w:lvl>
    <w:lvl w:ilvl="1" w:tplc="51E29A66">
      <w:numFmt w:val="bullet"/>
      <w:lvlText w:val="•"/>
      <w:lvlJc w:val="left"/>
      <w:pPr>
        <w:ind w:left="1454" w:hanging="314"/>
      </w:pPr>
      <w:rPr>
        <w:rFonts w:hint="default"/>
        <w:lang w:val="it-IT" w:eastAsia="it-IT" w:bidi="it-IT"/>
      </w:rPr>
    </w:lvl>
    <w:lvl w:ilvl="2" w:tplc="AF304522">
      <w:numFmt w:val="bullet"/>
      <w:lvlText w:val="•"/>
      <w:lvlJc w:val="left"/>
      <w:pPr>
        <w:ind w:left="2544" w:hanging="314"/>
      </w:pPr>
      <w:rPr>
        <w:rFonts w:hint="default"/>
        <w:lang w:val="it-IT" w:eastAsia="it-IT" w:bidi="it-IT"/>
      </w:rPr>
    </w:lvl>
    <w:lvl w:ilvl="3" w:tplc="9B70B436">
      <w:numFmt w:val="bullet"/>
      <w:lvlText w:val="•"/>
      <w:lvlJc w:val="left"/>
      <w:pPr>
        <w:ind w:left="3634" w:hanging="314"/>
      </w:pPr>
      <w:rPr>
        <w:rFonts w:hint="default"/>
        <w:lang w:val="it-IT" w:eastAsia="it-IT" w:bidi="it-IT"/>
      </w:rPr>
    </w:lvl>
    <w:lvl w:ilvl="4" w:tplc="0764E4B4">
      <w:numFmt w:val="bullet"/>
      <w:lvlText w:val="•"/>
      <w:lvlJc w:val="left"/>
      <w:pPr>
        <w:ind w:left="4724" w:hanging="314"/>
      </w:pPr>
      <w:rPr>
        <w:rFonts w:hint="default"/>
        <w:lang w:val="it-IT" w:eastAsia="it-IT" w:bidi="it-IT"/>
      </w:rPr>
    </w:lvl>
    <w:lvl w:ilvl="5" w:tplc="60AC4154">
      <w:numFmt w:val="bullet"/>
      <w:lvlText w:val="•"/>
      <w:lvlJc w:val="left"/>
      <w:pPr>
        <w:ind w:left="5814" w:hanging="314"/>
      </w:pPr>
      <w:rPr>
        <w:rFonts w:hint="default"/>
        <w:lang w:val="it-IT" w:eastAsia="it-IT" w:bidi="it-IT"/>
      </w:rPr>
    </w:lvl>
    <w:lvl w:ilvl="6" w:tplc="AEB619B4">
      <w:numFmt w:val="bullet"/>
      <w:lvlText w:val="•"/>
      <w:lvlJc w:val="left"/>
      <w:pPr>
        <w:ind w:left="6904" w:hanging="314"/>
      </w:pPr>
      <w:rPr>
        <w:rFonts w:hint="default"/>
        <w:lang w:val="it-IT" w:eastAsia="it-IT" w:bidi="it-IT"/>
      </w:rPr>
    </w:lvl>
    <w:lvl w:ilvl="7" w:tplc="5466274A">
      <w:numFmt w:val="bullet"/>
      <w:lvlText w:val="•"/>
      <w:lvlJc w:val="left"/>
      <w:pPr>
        <w:ind w:left="7994" w:hanging="314"/>
      </w:pPr>
      <w:rPr>
        <w:rFonts w:hint="default"/>
        <w:lang w:val="it-IT" w:eastAsia="it-IT" w:bidi="it-IT"/>
      </w:rPr>
    </w:lvl>
    <w:lvl w:ilvl="8" w:tplc="C86A3972">
      <w:numFmt w:val="bullet"/>
      <w:lvlText w:val="•"/>
      <w:lvlJc w:val="left"/>
      <w:pPr>
        <w:ind w:left="9084" w:hanging="314"/>
      </w:pPr>
      <w:rPr>
        <w:rFonts w:hint="default"/>
        <w:lang w:val="it-IT" w:eastAsia="it-IT" w:bidi="it-IT"/>
      </w:rPr>
    </w:lvl>
  </w:abstractNum>
  <w:abstractNum w:abstractNumId="88" w15:restartNumberingAfterBreak="0">
    <w:nsid w:val="3E4C3890"/>
    <w:multiLevelType w:val="hybridMultilevel"/>
    <w:tmpl w:val="6492A534"/>
    <w:lvl w:ilvl="0" w:tplc="6A72EE92">
      <w:numFmt w:val="bullet"/>
      <w:lvlText w:val=""/>
      <w:lvlJc w:val="left"/>
      <w:pPr>
        <w:ind w:left="2160" w:hanging="319"/>
      </w:pPr>
      <w:rPr>
        <w:rFonts w:ascii="Wingdings" w:eastAsia="Wingdings" w:hAnsi="Wingdings" w:cs="Wingdings" w:hint="default"/>
        <w:w w:val="102"/>
        <w:sz w:val="19"/>
        <w:szCs w:val="19"/>
        <w:lang w:val="it-IT" w:eastAsia="it-IT" w:bidi="it-IT"/>
      </w:rPr>
    </w:lvl>
    <w:lvl w:ilvl="1" w:tplc="115A1F48">
      <w:numFmt w:val="bullet"/>
      <w:lvlText w:val="•"/>
      <w:lvlJc w:val="left"/>
      <w:pPr>
        <w:ind w:left="3044" w:hanging="319"/>
      </w:pPr>
      <w:rPr>
        <w:rFonts w:hint="default"/>
        <w:lang w:val="it-IT" w:eastAsia="it-IT" w:bidi="it-IT"/>
      </w:rPr>
    </w:lvl>
    <w:lvl w:ilvl="2" w:tplc="5004FD4E">
      <w:numFmt w:val="bullet"/>
      <w:lvlText w:val="•"/>
      <w:lvlJc w:val="left"/>
      <w:pPr>
        <w:ind w:left="3928" w:hanging="319"/>
      </w:pPr>
      <w:rPr>
        <w:rFonts w:hint="default"/>
        <w:lang w:val="it-IT" w:eastAsia="it-IT" w:bidi="it-IT"/>
      </w:rPr>
    </w:lvl>
    <w:lvl w:ilvl="3" w:tplc="43E88372">
      <w:numFmt w:val="bullet"/>
      <w:lvlText w:val="•"/>
      <w:lvlJc w:val="left"/>
      <w:pPr>
        <w:ind w:left="4812" w:hanging="319"/>
      </w:pPr>
      <w:rPr>
        <w:rFonts w:hint="default"/>
        <w:lang w:val="it-IT" w:eastAsia="it-IT" w:bidi="it-IT"/>
      </w:rPr>
    </w:lvl>
    <w:lvl w:ilvl="4" w:tplc="4060F1C8">
      <w:numFmt w:val="bullet"/>
      <w:lvlText w:val="•"/>
      <w:lvlJc w:val="left"/>
      <w:pPr>
        <w:ind w:left="5696" w:hanging="319"/>
      </w:pPr>
      <w:rPr>
        <w:rFonts w:hint="default"/>
        <w:lang w:val="it-IT" w:eastAsia="it-IT" w:bidi="it-IT"/>
      </w:rPr>
    </w:lvl>
    <w:lvl w:ilvl="5" w:tplc="345C12AE">
      <w:numFmt w:val="bullet"/>
      <w:lvlText w:val="•"/>
      <w:lvlJc w:val="left"/>
      <w:pPr>
        <w:ind w:left="6580" w:hanging="319"/>
      </w:pPr>
      <w:rPr>
        <w:rFonts w:hint="default"/>
        <w:lang w:val="it-IT" w:eastAsia="it-IT" w:bidi="it-IT"/>
      </w:rPr>
    </w:lvl>
    <w:lvl w:ilvl="6" w:tplc="0BE0FEAE">
      <w:numFmt w:val="bullet"/>
      <w:lvlText w:val="•"/>
      <w:lvlJc w:val="left"/>
      <w:pPr>
        <w:ind w:left="7464" w:hanging="319"/>
      </w:pPr>
      <w:rPr>
        <w:rFonts w:hint="default"/>
        <w:lang w:val="it-IT" w:eastAsia="it-IT" w:bidi="it-IT"/>
      </w:rPr>
    </w:lvl>
    <w:lvl w:ilvl="7" w:tplc="F088569E">
      <w:numFmt w:val="bullet"/>
      <w:lvlText w:val="•"/>
      <w:lvlJc w:val="left"/>
      <w:pPr>
        <w:ind w:left="8348" w:hanging="319"/>
      </w:pPr>
      <w:rPr>
        <w:rFonts w:hint="default"/>
        <w:lang w:val="it-IT" w:eastAsia="it-IT" w:bidi="it-IT"/>
      </w:rPr>
    </w:lvl>
    <w:lvl w:ilvl="8" w:tplc="6CE4F3FE">
      <w:numFmt w:val="bullet"/>
      <w:lvlText w:val="•"/>
      <w:lvlJc w:val="left"/>
      <w:pPr>
        <w:ind w:left="9232" w:hanging="319"/>
      </w:pPr>
      <w:rPr>
        <w:rFonts w:hint="default"/>
        <w:lang w:val="it-IT" w:eastAsia="it-IT" w:bidi="it-IT"/>
      </w:rPr>
    </w:lvl>
  </w:abstractNum>
  <w:abstractNum w:abstractNumId="89" w15:restartNumberingAfterBreak="0">
    <w:nsid w:val="3E812016"/>
    <w:multiLevelType w:val="hybridMultilevel"/>
    <w:tmpl w:val="53425AE0"/>
    <w:lvl w:ilvl="0" w:tplc="DEBC5312">
      <w:numFmt w:val="bullet"/>
      <w:lvlText w:val="•"/>
      <w:lvlJc w:val="left"/>
      <w:pPr>
        <w:ind w:left="2365" w:hanging="177"/>
      </w:pPr>
      <w:rPr>
        <w:rFonts w:ascii="Arial" w:eastAsia="Arial" w:hAnsi="Arial" w:cs="Arial" w:hint="default"/>
        <w:color w:val="0B0B0B"/>
        <w:w w:val="102"/>
        <w:sz w:val="19"/>
        <w:szCs w:val="19"/>
        <w:lang w:val="it-IT" w:eastAsia="it-IT" w:bidi="it-IT"/>
      </w:rPr>
    </w:lvl>
    <w:lvl w:ilvl="1" w:tplc="73F620EC">
      <w:numFmt w:val="bullet"/>
      <w:lvlText w:val="•"/>
      <w:lvlJc w:val="left"/>
      <w:pPr>
        <w:ind w:left="3224" w:hanging="177"/>
      </w:pPr>
      <w:rPr>
        <w:rFonts w:hint="default"/>
        <w:lang w:val="it-IT" w:eastAsia="it-IT" w:bidi="it-IT"/>
      </w:rPr>
    </w:lvl>
    <w:lvl w:ilvl="2" w:tplc="823E0360">
      <w:numFmt w:val="bullet"/>
      <w:lvlText w:val="•"/>
      <w:lvlJc w:val="left"/>
      <w:pPr>
        <w:ind w:left="4088" w:hanging="177"/>
      </w:pPr>
      <w:rPr>
        <w:rFonts w:hint="default"/>
        <w:lang w:val="it-IT" w:eastAsia="it-IT" w:bidi="it-IT"/>
      </w:rPr>
    </w:lvl>
    <w:lvl w:ilvl="3" w:tplc="BA827F5C">
      <w:numFmt w:val="bullet"/>
      <w:lvlText w:val="•"/>
      <w:lvlJc w:val="left"/>
      <w:pPr>
        <w:ind w:left="4952" w:hanging="177"/>
      </w:pPr>
      <w:rPr>
        <w:rFonts w:hint="default"/>
        <w:lang w:val="it-IT" w:eastAsia="it-IT" w:bidi="it-IT"/>
      </w:rPr>
    </w:lvl>
    <w:lvl w:ilvl="4" w:tplc="52249B88">
      <w:numFmt w:val="bullet"/>
      <w:lvlText w:val="•"/>
      <w:lvlJc w:val="left"/>
      <w:pPr>
        <w:ind w:left="5816" w:hanging="177"/>
      </w:pPr>
      <w:rPr>
        <w:rFonts w:hint="default"/>
        <w:lang w:val="it-IT" w:eastAsia="it-IT" w:bidi="it-IT"/>
      </w:rPr>
    </w:lvl>
    <w:lvl w:ilvl="5" w:tplc="25B29C06">
      <w:numFmt w:val="bullet"/>
      <w:lvlText w:val="•"/>
      <w:lvlJc w:val="left"/>
      <w:pPr>
        <w:ind w:left="6680" w:hanging="177"/>
      </w:pPr>
      <w:rPr>
        <w:rFonts w:hint="default"/>
        <w:lang w:val="it-IT" w:eastAsia="it-IT" w:bidi="it-IT"/>
      </w:rPr>
    </w:lvl>
    <w:lvl w:ilvl="6" w:tplc="291C9674">
      <w:numFmt w:val="bullet"/>
      <w:lvlText w:val="•"/>
      <w:lvlJc w:val="left"/>
      <w:pPr>
        <w:ind w:left="7544" w:hanging="177"/>
      </w:pPr>
      <w:rPr>
        <w:rFonts w:hint="default"/>
        <w:lang w:val="it-IT" w:eastAsia="it-IT" w:bidi="it-IT"/>
      </w:rPr>
    </w:lvl>
    <w:lvl w:ilvl="7" w:tplc="57E2E7D2">
      <w:numFmt w:val="bullet"/>
      <w:lvlText w:val="•"/>
      <w:lvlJc w:val="left"/>
      <w:pPr>
        <w:ind w:left="8408" w:hanging="177"/>
      </w:pPr>
      <w:rPr>
        <w:rFonts w:hint="default"/>
        <w:lang w:val="it-IT" w:eastAsia="it-IT" w:bidi="it-IT"/>
      </w:rPr>
    </w:lvl>
    <w:lvl w:ilvl="8" w:tplc="F1BAF61A">
      <w:numFmt w:val="bullet"/>
      <w:lvlText w:val="•"/>
      <w:lvlJc w:val="left"/>
      <w:pPr>
        <w:ind w:left="9272" w:hanging="177"/>
      </w:pPr>
      <w:rPr>
        <w:rFonts w:hint="default"/>
        <w:lang w:val="it-IT" w:eastAsia="it-IT" w:bidi="it-IT"/>
      </w:rPr>
    </w:lvl>
  </w:abstractNum>
  <w:abstractNum w:abstractNumId="90" w15:restartNumberingAfterBreak="0">
    <w:nsid w:val="3F2B13CA"/>
    <w:multiLevelType w:val="hybridMultilevel"/>
    <w:tmpl w:val="A2F4FF58"/>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91" w15:restartNumberingAfterBreak="0">
    <w:nsid w:val="3F8759AF"/>
    <w:multiLevelType w:val="hybridMultilevel"/>
    <w:tmpl w:val="9C12D770"/>
    <w:lvl w:ilvl="0" w:tplc="04069316">
      <w:start w:val="1"/>
      <w:numFmt w:val="decimal"/>
      <w:lvlText w:val="%1."/>
      <w:lvlJc w:val="right"/>
      <w:pPr>
        <w:ind w:left="9075" w:hanging="711"/>
      </w:pPr>
      <w:rPr>
        <w:rFonts w:hint="default"/>
      </w:rPr>
    </w:lvl>
    <w:lvl w:ilvl="1" w:tplc="04100019" w:tentative="1">
      <w:start w:val="1"/>
      <w:numFmt w:val="lowerLetter"/>
      <w:lvlText w:val="%2."/>
      <w:lvlJc w:val="left"/>
      <w:pPr>
        <w:ind w:left="9444" w:hanging="360"/>
      </w:pPr>
    </w:lvl>
    <w:lvl w:ilvl="2" w:tplc="0410001B" w:tentative="1">
      <w:start w:val="1"/>
      <w:numFmt w:val="lowerRoman"/>
      <w:lvlText w:val="%3."/>
      <w:lvlJc w:val="right"/>
      <w:pPr>
        <w:ind w:left="10164" w:hanging="180"/>
      </w:pPr>
    </w:lvl>
    <w:lvl w:ilvl="3" w:tplc="0410000F" w:tentative="1">
      <w:start w:val="1"/>
      <w:numFmt w:val="decimal"/>
      <w:lvlText w:val="%4."/>
      <w:lvlJc w:val="left"/>
      <w:pPr>
        <w:ind w:left="10884" w:hanging="360"/>
      </w:pPr>
    </w:lvl>
    <w:lvl w:ilvl="4" w:tplc="04100019" w:tentative="1">
      <w:start w:val="1"/>
      <w:numFmt w:val="lowerLetter"/>
      <w:lvlText w:val="%5."/>
      <w:lvlJc w:val="left"/>
      <w:pPr>
        <w:ind w:left="11604" w:hanging="360"/>
      </w:pPr>
    </w:lvl>
    <w:lvl w:ilvl="5" w:tplc="0410001B" w:tentative="1">
      <w:start w:val="1"/>
      <w:numFmt w:val="lowerRoman"/>
      <w:lvlText w:val="%6."/>
      <w:lvlJc w:val="right"/>
      <w:pPr>
        <w:ind w:left="12324" w:hanging="180"/>
      </w:pPr>
    </w:lvl>
    <w:lvl w:ilvl="6" w:tplc="0410000F" w:tentative="1">
      <w:start w:val="1"/>
      <w:numFmt w:val="decimal"/>
      <w:lvlText w:val="%7."/>
      <w:lvlJc w:val="left"/>
      <w:pPr>
        <w:ind w:left="13044" w:hanging="360"/>
      </w:pPr>
    </w:lvl>
    <w:lvl w:ilvl="7" w:tplc="04100019" w:tentative="1">
      <w:start w:val="1"/>
      <w:numFmt w:val="lowerLetter"/>
      <w:lvlText w:val="%8."/>
      <w:lvlJc w:val="left"/>
      <w:pPr>
        <w:ind w:left="13764" w:hanging="360"/>
      </w:pPr>
    </w:lvl>
    <w:lvl w:ilvl="8" w:tplc="0410001B" w:tentative="1">
      <w:start w:val="1"/>
      <w:numFmt w:val="lowerRoman"/>
      <w:lvlText w:val="%9."/>
      <w:lvlJc w:val="right"/>
      <w:pPr>
        <w:ind w:left="14484" w:hanging="180"/>
      </w:pPr>
    </w:lvl>
  </w:abstractNum>
  <w:abstractNum w:abstractNumId="92" w15:restartNumberingAfterBreak="0">
    <w:nsid w:val="3F8933DC"/>
    <w:multiLevelType w:val="hybridMultilevel"/>
    <w:tmpl w:val="8B1E6966"/>
    <w:lvl w:ilvl="0" w:tplc="CAF6BD56">
      <w:numFmt w:val="bullet"/>
      <w:lvlText w:val="-"/>
      <w:lvlJc w:val="left"/>
      <w:pPr>
        <w:ind w:left="1973" w:hanging="329"/>
      </w:pPr>
      <w:rPr>
        <w:rFonts w:ascii="Times New Roman" w:eastAsia="Times New Roman" w:hAnsi="Times New Roman" w:cs="Times New Roman" w:hint="default"/>
        <w:w w:val="99"/>
        <w:sz w:val="22"/>
        <w:szCs w:val="22"/>
        <w:lang w:val="it-IT" w:eastAsia="it-IT" w:bidi="it-IT"/>
      </w:rPr>
    </w:lvl>
    <w:lvl w:ilvl="1" w:tplc="33AE0A6A">
      <w:numFmt w:val="bullet"/>
      <w:lvlText w:val="•"/>
      <w:lvlJc w:val="left"/>
      <w:pPr>
        <w:ind w:left="2882" w:hanging="329"/>
      </w:pPr>
      <w:rPr>
        <w:rFonts w:hint="default"/>
        <w:lang w:val="it-IT" w:eastAsia="it-IT" w:bidi="it-IT"/>
      </w:rPr>
    </w:lvl>
    <w:lvl w:ilvl="2" w:tplc="E42ABB12">
      <w:numFmt w:val="bullet"/>
      <w:lvlText w:val="•"/>
      <w:lvlJc w:val="left"/>
      <w:pPr>
        <w:ind w:left="3784" w:hanging="329"/>
      </w:pPr>
      <w:rPr>
        <w:rFonts w:hint="default"/>
        <w:lang w:val="it-IT" w:eastAsia="it-IT" w:bidi="it-IT"/>
      </w:rPr>
    </w:lvl>
    <w:lvl w:ilvl="3" w:tplc="119E1FF0">
      <w:numFmt w:val="bullet"/>
      <w:lvlText w:val="•"/>
      <w:lvlJc w:val="left"/>
      <w:pPr>
        <w:ind w:left="4686" w:hanging="329"/>
      </w:pPr>
      <w:rPr>
        <w:rFonts w:hint="default"/>
        <w:lang w:val="it-IT" w:eastAsia="it-IT" w:bidi="it-IT"/>
      </w:rPr>
    </w:lvl>
    <w:lvl w:ilvl="4" w:tplc="7C205324">
      <w:numFmt w:val="bullet"/>
      <w:lvlText w:val="•"/>
      <w:lvlJc w:val="left"/>
      <w:pPr>
        <w:ind w:left="5588" w:hanging="329"/>
      </w:pPr>
      <w:rPr>
        <w:rFonts w:hint="default"/>
        <w:lang w:val="it-IT" w:eastAsia="it-IT" w:bidi="it-IT"/>
      </w:rPr>
    </w:lvl>
    <w:lvl w:ilvl="5" w:tplc="E2463110">
      <w:numFmt w:val="bullet"/>
      <w:lvlText w:val="•"/>
      <w:lvlJc w:val="left"/>
      <w:pPr>
        <w:ind w:left="6490" w:hanging="329"/>
      </w:pPr>
      <w:rPr>
        <w:rFonts w:hint="default"/>
        <w:lang w:val="it-IT" w:eastAsia="it-IT" w:bidi="it-IT"/>
      </w:rPr>
    </w:lvl>
    <w:lvl w:ilvl="6" w:tplc="B47A4A9E">
      <w:numFmt w:val="bullet"/>
      <w:lvlText w:val="•"/>
      <w:lvlJc w:val="left"/>
      <w:pPr>
        <w:ind w:left="7392" w:hanging="329"/>
      </w:pPr>
      <w:rPr>
        <w:rFonts w:hint="default"/>
        <w:lang w:val="it-IT" w:eastAsia="it-IT" w:bidi="it-IT"/>
      </w:rPr>
    </w:lvl>
    <w:lvl w:ilvl="7" w:tplc="0DC80F10">
      <w:numFmt w:val="bullet"/>
      <w:lvlText w:val="•"/>
      <w:lvlJc w:val="left"/>
      <w:pPr>
        <w:ind w:left="8294" w:hanging="329"/>
      </w:pPr>
      <w:rPr>
        <w:rFonts w:hint="default"/>
        <w:lang w:val="it-IT" w:eastAsia="it-IT" w:bidi="it-IT"/>
      </w:rPr>
    </w:lvl>
    <w:lvl w:ilvl="8" w:tplc="1448881E">
      <w:numFmt w:val="bullet"/>
      <w:lvlText w:val="•"/>
      <w:lvlJc w:val="left"/>
      <w:pPr>
        <w:ind w:left="9196" w:hanging="329"/>
      </w:pPr>
      <w:rPr>
        <w:rFonts w:hint="default"/>
        <w:lang w:val="it-IT" w:eastAsia="it-IT" w:bidi="it-IT"/>
      </w:rPr>
    </w:lvl>
  </w:abstractNum>
  <w:abstractNum w:abstractNumId="93" w15:restartNumberingAfterBreak="0">
    <w:nsid w:val="3FCB22CF"/>
    <w:multiLevelType w:val="hybridMultilevel"/>
    <w:tmpl w:val="E4DEC902"/>
    <w:lvl w:ilvl="0" w:tplc="6E181542">
      <w:numFmt w:val="bullet"/>
      <w:lvlText w:val=""/>
      <w:lvlJc w:val="left"/>
      <w:pPr>
        <w:ind w:left="1368" w:hanging="119"/>
      </w:pPr>
      <w:rPr>
        <w:rFonts w:ascii="Wingdings" w:eastAsia="Wingdings" w:hAnsi="Wingdings" w:cs="Wingdings" w:hint="default"/>
        <w:color w:val="0B0B0B"/>
        <w:w w:val="100"/>
        <w:sz w:val="21"/>
        <w:szCs w:val="21"/>
        <w:lang w:val="it-IT" w:eastAsia="it-IT" w:bidi="it-IT"/>
      </w:rPr>
    </w:lvl>
    <w:lvl w:ilvl="1" w:tplc="83609752">
      <w:numFmt w:val="bullet"/>
      <w:lvlText w:val="•"/>
      <w:lvlJc w:val="left"/>
      <w:pPr>
        <w:ind w:left="2324" w:hanging="119"/>
      </w:pPr>
      <w:rPr>
        <w:rFonts w:hint="default"/>
        <w:lang w:val="it-IT" w:eastAsia="it-IT" w:bidi="it-IT"/>
      </w:rPr>
    </w:lvl>
    <w:lvl w:ilvl="2" w:tplc="A58EDF3C">
      <w:numFmt w:val="bullet"/>
      <w:lvlText w:val="•"/>
      <w:lvlJc w:val="left"/>
      <w:pPr>
        <w:ind w:left="3288" w:hanging="119"/>
      </w:pPr>
      <w:rPr>
        <w:rFonts w:hint="default"/>
        <w:lang w:val="it-IT" w:eastAsia="it-IT" w:bidi="it-IT"/>
      </w:rPr>
    </w:lvl>
    <w:lvl w:ilvl="3" w:tplc="9FE6D552">
      <w:numFmt w:val="bullet"/>
      <w:lvlText w:val="•"/>
      <w:lvlJc w:val="left"/>
      <w:pPr>
        <w:ind w:left="4252" w:hanging="119"/>
      </w:pPr>
      <w:rPr>
        <w:rFonts w:hint="default"/>
        <w:lang w:val="it-IT" w:eastAsia="it-IT" w:bidi="it-IT"/>
      </w:rPr>
    </w:lvl>
    <w:lvl w:ilvl="4" w:tplc="482C1028">
      <w:numFmt w:val="bullet"/>
      <w:lvlText w:val="•"/>
      <w:lvlJc w:val="left"/>
      <w:pPr>
        <w:ind w:left="5216" w:hanging="119"/>
      </w:pPr>
      <w:rPr>
        <w:rFonts w:hint="default"/>
        <w:lang w:val="it-IT" w:eastAsia="it-IT" w:bidi="it-IT"/>
      </w:rPr>
    </w:lvl>
    <w:lvl w:ilvl="5" w:tplc="2A7ADC6E">
      <w:numFmt w:val="bullet"/>
      <w:lvlText w:val="•"/>
      <w:lvlJc w:val="left"/>
      <w:pPr>
        <w:ind w:left="6180" w:hanging="119"/>
      </w:pPr>
      <w:rPr>
        <w:rFonts w:hint="default"/>
        <w:lang w:val="it-IT" w:eastAsia="it-IT" w:bidi="it-IT"/>
      </w:rPr>
    </w:lvl>
    <w:lvl w:ilvl="6" w:tplc="F53ECB26">
      <w:numFmt w:val="bullet"/>
      <w:lvlText w:val="•"/>
      <w:lvlJc w:val="left"/>
      <w:pPr>
        <w:ind w:left="7144" w:hanging="119"/>
      </w:pPr>
      <w:rPr>
        <w:rFonts w:hint="default"/>
        <w:lang w:val="it-IT" w:eastAsia="it-IT" w:bidi="it-IT"/>
      </w:rPr>
    </w:lvl>
    <w:lvl w:ilvl="7" w:tplc="032C1A74">
      <w:numFmt w:val="bullet"/>
      <w:lvlText w:val="•"/>
      <w:lvlJc w:val="left"/>
      <w:pPr>
        <w:ind w:left="8108" w:hanging="119"/>
      </w:pPr>
      <w:rPr>
        <w:rFonts w:hint="default"/>
        <w:lang w:val="it-IT" w:eastAsia="it-IT" w:bidi="it-IT"/>
      </w:rPr>
    </w:lvl>
    <w:lvl w:ilvl="8" w:tplc="2984F704">
      <w:numFmt w:val="bullet"/>
      <w:lvlText w:val="•"/>
      <w:lvlJc w:val="left"/>
      <w:pPr>
        <w:ind w:left="9072" w:hanging="119"/>
      </w:pPr>
      <w:rPr>
        <w:rFonts w:hint="default"/>
        <w:lang w:val="it-IT" w:eastAsia="it-IT" w:bidi="it-IT"/>
      </w:rPr>
    </w:lvl>
  </w:abstractNum>
  <w:abstractNum w:abstractNumId="94" w15:restartNumberingAfterBreak="0">
    <w:nsid w:val="408627CC"/>
    <w:multiLevelType w:val="multilevel"/>
    <w:tmpl w:val="0BBC98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5" w15:restartNumberingAfterBreak="0">
    <w:nsid w:val="40B47D42"/>
    <w:multiLevelType w:val="hybridMultilevel"/>
    <w:tmpl w:val="51489F90"/>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96" w15:restartNumberingAfterBreak="0">
    <w:nsid w:val="416B656C"/>
    <w:multiLevelType w:val="hybridMultilevel"/>
    <w:tmpl w:val="5FCC91D2"/>
    <w:lvl w:ilvl="0" w:tplc="AF46AAA6">
      <w:start w:val="1"/>
      <w:numFmt w:val="decimal"/>
      <w:lvlText w:val="%1)"/>
      <w:lvlJc w:val="left"/>
      <w:pPr>
        <w:ind w:left="2162" w:hanging="329"/>
        <w:jc w:val="right"/>
      </w:pPr>
      <w:rPr>
        <w:rFonts w:hint="default"/>
        <w:b/>
        <w:bCs/>
        <w:w w:val="99"/>
        <w:lang w:val="it-IT" w:eastAsia="it-IT" w:bidi="it-IT"/>
      </w:rPr>
    </w:lvl>
    <w:lvl w:ilvl="1" w:tplc="53101732">
      <w:numFmt w:val="bullet"/>
      <w:lvlText w:val="•"/>
      <w:lvlJc w:val="left"/>
      <w:pPr>
        <w:ind w:left="3044" w:hanging="329"/>
      </w:pPr>
      <w:rPr>
        <w:rFonts w:hint="default"/>
        <w:lang w:val="it-IT" w:eastAsia="it-IT" w:bidi="it-IT"/>
      </w:rPr>
    </w:lvl>
    <w:lvl w:ilvl="2" w:tplc="3C8EA454">
      <w:numFmt w:val="bullet"/>
      <w:lvlText w:val="•"/>
      <w:lvlJc w:val="left"/>
      <w:pPr>
        <w:ind w:left="3928" w:hanging="329"/>
      </w:pPr>
      <w:rPr>
        <w:rFonts w:hint="default"/>
        <w:lang w:val="it-IT" w:eastAsia="it-IT" w:bidi="it-IT"/>
      </w:rPr>
    </w:lvl>
    <w:lvl w:ilvl="3" w:tplc="988A5466">
      <w:numFmt w:val="bullet"/>
      <w:lvlText w:val="•"/>
      <w:lvlJc w:val="left"/>
      <w:pPr>
        <w:ind w:left="4812" w:hanging="329"/>
      </w:pPr>
      <w:rPr>
        <w:rFonts w:hint="default"/>
        <w:lang w:val="it-IT" w:eastAsia="it-IT" w:bidi="it-IT"/>
      </w:rPr>
    </w:lvl>
    <w:lvl w:ilvl="4" w:tplc="5D4A3EA2">
      <w:numFmt w:val="bullet"/>
      <w:lvlText w:val="•"/>
      <w:lvlJc w:val="left"/>
      <w:pPr>
        <w:ind w:left="5696" w:hanging="329"/>
      </w:pPr>
      <w:rPr>
        <w:rFonts w:hint="default"/>
        <w:lang w:val="it-IT" w:eastAsia="it-IT" w:bidi="it-IT"/>
      </w:rPr>
    </w:lvl>
    <w:lvl w:ilvl="5" w:tplc="5A700A40">
      <w:numFmt w:val="bullet"/>
      <w:lvlText w:val="•"/>
      <w:lvlJc w:val="left"/>
      <w:pPr>
        <w:ind w:left="6580" w:hanging="329"/>
      </w:pPr>
      <w:rPr>
        <w:rFonts w:hint="default"/>
        <w:lang w:val="it-IT" w:eastAsia="it-IT" w:bidi="it-IT"/>
      </w:rPr>
    </w:lvl>
    <w:lvl w:ilvl="6" w:tplc="B4C210A0">
      <w:numFmt w:val="bullet"/>
      <w:lvlText w:val="•"/>
      <w:lvlJc w:val="left"/>
      <w:pPr>
        <w:ind w:left="7464" w:hanging="329"/>
      </w:pPr>
      <w:rPr>
        <w:rFonts w:hint="default"/>
        <w:lang w:val="it-IT" w:eastAsia="it-IT" w:bidi="it-IT"/>
      </w:rPr>
    </w:lvl>
    <w:lvl w:ilvl="7" w:tplc="1C9A897E">
      <w:numFmt w:val="bullet"/>
      <w:lvlText w:val="•"/>
      <w:lvlJc w:val="left"/>
      <w:pPr>
        <w:ind w:left="8348" w:hanging="329"/>
      </w:pPr>
      <w:rPr>
        <w:rFonts w:hint="default"/>
        <w:lang w:val="it-IT" w:eastAsia="it-IT" w:bidi="it-IT"/>
      </w:rPr>
    </w:lvl>
    <w:lvl w:ilvl="8" w:tplc="1EE20D6E">
      <w:numFmt w:val="bullet"/>
      <w:lvlText w:val="•"/>
      <w:lvlJc w:val="left"/>
      <w:pPr>
        <w:ind w:left="9232" w:hanging="329"/>
      </w:pPr>
      <w:rPr>
        <w:rFonts w:hint="default"/>
        <w:lang w:val="it-IT" w:eastAsia="it-IT" w:bidi="it-IT"/>
      </w:rPr>
    </w:lvl>
  </w:abstractNum>
  <w:abstractNum w:abstractNumId="97" w15:restartNumberingAfterBreak="0">
    <w:nsid w:val="41DC4D83"/>
    <w:multiLevelType w:val="hybridMultilevel"/>
    <w:tmpl w:val="A7D64166"/>
    <w:lvl w:ilvl="0" w:tplc="6B40CEEC">
      <w:numFmt w:val="bullet"/>
      <w:lvlText w:val="•"/>
      <w:lvlJc w:val="left"/>
      <w:pPr>
        <w:ind w:left="1955" w:hanging="601"/>
      </w:pPr>
      <w:rPr>
        <w:rFonts w:ascii="Times New Roman" w:eastAsia="Times New Roman" w:hAnsi="Times New Roman" w:cs="Times New Roman" w:hint="default"/>
        <w:color w:val="0B0B0B"/>
        <w:w w:val="101"/>
        <w:sz w:val="20"/>
        <w:szCs w:val="20"/>
        <w:lang w:val="it-IT" w:eastAsia="it-IT" w:bidi="it-IT"/>
      </w:rPr>
    </w:lvl>
    <w:lvl w:ilvl="1" w:tplc="B5483ECA">
      <w:numFmt w:val="bullet"/>
      <w:lvlText w:val="•"/>
      <w:lvlJc w:val="left"/>
      <w:pPr>
        <w:ind w:left="2864" w:hanging="601"/>
      </w:pPr>
      <w:rPr>
        <w:rFonts w:hint="default"/>
        <w:lang w:val="it-IT" w:eastAsia="it-IT" w:bidi="it-IT"/>
      </w:rPr>
    </w:lvl>
    <w:lvl w:ilvl="2" w:tplc="39446D86">
      <w:numFmt w:val="bullet"/>
      <w:lvlText w:val="•"/>
      <w:lvlJc w:val="left"/>
      <w:pPr>
        <w:ind w:left="3768" w:hanging="601"/>
      </w:pPr>
      <w:rPr>
        <w:rFonts w:hint="default"/>
        <w:lang w:val="it-IT" w:eastAsia="it-IT" w:bidi="it-IT"/>
      </w:rPr>
    </w:lvl>
    <w:lvl w:ilvl="3" w:tplc="209C89E2">
      <w:numFmt w:val="bullet"/>
      <w:lvlText w:val="•"/>
      <w:lvlJc w:val="left"/>
      <w:pPr>
        <w:ind w:left="4672" w:hanging="601"/>
      </w:pPr>
      <w:rPr>
        <w:rFonts w:hint="default"/>
        <w:lang w:val="it-IT" w:eastAsia="it-IT" w:bidi="it-IT"/>
      </w:rPr>
    </w:lvl>
    <w:lvl w:ilvl="4" w:tplc="4DB6905A">
      <w:numFmt w:val="bullet"/>
      <w:lvlText w:val="•"/>
      <w:lvlJc w:val="left"/>
      <w:pPr>
        <w:ind w:left="5576" w:hanging="601"/>
      </w:pPr>
      <w:rPr>
        <w:rFonts w:hint="default"/>
        <w:lang w:val="it-IT" w:eastAsia="it-IT" w:bidi="it-IT"/>
      </w:rPr>
    </w:lvl>
    <w:lvl w:ilvl="5" w:tplc="6B121EBE">
      <w:numFmt w:val="bullet"/>
      <w:lvlText w:val="•"/>
      <w:lvlJc w:val="left"/>
      <w:pPr>
        <w:ind w:left="6480" w:hanging="601"/>
      </w:pPr>
      <w:rPr>
        <w:rFonts w:hint="default"/>
        <w:lang w:val="it-IT" w:eastAsia="it-IT" w:bidi="it-IT"/>
      </w:rPr>
    </w:lvl>
    <w:lvl w:ilvl="6" w:tplc="C8700D56">
      <w:numFmt w:val="bullet"/>
      <w:lvlText w:val="•"/>
      <w:lvlJc w:val="left"/>
      <w:pPr>
        <w:ind w:left="7384" w:hanging="601"/>
      </w:pPr>
      <w:rPr>
        <w:rFonts w:hint="default"/>
        <w:lang w:val="it-IT" w:eastAsia="it-IT" w:bidi="it-IT"/>
      </w:rPr>
    </w:lvl>
    <w:lvl w:ilvl="7" w:tplc="FFE24ACA">
      <w:numFmt w:val="bullet"/>
      <w:lvlText w:val="•"/>
      <w:lvlJc w:val="left"/>
      <w:pPr>
        <w:ind w:left="8288" w:hanging="601"/>
      </w:pPr>
      <w:rPr>
        <w:rFonts w:hint="default"/>
        <w:lang w:val="it-IT" w:eastAsia="it-IT" w:bidi="it-IT"/>
      </w:rPr>
    </w:lvl>
    <w:lvl w:ilvl="8" w:tplc="9E022CA6">
      <w:numFmt w:val="bullet"/>
      <w:lvlText w:val="•"/>
      <w:lvlJc w:val="left"/>
      <w:pPr>
        <w:ind w:left="9192" w:hanging="601"/>
      </w:pPr>
      <w:rPr>
        <w:rFonts w:hint="default"/>
        <w:lang w:val="it-IT" w:eastAsia="it-IT" w:bidi="it-IT"/>
      </w:rPr>
    </w:lvl>
  </w:abstractNum>
  <w:abstractNum w:abstractNumId="98" w15:restartNumberingAfterBreak="0">
    <w:nsid w:val="42061FAF"/>
    <w:multiLevelType w:val="hybridMultilevel"/>
    <w:tmpl w:val="44B8AE28"/>
    <w:lvl w:ilvl="0" w:tplc="E50A386A">
      <w:numFmt w:val="bullet"/>
      <w:lvlText w:val=""/>
      <w:lvlJc w:val="left"/>
      <w:pPr>
        <w:ind w:left="2021" w:hanging="178"/>
      </w:pPr>
      <w:rPr>
        <w:rFonts w:ascii="Symbol" w:eastAsia="Symbol" w:hAnsi="Symbol" w:cs="Symbol" w:hint="default"/>
        <w:color w:val="0B0B0B"/>
        <w:w w:val="102"/>
        <w:sz w:val="19"/>
        <w:szCs w:val="19"/>
        <w:lang w:val="it-IT" w:eastAsia="it-IT" w:bidi="it-IT"/>
      </w:rPr>
    </w:lvl>
    <w:lvl w:ilvl="1" w:tplc="AA96C170">
      <w:numFmt w:val="bullet"/>
      <w:lvlText w:val="•"/>
      <w:lvlJc w:val="left"/>
      <w:pPr>
        <w:ind w:left="2918" w:hanging="178"/>
      </w:pPr>
      <w:rPr>
        <w:rFonts w:hint="default"/>
        <w:lang w:val="it-IT" w:eastAsia="it-IT" w:bidi="it-IT"/>
      </w:rPr>
    </w:lvl>
    <w:lvl w:ilvl="2" w:tplc="A058D3A4">
      <w:numFmt w:val="bullet"/>
      <w:lvlText w:val="•"/>
      <w:lvlJc w:val="left"/>
      <w:pPr>
        <w:ind w:left="3816" w:hanging="178"/>
      </w:pPr>
      <w:rPr>
        <w:rFonts w:hint="default"/>
        <w:lang w:val="it-IT" w:eastAsia="it-IT" w:bidi="it-IT"/>
      </w:rPr>
    </w:lvl>
    <w:lvl w:ilvl="3" w:tplc="C94E3ECC">
      <w:numFmt w:val="bullet"/>
      <w:lvlText w:val="•"/>
      <w:lvlJc w:val="left"/>
      <w:pPr>
        <w:ind w:left="4714" w:hanging="178"/>
      </w:pPr>
      <w:rPr>
        <w:rFonts w:hint="default"/>
        <w:lang w:val="it-IT" w:eastAsia="it-IT" w:bidi="it-IT"/>
      </w:rPr>
    </w:lvl>
    <w:lvl w:ilvl="4" w:tplc="9E8268C2">
      <w:numFmt w:val="bullet"/>
      <w:lvlText w:val="•"/>
      <w:lvlJc w:val="left"/>
      <w:pPr>
        <w:ind w:left="5612" w:hanging="178"/>
      </w:pPr>
      <w:rPr>
        <w:rFonts w:hint="default"/>
        <w:lang w:val="it-IT" w:eastAsia="it-IT" w:bidi="it-IT"/>
      </w:rPr>
    </w:lvl>
    <w:lvl w:ilvl="5" w:tplc="4A341444">
      <w:numFmt w:val="bullet"/>
      <w:lvlText w:val="•"/>
      <w:lvlJc w:val="left"/>
      <w:pPr>
        <w:ind w:left="6510" w:hanging="178"/>
      </w:pPr>
      <w:rPr>
        <w:rFonts w:hint="default"/>
        <w:lang w:val="it-IT" w:eastAsia="it-IT" w:bidi="it-IT"/>
      </w:rPr>
    </w:lvl>
    <w:lvl w:ilvl="6" w:tplc="FC5842B4">
      <w:numFmt w:val="bullet"/>
      <w:lvlText w:val="•"/>
      <w:lvlJc w:val="left"/>
      <w:pPr>
        <w:ind w:left="7408" w:hanging="178"/>
      </w:pPr>
      <w:rPr>
        <w:rFonts w:hint="default"/>
        <w:lang w:val="it-IT" w:eastAsia="it-IT" w:bidi="it-IT"/>
      </w:rPr>
    </w:lvl>
    <w:lvl w:ilvl="7" w:tplc="699C0C28">
      <w:numFmt w:val="bullet"/>
      <w:lvlText w:val="•"/>
      <w:lvlJc w:val="left"/>
      <w:pPr>
        <w:ind w:left="8306" w:hanging="178"/>
      </w:pPr>
      <w:rPr>
        <w:rFonts w:hint="default"/>
        <w:lang w:val="it-IT" w:eastAsia="it-IT" w:bidi="it-IT"/>
      </w:rPr>
    </w:lvl>
    <w:lvl w:ilvl="8" w:tplc="BBAA123C">
      <w:numFmt w:val="bullet"/>
      <w:lvlText w:val="•"/>
      <w:lvlJc w:val="left"/>
      <w:pPr>
        <w:ind w:left="9204" w:hanging="178"/>
      </w:pPr>
      <w:rPr>
        <w:rFonts w:hint="default"/>
        <w:lang w:val="it-IT" w:eastAsia="it-IT" w:bidi="it-IT"/>
      </w:rPr>
    </w:lvl>
  </w:abstractNum>
  <w:abstractNum w:abstractNumId="99" w15:restartNumberingAfterBreak="0">
    <w:nsid w:val="422959A0"/>
    <w:multiLevelType w:val="multilevel"/>
    <w:tmpl w:val="680AA364"/>
    <w:lvl w:ilvl="0">
      <w:start w:val="1"/>
      <w:numFmt w:val="bullet"/>
      <w:lvlText w:val=""/>
      <w:lvlJc w:val="left"/>
      <w:pPr>
        <w:ind w:left="1437" w:hanging="302"/>
      </w:pPr>
      <w:rPr>
        <w:rFonts w:ascii="Symbol" w:hAnsi="Symbol" w:hint="default"/>
        <w:lang w:val="it-IT" w:eastAsia="it-IT" w:bidi="it-IT"/>
      </w:rPr>
    </w:lvl>
    <w:lvl w:ilvl="1">
      <w:start w:val="1"/>
      <w:numFmt w:val="decimal"/>
      <w:lvlText w:val="%1.%2"/>
      <w:lvlJc w:val="left"/>
      <w:pPr>
        <w:ind w:left="1437" w:hanging="302"/>
      </w:pPr>
      <w:rPr>
        <w:rFonts w:ascii="Times New Roman" w:eastAsia="Times New Roman" w:hAnsi="Times New Roman" w:cs="Times New Roman" w:hint="default"/>
        <w:color w:val="0B0B0B"/>
        <w:w w:val="103"/>
        <w:sz w:val="20"/>
        <w:szCs w:val="20"/>
        <w:lang w:val="it-IT" w:eastAsia="it-IT" w:bidi="it-IT"/>
      </w:rPr>
    </w:lvl>
    <w:lvl w:ilvl="2">
      <w:numFmt w:val="bullet"/>
      <w:lvlText w:val="•"/>
      <w:lvlJc w:val="left"/>
      <w:pPr>
        <w:ind w:left="3330" w:hanging="302"/>
      </w:pPr>
      <w:rPr>
        <w:rFonts w:hint="default"/>
        <w:lang w:val="it-IT" w:eastAsia="it-IT" w:bidi="it-IT"/>
      </w:rPr>
    </w:lvl>
    <w:lvl w:ilvl="3">
      <w:numFmt w:val="bullet"/>
      <w:lvlText w:val="•"/>
      <w:lvlJc w:val="left"/>
      <w:pPr>
        <w:ind w:left="4274" w:hanging="302"/>
      </w:pPr>
      <w:rPr>
        <w:rFonts w:hint="default"/>
        <w:lang w:val="it-IT" w:eastAsia="it-IT" w:bidi="it-IT"/>
      </w:rPr>
    </w:lvl>
    <w:lvl w:ilvl="4">
      <w:numFmt w:val="bullet"/>
      <w:lvlText w:val="•"/>
      <w:lvlJc w:val="left"/>
      <w:pPr>
        <w:ind w:left="5218" w:hanging="302"/>
      </w:pPr>
      <w:rPr>
        <w:rFonts w:hint="default"/>
        <w:lang w:val="it-IT" w:eastAsia="it-IT" w:bidi="it-IT"/>
      </w:rPr>
    </w:lvl>
    <w:lvl w:ilvl="5">
      <w:numFmt w:val="bullet"/>
      <w:lvlText w:val="•"/>
      <w:lvlJc w:val="left"/>
      <w:pPr>
        <w:ind w:left="6162" w:hanging="302"/>
      </w:pPr>
      <w:rPr>
        <w:rFonts w:hint="default"/>
        <w:lang w:val="it-IT" w:eastAsia="it-IT" w:bidi="it-IT"/>
      </w:rPr>
    </w:lvl>
    <w:lvl w:ilvl="6">
      <w:numFmt w:val="bullet"/>
      <w:lvlText w:val="•"/>
      <w:lvlJc w:val="left"/>
      <w:pPr>
        <w:ind w:left="7106" w:hanging="302"/>
      </w:pPr>
      <w:rPr>
        <w:rFonts w:hint="default"/>
        <w:lang w:val="it-IT" w:eastAsia="it-IT" w:bidi="it-IT"/>
      </w:rPr>
    </w:lvl>
    <w:lvl w:ilvl="7">
      <w:numFmt w:val="bullet"/>
      <w:lvlText w:val="•"/>
      <w:lvlJc w:val="left"/>
      <w:pPr>
        <w:ind w:left="8050" w:hanging="302"/>
      </w:pPr>
      <w:rPr>
        <w:rFonts w:hint="default"/>
        <w:lang w:val="it-IT" w:eastAsia="it-IT" w:bidi="it-IT"/>
      </w:rPr>
    </w:lvl>
    <w:lvl w:ilvl="8">
      <w:numFmt w:val="bullet"/>
      <w:lvlText w:val="•"/>
      <w:lvlJc w:val="left"/>
      <w:pPr>
        <w:ind w:left="8994" w:hanging="302"/>
      </w:pPr>
      <w:rPr>
        <w:rFonts w:hint="default"/>
        <w:lang w:val="it-IT" w:eastAsia="it-IT" w:bidi="it-IT"/>
      </w:rPr>
    </w:lvl>
  </w:abstractNum>
  <w:abstractNum w:abstractNumId="100" w15:restartNumberingAfterBreak="0">
    <w:nsid w:val="422D7663"/>
    <w:multiLevelType w:val="hybridMultilevel"/>
    <w:tmpl w:val="1616D06A"/>
    <w:lvl w:ilvl="0" w:tplc="16CAAD60">
      <w:start w:val="1"/>
      <w:numFmt w:val="decimal"/>
      <w:lvlText w:val="%1."/>
      <w:lvlJc w:val="left"/>
      <w:pPr>
        <w:ind w:left="1446" w:hanging="205"/>
      </w:pPr>
      <w:rPr>
        <w:rFonts w:ascii="Times New Roman" w:eastAsia="Times New Roman" w:hAnsi="Times New Roman" w:cs="Times New Roman" w:hint="default"/>
        <w:color w:val="0B0B0B"/>
        <w:w w:val="102"/>
        <w:sz w:val="20"/>
        <w:szCs w:val="20"/>
        <w:lang w:val="it-IT" w:eastAsia="it-IT" w:bidi="it-IT"/>
      </w:rPr>
    </w:lvl>
    <w:lvl w:ilvl="1" w:tplc="B3D6B422">
      <w:numFmt w:val="bullet"/>
      <w:lvlText w:val=""/>
      <w:lvlJc w:val="left"/>
      <w:pPr>
        <w:ind w:left="1855" w:hanging="307"/>
      </w:pPr>
      <w:rPr>
        <w:rFonts w:ascii="Symbol" w:eastAsia="Symbol" w:hAnsi="Symbol" w:cs="Symbol" w:hint="default"/>
        <w:color w:val="0B0B0B"/>
        <w:w w:val="102"/>
        <w:sz w:val="20"/>
        <w:szCs w:val="20"/>
        <w:lang w:val="it-IT" w:eastAsia="it-IT" w:bidi="it-IT"/>
      </w:rPr>
    </w:lvl>
    <w:lvl w:ilvl="2" w:tplc="0472D1DA">
      <w:numFmt w:val="bullet"/>
      <w:lvlText w:val="•"/>
      <w:lvlJc w:val="left"/>
      <w:pPr>
        <w:ind w:left="2875" w:hanging="307"/>
      </w:pPr>
      <w:rPr>
        <w:rFonts w:hint="default"/>
        <w:lang w:val="it-IT" w:eastAsia="it-IT" w:bidi="it-IT"/>
      </w:rPr>
    </w:lvl>
    <w:lvl w:ilvl="3" w:tplc="41B65ADA">
      <w:numFmt w:val="bullet"/>
      <w:lvlText w:val="•"/>
      <w:lvlJc w:val="left"/>
      <w:pPr>
        <w:ind w:left="3891" w:hanging="307"/>
      </w:pPr>
      <w:rPr>
        <w:rFonts w:hint="default"/>
        <w:lang w:val="it-IT" w:eastAsia="it-IT" w:bidi="it-IT"/>
      </w:rPr>
    </w:lvl>
    <w:lvl w:ilvl="4" w:tplc="B78A9F5A">
      <w:numFmt w:val="bullet"/>
      <w:lvlText w:val="•"/>
      <w:lvlJc w:val="left"/>
      <w:pPr>
        <w:ind w:left="4906" w:hanging="307"/>
      </w:pPr>
      <w:rPr>
        <w:rFonts w:hint="default"/>
        <w:lang w:val="it-IT" w:eastAsia="it-IT" w:bidi="it-IT"/>
      </w:rPr>
    </w:lvl>
    <w:lvl w:ilvl="5" w:tplc="EB06F692">
      <w:numFmt w:val="bullet"/>
      <w:lvlText w:val="•"/>
      <w:lvlJc w:val="left"/>
      <w:pPr>
        <w:ind w:left="5922" w:hanging="307"/>
      </w:pPr>
      <w:rPr>
        <w:rFonts w:hint="default"/>
        <w:lang w:val="it-IT" w:eastAsia="it-IT" w:bidi="it-IT"/>
      </w:rPr>
    </w:lvl>
    <w:lvl w:ilvl="6" w:tplc="D74E55AC">
      <w:numFmt w:val="bullet"/>
      <w:lvlText w:val="•"/>
      <w:lvlJc w:val="left"/>
      <w:pPr>
        <w:ind w:left="6937" w:hanging="307"/>
      </w:pPr>
      <w:rPr>
        <w:rFonts w:hint="default"/>
        <w:lang w:val="it-IT" w:eastAsia="it-IT" w:bidi="it-IT"/>
      </w:rPr>
    </w:lvl>
    <w:lvl w:ilvl="7" w:tplc="30FA6DE8">
      <w:numFmt w:val="bullet"/>
      <w:lvlText w:val="•"/>
      <w:lvlJc w:val="left"/>
      <w:pPr>
        <w:ind w:left="7953" w:hanging="307"/>
      </w:pPr>
      <w:rPr>
        <w:rFonts w:hint="default"/>
        <w:lang w:val="it-IT" w:eastAsia="it-IT" w:bidi="it-IT"/>
      </w:rPr>
    </w:lvl>
    <w:lvl w:ilvl="8" w:tplc="E166A110">
      <w:numFmt w:val="bullet"/>
      <w:lvlText w:val="•"/>
      <w:lvlJc w:val="left"/>
      <w:pPr>
        <w:ind w:left="8968" w:hanging="307"/>
      </w:pPr>
      <w:rPr>
        <w:rFonts w:hint="default"/>
        <w:lang w:val="it-IT" w:eastAsia="it-IT" w:bidi="it-IT"/>
      </w:rPr>
    </w:lvl>
  </w:abstractNum>
  <w:abstractNum w:abstractNumId="101" w15:restartNumberingAfterBreak="0">
    <w:nsid w:val="43A42F90"/>
    <w:multiLevelType w:val="hybridMultilevel"/>
    <w:tmpl w:val="DFB6DF98"/>
    <w:lvl w:ilvl="0" w:tplc="6A0E393C">
      <w:start w:val="1"/>
      <w:numFmt w:val="lowerRoman"/>
      <w:lvlText w:val="%1."/>
      <w:lvlJc w:val="left"/>
      <w:pPr>
        <w:ind w:left="2365" w:hanging="212"/>
        <w:jc w:val="right"/>
      </w:pPr>
      <w:rPr>
        <w:rFonts w:ascii="Arial" w:eastAsia="Arial" w:hAnsi="Arial" w:cs="Arial" w:hint="default"/>
        <w:color w:val="0B0B0B"/>
        <w:spacing w:val="-1"/>
        <w:w w:val="102"/>
        <w:sz w:val="19"/>
        <w:szCs w:val="19"/>
        <w:lang w:val="it-IT" w:eastAsia="it-IT" w:bidi="it-IT"/>
      </w:rPr>
    </w:lvl>
    <w:lvl w:ilvl="1" w:tplc="414442A8">
      <w:numFmt w:val="bullet"/>
      <w:lvlText w:val="•"/>
      <w:lvlJc w:val="left"/>
      <w:pPr>
        <w:ind w:left="3224" w:hanging="212"/>
      </w:pPr>
      <w:rPr>
        <w:rFonts w:hint="default"/>
        <w:lang w:val="it-IT" w:eastAsia="it-IT" w:bidi="it-IT"/>
      </w:rPr>
    </w:lvl>
    <w:lvl w:ilvl="2" w:tplc="B0D2DF6E">
      <w:numFmt w:val="bullet"/>
      <w:lvlText w:val="•"/>
      <w:lvlJc w:val="left"/>
      <w:pPr>
        <w:ind w:left="4088" w:hanging="212"/>
      </w:pPr>
      <w:rPr>
        <w:rFonts w:hint="default"/>
        <w:lang w:val="it-IT" w:eastAsia="it-IT" w:bidi="it-IT"/>
      </w:rPr>
    </w:lvl>
    <w:lvl w:ilvl="3" w:tplc="34A27A6C">
      <w:numFmt w:val="bullet"/>
      <w:lvlText w:val="•"/>
      <w:lvlJc w:val="left"/>
      <w:pPr>
        <w:ind w:left="4952" w:hanging="212"/>
      </w:pPr>
      <w:rPr>
        <w:rFonts w:hint="default"/>
        <w:lang w:val="it-IT" w:eastAsia="it-IT" w:bidi="it-IT"/>
      </w:rPr>
    </w:lvl>
    <w:lvl w:ilvl="4" w:tplc="21D082F0">
      <w:numFmt w:val="bullet"/>
      <w:lvlText w:val="•"/>
      <w:lvlJc w:val="left"/>
      <w:pPr>
        <w:ind w:left="5816" w:hanging="212"/>
      </w:pPr>
      <w:rPr>
        <w:rFonts w:hint="default"/>
        <w:lang w:val="it-IT" w:eastAsia="it-IT" w:bidi="it-IT"/>
      </w:rPr>
    </w:lvl>
    <w:lvl w:ilvl="5" w:tplc="A71683E4">
      <w:numFmt w:val="bullet"/>
      <w:lvlText w:val="•"/>
      <w:lvlJc w:val="left"/>
      <w:pPr>
        <w:ind w:left="6680" w:hanging="212"/>
      </w:pPr>
      <w:rPr>
        <w:rFonts w:hint="default"/>
        <w:lang w:val="it-IT" w:eastAsia="it-IT" w:bidi="it-IT"/>
      </w:rPr>
    </w:lvl>
    <w:lvl w:ilvl="6" w:tplc="22B4A3C6">
      <w:numFmt w:val="bullet"/>
      <w:lvlText w:val="•"/>
      <w:lvlJc w:val="left"/>
      <w:pPr>
        <w:ind w:left="7544" w:hanging="212"/>
      </w:pPr>
      <w:rPr>
        <w:rFonts w:hint="default"/>
        <w:lang w:val="it-IT" w:eastAsia="it-IT" w:bidi="it-IT"/>
      </w:rPr>
    </w:lvl>
    <w:lvl w:ilvl="7" w:tplc="7E761138">
      <w:numFmt w:val="bullet"/>
      <w:lvlText w:val="•"/>
      <w:lvlJc w:val="left"/>
      <w:pPr>
        <w:ind w:left="8408" w:hanging="212"/>
      </w:pPr>
      <w:rPr>
        <w:rFonts w:hint="default"/>
        <w:lang w:val="it-IT" w:eastAsia="it-IT" w:bidi="it-IT"/>
      </w:rPr>
    </w:lvl>
    <w:lvl w:ilvl="8" w:tplc="F4BC8DFA">
      <w:numFmt w:val="bullet"/>
      <w:lvlText w:val="•"/>
      <w:lvlJc w:val="left"/>
      <w:pPr>
        <w:ind w:left="9272" w:hanging="212"/>
      </w:pPr>
      <w:rPr>
        <w:rFonts w:hint="default"/>
        <w:lang w:val="it-IT" w:eastAsia="it-IT" w:bidi="it-IT"/>
      </w:rPr>
    </w:lvl>
  </w:abstractNum>
  <w:abstractNum w:abstractNumId="102" w15:restartNumberingAfterBreak="0">
    <w:nsid w:val="44C918C7"/>
    <w:multiLevelType w:val="multilevel"/>
    <w:tmpl w:val="A44C793C"/>
    <w:lvl w:ilvl="0">
      <w:numFmt w:val="bullet"/>
      <w:lvlText w:val=""/>
      <w:lvlJc w:val="left"/>
      <w:pPr>
        <w:ind w:left="1755" w:hanging="311"/>
      </w:pPr>
      <w:rPr>
        <w:rFonts w:ascii="Wingdings" w:eastAsia="Wingdings" w:hAnsi="Wingdings" w:cs="Wingdings" w:hint="default"/>
        <w:color w:val="0B0B0B"/>
        <w:w w:val="100"/>
        <w:sz w:val="21"/>
        <w:szCs w:val="21"/>
        <w:lang w:val="it-IT" w:eastAsia="it-IT" w:bidi="it-IT"/>
      </w:rPr>
    </w:lvl>
    <w:lvl w:ilvl="1">
      <w:start w:val="1"/>
      <w:numFmt w:val="decimal"/>
      <w:lvlText w:val="%1.%2"/>
      <w:lvlJc w:val="left"/>
      <w:pPr>
        <w:ind w:left="1755" w:hanging="311"/>
        <w:jc w:val="right"/>
      </w:pPr>
      <w:rPr>
        <w:rFonts w:hint="default"/>
        <w:w w:val="99"/>
        <w:lang w:val="it-IT" w:eastAsia="it-IT" w:bidi="it-IT"/>
      </w:rPr>
    </w:lvl>
    <w:lvl w:ilvl="2">
      <w:numFmt w:val="bullet"/>
      <w:lvlText w:val="•"/>
      <w:lvlJc w:val="left"/>
      <w:pPr>
        <w:ind w:left="3608" w:hanging="311"/>
      </w:pPr>
      <w:rPr>
        <w:rFonts w:hint="default"/>
        <w:lang w:val="it-IT" w:eastAsia="it-IT" w:bidi="it-IT"/>
      </w:rPr>
    </w:lvl>
    <w:lvl w:ilvl="3">
      <w:numFmt w:val="bullet"/>
      <w:lvlText w:val="•"/>
      <w:lvlJc w:val="left"/>
      <w:pPr>
        <w:ind w:left="4532" w:hanging="311"/>
      </w:pPr>
      <w:rPr>
        <w:rFonts w:hint="default"/>
        <w:lang w:val="it-IT" w:eastAsia="it-IT" w:bidi="it-IT"/>
      </w:rPr>
    </w:lvl>
    <w:lvl w:ilvl="4">
      <w:numFmt w:val="bullet"/>
      <w:lvlText w:val="•"/>
      <w:lvlJc w:val="left"/>
      <w:pPr>
        <w:ind w:left="5456" w:hanging="311"/>
      </w:pPr>
      <w:rPr>
        <w:rFonts w:hint="default"/>
        <w:lang w:val="it-IT" w:eastAsia="it-IT" w:bidi="it-IT"/>
      </w:rPr>
    </w:lvl>
    <w:lvl w:ilvl="5">
      <w:numFmt w:val="bullet"/>
      <w:lvlText w:val="•"/>
      <w:lvlJc w:val="left"/>
      <w:pPr>
        <w:ind w:left="6380" w:hanging="311"/>
      </w:pPr>
      <w:rPr>
        <w:rFonts w:hint="default"/>
        <w:lang w:val="it-IT" w:eastAsia="it-IT" w:bidi="it-IT"/>
      </w:rPr>
    </w:lvl>
    <w:lvl w:ilvl="6">
      <w:numFmt w:val="bullet"/>
      <w:lvlText w:val="•"/>
      <w:lvlJc w:val="left"/>
      <w:pPr>
        <w:ind w:left="7304" w:hanging="311"/>
      </w:pPr>
      <w:rPr>
        <w:rFonts w:hint="default"/>
        <w:lang w:val="it-IT" w:eastAsia="it-IT" w:bidi="it-IT"/>
      </w:rPr>
    </w:lvl>
    <w:lvl w:ilvl="7">
      <w:numFmt w:val="bullet"/>
      <w:lvlText w:val="•"/>
      <w:lvlJc w:val="left"/>
      <w:pPr>
        <w:ind w:left="8228" w:hanging="311"/>
      </w:pPr>
      <w:rPr>
        <w:rFonts w:hint="default"/>
        <w:lang w:val="it-IT" w:eastAsia="it-IT" w:bidi="it-IT"/>
      </w:rPr>
    </w:lvl>
    <w:lvl w:ilvl="8">
      <w:numFmt w:val="bullet"/>
      <w:lvlText w:val="•"/>
      <w:lvlJc w:val="left"/>
      <w:pPr>
        <w:ind w:left="9152" w:hanging="311"/>
      </w:pPr>
      <w:rPr>
        <w:rFonts w:hint="default"/>
        <w:lang w:val="it-IT" w:eastAsia="it-IT" w:bidi="it-IT"/>
      </w:rPr>
    </w:lvl>
  </w:abstractNum>
  <w:abstractNum w:abstractNumId="103" w15:restartNumberingAfterBreak="0">
    <w:nsid w:val="45A20A06"/>
    <w:multiLevelType w:val="multilevel"/>
    <w:tmpl w:val="931C3554"/>
    <w:lvl w:ilvl="0">
      <w:start w:val="3"/>
      <w:numFmt w:val="decimal"/>
      <w:lvlText w:val="%1"/>
      <w:lvlJc w:val="left"/>
      <w:pPr>
        <w:ind w:left="1857" w:hanging="310"/>
      </w:pPr>
      <w:rPr>
        <w:rFonts w:hint="default"/>
        <w:lang w:val="it-IT" w:eastAsia="it-IT" w:bidi="it-IT"/>
      </w:rPr>
    </w:lvl>
    <w:lvl w:ilvl="1">
      <w:start w:val="1"/>
      <w:numFmt w:val="decimal"/>
      <w:lvlText w:val="%1.%2"/>
      <w:lvlJc w:val="left"/>
      <w:pPr>
        <w:ind w:left="1857" w:hanging="310"/>
      </w:pPr>
      <w:rPr>
        <w:rFonts w:ascii="Times New Roman" w:eastAsia="Times New Roman" w:hAnsi="Times New Roman" w:cs="Times New Roman" w:hint="default"/>
        <w:color w:val="0B0B0B"/>
        <w:w w:val="103"/>
        <w:sz w:val="20"/>
        <w:szCs w:val="20"/>
        <w:lang w:val="it-IT" w:eastAsia="it-IT" w:bidi="it-IT"/>
      </w:rPr>
    </w:lvl>
    <w:lvl w:ilvl="2">
      <w:numFmt w:val="bullet"/>
      <w:lvlText w:val="•"/>
      <w:lvlJc w:val="left"/>
      <w:pPr>
        <w:ind w:left="3688" w:hanging="310"/>
      </w:pPr>
      <w:rPr>
        <w:rFonts w:hint="default"/>
        <w:lang w:val="it-IT" w:eastAsia="it-IT" w:bidi="it-IT"/>
      </w:rPr>
    </w:lvl>
    <w:lvl w:ilvl="3">
      <w:numFmt w:val="bullet"/>
      <w:lvlText w:val="•"/>
      <w:lvlJc w:val="left"/>
      <w:pPr>
        <w:ind w:left="4602" w:hanging="310"/>
      </w:pPr>
      <w:rPr>
        <w:rFonts w:hint="default"/>
        <w:lang w:val="it-IT" w:eastAsia="it-IT" w:bidi="it-IT"/>
      </w:rPr>
    </w:lvl>
    <w:lvl w:ilvl="4">
      <w:numFmt w:val="bullet"/>
      <w:lvlText w:val="•"/>
      <w:lvlJc w:val="left"/>
      <w:pPr>
        <w:ind w:left="5516" w:hanging="310"/>
      </w:pPr>
      <w:rPr>
        <w:rFonts w:hint="default"/>
        <w:lang w:val="it-IT" w:eastAsia="it-IT" w:bidi="it-IT"/>
      </w:rPr>
    </w:lvl>
    <w:lvl w:ilvl="5">
      <w:numFmt w:val="bullet"/>
      <w:lvlText w:val="•"/>
      <w:lvlJc w:val="left"/>
      <w:pPr>
        <w:ind w:left="6430" w:hanging="310"/>
      </w:pPr>
      <w:rPr>
        <w:rFonts w:hint="default"/>
        <w:lang w:val="it-IT" w:eastAsia="it-IT" w:bidi="it-IT"/>
      </w:rPr>
    </w:lvl>
    <w:lvl w:ilvl="6">
      <w:numFmt w:val="bullet"/>
      <w:lvlText w:val="•"/>
      <w:lvlJc w:val="left"/>
      <w:pPr>
        <w:ind w:left="7344" w:hanging="310"/>
      </w:pPr>
      <w:rPr>
        <w:rFonts w:hint="default"/>
        <w:lang w:val="it-IT" w:eastAsia="it-IT" w:bidi="it-IT"/>
      </w:rPr>
    </w:lvl>
    <w:lvl w:ilvl="7">
      <w:numFmt w:val="bullet"/>
      <w:lvlText w:val="•"/>
      <w:lvlJc w:val="left"/>
      <w:pPr>
        <w:ind w:left="8258" w:hanging="310"/>
      </w:pPr>
      <w:rPr>
        <w:rFonts w:hint="default"/>
        <w:lang w:val="it-IT" w:eastAsia="it-IT" w:bidi="it-IT"/>
      </w:rPr>
    </w:lvl>
    <w:lvl w:ilvl="8">
      <w:numFmt w:val="bullet"/>
      <w:lvlText w:val="•"/>
      <w:lvlJc w:val="left"/>
      <w:pPr>
        <w:ind w:left="9172" w:hanging="310"/>
      </w:pPr>
      <w:rPr>
        <w:rFonts w:hint="default"/>
        <w:lang w:val="it-IT" w:eastAsia="it-IT" w:bidi="it-IT"/>
      </w:rPr>
    </w:lvl>
  </w:abstractNum>
  <w:abstractNum w:abstractNumId="104" w15:restartNumberingAfterBreak="0">
    <w:nsid w:val="474151F0"/>
    <w:multiLevelType w:val="multilevel"/>
    <w:tmpl w:val="49A81A78"/>
    <w:lvl w:ilvl="0">
      <w:start w:val="2"/>
      <w:numFmt w:val="decimal"/>
      <w:lvlText w:val="%1"/>
      <w:lvlJc w:val="left"/>
      <w:pPr>
        <w:ind w:left="360" w:hanging="360"/>
      </w:pPr>
      <w:rPr>
        <w:rFonts w:hint="default"/>
        <w:color w:val="0B0B0B"/>
      </w:rPr>
    </w:lvl>
    <w:lvl w:ilvl="1">
      <w:start w:val="1"/>
      <w:numFmt w:val="decimal"/>
      <w:lvlText w:val="%1.%2"/>
      <w:lvlJc w:val="left"/>
      <w:pPr>
        <w:ind w:left="1739" w:hanging="360"/>
      </w:pPr>
      <w:rPr>
        <w:rFonts w:hint="default"/>
        <w:color w:val="0B0B0B"/>
      </w:rPr>
    </w:lvl>
    <w:lvl w:ilvl="2">
      <w:start w:val="1"/>
      <w:numFmt w:val="decimal"/>
      <w:lvlText w:val="%1.%2.%3"/>
      <w:lvlJc w:val="left"/>
      <w:pPr>
        <w:ind w:left="3478" w:hanging="720"/>
      </w:pPr>
      <w:rPr>
        <w:rFonts w:hint="default"/>
        <w:color w:val="0B0B0B"/>
      </w:rPr>
    </w:lvl>
    <w:lvl w:ilvl="3">
      <w:start w:val="1"/>
      <w:numFmt w:val="decimal"/>
      <w:lvlText w:val="%1.%2.%3.%4"/>
      <w:lvlJc w:val="left"/>
      <w:pPr>
        <w:ind w:left="4857" w:hanging="720"/>
      </w:pPr>
      <w:rPr>
        <w:rFonts w:hint="default"/>
        <w:color w:val="0B0B0B"/>
      </w:rPr>
    </w:lvl>
    <w:lvl w:ilvl="4">
      <w:start w:val="1"/>
      <w:numFmt w:val="decimal"/>
      <w:lvlText w:val="%1.%2.%3.%4.%5"/>
      <w:lvlJc w:val="left"/>
      <w:pPr>
        <w:ind w:left="6236" w:hanging="720"/>
      </w:pPr>
      <w:rPr>
        <w:rFonts w:hint="default"/>
        <w:color w:val="0B0B0B"/>
      </w:rPr>
    </w:lvl>
    <w:lvl w:ilvl="5">
      <w:start w:val="1"/>
      <w:numFmt w:val="decimal"/>
      <w:lvlText w:val="%1.%2.%3.%4.%5.%6"/>
      <w:lvlJc w:val="left"/>
      <w:pPr>
        <w:ind w:left="7975" w:hanging="1080"/>
      </w:pPr>
      <w:rPr>
        <w:rFonts w:hint="default"/>
        <w:color w:val="0B0B0B"/>
      </w:rPr>
    </w:lvl>
    <w:lvl w:ilvl="6">
      <w:start w:val="1"/>
      <w:numFmt w:val="decimal"/>
      <w:lvlText w:val="%1.%2.%3.%4.%5.%6.%7"/>
      <w:lvlJc w:val="left"/>
      <w:pPr>
        <w:ind w:left="9354" w:hanging="1080"/>
      </w:pPr>
      <w:rPr>
        <w:rFonts w:hint="default"/>
        <w:color w:val="0B0B0B"/>
      </w:rPr>
    </w:lvl>
    <w:lvl w:ilvl="7">
      <w:start w:val="1"/>
      <w:numFmt w:val="decimal"/>
      <w:lvlText w:val="%1.%2.%3.%4.%5.%6.%7.%8"/>
      <w:lvlJc w:val="left"/>
      <w:pPr>
        <w:ind w:left="11093" w:hanging="1440"/>
      </w:pPr>
      <w:rPr>
        <w:rFonts w:hint="default"/>
        <w:color w:val="0B0B0B"/>
      </w:rPr>
    </w:lvl>
    <w:lvl w:ilvl="8">
      <w:start w:val="1"/>
      <w:numFmt w:val="decimal"/>
      <w:lvlText w:val="%1.%2.%3.%4.%5.%6.%7.%8.%9"/>
      <w:lvlJc w:val="left"/>
      <w:pPr>
        <w:ind w:left="12472" w:hanging="1440"/>
      </w:pPr>
      <w:rPr>
        <w:rFonts w:hint="default"/>
        <w:color w:val="0B0B0B"/>
      </w:rPr>
    </w:lvl>
  </w:abstractNum>
  <w:abstractNum w:abstractNumId="105" w15:restartNumberingAfterBreak="0">
    <w:nsid w:val="48855816"/>
    <w:multiLevelType w:val="hybridMultilevel"/>
    <w:tmpl w:val="274AC8F6"/>
    <w:lvl w:ilvl="0" w:tplc="317A7CA6">
      <w:start w:val="1"/>
      <w:numFmt w:val="decimal"/>
      <w:lvlText w:val="%1."/>
      <w:lvlJc w:val="left"/>
      <w:pPr>
        <w:ind w:left="166" w:hanging="254"/>
        <w:jc w:val="right"/>
      </w:pPr>
      <w:rPr>
        <w:rFonts w:hint="default"/>
        <w:w w:val="99"/>
        <w:lang w:val="it-IT" w:eastAsia="it-IT" w:bidi="it-IT"/>
      </w:rPr>
    </w:lvl>
    <w:lvl w:ilvl="1" w:tplc="7680709A">
      <w:numFmt w:val="bullet"/>
      <w:lvlText w:val="•"/>
      <w:lvlJc w:val="left"/>
      <w:pPr>
        <w:ind w:left="1002" w:hanging="254"/>
      </w:pPr>
      <w:rPr>
        <w:rFonts w:hint="default"/>
        <w:lang w:val="it-IT" w:eastAsia="it-IT" w:bidi="it-IT"/>
      </w:rPr>
    </w:lvl>
    <w:lvl w:ilvl="2" w:tplc="1DAEE778">
      <w:numFmt w:val="bullet"/>
      <w:lvlText w:val="•"/>
      <w:lvlJc w:val="left"/>
      <w:pPr>
        <w:ind w:left="1844" w:hanging="254"/>
      </w:pPr>
      <w:rPr>
        <w:rFonts w:hint="default"/>
        <w:lang w:val="it-IT" w:eastAsia="it-IT" w:bidi="it-IT"/>
      </w:rPr>
    </w:lvl>
    <w:lvl w:ilvl="3" w:tplc="72CA1020">
      <w:numFmt w:val="bullet"/>
      <w:lvlText w:val="•"/>
      <w:lvlJc w:val="left"/>
      <w:pPr>
        <w:ind w:left="2686" w:hanging="254"/>
      </w:pPr>
      <w:rPr>
        <w:rFonts w:hint="default"/>
        <w:lang w:val="it-IT" w:eastAsia="it-IT" w:bidi="it-IT"/>
      </w:rPr>
    </w:lvl>
    <w:lvl w:ilvl="4" w:tplc="DFF42E44">
      <w:numFmt w:val="bullet"/>
      <w:lvlText w:val="•"/>
      <w:lvlJc w:val="left"/>
      <w:pPr>
        <w:ind w:left="3528" w:hanging="254"/>
      </w:pPr>
      <w:rPr>
        <w:rFonts w:hint="default"/>
        <w:lang w:val="it-IT" w:eastAsia="it-IT" w:bidi="it-IT"/>
      </w:rPr>
    </w:lvl>
    <w:lvl w:ilvl="5" w:tplc="3E7C88AA">
      <w:numFmt w:val="bullet"/>
      <w:lvlText w:val="•"/>
      <w:lvlJc w:val="left"/>
      <w:pPr>
        <w:ind w:left="4370" w:hanging="254"/>
      </w:pPr>
      <w:rPr>
        <w:rFonts w:hint="default"/>
        <w:lang w:val="it-IT" w:eastAsia="it-IT" w:bidi="it-IT"/>
      </w:rPr>
    </w:lvl>
    <w:lvl w:ilvl="6" w:tplc="7F485BEA">
      <w:numFmt w:val="bullet"/>
      <w:lvlText w:val="•"/>
      <w:lvlJc w:val="left"/>
      <w:pPr>
        <w:ind w:left="5212" w:hanging="254"/>
      </w:pPr>
      <w:rPr>
        <w:rFonts w:hint="default"/>
        <w:lang w:val="it-IT" w:eastAsia="it-IT" w:bidi="it-IT"/>
      </w:rPr>
    </w:lvl>
    <w:lvl w:ilvl="7" w:tplc="AB7062DA">
      <w:numFmt w:val="bullet"/>
      <w:lvlText w:val="•"/>
      <w:lvlJc w:val="left"/>
      <w:pPr>
        <w:ind w:left="6054" w:hanging="254"/>
      </w:pPr>
      <w:rPr>
        <w:rFonts w:hint="default"/>
        <w:lang w:val="it-IT" w:eastAsia="it-IT" w:bidi="it-IT"/>
      </w:rPr>
    </w:lvl>
    <w:lvl w:ilvl="8" w:tplc="C71E4B74">
      <w:numFmt w:val="bullet"/>
      <w:lvlText w:val="•"/>
      <w:lvlJc w:val="left"/>
      <w:pPr>
        <w:ind w:left="6896" w:hanging="254"/>
      </w:pPr>
      <w:rPr>
        <w:rFonts w:hint="default"/>
        <w:lang w:val="it-IT" w:eastAsia="it-IT" w:bidi="it-IT"/>
      </w:rPr>
    </w:lvl>
  </w:abstractNum>
  <w:abstractNum w:abstractNumId="106" w15:restartNumberingAfterBreak="0">
    <w:nsid w:val="488D0902"/>
    <w:multiLevelType w:val="hybridMultilevel"/>
    <w:tmpl w:val="6060B838"/>
    <w:lvl w:ilvl="0" w:tplc="CA604DA6">
      <w:numFmt w:val="bullet"/>
      <w:lvlText w:val="-"/>
      <w:lvlJc w:val="left"/>
      <w:pPr>
        <w:ind w:left="2162" w:hanging="329"/>
      </w:pPr>
      <w:rPr>
        <w:rFonts w:ascii="Times New Roman" w:eastAsia="Times New Roman" w:hAnsi="Times New Roman" w:cs="Times New Roman" w:hint="default"/>
        <w:w w:val="99"/>
        <w:sz w:val="22"/>
        <w:szCs w:val="22"/>
        <w:lang w:val="it-IT" w:eastAsia="it-IT" w:bidi="it-IT"/>
      </w:rPr>
    </w:lvl>
    <w:lvl w:ilvl="1" w:tplc="699ACD20">
      <w:numFmt w:val="bullet"/>
      <w:lvlText w:val="•"/>
      <w:lvlJc w:val="left"/>
      <w:pPr>
        <w:ind w:left="3044" w:hanging="329"/>
      </w:pPr>
      <w:rPr>
        <w:rFonts w:hint="default"/>
        <w:lang w:val="it-IT" w:eastAsia="it-IT" w:bidi="it-IT"/>
      </w:rPr>
    </w:lvl>
    <w:lvl w:ilvl="2" w:tplc="D174D9B8">
      <w:numFmt w:val="bullet"/>
      <w:lvlText w:val="•"/>
      <w:lvlJc w:val="left"/>
      <w:pPr>
        <w:ind w:left="3928" w:hanging="329"/>
      </w:pPr>
      <w:rPr>
        <w:rFonts w:hint="default"/>
        <w:lang w:val="it-IT" w:eastAsia="it-IT" w:bidi="it-IT"/>
      </w:rPr>
    </w:lvl>
    <w:lvl w:ilvl="3" w:tplc="0C4C214A">
      <w:numFmt w:val="bullet"/>
      <w:lvlText w:val="•"/>
      <w:lvlJc w:val="left"/>
      <w:pPr>
        <w:ind w:left="4812" w:hanging="329"/>
      </w:pPr>
      <w:rPr>
        <w:rFonts w:hint="default"/>
        <w:lang w:val="it-IT" w:eastAsia="it-IT" w:bidi="it-IT"/>
      </w:rPr>
    </w:lvl>
    <w:lvl w:ilvl="4" w:tplc="7F9ABDF6">
      <w:numFmt w:val="bullet"/>
      <w:lvlText w:val="•"/>
      <w:lvlJc w:val="left"/>
      <w:pPr>
        <w:ind w:left="5696" w:hanging="329"/>
      </w:pPr>
      <w:rPr>
        <w:rFonts w:hint="default"/>
        <w:lang w:val="it-IT" w:eastAsia="it-IT" w:bidi="it-IT"/>
      </w:rPr>
    </w:lvl>
    <w:lvl w:ilvl="5" w:tplc="1598C2B6">
      <w:numFmt w:val="bullet"/>
      <w:lvlText w:val="•"/>
      <w:lvlJc w:val="left"/>
      <w:pPr>
        <w:ind w:left="6580" w:hanging="329"/>
      </w:pPr>
      <w:rPr>
        <w:rFonts w:hint="default"/>
        <w:lang w:val="it-IT" w:eastAsia="it-IT" w:bidi="it-IT"/>
      </w:rPr>
    </w:lvl>
    <w:lvl w:ilvl="6" w:tplc="573CF4CE">
      <w:numFmt w:val="bullet"/>
      <w:lvlText w:val="•"/>
      <w:lvlJc w:val="left"/>
      <w:pPr>
        <w:ind w:left="7464" w:hanging="329"/>
      </w:pPr>
      <w:rPr>
        <w:rFonts w:hint="default"/>
        <w:lang w:val="it-IT" w:eastAsia="it-IT" w:bidi="it-IT"/>
      </w:rPr>
    </w:lvl>
    <w:lvl w:ilvl="7" w:tplc="3D4AA47C">
      <w:numFmt w:val="bullet"/>
      <w:lvlText w:val="•"/>
      <w:lvlJc w:val="left"/>
      <w:pPr>
        <w:ind w:left="8348" w:hanging="329"/>
      </w:pPr>
      <w:rPr>
        <w:rFonts w:hint="default"/>
        <w:lang w:val="it-IT" w:eastAsia="it-IT" w:bidi="it-IT"/>
      </w:rPr>
    </w:lvl>
    <w:lvl w:ilvl="8" w:tplc="DA5235AE">
      <w:numFmt w:val="bullet"/>
      <w:lvlText w:val="•"/>
      <w:lvlJc w:val="left"/>
      <w:pPr>
        <w:ind w:left="9232" w:hanging="329"/>
      </w:pPr>
      <w:rPr>
        <w:rFonts w:hint="default"/>
        <w:lang w:val="it-IT" w:eastAsia="it-IT" w:bidi="it-IT"/>
      </w:rPr>
    </w:lvl>
  </w:abstractNum>
  <w:abstractNum w:abstractNumId="107" w15:restartNumberingAfterBreak="0">
    <w:nsid w:val="49034191"/>
    <w:multiLevelType w:val="hybridMultilevel"/>
    <w:tmpl w:val="1CF415A2"/>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08" w15:restartNumberingAfterBreak="0">
    <w:nsid w:val="49F20E4B"/>
    <w:multiLevelType w:val="hybridMultilevel"/>
    <w:tmpl w:val="02363828"/>
    <w:lvl w:ilvl="0" w:tplc="9E54A90C">
      <w:numFmt w:val="bullet"/>
      <w:lvlText w:val="•"/>
      <w:lvlJc w:val="left"/>
      <w:pPr>
        <w:ind w:left="2375" w:hanging="125"/>
      </w:pPr>
      <w:rPr>
        <w:rFonts w:ascii="Arial" w:eastAsia="Arial" w:hAnsi="Arial" w:cs="Arial" w:hint="default"/>
        <w:color w:val="0B0B0B"/>
        <w:w w:val="102"/>
        <w:sz w:val="19"/>
        <w:szCs w:val="19"/>
        <w:lang w:val="it-IT" w:eastAsia="it-IT" w:bidi="it-IT"/>
      </w:rPr>
    </w:lvl>
    <w:lvl w:ilvl="1" w:tplc="A02A1742">
      <w:numFmt w:val="bullet"/>
      <w:lvlText w:val="•"/>
      <w:lvlJc w:val="left"/>
      <w:pPr>
        <w:ind w:left="3242" w:hanging="125"/>
      </w:pPr>
      <w:rPr>
        <w:rFonts w:hint="default"/>
        <w:lang w:val="it-IT" w:eastAsia="it-IT" w:bidi="it-IT"/>
      </w:rPr>
    </w:lvl>
    <w:lvl w:ilvl="2" w:tplc="C6844EAC">
      <w:numFmt w:val="bullet"/>
      <w:lvlText w:val="•"/>
      <w:lvlJc w:val="left"/>
      <w:pPr>
        <w:ind w:left="4104" w:hanging="125"/>
      </w:pPr>
      <w:rPr>
        <w:rFonts w:hint="default"/>
        <w:lang w:val="it-IT" w:eastAsia="it-IT" w:bidi="it-IT"/>
      </w:rPr>
    </w:lvl>
    <w:lvl w:ilvl="3" w:tplc="8BACE25C">
      <w:numFmt w:val="bullet"/>
      <w:lvlText w:val="•"/>
      <w:lvlJc w:val="left"/>
      <w:pPr>
        <w:ind w:left="4966" w:hanging="125"/>
      </w:pPr>
      <w:rPr>
        <w:rFonts w:hint="default"/>
        <w:lang w:val="it-IT" w:eastAsia="it-IT" w:bidi="it-IT"/>
      </w:rPr>
    </w:lvl>
    <w:lvl w:ilvl="4" w:tplc="7F683048">
      <w:numFmt w:val="bullet"/>
      <w:lvlText w:val="•"/>
      <w:lvlJc w:val="left"/>
      <w:pPr>
        <w:ind w:left="5828" w:hanging="125"/>
      </w:pPr>
      <w:rPr>
        <w:rFonts w:hint="default"/>
        <w:lang w:val="it-IT" w:eastAsia="it-IT" w:bidi="it-IT"/>
      </w:rPr>
    </w:lvl>
    <w:lvl w:ilvl="5" w:tplc="C1C0637A">
      <w:numFmt w:val="bullet"/>
      <w:lvlText w:val="•"/>
      <w:lvlJc w:val="left"/>
      <w:pPr>
        <w:ind w:left="6690" w:hanging="125"/>
      </w:pPr>
      <w:rPr>
        <w:rFonts w:hint="default"/>
        <w:lang w:val="it-IT" w:eastAsia="it-IT" w:bidi="it-IT"/>
      </w:rPr>
    </w:lvl>
    <w:lvl w:ilvl="6" w:tplc="D1A0702E">
      <w:numFmt w:val="bullet"/>
      <w:lvlText w:val="•"/>
      <w:lvlJc w:val="left"/>
      <w:pPr>
        <w:ind w:left="7552" w:hanging="125"/>
      </w:pPr>
      <w:rPr>
        <w:rFonts w:hint="default"/>
        <w:lang w:val="it-IT" w:eastAsia="it-IT" w:bidi="it-IT"/>
      </w:rPr>
    </w:lvl>
    <w:lvl w:ilvl="7" w:tplc="3822CF84">
      <w:numFmt w:val="bullet"/>
      <w:lvlText w:val="•"/>
      <w:lvlJc w:val="left"/>
      <w:pPr>
        <w:ind w:left="8414" w:hanging="125"/>
      </w:pPr>
      <w:rPr>
        <w:rFonts w:hint="default"/>
        <w:lang w:val="it-IT" w:eastAsia="it-IT" w:bidi="it-IT"/>
      </w:rPr>
    </w:lvl>
    <w:lvl w:ilvl="8" w:tplc="A12EE538">
      <w:numFmt w:val="bullet"/>
      <w:lvlText w:val="•"/>
      <w:lvlJc w:val="left"/>
      <w:pPr>
        <w:ind w:left="9276" w:hanging="125"/>
      </w:pPr>
      <w:rPr>
        <w:rFonts w:hint="default"/>
        <w:lang w:val="it-IT" w:eastAsia="it-IT" w:bidi="it-IT"/>
      </w:rPr>
    </w:lvl>
  </w:abstractNum>
  <w:abstractNum w:abstractNumId="109" w15:restartNumberingAfterBreak="0">
    <w:nsid w:val="4AD9274F"/>
    <w:multiLevelType w:val="hybridMultilevel"/>
    <w:tmpl w:val="6FE07AA2"/>
    <w:lvl w:ilvl="0" w:tplc="30904CF4">
      <w:numFmt w:val="bullet"/>
      <w:lvlText w:val=""/>
      <w:lvlJc w:val="left"/>
      <w:pPr>
        <w:ind w:left="2004" w:hanging="305"/>
      </w:pPr>
      <w:rPr>
        <w:rFonts w:ascii="Symbol" w:eastAsia="Symbol" w:hAnsi="Symbol" w:cs="Symbol" w:hint="default"/>
        <w:w w:val="103"/>
        <w:sz w:val="18"/>
        <w:szCs w:val="18"/>
        <w:lang w:val="it-IT" w:eastAsia="it-IT" w:bidi="it-IT"/>
      </w:rPr>
    </w:lvl>
    <w:lvl w:ilvl="1" w:tplc="B7EA1182">
      <w:numFmt w:val="bullet"/>
      <w:lvlText w:val="•"/>
      <w:lvlJc w:val="left"/>
      <w:pPr>
        <w:ind w:left="2900" w:hanging="305"/>
      </w:pPr>
      <w:rPr>
        <w:rFonts w:hint="default"/>
        <w:lang w:val="it-IT" w:eastAsia="it-IT" w:bidi="it-IT"/>
      </w:rPr>
    </w:lvl>
    <w:lvl w:ilvl="2" w:tplc="F37A4980">
      <w:numFmt w:val="bullet"/>
      <w:lvlText w:val="•"/>
      <w:lvlJc w:val="left"/>
      <w:pPr>
        <w:ind w:left="3800" w:hanging="305"/>
      </w:pPr>
      <w:rPr>
        <w:rFonts w:hint="default"/>
        <w:lang w:val="it-IT" w:eastAsia="it-IT" w:bidi="it-IT"/>
      </w:rPr>
    </w:lvl>
    <w:lvl w:ilvl="3" w:tplc="062AF5DC">
      <w:numFmt w:val="bullet"/>
      <w:lvlText w:val="•"/>
      <w:lvlJc w:val="left"/>
      <w:pPr>
        <w:ind w:left="4700" w:hanging="305"/>
      </w:pPr>
      <w:rPr>
        <w:rFonts w:hint="default"/>
        <w:lang w:val="it-IT" w:eastAsia="it-IT" w:bidi="it-IT"/>
      </w:rPr>
    </w:lvl>
    <w:lvl w:ilvl="4" w:tplc="91D4FF10">
      <w:numFmt w:val="bullet"/>
      <w:lvlText w:val="•"/>
      <w:lvlJc w:val="left"/>
      <w:pPr>
        <w:ind w:left="5600" w:hanging="305"/>
      </w:pPr>
      <w:rPr>
        <w:rFonts w:hint="default"/>
        <w:lang w:val="it-IT" w:eastAsia="it-IT" w:bidi="it-IT"/>
      </w:rPr>
    </w:lvl>
    <w:lvl w:ilvl="5" w:tplc="A5401B16">
      <w:numFmt w:val="bullet"/>
      <w:lvlText w:val="•"/>
      <w:lvlJc w:val="left"/>
      <w:pPr>
        <w:ind w:left="6500" w:hanging="305"/>
      </w:pPr>
      <w:rPr>
        <w:rFonts w:hint="default"/>
        <w:lang w:val="it-IT" w:eastAsia="it-IT" w:bidi="it-IT"/>
      </w:rPr>
    </w:lvl>
    <w:lvl w:ilvl="6" w:tplc="91828C4E">
      <w:numFmt w:val="bullet"/>
      <w:lvlText w:val="•"/>
      <w:lvlJc w:val="left"/>
      <w:pPr>
        <w:ind w:left="7400" w:hanging="305"/>
      </w:pPr>
      <w:rPr>
        <w:rFonts w:hint="default"/>
        <w:lang w:val="it-IT" w:eastAsia="it-IT" w:bidi="it-IT"/>
      </w:rPr>
    </w:lvl>
    <w:lvl w:ilvl="7" w:tplc="2BB4F5CC">
      <w:numFmt w:val="bullet"/>
      <w:lvlText w:val="•"/>
      <w:lvlJc w:val="left"/>
      <w:pPr>
        <w:ind w:left="8300" w:hanging="305"/>
      </w:pPr>
      <w:rPr>
        <w:rFonts w:hint="default"/>
        <w:lang w:val="it-IT" w:eastAsia="it-IT" w:bidi="it-IT"/>
      </w:rPr>
    </w:lvl>
    <w:lvl w:ilvl="8" w:tplc="193455BC">
      <w:numFmt w:val="bullet"/>
      <w:lvlText w:val="•"/>
      <w:lvlJc w:val="left"/>
      <w:pPr>
        <w:ind w:left="9200" w:hanging="305"/>
      </w:pPr>
      <w:rPr>
        <w:rFonts w:hint="default"/>
        <w:lang w:val="it-IT" w:eastAsia="it-IT" w:bidi="it-IT"/>
      </w:rPr>
    </w:lvl>
  </w:abstractNum>
  <w:abstractNum w:abstractNumId="110" w15:restartNumberingAfterBreak="0">
    <w:nsid w:val="4C146881"/>
    <w:multiLevelType w:val="multilevel"/>
    <w:tmpl w:val="AF2825A4"/>
    <w:lvl w:ilvl="0">
      <w:start w:val="1"/>
      <w:numFmt w:val="bullet"/>
      <w:lvlText w:val="▪"/>
      <w:lvlJc w:val="left"/>
      <w:pPr>
        <w:ind w:left="283" w:hanging="283"/>
      </w:pPr>
      <w:rPr>
        <w:rFonts w:ascii="Noto Sans Symbols" w:eastAsia="Noto Sans Symbols" w:hAnsi="Noto Sans Symbols" w:cs="Noto Sans Symbols"/>
        <w:color w:val="00000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1" w15:restartNumberingAfterBreak="0">
    <w:nsid w:val="4CEF2245"/>
    <w:multiLevelType w:val="hybridMultilevel"/>
    <w:tmpl w:val="C91830E6"/>
    <w:lvl w:ilvl="0" w:tplc="6BD8DACE">
      <w:numFmt w:val="bullet"/>
      <w:lvlText w:val="•"/>
      <w:lvlJc w:val="left"/>
      <w:pPr>
        <w:ind w:left="1338" w:hanging="579"/>
      </w:pPr>
      <w:rPr>
        <w:rFonts w:ascii="Times New Roman" w:eastAsia="Times New Roman" w:hAnsi="Times New Roman" w:cs="Times New Roman" w:hint="default"/>
        <w:color w:val="0B0B0B"/>
        <w:w w:val="102"/>
        <w:sz w:val="20"/>
        <w:szCs w:val="20"/>
        <w:lang w:val="it-IT" w:eastAsia="it-IT" w:bidi="it-IT"/>
      </w:rPr>
    </w:lvl>
    <w:lvl w:ilvl="1" w:tplc="9F7E2CDA">
      <w:numFmt w:val="bullet"/>
      <w:lvlText w:val="•"/>
      <w:lvlJc w:val="left"/>
      <w:pPr>
        <w:ind w:left="2306" w:hanging="579"/>
      </w:pPr>
      <w:rPr>
        <w:rFonts w:hint="default"/>
        <w:lang w:val="it-IT" w:eastAsia="it-IT" w:bidi="it-IT"/>
      </w:rPr>
    </w:lvl>
    <w:lvl w:ilvl="2" w:tplc="2900449A">
      <w:numFmt w:val="bullet"/>
      <w:lvlText w:val="•"/>
      <w:lvlJc w:val="left"/>
      <w:pPr>
        <w:ind w:left="3272" w:hanging="579"/>
      </w:pPr>
      <w:rPr>
        <w:rFonts w:hint="default"/>
        <w:lang w:val="it-IT" w:eastAsia="it-IT" w:bidi="it-IT"/>
      </w:rPr>
    </w:lvl>
    <w:lvl w:ilvl="3" w:tplc="43D48FF0">
      <w:numFmt w:val="bullet"/>
      <w:lvlText w:val="•"/>
      <w:lvlJc w:val="left"/>
      <w:pPr>
        <w:ind w:left="4238" w:hanging="579"/>
      </w:pPr>
      <w:rPr>
        <w:rFonts w:hint="default"/>
        <w:lang w:val="it-IT" w:eastAsia="it-IT" w:bidi="it-IT"/>
      </w:rPr>
    </w:lvl>
    <w:lvl w:ilvl="4" w:tplc="93E424DC">
      <w:numFmt w:val="bullet"/>
      <w:lvlText w:val="•"/>
      <w:lvlJc w:val="left"/>
      <w:pPr>
        <w:ind w:left="5204" w:hanging="579"/>
      </w:pPr>
      <w:rPr>
        <w:rFonts w:hint="default"/>
        <w:lang w:val="it-IT" w:eastAsia="it-IT" w:bidi="it-IT"/>
      </w:rPr>
    </w:lvl>
    <w:lvl w:ilvl="5" w:tplc="6FA44C6C">
      <w:numFmt w:val="bullet"/>
      <w:lvlText w:val="•"/>
      <w:lvlJc w:val="left"/>
      <w:pPr>
        <w:ind w:left="6170" w:hanging="579"/>
      </w:pPr>
      <w:rPr>
        <w:rFonts w:hint="default"/>
        <w:lang w:val="it-IT" w:eastAsia="it-IT" w:bidi="it-IT"/>
      </w:rPr>
    </w:lvl>
    <w:lvl w:ilvl="6" w:tplc="40CA1206">
      <w:numFmt w:val="bullet"/>
      <w:lvlText w:val="•"/>
      <w:lvlJc w:val="left"/>
      <w:pPr>
        <w:ind w:left="7136" w:hanging="579"/>
      </w:pPr>
      <w:rPr>
        <w:rFonts w:hint="default"/>
        <w:lang w:val="it-IT" w:eastAsia="it-IT" w:bidi="it-IT"/>
      </w:rPr>
    </w:lvl>
    <w:lvl w:ilvl="7" w:tplc="BA00407A">
      <w:numFmt w:val="bullet"/>
      <w:lvlText w:val="•"/>
      <w:lvlJc w:val="left"/>
      <w:pPr>
        <w:ind w:left="8102" w:hanging="579"/>
      </w:pPr>
      <w:rPr>
        <w:rFonts w:hint="default"/>
        <w:lang w:val="it-IT" w:eastAsia="it-IT" w:bidi="it-IT"/>
      </w:rPr>
    </w:lvl>
    <w:lvl w:ilvl="8" w:tplc="DAA0EF92">
      <w:numFmt w:val="bullet"/>
      <w:lvlText w:val="•"/>
      <w:lvlJc w:val="left"/>
      <w:pPr>
        <w:ind w:left="9068" w:hanging="579"/>
      </w:pPr>
      <w:rPr>
        <w:rFonts w:hint="default"/>
        <w:lang w:val="it-IT" w:eastAsia="it-IT" w:bidi="it-IT"/>
      </w:rPr>
    </w:lvl>
  </w:abstractNum>
  <w:abstractNum w:abstractNumId="112" w15:restartNumberingAfterBreak="0">
    <w:nsid w:val="4CF631E8"/>
    <w:multiLevelType w:val="hybridMultilevel"/>
    <w:tmpl w:val="BC162B1E"/>
    <w:lvl w:ilvl="0" w:tplc="6954291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3" w15:restartNumberingAfterBreak="0">
    <w:nsid w:val="4DFD20DB"/>
    <w:multiLevelType w:val="multilevel"/>
    <w:tmpl w:val="18C8F2F6"/>
    <w:lvl w:ilvl="0">
      <w:start w:val="3"/>
      <w:numFmt w:val="decimal"/>
      <w:lvlText w:val="%1"/>
      <w:lvlJc w:val="left"/>
      <w:pPr>
        <w:ind w:left="1695" w:hanging="316"/>
      </w:pPr>
      <w:rPr>
        <w:rFonts w:hint="default"/>
        <w:lang w:val="it-IT" w:eastAsia="it-IT" w:bidi="it-IT"/>
      </w:rPr>
    </w:lvl>
    <w:lvl w:ilvl="1">
      <w:numFmt w:val="bullet"/>
      <w:lvlText w:val=""/>
      <w:lvlJc w:val="left"/>
      <w:pPr>
        <w:ind w:left="1695" w:hanging="316"/>
      </w:pPr>
      <w:rPr>
        <w:rFonts w:ascii="Wingdings" w:eastAsia="Wingdings" w:hAnsi="Wingdings" w:cs="Wingdings" w:hint="default"/>
        <w:color w:val="0B0B0B"/>
        <w:spacing w:val="-22"/>
        <w:w w:val="100"/>
        <w:sz w:val="21"/>
        <w:szCs w:val="21"/>
        <w:lang w:val="it-IT" w:eastAsia="it-IT" w:bidi="it-IT"/>
      </w:rPr>
    </w:lvl>
    <w:lvl w:ilvl="2">
      <w:numFmt w:val="bullet"/>
      <w:lvlText w:val="•"/>
      <w:lvlJc w:val="left"/>
      <w:pPr>
        <w:ind w:left="3560" w:hanging="316"/>
      </w:pPr>
      <w:rPr>
        <w:rFonts w:hint="default"/>
        <w:color w:val="0B0B0B"/>
        <w:w w:val="102"/>
        <w:sz w:val="18"/>
        <w:szCs w:val="18"/>
        <w:lang w:val="it-IT" w:eastAsia="it-IT" w:bidi="it-IT"/>
      </w:rPr>
    </w:lvl>
    <w:lvl w:ilvl="3">
      <w:numFmt w:val="bullet"/>
      <w:lvlText w:val="•"/>
      <w:lvlJc w:val="left"/>
      <w:pPr>
        <w:ind w:left="4490" w:hanging="316"/>
      </w:pPr>
      <w:rPr>
        <w:rFonts w:hint="default"/>
        <w:lang w:val="it-IT" w:eastAsia="it-IT" w:bidi="it-IT"/>
      </w:rPr>
    </w:lvl>
    <w:lvl w:ilvl="4">
      <w:numFmt w:val="bullet"/>
      <w:lvlText w:val="•"/>
      <w:lvlJc w:val="left"/>
      <w:pPr>
        <w:ind w:left="5420" w:hanging="316"/>
      </w:pPr>
      <w:rPr>
        <w:rFonts w:hint="default"/>
        <w:lang w:val="it-IT" w:eastAsia="it-IT" w:bidi="it-IT"/>
      </w:rPr>
    </w:lvl>
    <w:lvl w:ilvl="5">
      <w:numFmt w:val="bullet"/>
      <w:lvlText w:val="•"/>
      <w:lvlJc w:val="left"/>
      <w:pPr>
        <w:ind w:left="6350" w:hanging="316"/>
      </w:pPr>
      <w:rPr>
        <w:rFonts w:hint="default"/>
        <w:lang w:val="it-IT" w:eastAsia="it-IT" w:bidi="it-IT"/>
      </w:rPr>
    </w:lvl>
    <w:lvl w:ilvl="6">
      <w:numFmt w:val="bullet"/>
      <w:lvlText w:val="•"/>
      <w:lvlJc w:val="left"/>
      <w:pPr>
        <w:ind w:left="7280" w:hanging="316"/>
      </w:pPr>
      <w:rPr>
        <w:rFonts w:hint="default"/>
        <w:lang w:val="it-IT" w:eastAsia="it-IT" w:bidi="it-IT"/>
      </w:rPr>
    </w:lvl>
    <w:lvl w:ilvl="7">
      <w:numFmt w:val="bullet"/>
      <w:lvlText w:val="•"/>
      <w:lvlJc w:val="left"/>
      <w:pPr>
        <w:ind w:left="8210" w:hanging="316"/>
      </w:pPr>
      <w:rPr>
        <w:rFonts w:hint="default"/>
        <w:lang w:val="it-IT" w:eastAsia="it-IT" w:bidi="it-IT"/>
      </w:rPr>
    </w:lvl>
    <w:lvl w:ilvl="8">
      <w:numFmt w:val="bullet"/>
      <w:lvlText w:val="•"/>
      <w:lvlJc w:val="left"/>
      <w:pPr>
        <w:ind w:left="9140" w:hanging="316"/>
      </w:pPr>
      <w:rPr>
        <w:rFonts w:hint="default"/>
        <w:lang w:val="it-IT" w:eastAsia="it-IT" w:bidi="it-IT"/>
      </w:rPr>
    </w:lvl>
  </w:abstractNum>
  <w:abstractNum w:abstractNumId="114" w15:restartNumberingAfterBreak="0">
    <w:nsid w:val="4E043698"/>
    <w:multiLevelType w:val="hybridMultilevel"/>
    <w:tmpl w:val="65F02328"/>
    <w:lvl w:ilvl="0" w:tplc="080C3356">
      <w:start w:val="1"/>
      <w:numFmt w:val="lowerRoman"/>
      <w:lvlText w:val="(%1)"/>
      <w:lvlJc w:val="left"/>
      <w:pPr>
        <w:ind w:left="2301" w:hanging="305"/>
      </w:pPr>
      <w:rPr>
        <w:rFonts w:ascii="Calibri" w:eastAsia="Calibri" w:hAnsi="Calibri" w:cs="Calibri" w:hint="default"/>
        <w:spacing w:val="-1"/>
        <w:w w:val="103"/>
        <w:sz w:val="18"/>
        <w:szCs w:val="18"/>
        <w:lang w:val="it-IT" w:eastAsia="it-IT" w:bidi="it-IT"/>
      </w:rPr>
    </w:lvl>
    <w:lvl w:ilvl="1" w:tplc="B5B45DA8">
      <w:numFmt w:val="bullet"/>
      <w:lvlText w:val="•"/>
      <w:lvlJc w:val="left"/>
      <w:pPr>
        <w:ind w:left="3170" w:hanging="305"/>
      </w:pPr>
      <w:rPr>
        <w:rFonts w:hint="default"/>
        <w:lang w:val="it-IT" w:eastAsia="it-IT" w:bidi="it-IT"/>
      </w:rPr>
    </w:lvl>
    <w:lvl w:ilvl="2" w:tplc="686C7DD0">
      <w:numFmt w:val="bullet"/>
      <w:lvlText w:val="•"/>
      <w:lvlJc w:val="left"/>
      <w:pPr>
        <w:ind w:left="4040" w:hanging="305"/>
      </w:pPr>
      <w:rPr>
        <w:rFonts w:hint="default"/>
        <w:lang w:val="it-IT" w:eastAsia="it-IT" w:bidi="it-IT"/>
      </w:rPr>
    </w:lvl>
    <w:lvl w:ilvl="3" w:tplc="F498F328">
      <w:numFmt w:val="bullet"/>
      <w:lvlText w:val="•"/>
      <w:lvlJc w:val="left"/>
      <w:pPr>
        <w:ind w:left="4910" w:hanging="305"/>
      </w:pPr>
      <w:rPr>
        <w:rFonts w:hint="default"/>
        <w:lang w:val="it-IT" w:eastAsia="it-IT" w:bidi="it-IT"/>
      </w:rPr>
    </w:lvl>
    <w:lvl w:ilvl="4" w:tplc="E3942F30">
      <w:numFmt w:val="bullet"/>
      <w:lvlText w:val="•"/>
      <w:lvlJc w:val="left"/>
      <w:pPr>
        <w:ind w:left="5780" w:hanging="305"/>
      </w:pPr>
      <w:rPr>
        <w:rFonts w:hint="default"/>
        <w:lang w:val="it-IT" w:eastAsia="it-IT" w:bidi="it-IT"/>
      </w:rPr>
    </w:lvl>
    <w:lvl w:ilvl="5" w:tplc="BBA2DD96">
      <w:numFmt w:val="bullet"/>
      <w:lvlText w:val="•"/>
      <w:lvlJc w:val="left"/>
      <w:pPr>
        <w:ind w:left="6650" w:hanging="305"/>
      </w:pPr>
      <w:rPr>
        <w:rFonts w:hint="default"/>
        <w:lang w:val="it-IT" w:eastAsia="it-IT" w:bidi="it-IT"/>
      </w:rPr>
    </w:lvl>
    <w:lvl w:ilvl="6" w:tplc="718A5F86">
      <w:numFmt w:val="bullet"/>
      <w:lvlText w:val="•"/>
      <w:lvlJc w:val="left"/>
      <w:pPr>
        <w:ind w:left="7520" w:hanging="305"/>
      </w:pPr>
      <w:rPr>
        <w:rFonts w:hint="default"/>
        <w:lang w:val="it-IT" w:eastAsia="it-IT" w:bidi="it-IT"/>
      </w:rPr>
    </w:lvl>
    <w:lvl w:ilvl="7" w:tplc="2800E130">
      <w:numFmt w:val="bullet"/>
      <w:lvlText w:val="•"/>
      <w:lvlJc w:val="left"/>
      <w:pPr>
        <w:ind w:left="8390" w:hanging="305"/>
      </w:pPr>
      <w:rPr>
        <w:rFonts w:hint="default"/>
        <w:lang w:val="it-IT" w:eastAsia="it-IT" w:bidi="it-IT"/>
      </w:rPr>
    </w:lvl>
    <w:lvl w:ilvl="8" w:tplc="904AFC68">
      <w:numFmt w:val="bullet"/>
      <w:lvlText w:val="•"/>
      <w:lvlJc w:val="left"/>
      <w:pPr>
        <w:ind w:left="9260" w:hanging="305"/>
      </w:pPr>
      <w:rPr>
        <w:rFonts w:hint="default"/>
        <w:lang w:val="it-IT" w:eastAsia="it-IT" w:bidi="it-IT"/>
      </w:rPr>
    </w:lvl>
  </w:abstractNum>
  <w:abstractNum w:abstractNumId="115" w15:restartNumberingAfterBreak="0">
    <w:nsid w:val="4E817505"/>
    <w:multiLevelType w:val="multilevel"/>
    <w:tmpl w:val="3AB455C0"/>
    <w:lvl w:ilvl="0">
      <w:start w:val="1"/>
      <w:numFmt w:val="bullet"/>
      <w:lvlText w:val="▪"/>
      <w:lvlJc w:val="left"/>
      <w:pPr>
        <w:ind w:left="720" w:hanging="360"/>
      </w:pPr>
      <w:rPr>
        <w:rFonts w:ascii="Noto Sans Symbols" w:eastAsia="Noto Sans Symbols" w:hAnsi="Noto Sans Symbols" w:cs="Noto Sans Symbols"/>
        <w:color w:val="222222"/>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6" w15:restartNumberingAfterBreak="0">
    <w:nsid w:val="4EB53FF8"/>
    <w:multiLevelType w:val="multilevel"/>
    <w:tmpl w:val="A2B8136A"/>
    <w:lvl w:ilvl="0">
      <w:start w:val="2"/>
      <w:numFmt w:val="decimal"/>
      <w:lvlText w:val="%1"/>
      <w:lvlJc w:val="left"/>
      <w:pPr>
        <w:ind w:left="360" w:hanging="360"/>
      </w:pPr>
      <w:rPr>
        <w:rFonts w:hint="default"/>
        <w:color w:val="0B0B0B"/>
        <w:w w:val="105"/>
      </w:rPr>
    </w:lvl>
    <w:lvl w:ilvl="1">
      <w:start w:val="1"/>
      <w:numFmt w:val="decimal"/>
      <w:lvlText w:val="%1.%2"/>
      <w:lvlJc w:val="left"/>
      <w:pPr>
        <w:ind w:left="1731" w:hanging="360"/>
      </w:pPr>
      <w:rPr>
        <w:rFonts w:hint="default"/>
        <w:color w:val="0B0B0B"/>
        <w:w w:val="105"/>
      </w:rPr>
    </w:lvl>
    <w:lvl w:ilvl="2">
      <w:start w:val="1"/>
      <w:numFmt w:val="decimal"/>
      <w:lvlText w:val="%1.%2.%3"/>
      <w:lvlJc w:val="left"/>
      <w:pPr>
        <w:ind w:left="3462" w:hanging="720"/>
      </w:pPr>
      <w:rPr>
        <w:rFonts w:hint="default"/>
        <w:color w:val="0B0B0B"/>
        <w:w w:val="105"/>
      </w:rPr>
    </w:lvl>
    <w:lvl w:ilvl="3">
      <w:start w:val="1"/>
      <w:numFmt w:val="decimal"/>
      <w:lvlText w:val="%1.%2.%3.%4"/>
      <w:lvlJc w:val="left"/>
      <w:pPr>
        <w:ind w:left="4833" w:hanging="720"/>
      </w:pPr>
      <w:rPr>
        <w:rFonts w:hint="default"/>
        <w:color w:val="0B0B0B"/>
        <w:w w:val="105"/>
      </w:rPr>
    </w:lvl>
    <w:lvl w:ilvl="4">
      <w:start w:val="1"/>
      <w:numFmt w:val="decimal"/>
      <w:lvlText w:val="%1.%2.%3.%4.%5"/>
      <w:lvlJc w:val="left"/>
      <w:pPr>
        <w:ind w:left="6204" w:hanging="720"/>
      </w:pPr>
      <w:rPr>
        <w:rFonts w:hint="default"/>
        <w:color w:val="0B0B0B"/>
        <w:w w:val="105"/>
      </w:rPr>
    </w:lvl>
    <w:lvl w:ilvl="5">
      <w:start w:val="1"/>
      <w:numFmt w:val="decimal"/>
      <w:lvlText w:val="%1.%2.%3.%4.%5.%6"/>
      <w:lvlJc w:val="left"/>
      <w:pPr>
        <w:ind w:left="7935" w:hanging="1080"/>
      </w:pPr>
      <w:rPr>
        <w:rFonts w:hint="default"/>
        <w:color w:val="0B0B0B"/>
        <w:w w:val="105"/>
      </w:rPr>
    </w:lvl>
    <w:lvl w:ilvl="6">
      <w:start w:val="1"/>
      <w:numFmt w:val="decimal"/>
      <w:lvlText w:val="%1.%2.%3.%4.%5.%6.%7"/>
      <w:lvlJc w:val="left"/>
      <w:pPr>
        <w:ind w:left="9306" w:hanging="1080"/>
      </w:pPr>
      <w:rPr>
        <w:rFonts w:hint="default"/>
        <w:color w:val="0B0B0B"/>
        <w:w w:val="105"/>
      </w:rPr>
    </w:lvl>
    <w:lvl w:ilvl="7">
      <w:start w:val="1"/>
      <w:numFmt w:val="decimal"/>
      <w:lvlText w:val="%1.%2.%3.%4.%5.%6.%7.%8"/>
      <w:lvlJc w:val="left"/>
      <w:pPr>
        <w:ind w:left="11037" w:hanging="1440"/>
      </w:pPr>
      <w:rPr>
        <w:rFonts w:hint="default"/>
        <w:color w:val="0B0B0B"/>
        <w:w w:val="105"/>
      </w:rPr>
    </w:lvl>
    <w:lvl w:ilvl="8">
      <w:start w:val="1"/>
      <w:numFmt w:val="decimal"/>
      <w:lvlText w:val="%1.%2.%3.%4.%5.%6.%7.%8.%9"/>
      <w:lvlJc w:val="left"/>
      <w:pPr>
        <w:ind w:left="12408" w:hanging="1440"/>
      </w:pPr>
      <w:rPr>
        <w:rFonts w:hint="default"/>
        <w:color w:val="0B0B0B"/>
        <w:w w:val="105"/>
      </w:rPr>
    </w:lvl>
  </w:abstractNum>
  <w:abstractNum w:abstractNumId="117" w15:restartNumberingAfterBreak="0">
    <w:nsid w:val="4EDA510C"/>
    <w:multiLevelType w:val="multilevel"/>
    <w:tmpl w:val="B0BA7C9C"/>
    <w:lvl w:ilvl="0">
      <w:start w:val="1"/>
      <w:numFmt w:val="decimal"/>
      <w:lvlText w:val="%1."/>
      <w:lvlJc w:val="left"/>
      <w:pPr>
        <w:ind w:left="1601" w:hanging="360"/>
      </w:pPr>
      <w:rPr>
        <w:rFonts w:hint="default"/>
        <w:color w:val="0B0B0B"/>
      </w:rPr>
    </w:lvl>
    <w:lvl w:ilvl="1">
      <w:start w:val="1"/>
      <w:numFmt w:val="decimal"/>
      <w:isLgl/>
      <w:lvlText w:val="%1.%2"/>
      <w:lvlJc w:val="left"/>
      <w:pPr>
        <w:ind w:left="1739" w:hanging="360"/>
      </w:pPr>
      <w:rPr>
        <w:rFonts w:hint="default"/>
      </w:rPr>
    </w:lvl>
    <w:lvl w:ilvl="2">
      <w:start w:val="1"/>
      <w:numFmt w:val="decimal"/>
      <w:isLgl/>
      <w:lvlText w:val="%1.%2.%3"/>
      <w:lvlJc w:val="left"/>
      <w:pPr>
        <w:ind w:left="2237" w:hanging="720"/>
      </w:pPr>
      <w:rPr>
        <w:rFonts w:hint="default"/>
      </w:rPr>
    </w:lvl>
    <w:lvl w:ilvl="3">
      <w:start w:val="1"/>
      <w:numFmt w:val="decimal"/>
      <w:isLgl/>
      <w:lvlText w:val="%1.%2.%3.%4"/>
      <w:lvlJc w:val="left"/>
      <w:pPr>
        <w:ind w:left="2375" w:hanging="720"/>
      </w:pPr>
      <w:rPr>
        <w:rFonts w:hint="default"/>
      </w:rPr>
    </w:lvl>
    <w:lvl w:ilvl="4">
      <w:start w:val="1"/>
      <w:numFmt w:val="decimal"/>
      <w:isLgl/>
      <w:lvlText w:val="%1.%2.%3.%4.%5"/>
      <w:lvlJc w:val="left"/>
      <w:pPr>
        <w:ind w:left="2513" w:hanging="720"/>
      </w:pPr>
      <w:rPr>
        <w:rFonts w:hint="default"/>
      </w:rPr>
    </w:lvl>
    <w:lvl w:ilvl="5">
      <w:start w:val="1"/>
      <w:numFmt w:val="decimal"/>
      <w:isLgl/>
      <w:lvlText w:val="%1.%2.%3.%4.%5.%6"/>
      <w:lvlJc w:val="left"/>
      <w:pPr>
        <w:ind w:left="3011" w:hanging="1080"/>
      </w:pPr>
      <w:rPr>
        <w:rFonts w:hint="default"/>
      </w:rPr>
    </w:lvl>
    <w:lvl w:ilvl="6">
      <w:start w:val="1"/>
      <w:numFmt w:val="decimal"/>
      <w:isLgl/>
      <w:lvlText w:val="%1.%2.%3.%4.%5.%6.%7"/>
      <w:lvlJc w:val="left"/>
      <w:pPr>
        <w:ind w:left="3149" w:hanging="1080"/>
      </w:pPr>
      <w:rPr>
        <w:rFonts w:hint="default"/>
      </w:rPr>
    </w:lvl>
    <w:lvl w:ilvl="7">
      <w:start w:val="1"/>
      <w:numFmt w:val="decimal"/>
      <w:isLgl/>
      <w:lvlText w:val="%1.%2.%3.%4.%5.%6.%7.%8"/>
      <w:lvlJc w:val="left"/>
      <w:pPr>
        <w:ind w:left="3647" w:hanging="1440"/>
      </w:pPr>
      <w:rPr>
        <w:rFonts w:hint="default"/>
      </w:rPr>
    </w:lvl>
    <w:lvl w:ilvl="8">
      <w:start w:val="1"/>
      <w:numFmt w:val="decimal"/>
      <w:isLgl/>
      <w:lvlText w:val="%1.%2.%3.%4.%5.%6.%7.%8.%9"/>
      <w:lvlJc w:val="left"/>
      <w:pPr>
        <w:ind w:left="3785" w:hanging="1440"/>
      </w:pPr>
      <w:rPr>
        <w:rFonts w:hint="default"/>
      </w:rPr>
    </w:lvl>
  </w:abstractNum>
  <w:abstractNum w:abstractNumId="118" w15:restartNumberingAfterBreak="0">
    <w:nsid w:val="505B7E77"/>
    <w:multiLevelType w:val="multilevel"/>
    <w:tmpl w:val="D79027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9" w15:restartNumberingAfterBreak="0">
    <w:nsid w:val="50C151E6"/>
    <w:multiLevelType w:val="multilevel"/>
    <w:tmpl w:val="6EAE68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0" w15:restartNumberingAfterBreak="0">
    <w:nsid w:val="51A56D33"/>
    <w:multiLevelType w:val="multilevel"/>
    <w:tmpl w:val="26E0CD82"/>
    <w:lvl w:ilvl="0">
      <w:start w:val="3"/>
      <w:numFmt w:val="decimal"/>
      <w:lvlText w:val="%1"/>
      <w:lvlJc w:val="left"/>
      <w:pPr>
        <w:ind w:left="360" w:hanging="360"/>
      </w:pPr>
      <w:rPr>
        <w:rFonts w:hint="default"/>
        <w:color w:val="0B0B0B"/>
      </w:rPr>
    </w:lvl>
    <w:lvl w:ilvl="1">
      <w:start w:val="1"/>
      <w:numFmt w:val="decimal"/>
      <w:lvlText w:val="%1.%2"/>
      <w:lvlJc w:val="left"/>
      <w:pPr>
        <w:ind w:left="2538" w:hanging="360"/>
      </w:pPr>
      <w:rPr>
        <w:rFonts w:hint="default"/>
        <w:color w:val="0B0B0B"/>
      </w:rPr>
    </w:lvl>
    <w:lvl w:ilvl="2">
      <w:start w:val="1"/>
      <w:numFmt w:val="decimal"/>
      <w:lvlText w:val="%1.%2.%3"/>
      <w:lvlJc w:val="left"/>
      <w:pPr>
        <w:ind w:left="5076" w:hanging="720"/>
      </w:pPr>
      <w:rPr>
        <w:rFonts w:hint="default"/>
        <w:color w:val="0B0B0B"/>
      </w:rPr>
    </w:lvl>
    <w:lvl w:ilvl="3">
      <w:start w:val="1"/>
      <w:numFmt w:val="decimal"/>
      <w:lvlText w:val="%1.%2.%3.%4"/>
      <w:lvlJc w:val="left"/>
      <w:pPr>
        <w:ind w:left="7254" w:hanging="720"/>
      </w:pPr>
      <w:rPr>
        <w:rFonts w:hint="default"/>
        <w:color w:val="0B0B0B"/>
      </w:rPr>
    </w:lvl>
    <w:lvl w:ilvl="4">
      <w:start w:val="1"/>
      <w:numFmt w:val="decimal"/>
      <w:lvlText w:val="%1.%2.%3.%4.%5"/>
      <w:lvlJc w:val="left"/>
      <w:pPr>
        <w:ind w:left="9432" w:hanging="720"/>
      </w:pPr>
      <w:rPr>
        <w:rFonts w:hint="default"/>
        <w:color w:val="0B0B0B"/>
      </w:rPr>
    </w:lvl>
    <w:lvl w:ilvl="5">
      <w:start w:val="1"/>
      <w:numFmt w:val="decimal"/>
      <w:lvlText w:val="%1.%2.%3.%4.%5.%6"/>
      <w:lvlJc w:val="left"/>
      <w:pPr>
        <w:ind w:left="11970" w:hanging="1080"/>
      </w:pPr>
      <w:rPr>
        <w:rFonts w:hint="default"/>
        <w:color w:val="0B0B0B"/>
      </w:rPr>
    </w:lvl>
    <w:lvl w:ilvl="6">
      <w:start w:val="1"/>
      <w:numFmt w:val="decimal"/>
      <w:lvlText w:val="%1.%2.%3.%4.%5.%6.%7"/>
      <w:lvlJc w:val="left"/>
      <w:pPr>
        <w:ind w:left="14148" w:hanging="1080"/>
      </w:pPr>
      <w:rPr>
        <w:rFonts w:hint="default"/>
        <w:color w:val="0B0B0B"/>
      </w:rPr>
    </w:lvl>
    <w:lvl w:ilvl="7">
      <w:start w:val="1"/>
      <w:numFmt w:val="decimal"/>
      <w:lvlText w:val="%1.%2.%3.%4.%5.%6.%7.%8"/>
      <w:lvlJc w:val="left"/>
      <w:pPr>
        <w:ind w:left="16686" w:hanging="1440"/>
      </w:pPr>
      <w:rPr>
        <w:rFonts w:hint="default"/>
        <w:color w:val="0B0B0B"/>
      </w:rPr>
    </w:lvl>
    <w:lvl w:ilvl="8">
      <w:start w:val="1"/>
      <w:numFmt w:val="decimal"/>
      <w:lvlText w:val="%1.%2.%3.%4.%5.%6.%7.%8.%9"/>
      <w:lvlJc w:val="left"/>
      <w:pPr>
        <w:ind w:left="18864" w:hanging="1440"/>
      </w:pPr>
      <w:rPr>
        <w:rFonts w:hint="default"/>
        <w:color w:val="0B0B0B"/>
      </w:rPr>
    </w:lvl>
  </w:abstractNum>
  <w:abstractNum w:abstractNumId="121" w15:restartNumberingAfterBreak="0">
    <w:nsid w:val="51EA44B1"/>
    <w:multiLevelType w:val="multilevel"/>
    <w:tmpl w:val="FE4658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5234655F"/>
    <w:multiLevelType w:val="multilevel"/>
    <w:tmpl w:val="540A9EE4"/>
    <w:lvl w:ilvl="0">
      <w:start w:val="2"/>
      <w:numFmt w:val="decimal"/>
      <w:lvlText w:val="%1"/>
      <w:lvlJc w:val="left"/>
      <w:pPr>
        <w:ind w:left="360" w:hanging="360"/>
      </w:pPr>
      <w:rPr>
        <w:rFonts w:hint="default"/>
        <w:color w:val="0B0B0B"/>
      </w:rPr>
    </w:lvl>
    <w:lvl w:ilvl="1">
      <w:start w:val="1"/>
      <w:numFmt w:val="decimal"/>
      <w:lvlText w:val="%1.%2"/>
      <w:lvlJc w:val="left"/>
      <w:pPr>
        <w:ind w:left="360" w:hanging="360"/>
      </w:pPr>
      <w:rPr>
        <w:rFonts w:hint="default"/>
        <w:color w:val="0B0B0B"/>
      </w:rPr>
    </w:lvl>
    <w:lvl w:ilvl="2">
      <w:start w:val="1"/>
      <w:numFmt w:val="decimal"/>
      <w:lvlText w:val="%1.%2.%3"/>
      <w:lvlJc w:val="left"/>
      <w:pPr>
        <w:ind w:left="3478" w:hanging="720"/>
      </w:pPr>
      <w:rPr>
        <w:rFonts w:hint="default"/>
        <w:color w:val="0B0B0B"/>
      </w:rPr>
    </w:lvl>
    <w:lvl w:ilvl="3">
      <w:start w:val="1"/>
      <w:numFmt w:val="decimal"/>
      <w:lvlText w:val="%1.%2.%3.%4"/>
      <w:lvlJc w:val="left"/>
      <w:pPr>
        <w:ind w:left="4857" w:hanging="720"/>
      </w:pPr>
      <w:rPr>
        <w:rFonts w:hint="default"/>
        <w:color w:val="0B0B0B"/>
      </w:rPr>
    </w:lvl>
    <w:lvl w:ilvl="4">
      <w:start w:val="1"/>
      <w:numFmt w:val="decimal"/>
      <w:lvlText w:val="%1.%2.%3.%4.%5"/>
      <w:lvlJc w:val="left"/>
      <w:pPr>
        <w:ind w:left="6236" w:hanging="720"/>
      </w:pPr>
      <w:rPr>
        <w:rFonts w:hint="default"/>
        <w:color w:val="0B0B0B"/>
      </w:rPr>
    </w:lvl>
    <w:lvl w:ilvl="5">
      <w:start w:val="1"/>
      <w:numFmt w:val="decimal"/>
      <w:lvlText w:val="%1.%2.%3.%4.%5.%6"/>
      <w:lvlJc w:val="left"/>
      <w:pPr>
        <w:ind w:left="7975" w:hanging="1080"/>
      </w:pPr>
      <w:rPr>
        <w:rFonts w:hint="default"/>
        <w:color w:val="0B0B0B"/>
      </w:rPr>
    </w:lvl>
    <w:lvl w:ilvl="6">
      <w:start w:val="1"/>
      <w:numFmt w:val="decimal"/>
      <w:lvlText w:val="%1.%2.%3.%4.%5.%6.%7"/>
      <w:lvlJc w:val="left"/>
      <w:pPr>
        <w:ind w:left="9354" w:hanging="1080"/>
      </w:pPr>
      <w:rPr>
        <w:rFonts w:hint="default"/>
        <w:color w:val="0B0B0B"/>
      </w:rPr>
    </w:lvl>
    <w:lvl w:ilvl="7">
      <w:start w:val="1"/>
      <w:numFmt w:val="decimal"/>
      <w:lvlText w:val="%1.%2.%3.%4.%5.%6.%7.%8"/>
      <w:lvlJc w:val="left"/>
      <w:pPr>
        <w:ind w:left="11093" w:hanging="1440"/>
      </w:pPr>
      <w:rPr>
        <w:rFonts w:hint="default"/>
        <w:color w:val="0B0B0B"/>
      </w:rPr>
    </w:lvl>
    <w:lvl w:ilvl="8">
      <w:start w:val="1"/>
      <w:numFmt w:val="decimal"/>
      <w:lvlText w:val="%1.%2.%3.%4.%5.%6.%7.%8.%9"/>
      <w:lvlJc w:val="left"/>
      <w:pPr>
        <w:ind w:left="12472" w:hanging="1440"/>
      </w:pPr>
      <w:rPr>
        <w:rFonts w:hint="default"/>
        <w:color w:val="0B0B0B"/>
      </w:rPr>
    </w:lvl>
  </w:abstractNum>
  <w:abstractNum w:abstractNumId="123" w15:restartNumberingAfterBreak="0">
    <w:nsid w:val="5274063A"/>
    <w:multiLevelType w:val="hybridMultilevel"/>
    <w:tmpl w:val="34200F1A"/>
    <w:lvl w:ilvl="0" w:tplc="9E0840BA">
      <w:start w:val="100"/>
      <w:numFmt w:val="bullet"/>
      <w:lvlText w:val="-"/>
      <w:lvlJc w:val="left"/>
      <w:pPr>
        <w:ind w:left="720" w:hanging="360"/>
      </w:pPr>
      <w:rPr>
        <w:rFonts w:ascii="Calibri" w:eastAsia="Times New Roman" w:hAnsi="Calibri" w:cs="Calibri" w:hint="default"/>
        <w:b/>
      </w:rPr>
    </w:lvl>
    <w:lvl w:ilvl="1" w:tplc="9E0840BA">
      <w:start w:val="100"/>
      <w:numFmt w:val="bullet"/>
      <w:lvlText w:val="-"/>
      <w:lvlJc w:val="left"/>
      <w:pPr>
        <w:ind w:left="1440" w:hanging="360"/>
      </w:pPr>
      <w:rPr>
        <w:rFonts w:ascii="Calibri" w:eastAsia="Times New Roman" w:hAnsi="Calibri" w:cs="Calibri" w:hint="default"/>
        <w:b/>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4" w15:restartNumberingAfterBreak="0">
    <w:nsid w:val="52EB5305"/>
    <w:multiLevelType w:val="multilevel"/>
    <w:tmpl w:val="5622EE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5" w15:restartNumberingAfterBreak="0">
    <w:nsid w:val="52F95346"/>
    <w:multiLevelType w:val="hybridMultilevel"/>
    <w:tmpl w:val="F1A4A90C"/>
    <w:lvl w:ilvl="0" w:tplc="BDBC7524">
      <w:start w:val="1"/>
      <w:numFmt w:val="decimal"/>
      <w:lvlText w:val="%1."/>
      <w:lvlJc w:val="left"/>
      <w:pPr>
        <w:ind w:left="509" w:hanging="408"/>
        <w:jc w:val="right"/>
      </w:pPr>
      <w:rPr>
        <w:rFonts w:hint="default"/>
        <w:b/>
        <w:bCs/>
        <w:spacing w:val="-1"/>
        <w:w w:val="101"/>
        <w:lang w:val="it-IT" w:eastAsia="it-IT" w:bidi="it-IT"/>
      </w:rPr>
    </w:lvl>
    <w:lvl w:ilvl="1" w:tplc="6E181542">
      <w:numFmt w:val="bullet"/>
      <w:lvlText w:val=""/>
      <w:lvlJc w:val="left"/>
      <w:pPr>
        <w:ind w:left="781" w:hanging="272"/>
      </w:pPr>
      <w:rPr>
        <w:rFonts w:ascii="Wingdings" w:eastAsia="Wingdings" w:hAnsi="Wingdings" w:cs="Wingdings" w:hint="default"/>
        <w:color w:val="0B0B0B"/>
        <w:w w:val="100"/>
        <w:sz w:val="21"/>
        <w:szCs w:val="21"/>
        <w:lang w:val="it-IT" w:eastAsia="it-IT" w:bidi="it-IT"/>
      </w:rPr>
    </w:lvl>
    <w:lvl w:ilvl="2" w:tplc="E0DAA448">
      <w:numFmt w:val="bullet"/>
      <w:lvlText w:val="•"/>
      <w:lvlJc w:val="left"/>
      <w:pPr>
        <w:ind w:left="1646" w:hanging="272"/>
      </w:pPr>
      <w:rPr>
        <w:rFonts w:hint="default"/>
        <w:lang w:val="it-IT" w:eastAsia="it-IT" w:bidi="it-IT"/>
      </w:rPr>
    </w:lvl>
    <w:lvl w:ilvl="3" w:tplc="C9DC8CEC">
      <w:numFmt w:val="bullet"/>
      <w:lvlText w:val="•"/>
      <w:lvlJc w:val="left"/>
      <w:pPr>
        <w:ind w:left="2513" w:hanging="272"/>
      </w:pPr>
      <w:rPr>
        <w:rFonts w:hint="default"/>
        <w:lang w:val="it-IT" w:eastAsia="it-IT" w:bidi="it-IT"/>
      </w:rPr>
    </w:lvl>
    <w:lvl w:ilvl="4" w:tplc="E5B624BE">
      <w:numFmt w:val="bullet"/>
      <w:lvlText w:val="•"/>
      <w:lvlJc w:val="left"/>
      <w:pPr>
        <w:ind w:left="3380" w:hanging="272"/>
      </w:pPr>
      <w:rPr>
        <w:rFonts w:hint="default"/>
        <w:lang w:val="it-IT" w:eastAsia="it-IT" w:bidi="it-IT"/>
      </w:rPr>
    </w:lvl>
    <w:lvl w:ilvl="5" w:tplc="04DA7C2E">
      <w:numFmt w:val="bullet"/>
      <w:lvlText w:val="•"/>
      <w:lvlJc w:val="left"/>
      <w:pPr>
        <w:ind w:left="4246" w:hanging="272"/>
      </w:pPr>
      <w:rPr>
        <w:rFonts w:hint="default"/>
        <w:lang w:val="it-IT" w:eastAsia="it-IT" w:bidi="it-IT"/>
      </w:rPr>
    </w:lvl>
    <w:lvl w:ilvl="6" w:tplc="953EEC6A">
      <w:numFmt w:val="bullet"/>
      <w:lvlText w:val="•"/>
      <w:lvlJc w:val="left"/>
      <w:pPr>
        <w:ind w:left="5113" w:hanging="272"/>
      </w:pPr>
      <w:rPr>
        <w:rFonts w:hint="default"/>
        <w:lang w:val="it-IT" w:eastAsia="it-IT" w:bidi="it-IT"/>
      </w:rPr>
    </w:lvl>
    <w:lvl w:ilvl="7" w:tplc="3A5EA108">
      <w:numFmt w:val="bullet"/>
      <w:lvlText w:val="•"/>
      <w:lvlJc w:val="left"/>
      <w:pPr>
        <w:ind w:left="5980" w:hanging="272"/>
      </w:pPr>
      <w:rPr>
        <w:rFonts w:hint="default"/>
        <w:lang w:val="it-IT" w:eastAsia="it-IT" w:bidi="it-IT"/>
      </w:rPr>
    </w:lvl>
    <w:lvl w:ilvl="8" w:tplc="3E024822">
      <w:numFmt w:val="bullet"/>
      <w:lvlText w:val="•"/>
      <w:lvlJc w:val="left"/>
      <w:pPr>
        <w:ind w:left="6846" w:hanging="272"/>
      </w:pPr>
      <w:rPr>
        <w:rFonts w:hint="default"/>
        <w:lang w:val="it-IT" w:eastAsia="it-IT" w:bidi="it-IT"/>
      </w:rPr>
    </w:lvl>
  </w:abstractNum>
  <w:abstractNum w:abstractNumId="126" w15:restartNumberingAfterBreak="0">
    <w:nsid w:val="542D1947"/>
    <w:multiLevelType w:val="multilevel"/>
    <w:tmpl w:val="DE4A6DE8"/>
    <w:lvl w:ilvl="0">
      <w:start w:val="1"/>
      <w:numFmt w:val="decimal"/>
      <w:lvlText w:val="%1."/>
      <w:lvlJc w:val="left"/>
      <w:pPr>
        <w:ind w:left="720" w:hanging="360"/>
      </w:pPr>
    </w:lvl>
    <w:lvl w:ilvl="1">
      <w:start w:val="1"/>
      <w:numFmt w:val="decimal"/>
      <w:lvlText w:val="%2)"/>
      <w:lvlJc w:val="left"/>
      <w:pPr>
        <w:ind w:left="2000" w:hanging="920"/>
      </w:pPr>
    </w:lvl>
    <w:lvl w:ilvl="2">
      <w:start w:val="1"/>
      <w:numFmt w:val="lowerLetter"/>
      <w:lvlText w:val="%3)"/>
      <w:lvlJc w:val="left"/>
      <w:pPr>
        <w:ind w:left="2900" w:hanging="9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 w15:restartNumberingAfterBreak="0">
    <w:nsid w:val="55A868EB"/>
    <w:multiLevelType w:val="hybridMultilevel"/>
    <w:tmpl w:val="7942616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28" w15:restartNumberingAfterBreak="0">
    <w:nsid w:val="56193A44"/>
    <w:multiLevelType w:val="multilevel"/>
    <w:tmpl w:val="D6E8149C"/>
    <w:lvl w:ilvl="0">
      <w:start w:val="4"/>
      <w:numFmt w:val="decimal"/>
      <w:lvlText w:val="%1"/>
      <w:lvlJc w:val="left"/>
      <w:pPr>
        <w:ind w:left="726" w:hanging="490"/>
      </w:pPr>
      <w:rPr>
        <w:rFonts w:hint="default"/>
        <w:lang w:val="it-IT" w:eastAsia="it-IT" w:bidi="it-IT"/>
      </w:rPr>
    </w:lvl>
    <w:lvl w:ilvl="1">
      <w:start w:val="1"/>
      <w:numFmt w:val="decimal"/>
      <w:lvlText w:val="%1.%2."/>
      <w:lvlJc w:val="left"/>
      <w:pPr>
        <w:ind w:left="726" w:hanging="490"/>
      </w:pPr>
      <w:rPr>
        <w:rFonts w:ascii="Arial Narrow" w:eastAsia="Arial Narrow" w:hAnsi="Arial Narrow" w:cs="Arial Narrow" w:hint="default"/>
        <w:b/>
        <w:bCs/>
        <w:color w:val="313131"/>
        <w:spacing w:val="-1"/>
        <w:w w:val="102"/>
        <w:sz w:val="30"/>
        <w:szCs w:val="30"/>
        <w:lang w:val="it-IT" w:eastAsia="it-IT" w:bidi="it-IT"/>
      </w:rPr>
    </w:lvl>
    <w:lvl w:ilvl="2">
      <w:numFmt w:val="bullet"/>
      <w:lvlText w:val=""/>
      <w:lvlJc w:val="left"/>
      <w:pPr>
        <w:ind w:left="781" w:hanging="272"/>
      </w:pPr>
      <w:rPr>
        <w:rFonts w:ascii="Wingdings" w:eastAsia="Wingdings" w:hAnsi="Wingdings" w:cs="Wingdings" w:hint="default"/>
        <w:color w:val="0B0B0B"/>
        <w:w w:val="100"/>
        <w:sz w:val="21"/>
        <w:szCs w:val="21"/>
        <w:lang w:val="it-IT" w:eastAsia="it-IT" w:bidi="it-IT"/>
      </w:rPr>
    </w:lvl>
    <w:lvl w:ilvl="3">
      <w:numFmt w:val="bullet"/>
      <w:lvlText w:val="•"/>
      <w:lvlJc w:val="left"/>
      <w:pPr>
        <w:ind w:left="2513" w:hanging="272"/>
      </w:pPr>
      <w:rPr>
        <w:rFonts w:hint="default"/>
        <w:lang w:val="it-IT" w:eastAsia="it-IT" w:bidi="it-IT"/>
      </w:rPr>
    </w:lvl>
    <w:lvl w:ilvl="4">
      <w:numFmt w:val="bullet"/>
      <w:lvlText w:val="•"/>
      <w:lvlJc w:val="left"/>
      <w:pPr>
        <w:ind w:left="3380" w:hanging="272"/>
      </w:pPr>
      <w:rPr>
        <w:rFonts w:hint="default"/>
        <w:lang w:val="it-IT" w:eastAsia="it-IT" w:bidi="it-IT"/>
      </w:rPr>
    </w:lvl>
    <w:lvl w:ilvl="5">
      <w:numFmt w:val="bullet"/>
      <w:lvlText w:val="•"/>
      <w:lvlJc w:val="left"/>
      <w:pPr>
        <w:ind w:left="4246" w:hanging="272"/>
      </w:pPr>
      <w:rPr>
        <w:rFonts w:hint="default"/>
        <w:lang w:val="it-IT" w:eastAsia="it-IT" w:bidi="it-IT"/>
      </w:rPr>
    </w:lvl>
    <w:lvl w:ilvl="6">
      <w:numFmt w:val="bullet"/>
      <w:lvlText w:val="•"/>
      <w:lvlJc w:val="left"/>
      <w:pPr>
        <w:ind w:left="5113" w:hanging="272"/>
      </w:pPr>
      <w:rPr>
        <w:rFonts w:hint="default"/>
        <w:lang w:val="it-IT" w:eastAsia="it-IT" w:bidi="it-IT"/>
      </w:rPr>
    </w:lvl>
    <w:lvl w:ilvl="7">
      <w:numFmt w:val="bullet"/>
      <w:lvlText w:val="•"/>
      <w:lvlJc w:val="left"/>
      <w:pPr>
        <w:ind w:left="5980" w:hanging="272"/>
      </w:pPr>
      <w:rPr>
        <w:rFonts w:hint="default"/>
        <w:lang w:val="it-IT" w:eastAsia="it-IT" w:bidi="it-IT"/>
      </w:rPr>
    </w:lvl>
    <w:lvl w:ilvl="8">
      <w:numFmt w:val="bullet"/>
      <w:lvlText w:val="•"/>
      <w:lvlJc w:val="left"/>
      <w:pPr>
        <w:ind w:left="6846" w:hanging="272"/>
      </w:pPr>
      <w:rPr>
        <w:rFonts w:hint="default"/>
        <w:lang w:val="it-IT" w:eastAsia="it-IT" w:bidi="it-IT"/>
      </w:rPr>
    </w:lvl>
  </w:abstractNum>
  <w:abstractNum w:abstractNumId="129" w15:restartNumberingAfterBreak="0">
    <w:nsid w:val="571B63D4"/>
    <w:multiLevelType w:val="multilevel"/>
    <w:tmpl w:val="AE686AE8"/>
    <w:lvl w:ilvl="0">
      <w:start w:val="2"/>
      <w:numFmt w:val="decimal"/>
      <w:lvlText w:val="%1"/>
      <w:lvlJc w:val="left"/>
      <w:pPr>
        <w:ind w:left="1695" w:hanging="316"/>
      </w:pPr>
      <w:rPr>
        <w:rFonts w:hint="default"/>
        <w:lang w:val="it-IT" w:eastAsia="it-IT" w:bidi="it-IT"/>
      </w:rPr>
    </w:lvl>
    <w:lvl w:ilvl="1">
      <w:numFmt w:val="bullet"/>
      <w:lvlText w:val=""/>
      <w:lvlJc w:val="left"/>
      <w:pPr>
        <w:ind w:left="1695" w:hanging="316"/>
      </w:pPr>
      <w:rPr>
        <w:rFonts w:ascii="Wingdings" w:eastAsia="Wingdings" w:hAnsi="Wingdings" w:cs="Wingdings" w:hint="default"/>
        <w:color w:val="0B0B0B"/>
        <w:spacing w:val="-22"/>
        <w:w w:val="100"/>
        <w:sz w:val="21"/>
        <w:szCs w:val="21"/>
        <w:lang w:val="it-IT" w:eastAsia="it-IT" w:bidi="it-IT"/>
      </w:rPr>
    </w:lvl>
    <w:lvl w:ilvl="2">
      <w:numFmt w:val="bullet"/>
      <w:lvlText w:val="•"/>
      <w:lvlJc w:val="left"/>
      <w:pPr>
        <w:ind w:left="3560" w:hanging="316"/>
      </w:pPr>
      <w:rPr>
        <w:rFonts w:hint="default"/>
        <w:lang w:val="it-IT" w:eastAsia="it-IT" w:bidi="it-IT"/>
      </w:rPr>
    </w:lvl>
    <w:lvl w:ilvl="3">
      <w:numFmt w:val="bullet"/>
      <w:lvlText w:val="•"/>
      <w:lvlJc w:val="left"/>
      <w:pPr>
        <w:ind w:left="4490" w:hanging="316"/>
      </w:pPr>
      <w:rPr>
        <w:rFonts w:hint="default"/>
        <w:lang w:val="it-IT" w:eastAsia="it-IT" w:bidi="it-IT"/>
      </w:rPr>
    </w:lvl>
    <w:lvl w:ilvl="4">
      <w:numFmt w:val="bullet"/>
      <w:lvlText w:val="•"/>
      <w:lvlJc w:val="left"/>
      <w:pPr>
        <w:ind w:left="5420" w:hanging="316"/>
      </w:pPr>
      <w:rPr>
        <w:rFonts w:hint="default"/>
        <w:lang w:val="it-IT" w:eastAsia="it-IT" w:bidi="it-IT"/>
      </w:rPr>
    </w:lvl>
    <w:lvl w:ilvl="5">
      <w:numFmt w:val="bullet"/>
      <w:lvlText w:val="•"/>
      <w:lvlJc w:val="left"/>
      <w:pPr>
        <w:ind w:left="6350" w:hanging="316"/>
      </w:pPr>
      <w:rPr>
        <w:rFonts w:hint="default"/>
        <w:lang w:val="it-IT" w:eastAsia="it-IT" w:bidi="it-IT"/>
      </w:rPr>
    </w:lvl>
    <w:lvl w:ilvl="6">
      <w:numFmt w:val="bullet"/>
      <w:lvlText w:val="•"/>
      <w:lvlJc w:val="left"/>
      <w:pPr>
        <w:ind w:left="7280" w:hanging="316"/>
      </w:pPr>
      <w:rPr>
        <w:rFonts w:hint="default"/>
        <w:lang w:val="it-IT" w:eastAsia="it-IT" w:bidi="it-IT"/>
      </w:rPr>
    </w:lvl>
    <w:lvl w:ilvl="7">
      <w:numFmt w:val="bullet"/>
      <w:lvlText w:val="•"/>
      <w:lvlJc w:val="left"/>
      <w:pPr>
        <w:ind w:left="8210" w:hanging="316"/>
      </w:pPr>
      <w:rPr>
        <w:rFonts w:hint="default"/>
        <w:lang w:val="it-IT" w:eastAsia="it-IT" w:bidi="it-IT"/>
      </w:rPr>
    </w:lvl>
    <w:lvl w:ilvl="8">
      <w:numFmt w:val="bullet"/>
      <w:lvlText w:val="•"/>
      <w:lvlJc w:val="left"/>
      <w:pPr>
        <w:ind w:left="9140" w:hanging="316"/>
      </w:pPr>
      <w:rPr>
        <w:rFonts w:hint="default"/>
        <w:lang w:val="it-IT" w:eastAsia="it-IT" w:bidi="it-IT"/>
      </w:rPr>
    </w:lvl>
  </w:abstractNum>
  <w:abstractNum w:abstractNumId="130" w15:restartNumberingAfterBreak="0">
    <w:nsid w:val="58C40E58"/>
    <w:multiLevelType w:val="hybridMultilevel"/>
    <w:tmpl w:val="0B58AE72"/>
    <w:lvl w:ilvl="0" w:tplc="B712C262">
      <w:numFmt w:val="bullet"/>
      <w:lvlText w:val="•"/>
      <w:lvlJc w:val="left"/>
      <w:pPr>
        <w:ind w:left="361" w:hanging="241"/>
      </w:pPr>
      <w:rPr>
        <w:rFonts w:ascii="Arial" w:eastAsia="Arial" w:hAnsi="Arial" w:cs="Arial" w:hint="default"/>
        <w:color w:val="0B0B0B"/>
        <w:w w:val="104"/>
        <w:sz w:val="18"/>
        <w:szCs w:val="18"/>
        <w:lang w:val="it-IT" w:eastAsia="it-IT" w:bidi="it-IT"/>
      </w:rPr>
    </w:lvl>
    <w:lvl w:ilvl="1" w:tplc="C22CB1C2">
      <w:numFmt w:val="bullet"/>
      <w:lvlText w:val="•"/>
      <w:lvlJc w:val="left"/>
      <w:pPr>
        <w:ind w:left="699" w:hanging="241"/>
      </w:pPr>
      <w:rPr>
        <w:rFonts w:hint="default"/>
        <w:lang w:val="it-IT" w:eastAsia="it-IT" w:bidi="it-IT"/>
      </w:rPr>
    </w:lvl>
    <w:lvl w:ilvl="2" w:tplc="E5688D0E">
      <w:numFmt w:val="bullet"/>
      <w:lvlText w:val="•"/>
      <w:lvlJc w:val="left"/>
      <w:pPr>
        <w:ind w:left="1038" w:hanging="241"/>
      </w:pPr>
      <w:rPr>
        <w:rFonts w:hint="default"/>
        <w:lang w:val="it-IT" w:eastAsia="it-IT" w:bidi="it-IT"/>
      </w:rPr>
    </w:lvl>
    <w:lvl w:ilvl="3" w:tplc="E05CE4CC">
      <w:numFmt w:val="bullet"/>
      <w:lvlText w:val="•"/>
      <w:lvlJc w:val="left"/>
      <w:pPr>
        <w:ind w:left="1378" w:hanging="241"/>
      </w:pPr>
      <w:rPr>
        <w:rFonts w:hint="default"/>
        <w:lang w:val="it-IT" w:eastAsia="it-IT" w:bidi="it-IT"/>
      </w:rPr>
    </w:lvl>
    <w:lvl w:ilvl="4" w:tplc="11B6C362">
      <w:numFmt w:val="bullet"/>
      <w:lvlText w:val="•"/>
      <w:lvlJc w:val="left"/>
      <w:pPr>
        <w:ind w:left="1717" w:hanging="241"/>
      </w:pPr>
      <w:rPr>
        <w:rFonts w:hint="default"/>
        <w:lang w:val="it-IT" w:eastAsia="it-IT" w:bidi="it-IT"/>
      </w:rPr>
    </w:lvl>
    <w:lvl w:ilvl="5" w:tplc="0DA27D9A">
      <w:numFmt w:val="bullet"/>
      <w:lvlText w:val="•"/>
      <w:lvlJc w:val="left"/>
      <w:pPr>
        <w:ind w:left="2057" w:hanging="241"/>
      </w:pPr>
      <w:rPr>
        <w:rFonts w:hint="default"/>
        <w:lang w:val="it-IT" w:eastAsia="it-IT" w:bidi="it-IT"/>
      </w:rPr>
    </w:lvl>
    <w:lvl w:ilvl="6" w:tplc="DC82297E">
      <w:numFmt w:val="bullet"/>
      <w:lvlText w:val="•"/>
      <w:lvlJc w:val="left"/>
      <w:pPr>
        <w:ind w:left="2396" w:hanging="241"/>
      </w:pPr>
      <w:rPr>
        <w:rFonts w:hint="default"/>
        <w:lang w:val="it-IT" w:eastAsia="it-IT" w:bidi="it-IT"/>
      </w:rPr>
    </w:lvl>
    <w:lvl w:ilvl="7" w:tplc="21843148">
      <w:numFmt w:val="bullet"/>
      <w:lvlText w:val="•"/>
      <w:lvlJc w:val="left"/>
      <w:pPr>
        <w:ind w:left="2735" w:hanging="241"/>
      </w:pPr>
      <w:rPr>
        <w:rFonts w:hint="default"/>
        <w:lang w:val="it-IT" w:eastAsia="it-IT" w:bidi="it-IT"/>
      </w:rPr>
    </w:lvl>
    <w:lvl w:ilvl="8" w:tplc="180C0130">
      <w:numFmt w:val="bullet"/>
      <w:lvlText w:val="•"/>
      <w:lvlJc w:val="left"/>
      <w:pPr>
        <w:ind w:left="3075" w:hanging="241"/>
      </w:pPr>
      <w:rPr>
        <w:rFonts w:hint="default"/>
        <w:lang w:val="it-IT" w:eastAsia="it-IT" w:bidi="it-IT"/>
      </w:rPr>
    </w:lvl>
  </w:abstractNum>
  <w:abstractNum w:abstractNumId="131" w15:restartNumberingAfterBreak="0">
    <w:nsid w:val="5A623871"/>
    <w:multiLevelType w:val="hybridMultilevel"/>
    <w:tmpl w:val="E85EE7DC"/>
    <w:lvl w:ilvl="0" w:tplc="93BC32F6">
      <w:start w:val="1"/>
      <w:numFmt w:val="upperLetter"/>
      <w:lvlText w:val="%1."/>
      <w:lvlJc w:val="left"/>
      <w:pPr>
        <w:ind w:left="2136" w:hanging="231"/>
      </w:pPr>
      <w:rPr>
        <w:rFonts w:ascii="Arial" w:eastAsia="Arial" w:hAnsi="Arial" w:cs="Arial" w:hint="default"/>
        <w:color w:val="0B0B0B"/>
        <w:w w:val="102"/>
        <w:sz w:val="19"/>
        <w:szCs w:val="19"/>
        <w:lang w:val="it-IT" w:eastAsia="it-IT" w:bidi="it-IT"/>
      </w:rPr>
    </w:lvl>
    <w:lvl w:ilvl="1" w:tplc="8C7CDBD0">
      <w:numFmt w:val="bullet"/>
      <w:lvlText w:val="-"/>
      <w:lvlJc w:val="left"/>
      <w:pPr>
        <w:ind w:left="2251" w:hanging="178"/>
      </w:pPr>
      <w:rPr>
        <w:rFonts w:ascii="Arial" w:eastAsia="Arial" w:hAnsi="Arial" w:cs="Arial" w:hint="default"/>
        <w:color w:val="0B0B0B"/>
        <w:w w:val="102"/>
        <w:sz w:val="19"/>
        <w:szCs w:val="19"/>
        <w:lang w:val="it-IT" w:eastAsia="it-IT" w:bidi="it-IT"/>
      </w:rPr>
    </w:lvl>
    <w:lvl w:ilvl="2" w:tplc="7D8CD432">
      <w:numFmt w:val="bullet"/>
      <w:lvlText w:val="•"/>
      <w:lvlJc w:val="left"/>
      <w:pPr>
        <w:ind w:left="3231" w:hanging="178"/>
      </w:pPr>
      <w:rPr>
        <w:rFonts w:hint="default"/>
        <w:lang w:val="it-IT" w:eastAsia="it-IT" w:bidi="it-IT"/>
      </w:rPr>
    </w:lvl>
    <w:lvl w:ilvl="3" w:tplc="1C52E8B8">
      <w:numFmt w:val="bullet"/>
      <w:lvlText w:val="•"/>
      <w:lvlJc w:val="left"/>
      <w:pPr>
        <w:ind w:left="4202" w:hanging="178"/>
      </w:pPr>
      <w:rPr>
        <w:rFonts w:hint="default"/>
        <w:lang w:val="it-IT" w:eastAsia="it-IT" w:bidi="it-IT"/>
      </w:rPr>
    </w:lvl>
    <w:lvl w:ilvl="4" w:tplc="614C2008">
      <w:numFmt w:val="bullet"/>
      <w:lvlText w:val="•"/>
      <w:lvlJc w:val="left"/>
      <w:pPr>
        <w:ind w:left="5173" w:hanging="178"/>
      </w:pPr>
      <w:rPr>
        <w:rFonts w:hint="default"/>
        <w:lang w:val="it-IT" w:eastAsia="it-IT" w:bidi="it-IT"/>
      </w:rPr>
    </w:lvl>
    <w:lvl w:ilvl="5" w:tplc="2D92AF5E">
      <w:numFmt w:val="bullet"/>
      <w:lvlText w:val="•"/>
      <w:lvlJc w:val="left"/>
      <w:pPr>
        <w:ind w:left="6144" w:hanging="178"/>
      </w:pPr>
      <w:rPr>
        <w:rFonts w:hint="default"/>
        <w:lang w:val="it-IT" w:eastAsia="it-IT" w:bidi="it-IT"/>
      </w:rPr>
    </w:lvl>
    <w:lvl w:ilvl="6" w:tplc="5E66CD3C">
      <w:numFmt w:val="bullet"/>
      <w:lvlText w:val="•"/>
      <w:lvlJc w:val="left"/>
      <w:pPr>
        <w:ind w:left="7115" w:hanging="178"/>
      </w:pPr>
      <w:rPr>
        <w:rFonts w:hint="default"/>
        <w:lang w:val="it-IT" w:eastAsia="it-IT" w:bidi="it-IT"/>
      </w:rPr>
    </w:lvl>
    <w:lvl w:ilvl="7" w:tplc="FA90103C">
      <w:numFmt w:val="bullet"/>
      <w:lvlText w:val="•"/>
      <w:lvlJc w:val="left"/>
      <w:pPr>
        <w:ind w:left="8086" w:hanging="178"/>
      </w:pPr>
      <w:rPr>
        <w:rFonts w:hint="default"/>
        <w:lang w:val="it-IT" w:eastAsia="it-IT" w:bidi="it-IT"/>
      </w:rPr>
    </w:lvl>
    <w:lvl w:ilvl="8" w:tplc="2B409A2C">
      <w:numFmt w:val="bullet"/>
      <w:lvlText w:val="•"/>
      <w:lvlJc w:val="left"/>
      <w:pPr>
        <w:ind w:left="9057" w:hanging="178"/>
      </w:pPr>
      <w:rPr>
        <w:rFonts w:hint="default"/>
        <w:lang w:val="it-IT" w:eastAsia="it-IT" w:bidi="it-IT"/>
      </w:rPr>
    </w:lvl>
  </w:abstractNum>
  <w:abstractNum w:abstractNumId="132" w15:restartNumberingAfterBreak="0">
    <w:nsid w:val="5C114A8F"/>
    <w:multiLevelType w:val="hybridMultilevel"/>
    <w:tmpl w:val="3F16AA26"/>
    <w:lvl w:ilvl="0" w:tplc="05B0951C">
      <w:numFmt w:val="bullet"/>
      <w:lvlText w:val="•"/>
      <w:lvlJc w:val="left"/>
      <w:pPr>
        <w:ind w:left="1338" w:hanging="784"/>
      </w:pPr>
      <w:rPr>
        <w:rFonts w:ascii="Times New Roman" w:eastAsia="Times New Roman" w:hAnsi="Times New Roman" w:cs="Times New Roman" w:hint="default"/>
        <w:color w:val="0B0B0B"/>
        <w:w w:val="102"/>
        <w:sz w:val="20"/>
        <w:szCs w:val="20"/>
        <w:lang w:val="it-IT" w:eastAsia="it-IT" w:bidi="it-IT"/>
      </w:rPr>
    </w:lvl>
    <w:lvl w:ilvl="1" w:tplc="C9369452">
      <w:numFmt w:val="bullet"/>
      <w:lvlText w:val="•"/>
      <w:lvlJc w:val="left"/>
      <w:pPr>
        <w:ind w:left="2306" w:hanging="784"/>
      </w:pPr>
      <w:rPr>
        <w:rFonts w:hint="default"/>
        <w:lang w:val="it-IT" w:eastAsia="it-IT" w:bidi="it-IT"/>
      </w:rPr>
    </w:lvl>
    <w:lvl w:ilvl="2" w:tplc="7828F352">
      <w:numFmt w:val="bullet"/>
      <w:lvlText w:val="•"/>
      <w:lvlJc w:val="left"/>
      <w:pPr>
        <w:ind w:left="3272" w:hanging="784"/>
      </w:pPr>
      <w:rPr>
        <w:rFonts w:hint="default"/>
        <w:lang w:val="it-IT" w:eastAsia="it-IT" w:bidi="it-IT"/>
      </w:rPr>
    </w:lvl>
    <w:lvl w:ilvl="3" w:tplc="49FCA7B0">
      <w:numFmt w:val="bullet"/>
      <w:lvlText w:val="•"/>
      <w:lvlJc w:val="left"/>
      <w:pPr>
        <w:ind w:left="4238" w:hanging="784"/>
      </w:pPr>
      <w:rPr>
        <w:rFonts w:hint="default"/>
        <w:lang w:val="it-IT" w:eastAsia="it-IT" w:bidi="it-IT"/>
      </w:rPr>
    </w:lvl>
    <w:lvl w:ilvl="4" w:tplc="967A725E">
      <w:numFmt w:val="bullet"/>
      <w:lvlText w:val="•"/>
      <w:lvlJc w:val="left"/>
      <w:pPr>
        <w:ind w:left="5204" w:hanging="784"/>
      </w:pPr>
      <w:rPr>
        <w:rFonts w:hint="default"/>
        <w:lang w:val="it-IT" w:eastAsia="it-IT" w:bidi="it-IT"/>
      </w:rPr>
    </w:lvl>
    <w:lvl w:ilvl="5" w:tplc="E4425F5A">
      <w:numFmt w:val="bullet"/>
      <w:lvlText w:val="•"/>
      <w:lvlJc w:val="left"/>
      <w:pPr>
        <w:ind w:left="6170" w:hanging="784"/>
      </w:pPr>
      <w:rPr>
        <w:rFonts w:hint="default"/>
        <w:lang w:val="it-IT" w:eastAsia="it-IT" w:bidi="it-IT"/>
      </w:rPr>
    </w:lvl>
    <w:lvl w:ilvl="6" w:tplc="603E8350">
      <w:numFmt w:val="bullet"/>
      <w:lvlText w:val="•"/>
      <w:lvlJc w:val="left"/>
      <w:pPr>
        <w:ind w:left="7136" w:hanging="784"/>
      </w:pPr>
      <w:rPr>
        <w:rFonts w:hint="default"/>
        <w:lang w:val="it-IT" w:eastAsia="it-IT" w:bidi="it-IT"/>
      </w:rPr>
    </w:lvl>
    <w:lvl w:ilvl="7" w:tplc="16E0F2F6">
      <w:numFmt w:val="bullet"/>
      <w:lvlText w:val="•"/>
      <w:lvlJc w:val="left"/>
      <w:pPr>
        <w:ind w:left="8102" w:hanging="784"/>
      </w:pPr>
      <w:rPr>
        <w:rFonts w:hint="default"/>
        <w:lang w:val="it-IT" w:eastAsia="it-IT" w:bidi="it-IT"/>
      </w:rPr>
    </w:lvl>
    <w:lvl w:ilvl="8" w:tplc="608E8520">
      <w:numFmt w:val="bullet"/>
      <w:lvlText w:val="•"/>
      <w:lvlJc w:val="left"/>
      <w:pPr>
        <w:ind w:left="9068" w:hanging="784"/>
      </w:pPr>
      <w:rPr>
        <w:rFonts w:hint="default"/>
        <w:lang w:val="it-IT" w:eastAsia="it-IT" w:bidi="it-IT"/>
      </w:rPr>
    </w:lvl>
  </w:abstractNum>
  <w:abstractNum w:abstractNumId="133" w15:restartNumberingAfterBreak="0">
    <w:nsid w:val="5C895038"/>
    <w:multiLevelType w:val="multilevel"/>
    <w:tmpl w:val="55F4D8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4" w15:restartNumberingAfterBreak="0">
    <w:nsid w:val="5CA028E9"/>
    <w:multiLevelType w:val="hybridMultilevel"/>
    <w:tmpl w:val="BBF67D1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5" w15:restartNumberingAfterBreak="0">
    <w:nsid w:val="5D491293"/>
    <w:multiLevelType w:val="multilevel"/>
    <w:tmpl w:val="A418A1F0"/>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6" w15:restartNumberingAfterBreak="0">
    <w:nsid w:val="5D607077"/>
    <w:multiLevelType w:val="hybridMultilevel"/>
    <w:tmpl w:val="12882B00"/>
    <w:lvl w:ilvl="0" w:tplc="04100001">
      <w:start w:val="1"/>
      <w:numFmt w:val="bullet"/>
      <w:lvlText w:val=""/>
      <w:lvlJc w:val="left"/>
      <w:pPr>
        <w:ind w:left="2062" w:hanging="360"/>
      </w:pPr>
      <w:rPr>
        <w:rFonts w:ascii="Symbol" w:hAnsi="Symbol" w:hint="default"/>
      </w:rPr>
    </w:lvl>
    <w:lvl w:ilvl="1" w:tplc="04100003" w:tentative="1">
      <w:start w:val="1"/>
      <w:numFmt w:val="bullet"/>
      <w:lvlText w:val="o"/>
      <w:lvlJc w:val="left"/>
      <w:pPr>
        <w:ind w:left="2782" w:hanging="360"/>
      </w:pPr>
      <w:rPr>
        <w:rFonts w:ascii="Courier New" w:hAnsi="Courier New" w:cs="Courier New" w:hint="default"/>
      </w:rPr>
    </w:lvl>
    <w:lvl w:ilvl="2" w:tplc="04100005" w:tentative="1">
      <w:start w:val="1"/>
      <w:numFmt w:val="bullet"/>
      <w:lvlText w:val=""/>
      <w:lvlJc w:val="left"/>
      <w:pPr>
        <w:ind w:left="3502" w:hanging="360"/>
      </w:pPr>
      <w:rPr>
        <w:rFonts w:ascii="Wingdings" w:hAnsi="Wingdings" w:hint="default"/>
      </w:rPr>
    </w:lvl>
    <w:lvl w:ilvl="3" w:tplc="04100001" w:tentative="1">
      <w:start w:val="1"/>
      <w:numFmt w:val="bullet"/>
      <w:lvlText w:val=""/>
      <w:lvlJc w:val="left"/>
      <w:pPr>
        <w:ind w:left="4222" w:hanging="360"/>
      </w:pPr>
      <w:rPr>
        <w:rFonts w:ascii="Symbol" w:hAnsi="Symbol" w:hint="default"/>
      </w:rPr>
    </w:lvl>
    <w:lvl w:ilvl="4" w:tplc="04100003" w:tentative="1">
      <w:start w:val="1"/>
      <w:numFmt w:val="bullet"/>
      <w:lvlText w:val="o"/>
      <w:lvlJc w:val="left"/>
      <w:pPr>
        <w:ind w:left="4942" w:hanging="360"/>
      </w:pPr>
      <w:rPr>
        <w:rFonts w:ascii="Courier New" w:hAnsi="Courier New" w:cs="Courier New" w:hint="default"/>
      </w:rPr>
    </w:lvl>
    <w:lvl w:ilvl="5" w:tplc="04100005" w:tentative="1">
      <w:start w:val="1"/>
      <w:numFmt w:val="bullet"/>
      <w:lvlText w:val=""/>
      <w:lvlJc w:val="left"/>
      <w:pPr>
        <w:ind w:left="5662" w:hanging="360"/>
      </w:pPr>
      <w:rPr>
        <w:rFonts w:ascii="Wingdings" w:hAnsi="Wingdings" w:hint="default"/>
      </w:rPr>
    </w:lvl>
    <w:lvl w:ilvl="6" w:tplc="04100001" w:tentative="1">
      <w:start w:val="1"/>
      <w:numFmt w:val="bullet"/>
      <w:lvlText w:val=""/>
      <w:lvlJc w:val="left"/>
      <w:pPr>
        <w:ind w:left="6382" w:hanging="360"/>
      </w:pPr>
      <w:rPr>
        <w:rFonts w:ascii="Symbol" w:hAnsi="Symbol" w:hint="default"/>
      </w:rPr>
    </w:lvl>
    <w:lvl w:ilvl="7" w:tplc="04100003" w:tentative="1">
      <w:start w:val="1"/>
      <w:numFmt w:val="bullet"/>
      <w:lvlText w:val="o"/>
      <w:lvlJc w:val="left"/>
      <w:pPr>
        <w:ind w:left="7102" w:hanging="360"/>
      </w:pPr>
      <w:rPr>
        <w:rFonts w:ascii="Courier New" w:hAnsi="Courier New" w:cs="Courier New" w:hint="default"/>
      </w:rPr>
    </w:lvl>
    <w:lvl w:ilvl="8" w:tplc="04100005" w:tentative="1">
      <w:start w:val="1"/>
      <w:numFmt w:val="bullet"/>
      <w:lvlText w:val=""/>
      <w:lvlJc w:val="left"/>
      <w:pPr>
        <w:ind w:left="7822" w:hanging="360"/>
      </w:pPr>
      <w:rPr>
        <w:rFonts w:ascii="Wingdings" w:hAnsi="Wingdings" w:hint="default"/>
      </w:rPr>
    </w:lvl>
  </w:abstractNum>
  <w:abstractNum w:abstractNumId="137" w15:restartNumberingAfterBreak="0">
    <w:nsid w:val="5D902762"/>
    <w:multiLevelType w:val="hybridMultilevel"/>
    <w:tmpl w:val="C8C84426"/>
    <w:lvl w:ilvl="0" w:tplc="6E181542">
      <w:numFmt w:val="bullet"/>
      <w:lvlText w:val=""/>
      <w:lvlJc w:val="left"/>
      <w:pPr>
        <w:ind w:left="100" w:hanging="278"/>
      </w:pPr>
      <w:rPr>
        <w:rFonts w:ascii="Wingdings" w:eastAsia="Wingdings" w:hAnsi="Wingdings" w:cs="Wingdings" w:hint="default"/>
        <w:color w:val="0B0B0B"/>
        <w:spacing w:val="-1"/>
        <w:w w:val="100"/>
        <w:sz w:val="21"/>
        <w:szCs w:val="21"/>
        <w:lang w:val="it-IT" w:eastAsia="it-IT" w:bidi="it-IT"/>
      </w:rPr>
    </w:lvl>
    <w:lvl w:ilvl="1" w:tplc="2EF28724">
      <w:numFmt w:val="bullet"/>
      <w:lvlText w:val="•"/>
      <w:lvlJc w:val="left"/>
      <w:pPr>
        <w:ind w:left="1190" w:hanging="278"/>
      </w:pPr>
      <w:rPr>
        <w:rFonts w:hint="default"/>
        <w:lang w:val="it-IT" w:eastAsia="it-IT" w:bidi="it-IT"/>
      </w:rPr>
    </w:lvl>
    <w:lvl w:ilvl="2" w:tplc="084EE9B8">
      <w:numFmt w:val="bullet"/>
      <w:lvlText w:val="•"/>
      <w:lvlJc w:val="left"/>
      <w:pPr>
        <w:ind w:left="2280" w:hanging="278"/>
      </w:pPr>
      <w:rPr>
        <w:rFonts w:hint="default"/>
        <w:lang w:val="it-IT" w:eastAsia="it-IT" w:bidi="it-IT"/>
      </w:rPr>
    </w:lvl>
    <w:lvl w:ilvl="3" w:tplc="D744D3BA">
      <w:numFmt w:val="bullet"/>
      <w:lvlText w:val="•"/>
      <w:lvlJc w:val="left"/>
      <w:pPr>
        <w:ind w:left="3370" w:hanging="278"/>
      </w:pPr>
      <w:rPr>
        <w:rFonts w:hint="default"/>
        <w:lang w:val="it-IT" w:eastAsia="it-IT" w:bidi="it-IT"/>
      </w:rPr>
    </w:lvl>
    <w:lvl w:ilvl="4" w:tplc="1CC61AA4">
      <w:numFmt w:val="bullet"/>
      <w:lvlText w:val="•"/>
      <w:lvlJc w:val="left"/>
      <w:pPr>
        <w:ind w:left="4460" w:hanging="278"/>
      </w:pPr>
      <w:rPr>
        <w:rFonts w:hint="default"/>
        <w:lang w:val="it-IT" w:eastAsia="it-IT" w:bidi="it-IT"/>
      </w:rPr>
    </w:lvl>
    <w:lvl w:ilvl="5" w:tplc="7DB631A0">
      <w:numFmt w:val="bullet"/>
      <w:lvlText w:val="•"/>
      <w:lvlJc w:val="left"/>
      <w:pPr>
        <w:ind w:left="5550" w:hanging="278"/>
      </w:pPr>
      <w:rPr>
        <w:rFonts w:hint="default"/>
        <w:lang w:val="it-IT" w:eastAsia="it-IT" w:bidi="it-IT"/>
      </w:rPr>
    </w:lvl>
    <w:lvl w:ilvl="6" w:tplc="260290FA">
      <w:numFmt w:val="bullet"/>
      <w:lvlText w:val="•"/>
      <w:lvlJc w:val="left"/>
      <w:pPr>
        <w:ind w:left="6640" w:hanging="278"/>
      </w:pPr>
      <w:rPr>
        <w:rFonts w:hint="default"/>
        <w:lang w:val="it-IT" w:eastAsia="it-IT" w:bidi="it-IT"/>
      </w:rPr>
    </w:lvl>
    <w:lvl w:ilvl="7" w:tplc="47A873DE">
      <w:numFmt w:val="bullet"/>
      <w:lvlText w:val="•"/>
      <w:lvlJc w:val="left"/>
      <w:pPr>
        <w:ind w:left="7730" w:hanging="278"/>
      </w:pPr>
      <w:rPr>
        <w:rFonts w:hint="default"/>
        <w:lang w:val="it-IT" w:eastAsia="it-IT" w:bidi="it-IT"/>
      </w:rPr>
    </w:lvl>
    <w:lvl w:ilvl="8" w:tplc="AEE86D9C">
      <w:numFmt w:val="bullet"/>
      <w:lvlText w:val="•"/>
      <w:lvlJc w:val="left"/>
      <w:pPr>
        <w:ind w:left="8820" w:hanging="278"/>
      </w:pPr>
      <w:rPr>
        <w:rFonts w:hint="default"/>
        <w:lang w:val="it-IT" w:eastAsia="it-IT" w:bidi="it-IT"/>
      </w:rPr>
    </w:lvl>
  </w:abstractNum>
  <w:abstractNum w:abstractNumId="138" w15:restartNumberingAfterBreak="0">
    <w:nsid w:val="5F7C6304"/>
    <w:multiLevelType w:val="hybridMultilevel"/>
    <w:tmpl w:val="064AA7C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9" w15:restartNumberingAfterBreak="0">
    <w:nsid w:val="60974A04"/>
    <w:multiLevelType w:val="hybridMultilevel"/>
    <w:tmpl w:val="85BC2416"/>
    <w:lvl w:ilvl="0" w:tplc="6E181542">
      <w:numFmt w:val="bullet"/>
      <w:lvlText w:val=""/>
      <w:lvlJc w:val="left"/>
      <w:pPr>
        <w:ind w:left="1534" w:hanging="293"/>
      </w:pPr>
      <w:rPr>
        <w:rFonts w:ascii="Wingdings" w:eastAsia="Wingdings" w:hAnsi="Wingdings" w:cs="Wingdings" w:hint="default"/>
        <w:color w:val="0B0B0B"/>
        <w:w w:val="100"/>
        <w:sz w:val="21"/>
        <w:szCs w:val="21"/>
        <w:lang w:val="it-IT" w:eastAsia="it-IT" w:bidi="it-IT"/>
      </w:rPr>
    </w:lvl>
    <w:lvl w:ilvl="1" w:tplc="8CD0B00A">
      <w:start w:val="1"/>
      <w:numFmt w:val="decimal"/>
      <w:lvlText w:val="%2)"/>
      <w:lvlJc w:val="left"/>
      <w:pPr>
        <w:ind w:left="1951" w:hanging="307"/>
      </w:pPr>
      <w:rPr>
        <w:rFonts w:ascii="Times New Roman" w:eastAsia="Times New Roman" w:hAnsi="Times New Roman" w:cs="Times New Roman" w:hint="default"/>
        <w:color w:val="0B0B0B"/>
        <w:w w:val="102"/>
        <w:sz w:val="20"/>
        <w:szCs w:val="20"/>
        <w:lang w:val="it-IT" w:eastAsia="it-IT" w:bidi="it-IT"/>
      </w:rPr>
    </w:lvl>
    <w:lvl w:ilvl="2" w:tplc="F6666B36">
      <w:numFmt w:val="bullet"/>
      <w:lvlText w:val="•"/>
      <w:lvlJc w:val="left"/>
      <w:pPr>
        <w:ind w:left="1960" w:hanging="307"/>
      </w:pPr>
      <w:rPr>
        <w:rFonts w:hint="default"/>
        <w:lang w:val="it-IT" w:eastAsia="it-IT" w:bidi="it-IT"/>
      </w:rPr>
    </w:lvl>
    <w:lvl w:ilvl="3" w:tplc="8DCE9D06">
      <w:numFmt w:val="bullet"/>
      <w:lvlText w:val="•"/>
      <w:lvlJc w:val="left"/>
      <w:pPr>
        <w:ind w:left="3090" w:hanging="307"/>
      </w:pPr>
      <w:rPr>
        <w:rFonts w:hint="default"/>
        <w:lang w:val="it-IT" w:eastAsia="it-IT" w:bidi="it-IT"/>
      </w:rPr>
    </w:lvl>
    <w:lvl w:ilvl="4" w:tplc="8FE840E6">
      <w:numFmt w:val="bullet"/>
      <w:lvlText w:val="•"/>
      <w:lvlJc w:val="left"/>
      <w:pPr>
        <w:ind w:left="4220" w:hanging="307"/>
      </w:pPr>
      <w:rPr>
        <w:rFonts w:hint="default"/>
        <w:lang w:val="it-IT" w:eastAsia="it-IT" w:bidi="it-IT"/>
      </w:rPr>
    </w:lvl>
    <w:lvl w:ilvl="5" w:tplc="1BB0902E">
      <w:numFmt w:val="bullet"/>
      <w:lvlText w:val="•"/>
      <w:lvlJc w:val="left"/>
      <w:pPr>
        <w:ind w:left="5350" w:hanging="307"/>
      </w:pPr>
      <w:rPr>
        <w:rFonts w:hint="default"/>
        <w:lang w:val="it-IT" w:eastAsia="it-IT" w:bidi="it-IT"/>
      </w:rPr>
    </w:lvl>
    <w:lvl w:ilvl="6" w:tplc="BD807B6C">
      <w:numFmt w:val="bullet"/>
      <w:lvlText w:val="•"/>
      <w:lvlJc w:val="left"/>
      <w:pPr>
        <w:ind w:left="6480" w:hanging="307"/>
      </w:pPr>
      <w:rPr>
        <w:rFonts w:hint="default"/>
        <w:lang w:val="it-IT" w:eastAsia="it-IT" w:bidi="it-IT"/>
      </w:rPr>
    </w:lvl>
    <w:lvl w:ilvl="7" w:tplc="5DD2C586">
      <w:numFmt w:val="bullet"/>
      <w:lvlText w:val="•"/>
      <w:lvlJc w:val="left"/>
      <w:pPr>
        <w:ind w:left="7610" w:hanging="307"/>
      </w:pPr>
      <w:rPr>
        <w:rFonts w:hint="default"/>
        <w:lang w:val="it-IT" w:eastAsia="it-IT" w:bidi="it-IT"/>
      </w:rPr>
    </w:lvl>
    <w:lvl w:ilvl="8" w:tplc="59D6FAA8">
      <w:numFmt w:val="bullet"/>
      <w:lvlText w:val="•"/>
      <w:lvlJc w:val="left"/>
      <w:pPr>
        <w:ind w:left="8740" w:hanging="307"/>
      </w:pPr>
      <w:rPr>
        <w:rFonts w:hint="default"/>
        <w:lang w:val="it-IT" w:eastAsia="it-IT" w:bidi="it-IT"/>
      </w:rPr>
    </w:lvl>
  </w:abstractNum>
  <w:abstractNum w:abstractNumId="140" w15:restartNumberingAfterBreak="0">
    <w:nsid w:val="620C308F"/>
    <w:multiLevelType w:val="hybridMultilevel"/>
    <w:tmpl w:val="506483B6"/>
    <w:lvl w:ilvl="0" w:tplc="59B6F670">
      <w:start w:val="1"/>
      <w:numFmt w:val="decimal"/>
      <w:lvlText w:val="%1."/>
      <w:lvlJc w:val="left"/>
      <w:pPr>
        <w:ind w:left="1675" w:hanging="177"/>
      </w:pPr>
      <w:rPr>
        <w:rFonts w:ascii="Arial" w:eastAsia="Arial" w:hAnsi="Arial" w:cs="Arial" w:hint="default"/>
        <w:color w:val="0B0B0B"/>
        <w:spacing w:val="-1"/>
        <w:w w:val="102"/>
        <w:sz w:val="17"/>
        <w:szCs w:val="17"/>
        <w:lang w:val="it-IT" w:eastAsia="it-IT" w:bidi="it-IT"/>
      </w:rPr>
    </w:lvl>
    <w:lvl w:ilvl="1" w:tplc="B2B0BFAC">
      <w:numFmt w:val="bullet"/>
      <w:lvlText w:val="•"/>
      <w:lvlJc w:val="left"/>
      <w:pPr>
        <w:ind w:left="2021" w:hanging="230"/>
      </w:pPr>
      <w:rPr>
        <w:rFonts w:ascii="Arial" w:eastAsia="Arial" w:hAnsi="Arial" w:cs="Arial" w:hint="default"/>
        <w:color w:val="0B0B0B"/>
        <w:w w:val="102"/>
        <w:sz w:val="19"/>
        <w:szCs w:val="19"/>
        <w:lang w:val="it-IT" w:eastAsia="it-IT" w:bidi="it-IT"/>
      </w:rPr>
    </w:lvl>
    <w:lvl w:ilvl="2" w:tplc="B99ADF1E">
      <w:numFmt w:val="bullet"/>
      <w:lvlText w:val="•"/>
      <w:lvlJc w:val="left"/>
      <w:pPr>
        <w:ind w:left="3017" w:hanging="230"/>
      </w:pPr>
      <w:rPr>
        <w:rFonts w:hint="default"/>
        <w:lang w:val="it-IT" w:eastAsia="it-IT" w:bidi="it-IT"/>
      </w:rPr>
    </w:lvl>
    <w:lvl w:ilvl="3" w:tplc="2410DF48">
      <w:numFmt w:val="bullet"/>
      <w:lvlText w:val="•"/>
      <w:lvlJc w:val="left"/>
      <w:pPr>
        <w:ind w:left="4015" w:hanging="230"/>
      </w:pPr>
      <w:rPr>
        <w:rFonts w:hint="default"/>
        <w:lang w:val="it-IT" w:eastAsia="it-IT" w:bidi="it-IT"/>
      </w:rPr>
    </w:lvl>
    <w:lvl w:ilvl="4" w:tplc="5FBE9798">
      <w:numFmt w:val="bullet"/>
      <w:lvlText w:val="•"/>
      <w:lvlJc w:val="left"/>
      <w:pPr>
        <w:ind w:left="5013" w:hanging="230"/>
      </w:pPr>
      <w:rPr>
        <w:rFonts w:hint="default"/>
        <w:lang w:val="it-IT" w:eastAsia="it-IT" w:bidi="it-IT"/>
      </w:rPr>
    </w:lvl>
    <w:lvl w:ilvl="5" w:tplc="2E7EF02C">
      <w:numFmt w:val="bullet"/>
      <w:lvlText w:val="•"/>
      <w:lvlJc w:val="left"/>
      <w:pPr>
        <w:ind w:left="6011" w:hanging="230"/>
      </w:pPr>
      <w:rPr>
        <w:rFonts w:hint="default"/>
        <w:lang w:val="it-IT" w:eastAsia="it-IT" w:bidi="it-IT"/>
      </w:rPr>
    </w:lvl>
    <w:lvl w:ilvl="6" w:tplc="8368C254">
      <w:numFmt w:val="bullet"/>
      <w:lvlText w:val="•"/>
      <w:lvlJc w:val="left"/>
      <w:pPr>
        <w:ind w:left="7008" w:hanging="230"/>
      </w:pPr>
      <w:rPr>
        <w:rFonts w:hint="default"/>
        <w:lang w:val="it-IT" w:eastAsia="it-IT" w:bidi="it-IT"/>
      </w:rPr>
    </w:lvl>
    <w:lvl w:ilvl="7" w:tplc="CB60D5E8">
      <w:numFmt w:val="bullet"/>
      <w:lvlText w:val="•"/>
      <w:lvlJc w:val="left"/>
      <w:pPr>
        <w:ind w:left="8006" w:hanging="230"/>
      </w:pPr>
      <w:rPr>
        <w:rFonts w:hint="default"/>
        <w:lang w:val="it-IT" w:eastAsia="it-IT" w:bidi="it-IT"/>
      </w:rPr>
    </w:lvl>
    <w:lvl w:ilvl="8" w:tplc="AD340FFA">
      <w:numFmt w:val="bullet"/>
      <w:lvlText w:val="•"/>
      <w:lvlJc w:val="left"/>
      <w:pPr>
        <w:ind w:left="9004" w:hanging="230"/>
      </w:pPr>
      <w:rPr>
        <w:rFonts w:hint="default"/>
        <w:lang w:val="it-IT" w:eastAsia="it-IT" w:bidi="it-IT"/>
      </w:rPr>
    </w:lvl>
  </w:abstractNum>
  <w:abstractNum w:abstractNumId="141" w15:restartNumberingAfterBreak="0">
    <w:nsid w:val="620D68C9"/>
    <w:multiLevelType w:val="multilevel"/>
    <w:tmpl w:val="88407A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2" w15:restartNumberingAfterBreak="0">
    <w:nsid w:val="627D2198"/>
    <w:multiLevelType w:val="hybridMultilevel"/>
    <w:tmpl w:val="E6A02902"/>
    <w:lvl w:ilvl="0" w:tplc="B4D4AA10">
      <w:numFmt w:val="bullet"/>
      <w:lvlText w:val="•"/>
      <w:lvlJc w:val="left"/>
      <w:pPr>
        <w:ind w:left="1941" w:hanging="604"/>
      </w:pPr>
      <w:rPr>
        <w:rFonts w:ascii="Times New Roman" w:eastAsia="Times New Roman" w:hAnsi="Times New Roman" w:cs="Times New Roman" w:hint="default"/>
        <w:color w:val="0B0B0B"/>
        <w:w w:val="102"/>
        <w:sz w:val="20"/>
        <w:szCs w:val="20"/>
        <w:lang w:val="it-IT" w:eastAsia="it-IT" w:bidi="it-IT"/>
      </w:rPr>
    </w:lvl>
    <w:lvl w:ilvl="1" w:tplc="ABEE7362">
      <w:numFmt w:val="bullet"/>
      <w:lvlText w:val="•"/>
      <w:lvlJc w:val="left"/>
      <w:pPr>
        <w:ind w:left="2846" w:hanging="604"/>
      </w:pPr>
      <w:rPr>
        <w:rFonts w:hint="default"/>
        <w:lang w:val="it-IT" w:eastAsia="it-IT" w:bidi="it-IT"/>
      </w:rPr>
    </w:lvl>
    <w:lvl w:ilvl="2" w:tplc="D09CB0D2">
      <w:numFmt w:val="bullet"/>
      <w:lvlText w:val="•"/>
      <w:lvlJc w:val="left"/>
      <w:pPr>
        <w:ind w:left="3752" w:hanging="604"/>
      </w:pPr>
      <w:rPr>
        <w:rFonts w:hint="default"/>
        <w:lang w:val="it-IT" w:eastAsia="it-IT" w:bidi="it-IT"/>
      </w:rPr>
    </w:lvl>
    <w:lvl w:ilvl="3" w:tplc="DE481684">
      <w:numFmt w:val="bullet"/>
      <w:lvlText w:val="•"/>
      <w:lvlJc w:val="left"/>
      <w:pPr>
        <w:ind w:left="4658" w:hanging="604"/>
      </w:pPr>
      <w:rPr>
        <w:rFonts w:hint="default"/>
        <w:lang w:val="it-IT" w:eastAsia="it-IT" w:bidi="it-IT"/>
      </w:rPr>
    </w:lvl>
    <w:lvl w:ilvl="4" w:tplc="2DC0A4E0">
      <w:numFmt w:val="bullet"/>
      <w:lvlText w:val="•"/>
      <w:lvlJc w:val="left"/>
      <w:pPr>
        <w:ind w:left="5564" w:hanging="604"/>
      </w:pPr>
      <w:rPr>
        <w:rFonts w:hint="default"/>
        <w:lang w:val="it-IT" w:eastAsia="it-IT" w:bidi="it-IT"/>
      </w:rPr>
    </w:lvl>
    <w:lvl w:ilvl="5" w:tplc="BBDC790C">
      <w:numFmt w:val="bullet"/>
      <w:lvlText w:val="•"/>
      <w:lvlJc w:val="left"/>
      <w:pPr>
        <w:ind w:left="6470" w:hanging="604"/>
      </w:pPr>
      <w:rPr>
        <w:rFonts w:hint="default"/>
        <w:lang w:val="it-IT" w:eastAsia="it-IT" w:bidi="it-IT"/>
      </w:rPr>
    </w:lvl>
    <w:lvl w:ilvl="6" w:tplc="52A28EEA">
      <w:numFmt w:val="bullet"/>
      <w:lvlText w:val="•"/>
      <w:lvlJc w:val="left"/>
      <w:pPr>
        <w:ind w:left="7376" w:hanging="604"/>
      </w:pPr>
      <w:rPr>
        <w:rFonts w:hint="default"/>
        <w:lang w:val="it-IT" w:eastAsia="it-IT" w:bidi="it-IT"/>
      </w:rPr>
    </w:lvl>
    <w:lvl w:ilvl="7" w:tplc="0D561FD4">
      <w:numFmt w:val="bullet"/>
      <w:lvlText w:val="•"/>
      <w:lvlJc w:val="left"/>
      <w:pPr>
        <w:ind w:left="8282" w:hanging="604"/>
      </w:pPr>
      <w:rPr>
        <w:rFonts w:hint="default"/>
        <w:lang w:val="it-IT" w:eastAsia="it-IT" w:bidi="it-IT"/>
      </w:rPr>
    </w:lvl>
    <w:lvl w:ilvl="8" w:tplc="8EB898B8">
      <w:numFmt w:val="bullet"/>
      <w:lvlText w:val="•"/>
      <w:lvlJc w:val="left"/>
      <w:pPr>
        <w:ind w:left="9188" w:hanging="604"/>
      </w:pPr>
      <w:rPr>
        <w:rFonts w:hint="default"/>
        <w:lang w:val="it-IT" w:eastAsia="it-IT" w:bidi="it-IT"/>
      </w:rPr>
    </w:lvl>
  </w:abstractNum>
  <w:abstractNum w:abstractNumId="143" w15:restartNumberingAfterBreak="0">
    <w:nsid w:val="62FF0E85"/>
    <w:multiLevelType w:val="hybridMultilevel"/>
    <w:tmpl w:val="EEFCDBF4"/>
    <w:lvl w:ilvl="0" w:tplc="D8D62E64">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4" w15:restartNumberingAfterBreak="0">
    <w:nsid w:val="64E904C1"/>
    <w:multiLevelType w:val="hybridMultilevel"/>
    <w:tmpl w:val="4290113E"/>
    <w:lvl w:ilvl="0" w:tplc="FA1E1CEA">
      <w:start w:val="1"/>
      <w:numFmt w:val="decimal"/>
      <w:lvlText w:val="%1-"/>
      <w:lvlJc w:val="left"/>
      <w:pPr>
        <w:ind w:left="1392" w:hanging="171"/>
        <w:jc w:val="right"/>
      </w:pPr>
      <w:rPr>
        <w:rFonts w:ascii="Times New Roman" w:eastAsia="Times New Roman" w:hAnsi="Times New Roman" w:cs="Times New Roman" w:hint="default"/>
        <w:color w:val="0B0B0B"/>
        <w:w w:val="101"/>
        <w:sz w:val="18"/>
        <w:szCs w:val="18"/>
        <w:lang w:val="it-IT" w:eastAsia="it-IT" w:bidi="it-IT"/>
      </w:rPr>
    </w:lvl>
    <w:lvl w:ilvl="1" w:tplc="7E400588">
      <w:numFmt w:val="bullet"/>
      <w:lvlText w:val=""/>
      <w:lvlJc w:val="left"/>
      <w:pPr>
        <w:ind w:left="2136" w:hanging="305"/>
      </w:pPr>
      <w:rPr>
        <w:rFonts w:ascii="Symbol" w:eastAsia="Symbol" w:hAnsi="Symbol" w:cs="Symbol" w:hint="default"/>
        <w:color w:val="0B0B0B"/>
        <w:w w:val="101"/>
        <w:sz w:val="20"/>
        <w:szCs w:val="20"/>
        <w:lang w:val="it-IT" w:eastAsia="it-IT" w:bidi="it-IT"/>
      </w:rPr>
    </w:lvl>
    <w:lvl w:ilvl="2" w:tplc="90C8B168">
      <w:numFmt w:val="bullet"/>
      <w:lvlText w:val="o"/>
      <w:lvlJc w:val="left"/>
      <w:pPr>
        <w:ind w:left="2746" w:hanging="305"/>
      </w:pPr>
      <w:rPr>
        <w:rFonts w:ascii="Courier New" w:eastAsia="Courier New" w:hAnsi="Courier New" w:cs="Courier New" w:hint="default"/>
        <w:color w:val="0B0B0B"/>
        <w:w w:val="101"/>
        <w:sz w:val="20"/>
        <w:szCs w:val="20"/>
        <w:lang w:val="it-IT" w:eastAsia="it-IT" w:bidi="it-IT"/>
      </w:rPr>
    </w:lvl>
    <w:lvl w:ilvl="3" w:tplc="897829E4">
      <w:numFmt w:val="bullet"/>
      <w:lvlText w:val="•"/>
      <w:lvlJc w:val="left"/>
      <w:pPr>
        <w:ind w:left="2020" w:hanging="305"/>
      </w:pPr>
      <w:rPr>
        <w:rFonts w:hint="default"/>
        <w:lang w:val="it-IT" w:eastAsia="it-IT" w:bidi="it-IT"/>
      </w:rPr>
    </w:lvl>
    <w:lvl w:ilvl="4" w:tplc="93FE1980">
      <w:numFmt w:val="bullet"/>
      <w:lvlText w:val="•"/>
      <w:lvlJc w:val="left"/>
      <w:pPr>
        <w:ind w:left="2140" w:hanging="305"/>
      </w:pPr>
      <w:rPr>
        <w:rFonts w:hint="default"/>
        <w:lang w:val="it-IT" w:eastAsia="it-IT" w:bidi="it-IT"/>
      </w:rPr>
    </w:lvl>
    <w:lvl w:ilvl="5" w:tplc="AC40B874">
      <w:numFmt w:val="bullet"/>
      <w:lvlText w:val="•"/>
      <w:lvlJc w:val="left"/>
      <w:pPr>
        <w:ind w:left="2740" w:hanging="305"/>
      </w:pPr>
      <w:rPr>
        <w:rFonts w:hint="default"/>
        <w:lang w:val="it-IT" w:eastAsia="it-IT" w:bidi="it-IT"/>
      </w:rPr>
    </w:lvl>
    <w:lvl w:ilvl="6" w:tplc="B24809FC">
      <w:numFmt w:val="bullet"/>
      <w:lvlText w:val="•"/>
      <w:lvlJc w:val="left"/>
      <w:pPr>
        <w:ind w:left="4392" w:hanging="305"/>
      </w:pPr>
      <w:rPr>
        <w:rFonts w:hint="default"/>
        <w:lang w:val="it-IT" w:eastAsia="it-IT" w:bidi="it-IT"/>
      </w:rPr>
    </w:lvl>
    <w:lvl w:ilvl="7" w:tplc="77E04BBA">
      <w:numFmt w:val="bullet"/>
      <w:lvlText w:val="•"/>
      <w:lvlJc w:val="left"/>
      <w:pPr>
        <w:ind w:left="6044" w:hanging="305"/>
      </w:pPr>
      <w:rPr>
        <w:rFonts w:hint="default"/>
        <w:lang w:val="it-IT" w:eastAsia="it-IT" w:bidi="it-IT"/>
      </w:rPr>
    </w:lvl>
    <w:lvl w:ilvl="8" w:tplc="9B940628">
      <w:numFmt w:val="bullet"/>
      <w:lvlText w:val="•"/>
      <w:lvlJc w:val="left"/>
      <w:pPr>
        <w:ind w:left="7696" w:hanging="305"/>
      </w:pPr>
      <w:rPr>
        <w:rFonts w:hint="default"/>
        <w:lang w:val="it-IT" w:eastAsia="it-IT" w:bidi="it-IT"/>
      </w:rPr>
    </w:lvl>
  </w:abstractNum>
  <w:abstractNum w:abstractNumId="145" w15:restartNumberingAfterBreak="0">
    <w:nsid w:val="66D724F0"/>
    <w:multiLevelType w:val="hybridMultilevel"/>
    <w:tmpl w:val="6F2A1796"/>
    <w:lvl w:ilvl="0" w:tplc="6E181542">
      <w:numFmt w:val="bullet"/>
      <w:lvlText w:val=""/>
      <w:lvlJc w:val="left"/>
      <w:pPr>
        <w:ind w:left="100" w:hanging="210"/>
      </w:pPr>
      <w:rPr>
        <w:rFonts w:ascii="Wingdings" w:eastAsia="Wingdings" w:hAnsi="Wingdings" w:cs="Wingdings" w:hint="default"/>
        <w:color w:val="0B0B0B"/>
        <w:spacing w:val="-1"/>
        <w:w w:val="100"/>
        <w:sz w:val="21"/>
        <w:szCs w:val="21"/>
        <w:lang w:val="it-IT" w:eastAsia="it-IT" w:bidi="it-IT"/>
      </w:rPr>
    </w:lvl>
    <w:lvl w:ilvl="1" w:tplc="B25050D0">
      <w:numFmt w:val="bullet"/>
      <w:lvlText w:val="•"/>
      <w:lvlJc w:val="left"/>
      <w:pPr>
        <w:ind w:left="1190" w:hanging="210"/>
      </w:pPr>
      <w:rPr>
        <w:rFonts w:hint="default"/>
        <w:lang w:val="it-IT" w:eastAsia="it-IT" w:bidi="it-IT"/>
      </w:rPr>
    </w:lvl>
    <w:lvl w:ilvl="2" w:tplc="B21A129E">
      <w:numFmt w:val="bullet"/>
      <w:lvlText w:val="•"/>
      <w:lvlJc w:val="left"/>
      <w:pPr>
        <w:ind w:left="2280" w:hanging="210"/>
      </w:pPr>
      <w:rPr>
        <w:rFonts w:hint="default"/>
        <w:lang w:val="it-IT" w:eastAsia="it-IT" w:bidi="it-IT"/>
      </w:rPr>
    </w:lvl>
    <w:lvl w:ilvl="3" w:tplc="80466CD0">
      <w:numFmt w:val="bullet"/>
      <w:lvlText w:val="•"/>
      <w:lvlJc w:val="left"/>
      <w:pPr>
        <w:ind w:left="3370" w:hanging="210"/>
      </w:pPr>
      <w:rPr>
        <w:rFonts w:hint="default"/>
        <w:lang w:val="it-IT" w:eastAsia="it-IT" w:bidi="it-IT"/>
      </w:rPr>
    </w:lvl>
    <w:lvl w:ilvl="4" w:tplc="E15C2380">
      <w:numFmt w:val="bullet"/>
      <w:lvlText w:val="•"/>
      <w:lvlJc w:val="left"/>
      <w:pPr>
        <w:ind w:left="4460" w:hanging="210"/>
      </w:pPr>
      <w:rPr>
        <w:rFonts w:hint="default"/>
        <w:lang w:val="it-IT" w:eastAsia="it-IT" w:bidi="it-IT"/>
      </w:rPr>
    </w:lvl>
    <w:lvl w:ilvl="5" w:tplc="3BF8F8AC">
      <w:numFmt w:val="bullet"/>
      <w:lvlText w:val="•"/>
      <w:lvlJc w:val="left"/>
      <w:pPr>
        <w:ind w:left="5550" w:hanging="210"/>
      </w:pPr>
      <w:rPr>
        <w:rFonts w:hint="default"/>
        <w:lang w:val="it-IT" w:eastAsia="it-IT" w:bidi="it-IT"/>
      </w:rPr>
    </w:lvl>
    <w:lvl w:ilvl="6" w:tplc="7E8AFA6A">
      <w:numFmt w:val="bullet"/>
      <w:lvlText w:val="•"/>
      <w:lvlJc w:val="left"/>
      <w:pPr>
        <w:ind w:left="6640" w:hanging="210"/>
      </w:pPr>
      <w:rPr>
        <w:rFonts w:hint="default"/>
        <w:lang w:val="it-IT" w:eastAsia="it-IT" w:bidi="it-IT"/>
      </w:rPr>
    </w:lvl>
    <w:lvl w:ilvl="7" w:tplc="3FD65578">
      <w:numFmt w:val="bullet"/>
      <w:lvlText w:val="•"/>
      <w:lvlJc w:val="left"/>
      <w:pPr>
        <w:ind w:left="7730" w:hanging="210"/>
      </w:pPr>
      <w:rPr>
        <w:rFonts w:hint="default"/>
        <w:lang w:val="it-IT" w:eastAsia="it-IT" w:bidi="it-IT"/>
      </w:rPr>
    </w:lvl>
    <w:lvl w:ilvl="8" w:tplc="6A9C6D84">
      <w:numFmt w:val="bullet"/>
      <w:lvlText w:val="•"/>
      <w:lvlJc w:val="left"/>
      <w:pPr>
        <w:ind w:left="8820" w:hanging="210"/>
      </w:pPr>
      <w:rPr>
        <w:rFonts w:hint="default"/>
        <w:lang w:val="it-IT" w:eastAsia="it-IT" w:bidi="it-IT"/>
      </w:rPr>
    </w:lvl>
  </w:abstractNum>
  <w:abstractNum w:abstractNumId="146" w15:restartNumberingAfterBreak="0">
    <w:nsid w:val="66F041B6"/>
    <w:multiLevelType w:val="multilevel"/>
    <w:tmpl w:val="2A94C41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7" w15:restartNumberingAfterBreak="0">
    <w:nsid w:val="68B82B88"/>
    <w:multiLevelType w:val="hybridMultilevel"/>
    <w:tmpl w:val="5D505AB4"/>
    <w:lvl w:ilvl="0" w:tplc="057CBB82">
      <w:numFmt w:val="bullet"/>
      <w:lvlText w:val="•"/>
      <w:lvlJc w:val="left"/>
      <w:pPr>
        <w:ind w:left="1338" w:hanging="127"/>
      </w:pPr>
      <w:rPr>
        <w:rFonts w:ascii="Times New Roman" w:eastAsia="Times New Roman" w:hAnsi="Times New Roman" w:cs="Times New Roman" w:hint="default"/>
        <w:color w:val="0B0B0B"/>
        <w:w w:val="102"/>
        <w:sz w:val="20"/>
        <w:szCs w:val="20"/>
        <w:lang w:val="it-IT" w:eastAsia="it-IT" w:bidi="it-IT"/>
      </w:rPr>
    </w:lvl>
    <w:lvl w:ilvl="1" w:tplc="FFFAE4D0">
      <w:numFmt w:val="bullet"/>
      <w:lvlText w:val="•"/>
      <w:lvlJc w:val="left"/>
      <w:pPr>
        <w:ind w:left="2306" w:hanging="127"/>
      </w:pPr>
      <w:rPr>
        <w:rFonts w:hint="default"/>
        <w:lang w:val="it-IT" w:eastAsia="it-IT" w:bidi="it-IT"/>
      </w:rPr>
    </w:lvl>
    <w:lvl w:ilvl="2" w:tplc="BB58CED4">
      <w:numFmt w:val="bullet"/>
      <w:lvlText w:val="•"/>
      <w:lvlJc w:val="left"/>
      <w:pPr>
        <w:ind w:left="3272" w:hanging="127"/>
      </w:pPr>
      <w:rPr>
        <w:rFonts w:hint="default"/>
        <w:lang w:val="it-IT" w:eastAsia="it-IT" w:bidi="it-IT"/>
      </w:rPr>
    </w:lvl>
    <w:lvl w:ilvl="3" w:tplc="13BA214C">
      <w:numFmt w:val="bullet"/>
      <w:lvlText w:val="•"/>
      <w:lvlJc w:val="left"/>
      <w:pPr>
        <w:ind w:left="4238" w:hanging="127"/>
      </w:pPr>
      <w:rPr>
        <w:rFonts w:hint="default"/>
        <w:lang w:val="it-IT" w:eastAsia="it-IT" w:bidi="it-IT"/>
      </w:rPr>
    </w:lvl>
    <w:lvl w:ilvl="4" w:tplc="C30AD1BE">
      <w:numFmt w:val="bullet"/>
      <w:lvlText w:val="•"/>
      <w:lvlJc w:val="left"/>
      <w:pPr>
        <w:ind w:left="5204" w:hanging="127"/>
      </w:pPr>
      <w:rPr>
        <w:rFonts w:hint="default"/>
        <w:lang w:val="it-IT" w:eastAsia="it-IT" w:bidi="it-IT"/>
      </w:rPr>
    </w:lvl>
    <w:lvl w:ilvl="5" w:tplc="F36C1A38">
      <w:numFmt w:val="bullet"/>
      <w:lvlText w:val="•"/>
      <w:lvlJc w:val="left"/>
      <w:pPr>
        <w:ind w:left="6170" w:hanging="127"/>
      </w:pPr>
      <w:rPr>
        <w:rFonts w:hint="default"/>
        <w:lang w:val="it-IT" w:eastAsia="it-IT" w:bidi="it-IT"/>
      </w:rPr>
    </w:lvl>
    <w:lvl w:ilvl="6" w:tplc="58B80F70">
      <w:numFmt w:val="bullet"/>
      <w:lvlText w:val="•"/>
      <w:lvlJc w:val="left"/>
      <w:pPr>
        <w:ind w:left="7136" w:hanging="127"/>
      </w:pPr>
      <w:rPr>
        <w:rFonts w:hint="default"/>
        <w:lang w:val="it-IT" w:eastAsia="it-IT" w:bidi="it-IT"/>
      </w:rPr>
    </w:lvl>
    <w:lvl w:ilvl="7" w:tplc="A7DC0E76">
      <w:numFmt w:val="bullet"/>
      <w:lvlText w:val="•"/>
      <w:lvlJc w:val="left"/>
      <w:pPr>
        <w:ind w:left="8102" w:hanging="127"/>
      </w:pPr>
      <w:rPr>
        <w:rFonts w:hint="default"/>
        <w:lang w:val="it-IT" w:eastAsia="it-IT" w:bidi="it-IT"/>
      </w:rPr>
    </w:lvl>
    <w:lvl w:ilvl="8" w:tplc="11C4E24A">
      <w:numFmt w:val="bullet"/>
      <w:lvlText w:val="•"/>
      <w:lvlJc w:val="left"/>
      <w:pPr>
        <w:ind w:left="9068" w:hanging="127"/>
      </w:pPr>
      <w:rPr>
        <w:rFonts w:hint="default"/>
        <w:lang w:val="it-IT" w:eastAsia="it-IT" w:bidi="it-IT"/>
      </w:rPr>
    </w:lvl>
  </w:abstractNum>
  <w:abstractNum w:abstractNumId="148" w15:restartNumberingAfterBreak="0">
    <w:nsid w:val="695951BF"/>
    <w:multiLevelType w:val="hybridMultilevel"/>
    <w:tmpl w:val="C1324B44"/>
    <w:lvl w:ilvl="0" w:tplc="CC764234">
      <w:numFmt w:val="bullet"/>
      <w:lvlText w:val=""/>
      <w:lvlJc w:val="left"/>
      <w:pPr>
        <w:ind w:left="780" w:hanging="272"/>
      </w:pPr>
      <w:rPr>
        <w:rFonts w:ascii="Wingdings" w:eastAsia="Wingdings" w:hAnsi="Wingdings" w:cs="Wingdings" w:hint="default"/>
        <w:color w:val="0B0B0B"/>
        <w:w w:val="100"/>
        <w:sz w:val="20"/>
        <w:szCs w:val="20"/>
        <w:lang w:val="it-IT" w:eastAsia="it-IT" w:bidi="it-IT"/>
      </w:rPr>
    </w:lvl>
    <w:lvl w:ilvl="1" w:tplc="38048202">
      <w:numFmt w:val="bullet"/>
      <w:lvlText w:val="•"/>
      <w:lvlJc w:val="left"/>
      <w:pPr>
        <w:ind w:left="1560" w:hanging="272"/>
      </w:pPr>
      <w:rPr>
        <w:rFonts w:hint="default"/>
        <w:lang w:val="it-IT" w:eastAsia="it-IT" w:bidi="it-IT"/>
      </w:rPr>
    </w:lvl>
    <w:lvl w:ilvl="2" w:tplc="2C587796">
      <w:numFmt w:val="bullet"/>
      <w:lvlText w:val="•"/>
      <w:lvlJc w:val="left"/>
      <w:pPr>
        <w:ind w:left="2340" w:hanging="272"/>
      </w:pPr>
      <w:rPr>
        <w:rFonts w:hint="default"/>
        <w:lang w:val="it-IT" w:eastAsia="it-IT" w:bidi="it-IT"/>
      </w:rPr>
    </w:lvl>
    <w:lvl w:ilvl="3" w:tplc="1D34B874">
      <w:numFmt w:val="bullet"/>
      <w:lvlText w:val="•"/>
      <w:lvlJc w:val="left"/>
      <w:pPr>
        <w:ind w:left="3120" w:hanging="272"/>
      </w:pPr>
      <w:rPr>
        <w:rFonts w:hint="default"/>
        <w:lang w:val="it-IT" w:eastAsia="it-IT" w:bidi="it-IT"/>
      </w:rPr>
    </w:lvl>
    <w:lvl w:ilvl="4" w:tplc="ECB21722">
      <w:numFmt w:val="bullet"/>
      <w:lvlText w:val="•"/>
      <w:lvlJc w:val="left"/>
      <w:pPr>
        <w:ind w:left="3900" w:hanging="272"/>
      </w:pPr>
      <w:rPr>
        <w:rFonts w:hint="default"/>
        <w:lang w:val="it-IT" w:eastAsia="it-IT" w:bidi="it-IT"/>
      </w:rPr>
    </w:lvl>
    <w:lvl w:ilvl="5" w:tplc="DD36E66A">
      <w:numFmt w:val="bullet"/>
      <w:lvlText w:val="•"/>
      <w:lvlJc w:val="left"/>
      <w:pPr>
        <w:ind w:left="4680" w:hanging="272"/>
      </w:pPr>
      <w:rPr>
        <w:rFonts w:hint="default"/>
        <w:lang w:val="it-IT" w:eastAsia="it-IT" w:bidi="it-IT"/>
      </w:rPr>
    </w:lvl>
    <w:lvl w:ilvl="6" w:tplc="216E033E">
      <w:numFmt w:val="bullet"/>
      <w:lvlText w:val="•"/>
      <w:lvlJc w:val="left"/>
      <w:pPr>
        <w:ind w:left="5460" w:hanging="272"/>
      </w:pPr>
      <w:rPr>
        <w:rFonts w:hint="default"/>
        <w:lang w:val="it-IT" w:eastAsia="it-IT" w:bidi="it-IT"/>
      </w:rPr>
    </w:lvl>
    <w:lvl w:ilvl="7" w:tplc="B240BD7E">
      <w:numFmt w:val="bullet"/>
      <w:lvlText w:val="•"/>
      <w:lvlJc w:val="left"/>
      <w:pPr>
        <w:ind w:left="6240" w:hanging="272"/>
      </w:pPr>
      <w:rPr>
        <w:rFonts w:hint="default"/>
        <w:lang w:val="it-IT" w:eastAsia="it-IT" w:bidi="it-IT"/>
      </w:rPr>
    </w:lvl>
    <w:lvl w:ilvl="8" w:tplc="0B2260B8">
      <w:numFmt w:val="bullet"/>
      <w:lvlText w:val="•"/>
      <w:lvlJc w:val="left"/>
      <w:pPr>
        <w:ind w:left="7020" w:hanging="272"/>
      </w:pPr>
      <w:rPr>
        <w:rFonts w:hint="default"/>
        <w:lang w:val="it-IT" w:eastAsia="it-IT" w:bidi="it-IT"/>
      </w:rPr>
    </w:lvl>
  </w:abstractNum>
  <w:abstractNum w:abstractNumId="149" w15:restartNumberingAfterBreak="0">
    <w:nsid w:val="69F81C20"/>
    <w:multiLevelType w:val="multilevel"/>
    <w:tmpl w:val="7A5825E2"/>
    <w:lvl w:ilvl="0">
      <w:numFmt w:val="bullet"/>
      <w:lvlText w:val=""/>
      <w:lvlJc w:val="left"/>
      <w:pPr>
        <w:ind w:left="1755" w:hanging="311"/>
      </w:pPr>
      <w:rPr>
        <w:rFonts w:ascii="Wingdings" w:eastAsia="Wingdings" w:hAnsi="Wingdings" w:cs="Wingdings" w:hint="default"/>
        <w:color w:val="0B0B0B"/>
        <w:spacing w:val="-1"/>
        <w:w w:val="100"/>
        <w:sz w:val="21"/>
        <w:szCs w:val="21"/>
        <w:lang w:val="it-IT" w:eastAsia="it-IT" w:bidi="it-IT"/>
      </w:rPr>
    </w:lvl>
    <w:lvl w:ilvl="1">
      <w:start w:val="1"/>
      <w:numFmt w:val="bullet"/>
      <w:lvlText w:val="o"/>
      <w:lvlJc w:val="left"/>
      <w:pPr>
        <w:ind w:left="1755" w:hanging="311"/>
        <w:jc w:val="right"/>
      </w:pPr>
      <w:rPr>
        <w:rFonts w:ascii="Courier New" w:hAnsi="Courier New" w:cs="Courier New" w:hint="default"/>
        <w:spacing w:val="-1"/>
        <w:w w:val="99"/>
        <w:sz w:val="20"/>
        <w:szCs w:val="20"/>
        <w:lang w:val="it-IT" w:eastAsia="it-IT" w:bidi="it-IT"/>
      </w:rPr>
    </w:lvl>
    <w:lvl w:ilvl="2">
      <w:numFmt w:val="bullet"/>
      <w:lvlText w:val="•"/>
      <w:lvlJc w:val="left"/>
      <w:pPr>
        <w:ind w:left="3608" w:hanging="311"/>
      </w:pPr>
      <w:rPr>
        <w:rFonts w:hint="default"/>
        <w:spacing w:val="-1"/>
        <w:w w:val="100"/>
        <w:sz w:val="20"/>
        <w:szCs w:val="20"/>
        <w:lang w:val="it-IT" w:eastAsia="it-IT" w:bidi="it-IT"/>
      </w:rPr>
    </w:lvl>
    <w:lvl w:ilvl="3">
      <w:numFmt w:val="bullet"/>
      <w:lvlText w:val="•"/>
      <w:lvlJc w:val="left"/>
      <w:pPr>
        <w:ind w:left="4532" w:hanging="311"/>
      </w:pPr>
      <w:rPr>
        <w:rFonts w:hint="default"/>
        <w:lang w:val="it-IT" w:eastAsia="it-IT" w:bidi="it-IT"/>
      </w:rPr>
    </w:lvl>
    <w:lvl w:ilvl="4">
      <w:numFmt w:val="bullet"/>
      <w:lvlText w:val="•"/>
      <w:lvlJc w:val="left"/>
      <w:pPr>
        <w:ind w:left="5456" w:hanging="311"/>
      </w:pPr>
      <w:rPr>
        <w:rFonts w:hint="default"/>
        <w:lang w:val="it-IT" w:eastAsia="it-IT" w:bidi="it-IT"/>
      </w:rPr>
    </w:lvl>
    <w:lvl w:ilvl="5">
      <w:numFmt w:val="bullet"/>
      <w:lvlText w:val="•"/>
      <w:lvlJc w:val="left"/>
      <w:pPr>
        <w:ind w:left="6380" w:hanging="311"/>
      </w:pPr>
      <w:rPr>
        <w:rFonts w:hint="default"/>
        <w:lang w:val="it-IT" w:eastAsia="it-IT" w:bidi="it-IT"/>
      </w:rPr>
    </w:lvl>
    <w:lvl w:ilvl="6">
      <w:numFmt w:val="bullet"/>
      <w:lvlText w:val="•"/>
      <w:lvlJc w:val="left"/>
      <w:pPr>
        <w:ind w:left="7304" w:hanging="311"/>
      </w:pPr>
      <w:rPr>
        <w:rFonts w:hint="default"/>
        <w:lang w:val="it-IT" w:eastAsia="it-IT" w:bidi="it-IT"/>
      </w:rPr>
    </w:lvl>
    <w:lvl w:ilvl="7">
      <w:numFmt w:val="bullet"/>
      <w:lvlText w:val="•"/>
      <w:lvlJc w:val="left"/>
      <w:pPr>
        <w:ind w:left="8228" w:hanging="311"/>
      </w:pPr>
      <w:rPr>
        <w:rFonts w:hint="default"/>
        <w:lang w:val="it-IT" w:eastAsia="it-IT" w:bidi="it-IT"/>
      </w:rPr>
    </w:lvl>
    <w:lvl w:ilvl="8">
      <w:numFmt w:val="bullet"/>
      <w:lvlText w:val="•"/>
      <w:lvlJc w:val="left"/>
      <w:pPr>
        <w:ind w:left="9152" w:hanging="311"/>
      </w:pPr>
      <w:rPr>
        <w:rFonts w:hint="default"/>
        <w:lang w:val="it-IT" w:eastAsia="it-IT" w:bidi="it-IT"/>
      </w:rPr>
    </w:lvl>
  </w:abstractNum>
  <w:abstractNum w:abstractNumId="150" w15:restartNumberingAfterBreak="0">
    <w:nsid w:val="6B3109F4"/>
    <w:multiLevelType w:val="multilevel"/>
    <w:tmpl w:val="F050F5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1" w15:restartNumberingAfterBreak="0">
    <w:nsid w:val="6B433113"/>
    <w:multiLevelType w:val="hybridMultilevel"/>
    <w:tmpl w:val="D8245744"/>
    <w:lvl w:ilvl="0" w:tplc="2B9C48DC">
      <w:start w:val="1"/>
      <w:numFmt w:val="decimal"/>
      <w:lvlText w:val="%1."/>
      <w:lvlJc w:val="left"/>
      <w:pPr>
        <w:ind w:left="136" w:hanging="245"/>
      </w:pPr>
      <w:rPr>
        <w:rFonts w:ascii="Times New Roman" w:eastAsia="Times New Roman" w:hAnsi="Times New Roman" w:cs="Times New Roman" w:hint="default"/>
        <w:color w:val="0B0B0B"/>
        <w:w w:val="103"/>
        <w:sz w:val="22"/>
        <w:szCs w:val="22"/>
        <w:lang w:val="it-IT" w:eastAsia="it-IT" w:bidi="it-IT"/>
      </w:rPr>
    </w:lvl>
    <w:lvl w:ilvl="1" w:tplc="99BAD954">
      <w:start w:val="1"/>
      <w:numFmt w:val="decimal"/>
      <w:lvlText w:val="%2."/>
      <w:lvlJc w:val="left"/>
      <w:pPr>
        <w:ind w:left="632" w:hanging="360"/>
      </w:pPr>
      <w:rPr>
        <w:rFonts w:ascii="Times New Roman" w:eastAsia="Times New Roman" w:hAnsi="Times New Roman" w:cs="Times New Roman" w:hint="default"/>
        <w:color w:val="0B0B0B"/>
        <w:spacing w:val="-26"/>
        <w:w w:val="100"/>
        <w:sz w:val="24"/>
        <w:szCs w:val="24"/>
        <w:lang w:val="it-IT" w:eastAsia="it-IT" w:bidi="it-IT"/>
      </w:rPr>
    </w:lvl>
    <w:lvl w:ilvl="2" w:tplc="0840DE64">
      <w:numFmt w:val="bullet"/>
      <w:lvlText w:val="•"/>
      <w:lvlJc w:val="left"/>
      <w:pPr>
        <w:ind w:left="1660" w:hanging="360"/>
      </w:pPr>
      <w:rPr>
        <w:rFonts w:hint="default"/>
        <w:lang w:val="it-IT" w:eastAsia="it-IT" w:bidi="it-IT"/>
      </w:rPr>
    </w:lvl>
    <w:lvl w:ilvl="3" w:tplc="3B5A33C2">
      <w:numFmt w:val="bullet"/>
      <w:lvlText w:val="•"/>
      <w:lvlJc w:val="left"/>
      <w:pPr>
        <w:ind w:left="2680" w:hanging="360"/>
      </w:pPr>
      <w:rPr>
        <w:rFonts w:hint="default"/>
        <w:lang w:val="it-IT" w:eastAsia="it-IT" w:bidi="it-IT"/>
      </w:rPr>
    </w:lvl>
    <w:lvl w:ilvl="4" w:tplc="0B8C3F58">
      <w:numFmt w:val="bullet"/>
      <w:lvlText w:val="•"/>
      <w:lvlJc w:val="left"/>
      <w:pPr>
        <w:ind w:left="3700" w:hanging="360"/>
      </w:pPr>
      <w:rPr>
        <w:rFonts w:hint="default"/>
        <w:lang w:val="it-IT" w:eastAsia="it-IT" w:bidi="it-IT"/>
      </w:rPr>
    </w:lvl>
    <w:lvl w:ilvl="5" w:tplc="A16C26A8">
      <w:numFmt w:val="bullet"/>
      <w:lvlText w:val="•"/>
      <w:lvlJc w:val="left"/>
      <w:pPr>
        <w:ind w:left="4720" w:hanging="360"/>
      </w:pPr>
      <w:rPr>
        <w:rFonts w:hint="default"/>
        <w:lang w:val="it-IT" w:eastAsia="it-IT" w:bidi="it-IT"/>
      </w:rPr>
    </w:lvl>
    <w:lvl w:ilvl="6" w:tplc="3E2A535A">
      <w:numFmt w:val="bullet"/>
      <w:lvlText w:val="•"/>
      <w:lvlJc w:val="left"/>
      <w:pPr>
        <w:ind w:left="5740" w:hanging="360"/>
      </w:pPr>
      <w:rPr>
        <w:rFonts w:hint="default"/>
        <w:lang w:val="it-IT" w:eastAsia="it-IT" w:bidi="it-IT"/>
      </w:rPr>
    </w:lvl>
    <w:lvl w:ilvl="7" w:tplc="2BBE624C">
      <w:numFmt w:val="bullet"/>
      <w:lvlText w:val="•"/>
      <w:lvlJc w:val="left"/>
      <w:pPr>
        <w:ind w:left="6760" w:hanging="360"/>
      </w:pPr>
      <w:rPr>
        <w:rFonts w:hint="default"/>
        <w:lang w:val="it-IT" w:eastAsia="it-IT" w:bidi="it-IT"/>
      </w:rPr>
    </w:lvl>
    <w:lvl w:ilvl="8" w:tplc="85BAC666">
      <w:numFmt w:val="bullet"/>
      <w:lvlText w:val="•"/>
      <w:lvlJc w:val="left"/>
      <w:pPr>
        <w:ind w:left="7780" w:hanging="360"/>
      </w:pPr>
      <w:rPr>
        <w:rFonts w:hint="default"/>
        <w:lang w:val="it-IT" w:eastAsia="it-IT" w:bidi="it-IT"/>
      </w:rPr>
    </w:lvl>
  </w:abstractNum>
  <w:abstractNum w:abstractNumId="152" w15:restartNumberingAfterBreak="0">
    <w:nsid w:val="6BC829B4"/>
    <w:multiLevelType w:val="hybridMultilevel"/>
    <w:tmpl w:val="31FE327A"/>
    <w:lvl w:ilvl="0" w:tplc="C13243D0">
      <w:numFmt w:val="bullet"/>
      <w:lvlText w:val=""/>
      <w:lvlJc w:val="left"/>
      <w:pPr>
        <w:ind w:left="2166" w:hanging="319"/>
      </w:pPr>
      <w:rPr>
        <w:rFonts w:ascii="Symbol" w:eastAsia="Symbol" w:hAnsi="Symbol" w:cs="Symbol" w:hint="default"/>
        <w:w w:val="102"/>
        <w:sz w:val="19"/>
        <w:szCs w:val="19"/>
        <w:lang w:val="it-IT" w:eastAsia="it-IT" w:bidi="it-IT"/>
      </w:rPr>
    </w:lvl>
    <w:lvl w:ilvl="1" w:tplc="EAE6147E">
      <w:numFmt w:val="bullet"/>
      <w:lvlText w:val="o"/>
      <w:lvlJc w:val="left"/>
      <w:pPr>
        <w:ind w:left="2801" w:hanging="319"/>
      </w:pPr>
      <w:rPr>
        <w:rFonts w:ascii="Courier New" w:eastAsia="Courier New" w:hAnsi="Courier New" w:cs="Courier New" w:hint="default"/>
        <w:w w:val="102"/>
        <w:sz w:val="19"/>
        <w:szCs w:val="19"/>
        <w:lang w:val="it-IT" w:eastAsia="it-IT" w:bidi="it-IT"/>
      </w:rPr>
    </w:lvl>
    <w:lvl w:ilvl="2" w:tplc="9128376C">
      <w:numFmt w:val="bullet"/>
      <w:lvlText w:val="•"/>
      <w:lvlJc w:val="left"/>
      <w:pPr>
        <w:ind w:left="3711" w:hanging="319"/>
      </w:pPr>
      <w:rPr>
        <w:rFonts w:hint="default"/>
        <w:lang w:val="it-IT" w:eastAsia="it-IT" w:bidi="it-IT"/>
      </w:rPr>
    </w:lvl>
    <w:lvl w:ilvl="3" w:tplc="7EA061C4">
      <w:numFmt w:val="bullet"/>
      <w:lvlText w:val="•"/>
      <w:lvlJc w:val="left"/>
      <w:pPr>
        <w:ind w:left="4622" w:hanging="319"/>
      </w:pPr>
      <w:rPr>
        <w:rFonts w:hint="default"/>
        <w:lang w:val="it-IT" w:eastAsia="it-IT" w:bidi="it-IT"/>
      </w:rPr>
    </w:lvl>
    <w:lvl w:ilvl="4" w:tplc="32F41630">
      <w:numFmt w:val="bullet"/>
      <w:lvlText w:val="•"/>
      <w:lvlJc w:val="left"/>
      <w:pPr>
        <w:ind w:left="5533" w:hanging="319"/>
      </w:pPr>
      <w:rPr>
        <w:rFonts w:hint="default"/>
        <w:lang w:val="it-IT" w:eastAsia="it-IT" w:bidi="it-IT"/>
      </w:rPr>
    </w:lvl>
    <w:lvl w:ilvl="5" w:tplc="B0E604FE">
      <w:numFmt w:val="bullet"/>
      <w:lvlText w:val="•"/>
      <w:lvlJc w:val="left"/>
      <w:pPr>
        <w:ind w:left="6444" w:hanging="319"/>
      </w:pPr>
      <w:rPr>
        <w:rFonts w:hint="default"/>
        <w:lang w:val="it-IT" w:eastAsia="it-IT" w:bidi="it-IT"/>
      </w:rPr>
    </w:lvl>
    <w:lvl w:ilvl="6" w:tplc="E76E221A">
      <w:numFmt w:val="bullet"/>
      <w:lvlText w:val="•"/>
      <w:lvlJc w:val="left"/>
      <w:pPr>
        <w:ind w:left="7355" w:hanging="319"/>
      </w:pPr>
      <w:rPr>
        <w:rFonts w:hint="default"/>
        <w:lang w:val="it-IT" w:eastAsia="it-IT" w:bidi="it-IT"/>
      </w:rPr>
    </w:lvl>
    <w:lvl w:ilvl="7" w:tplc="B34E376C">
      <w:numFmt w:val="bullet"/>
      <w:lvlText w:val="•"/>
      <w:lvlJc w:val="left"/>
      <w:pPr>
        <w:ind w:left="8266" w:hanging="319"/>
      </w:pPr>
      <w:rPr>
        <w:rFonts w:hint="default"/>
        <w:lang w:val="it-IT" w:eastAsia="it-IT" w:bidi="it-IT"/>
      </w:rPr>
    </w:lvl>
    <w:lvl w:ilvl="8" w:tplc="BCD00C2A">
      <w:numFmt w:val="bullet"/>
      <w:lvlText w:val="•"/>
      <w:lvlJc w:val="left"/>
      <w:pPr>
        <w:ind w:left="9177" w:hanging="319"/>
      </w:pPr>
      <w:rPr>
        <w:rFonts w:hint="default"/>
        <w:lang w:val="it-IT" w:eastAsia="it-IT" w:bidi="it-IT"/>
      </w:rPr>
    </w:lvl>
  </w:abstractNum>
  <w:abstractNum w:abstractNumId="153" w15:restartNumberingAfterBreak="0">
    <w:nsid w:val="6C571959"/>
    <w:multiLevelType w:val="multilevel"/>
    <w:tmpl w:val="41B8BF06"/>
    <w:lvl w:ilvl="0">
      <w:start w:val="1"/>
      <w:numFmt w:val="decimal"/>
      <w:lvlText w:val="%1."/>
      <w:lvlJc w:val="left"/>
      <w:pPr>
        <w:ind w:left="1601" w:hanging="360"/>
      </w:pPr>
      <w:rPr>
        <w:rFonts w:hint="default"/>
        <w:color w:val="0B0B0B"/>
      </w:rPr>
    </w:lvl>
    <w:lvl w:ilvl="1">
      <w:start w:val="1"/>
      <w:numFmt w:val="decimal"/>
      <w:isLgl/>
      <w:lvlText w:val="%1.%2"/>
      <w:lvlJc w:val="left"/>
      <w:pPr>
        <w:ind w:left="1779" w:hanging="360"/>
      </w:pPr>
      <w:rPr>
        <w:rFonts w:hint="default"/>
        <w:color w:val="0B0B0B"/>
      </w:rPr>
    </w:lvl>
    <w:lvl w:ilvl="2">
      <w:start w:val="1"/>
      <w:numFmt w:val="decimal"/>
      <w:isLgl/>
      <w:lvlText w:val="%1.%2.%3"/>
      <w:lvlJc w:val="left"/>
      <w:pPr>
        <w:ind w:left="2317" w:hanging="720"/>
      </w:pPr>
      <w:rPr>
        <w:rFonts w:hint="default"/>
        <w:color w:val="0B0B0B"/>
      </w:rPr>
    </w:lvl>
    <w:lvl w:ilvl="3">
      <w:start w:val="1"/>
      <w:numFmt w:val="decimal"/>
      <w:isLgl/>
      <w:lvlText w:val="%1.%2.%3.%4"/>
      <w:lvlJc w:val="left"/>
      <w:pPr>
        <w:ind w:left="2495" w:hanging="720"/>
      </w:pPr>
      <w:rPr>
        <w:rFonts w:hint="default"/>
        <w:color w:val="0B0B0B"/>
      </w:rPr>
    </w:lvl>
    <w:lvl w:ilvl="4">
      <w:start w:val="1"/>
      <w:numFmt w:val="decimal"/>
      <w:isLgl/>
      <w:lvlText w:val="%1.%2.%3.%4.%5"/>
      <w:lvlJc w:val="left"/>
      <w:pPr>
        <w:ind w:left="2673" w:hanging="720"/>
      </w:pPr>
      <w:rPr>
        <w:rFonts w:hint="default"/>
        <w:color w:val="0B0B0B"/>
      </w:rPr>
    </w:lvl>
    <w:lvl w:ilvl="5">
      <w:start w:val="1"/>
      <w:numFmt w:val="decimal"/>
      <w:isLgl/>
      <w:lvlText w:val="%1.%2.%3.%4.%5.%6"/>
      <w:lvlJc w:val="left"/>
      <w:pPr>
        <w:ind w:left="3211" w:hanging="1080"/>
      </w:pPr>
      <w:rPr>
        <w:rFonts w:hint="default"/>
        <w:color w:val="0B0B0B"/>
      </w:rPr>
    </w:lvl>
    <w:lvl w:ilvl="6">
      <w:start w:val="1"/>
      <w:numFmt w:val="decimal"/>
      <w:isLgl/>
      <w:lvlText w:val="%1.%2.%3.%4.%5.%6.%7"/>
      <w:lvlJc w:val="left"/>
      <w:pPr>
        <w:ind w:left="3389" w:hanging="1080"/>
      </w:pPr>
      <w:rPr>
        <w:rFonts w:hint="default"/>
        <w:color w:val="0B0B0B"/>
      </w:rPr>
    </w:lvl>
    <w:lvl w:ilvl="7">
      <w:start w:val="1"/>
      <w:numFmt w:val="decimal"/>
      <w:isLgl/>
      <w:lvlText w:val="%1.%2.%3.%4.%5.%6.%7.%8"/>
      <w:lvlJc w:val="left"/>
      <w:pPr>
        <w:ind w:left="3927" w:hanging="1440"/>
      </w:pPr>
      <w:rPr>
        <w:rFonts w:hint="default"/>
        <w:color w:val="0B0B0B"/>
      </w:rPr>
    </w:lvl>
    <w:lvl w:ilvl="8">
      <w:start w:val="1"/>
      <w:numFmt w:val="decimal"/>
      <w:isLgl/>
      <w:lvlText w:val="%1.%2.%3.%4.%5.%6.%7.%8.%9"/>
      <w:lvlJc w:val="left"/>
      <w:pPr>
        <w:ind w:left="4105" w:hanging="1440"/>
      </w:pPr>
      <w:rPr>
        <w:rFonts w:hint="default"/>
        <w:color w:val="0B0B0B"/>
      </w:rPr>
    </w:lvl>
  </w:abstractNum>
  <w:abstractNum w:abstractNumId="154" w15:restartNumberingAfterBreak="0">
    <w:nsid w:val="6C6A6004"/>
    <w:multiLevelType w:val="multilevel"/>
    <w:tmpl w:val="74182A06"/>
    <w:lvl w:ilvl="0">
      <w:start w:val="3"/>
      <w:numFmt w:val="decimal"/>
      <w:lvlText w:val="%1"/>
      <w:lvlJc w:val="left"/>
      <w:pPr>
        <w:ind w:left="726" w:hanging="489"/>
      </w:pPr>
      <w:rPr>
        <w:rFonts w:hint="default"/>
        <w:lang w:val="it-IT" w:eastAsia="it-IT" w:bidi="it-IT"/>
      </w:rPr>
    </w:lvl>
    <w:lvl w:ilvl="1">
      <w:start w:val="1"/>
      <w:numFmt w:val="decimal"/>
      <w:lvlText w:val="%1.%2."/>
      <w:lvlJc w:val="left"/>
      <w:pPr>
        <w:ind w:left="726" w:hanging="489"/>
      </w:pPr>
      <w:rPr>
        <w:rFonts w:ascii="Arial Narrow" w:eastAsia="Arial Narrow" w:hAnsi="Arial Narrow" w:cs="Arial Narrow" w:hint="default"/>
        <w:b/>
        <w:bCs/>
        <w:color w:val="313131"/>
        <w:spacing w:val="-1"/>
        <w:w w:val="102"/>
        <w:sz w:val="30"/>
        <w:szCs w:val="30"/>
        <w:lang w:val="it-IT" w:eastAsia="it-IT" w:bidi="it-IT"/>
      </w:rPr>
    </w:lvl>
    <w:lvl w:ilvl="2">
      <w:start w:val="1"/>
      <w:numFmt w:val="decimal"/>
      <w:lvlText w:val="%1.%2.%3."/>
      <w:lvlJc w:val="left"/>
      <w:pPr>
        <w:ind w:left="781" w:hanging="544"/>
      </w:pPr>
      <w:rPr>
        <w:rFonts w:ascii="Arial Narrow" w:eastAsia="Arial Narrow" w:hAnsi="Arial Narrow" w:cs="Arial Narrow" w:hint="default"/>
        <w:b/>
        <w:bCs/>
        <w:color w:val="313131"/>
        <w:spacing w:val="-1"/>
        <w:w w:val="100"/>
        <w:sz w:val="23"/>
        <w:szCs w:val="23"/>
        <w:lang w:val="it-IT" w:eastAsia="it-IT" w:bidi="it-IT"/>
      </w:rPr>
    </w:lvl>
    <w:lvl w:ilvl="3">
      <w:numFmt w:val="bullet"/>
      <w:lvlText w:val=""/>
      <w:lvlJc w:val="left"/>
      <w:pPr>
        <w:ind w:left="781" w:hanging="272"/>
      </w:pPr>
      <w:rPr>
        <w:rFonts w:ascii="Wingdings" w:eastAsia="Wingdings" w:hAnsi="Wingdings" w:cs="Wingdings" w:hint="default"/>
        <w:color w:val="0B0B0B"/>
        <w:w w:val="100"/>
        <w:sz w:val="21"/>
        <w:szCs w:val="21"/>
        <w:lang w:val="it-IT" w:eastAsia="it-IT" w:bidi="it-IT"/>
      </w:rPr>
    </w:lvl>
    <w:lvl w:ilvl="4">
      <w:numFmt w:val="bullet"/>
      <w:lvlText w:val="-"/>
      <w:lvlJc w:val="left"/>
      <w:pPr>
        <w:ind w:left="1052" w:hanging="272"/>
      </w:pPr>
      <w:rPr>
        <w:rFonts w:ascii="Arial Narrow" w:eastAsia="Arial Narrow" w:hAnsi="Arial Narrow" w:cs="Arial Narrow" w:hint="default"/>
        <w:color w:val="0B0B0B"/>
        <w:w w:val="100"/>
        <w:sz w:val="21"/>
        <w:szCs w:val="21"/>
        <w:lang w:val="it-IT" w:eastAsia="it-IT" w:bidi="it-IT"/>
      </w:rPr>
    </w:lvl>
    <w:lvl w:ilvl="5">
      <w:numFmt w:val="bullet"/>
      <w:lvlText w:val="•"/>
      <w:lvlJc w:val="left"/>
      <w:pPr>
        <w:ind w:left="3208" w:hanging="272"/>
      </w:pPr>
      <w:rPr>
        <w:rFonts w:hint="default"/>
        <w:lang w:val="it-IT" w:eastAsia="it-IT" w:bidi="it-IT"/>
      </w:rPr>
    </w:lvl>
    <w:lvl w:ilvl="6">
      <w:numFmt w:val="bullet"/>
      <w:lvlText w:val="•"/>
      <w:lvlJc w:val="left"/>
      <w:pPr>
        <w:ind w:left="4282" w:hanging="272"/>
      </w:pPr>
      <w:rPr>
        <w:rFonts w:hint="default"/>
        <w:lang w:val="it-IT" w:eastAsia="it-IT" w:bidi="it-IT"/>
      </w:rPr>
    </w:lvl>
    <w:lvl w:ilvl="7">
      <w:numFmt w:val="bullet"/>
      <w:lvlText w:val="•"/>
      <w:lvlJc w:val="left"/>
      <w:pPr>
        <w:ind w:left="5357" w:hanging="272"/>
      </w:pPr>
      <w:rPr>
        <w:rFonts w:hint="default"/>
        <w:lang w:val="it-IT" w:eastAsia="it-IT" w:bidi="it-IT"/>
      </w:rPr>
    </w:lvl>
    <w:lvl w:ilvl="8">
      <w:numFmt w:val="bullet"/>
      <w:lvlText w:val="•"/>
      <w:lvlJc w:val="left"/>
      <w:pPr>
        <w:ind w:left="6431" w:hanging="272"/>
      </w:pPr>
      <w:rPr>
        <w:rFonts w:hint="default"/>
        <w:lang w:val="it-IT" w:eastAsia="it-IT" w:bidi="it-IT"/>
      </w:rPr>
    </w:lvl>
  </w:abstractNum>
  <w:abstractNum w:abstractNumId="155" w15:restartNumberingAfterBreak="0">
    <w:nsid w:val="6D2D1780"/>
    <w:multiLevelType w:val="hybridMultilevel"/>
    <w:tmpl w:val="59AEEA00"/>
    <w:lvl w:ilvl="0" w:tplc="8C5873F2">
      <w:start w:val="1"/>
      <w:numFmt w:val="lowerLetter"/>
      <w:lvlText w:val="%1."/>
      <w:lvlJc w:val="left"/>
      <w:pPr>
        <w:ind w:left="2596" w:hanging="231"/>
      </w:pPr>
      <w:rPr>
        <w:rFonts w:ascii="Arial" w:eastAsia="Arial" w:hAnsi="Arial" w:cs="Arial" w:hint="default"/>
        <w:color w:val="0B0B0B"/>
        <w:spacing w:val="-1"/>
        <w:w w:val="102"/>
        <w:sz w:val="19"/>
        <w:szCs w:val="19"/>
        <w:lang w:val="it-IT" w:eastAsia="it-IT" w:bidi="it-IT"/>
      </w:rPr>
    </w:lvl>
    <w:lvl w:ilvl="1" w:tplc="6DCA55CE">
      <w:numFmt w:val="bullet"/>
      <w:lvlText w:val="•"/>
      <w:lvlJc w:val="left"/>
      <w:pPr>
        <w:ind w:left="3440" w:hanging="231"/>
      </w:pPr>
      <w:rPr>
        <w:rFonts w:hint="default"/>
        <w:lang w:val="it-IT" w:eastAsia="it-IT" w:bidi="it-IT"/>
      </w:rPr>
    </w:lvl>
    <w:lvl w:ilvl="2" w:tplc="49800B10">
      <w:numFmt w:val="bullet"/>
      <w:lvlText w:val="•"/>
      <w:lvlJc w:val="left"/>
      <w:pPr>
        <w:ind w:left="4280" w:hanging="231"/>
      </w:pPr>
      <w:rPr>
        <w:rFonts w:hint="default"/>
        <w:lang w:val="it-IT" w:eastAsia="it-IT" w:bidi="it-IT"/>
      </w:rPr>
    </w:lvl>
    <w:lvl w:ilvl="3" w:tplc="E6CCA074">
      <w:numFmt w:val="bullet"/>
      <w:lvlText w:val="•"/>
      <w:lvlJc w:val="left"/>
      <w:pPr>
        <w:ind w:left="5120" w:hanging="231"/>
      </w:pPr>
      <w:rPr>
        <w:rFonts w:hint="default"/>
        <w:lang w:val="it-IT" w:eastAsia="it-IT" w:bidi="it-IT"/>
      </w:rPr>
    </w:lvl>
    <w:lvl w:ilvl="4" w:tplc="296A0BB6">
      <w:numFmt w:val="bullet"/>
      <w:lvlText w:val="•"/>
      <w:lvlJc w:val="left"/>
      <w:pPr>
        <w:ind w:left="5960" w:hanging="231"/>
      </w:pPr>
      <w:rPr>
        <w:rFonts w:hint="default"/>
        <w:lang w:val="it-IT" w:eastAsia="it-IT" w:bidi="it-IT"/>
      </w:rPr>
    </w:lvl>
    <w:lvl w:ilvl="5" w:tplc="90800808">
      <w:numFmt w:val="bullet"/>
      <w:lvlText w:val="•"/>
      <w:lvlJc w:val="left"/>
      <w:pPr>
        <w:ind w:left="6800" w:hanging="231"/>
      </w:pPr>
      <w:rPr>
        <w:rFonts w:hint="default"/>
        <w:lang w:val="it-IT" w:eastAsia="it-IT" w:bidi="it-IT"/>
      </w:rPr>
    </w:lvl>
    <w:lvl w:ilvl="6" w:tplc="80F0E740">
      <w:numFmt w:val="bullet"/>
      <w:lvlText w:val="•"/>
      <w:lvlJc w:val="left"/>
      <w:pPr>
        <w:ind w:left="7640" w:hanging="231"/>
      </w:pPr>
      <w:rPr>
        <w:rFonts w:hint="default"/>
        <w:lang w:val="it-IT" w:eastAsia="it-IT" w:bidi="it-IT"/>
      </w:rPr>
    </w:lvl>
    <w:lvl w:ilvl="7" w:tplc="3162E12E">
      <w:numFmt w:val="bullet"/>
      <w:lvlText w:val="•"/>
      <w:lvlJc w:val="left"/>
      <w:pPr>
        <w:ind w:left="8480" w:hanging="231"/>
      </w:pPr>
      <w:rPr>
        <w:rFonts w:hint="default"/>
        <w:lang w:val="it-IT" w:eastAsia="it-IT" w:bidi="it-IT"/>
      </w:rPr>
    </w:lvl>
    <w:lvl w:ilvl="8" w:tplc="46E89B98">
      <w:numFmt w:val="bullet"/>
      <w:lvlText w:val="•"/>
      <w:lvlJc w:val="left"/>
      <w:pPr>
        <w:ind w:left="9320" w:hanging="231"/>
      </w:pPr>
      <w:rPr>
        <w:rFonts w:hint="default"/>
        <w:lang w:val="it-IT" w:eastAsia="it-IT" w:bidi="it-IT"/>
      </w:rPr>
    </w:lvl>
  </w:abstractNum>
  <w:abstractNum w:abstractNumId="156" w15:restartNumberingAfterBreak="0">
    <w:nsid w:val="6D8F4F57"/>
    <w:multiLevelType w:val="hybridMultilevel"/>
    <w:tmpl w:val="94C24EB0"/>
    <w:lvl w:ilvl="0" w:tplc="282A30B6">
      <w:start w:val="1"/>
      <w:numFmt w:val="decimal"/>
      <w:lvlText w:val="%1."/>
      <w:lvlJc w:val="left"/>
      <w:pPr>
        <w:ind w:left="1004" w:hanging="360"/>
      </w:pPr>
      <w:rPr>
        <w:rFonts w:ascii="Arial Narrow" w:hAnsi="Arial Narrow" w:hint="default"/>
      </w:rPr>
    </w:lvl>
    <w:lvl w:ilvl="1" w:tplc="04100019" w:tentative="1">
      <w:start w:val="1"/>
      <w:numFmt w:val="lowerLetter"/>
      <w:lvlText w:val="%2."/>
      <w:lvlJc w:val="left"/>
      <w:pPr>
        <w:ind w:left="1724" w:hanging="360"/>
      </w:pPr>
    </w:lvl>
    <w:lvl w:ilvl="2" w:tplc="0410001B" w:tentative="1">
      <w:start w:val="1"/>
      <w:numFmt w:val="lowerRoman"/>
      <w:lvlText w:val="%3."/>
      <w:lvlJc w:val="right"/>
      <w:pPr>
        <w:ind w:left="2444" w:hanging="180"/>
      </w:pPr>
    </w:lvl>
    <w:lvl w:ilvl="3" w:tplc="0410000F" w:tentative="1">
      <w:start w:val="1"/>
      <w:numFmt w:val="decimal"/>
      <w:lvlText w:val="%4."/>
      <w:lvlJc w:val="left"/>
      <w:pPr>
        <w:ind w:left="3164" w:hanging="360"/>
      </w:pPr>
    </w:lvl>
    <w:lvl w:ilvl="4" w:tplc="04100019" w:tentative="1">
      <w:start w:val="1"/>
      <w:numFmt w:val="lowerLetter"/>
      <w:lvlText w:val="%5."/>
      <w:lvlJc w:val="left"/>
      <w:pPr>
        <w:ind w:left="3884" w:hanging="360"/>
      </w:pPr>
    </w:lvl>
    <w:lvl w:ilvl="5" w:tplc="0410001B" w:tentative="1">
      <w:start w:val="1"/>
      <w:numFmt w:val="lowerRoman"/>
      <w:lvlText w:val="%6."/>
      <w:lvlJc w:val="right"/>
      <w:pPr>
        <w:ind w:left="4604" w:hanging="180"/>
      </w:pPr>
    </w:lvl>
    <w:lvl w:ilvl="6" w:tplc="0410000F" w:tentative="1">
      <w:start w:val="1"/>
      <w:numFmt w:val="decimal"/>
      <w:lvlText w:val="%7."/>
      <w:lvlJc w:val="left"/>
      <w:pPr>
        <w:ind w:left="5324" w:hanging="360"/>
      </w:pPr>
    </w:lvl>
    <w:lvl w:ilvl="7" w:tplc="04100019" w:tentative="1">
      <w:start w:val="1"/>
      <w:numFmt w:val="lowerLetter"/>
      <w:lvlText w:val="%8."/>
      <w:lvlJc w:val="left"/>
      <w:pPr>
        <w:ind w:left="6044" w:hanging="360"/>
      </w:pPr>
    </w:lvl>
    <w:lvl w:ilvl="8" w:tplc="0410001B" w:tentative="1">
      <w:start w:val="1"/>
      <w:numFmt w:val="lowerRoman"/>
      <w:lvlText w:val="%9."/>
      <w:lvlJc w:val="right"/>
      <w:pPr>
        <w:ind w:left="6764" w:hanging="180"/>
      </w:pPr>
    </w:lvl>
  </w:abstractNum>
  <w:abstractNum w:abstractNumId="157" w15:restartNumberingAfterBreak="0">
    <w:nsid w:val="6DF21E33"/>
    <w:multiLevelType w:val="hybridMultilevel"/>
    <w:tmpl w:val="9CC4A00E"/>
    <w:lvl w:ilvl="0" w:tplc="A784FD66">
      <w:start w:val="1"/>
      <w:numFmt w:val="lowerLetter"/>
      <w:lvlText w:val="%1)"/>
      <w:lvlJc w:val="left"/>
      <w:pPr>
        <w:ind w:left="2021" w:hanging="292"/>
      </w:pPr>
      <w:rPr>
        <w:rFonts w:ascii="Arial" w:eastAsia="Arial" w:hAnsi="Arial" w:cs="Arial" w:hint="default"/>
        <w:color w:val="0B0B0B"/>
        <w:spacing w:val="-1"/>
        <w:w w:val="102"/>
        <w:sz w:val="19"/>
        <w:szCs w:val="19"/>
        <w:lang w:val="it-IT" w:eastAsia="it-IT" w:bidi="it-IT"/>
      </w:rPr>
    </w:lvl>
    <w:lvl w:ilvl="1" w:tplc="B7E0A9F8">
      <w:start w:val="1"/>
      <w:numFmt w:val="decimal"/>
      <w:lvlText w:val="%2."/>
      <w:lvlJc w:val="left"/>
      <w:pPr>
        <w:ind w:left="2260" w:hanging="292"/>
      </w:pPr>
      <w:rPr>
        <w:rFonts w:ascii="Arial" w:eastAsia="Arial" w:hAnsi="Arial" w:cs="Arial" w:hint="default"/>
        <w:color w:val="0B0B0B"/>
        <w:spacing w:val="-1"/>
        <w:w w:val="102"/>
        <w:sz w:val="19"/>
        <w:szCs w:val="19"/>
        <w:lang w:val="it-IT" w:eastAsia="it-IT" w:bidi="it-IT"/>
      </w:rPr>
    </w:lvl>
    <w:lvl w:ilvl="2" w:tplc="FD1A5890">
      <w:numFmt w:val="bullet"/>
      <w:lvlText w:val="•"/>
      <w:lvlJc w:val="left"/>
      <w:pPr>
        <w:ind w:left="3231" w:hanging="292"/>
      </w:pPr>
      <w:rPr>
        <w:rFonts w:hint="default"/>
        <w:lang w:val="it-IT" w:eastAsia="it-IT" w:bidi="it-IT"/>
      </w:rPr>
    </w:lvl>
    <w:lvl w:ilvl="3" w:tplc="18BEB904">
      <w:numFmt w:val="bullet"/>
      <w:lvlText w:val="•"/>
      <w:lvlJc w:val="left"/>
      <w:pPr>
        <w:ind w:left="4202" w:hanging="292"/>
      </w:pPr>
      <w:rPr>
        <w:rFonts w:hint="default"/>
        <w:lang w:val="it-IT" w:eastAsia="it-IT" w:bidi="it-IT"/>
      </w:rPr>
    </w:lvl>
    <w:lvl w:ilvl="4" w:tplc="3FD05986">
      <w:numFmt w:val="bullet"/>
      <w:lvlText w:val="•"/>
      <w:lvlJc w:val="left"/>
      <w:pPr>
        <w:ind w:left="5173" w:hanging="292"/>
      </w:pPr>
      <w:rPr>
        <w:rFonts w:hint="default"/>
        <w:lang w:val="it-IT" w:eastAsia="it-IT" w:bidi="it-IT"/>
      </w:rPr>
    </w:lvl>
    <w:lvl w:ilvl="5" w:tplc="C3C4BA9C">
      <w:numFmt w:val="bullet"/>
      <w:lvlText w:val="•"/>
      <w:lvlJc w:val="left"/>
      <w:pPr>
        <w:ind w:left="6144" w:hanging="292"/>
      </w:pPr>
      <w:rPr>
        <w:rFonts w:hint="default"/>
        <w:lang w:val="it-IT" w:eastAsia="it-IT" w:bidi="it-IT"/>
      </w:rPr>
    </w:lvl>
    <w:lvl w:ilvl="6" w:tplc="A8A441B4">
      <w:numFmt w:val="bullet"/>
      <w:lvlText w:val="•"/>
      <w:lvlJc w:val="left"/>
      <w:pPr>
        <w:ind w:left="7115" w:hanging="292"/>
      </w:pPr>
      <w:rPr>
        <w:rFonts w:hint="default"/>
        <w:lang w:val="it-IT" w:eastAsia="it-IT" w:bidi="it-IT"/>
      </w:rPr>
    </w:lvl>
    <w:lvl w:ilvl="7" w:tplc="2AA8D110">
      <w:numFmt w:val="bullet"/>
      <w:lvlText w:val="•"/>
      <w:lvlJc w:val="left"/>
      <w:pPr>
        <w:ind w:left="8086" w:hanging="292"/>
      </w:pPr>
      <w:rPr>
        <w:rFonts w:hint="default"/>
        <w:lang w:val="it-IT" w:eastAsia="it-IT" w:bidi="it-IT"/>
      </w:rPr>
    </w:lvl>
    <w:lvl w:ilvl="8" w:tplc="F8603410">
      <w:numFmt w:val="bullet"/>
      <w:lvlText w:val="•"/>
      <w:lvlJc w:val="left"/>
      <w:pPr>
        <w:ind w:left="9057" w:hanging="292"/>
      </w:pPr>
      <w:rPr>
        <w:rFonts w:hint="default"/>
        <w:lang w:val="it-IT" w:eastAsia="it-IT" w:bidi="it-IT"/>
      </w:rPr>
    </w:lvl>
  </w:abstractNum>
  <w:abstractNum w:abstractNumId="158" w15:restartNumberingAfterBreak="0">
    <w:nsid w:val="6E255261"/>
    <w:multiLevelType w:val="multilevel"/>
    <w:tmpl w:val="1C7C1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9" w15:restartNumberingAfterBreak="0">
    <w:nsid w:val="6E7D0618"/>
    <w:multiLevelType w:val="hybridMultilevel"/>
    <w:tmpl w:val="CBB475D6"/>
    <w:lvl w:ilvl="0" w:tplc="347ABC76">
      <w:numFmt w:val="bullet"/>
      <w:lvlText w:val="•"/>
      <w:lvlJc w:val="left"/>
      <w:pPr>
        <w:ind w:left="361" w:hanging="241"/>
      </w:pPr>
      <w:rPr>
        <w:rFonts w:ascii="Arial" w:eastAsia="Arial" w:hAnsi="Arial" w:cs="Arial" w:hint="default"/>
        <w:color w:val="0B0B0B"/>
        <w:w w:val="104"/>
        <w:sz w:val="18"/>
        <w:szCs w:val="18"/>
        <w:lang w:val="it-IT" w:eastAsia="it-IT" w:bidi="it-IT"/>
      </w:rPr>
    </w:lvl>
    <w:lvl w:ilvl="1" w:tplc="6E541036">
      <w:numFmt w:val="bullet"/>
      <w:lvlText w:val="•"/>
      <w:lvlJc w:val="left"/>
      <w:pPr>
        <w:ind w:left="699" w:hanging="241"/>
      </w:pPr>
      <w:rPr>
        <w:rFonts w:hint="default"/>
        <w:lang w:val="it-IT" w:eastAsia="it-IT" w:bidi="it-IT"/>
      </w:rPr>
    </w:lvl>
    <w:lvl w:ilvl="2" w:tplc="62C4839E">
      <w:numFmt w:val="bullet"/>
      <w:lvlText w:val="•"/>
      <w:lvlJc w:val="left"/>
      <w:pPr>
        <w:ind w:left="1038" w:hanging="241"/>
      </w:pPr>
      <w:rPr>
        <w:rFonts w:hint="default"/>
        <w:lang w:val="it-IT" w:eastAsia="it-IT" w:bidi="it-IT"/>
      </w:rPr>
    </w:lvl>
    <w:lvl w:ilvl="3" w:tplc="D062CB30">
      <w:numFmt w:val="bullet"/>
      <w:lvlText w:val="•"/>
      <w:lvlJc w:val="left"/>
      <w:pPr>
        <w:ind w:left="1378" w:hanging="241"/>
      </w:pPr>
      <w:rPr>
        <w:rFonts w:hint="default"/>
        <w:lang w:val="it-IT" w:eastAsia="it-IT" w:bidi="it-IT"/>
      </w:rPr>
    </w:lvl>
    <w:lvl w:ilvl="4" w:tplc="8C0E5A3E">
      <w:numFmt w:val="bullet"/>
      <w:lvlText w:val="•"/>
      <w:lvlJc w:val="left"/>
      <w:pPr>
        <w:ind w:left="1717" w:hanging="241"/>
      </w:pPr>
      <w:rPr>
        <w:rFonts w:hint="default"/>
        <w:lang w:val="it-IT" w:eastAsia="it-IT" w:bidi="it-IT"/>
      </w:rPr>
    </w:lvl>
    <w:lvl w:ilvl="5" w:tplc="904E6CF4">
      <w:numFmt w:val="bullet"/>
      <w:lvlText w:val="•"/>
      <w:lvlJc w:val="left"/>
      <w:pPr>
        <w:ind w:left="2057" w:hanging="241"/>
      </w:pPr>
      <w:rPr>
        <w:rFonts w:hint="default"/>
        <w:lang w:val="it-IT" w:eastAsia="it-IT" w:bidi="it-IT"/>
      </w:rPr>
    </w:lvl>
    <w:lvl w:ilvl="6" w:tplc="4DAAD398">
      <w:numFmt w:val="bullet"/>
      <w:lvlText w:val="•"/>
      <w:lvlJc w:val="left"/>
      <w:pPr>
        <w:ind w:left="2396" w:hanging="241"/>
      </w:pPr>
      <w:rPr>
        <w:rFonts w:hint="default"/>
        <w:lang w:val="it-IT" w:eastAsia="it-IT" w:bidi="it-IT"/>
      </w:rPr>
    </w:lvl>
    <w:lvl w:ilvl="7" w:tplc="F9306D16">
      <w:numFmt w:val="bullet"/>
      <w:lvlText w:val="•"/>
      <w:lvlJc w:val="left"/>
      <w:pPr>
        <w:ind w:left="2735" w:hanging="241"/>
      </w:pPr>
      <w:rPr>
        <w:rFonts w:hint="default"/>
        <w:lang w:val="it-IT" w:eastAsia="it-IT" w:bidi="it-IT"/>
      </w:rPr>
    </w:lvl>
    <w:lvl w:ilvl="8" w:tplc="8480A576">
      <w:numFmt w:val="bullet"/>
      <w:lvlText w:val="•"/>
      <w:lvlJc w:val="left"/>
      <w:pPr>
        <w:ind w:left="3075" w:hanging="241"/>
      </w:pPr>
      <w:rPr>
        <w:rFonts w:hint="default"/>
        <w:lang w:val="it-IT" w:eastAsia="it-IT" w:bidi="it-IT"/>
      </w:rPr>
    </w:lvl>
  </w:abstractNum>
  <w:abstractNum w:abstractNumId="160" w15:restartNumberingAfterBreak="0">
    <w:nsid w:val="6ED108A4"/>
    <w:multiLevelType w:val="multilevel"/>
    <w:tmpl w:val="46C43C42"/>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1" w15:restartNumberingAfterBreak="0">
    <w:nsid w:val="6F5B43EE"/>
    <w:multiLevelType w:val="multilevel"/>
    <w:tmpl w:val="7826AF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2" w15:restartNumberingAfterBreak="0">
    <w:nsid w:val="6F973A2A"/>
    <w:multiLevelType w:val="multilevel"/>
    <w:tmpl w:val="7FEE70E2"/>
    <w:lvl w:ilvl="0">
      <w:start w:val="1"/>
      <w:numFmt w:val="decimal"/>
      <w:lvlText w:val="%1."/>
      <w:lvlJc w:val="left"/>
      <w:pPr>
        <w:ind w:left="1566" w:hanging="360"/>
      </w:pPr>
      <w:rPr>
        <w:rFonts w:hint="default"/>
        <w:color w:val="0B0B0B"/>
      </w:rPr>
    </w:lvl>
    <w:lvl w:ilvl="1">
      <w:start w:val="2"/>
      <w:numFmt w:val="decimal"/>
      <w:isLgl/>
      <w:lvlText w:val="%1.%2"/>
      <w:lvlJc w:val="left"/>
      <w:pPr>
        <w:ind w:left="1739" w:hanging="360"/>
      </w:pPr>
      <w:rPr>
        <w:rFonts w:hint="default"/>
      </w:rPr>
    </w:lvl>
    <w:lvl w:ilvl="2">
      <w:start w:val="1"/>
      <w:numFmt w:val="decimal"/>
      <w:isLgl/>
      <w:lvlText w:val="%1.%2.%3"/>
      <w:lvlJc w:val="left"/>
      <w:pPr>
        <w:ind w:left="2272" w:hanging="720"/>
      </w:pPr>
      <w:rPr>
        <w:rFonts w:hint="default"/>
      </w:rPr>
    </w:lvl>
    <w:lvl w:ilvl="3">
      <w:start w:val="1"/>
      <w:numFmt w:val="decimal"/>
      <w:isLgl/>
      <w:lvlText w:val="%1.%2.%3.%4"/>
      <w:lvlJc w:val="left"/>
      <w:pPr>
        <w:ind w:left="2445" w:hanging="720"/>
      </w:pPr>
      <w:rPr>
        <w:rFonts w:hint="default"/>
      </w:rPr>
    </w:lvl>
    <w:lvl w:ilvl="4">
      <w:start w:val="1"/>
      <w:numFmt w:val="decimal"/>
      <w:isLgl/>
      <w:lvlText w:val="%1.%2.%3.%4.%5"/>
      <w:lvlJc w:val="left"/>
      <w:pPr>
        <w:ind w:left="2618" w:hanging="720"/>
      </w:pPr>
      <w:rPr>
        <w:rFonts w:hint="default"/>
      </w:rPr>
    </w:lvl>
    <w:lvl w:ilvl="5">
      <w:start w:val="1"/>
      <w:numFmt w:val="decimal"/>
      <w:isLgl/>
      <w:lvlText w:val="%1.%2.%3.%4.%5.%6"/>
      <w:lvlJc w:val="left"/>
      <w:pPr>
        <w:ind w:left="3151" w:hanging="1080"/>
      </w:pPr>
      <w:rPr>
        <w:rFonts w:hint="default"/>
      </w:rPr>
    </w:lvl>
    <w:lvl w:ilvl="6">
      <w:start w:val="1"/>
      <w:numFmt w:val="decimal"/>
      <w:isLgl/>
      <w:lvlText w:val="%1.%2.%3.%4.%5.%6.%7"/>
      <w:lvlJc w:val="left"/>
      <w:pPr>
        <w:ind w:left="3324" w:hanging="1080"/>
      </w:pPr>
      <w:rPr>
        <w:rFonts w:hint="default"/>
      </w:rPr>
    </w:lvl>
    <w:lvl w:ilvl="7">
      <w:start w:val="1"/>
      <w:numFmt w:val="decimal"/>
      <w:isLgl/>
      <w:lvlText w:val="%1.%2.%3.%4.%5.%6.%7.%8"/>
      <w:lvlJc w:val="left"/>
      <w:pPr>
        <w:ind w:left="3857" w:hanging="1440"/>
      </w:pPr>
      <w:rPr>
        <w:rFonts w:hint="default"/>
      </w:rPr>
    </w:lvl>
    <w:lvl w:ilvl="8">
      <w:start w:val="1"/>
      <w:numFmt w:val="decimal"/>
      <w:isLgl/>
      <w:lvlText w:val="%1.%2.%3.%4.%5.%6.%7.%8.%9"/>
      <w:lvlJc w:val="left"/>
      <w:pPr>
        <w:ind w:left="4030" w:hanging="1440"/>
      </w:pPr>
      <w:rPr>
        <w:rFonts w:hint="default"/>
      </w:rPr>
    </w:lvl>
  </w:abstractNum>
  <w:abstractNum w:abstractNumId="163" w15:restartNumberingAfterBreak="0">
    <w:nsid w:val="704D0CAE"/>
    <w:multiLevelType w:val="hybridMultilevel"/>
    <w:tmpl w:val="BD10C0C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4" w15:restartNumberingAfterBreak="0">
    <w:nsid w:val="70500009"/>
    <w:multiLevelType w:val="multilevel"/>
    <w:tmpl w:val="24B0DC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5" w15:restartNumberingAfterBreak="0">
    <w:nsid w:val="723A6E26"/>
    <w:multiLevelType w:val="multilevel"/>
    <w:tmpl w:val="D9648C56"/>
    <w:lvl w:ilvl="0">
      <w:start w:val="1"/>
      <w:numFmt w:val="bullet"/>
      <w:lvlText w:val=""/>
      <w:lvlJc w:val="left"/>
      <w:pPr>
        <w:tabs>
          <w:tab w:val="num" w:pos="720"/>
        </w:tabs>
        <w:ind w:left="737" w:hanging="34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66" w15:restartNumberingAfterBreak="0">
    <w:nsid w:val="725574B5"/>
    <w:multiLevelType w:val="hybridMultilevel"/>
    <w:tmpl w:val="1F82469A"/>
    <w:lvl w:ilvl="0" w:tplc="D0363312">
      <w:start w:val="1"/>
      <w:numFmt w:val="lowerLetter"/>
      <w:lvlText w:val="%1."/>
      <w:lvlJc w:val="left"/>
      <w:pPr>
        <w:ind w:left="780" w:hanging="272"/>
      </w:pPr>
      <w:rPr>
        <w:rFonts w:ascii="Arial Narrow" w:eastAsia="Arial Narrow" w:hAnsi="Arial Narrow" w:cs="Arial Narrow" w:hint="default"/>
        <w:color w:val="0B0B0B"/>
        <w:spacing w:val="-1"/>
        <w:w w:val="100"/>
        <w:sz w:val="21"/>
        <w:szCs w:val="21"/>
        <w:lang w:val="it-IT" w:eastAsia="it-IT" w:bidi="it-IT"/>
      </w:rPr>
    </w:lvl>
    <w:lvl w:ilvl="1" w:tplc="87C045E2">
      <w:numFmt w:val="bullet"/>
      <w:lvlText w:val="•"/>
      <w:lvlJc w:val="left"/>
      <w:pPr>
        <w:ind w:left="1560" w:hanging="272"/>
      </w:pPr>
      <w:rPr>
        <w:rFonts w:hint="default"/>
        <w:lang w:val="it-IT" w:eastAsia="it-IT" w:bidi="it-IT"/>
      </w:rPr>
    </w:lvl>
    <w:lvl w:ilvl="2" w:tplc="56F0C490">
      <w:numFmt w:val="bullet"/>
      <w:lvlText w:val="•"/>
      <w:lvlJc w:val="left"/>
      <w:pPr>
        <w:ind w:left="2340" w:hanging="272"/>
      </w:pPr>
      <w:rPr>
        <w:rFonts w:hint="default"/>
        <w:lang w:val="it-IT" w:eastAsia="it-IT" w:bidi="it-IT"/>
      </w:rPr>
    </w:lvl>
    <w:lvl w:ilvl="3" w:tplc="74D0BF44">
      <w:numFmt w:val="bullet"/>
      <w:lvlText w:val="•"/>
      <w:lvlJc w:val="left"/>
      <w:pPr>
        <w:ind w:left="3120" w:hanging="272"/>
      </w:pPr>
      <w:rPr>
        <w:rFonts w:hint="default"/>
        <w:lang w:val="it-IT" w:eastAsia="it-IT" w:bidi="it-IT"/>
      </w:rPr>
    </w:lvl>
    <w:lvl w:ilvl="4" w:tplc="28661824">
      <w:numFmt w:val="bullet"/>
      <w:lvlText w:val="•"/>
      <w:lvlJc w:val="left"/>
      <w:pPr>
        <w:ind w:left="3900" w:hanging="272"/>
      </w:pPr>
      <w:rPr>
        <w:rFonts w:hint="default"/>
        <w:lang w:val="it-IT" w:eastAsia="it-IT" w:bidi="it-IT"/>
      </w:rPr>
    </w:lvl>
    <w:lvl w:ilvl="5" w:tplc="A03C9278">
      <w:numFmt w:val="bullet"/>
      <w:lvlText w:val="•"/>
      <w:lvlJc w:val="left"/>
      <w:pPr>
        <w:ind w:left="4680" w:hanging="272"/>
      </w:pPr>
      <w:rPr>
        <w:rFonts w:hint="default"/>
        <w:lang w:val="it-IT" w:eastAsia="it-IT" w:bidi="it-IT"/>
      </w:rPr>
    </w:lvl>
    <w:lvl w:ilvl="6" w:tplc="68D6644C">
      <w:numFmt w:val="bullet"/>
      <w:lvlText w:val="•"/>
      <w:lvlJc w:val="left"/>
      <w:pPr>
        <w:ind w:left="5460" w:hanging="272"/>
      </w:pPr>
      <w:rPr>
        <w:rFonts w:hint="default"/>
        <w:lang w:val="it-IT" w:eastAsia="it-IT" w:bidi="it-IT"/>
      </w:rPr>
    </w:lvl>
    <w:lvl w:ilvl="7" w:tplc="16EA65D4">
      <w:numFmt w:val="bullet"/>
      <w:lvlText w:val="•"/>
      <w:lvlJc w:val="left"/>
      <w:pPr>
        <w:ind w:left="6240" w:hanging="272"/>
      </w:pPr>
      <w:rPr>
        <w:rFonts w:hint="default"/>
        <w:lang w:val="it-IT" w:eastAsia="it-IT" w:bidi="it-IT"/>
      </w:rPr>
    </w:lvl>
    <w:lvl w:ilvl="8" w:tplc="13E0C648">
      <w:numFmt w:val="bullet"/>
      <w:lvlText w:val="•"/>
      <w:lvlJc w:val="left"/>
      <w:pPr>
        <w:ind w:left="7020" w:hanging="272"/>
      </w:pPr>
      <w:rPr>
        <w:rFonts w:hint="default"/>
        <w:lang w:val="it-IT" w:eastAsia="it-IT" w:bidi="it-IT"/>
      </w:rPr>
    </w:lvl>
  </w:abstractNum>
  <w:abstractNum w:abstractNumId="167" w15:restartNumberingAfterBreak="0">
    <w:nsid w:val="73096A05"/>
    <w:multiLevelType w:val="hybridMultilevel"/>
    <w:tmpl w:val="2E7E17B8"/>
    <w:lvl w:ilvl="0" w:tplc="59C66A5E">
      <w:start w:val="1"/>
      <w:numFmt w:val="decimal"/>
      <w:lvlText w:val="%1."/>
      <w:lvlJc w:val="left"/>
      <w:pPr>
        <w:ind w:left="1847" w:hanging="319"/>
      </w:pPr>
      <w:rPr>
        <w:rFonts w:ascii="Calibri" w:eastAsia="Calibri" w:hAnsi="Calibri" w:cs="Calibri" w:hint="default"/>
        <w:w w:val="102"/>
        <w:sz w:val="19"/>
        <w:szCs w:val="19"/>
        <w:lang w:val="it-IT" w:eastAsia="it-IT" w:bidi="it-IT"/>
      </w:rPr>
    </w:lvl>
    <w:lvl w:ilvl="1" w:tplc="0F7A2B5E">
      <w:start w:val="1"/>
      <w:numFmt w:val="lowerLetter"/>
      <w:lvlText w:val="%2)"/>
      <w:lvlJc w:val="left"/>
      <w:pPr>
        <w:ind w:left="2155" w:hanging="319"/>
      </w:pPr>
      <w:rPr>
        <w:rFonts w:ascii="Calibri" w:eastAsia="Calibri" w:hAnsi="Calibri" w:cs="Calibri" w:hint="default"/>
        <w:w w:val="102"/>
        <w:sz w:val="19"/>
        <w:szCs w:val="19"/>
        <w:lang w:val="it-IT" w:eastAsia="it-IT" w:bidi="it-IT"/>
      </w:rPr>
    </w:lvl>
    <w:lvl w:ilvl="2" w:tplc="FC76DBDA">
      <w:numFmt w:val="bullet"/>
      <w:lvlText w:val="•"/>
      <w:lvlJc w:val="left"/>
      <w:pPr>
        <w:ind w:left="3142" w:hanging="319"/>
      </w:pPr>
      <w:rPr>
        <w:rFonts w:hint="default"/>
        <w:lang w:val="it-IT" w:eastAsia="it-IT" w:bidi="it-IT"/>
      </w:rPr>
    </w:lvl>
    <w:lvl w:ilvl="3" w:tplc="FD80D18C">
      <w:numFmt w:val="bullet"/>
      <w:lvlText w:val="•"/>
      <w:lvlJc w:val="left"/>
      <w:pPr>
        <w:ind w:left="4124" w:hanging="319"/>
      </w:pPr>
      <w:rPr>
        <w:rFonts w:hint="default"/>
        <w:lang w:val="it-IT" w:eastAsia="it-IT" w:bidi="it-IT"/>
      </w:rPr>
    </w:lvl>
    <w:lvl w:ilvl="4" w:tplc="9176C622">
      <w:numFmt w:val="bullet"/>
      <w:lvlText w:val="•"/>
      <w:lvlJc w:val="left"/>
      <w:pPr>
        <w:ind w:left="5106" w:hanging="319"/>
      </w:pPr>
      <w:rPr>
        <w:rFonts w:hint="default"/>
        <w:lang w:val="it-IT" w:eastAsia="it-IT" w:bidi="it-IT"/>
      </w:rPr>
    </w:lvl>
    <w:lvl w:ilvl="5" w:tplc="7BB66BF8">
      <w:numFmt w:val="bullet"/>
      <w:lvlText w:val="•"/>
      <w:lvlJc w:val="left"/>
      <w:pPr>
        <w:ind w:left="6088" w:hanging="319"/>
      </w:pPr>
      <w:rPr>
        <w:rFonts w:hint="default"/>
        <w:lang w:val="it-IT" w:eastAsia="it-IT" w:bidi="it-IT"/>
      </w:rPr>
    </w:lvl>
    <w:lvl w:ilvl="6" w:tplc="8D9C0388">
      <w:numFmt w:val="bullet"/>
      <w:lvlText w:val="•"/>
      <w:lvlJc w:val="left"/>
      <w:pPr>
        <w:ind w:left="7071" w:hanging="319"/>
      </w:pPr>
      <w:rPr>
        <w:rFonts w:hint="default"/>
        <w:lang w:val="it-IT" w:eastAsia="it-IT" w:bidi="it-IT"/>
      </w:rPr>
    </w:lvl>
    <w:lvl w:ilvl="7" w:tplc="DF1A8BEA">
      <w:numFmt w:val="bullet"/>
      <w:lvlText w:val="•"/>
      <w:lvlJc w:val="left"/>
      <w:pPr>
        <w:ind w:left="8053" w:hanging="319"/>
      </w:pPr>
      <w:rPr>
        <w:rFonts w:hint="default"/>
        <w:lang w:val="it-IT" w:eastAsia="it-IT" w:bidi="it-IT"/>
      </w:rPr>
    </w:lvl>
    <w:lvl w:ilvl="8" w:tplc="23108EA2">
      <w:numFmt w:val="bullet"/>
      <w:lvlText w:val="•"/>
      <w:lvlJc w:val="left"/>
      <w:pPr>
        <w:ind w:left="9035" w:hanging="319"/>
      </w:pPr>
      <w:rPr>
        <w:rFonts w:hint="default"/>
        <w:lang w:val="it-IT" w:eastAsia="it-IT" w:bidi="it-IT"/>
      </w:rPr>
    </w:lvl>
  </w:abstractNum>
  <w:abstractNum w:abstractNumId="168" w15:restartNumberingAfterBreak="0">
    <w:nsid w:val="73652B54"/>
    <w:multiLevelType w:val="hybridMultilevel"/>
    <w:tmpl w:val="FF8A0290"/>
    <w:lvl w:ilvl="0" w:tplc="CA4E9D22">
      <w:start w:val="1"/>
      <w:numFmt w:val="decimal"/>
      <w:lvlText w:val="%1."/>
      <w:lvlJc w:val="left"/>
      <w:pPr>
        <w:ind w:left="514" w:hanging="230"/>
        <w:jc w:val="right"/>
      </w:pPr>
      <w:rPr>
        <w:rFonts w:hint="default"/>
        <w:w w:val="99"/>
        <w:lang w:val="it-IT" w:eastAsia="it-IT" w:bidi="it-IT"/>
      </w:rPr>
    </w:lvl>
    <w:lvl w:ilvl="1" w:tplc="C6F2EEFA">
      <w:numFmt w:val="bullet"/>
      <w:lvlText w:val="•"/>
      <w:lvlJc w:val="left"/>
      <w:pPr>
        <w:ind w:left="1090" w:hanging="230"/>
      </w:pPr>
      <w:rPr>
        <w:rFonts w:hint="default"/>
        <w:lang w:val="it-IT" w:eastAsia="it-IT" w:bidi="it-IT"/>
      </w:rPr>
    </w:lvl>
    <w:lvl w:ilvl="2" w:tplc="7160CE8C">
      <w:numFmt w:val="bullet"/>
      <w:lvlText w:val="•"/>
      <w:lvlJc w:val="left"/>
      <w:pPr>
        <w:ind w:left="2060" w:hanging="230"/>
      </w:pPr>
      <w:rPr>
        <w:rFonts w:hint="default"/>
        <w:lang w:val="it-IT" w:eastAsia="it-IT" w:bidi="it-IT"/>
      </w:rPr>
    </w:lvl>
    <w:lvl w:ilvl="3" w:tplc="5DAAA47C">
      <w:numFmt w:val="bullet"/>
      <w:lvlText w:val="•"/>
      <w:lvlJc w:val="left"/>
      <w:pPr>
        <w:ind w:left="3030" w:hanging="230"/>
      </w:pPr>
      <w:rPr>
        <w:rFonts w:hint="default"/>
        <w:lang w:val="it-IT" w:eastAsia="it-IT" w:bidi="it-IT"/>
      </w:rPr>
    </w:lvl>
    <w:lvl w:ilvl="4" w:tplc="B82AC4F2">
      <w:numFmt w:val="bullet"/>
      <w:lvlText w:val="•"/>
      <w:lvlJc w:val="left"/>
      <w:pPr>
        <w:ind w:left="4000" w:hanging="230"/>
      </w:pPr>
      <w:rPr>
        <w:rFonts w:hint="default"/>
        <w:lang w:val="it-IT" w:eastAsia="it-IT" w:bidi="it-IT"/>
      </w:rPr>
    </w:lvl>
    <w:lvl w:ilvl="5" w:tplc="26FE4AD6">
      <w:numFmt w:val="bullet"/>
      <w:lvlText w:val="•"/>
      <w:lvlJc w:val="left"/>
      <w:pPr>
        <w:ind w:left="4970" w:hanging="230"/>
      </w:pPr>
      <w:rPr>
        <w:rFonts w:hint="default"/>
        <w:lang w:val="it-IT" w:eastAsia="it-IT" w:bidi="it-IT"/>
      </w:rPr>
    </w:lvl>
    <w:lvl w:ilvl="6" w:tplc="4E4C465A">
      <w:numFmt w:val="bullet"/>
      <w:lvlText w:val="•"/>
      <w:lvlJc w:val="left"/>
      <w:pPr>
        <w:ind w:left="5940" w:hanging="230"/>
      </w:pPr>
      <w:rPr>
        <w:rFonts w:hint="default"/>
        <w:lang w:val="it-IT" w:eastAsia="it-IT" w:bidi="it-IT"/>
      </w:rPr>
    </w:lvl>
    <w:lvl w:ilvl="7" w:tplc="70F00556">
      <w:numFmt w:val="bullet"/>
      <w:lvlText w:val="•"/>
      <w:lvlJc w:val="left"/>
      <w:pPr>
        <w:ind w:left="6910" w:hanging="230"/>
      </w:pPr>
      <w:rPr>
        <w:rFonts w:hint="default"/>
        <w:lang w:val="it-IT" w:eastAsia="it-IT" w:bidi="it-IT"/>
      </w:rPr>
    </w:lvl>
    <w:lvl w:ilvl="8" w:tplc="F03E3908">
      <w:numFmt w:val="bullet"/>
      <w:lvlText w:val="•"/>
      <w:lvlJc w:val="left"/>
      <w:pPr>
        <w:ind w:left="7880" w:hanging="230"/>
      </w:pPr>
      <w:rPr>
        <w:rFonts w:hint="default"/>
        <w:lang w:val="it-IT" w:eastAsia="it-IT" w:bidi="it-IT"/>
      </w:rPr>
    </w:lvl>
  </w:abstractNum>
  <w:abstractNum w:abstractNumId="169" w15:restartNumberingAfterBreak="0">
    <w:nsid w:val="73E57236"/>
    <w:multiLevelType w:val="multilevel"/>
    <w:tmpl w:val="680AA364"/>
    <w:lvl w:ilvl="0">
      <w:start w:val="1"/>
      <w:numFmt w:val="bullet"/>
      <w:lvlText w:val=""/>
      <w:lvlJc w:val="left"/>
      <w:pPr>
        <w:ind w:left="1437" w:hanging="302"/>
      </w:pPr>
      <w:rPr>
        <w:rFonts w:ascii="Symbol" w:hAnsi="Symbol" w:hint="default"/>
        <w:spacing w:val="-1"/>
        <w:w w:val="100"/>
        <w:sz w:val="20"/>
        <w:szCs w:val="20"/>
        <w:lang w:val="it-IT" w:eastAsia="it-IT" w:bidi="it-IT"/>
      </w:rPr>
    </w:lvl>
    <w:lvl w:ilvl="1">
      <w:start w:val="1"/>
      <w:numFmt w:val="decimal"/>
      <w:lvlText w:val="%1.%2"/>
      <w:lvlJc w:val="left"/>
      <w:pPr>
        <w:ind w:left="1437" w:hanging="302"/>
      </w:pPr>
      <w:rPr>
        <w:rFonts w:ascii="Times New Roman" w:eastAsia="Times New Roman" w:hAnsi="Times New Roman" w:cs="Times New Roman" w:hint="default"/>
        <w:color w:val="0B0B0B"/>
        <w:spacing w:val="-1"/>
        <w:w w:val="103"/>
        <w:sz w:val="20"/>
        <w:szCs w:val="20"/>
        <w:lang w:val="it-IT" w:eastAsia="it-IT" w:bidi="it-IT"/>
      </w:rPr>
    </w:lvl>
    <w:lvl w:ilvl="2">
      <w:numFmt w:val="bullet"/>
      <w:lvlText w:val="•"/>
      <w:lvlJc w:val="left"/>
      <w:pPr>
        <w:ind w:left="3330" w:hanging="302"/>
      </w:pPr>
      <w:rPr>
        <w:rFonts w:hint="default"/>
        <w:lang w:val="it-IT" w:eastAsia="it-IT" w:bidi="it-IT"/>
      </w:rPr>
    </w:lvl>
    <w:lvl w:ilvl="3">
      <w:numFmt w:val="bullet"/>
      <w:lvlText w:val="•"/>
      <w:lvlJc w:val="left"/>
      <w:pPr>
        <w:ind w:left="4274" w:hanging="302"/>
      </w:pPr>
      <w:rPr>
        <w:rFonts w:hint="default"/>
        <w:lang w:val="it-IT" w:eastAsia="it-IT" w:bidi="it-IT"/>
      </w:rPr>
    </w:lvl>
    <w:lvl w:ilvl="4">
      <w:numFmt w:val="bullet"/>
      <w:lvlText w:val="•"/>
      <w:lvlJc w:val="left"/>
      <w:pPr>
        <w:ind w:left="5218" w:hanging="302"/>
      </w:pPr>
      <w:rPr>
        <w:rFonts w:hint="default"/>
        <w:lang w:val="it-IT" w:eastAsia="it-IT" w:bidi="it-IT"/>
      </w:rPr>
    </w:lvl>
    <w:lvl w:ilvl="5">
      <w:numFmt w:val="bullet"/>
      <w:lvlText w:val="•"/>
      <w:lvlJc w:val="left"/>
      <w:pPr>
        <w:ind w:left="6162" w:hanging="302"/>
      </w:pPr>
      <w:rPr>
        <w:rFonts w:hint="default"/>
        <w:lang w:val="it-IT" w:eastAsia="it-IT" w:bidi="it-IT"/>
      </w:rPr>
    </w:lvl>
    <w:lvl w:ilvl="6">
      <w:numFmt w:val="bullet"/>
      <w:lvlText w:val="•"/>
      <w:lvlJc w:val="left"/>
      <w:pPr>
        <w:ind w:left="7106" w:hanging="302"/>
      </w:pPr>
      <w:rPr>
        <w:rFonts w:hint="default"/>
        <w:lang w:val="it-IT" w:eastAsia="it-IT" w:bidi="it-IT"/>
      </w:rPr>
    </w:lvl>
    <w:lvl w:ilvl="7">
      <w:numFmt w:val="bullet"/>
      <w:lvlText w:val="•"/>
      <w:lvlJc w:val="left"/>
      <w:pPr>
        <w:ind w:left="8050" w:hanging="302"/>
      </w:pPr>
      <w:rPr>
        <w:rFonts w:hint="default"/>
        <w:lang w:val="it-IT" w:eastAsia="it-IT" w:bidi="it-IT"/>
      </w:rPr>
    </w:lvl>
    <w:lvl w:ilvl="8">
      <w:numFmt w:val="bullet"/>
      <w:lvlText w:val="•"/>
      <w:lvlJc w:val="left"/>
      <w:pPr>
        <w:ind w:left="8994" w:hanging="302"/>
      </w:pPr>
      <w:rPr>
        <w:rFonts w:hint="default"/>
        <w:lang w:val="it-IT" w:eastAsia="it-IT" w:bidi="it-IT"/>
      </w:rPr>
    </w:lvl>
  </w:abstractNum>
  <w:abstractNum w:abstractNumId="170" w15:restartNumberingAfterBreak="0">
    <w:nsid w:val="74467033"/>
    <w:multiLevelType w:val="hybridMultilevel"/>
    <w:tmpl w:val="49047F08"/>
    <w:lvl w:ilvl="0" w:tplc="F904B1CC">
      <w:start w:val="8"/>
      <w:numFmt w:val="decimal"/>
      <w:lvlText w:val="%1-"/>
      <w:lvlJc w:val="left"/>
      <w:pPr>
        <w:ind w:left="314" w:hanging="172"/>
      </w:pPr>
      <w:rPr>
        <w:rFonts w:ascii="Times New Roman" w:eastAsia="Times New Roman" w:hAnsi="Times New Roman" w:cs="Times New Roman" w:hint="default"/>
        <w:color w:val="0B0B0B"/>
        <w:spacing w:val="-5"/>
        <w:w w:val="100"/>
        <w:sz w:val="18"/>
        <w:szCs w:val="18"/>
        <w:lang w:val="it-IT" w:eastAsia="it-IT" w:bidi="it-IT"/>
      </w:rPr>
    </w:lvl>
    <w:lvl w:ilvl="1" w:tplc="85CE9E88">
      <w:numFmt w:val="bullet"/>
      <w:lvlText w:val=""/>
      <w:lvlJc w:val="left"/>
      <w:pPr>
        <w:ind w:left="1855" w:hanging="307"/>
      </w:pPr>
      <w:rPr>
        <w:rFonts w:ascii="Symbol" w:eastAsia="Symbol" w:hAnsi="Symbol" w:cs="Symbol" w:hint="default"/>
        <w:color w:val="0B0B0B"/>
        <w:w w:val="102"/>
        <w:sz w:val="20"/>
        <w:szCs w:val="20"/>
        <w:lang w:val="it-IT" w:eastAsia="it-IT" w:bidi="it-IT"/>
      </w:rPr>
    </w:lvl>
    <w:lvl w:ilvl="2" w:tplc="4DB0E16E">
      <w:numFmt w:val="bullet"/>
      <w:lvlText w:val=""/>
      <w:lvlJc w:val="left"/>
      <w:pPr>
        <w:ind w:left="2329" w:hanging="307"/>
      </w:pPr>
      <w:rPr>
        <w:rFonts w:ascii="Symbol" w:eastAsia="Symbol" w:hAnsi="Symbol" w:cs="Symbol" w:hint="default"/>
        <w:color w:val="0B0B0B"/>
        <w:w w:val="102"/>
        <w:sz w:val="20"/>
        <w:szCs w:val="20"/>
        <w:lang w:val="it-IT" w:eastAsia="it-IT" w:bidi="it-IT"/>
      </w:rPr>
    </w:lvl>
    <w:lvl w:ilvl="3" w:tplc="D81E7BDC">
      <w:numFmt w:val="bullet"/>
      <w:lvlText w:val="•"/>
      <w:lvlJc w:val="left"/>
      <w:pPr>
        <w:ind w:left="3405" w:hanging="307"/>
      </w:pPr>
      <w:rPr>
        <w:rFonts w:hint="default"/>
        <w:lang w:val="it-IT" w:eastAsia="it-IT" w:bidi="it-IT"/>
      </w:rPr>
    </w:lvl>
    <w:lvl w:ilvl="4" w:tplc="0D5E0B4E">
      <w:numFmt w:val="bullet"/>
      <w:lvlText w:val="•"/>
      <w:lvlJc w:val="left"/>
      <w:pPr>
        <w:ind w:left="4490" w:hanging="307"/>
      </w:pPr>
      <w:rPr>
        <w:rFonts w:hint="default"/>
        <w:lang w:val="it-IT" w:eastAsia="it-IT" w:bidi="it-IT"/>
      </w:rPr>
    </w:lvl>
    <w:lvl w:ilvl="5" w:tplc="F9F6F250">
      <w:numFmt w:val="bullet"/>
      <w:lvlText w:val="•"/>
      <w:lvlJc w:val="left"/>
      <w:pPr>
        <w:ind w:left="5575" w:hanging="307"/>
      </w:pPr>
      <w:rPr>
        <w:rFonts w:hint="default"/>
        <w:lang w:val="it-IT" w:eastAsia="it-IT" w:bidi="it-IT"/>
      </w:rPr>
    </w:lvl>
    <w:lvl w:ilvl="6" w:tplc="6D1C338E">
      <w:numFmt w:val="bullet"/>
      <w:lvlText w:val="•"/>
      <w:lvlJc w:val="left"/>
      <w:pPr>
        <w:ind w:left="6660" w:hanging="307"/>
      </w:pPr>
      <w:rPr>
        <w:rFonts w:hint="default"/>
        <w:lang w:val="it-IT" w:eastAsia="it-IT" w:bidi="it-IT"/>
      </w:rPr>
    </w:lvl>
    <w:lvl w:ilvl="7" w:tplc="47945D10">
      <w:numFmt w:val="bullet"/>
      <w:lvlText w:val="•"/>
      <w:lvlJc w:val="left"/>
      <w:pPr>
        <w:ind w:left="7745" w:hanging="307"/>
      </w:pPr>
      <w:rPr>
        <w:rFonts w:hint="default"/>
        <w:lang w:val="it-IT" w:eastAsia="it-IT" w:bidi="it-IT"/>
      </w:rPr>
    </w:lvl>
    <w:lvl w:ilvl="8" w:tplc="C30414B0">
      <w:numFmt w:val="bullet"/>
      <w:lvlText w:val="•"/>
      <w:lvlJc w:val="left"/>
      <w:pPr>
        <w:ind w:left="8830" w:hanging="307"/>
      </w:pPr>
      <w:rPr>
        <w:rFonts w:hint="default"/>
        <w:lang w:val="it-IT" w:eastAsia="it-IT" w:bidi="it-IT"/>
      </w:rPr>
    </w:lvl>
  </w:abstractNum>
  <w:abstractNum w:abstractNumId="171" w15:restartNumberingAfterBreak="0">
    <w:nsid w:val="78285E3D"/>
    <w:multiLevelType w:val="hybridMultilevel"/>
    <w:tmpl w:val="20826C08"/>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72" w15:restartNumberingAfterBreak="0">
    <w:nsid w:val="78703F00"/>
    <w:multiLevelType w:val="multilevel"/>
    <w:tmpl w:val="3A542F2A"/>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3" w15:restartNumberingAfterBreak="0">
    <w:nsid w:val="788135F9"/>
    <w:multiLevelType w:val="multilevel"/>
    <w:tmpl w:val="93AA69F0"/>
    <w:lvl w:ilvl="0">
      <w:start w:val="5"/>
      <w:numFmt w:val="decimal"/>
      <w:lvlText w:val="%1"/>
      <w:lvlJc w:val="left"/>
      <w:pPr>
        <w:ind w:left="360" w:hanging="360"/>
      </w:pPr>
      <w:rPr>
        <w:rFonts w:hint="default"/>
        <w:color w:val="0B0B0B"/>
      </w:rPr>
    </w:lvl>
    <w:lvl w:ilvl="1">
      <w:start w:val="1"/>
      <w:numFmt w:val="decimal"/>
      <w:lvlText w:val="%1.%2"/>
      <w:lvlJc w:val="left"/>
      <w:pPr>
        <w:ind w:left="2487" w:hanging="360"/>
      </w:pPr>
      <w:rPr>
        <w:rFonts w:hint="default"/>
        <w:color w:val="0B0B0B"/>
      </w:rPr>
    </w:lvl>
    <w:lvl w:ilvl="2">
      <w:start w:val="1"/>
      <w:numFmt w:val="decimal"/>
      <w:lvlText w:val="%1.%2.%3"/>
      <w:lvlJc w:val="left"/>
      <w:pPr>
        <w:ind w:left="4974" w:hanging="720"/>
      </w:pPr>
      <w:rPr>
        <w:rFonts w:hint="default"/>
        <w:color w:val="0B0B0B"/>
      </w:rPr>
    </w:lvl>
    <w:lvl w:ilvl="3">
      <w:start w:val="1"/>
      <w:numFmt w:val="decimal"/>
      <w:lvlText w:val="%1.%2.%3.%4"/>
      <w:lvlJc w:val="left"/>
      <w:pPr>
        <w:ind w:left="7101" w:hanging="720"/>
      </w:pPr>
      <w:rPr>
        <w:rFonts w:hint="default"/>
        <w:color w:val="0B0B0B"/>
      </w:rPr>
    </w:lvl>
    <w:lvl w:ilvl="4">
      <w:start w:val="1"/>
      <w:numFmt w:val="decimal"/>
      <w:lvlText w:val="%1.%2.%3.%4.%5"/>
      <w:lvlJc w:val="left"/>
      <w:pPr>
        <w:ind w:left="9228" w:hanging="720"/>
      </w:pPr>
      <w:rPr>
        <w:rFonts w:hint="default"/>
        <w:color w:val="0B0B0B"/>
      </w:rPr>
    </w:lvl>
    <w:lvl w:ilvl="5">
      <w:start w:val="1"/>
      <w:numFmt w:val="decimal"/>
      <w:lvlText w:val="%1.%2.%3.%4.%5.%6"/>
      <w:lvlJc w:val="left"/>
      <w:pPr>
        <w:ind w:left="11715" w:hanging="1080"/>
      </w:pPr>
      <w:rPr>
        <w:rFonts w:hint="default"/>
        <w:color w:val="0B0B0B"/>
      </w:rPr>
    </w:lvl>
    <w:lvl w:ilvl="6">
      <w:start w:val="1"/>
      <w:numFmt w:val="decimal"/>
      <w:lvlText w:val="%1.%2.%3.%4.%5.%6.%7"/>
      <w:lvlJc w:val="left"/>
      <w:pPr>
        <w:ind w:left="13842" w:hanging="1080"/>
      </w:pPr>
      <w:rPr>
        <w:rFonts w:hint="default"/>
        <w:color w:val="0B0B0B"/>
      </w:rPr>
    </w:lvl>
    <w:lvl w:ilvl="7">
      <w:start w:val="1"/>
      <w:numFmt w:val="decimal"/>
      <w:lvlText w:val="%1.%2.%3.%4.%5.%6.%7.%8"/>
      <w:lvlJc w:val="left"/>
      <w:pPr>
        <w:ind w:left="16329" w:hanging="1440"/>
      </w:pPr>
      <w:rPr>
        <w:rFonts w:hint="default"/>
        <w:color w:val="0B0B0B"/>
      </w:rPr>
    </w:lvl>
    <w:lvl w:ilvl="8">
      <w:start w:val="1"/>
      <w:numFmt w:val="decimal"/>
      <w:lvlText w:val="%1.%2.%3.%4.%5.%6.%7.%8.%9"/>
      <w:lvlJc w:val="left"/>
      <w:pPr>
        <w:ind w:left="18456" w:hanging="1440"/>
      </w:pPr>
      <w:rPr>
        <w:rFonts w:hint="default"/>
        <w:color w:val="0B0B0B"/>
      </w:rPr>
    </w:lvl>
  </w:abstractNum>
  <w:abstractNum w:abstractNumId="174" w15:restartNumberingAfterBreak="0">
    <w:nsid w:val="78883AF2"/>
    <w:multiLevelType w:val="hybridMultilevel"/>
    <w:tmpl w:val="4FBAFB66"/>
    <w:lvl w:ilvl="0" w:tplc="27A2EA80">
      <w:start w:val="1"/>
      <w:numFmt w:val="lowerLetter"/>
      <w:lvlText w:val="%1)"/>
      <w:lvlJc w:val="left"/>
      <w:pPr>
        <w:ind w:left="1415" w:hanging="201"/>
      </w:pPr>
      <w:rPr>
        <w:rFonts w:ascii="Calibri" w:eastAsia="Calibri" w:hAnsi="Calibri" w:cs="Calibri" w:hint="default"/>
        <w:b/>
        <w:bCs/>
        <w:w w:val="102"/>
        <w:sz w:val="19"/>
        <w:szCs w:val="19"/>
        <w:lang w:val="it-IT" w:eastAsia="it-IT" w:bidi="it-IT"/>
      </w:rPr>
    </w:lvl>
    <w:lvl w:ilvl="1" w:tplc="E27C48B8">
      <w:numFmt w:val="bullet"/>
      <w:lvlText w:val=""/>
      <w:lvlJc w:val="left"/>
      <w:pPr>
        <w:ind w:left="1850" w:hanging="319"/>
      </w:pPr>
      <w:rPr>
        <w:rFonts w:ascii="Symbol" w:eastAsia="Symbol" w:hAnsi="Symbol" w:cs="Symbol" w:hint="default"/>
        <w:w w:val="102"/>
        <w:sz w:val="19"/>
        <w:szCs w:val="19"/>
        <w:lang w:val="it-IT" w:eastAsia="it-IT" w:bidi="it-IT"/>
      </w:rPr>
    </w:lvl>
    <w:lvl w:ilvl="2" w:tplc="0EEE0068">
      <w:numFmt w:val="bullet"/>
      <w:lvlText w:val="o"/>
      <w:lvlJc w:val="left"/>
      <w:pPr>
        <w:ind w:left="2484" w:hanging="319"/>
      </w:pPr>
      <w:rPr>
        <w:rFonts w:ascii="Courier New" w:eastAsia="Courier New" w:hAnsi="Courier New" w:cs="Courier New" w:hint="default"/>
        <w:w w:val="102"/>
        <w:sz w:val="19"/>
        <w:szCs w:val="19"/>
        <w:lang w:val="it-IT" w:eastAsia="it-IT" w:bidi="it-IT"/>
      </w:rPr>
    </w:lvl>
    <w:lvl w:ilvl="3" w:tplc="F3E061A4">
      <w:numFmt w:val="bullet"/>
      <w:lvlText w:val="•"/>
      <w:lvlJc w:val="left"/>
      <w:pPr>
        <w:ind w:left="2480" w:hanging="319"/>
      </w:pPr>
      <w:rPr>
        <w:rFonts w:hint="default"/>
        <w:lang w:val="it-IT" w:eastAsia="it-IT" w:bidi="it-IT"/>
      </w:rPr>
    </w:lvl>
    <w:lvl w:ilvl="4" w:tplc="3666305E">
      <w:numFmt w:val="bullet"/>
      <w:lvlText w:val="•"/>
      <w:lvlJc w:val="left"/>
      <w:pPr>
        <w:ind w:left="3697" w:hanging="319"/>
      </w:pPr>
      <w:rPr>
        <w:rFonts w:hint="default"/>
        <w:lang w:val="it-IT" w:eastAsia="it-IT" w:bidi="it-IT"/>
      </w:rPr>
    </w:lvl>
    <w:lvl w:ilvl="5" w:tplc="F9B66E78">
      <w:numFmt w:val="bullet"/>
      <w:lvlText w:val="•"/>
      <w:lvlJc w:val="left"/>
      <w:pPr>
        <w:ind w:left="4914" w:hanging="319"/>
      </w:pPr>
      <w:rPr>
        <w:rFonts w:hint="default"/>
        <w:lang w:val="it-IT" w:eastAsia="it-IT" w:bidi="it-IT"/>
      </w:rPr>
    </w:lvl>
    <w:lvl w:ilvl="6" w:tplc="7F2899DE">
      <w:numFmt w:val="bullet"/>
      <w:lvlText w:val="•"/>
      <w:lvlJc w:val="left"/>
      <w:pPr>
        <w:ind w:left="6131" w:hanging="319"/>
      </w:pPr>
      <w:rPr>
        <w:rFonts w:hint="default"/>
        <w:lang w:val="it-IT" w:eastAsia="it-IT" w:bidi="it-IT"/>
      </w:rPr>
    </w:lvl>
    <w:lvl w:ilvl="7" w:tplc="648A78D6">
      <w:numFmt w:val="bullet"/>
      <w:lvlText w:val="•"/>
      <w:lvlJc w:val="left"/>
      <w:pPr>
        <w:ind w:left="7348" w:hanging="319"/>
      </w:pPr>
      <w:rPr>
        <w:rFonts w:hint="default"/>
        <w:lang w:val="it-IT" w:eastAsia="it-IT" w:bidi="it-IT"/>
      </w:rPr>
    </w:lvl>
    <w:lvl w:ilvl="8" w:tplc="3A8C9E6A">
      <w:numFmt w:val="bullet"/>
      <w:lvlText w:val="•"/>
      <w:lvlJc w:val="left"/>
      <w:pPr>
        <w:ind w:left="8565" w:hanging="319"/>
      </w:pPr>
      <w:rPr>
        <w:rFonts w:hint="default"/>
        <w:lang w:val="it-IT" w:eastAsia="it-IT" w:bidi="it-IT"/>
      </w:rPr>
    </w:lvl>
  </w:abstractNum>
  <w:abstractNum w:abstractNumId="175" w15:restartNumberingAfterBreak="0">
    <w:nsid w:val="78DF48CB"/>
    <w:multiLevelType w:val="multilevel"/>
    <w:tmpl w:val="C41C0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6" w15:restartNumberingAfterBreak="0">
    <w:nsid w:val="79CA1EB4"/>
    <w:multiLevelType w:val="hybridMultilevel"/>
    <w:tmpl w:val="7B3649F4"/>
    <w:lvl w:ilvl="0" w:tplc="6E181542">
      <w:numFmt w:val="bullet"/>
      <w:lvlText w:val=""/>
      <w:lvlJc w:val="left"/>
      <w:pPr>
        <w:ind w:left="100" w:hanging="265"/>
      </w:pPr>
      <w:rPr>
        <w:rFonts w:ascii="Wingdings" w:eastAsia="Wingdings" w:hAnsi="Wingdings" w:cs="Wingdings" w:hint="default"/>
        <w:color w:val="0B0B0B"/>
        <w:spacing w:val="-1"/>
        <w:w w:val="100"/>
        <w:sz w:val="21"/>
        <w:szCs w:val="21"/>
        <w:lang w:val="it-IT" w:eastAsia="it-IT" w:bidi="it-IT"/>
      </w:rPr>
    </w:lvl>
    <w:lvl w:ilvl="1" w:tplc="48B83BF8">
      <w:start w:val="1"/>
      <w:numFmt w:val="lowerLetter"/>
      <w:lvlText w:val="%2)"/>
      <w:lvlJc w:val="left"/>
      <w:pPr>
        <w:ind w:left="100" w:hanging="294"/>
      </w:pPr>
      <w:rPr>
        <w:rFonts w:ascii="Verdana" w:eastAsia="Verdana" w:hAnsi="Verdana" w:cs="Verdana" w:hint="default"/>
        <w:spacing w:val="-1"/>
        <w:w w:val="100"/>
        <w:sz w:val="20"/>
        <w:szCs w:val="20"/>
        <w:lang w:val="it-IT" w:eastAsia="it-IT" w:bidi="it-IT"/>
      </w:rPr>
    </w:lvl>
    <w:lvl w:ilvl="2" w:tplc="093C8F12">
      <w:numFmt w:val="bullet"/>
      <w:lvlText w:val="•"/>
      <w:lvlJc w:val="left"/>
      <w:pPr>
        <w:ind w:left="2280" w:hanging="294"/>
      </w:pPr>
      <w:rPr>
        <w:rFonts w:hint="default"/>
        <w:lang w:val="it-IT" w:eastAsia="it-IT" w:bidi="it-IT"/>
      </w:rPr>
    </w:lvl>
    <w:lvl w:ilvl="3" w:tplc="2DB619A4">
      <w:numFmt w:val="bullet"/>
      <w:lvlText w:val="•"/>
      <w:lvlJc w:val="left"/>
      <w:pPr>
        <w:ind w:left="3370" w:hanging="294"/>
      </w:pPr>
      <w:rPr>
        <w:rFonts w:hint="default"/>
        <w:lang w:val="it-IT" w:eastAsia="it-IT" w:bidi="it-IT"/>
      </w:rPr>
    </w:lvl>
    <w:lvl w:ilvl="4" w:tplc="0E1473FE">
      <w:numFmt w:val="bullet"/>
      <w:lvlText w:val="•"/>
      <w:lvlJc w:val="left"/>
      <w:pPr>
        <w:ind w:left="4460" w:hanging="294"/>
      </w:pPr>
      <w:rPr>
        <w:rFonts w:hint="default"/>
        <w:lang w:val="it-IT" w:eastAsia="it-IT" w:bidi="it-IT"/>
      </w:rPr>
    </w:lvl>
    <w:lvl w:ilvl="5" w:tplc="570CD948">
      <w:numFmt w:val="bullet"/>
      <w:lvlText w:val="•"/>
      <w:lvlJc w:val="left"/>
      <w:pPr>
        <w:ind w:left="5550" w:hanging="294"/>
      </w:pPr>
      <w:rPr>
        <w:rFonts w:hint="default"/>
        <w:lang w:val="it-IT" w:eastAsia="it-IT" w:bidi="it-IT"/>
      </w:rPr>
    </w:lvl>
    <w:lvl w:ilvl="6" w:tplc="5BFE72F8">
      <w:numFmt w:val="bullet"/>
      <w:lvlText w:val="•"/>
      <w:lvlJc w:val="left"/>
      <w:pPr>
        <w:ind w:left="6640" w:hanging="294"/>
      </w:pPr>
      <w:rPr>
        <w:rFonts w:hint="default"/>
        <w:lang w:val="it-IT" w:eastAsia="it-IT" w:bidi="it-IT"/>
      </w:rPr>
    </w:lvl>
    <w:lvl w:ilvl="7" w:tplc="0818E8B0">
      <w:numFmt w:val="bullet"/>
      <w:lvlText w:val="•"/>
      <w:lvlJc w:val="left"/>
      <w:pPr>
        <w:ind w:left="7730" w:hanging="294"/>
      </w:pPr>
      <w:rPr>
        <w:rFonts w:hint="default"/>
        <w:lang w:val="it-IT" w:eastAsia="it-IT" w:bidi="it-IT"/>
      </w:rPr>
    </w:lvl>
    <w:lvl w:ilvl="8" w:tplc="555652A6">
      <w:numFmt w:val="bullet"/>
      <w:lvlText w:val="•"/>
      <w:lvlJc w:val="left"/>
      <w:pPr>
        <w:ind w:left="8820" w:hanging="294"/>
      </w:pPr>
      <w:rPr>
        <w:rFonts w:hint="default"/>
        <w:lang w:val="it-IT" w:eastAsia="it-IT" w:bidi="it-IT"/>
      </w:rPr>
    </w:lvl>
  </w:abstractNum>
  <w:abstractNum w:abstractNumId="177" w15:restartNumberingAfterBreak="0">
    <w:nsid w:val="79FF0B86"/>
    <w:multiLevelType w:val="multilevel"/>
    <w:tmpl w:val="815E8E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8" w15:restartNumberingAfterBreak="0">
    <w:nsid w:val="7A1F38FA"/>
    <w:multiLevelType w:val="multilevel"/>
    <w:tmpl w:val="28409D2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9" w15:restartNumberingAfterBreak="0">
    <w:nsid w:val="7A4574D0"/>
    <w:multiLevelType w:val="multilevel"/>
    <w:tmpl w:val="2632B4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0" w15:restartNumberingAfterBreak="0">
    <w:nsid w:val="7AE33550"/>
    <w:multiLevelType w:val="hybridMultilevel"/>
    <w:tmpl w:val="05060A1E"/>
    <w:lvl w:ilvl="0" w:tplc="73108608">
      <w:start w:val="1"/>
      <w:numFmt w:val="lowerLetter"/>
      <w:lvlText w:val="%1."/>
      <w:lvlJc w:val="left"/>
      <w:pPr>
        <w:ind w:left="2450" w:hanging="244"/>
      </w:pPr>
      <w:rPr>
        <w:rFonts w:ascii="Times New Roman" w:eastAsia="Times New Roman" w:hAnsi="Times New Roman" w:cs="Times New Roman" w:hint="default"/>
        <w:color w:val="0B0B0B"/>
        <w:spacing w:val="-1"/>
        <w:w w:val="102"/>
        <w:sz w:val="20"/>
        <w:szCs w:val="20"/>
        <w:lang w:val="it-IT" w:eastAsia="it-IT" w:bidi="it-IT"/>
      </w:rPr>
    </w:lvl>
    <w:lvl w:ilvl="1" w:tplc="81727600">
      <w:numFmt w:val="bullet"/>
      <w:lvlText w:val="•"/>
      <w:lvlJc w:val="left"/>
      <w:pPr>
        <w:ind w:left="3314" w:hanging="244"/>
      </w:pPr>
      <w:rPr>
        <w:rFonts w:hint="default"/>
        <w:lang w:val="it-IT" w:eastAsia="it-IT" w:bidi="it-IT"/>
      </w:rPr>
    </w:lvl>
    <w:lvl w:ilvl="2" w:tplc="3D1CDF6C">
      <w:numFmt w:val="bullet"/>
      <w:lvlText w:val="•"/>
      <w:lvlJc w:val="left"/>
      <w:pPr>
        <w:ind w:left="4168" w:hanging="244"/>
      </w:pPr>
      <w:rPr>
        <w:rFonts w:hint="default"/>
        <w:lang w:val="it-IT" w:eastAsia="it-IT" w:bidi="it-IT"/>
      </w:rPr>
    </w:lvl>
    <w:lvl w:ilvl="3" w:tplc="D9E6F020">
      <w:numFmt w:val="bullet"/>
      <w:lvlText w:val="•"/>
      <w:lvlJc w:val="left"/>
      <w:pPr>
        <w:ind w:left="5022" w:hanging="244"/>
      </w:pPr>
      <w:rPr>
        <w:rFonts w:hint="default"/>
        <w:lang w:val="it-IT" w:eastAsia="it-IT" w:bidi="it-IT"/>
      </w:rPr>
    </w:lvl>
    <w:lvl w:ilvl="4" w:tplc="8E640C1C">
      <w:numFmt w:val="bullet"/>
      <w:lvlText w:val="•"/>
      <w:lvlJc w:val="left"/>
      <w:pPr>
        <w:ind w:left="5876" w:hanging="244"/>
      </w:pPr>
      <w:rPr>
        <w:rFonts w:hint="default"/>
        <w:lang w:val="it-IT" w:eastAsia="it-IT" w:bidi="it-IT"/>
      </w:rPr>
    </w:lvl>
    <w:lvl w:ilvl="5" w:tplc="EF3EBB18">
      <w:numFmt w:val="bullet"/>
      <w:lvlText w:val="•"/>
      <w:lvlJc w:val="left"/>
      <w:pPr>
        <w:ind w:left="6730" w:hanging="244"/>
      </w:pPr>
      <w:rPr>
        <w:rFonts w:hint="default"/>
        <w:lang w:val="it-IT" w:eastAsia="it-IT" w:bidi="it-IT"/>
      </w:rPr>
    </w:lvl>
    <w:lvl w:ilvl="6" w:tplc="05A0344E">
      <w:numFmt w:val="bullet"/>
      <w:lvlText w:val="•"/>
      <w:lvlJc w:val="left"/>
      <w:pPr>
        <w:ind w:left="7584" w:hanging="244"/>
      </w:pPr>
      <w:rPr>
        <w:rFonts w:hint="default"/>
        <w:lang w:val="it-IT" w:eastAsia="it-IT" w:bidi="it-IT"/>
      </w:rPr>
    </w:lvl>
    <w:lvl w:ilvl="7" w:tplc="1E1EEB64">
      <w:numFmt w:val="bullet"/>
      <w:lvlText w:val="•"/>
      <w:lvlJc w:val="left"/>
      <w:pPr>
        <w:ind w:left="8438" w:hanging="244"/>
      </w:pPr>
      <w:rPr>
        <w:rFonts w:hint="default"/>
        <w:lang w:val="it-IT" w:eastAsia="it-IT" w:bidi="it-IT"/>
      </w:rPr>
    </w:lvl>
    <w:lvl w:ilvl="8" w:tplc="18549E6C">
      <w:numFmt w:val="bullet"/>
      <w:lvlText w:val="•"/>
      <w:lvlJc w:val="left"/>
      <w:pPr>
        <w:ind w:left="9292" w:hanging="244"/>
      </w:pPr>
      <w:rPr>
        <w:rFonts w:hint="default"/>
        <w:lang w:val="it-IT" w:eastAsia="it-IT" w:bidi="it-IT"/>
      </w:rPr>
    </w:lvl>
  </w:abstractNum>
  <w:abstractNum w:abstractNumId="181" w15:restartNumberingAfterBreak="0">
    <w:nsid w:val="7CA21C9E"/>
    <w:multiLevelType w:val="hybridMultilevel"/>
    <w:tmpl w:val="26CCE6D0"/>
    <w:lvl w:ilvl="0" w:tplc="A0CE88D4">
      <w:start w:val="4"/>
      <w:numFmt w:val="bullet"/>
      <w:lvlText w:val="-"/>
      <w:lvlJc w:val="left"/>
      <w:pPr>
        <w:ind w:left="720" w:hanging="360"/>
      </w:pPr>
      <w:rPr>
        <w:rFonts w:ascii="Calibri" w:eastAsiaTheme="minorHAnsi" w:hAnsi="Calibri" w:cs="Calibri" w:hint="default"/>
      </w:rPr>
    </w:lvl>
    <w:lvl w:ilvl="1" w:tplc="04100001">
      <w:start w:val="1"/>
      <w:numFmt w:val="bullet"/>
      <w:lvlText w:val=""/>
      <w:lvlJc w:val="left"/>
      <w:pPr>
        <w:ind w:left="1440" w:hanging="360"/>
      </w:pPr>
      <w:rPr>
        <w:rFonts w:ascii="Symbol" w:hAnsi="Symbo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2" w15:restartNumberingAfterBreak="0">
    <w:nsid w:val="7E8A4333"/>
    <w:multiLevelType w:val="hybridMultilevel"/>
    <w:tmpl w:val="96248E06"/>
    <w:lvl w:ilvl="0" w:tplc="69CC2E3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3" w15:restartNumberingAfterBreak="0">
    <w:nsid w:val="7F0D6CFE"/>
    <w:multiLevelType w:val="hybridMultilevel"/>
    <w:tmpl w:val="5070484C"/>
    <w:lvl w:ilvl="0" w:tplc="03A299F6">
      <w:numFmt w:val="bullet"/>
      <w:lvlText w:val="•"/>
      <w:lvlJc w:val="left"/>
      <w:pPr>
        <w:ind w:left="368" w:hanging="246"/>
      </w:pPr>
      <w:rPr>
        <w:rFonts w:ascii="Arial" w:eastAsia="Arial" w:hAnsi="Arial" w:cs="Arial" w:hint="default"/>
        <w:color w:val="0B0B0B"/>
        <w:w w:val="100"/>
        <w:sz w:val="19"/>
        <w:szCs w:val="19"/>
        <w:lang w:val="it-IT" w:eastAsia="it-IT" w:bidi="it-IT"/>
      </w:rPr>
    </w:lvl>
    <w:lvl w:ilvl="1" w:tplc="010432BC">
      <w:numFmt w:val="bullet"/>
      <w:lvlText w:val="•"/>
      <w:lvlJc w:val="left"/>
      <w:pPr>
        <w:ind w:left="707" w:hanging="246"/>
      </w:pPr>
      <w:rPr>
        <w:rFonts w:hint="default"/>
        <w:lang w:val="it-IT" w:eastAsia="it-IT" w:bidi="it-IT"/>
      </w:rPr>
    </w:lvl>
    <w:lvl w:ilvl="2" w:tplc="B358E7C4">
      <w:numFmt w:val="bullet"/>
      <w:lvlText w:val="•"/>
      <w:lvlJc w:val="left"/>
      <w:pPr>
        <w:ind w:left="1054" w:hanging="246"/>
      </w:pPr>
      <w:rPr>
        <w:rFonts w:hint="default"/>
        <w:lang w:val="it-IT" w:eastAsia="it-IT" w:bidi="it-IT"/>
      </w:rPr>
    </w:lvl>
    <w:lvl w:ilvl="3" w:tplc="D1B22CCE">
      <w:numFmt w:val="bullet"/>
      <w:lvlText w:val="•"/>
      <w:lvlJc w:val="left"/>
      <w:pPr>
        <w:ind w:left="1401" w:hanging="246"/>
      </w:pPr>
      <w:rPr>
        <w:rFonts w:hint="default"/>
        <w:lang w:val="it-IT" w:eastAsia="it-IT" w:bidi="it-IT"/>
      </w:rPr>
    </w:lvl>
    <w:lvl w:ilvl="4" w:tplc="48A689B0">
      <w:numFmt w:val="bullet"/>
      <w:lvlText w:val="•"/>
      <w:lvlJc w:val="left"/>
      <w:pPr>
        <w:ind w:left="1749" w:hanging="246"/>
      </w:pPr>
      <w:rPr>
        <w:rFonts w:hint="default"/>
        <w:lang w:val="it-IT" w:eastAsia="it-IT" w:bidi="it-IT"/>
      </w:rPr>
    </w:lvl>
    <w:lvl w:ilvl="5" w:tplc="A594C790">
      <w:numFmt w:val="bullet"/>
      <w:lvlText w:val="•"/>
      <w:lvlJc w:val="left"/>
      <w:pPr>
        <w:ind w:left="2096" w:hanging="246"/>
      </w:pPr>
      <w:rPr>
        <w:rFonts w:hint="default"/>
        <w:lang w:val="it-IT" w:eastAsia="it-IT" w:bidi="it-IT"/>
      </w:rPr>
    </w:lvl>
    <w:lvl w:ilvl="6" w:tplc="706C7390">
      <w:numFmt w:val="bullet"/>
      <w:lvlText w:val="•"/>
      <w:lvlJc w:val="left"/>
      <w:pPr>
        <w:ind w:left="2443" w:hanging="246"/>
      </w:pPr>
      <w:rPr>
        <w:rFonts w:hint="default"/>
        <w:lang w:val="it-IT" w:eastAsia="it-IT" w:bidi="it-IT"/>
      </w:rPr>
    </w:lvl>
    <w:lvl w:ilvl="7" w:tplc="DE062E72">
      <w:numFmt w:val="bullet"/>
      <w:lvlText w:val="•"/>
      <w:lvlJc w:val="left"/>
      <w:pPr>
        <w:ind w:left="2791" w:hanging="246"/>
      </w:pPr>
      <w:rPr>
        <w:rFonts w:hint="default"/>
        <w:lang w:val="it-IT" w:eastAsia="it-IT" w:bidi="it-IT"/>
      </w:rPr>
    </w:lvl>
    <w:lvl w:ilvl="8" w:tplc="239EE2AC">
      <w:numFmt w:val="bullet"/>
      <w:lvlText w:val="•"/>
      <w:lvlJc w:val="left"/>
      <w:pPr>
        <w:ind w:left="3138" w:hanging="246"/>
      </w:pPr>
      <w:rPr>
        <w:rFonts w:hint="default"/>
        <w:lang w:val="it-IT" w:eastAsia="it-IT" w:bidi="it-IT"/>
      </w:rPr>
    </w:lvl>
  </w:abstractNum>
  <w:abstractNum w:abstractNumId="184" w15:restartNumberingAfterBreak="0">
    <w:nsid w:val="7F3F63BB"/>
    <w:multiLevelType w:val="multilevel"/>
    <w:tmpl w:val="7F9863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1"/>
  </w:num>
  <w:num w:numId="2">
    <w:abstractNumId w:val="49"/>
  </w:num>
  <w:num w:numId="3">
    <w:abstractNumId w:val="72"/>
  </w:num>
  <w:num w:numId="4">
    <w:abstractNumId w:val="109"/>
  </w:num>
  <w:num w:numId="5">
    <w:abstractNumId w:val="97"/>
  </w:num>
  <w:num w:numId="6">
    <w:abstractNumId w:val="74"/>
  </w:num>
  <w:num w:numId="7">
    <w:abstractNumId w:val="105"/>
  </w:num>
  <w:num w:numId="8">
    <w:abstractNumId w:val="31"/>
  </w:num>
  <w:num w:numId="9">
    <w:abstractNumId w:val="22"/>
  </w:num>
  <w:num w:numId="10">
    <w:abstractNumId w:val="128"/>
  </w:num>
  <w:num w:numId="11">
    <w:abstractNumId w:val="154"/>
  </w:num>
  <w:num w:numId="12">
    <w:abstractNumId w:val="77"/>
  </w:num>
  <w:num w:numId="13">
    <w:abstractNumId w:val="166"/>
  </w:num>
  <w:num w:numId="14">
    <w:abstractNumId w:val="55"/>
  </w:num>
  <w:num w:numId="15">
    <w:abstractNumId w:val="125"/>
  </w:num>
  <w:num w:numId="16">
    <w:abstractNumId w:val="148"/>
  </w:num>
  <w:num w:numId="17">
    <w:abstractNumId w:val="8"/>
  </w:num>
  <w:num w:numId="18">
    <w:abstractNumId w:val="151"/>
  </w:num>
  <w:num w:numId="19">
    <w:abstractNumId w:val="168"/>
  </w:num>
  <w:num w:numId="20">
    <w:abstractNumId w:val="66"/>
  </w:num>
  <w:num w:numId="21">
    <w:abstractNumId w:val="11"/>
  </w:num>
  <w:num w:numId="22">
    <w:abstractNumId w:val="183"/>
  </w:num>
  <w:num w:numId="23">
    <w:abstractNumId w:val="73"/>
  </w:num>
  <w:num w:numId="24">
    <w:abstractNumId w:val="130"/>
  </w:num>
  <w:num w:numId="25">
    <w:abstractNumId w:val="159"/>
  </w:num>
  <w:num w:numId="26">
    <w:abstractNumId w:val="6"/>
  </w:num>
  <w:num w:numId="27">
    <w:abstractNumId w:val="155"/>
  </w:num>
  <w:num w:numId="28">
    <w:abstractNumId w:val="108"/>
  </w:num>
  <w:num w:numId="29">
    <w:abstractNumId w:val="59"/>
  </w:num>
  <w:num w:numId="30">
    <w:abstractNumId w:val="98"/>
  </w:num>
  <w:num w:numId="31">
    <w:abstractNumId w:val="3"/>
  </w:num>
  <w:num w:numId="32">
    <w:abstractNumId w:val="57"/>
  </w:num>
  <w:num w:numId="33">
    <w:abstractNumId w:val="131"/>
  </w:num>
  <w:num w:numId="34">
    <w:abstractNumId w:val="5"/>
  </w:num>
  <w:num w:numId="35">
    <w:abstractNumId w:val="16"/>
  </w:num>
  <w:num w:numId="36">
    <w:abstractNumId w:val="101"/>
  </w:num>
  <w:num w:numId="37">
    <w:abstractNumId w:val="14"/>
  </w:num>
  <w:num w:numId="38">
    <w:abstractNumId w:val="89"/>
  </w:num>
  <w:num w:numId="39">
    <w:abstractNumId w:val="157"/>
  </w:num>
  <w:num w:numId="40">
    <w:abstractNumId w:val="140"/>
  </w:num>
  <w:num w:numId="41">
    <w:abstractNumId w:val="76"/>
  </w:num>
  <w:num w:numId="42">
    <w:abstractNumId w:val="12"/>
  </w:num>
  <w:num w:numId="43">
    <w:abstractNumId w:val="92"/>
  </w:num>
  <w:num w:numId="44">
    <w:abstractNumId w:val="96"/>
  </w:num>
  <w:num w:numId="45">
    <w:abstractNumId w:val="106"/>
  </w:num>
  <w:num w:numId="46">
    <w:abstractNumId w:val="114"/>
  </w:num>
  <w:num w:numId="47">
    <w:abstractNumId w:val="152"/>
  </w:num>
  <w:num w:numId="48">
    <w:abstractNumId w:val="21"/>
  </w:num>
  <w:num w:numId="49">
    <w:abstractNumId w:val="167"/>
  </w:num>
  <w:num w:numId="50">
    <w:abstractNumId w:val="88"/>
  </w:num>
  <w:num w:numId="51">
    <w:abstractNumId w:val="174"/>
  </w:num>
  <w:num w:numId="52">
    <w:abstractNumId w:val="132"/>
  </w:num>
  <w:num w:numId="53">
    <w:abstractNumId w:val="111"/>
  </w:num>
  <w:num w:numId="54">
    <w:abstractNumId w:val="53"/>
  </w:num>
  <w:num w:numId="55">
    <w:abstractNumId w:val="34"/>
  </w:num>
  <w:num w:numId="56">
    <w:abstractNumId w:val="142"/>
  </w:num>
  <w:num w:numId="57">
    <w:abstractNumId w:val="40"/>
  </w:num>
  <w:num w:numId="58">
    <w:abstractNumId w:val="147"/>
  </w:num>
  <w:num w:numId="59">
    <w:abstractNumId w:val="170"/>
  </w:num>
  <w:num w:numId="60">
    <w:abstractNumId w:val="20"/>
  </w:num>
  <w:num w:numId="61">
    <w:abstractNumId w:val="180"/>
  </w:num>
  <w:num w:numId="62">
    <w:abstractNumId w:val="24"/>
  </w:num>
  <w:num w:numId="63">
    <w:abstractNumId w:val="144"/>
  </w:num>
  <w:num w:numId="64">
    <w:abstractNumId w:val="83"/>
  </w:num>
  <w:num w:numId="65">
    <w:abstractNumId w:val="100"/>
  </w:num>
  <w:num w:numId="66">
    <w:abstractNumId w:val="60"/>
  </w:num>
  <w:num w:numId="67">
    <w:abstractNumId w:val="81"/>
  </w:num>
  <w:num w:numId="68">
    <w:abstractNumId w:val="113"/>
  </w:num>
  <w:num w:numId="69">
    <w:abstractNumId w:val="129"/>
  </w:num>
  <w:num w:numId="70">
    <w:abstractNumId w:val="30"/>
  </w:num>
  <w:num w:numId="71">
    <w:abstractNumId w:val="103"/>
  </w:num>
  <w:num w:numId="72">
    <w:abstractNumId w:val="99"/>
  </w:num>
  <w:num w:numId="73">
    <w:abstractNumId w:val="102"/>
  </w:num>
  <w:num w:numId="74">
    <w:abstractNumId w:val="93"/>
  </w:num>
  <w:num w:numId="75">
    <w:abstractNumId w:val="17"/>
  </w:num>
  <w:num w:numId="76">
    <w:abstractNumId w:val="87"/>
  </w:num>
  <w:num w:numId="77">
    <w:abstractNumId w:val="50"/>
  </w:num>
  <w:num w:numId="78">
    <w:abstractNumId w:val="69"/>
  </w:num>
  <w:num w:numId="79">
    <w:abstractNumId w:val="169"/>
  </w:num>
  <w:num w:numId="80">
    <w:abstractNumId w:val="80"/>
  </w:num>
  <w:num w:numId="81">
    <w:abstractNumId w:val="149"/>
  </w:num>
  <w:num w:numId="82">
    <w:abstractNumId w:val="137"/>
  </w:num>
  <w:num w:numId="83">
    <w:abstractNumId w:val="70"/>
  </w:num>
  <w:num w:numId="84">
    <w:abstractNumId w:val="86"/>
  </w:num>
  <w:num w:numId="85">
    <w:abstractNumId w:val="42"/>
  </w:num>
  <w:num w:numId="86">
    <w:abstractNumId w:val="18"/>
  </w:num>
  <w:num w:numId="87">
    <w:abstractNumId w:val="145"/>
  </w:num>
  <w:num w:numId="88">
    <w:abstractNumId w:val="176"/>
  </w:num>
  <w:num w:numId="89">
    <w:abstractNumId w:val="4"/>
  </w:num>
  <w:num w:numId="90">
    <w:abstractNumId w:val="139"/>
  </w:num>
  <w:num w:numId="91">
    <w:abstractNumId w:val="172"/>
  </w:num>
  <w:num w:numId="92">
    <w:abstractNumId w:val="135"/>
  </w:num>
  <w:num w:numId="93">
    <w:abstractNumId w:val="178"/>
  </w:num>
  <w:num w:numId="94">
    <w:abstractNumId w:val="115"/>
  </w:num>
  <w:num w:numId="95">
    <w:abstractNumId w:val="32"/>
  </w:num>
  <w:num w:numId="96">
    <w:abstractNumId w:val="25"/>
  </w:num>
  <w:num w:numId="97">
    <w:abstractNumId w:val="160"/>
  </w:num>
  <w:num w:numId="98">
    <w:abstractNumId w:val="47"/>
  </w:num>
  <w:num w:numId="99">
    <w:abstractNumId w:val="39"/>
  </w:num>
  <w:num w:numId="100">
    <w:abstractNumId w:val="79"/>
  </w:num>
  <w:num w:numId="101">
    <w:abstractNumId w:val="44"/>
  </w:num>
  <w:num w:numId="102">
    <w:abstractNumId w:val="28"/>
  </w:num>
  <w:num w:numId="103">
    <w:abstractNumId w:val="65"/>
  </w:num>
  <w:num w:numId="104">
    <w:abstractNumId w:val="110"/>
  </w:num>
  <w:num w:numId="105">
    <w:abstractNumId w:val="136"/>
  </w:num>
  <w:num w:numId="106">
    <w:abstractNumId w:val="68"/>
  </w:num>
  <w:num w:numId="107">
    <w:abstractNumId w:val="45"/>
  </w:num>
  <w:num w:numId="108">
    <w:abstractNumId w:val="0"/>
  </w:num>
  <w:num w:numId="109">
    <w:abstractNumId w:val="162"/>
  </w:num>
  <w:num w:numId="110">
    <w:abstractNumId w:val="117"/>
  </w:num>
  <w:num w:numId="111">
    <w:abstractNumId w:val="153"/>
  </w:num>
  <w:num w:numId="112">
    <w:abstractNumId w:val="10"/>
  </w:num>
  <w:num w:numId="113">
    <w:abstractNumId w:val="46"/>
  </w:num>
  <w:num w:numId="114">
    <w:abstractNumId w:val="116"/>
  </w:num>
  <w:num w:numId="115">
    <w:abstractNumId w:val="104"/>
  </w:num>
  <w:num w:numId="116">
    <w:abstractNumId w:val="71"/>
  </w:num>
  <w:num w:numId="117">
    <w:abstractNumId w:val="122"/>
  </w:num>
  <w:num w:numId="118">
    <w:abstractNumId w:val="15"/>
  </w:num>
  <w:num w:numId="119">
    <w:abstractNumId w:val="54"/>
  </w:num>
  <w:num w:numId="120">
    <w:abstractNumId w:val="120"/>
  </w:num>
  <w:num w:numId="121">
    <w:abstractNumId w:val="38"/>
  </w:num>
  <w:num w:numId="122">
    <w:abstractNumId w:val="173"/>
  </w:num>
  <w:num w:numId="123">
    <w:abstractNumId w:val="158"/>
  </w:num>
  <w:num w:numId="124">
    <w:abstractNumId w:val="184"/>
  </w:num>
  <w:num w:numId="125">
    <w:abstractNumId w:val="94"/>
  </w:num>
  <w:num w:numId="126">
    <w:abstractNumId w:val="146"/>
  </w:num>
  <w:num w:numId="127">
    <w:abstractNumId w:val="61"/>
  </w:num>
  <w:num w:numId="128">
    <w:abstractNumId w:val="51"/>
  </w:num>
  <w:num w:numId="129">
    <w:abstractNumId w:val="150"/>
  </w:num>
  <w:num w:numId="130">
    <w:abstractNumId w:val="119"/>
  </w:num>
  <w:num w:numId="131">
    <w:abstractNumId w:val="126"/>
  </w:num>
  <w:num w:numId="132">
    <w:abstractNumId w:val="133"/>
  </w:num>
  <w:num w:numId="133">
    <w:abstractNumId w:val="62"/>
  </w:num>
  <w:num w:numId="134">
    <w:abstractNumId w:val="164"/>
  </w:num>
  <w:num w:numId="135">
    <w:abstractNumId w:val="1"/>
  </w:num>
  <w:num w:numId="136">
    <w:abstractNumId w:val="124"/>
  </w:num>
  <w:num w:numId="137">
    <w:abstractNumId w:val="33"/>
  </w:num>
  <w:num w:numId="138">
    <w:abstractNumId w:val="64"/>
  </w:num>
  <w:num w:numId="139">
    <w:abstractNumId w:val="179"/>
  </w:num>
  <w:num w:numId="140">
    <w:abstractNumId w:val="63"/>
  </w:num>
  <w:num w:numId="141">
    <w:abstractNumId w:val="118"/>
  </w:num>
  <w:num w:numId="142">
    <w:abstractNumId w:val="165"/>
  </w:num>
  <w:num w:numId="143">
    <w:abstractNumId w:val="175"/>
  </w:num>
  <w:num w:numId="144">
    <w:abstractNumId w:val="127"/>
  </w:num>
  <w:num w:numId="145">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52"/>
  </w:num>
  <w:num w:numId="147">
    <w:abstractNumId w:val="26"/>
  </w:num>
  <w:num w:numId="148">
    <w:abstractNumId w:val="37"/>
  </w:num>
  <w:num w:numId="149">
    <w:abstractNumId w:val="2"/>
  </w:num>
  <w:num w:numId="150">
    <w:abstractNumId w:val="107"/>
  </w:num>
  <w:num w:numId="151">
    <w:abstractNumId w:val="75"/>
  </w:num>
  <w:num w:numId="152">
    <w:abstractNumId w:val="171"/>
  </w:num>
  <w:num w:numId="153">
    <w:abstractNumId w:val="56"/>
  </w:num>
  <w:num w:numId="154">
    <w:abstractNumId w:val="27"/>
  </w:num>
  <w:num w:numId="155">
    <w:abstractNumId w:val="36"/>
  </w:num>
  <w:num w:numId="156">
    <w:abstractNumId w:val="84"/>
  </w:num>
  <w:num w:numId="157">
    <w:abstractNumId w:val="138"/>
  </w:num>
  <w:num w:numId="158">
    <w:abstractNumId w:val="134"/>
  </w:num>
  <w:num w:numId="159">
    <w:abstractNumId w:val="181"/>
  </w:num>
  <w:num w:numId="160">
    <w:abstractNumId w:val="29"/>
  </w:num>
  <w:num w:numId="161">
    <w:abstractNumId w:val="78"/>
  </w:num>
  <w:num w:numId="162">
    <w:abstractNumId w:val="67"/>
  </w:num>
  <w:num w:numId="163">
    <w:abstractNumId w:val="43"/>
  </w:num>
  <w:num w:numId="164">
    <w:abstractNumId w:val="85"/>
  </w:num>
  <w:num w:numId="165">
    <w:abstractNumId w:val="123"/>
  </w:num>
  <w:num w:numId="166">
    <w:abstractNumId w:val="7"/>
  </w:num>
  <w:num w:numId="167">
    <w:abstractNumId w:val="90"/>
  </w:num>
  <w:num w:numId="168">
    <w:abstractNumId w:val="9"/>
  </w:num>
  <w:num w:numId="169">
    <w:abstractNumId w:val="58"/>
  </w:num>
  <w:num w:numId="170">
    <w:abstractNumId w:val="182"/>
  </w:num>
  <w:num w:numId="171">
    <w:abstractNumId w:val="112"/>
  </w:num>
  <w:num w:numId="172">
    <w:abstractNumId w:val="48"/>
  </w:num>
  <w:num w:numId="173">
    <w:abstractNumId w:val="91"/>
  </w:num>
  <w:num w:numId="174">
    <w:abstractNumId w:val="161"/>
  </w:num>
  <w:num w:numId="175">
    <w:abstractNumId w:val="19"/>
  </w:num>
  <w:num w:numId="176">
    <w:abstractNumId w:val="121"/>
  </w:num>
  <w:num w:numId="177">
    <w:abstractNumId w:val="82"/>
  </w:num>
  <w:num w:numId="178">
    <w:abstractNumId w:val="177"/>
  </w:num>
  <w:num w:numId="179">
    <w:abstractNumId w:val="95"/>
  </w:num>
  <w:num w:numId="180">
    <w:abstractNumId w:val="156"/>
  </w:num>
  <w:num w:numId="181">
    <w:abstractNumId w:val="23"/>
  </w:num>
  <w:num w:numId="182">
    <w:abstractNumId w:val="163"/>
  </w:num>
  <w:num w:numId="183">
    <w:abstractNumId w:val="141"/>
  </w:num>
  <w:num w:numId="184">
    <w:abstractNumId w:val="13"/>
  </w:num>
  <w:num w:numId="185">
    <w:abstractNumId w:val="35"/>
  </w:num>
  <w:numIdMacAtCleanup w:val="1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revisionView w:comments="0"/>
  <w:defaultTabStop w:val="720"/>
  <w:hyphenationZone w:val="283"/>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1BFC"/>
    <w:rsid w:val="00000375"/>
    <w:rsid w:val="00005ADE"/>
    <w:rsid w:val="0001668A"/>
    <w:rsid w:val="000229F8"/>
    <w:rsid w:val="00036B44"/>
    <w:rsid w:val="000418E1"/>
    <w:rsid w:val="000534AB"/>
    <w:rsid w:val="00073B90"/>
    <w:rsid w:val="000909BA"/>
    <w:rsid w:val="000B7AE7"/>
    <w:rsid w:val="000C05F4"/>
    <w:rsid w:val="000C7004"/>
    <w:rsid w:val="000D75AD"/>
    <w:rsid w:val="000F2676"/>
    <w:rsid w:val="00103358"/>
    <w:rsid w:val="00103785"/>
    <w:rsid w:val="001072A8"/>
    <w:rsid w:val="0013061B"/>
    <w:rsid w:val="00134420"/>
    <w:rsid w:val="001424E3"/>
    <w:rsid w:val="00142DF4"/>
    <w:rsid w:val="001557C4"/>
    <w:rsid w:val="00162214"/>
    <w:rsid w:val="00163100"/>
    <w:rsid w:val="00163B36"/>
    <w:rsid w:val="00164267"/>
    <w:rsid w:val="001706F9"/>
    <w:rsid w:val="00181877"/>
    <w:rsid w:val="00185770"/>
    <w:rsid w:val="00186703"/>
    <w:rsid w:val="00192549"/>
    <w:rsid w:val="0019267B"/>
    <w:rsid w:val="00194A67"/>
    <w:rsid w:val="001A369E"/>
    <w:rsid w:val="001C65E6"/>
    <w:rsid w:val="001C74A9"/>
    <w:rsid w:val="001E2E6C"/>
    <w:rsid w:val="001E2F29"/>
    <w:rsid w:val="001F1251"/>
    <w:rsid w:val="0020262D"/>
    <w:rsid w:val="00220C60"/>
    <w:rsid w:val="00234D1A"/>
    <w:rsid w:val="002479CC"/>
    <w:rsid w:val="002604F4"/>
    <w:rsid w:val="002635F2"/>
    <w:rsid w:val="00264D68"/>
    <w:rsid w:val="0028287E"/>
    <w:rsid w:val="00283740"/>
    <w:rsid w:val="00294714"/>
    <w:rsid w:val="00296F66"/>
    <w:rsid w:val="00297745"/>
    <w:rsid w:val="002B5389"/>
    <w:rsid w:val="002B6E30"/>
    <w:rsid w:val="002C1FDB"/>
    <w:rsid w:val="002C76DE"/>
    <w:rsid w:val="002D469F"/>
    <w:rsid w:val="002E3C7B"/>
    <w:rsid w:val="002E41D5"/>
    <w:rsid w:val="002E643C"/>
    <w:rsid w:val="002F7BAD"/>
    <w:rsid w:val="00314E06"/>
    <w:rsid w:val="0032000A"/>
    <w:rsid w:val="00332201"/>
    <w:rsid w:val="00341592"/>
    <w:rsid w:val="00346C18"/>
    <w:rsid w:val="00356158"/>
    <w:rsid w:val="00364F2A"/>
    <w:rsid w:val="003876B5"/>
    <w:rsid w:val="00390375"/>
    <w:rsid w:val="003910B5"/>
    <w:rsid w:val="003A108B"/>
    <w:rsid w:val="003C03F2"/>
    <w:rsid w:val="003D755F"/>
    <w:rsid w:val="003D78FA"/>
    <w:rsid w:val="003F7DC9"/>
    <w:rsid w:val="00411A76"/>
    <w:rsid w:val="004273D3"/>
    <w:rsid w:val="00427D73"/>
    <w:rsid w:val="0044412B"/>
    <w:rsid w:val="00444DB4"/>
    <w:rsid w:val="00445FCC"/>
    <w:rsid w:val="0045356E"/>
    <w:rsid w:val="004576F1"/>
    <w:rsid w:val="00466433"/>
    <w:rsid w:val="00470CAB"/>
    <w:rsid w:val="00474650"/>
    <w:rsid w:val="00481BC2"/>
    <w:rsid w:val="004A05D3"/>
    <w:rsid w:val="004A5216"/>
    <w:rsid w:val="004B536F"/>
    <w:rsid w:val="004C1BFC"/>
    <w:rsid w:val="004C7374"/>
    <w:rsid w:val="004D17D4"/>
    <w:rsid w:val="004D5737"/>
    <w:rsid w:val="004D7C6E"/>
    <w:rsid w:val="004E78A1"/>
    <w:rsid w:val="004F4F20"/>
    <w:rsid w:val="004F5CA1"/>
    <w:rsid w:val="004F6995"/>
    <w:rsid w:val="00505A5F"/>
    <w:rsid w:val="00506DD2"/>
    <w:rsid w:val="00547F09"/>
    <w:rsid w:val="00557AAB"/>
    <w:rsid w:val="00585F4E"/>
    <w:rsid w:val="005918C5"/>
    <w:rsid w:val="0059612F"/>
    <w:rsid w:val="00596320"/>
    <w:rsid w:val="005B08CA"/>
    <w:rsid w:val="005B0C13"/>
    <w:rsid w:val="005D71A2"/>
    <w:rsid w:val="005E2D81"/>
    <w:rsid w:val="005E55BF"/>
    <w:rsid w:val="005E5E65"/>
    <w:rsid w:val="005F29B6"/>
    <w:rsid w:val="005F46BB"/>
    <w:rsid w:val="005F761D"/>
    <w:rsid w:val="00601373"/>
    <w:rsid w:val="00606E6E"/>
    <w:rsid w:val="00622F0E"/>
    <w:rsid w:val="00624D51"/>
    <w:rsid w:val="0063361B"/>
    <w:rsid w:val="0063651C"/>
    <w:rsid w:val="00637745"/>
    <w:rsid w:val="00644F40"/>
    <w:rsid w:val="00645337"/>
    <w:rsid w:val="00645460"/>
    <w:rsid w:val="00666319"/>
    <w:rsid w:val="00667E3C"/>
    <w:rsid w:val="00673CDE"/>
    <w:rsid w:val="006B503D"/>
    <w:rsid w:val="006B6997"/>
    <w:rsid w:val="006E0918"/>
    <w:rsid w:val="006E7E9F"/>
    <w:rsid w:val="006F3806"/>
    <w:rsid w:val="0070282C"/>
    <w:rsid w:val="00705215"/>
    <w:rsid w:val="00716174"/>
    <w:rsid w:val="00720DDF"/>
    <w:rsid w:val="007255E7"/>
    <w:rsid w:val="00732E61"/>
    <w:rsid w:val="00742CFE"/>
    <w:rsid w:val="0074420F"/>
    <w:rsid w:val="00764648"/>
    <w:rsid w:val="007649FB"/>
    <w:rsid w:val="007712E0"/>
    <w:rsid w:val="0079107D"/>
    <w:rsid w:val="00791AB3"/>
    <w:rsid w:val="007933E8"/>
    <w:rsid w:val="00795310"/>
    <w:rsid w:val="007B0FE9"/>
    <w:rsid w:val="007B79C8"/>
    <w:rsid w:val="007E56AF"/>
    <w:rsid w:val="0080306B"/>
    <w:rsid w:val="008104E1"/>
    <w:rsid w:val="00817BC8"/>
    <w:rsid w:val="00822B31"/>
    <w:rsid w:val="0083428F"/>
    <w:rsid w:val="008446D4"/>
    <w:rsid w:val="0085396B"/>
    <w:rsid w:val="00861184"/>
    <w:rsid w:val="00896CC6"/>
    <w:rsid w:val="008A621C"/>
    <w:rsid w:val="008A6334"/>
    <w:rsid w:val="008A7018"/>
    <w:rsid w:val="008B2C4E"/>
    <w:rsid w:val="008B5044"/>
    <w:rsid w:val="008C5F0A"/>
    <w:rsid w:val="008C79C2"/>
    <w:rsid w:val="008D2CBB"/>
    <w:rsid w:val="008D6FFC"/>
    <w:rsid w:val="008E432A"/>
    <w:rsid w:val="008E5E4E"/>
    <w:rsid w:val="00913625"/>
    <w:rsid w:val="0091368A"/>
    <w:rsid w:val="00913E4A"/>
    <w:rsid w:val="00915C96"/>
    <w:rsid w:val="00917431"/>
    <w:rsid w:val="00925DD4"/>
    <w:rsid w:val="009267A7"/>
    <w:rsid w:val="009339D1"/>
    <w:rsid w:val="00937483"/>
    <w:rsid w:val="00942FC1"/>
    <w:rsid w:val="0095254A"/>
    <w:rsid w:val="00964AD7"/>
    <w:rsid w:val="00976E76"/>
    <w:rsid w:val="009778BC"/>
    <w:rsid w:val="0098792F"/>
    <w:rsid w:val="009961E3"/>
    <w:rsid w:val="009C3675"/>
    <w:rsid w:val="009D170F"/>
    <w:rsid w:val="009D54FC"/>
    <w:rsid w:val="009E2463"/>
    <w:rsid w:val="009E4CFC"/>
    <w:rsid w:val="009E5280"/>
    <w:rsid w:val="009E7AF3"/>
    <w:rsid w:val="009F5038"/>
    <w:rsid w:val="00A11C9E"/>
    <w:rsid w:val="00A35E4D"/>
    <w:rsid w:val="00A41504"/>
    <w:rsid w:val="00A504A9"/>
    <w:rsid w:val="00A541BD"/>
    <w:rsid w:val="00A60F53"/>
    <w:rsid w:val="00A71264"/>
    <w:rsid w:val="00A73812"/>
    <w:rsid w:val="00AA61BE"/>
    <w:rsid w:val="00AB755E"/>
    <w:rsid w:val="00AC259D"/>
    <w:rsid w:val="00AC2B4B"/>
    <w:rsid w:val="00AC317D"/>
    <w:rsid w:val="00AE6AE1"/>
    <w:rsid w:val="00B14A28"/>
    <w:rsid w:val="00B16FEF"/>
    <w:rsid w:val="00B31B1A"/>
    <w:rsid w:val="00B40FA9"/>
    <w:rsid w:val="00B50806"/>
    <w:rsid w:val="00B552EB"/>
    <w:rsid w:val="00B613C8"/>
    <w:rsid w:val="00B617B6"/>
    <w:rsid w:val="00B71DB4"/>
    <w:rsid w:val="00B8610F"/>
    <w:rsid w:val="00BA6340"/>
    <w:rsid w:val="00BB125F"/>
    <w:rsid w:val="00BB36CF"/>
    <w:rsid w:val="00BC3DB4"/>
    <w:rsid w:val="00BC5AE9"/>
    <w:rsid w:val="00BF38B7"/>
    <w:rsid w:val="00C11E68"/>
    <w:rsid w:val="00C21061"/>
    <w:rsid w:val="00C3265E"/>
    <w:rsid w:val="00C35DF8"/>
    <w:rsid w:val="00C5503A"/>
    <w:rsid w:val="00C57509"/>
    <w:rsid w:val="00C7037F"/>
    <w:rsid w:val="00C75F90"/>
    <w:rsid w:val="00C82732"/>
    <w:rsid w:val="00CB5E6B"/>
    <w:rsid w:val="00CC534F"/>
    <w:rsid w:val="00CD1531"/>
    <w:rsid w:val="00CF439A"/>
    <w:rsid w:val="00D14C93"/>
    <w:rsid w:val="00D17327"/>
    <w:rsid w:val="00D20537"/>
    <w:rsid w:val="00D3050D"/>
    <w:rsid w:val="00D311A0"/>
    <w:rsid w:val="00D327BA"/>
    <w:rsid w:val="00D41910"/>
    <w:rsid w:val="00D42258"/>
    <w:rsid w:val="00D55643"/>
    <w:rsid w:val="00D737BD"/>
    <w:rsid w:val="00D84D32"/>
    <w:rsid w:val="00D90123"/>
    <w:rsid w:val="00D9217B"/>
    <w:rsid w:val="00DB101A"/>
    <w:rsid w:val="00DB4BFC"/>
    <w:rsid w:val="00DE2ED2"/>
    <w:rsid w:val="00DF1C1F"/>
    <w:rsid w:val="00E06225"/>
    <w:rsid w:val="00E13FC8"/>
    <w:rsid w:val="00E21819"/>
    <w:rsid w:val="00E34D29"/>
    <w:rsid w:val="00E40A51"/>
    <w:rsid w:val="00E42400"/>
    <w:rsid w:val="00E50BEC"/>
    <w:rsid w:val="00E62B1A"/>
    <w:rsid w:val="00E62FAA"/>
    <w:rsid w:val="00E85CE6"/>
    <w:rsid w:val="00E8686D"/>
    <w:rsid w:val="00E930E9"/>
    <w:rsid w:val="00EA0012"/>
    <w:rsid w:val="00EA1DFC"/>
    <w:rsid w:val="00EA5B30"/>
    <w:rsid w:val="00EB3F30"/>
    <w:rsid w:val="00EB4F0F"/>
    <w:rsid w:val="00EE5A9D"/>
    <w:rsid w:val="00F0170C"/>
    <w:rsid w:val="00F129B9"/>
    <w:rsid w:val="00F1445D"/>
    <w:rsid w:val="00F20FB6"/>
    <w:rsid w:val="00F24843"/>
    <w:rsid w:val="00F3283B"/>
    <w:rsid w:val="00F340FF"/>
    <w:rsid w:val="00F503DA"/>
    <w:rsid w:val="00F63745"/>
    <w:rsid w:val="00F66745"/>
    <w:rsid w:val="00F70407"/>
    <w:rsid w:val="00F73148"/>
    <w:rsid w:val="00F82CA2"/>
    <w:rsid w:val="00F85463"/>
    <w:rsid w:val="00F93B18"/>
    <w:rsid w:val="00F93DD2"/>
    <w:rsid w:val="00FA696C"/>
    <w:rsid w:val="00FB2FA4"/>
    <w:rsid w:val="00FB5200"/>
    <w:rsid w:val="00FC3BFE"/>
    <w:rsid w:val="00FC7B91"/>
    <w:rsid w:val="00FE7FE2"/>
    <w:rsid w:val="00FF37CB"/>
    <w:rsid w:val="00FF3AF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A5291F8"/>
  <w15:docId w15:val="{B44F751A-10D1-4B1B-BD3C-91FF9F36E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1424E3"/>
    <w:rPr>
      <w:rFonts w:ascii="Times New Roman" w:eastAsia="Times New Roman" w:hAnsi="Times New Roman" w:cs="Times New Roman"/>
      <w:lang w:val="it-IT" w:eastAsia="it-IT" w:bidi="it-IT"/>
    </w:rPr>
  </w:style>
  <w:style w:type="paragraph" w:styleId="Titolo1">
    <w:name w:val="heading 1"/>
    <w:basedOn w:val="Normale"/>
    <w:link w:val="Titolo1Carattere"/>
    <w:uiPriority w:val="9"/>
    <w:qFormat/>
    <w:pPr>
      <w:ind w:left="371"/>
      <w:outlineLvl w:val="0"/>
    </w:pPr>
    <w:rPr>
      <w:rFonts w:ascii="Arial Narrow" w:eastAsia="Arial Narrow" w:hAnsi="Arial Narrow" w:cs="Arial Narrow"/>
      <w:b/>
      <w:bCs/>
      <w:sz w:val="52"/>
      <w:szCs w:val="52"/>
    </w:rPr>
  </w:style>
  <w:style w:type="paragraph" w:styleId="Titolo2">
    <w:name w:val="heading 2"/>
    <w:basedOn w:val="Normale"/>
    <w:link w:val="Titolo2Carattere"/>
    <w:uiPriority w:val="9"/>
    <w:unhideWhenUsed/>
    <w:qFormat/>
    <w:pPr>
      <w:spacing w:before="4"/>
      <w:ind w:left="506" w:right="821"/>
      <w:jc w:val="center"/>
      <w:outlineLvl w:val="1"/>
    </w:pPr>
    <w:rPr>
      <w:rFonts w:ascii="Arial" w:eastAsia="Arial" w:hAnsi="Arial" w:cs="Arial"/>
      <w:b/>
      <w:bCs/>
      <w:sz w:val="39"/>
      <w:szCs w:val="39"/>
    </w:rPr>
  </w:style>
  <w:style w:type="paragraph" w:styleId="Titolo3">
    <w:name w:val="heading 3"/>
    <w:basedOn w:val="Normale"/>
    <w:link w:val="Titolo3Carattere"/>
    <w:uiPriority w:val="9"/>
    <w:unhideWhenUsed/>
    <w:qFormat/>
    <w:pPr>
      <w:spacing w:before="104"/>
      <w:ind w:left="237"/>
      <w:outlineLvl w:val="2"/>
    </w:pPr>
    <w:rPr>
      <w:rFonts w:ascii="Arial Narrow" w:eastAsia="Arial Narrow" w:hAnsi="Arial Narrow" w:cs="Arial Narrow"/>
      <w:b/>
      <w:bCs/>
      <w:sz w:val="36"/>
      <w:szCs w:val="36"/>
    </w:rPr>
  </w:style>
  <w:style w:type="paragraph" w:styleId="Titolo4">
    <w:name w:val="heading 4"/>
    <w:basedOn w:val="Normale"/>
    <w:link w:val="Titolo4Carattere"/>
    <w:uiPriority w:val="9"/>
    <w:unhideWhenUsed/>
    <w:qFormat/>
    <w:pPr>
      <w:ind w:left="726" w:hanging="490"/>
      <w:outlineLvl w:val="3"/>
    </w:pPr>
    <w:rPr>
      <w:rFonts w:ascii="Arial Narrow" w:eastAsia="Arial Narrow" w:hAnsi="Arial Narrow" w:cs="Arial Narrow"/>
      <w:b/>
      <w:bCs/>
      <w:sz w:val="30"/>
      <w:szCs w:val="30"/>
    </w:rPr>
  </w:style>
  <w:style w:type="paragraph" w:styleId="Titolo5">
    <w:name w:val="heading 5"/>
    <w:basedOn w:val="Normale"/>
    <w:link w:val="Titolo5Carattere"/>
    <w:uiPriority w:val="9"/>
    <w:unhideWhenUsed/>
    <w:qFormat/>
    <w:pPr>
      <w:ind w:left="632" w:hanging="361"/>
      <w:outlineLvl w:val="4"/>
    </w:pPr>
    <w:rPr>
      <w:sz w:val="24"/>
      <w:szCs w:val="24"/>
    </w:rPr>
  </w:style>
  <w:style w:type="paragraph" w:styleId="Titolo6">
    <w:name w:val="heading 6"/>
    <w:basedOn w:val="Normale"/>
    <w:link w:val="Titolo6Carattere"/>
    <w:uiPriority w:val="9"/>
    <w:unhideWhenUsed/>
    <w:qFormat/>
    <w:pPr>
      <w:ind w:left="222"/>
      <w:jc w:val="both"/>
      <w:outlineLvl w:val="5"/>
    </w:pPr>
    <w:rPr>
      <w:sz w:val="23"/>
      <w:szCs w:val="23"/>
    </w:rPr>
  </w:style>
  <w:style w:type="paragraph" w:styleId="Titolo7">
    <w:name w:val="heading 7"/>
    <w:basedOn w:val="Normale"/>
    <w:uiPriority w:val="1"/>
    <w:qFormat/>
    <w:pPr>
      <w:ind w:left="136"/>
      <w:jc w:val="both"/>
      <w:outlineLvl w:val="6"/>
    </w:pPr>
    <w:rPr>
      <w:b/>
      <w:bCs/>
    </w:rPr>
  </w:style>
  <w:style w:type="paragraph" w:styleId="Titolo8">
    <w:name w:val="heading 8"/>
    <w:basedOn w:val="Normale"/>
    <w:uiPriority w:val="1"/>
    <w:qFormat/>
    <w:pPr>
      <w:ind w:left="803"/>
      <w:outlineLvl w:val="7"/>
    </w:pPr>
    <w:rPr>
      <w:b/>
      <w:bCs/>
      <w:sz w:val="21"/>
      <w:szCs w:val="21"/>
    </w:rPr>
  </w:style>
  <w:style w:type="paragraph" w:styleId="Titolo9">
    <w:name w:val="heading 9"/>
    <w:basedOn w:val="Normale"/>
    <w:uiPriority w:val="1"/>
    <w:qFormat/>
    <w:pPr>
      <w:spacing w:before="117"/>
      <w:ind w:left="781" w:hanging="272"/>
      <w:jc w:val="both"/>
      <w:outlineLvl w:val="8"/>
    </w:pPr>
    <w:rPr>
      <w:rFonts w:ascii="Arial Narrow" w:eastAsia="Arial Narrow" w:hAnsi="Arial Narrow" w:cs="Arial Narrow"/>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uiPriority w:val="2"/>
    <w:unhideWhenUsed/>
    <w:qFormat/>
    <w:tblPr>
      <w:tblInd w:w="0" w:type="dxa"/>
      <w:tblCellMar>
        <w:top w:w="0" w:type="dxa"/>
        <w:left w:w="0" w:type="dxa"/>
        <w:bottom w:w="0" w:type="dxa"/>
        <w:right w:w="0" w:type="dxa"/>
      </w:tblCellMar>
    </w:tblPr>
  </w:style>
  <w:style w:type="paragraph" w:styleId="Corpotesto">
    <w:name w:val="Body Text"/>
    <w:basedOn w:val="Normale"/>
    <w:link w:val="CorpotestoCarattere"/>
    <w:uiPriority w:val="1"/>
    <w:qFormat/>
    <w:rPr>
      <w:sz w:val="20"/>
      <w:szCs w:val="20"/>
    </w:rPr>
  </w:style>
  <w:style w:type="paragraph" w:styleId="Paragrafoelenco">
    <w:name w:val="List Paragraph"/>
    <w:basedOn w:val="Normale"/>
    <w:uiPriority w:val="34"/>
    <w:qFormat/>
    <w:pPr>
      <w:ind w:left="1548" w:hanging="308"/>
      <w:jc w:val="both"/>
    </w:pPr>
  </w:style>
  <w:style w:type="paragraph" w:customStyle="1" w:styleId="TableParagraph">
    <w:name w:val="Table Paragraph"/>
    <w:basedOn w:val="Normale"/>
    <w:uiPriority w:val="1"/>
    <w:qFormat/>
    <w:rPr>
      <w:rFonts w:ascii="Arial" w:eastAsia="Arial" w:hAnsi="Arial" w:cs="Arial"/>
    </w:rPr>
  </w:style>
  <w:style w:type="character" w:customStyle="1" w:styleId="Titolo1Carattere">
    <w:name w:val="Titolo 1 Carattere"/>
    <w:basedOn w:val="Carpredefinitoparagrafo"/>
    <w:link w:val="Titolo1"/>
    <w:uiPriority w:val="9"/>
    <w:rsid w:val="0019267B"/>
    <w:rPr>
      <w:rFonts w:ascii="Arial Narrow" w:eastAsia="Arial Narrow" w:hAnsi="Arial Narrow" w:cs="Arial Narrow"/>
      <w:b/>
      <w:bCs/>
      <w:sz w:val="52"/>
      <w:szCs w:val="52"/>
      <w:lang w:val="it-IT" w:eastAsia="it-IT" w:bidi="it-IT"/>
    </w:rPr>
  </w:style>
  <w:style w:type="character" w:customStyle="1" w:styleId="Titolo2Carattere">
    <w:name w:val="Titolo 2 Carattere"/>
    <w:basedOn w:val="Carpredefinitoparagrafo"/>
    <w:link w:val="Titolo2"/>
    <w:uiPriority w:val="9"/>
    <w:rsid w:val="0019267B"/>
    <w:rPr>
      <w:rFonts w:ascii="Arial" w:eastAsia="Arial" w:hAnsi="Arial" w:cs="Arial"/>
      <w:b/>
      <w:bCs/>
      <w:sz w:val="39"/>
      <w:szCs w:val="39"/>
      <w:lang w:val="it-IT" w:eastAsia="it-IT" w:bidi="it-IT"/>
    </w:rPr>
  </w:style>
  <w:style w:type="character" w:customStyle="1" w:styleId="Titolo3Carattere">
    <w:name w:val="Titolo 3 Carattere"/>
    <w:basedOn w:val="Carpredefinitoparagrafo"/>
    <w:link w:val="Titolo3"/>
    <w:uiPriority w:val="9"/>
    <w:rsid w:val="0019267B"/>
    <w:rPr>
      <w:rFonts w:ascii="Arial Narrow" w:eastAsia="Arial Narrow" w:hAnsi="Arial Narrow" w:cs="Arial Narrow"/>
      <w:b/>
      <w:bCs/>
      <w:sz w:val="36"/>
      <w:szCs w:val="36"/>
      <w:lang w:val="it-IT" w:eastAsia="it-IT" w:bidi="it-IT"/>
    </w:rPr>
  </w:style>
  <w:style w:type="character" w:customStyle="1" w:styleId="Titolo4Carattere">
    <w:name w:val="Titolo 4 Carattere"/>
    <w:basedOn w:val="Carpredefinitoparagrafo"/>
    <w:link w:val="Titolo4"/>
    <w:uiPriority w:val="9"/>
    <w:rsid w:val="0019267B"/>
    <w:rPr>
      <w:rFonts w:ascii="Arial Narrow" w:eastAsia="Arial Narrow" w:hAnsi="Arial Narrow" w:cs="Arial Narrow"/>
      <w:b/>
      <w:bCs/>
      <w:sz w:val="30"/>
      <w:szCs w:val="30"/>
      <w:lang w:val="it-IT" w:eastAsia="it-IT" w:bidi="it-IT"/>
    </w:rPr>
  </w:style>
  <w:style w:type="character" w:customStyle="1" w:styleId="Titolo5Carattere">
    <w:name w:val="Titolo 5 Carattere"/>
    <w:basedOn w:val="Carpredefinitoparagrafo"/>
    <w:link w:val="Titolo5"/>
    <w:uiPriority w:val="9"/>
    <w:rsid w:val="0019267B"/>
    <w:rPr>
      <w:rFonts w:ascii="Times New Roman" w:eastAsia="Times New Roman" w:hAnsi="Times New Roman" w:cs="Times New Roman"/>
      <w:sz w:val="24"/>
      <w:szCs w:val="24"/>
      <w:lang w:val="it-IT" w:eastAsia="it-IT" w:bidi="it-IT"/>
    </w:rPr>
  </w:style>
  <w:style w:type="character" w:customStyle="1" w:styleId="Titolo6Carattere">
    <w:name w:val="Titolo 6 Carattere"/>
    <w:basedOn w:val="Carpredefinitoparagrafo"/>
    <w:link w:val="Titolo6"/>
    <w:uiPriority w:val="9"/>
    <w:rsid w:val="0019267B"/>
    <w:rPr>
      <w:rFonts w:ascii="Times New Roman" w:eastAsia="Times New Roman" w:hAnsi="Times New Roman" w:cs="Times New Roman"/>
      <w:sz w:val="23"/>
      <w:szCs w:val="23"/>
      <w:lang w:val="it-IT" w:eastAsia="it-IT" w:bidi="it-IT"/>
    </w:rPr>
  </w:style>
  <w:style w:type="paragraph" w:styleId="Titolo">
    <w:name w:val="Title"/>
    <w:basedOn w:val="Normale"/>
    <w:next w:val="Normale"/>
    <w:link w:val="TitoloCarattere"/>
    <w:uiPriority w:val="10"/>
    <w:qFormat/>
    <w:rsid w:val="0019267B"/>
    <w:pPr>
      <w:keepNext/>
      <w:keepLines/>
      <w:widowControl/>
      <w:autoSpaceDE/>
      <w:autoSpaceDN/>
      <w:spacing w:before="480" w:after="120" w:line="276" w:lineRule="auto"/>
    </w:pPr>
    <w:rPr>
      <w:rFonts w:ascii="Calibri" w:eastAsia="Calibri" w:hAnsi="Calibri" w:cs="Calibri"/>
      <w:b/>
      <w:sz w:val="72"/>
      <w:szCs w:val="72"/>
      <w:lang w:bidi="ar-SA"/>
    </w:rPr>
  </w:style>
  <w:style w:type="character" w:customStyle="1" w:styleId="TitoloCarattere">
    <w:name w:val="Titolo Carattere"/>
    <w:basedOn w:val="Carpredefinitoparagrafo"/>
    <w:link w:val="Titolo"/>
    <w:uiPriority w:val="10"/>
    <w:rsid w:val="0019267B"/>
    <w:rPr>
      <w:rFonts w:ascii="Calibri" w:eastAsia="Calibri" w:hAnsi="Calibri" w:cs="Calibri"/>
      <w:b/>
      <w:sz w:val="72"/>
      <w:szCs w:val="72"/>
      <w:lang w:val="it-IT" w:eastAsia="it-IT"/>
    </w:rPr>
  </w:style>
  <w:style w:type="paragraph" w:styleId="Sottotitolo">
    <w:name w:val="Subtitle"/>
    <w:basedOn w:val="Normale"/>
    <w:next w:val="Normale"/>
    <w:link w:val="SottotitoloCarattere"/>
    <w:uiPriority w:val="11"/>
    <w:qFormat/>
    <w:rsid w:val="0019267B"/>
    <w:pPr>
      <w:keepNext/>
      <w:keepLines/>
      <w:widowControl/>
      <w:autoSpaceDE/>
      <w:autoSpaceDN/>
      <w:spacing w:before="360" w:after="80" w:line="276" w:lineRule="auto"/>
    </w:pPr>
    <w:rPr>
      <w:rFonts w:ascii="Georgia" w:eastAsia="Georgia" w:hAnsi="Georgia" w:cs="Georgia"/>
      <w:i/>
      <w:color w:val="666666"/>
      <w:sz w:val="48"/>
      <w:szCs w:val="48"/>
      <w:lang w:bidi="ar-SA"/>
    </w:rPr>
  </w:style>
  <w:style w:type="character" w:customStyle="1" w:styleId="SottotitoloCarattere">
    <w:name w:val="Sottotitolo Carattere"/>
    <w:basedOn w:val="Carpredefinitoparagrafo"/>
    <w:link w:val="Sottotitolo"/>
    <w:uiPriority w:val="11"/>
    <w:rsid w:val="0019267B"/>
    <w:rPr>
      <w:rFonts w:ascii="Georgia" w:eastAsia="Georgia" w:hAnsi="Georgia" w:cs="Georgia"/>
      <w:i/>
      <w:color w:val="666666"/>
      <w:sz w:val="48"/>
      <w:szCs w:val="48"/>
      <w:lang w:val="it-IT" w:eastAsia="it-IT"/>
    </w:rPr>
  </w:style>
  <w:style w:type="character" w:customStyle="1" w:styleId="CorpotestoCarattere">
    <w:name w:val="Corpo testo Carattere"/>
    <w:basedOn w:val="Carpredefinitoparagrafo"/>
    <w:link w:val="Corpotesto"/>
    <w:uiPriority w:val="1"/>
    <w:rsid w:val="0019267B"/>
    <w:rPr>
      <w:rFonts w:ascii="Times New Roman" w:eastAsia="Times New Roman" w:hAnsi="Times New Roman" w:cs="Times New Roman"/>
      <w:sz w:val="20"/>
      <w:szCs w:val="20"/>
      <w:lang w:val="it-IT" w:eastAsia="it-IT" w:bidi="it-IT"/>
    </w:rPr>
  </w:style>
  <w:style w:type="paragraph" w:customStyle="1" w:styleId="Titolo11">
    <w:name w:val="Titolo 11"/>
    <w:basedOn w:val="Normale"/>
    <w:uiPriority w:val="1"/>
    <w:qFormat/>
    <w:rsid w:val="0019267B"/>
    <w:pPr>
      <w:spacing w:before="14"/>
      <w:ind w:left="452"/>
      <w:outlineLvl w:val="1"/>
    </w:pPr>
    <w:rPr>
      <w:rFonts w:ascii="Calibri" w:eastAsia="Calibri" w:hAnsi="Calibri" w:cs="Calibri"/>
      <w:b/>
      <w:bCs/>
      <w:sz w:val="28"/>
      <w:szCs w:val="28"/>
    </w:rPr>
  </w:style>
  <w:style w:type="paragraph" w:styleId="Testofumetto">
    <w:name w:val="Balloon Text"/>
    <w:basedOn w:val="Normale"/>
    <w:link w:val="TestofumettoCarattere"/>
    <w:uiPriority w:val="99"/>
    <w:semiHidden/>
    <w:unhideWhenUsed/>
    <w:rsid w:val="0080306B"/>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80306B"/>
    <w:rPr>
      <w:rFonts w:ascii="Segoe UI" w:eastAsia="Times New Roman" w:hAnsi="Segoe UI" w:cs="Segoe UI"/>
      <w:sz w:val="18"/>
      <w:szCs w:val="18"/>
      <w:lang w:val="it-IT" w:eastAsia="it-IT" w:bidi="it-IT"/>
    </w:rPr>
  </w:style>
  <w:style w:type="paragraph" w:styleId="Sommario1">
    <w:name w:val="toc 1"/>
    <w:basedOn w:val="Normale"/>
    <w:uiPriority w:val="39"/>
    <w:qFormat/>
    <w:rsid w:val="00444DB4"/>
    <w:pPr>
      <w:spacing w:before="120"/>
      <w:ind w:left="378"/>
    </w:pPr>
    <w:rPr>
      <w:rFonts w:ascii="Liberation Sans Narrow" w:eastAsia="Liberation Sans Narrow" w:hAnsi="Liberation Sans Narrow" w:cs="Liberation Sans Narrow"/>
      <w:sz w:val="20"/>
      <w:szCs w:val="20"/>
      <w:lang w:eastAsia="en-US" w:bidi="ar-SA"/>
    </w:rPr>
  </w:style>
  <w:style w:type="paragraph" w:styleId="Sommario2">
    <w:name w:val="toc 2"/>
    <w:basedOn w:val="Normale"/>
    <w:uiPriority w:val="39"/>
    <w:qFormat/>
    <w:rsid w:val="00444DB4"/>
    <w:pPr>
      <w:spacing w:before="120"/>
      <w:ind w:left="380"/>
    </w:pPr>
    <w:rPr>
      <w:rFonts w:ascii="Liberation Sans Narrow" w:eastAsia="Liberation Sans Narrow" w:hAnsi="Liberation Sans Narrow" w:cs="Liberation Sans Narrow"/>
      <w:sz w:val="20"/>
      <w:szCs w:val="20"/>
      <w:lang w:eastAsia="en-US" w:bidi="ar-SA"/>
    </w:rPr>
  </w:style>
  <w:style w:type="paragraph" w:styleId="Sommario3">
    <w:name w:val="toc 3"/>
    <w:basedOn w:val="Normale"/>
    <w:uiPriority w:val="39"/>
    <w:qFormat/>
    <w:rsid w:val="00444DB4"/>
    <w:pPr>
      <w:spacing w:before="60"/>
      <w:ind w:left="663"/>
    </w:pPr>
    <w:rPr>
      <w:rFonts w:ascii="Liberation Sans Narrow" w:eastAsia="Liberation Sans Narrow" w:hAnsi="Liberation Sans Narrow" w:cs="Liberation Sans Narrow"/>
      <w:sz w:val="20"/>
      <w:szCs w:val="20"/>
      <w:lang w:eastAsia="en-US" w:bidi="ar-SA"/>
    </w:rPr>
  </w:style>
  <w:style w:type="paragraph" w:styleId="Sommario4">
    <w:name w:val="toc 4"/>
    <w:basedOn w:val="Normale"/>
    <w:uiPriority w:val="39"/>
    <w:qFormat/>
    <w:rsid w:val="00444DB4"/>
    <w:pPr>
      <w:ind w:left="1228"/>
    </w:pPr>
    <w:rPr>
      <w:rFonts w:ascii="Liberation Sans Narrow" w:eastAsia="Liberation Sans Narrow" w:hAnsi="Liberation Sans Narrow" w:cs="Liberation Sans Narrow"/>
      <w:sz w:val="20"/>
      <w:szCs w:val="20"/>
      <w:lang w:eastAsia="en-US" w:bidi="ar-SA"/>
    </w:rPr>
  </w:style>
  <w:style w:type="paragraph" w:styleId="Sommario5">
    <w:name w:val="toc 5"/>
    <w:basedOn w:val="Normale"/>
    <w:uiPriority w:val="39"/>
    <w:qFormat/>
    <w:rsid w:val="00444DB4"/>
    <w:pPr>
      <w:ind w:left="1799"/>
    </w:pPr>
    <w:rPr>
      <w:rFonts w:ascii="Liberation Sans Narrow" w:eastAsia="Liberation Sans Narrow" w:hAnsi="Liberation Sans Narrow" w:cs="Liberation Sans Narrow"/>
      <w:sz w:val="20"/>
      <w:szCs w:val="20"/>
      <w:lang w:eastAsia="en-US" w:bidi="ar-SA"/>
    </w:rPr>
  </w:style>
  <w:style w:type="paragraph" w:styleId="Intestazione">
    <w:name w:val="header"/>
    <w:basedOn w:val="Normale"/>
    <w:link w:val="IntestazioneCarattere"/>
    <w:uiPriority w:val="99"/>
    <w:unhideWhenUsed/>
    <w:rsid w:val="008B2C4E"/>
    <w:pPr>
      <w:tabs>
        <w:tab w:val="center" w:pos="4819"/>
        <w:tab w:val="right" w:pos="9638"/>
      </w:tabs>
    </w:pPr>
  </w:style>
  <w:style w:type="character" w:customStyle="1" w:styleId="IntestazioneCarattere">
    <w:name w:val="Intestazione Carattere"/>
    <w:basedOn w:val="Carpredefinitoparagrafo"/>
    <w:link w:val="Intestazione"/>
    <w:uiPriority w:val="99"/>
    <w:rsid w:val="008B2C4E"/>
    <w:rPr>
      <w:rFonts w:ascii="Times New Roman" w:eastAsia="Times New Roman" w:hAnsi="Times New Roman" w:cs="Times New Roman"/>
      <w:lang w:val="it-IT" w:eastAsia="it-IT" w:bidi="it-IT"/>
    </w:rPr>
  </w:style>
  <w:style w:type="paragraph" w:styleId="Pidipagina">
    <w:name w:val="footer"/>
    <w:basedOn w:val="Normale"/>
    <w:link w:val="PidipaginaCarattere"/>
    <w:uiPriority w:val="99"/>
    <w:unhideWhenUsed/>
    <w:rsid w:val="008B2C4E"/>
    <w:pPr>
      <w:tabs>
        <w:tab w:val="center" w:pos="4819"/>
        <w:tab w:val="right" w:pos="9638"/>
      </w:tabs>
    </w:pPr>
  </w:style>
  <w:style w:type="character" w:customStyle="1" w:styleId="PidipaginaCarattere">
    <w:name w:val="Piè di pagina Carattere"/>
    <w:basedOn w:val="Carpredefinitoparagrafo"/>
    <w:link w:val="Pidipagina"/>
    <w:uiPriority w:val="99"/>
    <w:rsid w:val="008B2C4E"/>
    <w:rPr>
      <w:rFonts w:ascii="Times New Roman" w:eastAsia="Times New Roman" w:hAnsi="Times New Roman" w:cs="Times New Roman"/>
      <w:lang w:val="it-IT" w:eastAsia="it-IT" w:bidi="it-IT"/>
    </w:rPr>
  </w:style>
  <w:style w:type="paragraph" w:styleId="Nessunaspaziatura">
    <w:name w:val="No Spacing"/>
    <w:uiPriority w:val="1"/>
    <w:qFormat/>
    <w:rsid w:val="000C05F4"/>
    <w:rPr>
      <w:rFonts w:ascii="Times New Roman" w:eastAsia="Times New Roman" w:hAnsi="Times New Roman" w:cs="Times New Roman"/>
      <w:lang w:val="it-IT" w:eastAsia="it-IT" w:bidi="it-IT"/>
    </w:rPr>
  </w:style>
  <w:style w:type="paragraph" w:styleId="NormaleWeb">
    <w:name w:val="Normal (Web)"/>
    <w:basedOn w:val="Normale"/>
    <w:uiPriority w:val="99"/>
    <w:unhideWhenUsed/>
    <w:rsid w:val="00EA5B30"/>
    <w:pPr>
      <w:widowControl/>
      <w:autoSpaceDE/>
      <w:autoSpaceDN/>
      <w:spacing w:before="100" w:beforeAutospacing="1" w:after="100" w:afterAutospacing="1"/>
    </w:pPr>
    <w:rPr>
      <w:sz w:val="24"/>
      <w:szCs w:val="24"/>
      <w:lang w:bidi="ar-SA"/>
    </w:rPr>
  </w:style>
  <w:style w:type="paragraph" w:customStyle="1" w:styleId="corpodeltesto">
    <w:name w:val="corpo del testo"/>
    <w:basedOn w:val="Normale"/>
    <w:qFormat/>
    <w:rsid w:val="00DF1C1F"/>
    <w:pPr>
      <w:widowControl/>
      <w:autoSpaceDE/>
      <w:autoSpaceDN/>
      <w:spacing w:after="120" w:line="259" w:lineRule="auto"/>
      <w:ind w:firstLine="284"/>
      <w:jc w:val="both"/>
    </w:pPr>
    <w:rPr>
      <w:rFonts w:ascii="Arial Narrow" w:eastAsiaTheme="minorHAnsi" w:hAnsi="Arial Narrow" w:cstheme="minorBidi"/>
      <w:lang w:eastAsia="en-US" w:bidi="ar-SA"/>
    </w:rPr>
  </w:style>
  <w:style w:type="character" w:styleId="Collegamentoipertestuale">
    <w:name w:val="Hyperlink"/>
    <w:basedOn w:val="Carpredefinitoparagrafo"/>
    <w:uiPriority w:val="99"/>
    <w:unhideWhenUsed/>
    <w:rsid w:val="00DF1C1F"/>
    <w:rPr>
      <w:color w:val="0000FF" w:themeColor="hyperlink"/>
      <w:u w:val="single"/>
    </w:rPr>
  </w:style>
  <w:style w:type="character" w:customStyle="1" w:styleId="Menzionenonrisolta1">
    <w:name w:val="Menzione non risolta1"/>
    <w:basedOn w:val="Carpredefinitoparagrafo"/>
    <w:uiPriority w:val="99"/>
    <w:semiHidden/>
    <w:unhideWhenUsed/>
    <w:rsid w:val="00DF1C1F"/>
    <w:rPr>
      <w:color w:val="605E5C"/>
      <w:shd w:val="clear" w:color="auto" w:fill="E1DFDD"/>
    </w:rPr>
  </w:style>
  <w:style w:type="paragraph" w:styleId="Didascalia">
    <w:name w:val="caption"/>
    <w:basedOn w:val="Normale"/>
    <w:next w:val="Normale"/>
    <w:uiPriority w:val="35"/>
    <w:unhideWhenUsed/>
    <w:qFormat/>
    <w:rsid w:val="00DF1C1F"/>
    <w:pPr>
      <w:widowControl/>
      <w:autoSpaceDE/>
      <w:autoSpaceDN/>
      <w:spacing w:before="120" w:after="360"/>
      <w:jc w:val="center"/>
    </w:pPr>
    <w:rPr>
      <w:rFonts w:ascii="Arial Narrow" w:eastAsiaTheme="minorEastAsia" w:hAnsi="Arial Narrow" w:cstheme="minorBidi"/>
      <w:b/>
      <w:bCs/>
      <w:color w:val="002060"/>
      <w:sz w:val="20"/>
      <w:szCs w:val="20"/>
      <w:lang w:eastAsia="en-US" w:bidi="ar-SA"/>
    </w:rPr>
  </w:style>
  <w:style w:type="paragraph" w:styleId="Testocommento">
    <w:name w:val="annotation text"/>
    <w:basedOn w:val="Normale"/>
    <w:link w:val="TestocommentoCarattere"/>
    <w:uiPriority w:val="99"/>
    <w:unhideWhenUsed/>
    <w:rsid w:val="00DF1C1F"/>
    <w:pPr>
      <w:widowControl/>
      <w:autoSpaceDE/>
      <w:autoSpaceDN/>
      <w:spacing w:after="200"/>
    </w:pPr>
    <w:rPr>
      <w:rFonts w:asciiTheme="minorHAnsi" w:eastAsiaTheme="minorEastAsia" w:hAnsiTheme="minorHAnsi" w:cstheme="minorBidi"/>
      <w:sz w:val="20"/>
      <w:szCs w:val="20"/>
      <w:lang w:val="en-US" w:eastAsia="en-US" w:bidi="ar-SA"/>
    </w:rPr>
  </w:style>
  <w:style w:type="character" w:customStyle="1" w:styleId="TestocommentoCarattere">
    <w:name w:val="Testo commento Carattere"/>
    <w:basedOn w:val="Carpredefinitoparagrafo"/>
    <w:link w:val="Testocommento"/>
    <w:uiPriority w:val="99"/>
    <w:rsid w:val="00DF1C1F"/>
    <w:rPr>
      <w:rFonts w:eastAsiaTheme="minorEastAsia"/>
      <w:sz w:val="20"/>
      <w:szCs w:val="20"/>
    </w:rPr>
  </w:style>
  <w:style w:type="table" w:customStyle="1" w:styleId="Tabellagriglia4-colore41">
    <w:name w:val="Tabella griglia 4 - colore 41"/>
    <w:basedOn w:val="Tabellanormale"/>
    <w:uiPriority w:val="49"/>
    <w:rsid w:val="00DF1C1F"/>
    <w:pPr>
      <w:widowControl/>
      <w:autoSpaceDE/>
      <w:autoSpaceDN/>
    </w:pPr>
    <w:rPr>
      <w:rFonts w:eastAsiaTheme="minorEastAsia"/>
      <w:sz w:val="21"/>
      <w:szCs w:val="21"/>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Tabellagriglia4-colore31">
    <w:name w:val="Tabella griglia 4 - colore 31"/>
    <w:basedOn w:val="Tabellanormale"/>
    <w:uiPriority w:val="49"/>
    <w:rsid w:val="00DF1C1F"/>
    <w:pPr>
      <w:widowControl/>
      <w:autoSpaceDE/>
      <w:autoSpaceDN/>
    </w:pPr>
    <w:rPr>
      <w:lang w:val="it-IT"/>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ellagriglia4-colore51">
    <w:name w:val="Tabella griglia 4 - colore 51"/>
    <w:basedOn w:val="Tabellanormale"/>
    <w:uiPriority w:val="49"/>
    <w:rsid w:val="00DF1C1F"/>
    <w:pPr>
      <w:widowControl/>
      <w:autoSpaceDE/>
      <w:autoSpaceDN/>
    </w:pPr>
    <w:rPr>
      <w:lang w:val="it-IT"/>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Bibliografia">
    <w:name w:val="Bibliography"/>
    <w:basedOn w:val="Normale"/>
    <w:next w:val="Normale"/>
    <w:uiPriority w:val="37"/>
    <w:semiHidden/>
    <w:unhideWhenUsed/>
    <w:rsid w:val="00DF1C1F"/>
    <w:pPr>
      <w:widowControl/>
      <w:autoSpaceDE/>
      <w:autoSpaceDN/>
      <w:spacing w:after="160" w:line="259" w:lineRule="auto"/>
    </w:pPr>
    <w:rPr>
      <w:rFonts w:asciiTheme="minorHAnsi" w:eastAsiaTheme="minorHAnsi" w:hAnsiTheme="minorHAnsi" w:cstheme="minorBidi"/>
      <w:lang w:eastAsia="en-US" w:bidi="ar-SA"/>
    </w:rPr>
  </w:style>
  <w:style w:type="table" w:customStyle="1" w:styleId="Tabellagriglia4-colore11">
    <w:name w:val="Tabella griglia 4 - colore 11"/>
    <w:basedOn w:val="Tabellanormale"/>
    <w:uiPriority w:val="49"/>
    <w:rsid w:val="00DF1C1F"/>
    <w:pPr>
      <w:widowControl/>
      <w:autoSpaceDE/>
      <w:autoSpaceDN/>
    </w:pPr>
    <w:rPr>
      <w:lang w:val="it-IT"/>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laconombreggiatura1">
    <w:name w:val="Table Subtle 1"/>
    <w:basedOn w:val="Tabellanormale"/>
    <w:uiPriority w:val="99"/>
    <w:rsid w:val="00DF1C1F"/>
    <w:pPr>
      <w:widowControl/>
      <w:autoSpaceDE/>
      <w:autoSpaceDN/>
      <w:spacing w:after="200" w:line="288" w:lineRule="auto"/>
    </w:pPr>
    <w:rPr>
      <w:rFonts w:eastAsiaTheme="minorEastAsia"/>
      <w:sz w:val="21"/>
      <w:szCs w:val="21"/>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Enfasidelicata">
    <w:name w:val="Subtle Emphasis"/>
    <w:basedOn w:val="Carpredefinitoparagrafo"/>
    <w:uiPriority w:val="19"/>
    <w:qFormat/>
    <w:rsid w:val="00DF1C1F"/>
    <w:rPr>
      <w:i/>
      <w:iCs/>
    </w:rPr>
  </w:style>
  <w:style w:type="character" w:styleId="Rimandocommento">
    <w:name w:val="annotation reference"/>
    <w:basedOn w:val="Carpredefinitoparagrafo"/>
    <w:uiPriority w:val="99"/>
    <w:semiHidden/>
    <w:unhideWhenUsed/>
    <w:rsid w:val="00DF1C1F"/>
    <w:rPr>
      <w:sz w:val="16"/>
      <w:szCs w:val="16"/>
    </w:rPr>
  </w:style>
  <w:style w:type="paragraph" w:styleId="Soggettocommento">
    <w:name w:val="annotation subject"/>
    <w:basedOn w:val="Testocommento"/>
    <w:next w:val="Testocommento"/>
    <w:link w:val="SoggettocommentoCarattere"/>
    <w:uiPriority w:val="99"/>
    <w:semiHidden/>
    <w:unhideWhenUsed/>
    <w:rsid w:val="00DF1C1F"/>
    <w:pPr>
      <w:spacing w:after="160"/>
    </w:pPr>
    <w:rPr>
      <w:rFonts w:eastAsiaTheme="minorHAnsi"/>
      <w:b/>
      <w:bCs/>
      <w:lang w:val="it-IT"/>
    </w:rPr>
  </w:style>
  <w:style w:type="character" w:customStyle="1" w:styleId="SoggettocommentoCarattere">
    <w:name w:val="Soggetto commento Carattere"/>
    <w:basedOn w:val="TestocommentoCarattere"/>
    <w:link w:val="Soggettocommento"/>
    <w:uiPriority w:val="99"/>
    <w:semiHidden/>
    <w:rsid w:val="00DF1C1F"/>
    <w:rPr>
      <w:rFonts w:eastAsiaTheme="minorEastAsia"/>
      <w:b/>
      <w:bCs/>
      <w:sz w:val="20"/>
      <w:szCs w:val="20"/>
      <w:lang w:val="it-IT"/>
    </w:rPr>
  </w:style>
  <w:style w:type="table" w:customStyle="1" w:styleId="Tabellaelenco7acolori-colore11">
    <w:name w:val="Tabella elenco 7 a colori - colore 11"/>
    <w:basedOn w:val="Tabellanormale"/>
    <w:uiPriority w:val="52"/>
    <w:rsid w:val="00DF1C1F"/>
    <w:pPr>
      <w:widowControl/>
      <w:autoSpaceDE/>
      <w:autoSpaceDN/>
    </w:pPr>
    <w:rPr>
      <w:color w:val="365F91" w:themeColor="accent1" w:themeShade="BF"/>
      <w:lang w:val="it-I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gliatabella">
    <w:name w:val="Table Grid"/>
    <w:basedOn w:val="Tabellanormale"/>
    <w:uiPriority w:val="59"/>
    <w:rsid w:val="00DF1C1F"/>
    <w:pPr>
      <w:widowControl/>
      <w:autoSpaceDE/>
      <w:autoSpaceDN/>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51">
    <w:name w:val="Tabella semplice 51"/>
    <w:basedOn w:val="Tabellanormale"/>
    <w:uiPriority w:val="45"/>
    <w:rsid w:val="00DF1C1F"/>
    <w:pPr>
      <w:widowControl/>
      <w:autoSpaceDE/>
      <w:autoSpaceDN/>
    </w:pPr>
    <w:rPr>
      <w:lang w:val="it-I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zionenonrisolta2">
    <w:name w:val="Menzione non risolta2"/>
    <w:basedOn w:val="Carpredefinitoparagrafo"/>
    <w:uiPriority w:val="99"/>
    <w:semiHidden/>
    <w:unhideWhenUsed/>
    <w:rsid w:val="00DF1C1F"/>
    <w:rPr>
      <w:color w:val="605E5C"/>
      <w:shd w:val="clear" w:color="auto" w:fill="E1DFDD"/>
    </w:rPr>
  </w:style>
  <w:style w:type="numbering" w:customStyle="1" w:styleId="Stileimportato2">
    <w:name w:val="Stile importato 2"/>
    <w:rsid w:val="00DF1C1F"/>
    <w:pPr>
      <w:numPr>
        <w:numId w:val="148"/>
      </w:numPr>
    </w:pPr>
  </w:style>
  <w:style w:type="paragraph" w:styleId="Testonotadichiusura">
    <w:name w:val="endnote text"/>
    <w:basedOn w:val="Normale"/>
    <w:link w:val="TestonotadichiusuraCarattere"/>
    <w:uiPriority w:val="99"/>
    <w:semiHidden/>
    <w:unhideWhenUsed/>
    <w:rsid w:val="00DF1C1F"/>
    <w:pPr>
      <w:widowControl/>
      <w:autoSpaceDE/>
      <w:autoSpaceDN/>
    </w:pPr>
    <w:rPr>
      <w:rFonts w:asciiTheme="minorHAnsi" w:eastAsiaTheme="minorHAnsi" w:hAnsiTheme="minorHAnsi" w:cstheme="minorBidi"/>
      <w:sz w:val="20"/>
      <w:szCs w:val="20"/>
      <w:lang w:eastAsia="en-US" w:bidi="ar-SA"/>
    </w:rPr>
  </w:style>
  <w:style w:type="character" w:customStyle="1" w:styleId="TestonotadichiusuraCarattere">
    <w:name w:val="Testo nota di chiusura Carattere"/>
    <w:basedOn w:val="Carpredefinitoparagrafo"/>
    <w:link w:val="Testonotadichiusura"/>
    <w:uiPriority w:val="99"/>
    <w:semiHidden/>
    <w:rsid w:val="00DF1C1F"/>
    <w:rPr>
      <w:sz w:val="20"/>
      <w:szCs w:val="20"/>
      <w:lang w:val="it-IT"/>
    </w:rPr>
  </w:style>
  <w:style w:type="character" w:styleId="Rimandonotadichiusura">
    <w:name w:val="endnote reference"/>
    <w:basedOn w:val="Carpredefinitoparagrafo"/>
    <w:uiPriority w:val="99"/>
    <w:semiHidden/>
    <w:unhideWhenUsed/>
    <w:rsid w:val="00DF1C1F"/>
    <w:rPr>
      <w:vertAlign w:val="superscript"/>
    </w:rPr>
  </w:style>
  <w:style w:type="paragraph" w:styleId="Testonotaapidipagina">
    <w:name w:val="footnote text"/>
    <w:basedOn w:val="Normale"/>
    <w:link w:val="TestonotaapidipaginaCarattere"/>
    <w:uiPriority w:val="99"/>
    <w:semiHidden/>
    <w:unhideWhenUsed/>
    <w:qFormat/>
    <w:rsid w:val="00DF1C1F"/>
    <w:pPr>
      <w:widowControl/>
      <w:autoSpaceDE/>
      <w:autoSpaceDN/>
    </w:pPr>
    <w:rPr>
      <w:rFonts w:asciiTheme="minorHAnsi" w:eastAsiaTheme="minorHAnsi" w:hAnsiTheme="minorHAnsi" w:cstheme="minorBidi"/>
      <w:sz w:val="20"/>
      <w:szCs w:val="20"/>
      <w:lang w:eastAsia="en-US" w:bidi="ar-SA"/>
    </w:rPr>
  </w:style>
  <w:style w:type="character" w:customStyle="1" w:styleId="TestonotaapidipaginaCarattere">
    <w:name w:val="Testo nota a piè di pagina Carattere"/>
    <w:basedOn w:val="Carpredefinitoparagrafo"/>
    <w:link w:val="Testonotaapidipagina"/>
    <w:uiPriority w:val="99"/>
    <w:semiHidden/>
    <w:rsid w:val="00DF1C1F"/>
    <w:rPr>
      <w:sz w:val="20"/>
      <w:szCs w:val="20"/>
      <w:lang w:val="it-IT"/>
    </w:rPr>
  </w:style>
  <w:style w:type="character" w:styleId="Rimandonotaapidipagina">
    <w:name w:val="footnote reference"/>
    <w:basedOn w:val="Carpredefinitoparagrafo"/>
    <w:uiPriority w:val="99"/>
    <w:semiHidden/>
    <w:unhideWhenUsed/>
    <w:rsid w:val="00DF1C1F"/>
    <w:rPr>
      <w:vertAlign w:val="superscript"/>
    </w:rPr>
  </w:style>
  <w:style w:type="paragraph" w:styleId="Revisione">
    <w:name w:val="Revision"/>
    <w:hidden/>
    <w:uiPriority w:val="99"/>
    <w:semiHidden/>
    <w:rsid w:val="00DF1C1F"/>
    <w:pPr>
      <w:widowControl/>
      <w:autoSpaceDE/>
      <w:autoSpaceDN/>
    </w:pPr>
    <w:rPr>
      <w:lang w:val="it-IT"/>
    </w:rPr>
  </w:style>
  <w:style w:type="character" w:styleId="Collegamentovisitato">
    <w:name w:val="FollowedHyperlink"/>
    <w:basedOn w:val="Carpredefinitoparagrafo"/>
    <w:uiPriority w:val="99"/>
    <w:semiHidden/>
    <w:unhideWhenUsed/>
    <w:rsid w:val="00DF1C1F"/>
    <w:rPr>
      <w:color w:val="800080" w:themeColor="followedHyperlink"/>
      <w:u w:val="single"/>
    </w:rPr>
  </w:style>
  <w:style w:type="paragraph" w:styleId="Sommario6">
    <w:name w:val="toc 6"/>
    <w:basedOn w:val="Normale"/>
    <w:next w:val="Normale"/>
    <w:autoRedefine/>
    <w:uiPriority w:val="39"/>
    <w:unhideWhenUsed/>
    <w:rsid w:val="00DF1C1F"/>
    <w:pPr>
      <w:widowControl/>
      <w:autoSpaceDE/>
      <w:autoSpaceDN/>
      <w:spacing w:after="160" w:line="259" w:lineRule="auto"/>
      <w:ind w:left="1100"/>
    </w:pPr>
    <w:rPr>
      <w:rFonts w:asciiTheme="minorHAnsi" w:eastAsiaTheme="minorHAnsi" w:hAnsiTheme="minorHAnsi" w:cstheme="minorBidi"/>
      <w:lang w:eastAsia="en-US" w:bidi="ar-SA"/>
    </w:rPr>
  </w:style>
  <w:style w:type="paragraph" w:styleId="Sommario7">
    <w:name w:val="toc 7"/>
    <w:basedOn w:val="Normale"/>
    <w:next w:val="Normale"/>
    <w:autoRedefine/>
    <w:uiPriority w:val="39"/>
    <w:unhideWhenUsed/>
    <w:rsid w:val="00DF1C1F"/>
    <w:pPr>
      <w:widowControl/>
      <w:autoSpaceDE/>
      <w:autoSpaceDN/>
      <w:spacing w:after="160" w:line="259" w:lineRule="auto"/>
      <w:ind w:left="1320"/>
    </w:pPr>
    <w:rPr>
      <w:rFonts w:asciiTheme="minorHAnsi" w:eastAsiaTheme="minorHAnsi" w:hAnsiTheme="minorHAnsi" w:cstheme="minorBidi"/>
      <w:lang w:eastAsia="en-US" w:bidi="ar-SA"/>
    </w:rPr>
  </w:style>
  <w:style w:type="paragraph" w:styleId="Sommario8">
    <w:name w:val="toc 8"/>
    <w:basedOn w:val="Normale"/>
    <w:next w:val="Normale"/>
    <w:autoRedefine/>
    <w:uiPriority w:val="39"/>
    <w:unhideWhenUsed/>
    <w:rsid w:val="00DF1C1F"/>
    <w:pPr>
      <w:widowControl/>
      <w:autoSpaceDE/>
      <w:autoSpaceDN/>
      <w:spacing w:after="160" w:line="259" w:lineRule="auto"/>
      <w:ind w:left="1540"/>
    </w:pPr>
    <w:rPr>
      <w:rFonts w:asciiTheme="minorHAnsi" w:eastAsiaTheme="minorHAnsi" w:hAnsiTheme="minorHAnsi" w:cstheme="minorBidi"/>
      <w:lang w:eastAsia="en-US" w:bidi="ar-SA"/>
    </w:rPr>
  </w:style>
  <w:style w:type="paragraph" w:styleId="Sommario9">
    <w:name w:val="toc 9"/>
    <w:basedOn w:val="Normale"/>
    <w:next w:val="Normale"/>
    <w:autoRedefine/>
    <w:uiPriority w:val="39"/>
    <w:unhideWhenUsed/>
    <w:rsid w:val="00DF1C1F"/>
    <w:pPr>
      <w:widowControl/>
      <w:autoSpaceDE/>
      <w:autoSpaceDN/>
      <w:spacing w:after="160" w:line="259" w:lineRule="auto"/>
      <w:ind w:left="1760"/>
    </w:pPr>
    <w:rPr>
      <w:rFonts w:asciiTheme="minorHAnsi" w:eastAsiaTheme="minorHAnsi" w:hAnsiTheme="minorHAnsi" w:cstheme="minorBidi"/>
      <w:lang w:eastAsia="en-US" w:bidi="ar-SA"/>
    </w:rPr>
  </w:style>
  <w:style w:type="character" w:styleId="Enfasigrassetto">
    <w:name w:val="Strong"/>
    <w:basedOn w:val="Carpredefinitoparagrafo"/>
    <w:uiPriority w:val="22"/>
    <w:qFormat/>
    <w:rsid w:val="00DF1C1F"/>
    <w:rPr>
      <w:b/>
      <w:bCs/>
    </w:rPr>
  </w:style>
  <w:style w:type="character" w:customStyle="1" w:styleId="Menzionenonrisolta3">
    <w:name w:val="Menzione non risolta3"/>
    <w:basedOn w:val="Carpredefinitoparagrafo"/>
    <w:uiPriority w:val="99"/>
    <w:semiHidden/>
    <w:unhideWhenUsed/>
    <w:rsid w:val="00DF1C1F"/>
    <w:rPr>
      <w:color w:val="605E5C"/>
      <w:shd w:val="clear" w:color="auto" w:fill="E1DFDD"/>
    </w:rPr>
  </w:style>
  <w:style w:type="table" w:styleId="Tabellaelenco7acolori-colore5">
    <w:name w:val="List Table 7 Colorful Accent 5"/>
    <w:basedOn w:val="Tabellanormale"/>
    <w:uiPriority w:val="52"/>
    <w:rsid w:val="00DF1C1F"/>
    <w:pPr>
      <w:widowControl/>
      <w:autoSpaceDE/>
      <w:autoSpaceDN/>
    </w:pPr>
    <w:rPr>
      <w:color w:val="31849B" w:themeColor="accent5" w:themeShade="BF"/>
      <w:lang w:val="it-I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semplice-1">
    <w:name w:val="Plain Table 1"/>
    <w:basedOn w:val="Tabellanormale"/>
    <w:uiPriority w:val="99"/>
    <w:rsid w:val="00DF1C1F"/>
    <w:pPr>
      <w:widowControl/>
      <w:autoSpaceDE/>
      <w:autoSpaceDN/>
    </w:pPr>
    <w:rPr>
      <w:lang w:val="it-IT"/>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asemplice-2">
    <w:name w:val="Plain Table 2"/>
    <w:basedOn w:val="Tabellanormale"/>
    <w:uiPriority w:val="99"/>
    <w:rsid w:val="00DF1C1F"/>
    <w:pPr>
      <w:widowControl/>
      <w:autoSpaceDE/>
      <w:autoSpaceDN/>
    </w:pPr>
    <w:rPr>
      <w:lang w:val="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foelenco1">
    <w:name w:val="Paragrafo elenco1"/>
    <w:basedOn w:val="Normale"/>
    <w:rsid w:val="00DF1C1F"/>
    <w:pPr>
      <w:widowControl/>
      <w:suppressAutoHyphens/>
      <w:autoSpaceDE/>
      <w:autoSpaceDN/>
      <w:spacing w:after="200" w:line="288" w:lineRule="auto"/>
      <w:ind w:left="720"/>
    </w:pPr>
    <w:rPr>
      <w:rFonts w:ascii="Calibri" w:eastAsia="SimSun" w:hAnsi="Calibri" w:cs="font464"/>
      <w:sz w:val="21"/>
      <w:szCs w:val="21"/>
      <w:lang w:val="en-US" w:eastAsia="ar-SA" w:bidi="ar-SA"/>
    </w:rPr>
  </w:style>
  <w:style w:type="paragraph" w:customStyle="1" w:styleId="Default">
    <w:name w:val="Default"/>
    <w:rsid w:val="00DF1C1F"/>
    <w:pPr>
      <w:widowControl/>
      <w:adjustRightInd w:val="0"/>
    </w:pPr>
    <w:rPr>
      <w:rFonts w:ascii="Verdana" w:hAnsi="Verdana" w:cs="Verdana"/>
      <w:color w:val="000000"/>
      <w:sz w:val="24"/>
      <w:szCs w:val="24"/>
      <w:lang w:val="it-IT"/>
    </w:rPr>
  </w:style>
  <w:style w:type="paragraph" w:customStyle="1" w:styleId="msonormal0">
    <w:name w:val="msonormal"/>
    <w:basedOn w:val="Normale"/>
    <w:rsid w:val="00DF1C1F"/>
    <w:pPr>
      <w:widowControl/>
      <w:autoSpaceDE/>
      <w:autoSpaceDN/>
      <w:spacing w:before="100" w:beforeAutospacing="1" w:after="100" w:afterAutospacing="1"/>
    </w:pPr>
    <w:rPr>
      <w:sz w:val="24"/>
      <w:szCs w:val="24"/>
      <w:lang w:bidi="ar-SA"/>
    </w:rPr>
  </w:style>
  <w:style w:type="paragraph" w:customStyle="1" w:styleId="xl65">
    <w:name w:val="xl65"/>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sz w:val="24"/>
      <w:szCs w:val="24"/>
      <w:lang w:bidi="ar-SA"/>
    </w:rPr>
  </w:style>
  <w:style w:type="paragraph" w:customStyle="1" w:styleId="xl66">
    <w:name w:val="xl66"/>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sz w:val="24"/>
      <w:szCs w:val="24"/>
      <w:lang w:bidi="ar-SA"/>
    </w:rPr>
  </w:style>
  <w:style w:type="paragraph" w:customStyle="1" w:styleId="xl67">
    <w:name w:val="xl67"/>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rFonts w:ascii="Calibri" w:hAnsi="Calibri" w:cs="Calibri"/>
      <w:sz w:val="24"/>
      <w:szCs w:val="24"/>
      <w:lang w:bidi="ar-SA"/>
    </w:rPr>
  </w:style>
  <w:style w:type="paragraph" w:customStyle="1" w:styleId="xl68">
    <w:name w:val="xl68"/>
    <w:basedOn w:val="Normale"/>
    <w:rsid w:val="00DF1C1F"/>
    <w:pPr>
      <w:widowControl/>
      <w:autoSpaceDE/>
      <w:autoSpaceDN/>
      <w:spacing w:before="100" w:beforeAutospacing="1" w:after="100" w:afterAutospacing="1"/>
      <w:textAlignment w:val="top"/>
    </w:pPr>
    <w:rPr>
      <w:sz w:val="24"/>
      <w:szCs w:val="24"/>
      <w:lang w:bidi="ar-SA"/>
    </w:rPr>
  </w:style>
  <w:style w:type="paragraph" w:customStyle="1" w:styleId="xl69">
    <w:name w:val="xl69"/>
    <w:basedOn w:val="Normale"/>
    <w:rsid w:val="00DF1C1F"/>
    <w:pPr>
      <w:widowControl/>
      <w:pBdr>
        <w:top w:val="single" w:sz="4" w:space="0" w:color="auto"/>
        <w:left w:val="single" w:sz="4" w:space="0" w:color="auto"/>
        <w:bottom w:val="single" w:sz="4" w:space="0" w:color="auto"/>
        <w:right w:val="single" w:sz="4" w:space="0" w:color="auto"/>
      </w:pBdr>
      <w:shd w:val="clear" w:color="000000" w:fill="D9D9D9"/>
      <w:autoSpaceDE/>
      <w:autoSpaceDN/>
      <w:spacing w:before="100" w:beforeAutospacing="1" w:after="100" w:afterAutospacing="1"/>
      <w:textAlignment w:val="top"/>
    </w:pPr>
    <w:rPr>
      <w:b/>
      <w:bCs/>
      <w:sz w:val="24"/>
      <w:szCs w:val="24"/>
      <w:lang w:bidi="ar-SA"/>
    </w:rPr>
  </w:style>
  <w:style w:type="paragraph" w:customStyle="1" w:styleId="xl70">
    <w:name w:val="xl70"/>
    <w:basedOn w:val="Normale"/>
    <w:rsid w:val="00DF1C1F"/>
    <w:pPr>
      <w:widowControl/>
      <w:pBdr>
        <w:top w:val="single" w:sz="4" w:space="0" w:color="auto"/>
        <w:left w:val="single" w:sz="4" w:space="0" w:color="auto"/>
        <w:bottom w:val="single" w:sz="4" w:space="0" w:color="auto"/>
        <w:right w:val="single" w:sz="4" w:space="0" w:color="auto"/>
      </w:pBdr>
      <w:shd w:val="clear" w:color="000000" w:fill="D9D9D9"/>
      <w:autoSpaceDE/>
      <w:autoSpaceDN/>
      <w:spacing w:before="100" w:beforeAutospacing="1" w:after="100" w:afterAutospacing="1"/>
      <w:textAlignment w:val="top"/>
    </w:pPr>
    <w:rPr>
      <w:b/>
      <w:bCs/>
      <w:sz w:val="24"/>
      <w:szCs w:val="24"/>
      <w:lang w:bidi="ar-SA"/>
    </w:rPr>
  </w:style>
  <w:style w:type="paragraph" w:customStyle="1" w:styleId="xl71">
    <w:name w:val="xl71"/>
    <w:basedOn w:val="Normale"/>
    <w:rsid w:val="00DF1C1F"/>
    <w:pPr>
      <w:widowControl/>
      <w:pBdr>
        <w:top w:val="single" w:sz="4" w:space="0" w:color="auto"/>
        <w:left w:val="single" w:sz="4" w:space="0" w:color="auto"/>
        <w:bottom w:val="single" w:sz="4" w:space="0" w:color="auto"/>
        <w:right w:val="single" w:sz="4" w:space="0" w:color="auto"/>
      </w:pBdr>
      <w:shd w:val="clear" w:color="000000" w:fill="D9D9D9"/>
      <w:autoSpaceDE/>
      <w:autoSpaceDN/>
      <w:spacing w:before="100" w:beforeAutospacing="1" w:after="100" w:afterAutospacing="1"/>
      <w:textAlignment w:val="top"/>
    </w:pPr>
    <w:rPr>
      <w:b/>
      <w:bCs/>
      <w:sz w:val="24"/>
      <w:szCs w:val="24"/>
      <w:lang w:bidi="ar-SA"/>
    </w:rPr>
  </w:style>
  <w:style w:type="paragraph" w:customStyle="1" w:styleId="xl72">
    <w:name w:val="xl72"/>
    <w:basedOn w:val="Normale"/>
    <w:rsid w:val="00DF1C1F"/>
    <w:pPr>
      <w:widowControl/>
      <w:autoSpaceDE/>
      <w:autoSpaceDN/>
      <w:spacing w:before="100" w:beforeAutospacing="1" w:after="100" w:afterAutospacing="1"/>
      <w:textAlignment w:val="top"/>
    </w:pPr>
    <w:rPr>
      <w:b/>
      <w:bCs/>
      <w:sz w:val="24"/>
      <w:szCs w:val="24"/>
      <w:lang w:bidi="ar-SA"/>
    </w:rPr>
  </w:style>
  <w:style w:type="paragraph" w:customStyle="1" w:styleId="xl73">
    <w:name w:val="xl73"/>
    <w:basedOn w:val="Normale"/>
    <w:rsid w:val="00DF1C1F"/>
    <w:pPr>
      <w:widowControl/>
      <w:autoSpaceDE/>
      <w:autoSpaceDN/>
      <w:spacing w:before="100" w:beforeAutospacing="1" w:after="100" w:afterAutospacing="1"/>
      <w:textAlignment w:val="top"/>
    </w:pPr>
    <w:rPr>
      <w:sz w:val="24"/>
      <w:szCs w:val="24"/>
      <w:lang w:bidi="ar-SA"/>
    </w:rPr>
  </w:style>
  <w:style w:type="paragraph" w:customStyle="1" w:styleId="xl74">
    <w:name w:val="xl74"/>
    <w:basedOn w:val="Normale"/>
    <w:rsid w:val="00DF1C1F"/>
    <w:pPr>
      <w:widowControl/>
      <w:autoSpaceDE/>
      <w:autoSpaceDN/>
      <w:spacing w:before="100" w:beforeAutospacing="1" w:after="100" w:afterAutospacing="1"/>
      <w:textAlignment w:val="top"/>
    </w:pPr>
    <w:rPr>
      <w:sz w:val="24"/>
      <w:szCs w:val="24"/>
      <w:lang w:bidi="ar-SA"/>
    </w:rPr>
  </w:style>
  <w:style w:type="paragraph" w:customStyle="1" w:styleId="xl75">
    <w:name w:val="xl75"/>
    <w:basedOn w:val="Normale"/>
    <w:rsid w:val="00DF1C1F"/>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top"/>
    </w:pPr>
    <w:rPr>
      <w:sz w:val="24"/>
      <w:szCs w:val="24"/>
      <w:lang w:bidi="ar-SA"/>
    </w:rPr>
  </w:style>
  <w:style w:type="paragraph" w:customStyle="1" w:styleId="xl76">
    <w:name w:val="xl76"/>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color w:val="0000FF"/>
      <w:sz w:val="24"/>
      <w:szCs w:val="24"/>
      <w:u w:val="single"/>
      <w:lang w:bidi="ar-SA"/>
    </w:rPr>
  </w:style>
  <w:style w:type="table" w:styleId="Grigliatabellachiara">
    <w:name w:val="Grid Table Light"/>
    <w:basedOn w:val="Tabellanormale"/>
    <w:uiPriority w:val="40"/>
    <w:rsid w:val="00DF1C1F"/>
    <w:pPr>
      <w:widowControl/>
      <w:autoSpaceDE/>
      <w:autoSpaceDN/>
    </w:pPr>
    <w:rPr>
      <w:sz w:val="24"/>
      <w:szCs w:val="24"/>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itolo10">
    <w:name w:val="titolo 1"/>
    <w:basedOn w:val="corpodeltesto"/>
    <w:qFormat/>
    <w:rsid w:val="00FA696C"/>
    <w:pPr>
      <w:spacing w:before="360"/>
      <w:ind w:left="851" w:hanging="851"/>
      <w:jc w:val="center"/>
    </w:pPr>
    <w:rPr>
      <w:rFonts w:ascii="Times New Roman" w:hAnsi="Times New Roman"/>
      <w:b/>
      <w:bCs/>
      <w:sz w:val="28"/>
      <w:szCs w:val="20"/>
    </w:rPr>
  </w:style>
  <w:style w:type="character" w:styleId="Menzionenonrisolta">
    <w:name w:val="Unresolved Mention"/>
    <w:basedOn w:val="Carpredefinitoparagrafo"/>
    <w:uiPriority w:val="99"/>
    <w:semiHidden/>
    <w:unhideWhenUsed/>
    <w:rsid w:val="00DF1C1F"/>
    <w:rPr>
      <w:color w:val="605E5C"/>
      <w:shd w:val="clear" w:color="auto" w:fill="E1DFDD"/>
    </w:rPr>
  </w:style>
  <w:style w:type="numbering" w:customStyle="1" w:styleId="Nessunelenco1">
    <w:name w:val="Nessun elenco1"/>
    <w:next w:val="Nessunelenco"/>
    <w:uiPriority w:val="99"/>
    <w:semiHidden/>
    <w:unhideWhenUsed/>
    <w:rsid w:val="008A7018"/>
  </w:style>
  <w:style w:type="table" w:customStyle="1" w:styleId="Tabellagriglia4-colore411">
    <w:name w:val="Tabella griglia 4 - colore 411"/>
    <w:basedOn w:val="Tabellanormale"/>
    <w:uiPriority w:val="49"/>
    <w:rsid w:val="008A7018"/>
    <w:pPr>
      <w:widowControl/>
      <w:autoSpaceDE/>
      <w:autoSpaceDN/>
    </w:pPr>
    <w:rPr>
      <w:rFonts w:eastAsia="Yu Mincho"/>
      <w:sz w:val="21"/>
      <w:szCs w:val="21"/>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Tabellagriglia4-colore311">
    <w:name w:val="Tabella griglia 4 - colore 311"/>
    <w:basedOn w:val="Tabellanormale"/>
    <w:uiPriority w:val="49"/>
    <w:rsid w:val="008A7018"/>
    <w:pPr>
      <w:widowControl/>
      <w:autoSpaceDE/>
      <w:autoSpaceDN/>
    </w:pPr>
    <w:rPr>
      <w:lang w:val="it-I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ellagriglia4-colore511">
    <w:name w:val="Tabella griglia 4 - colore 511"/>
    <w:basedOn w:val="Tabellanormale"/>
    <w:uiPriority w:val="49"/>
    <w:rsid w:val="008A7018"/>
    <w:pPr>
      <w:widowControl/>
      <w:autoSpaceDE/>
      <w:autoSpaceDN/>
    </w:pPr>
    <w:rPr>
      <w:lang w:val="it-IT"/>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ellagriglia4-colore111">
    <w:name w:val="Tabella griglia 4 - colore 111"/>
    <w:basedOn w:val="Tabellanormale"/>
    <w:uiPriority w:val="49"/>
    <w:rsid w:val="008A7018"/>
    <w:pPr>
      <w:widowControl/>
      <w:autoSpaceDE/>
      <w:autoSpaceDN/>
    </w:pPr>
    <w:rPr>
      <w:lang w:val="it-IT"/>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ellaconombreggiatura11">
    <w:name w:val="Tabella con ombreggiatura 11"/>
    <w:basedOn w:val="Tabellanormale"/>
    <w:next w:val="Tabellaconombreggiatura1"/>
    <w:uiPriority w:val="99"/>
    <w:rsid w:val="008A7018"/>
    <w:pPr>
      <w:widowControl/>
      <w:autoSpaceDE/>
      <w:autoSpaceDN/>
      <w:spacing w:after="200" w:line="288" w:lineRule="auto"/>
    </w:pPr>
    <w:rPr>
      <w:rFonts w:eastAsia="Yu Mincho"/>
      <w:sz w:val="21"/>
      <w:szCs w:val="21"/>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ellaelenco7acolori-colore111">
    <w:name w:val="Tabella elenco 7 a colori - colore 111"/>
    <w:basedOn w:val="Tabellanormale"/>
    <w:uiPriority w:val="52"/>
    <w:rsid w:val="008A7018"/>
    <w:pPr>
      <w:widowControl/>
      <w:autoSpaceDE/>
      <w:autoSpaceDN/>
    </w:pPr>
    <w:rPr>
      <w:color w:val="2F5496"/>
      <w:lang w:val="it-IT"/>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4472C4"/>
        </w:tcBorders>
        <w:shd w:val="clear" w:color="auto" w:fill="FFFFFF"/>
      </w:tcPr>
    </w:tblStylePr>
    <w:tblStylePr w:type="lastRow">
      <w:rPr>
        <w:rFonts w:ascii="Calibri Light" w:eastAsia="Yu Gothic Light" w:hAnsi="Calibri Light" w:cs="Times New Roman"/>
        <w:i/>
        <w:iCs/>
        <w:sz w:val="26"/>
      </w:rPr>
      <w:tblPr/>
      <w:tcPr>
        <w:tcBorders>
          <w:top w:val="single" w:sz="4" w:space="0" w:color="4472C4"/>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4472C4"/>
        </w:tcBorders>
        <w:shd w:val="clear" w:color="auto" w:fill="FFFFFF"/>
      </w:tcPr>
    </w:tblStylePr>
    <w:tblStylePr w:type="lastCol">
      <w:rPr>
        <w:rFonts w:ascii="Calibri Light" w:eastAsia="Yu Gothic Light" w:hAnsi="Calibri Light" w:cs="Times New Roman"/>
        <w:i/>
        <w:iCs/>
        <w:sz w:val="26"/>
      </w:rPr>
      <w:tblPr/>
      <w:tcPr>
        <w:tcBorders>
          <w:left w:val="single" w:sz="4" w:space="0" w:color="4472C4"/>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gliatabella1">
    <w:name w:val="Griglia tabella1"/>
    <w:basedOn w:val="Tabellanormale"/>
    <w:next w:val="Grigliatabella"/>
    <w:uiPriority w:val="59"/>
    <w:rsid w:val="008A7018"/>
    <w:pPr>
      <w:widowControl/>
      <w:autoSpaceDE/>
      <w:autoSpaceDN/>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511">
    <w:name w:val="Tabella semplice 511"/>
    <w:basedOn w:val="Tabellanormale"/>
    <w:uiPriority w:val="45"/>
    <w:rsid w:val="008A7018"/>
    <w:pPr>
      <w:widowControl/>
      <w:autoSpaceDE/>
      <w:autoSpaceDN/>
    </w:pPr>
    <w:rPr>
      <w:lang w:val="it-IT"/>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7F7F7F"/>
        </w:tcBorders>
        <w:shd w:val="clear" w:color="auto" w:fill="FFFFFF"/>
      </w:tcPr>
    </w:tblStylePr>
    <w:tblStylePr w:type="lastRow">
      <w:rPr>
        <w:rFonts w:ascii="Calibri Light" w:eastAsia="Yu Gothic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7F7F7F"/>
        </w:tcBorders>
        <w:shd w:val="clear" w:color="auto" w:fill="FFFFFF"/>
      </w:tcPr>
    </w:tblStylePr>
    <w:tblStylePr w:type="lastCol">
      <w:rPr>
        <w:rFonts w:ascii="Calibri Light" w:eastAsia="Yu Gothic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Stileimportato21">
    <w:name w:val="Stile importato 21"/>
    <w:rsid w:val="008A7018"/>
  </w:style>
  <w:style w:type="table" w:customStyle="1" w:styleId="Tabellaelenco7acolori-colore51">
    <w:name w:val="Tabella elenco 7 a colori - colore 51"/>
    <w:basedOn w:val="Tabellanormale"/>
    <w:next w:val="Tabellaelenco7acolori-colore5"/>
    <w:uiPriority w:val="52"/>
    <w:rsid w:val="008A7018"/>
    <w:pPr>
      <w:widowControl/>
      <w:autoSpaceDE/>
      <w:autoSpaceDN/>
    </w:pPr>
    <w:rPr>
      <w:color w:val="2E74B5"/>
      <w:lang w:val="it-IT"/>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5B9BD5"/>
        </w:tcBorders>
        <w:shd w:val="clear" w:color="auto" w:fill="FFFFFF"/>
      </w:tcPr>
    </w:tblStylePr>
    <w:tblStylePr w:type="lastRow">
      <w:rPr>
        <w:rFonts w:ascii="Calibri Light" w:eastAsia="Yu Gothic Light" w:hAnsi="Calibri Light" w:cs="Times New Roman"/>
        <w:i/>
        <w:iCs/>
        <w:sz w:val="26"/>
      </w:rPr>
      <w:tblPr/>
      <w:tcPr>
        <w:tcBorders>
          <w:top w:val="single" w:sz="4" w:space="0" w:color="5B9BD5"/>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5B9BD5"/>
        </w:tcBorders>
        <w:shd w:val="clear" w:color="auto" w:fill="FFFFFF"/>
      </w:tcPr>
    </w:tblStylePr>
    <w:tblStylePr w:type="lastCol">
      <w:rPr>
        <w:rFonts w:ascii="Calibri Light" w:eastAsia="Yu Gothic Light" w:hAnsi="Calibri Light" w:cs="Times New Roman"/>
        <w:i/>
        <w:iCs/>
        <w:sz w:val="26"/>
      </w:rPr>
      <w:tblPr/>
      <w:tcPr>
        <w:tcBorders>
          <w:left w:val="single" w:sz="4" w:space="0" w:color="5B9BD5"/>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asemplice-11">
    <w:name w:val="Tabella semplice - 11"/>
    <w:basedOn w:val="Tabellanormale"/>
    <w:next w:val="Tabellasemplice-1"/>
    <w:uiPriority w:val="99"/>
    <w:rsid w:val="008A7018"/>
    <w:pPr>
      <w:widowControl/>
      <w:autoSpaceDE/>
      <w:autoSpaceDN/>
    </w:pPr>
    <w:rPr>
      <w:lang w:val="it-IT"/>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lasemplice-21">
    <w:name w:val="Tabella semplice - 21"/>
    <w:basedOn w:val="Tabellanormale"/>
    <w:next w:val="Tabellasemplice-2"/>
    <w:uiPriority w:val="99"/>
    <w:rsid w:val="008A7018"/>
    <w:pPr>
      <w:widowControl/>
      <w:autoSpaceDE/>
      <w:autoSpaceDN/>
    </w:pPr>
    <w:rPr>
      <w:lang w:val="it-IT"/>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gliatabellachiara1">
    <w:name w:val="Griglia tabella chiara1"/>
    <w:basedOn w:val="Tabellanormale"/>
    <w:next w:val="Grigliatabellachiara"/>
    <w:uiPriority w:val="40"/>
    <w:rsid w:val="008A7018"/>
    <w:pPr>
      <w:widowControl/>
      <w:autoSpaceDE/>
      <w:autoSpaceDN/>
    </w:pPr>
    <w:rPr>
      <w:sz w:val="24"/>
      <w:szCs w:val="24"/>
      <w:lang w:val="it-IT"/>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essunelenco2">
    <w:name w:val="Nessun elenco2"/>
    <w:next w:val="Nessunelenco"/>
    <w:uiPriority w:val="99"/>
    <w:semiHidden/>
    <w:unhideWhenUsed/>
    <w:rsid w:val="00D20537"/>
  </w:style>
  <w:style w:type="numbering" w:customStyle="1" w:styleId="Stileimportato22">
    <w:name w:val="Stile importato 22"/>
    <w:rsid w:val="00D20537"/>
  </w:style>
  <w:style w:type="paragraph" w:customStyle="1" w:styleId="titolotabella">
    <w:name w:val="titolo tabella"/>
    <w:basedOn w:val="corpodeltesto"/>
    <w:qFormat/>
    <w:rsid w:val="00D20537"/>
    <w:pPr>
      <w:spacing w:before="360"/>
      <w:ind w:left="851" w:hanging="851"/>
    </w:pPr>
    <w:rPr>
      <w:b/>
      <w:bCs/>
      <w:color w:val="000042"/>
      <w:sz w:val="20"/>
      <w:szCs w:val="20"/>
    </w:rPr>
  </w:style>
  <w:style w:type="paragraph" w:styleId="PreformattatoHTML">
    <w:name w:val="HTML Preformatted"/>
    <w:basedOn w:val="Normale"/>
    <w:link w:val="PreformattatoHTMLCarattere"/>
    <w:uiPriority w:val="99"/>
    <w:unhideWhenUsed/>
    <w:rsid w:val="00C11E6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bidi="ar-SA"/>
    </w:rPr>
  </w:style>
  <w:style w:type="character" w:customStyle="1" w:styleId="PreformattatoHTMLCarattere">
    <w:name w:val="Preformattato HTML Carattere"/>
    <w:basedOn w:val="Carpredefinitoparagrafo"/>
    <w:link w:val="PreformattatoHTML"/>
    <w:uiPriority w:val="99"/>
    <w:rsid w:val="00C11E68"/>
    <w:rPr>
      <w:rFonts w:ascii="Courier New" w:eastAsia="Times New Roman" w:hAnsi="Courier New" w:cs="Courier New"/>
      <w:sz w:val="20"/>
      <w:szCs w:val="20"/>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9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1" Type="http://schemas.openxmlformats.org/officeDocument/2006/relationships/image" Target="media/image9.png"/><Relationship Id="rId63" Type="http://schemas.openxmlformats.org/officeDocument/2006/relationships/image" Target="media/image39.png"/><Relationship Id="rId159" Type="http://schemas.openxmlformats.org/officeDocument/2006/relationships/image" Target="media/image125.jpeg"/><Relationship Id="rId32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66"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170" Type="http://schemas.openxmlformats.org/officeDocument/2006/relationships/header" Target="header6.xml"/><Relationship Id="rId226" Type="http://schemas.openxmlformats.org/officeDocument/2006/relationships/hyperlink" Target="https://www.trovanorme.salute.gov.it/norme/renderNormsanPdf?anno=2020&amp;codLeg=76016&amp;parte=1%20&amp;serie=null" TargetMode="External"/><Relationship Id="rId433" Type="http://schemas.openxmlformats.org/officeDocument/2006/relationships/hyperlink" Target="https://www.aifa.gov.it/procedure-di-importazione-autorizzate-emergenza-covid-19" TargetMode="External"/><Relationship Id="rId268" Type="http://schemas.openxmlformats.org/officeDocument/2006/relationships/hyperlink" Target="https://www.trovanorme.salute.gov.it/norme/renderNormsanPdf?anno=2020&amp;codLeg=73444&amp;parte=1%20&amp;serie=null" TargetMode="External"/><Relationship Id="rId475" Type="http://schemas.openxmlformats.org/officeDocument/2006/relationships/hyperlink" Target="https://www.trovanorme.salute.gov.it/norme/renderNormsanPdf?anno=2020&amp;codLeg=73195&amp;parte=1%20&amp;serie=null" TargetMode="External"/><Relationship Id="rId32" Type="http://schemas.openxmlformats.org/officeDocument/2006/relationships/image" Target="media/image17.png"/><Relationship Id="rId74" Type="http://schemas.openxmlformats.org/officeDocument/2006/relationships/image" Target="media/image50.png"/><Relationship Id="rId128" Type="http://schemas.openxmlformats.org/officeDocument/2006/relationships/image" Target="media/image102.svg"/><Relationship Id="rId33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77" Type="http://schemas.openxmlformats.org/officeDocument/2006/relationships/hyperlink" Target="https://www.miur.gov.it/documents/20182/2467413/Le+linee+guida.pdf/4e4bb411-1f90-9502-f01e-d8841a949429?version=1.0&amp;t=1593201965918" TargetMode="External"/><Relationship Id="rId5" Type="http://schemas.openxmlformats.org/officeDocument/2006/relationships/webSettings" Target="webSettings.xml"/><Relationship Id="rId181" Type="http://schemas.openxmlformats.org/officeDocument/2006/relationships/hyperlink" Target="http://www.protezionecivile.gov.it/attivita-rischi/rischio-sanitario/emergenze/coronavirus/verbali-comitato-tecnico-scientifico-coronavirus" TargetMode="External"/><Relationship Id="rId237" Type="http://schemas.openxmlformats.org/officeDocument/2006/relationships/hyperlink" Target="https://www.trovanorme.salute.gov.it/norme/renderNormsanPdf?anno=2020&amp;codLeg=73783&amp;parte=1%20&amp;serie=null" TargetMode="External"/><Relationship Id="rId402"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79" Type="http://schemas.openxmlformats.org/officeDocument/2006/relationships/hyperlink" Target="https://www.gazzettaufficiale.it/eli/id/2020/06/11/20A03194/sg" TargetMode="External"/><Relationship Id="rId444" Type="http://schemas.openxmlformats.org/officeDocument/2006/relationships/hyperlink" Target="https://www.imperial.ac.uk/media/imperial-college/medicine/sph/ide/gida-fellowships/Imperial-College-COVID19-NPI-modelling-16-03-2020.pdf" TargetMode="External"/><Relationship Id="rId486" Type="http://schemas.openxmlformats.org/officeDocument/2006/relationships/hyperlink" Target="https://www.sanofi.com/-/media/Project/One-Sanofi-Web/Websites/Global/Sanofi-COM/Home/media-room/press-releases/2020/2020-09-01-07-00-00-2086564-en.pdf" TargetMode="External"/><Relationship Id="rId43" Type="http://schemas.openxmlformats.org/officeDocument/2006/relationships/comments" Target="comments.xml"/><Relationship Id="rId139" Type="http://schemas.openxmlformats.org/officeDocument/2006/relationships/image" Target="media/image113.jpeg"/><Relationship Id="rId290" Type="http://schemas.openxmlformats.org/officeDocument/2006/relationships/hyperlink" Target="https://www.gazzettaufficiale.it/eli/id/2020/06/11/20A03194/sg" TargetMode="External"/><Relationship Id="rId30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6" Type="http://schemas.openxmlformats.org/officeDocument/2006/relationships/hyperlink" Target="http://www.funzionepubblica.gov.it/sites/funzionepubblica.gov.it/files/Protocollo_quadro_RIENTRO_IN_SICUREZZA_MIN_PA-OO_SS_24_07_2020.pdf" TargetMode="External"/><Relationship Id="rId388" Type="http://schemas.openxmlformats.org/officeDocument/2006/relationships/hyperlink" Target="https://www.gazzettaufficiale.it/eli/id/2020/04/27/20A02352/sg" TargetMode="External"/><Relationship Id="rId85" Type="http://schemas.openxmlformats.org/officeDocument/2006/relationships/image" Target="media/image61.png"/><Relationship Id="rId150" Type="http://schemas.openxmlformats.org/officeDocument/2006/relationships/footer" Target="footer3.xml"/><Relationship Id="rId192" Type="http://schemas.openxmlformats.org/officeDocument/2006/relationships/hyperlink" Target="https://www.trovanorme.salute.gov.it/norme/renderNormsanPdf?anno=2020&amp;codLeg=75346&amp;parte=1%20&amp;serie=null" TargetMode="External"/><Relationship Id="rId206" Type="http://schemas.openxmlformats.org/officeDocument/2006/relationships/hyperlink" Target="https://www.iss.it/rapporti-covid-19/-/asset_publisher/btw1J82wtYzH/content/id/5385413?" TargetMode="External"/><Relationship Id="rId413" Type="http://schemas.openxmlformats.org/officeDocument/2006/relationships/hyperlink" Target="https://www.iss.it/rapporti-covid-19/-/asset_publisher/btw1J82wtYzH/content/id/5414082?" TargetMode="External"/><Relationship Id="rId248" Type="http://schemas.openxmlformats.org/officeDocument/2006/relationships/hyperlink" Target="https://www.iss.it/rapporti-covid-19/-/asset_publisher/btw1J82wtYzH/content/id/5425505?" TargetMode="External"/><Relationship Id="rId455" Type="http://schemas.openxmlformats.org/officeDocument/2006/relationships/hyperlink" Target="https://www.epicentro.iss.it/coronavirus/sars-cov-2-sorveglianza" TargetMode="External"/><Relationship Id="rId12" Type="http://schemas.openxmlformats.org/officeDocument/2006/relationships/hyperlink" Target="http://www.shipsan.eu/Home/EuropeanManual.aspx" TargetMode="External"/><Relationship Id="rId108" Type="http://schemas.openxmlformats.org/officeDocument/2006/relationships/image" Target="media/image84.png"/><Relationship Id="rId315" Type="http://schemas.openxmlformats.org/officeDocument/2006/relationships/hyperlink" Target="https://www.iss.it/rapporti-covid-19/-/asset_publisher/btw1J82wtYzH/content/id/5311692?" TargetMode="External"/><Relationship Id="rId357" Type="http://schemas.openxmlformats.org/officeDocument/2006/relationships/hyperlink" Target="https://www.iss.it/rapporti-covid-19/-/asset_publisher/btw1J82wtYzH/content/id/5302259?" TargetMode="External"/><Relationship Id="rId54" Type="http://schemas.openxmlformats.org/officeDocument/2006/relationships/image" Target="media/image30.png"/><Relationship Id="rId96" Type="http://schemas.openxmlformats.org/officeDocument/2006/relationships/image" Target="media/image72.png"/><Relationship Id="rId161" Type="http://schemas.openxmlformats.org/officeDocument/2006/relationships/image" Target="media/image127.png"/><Relationship Id="rId217" Type="http://schemas.openxmlformats.org/officeDocument/2006/relationships/hyperlink" Target="http://www.protezionecivile.gov.it/attivita-rischi/rischio-sanitario/emergenze/coronavirus/verbali-comitato-tecnico-scientifico-coronavirus" TargetMode="External"/><Relationship Id="rId39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59" Type="http://schemas.openxmlformats.org/officeDocument/2006/relationships/hyperlink" Target="http://www.protezionecivile.gov.it/attivita-rischi/rischio-sanitario/emergenze/coronavirus/verbali-comitato-tecnico-scientifico-coronavirus" TargetMode="External"/><Relationship Id="rId424" Type="http://schemas.openxmlformats.org/officeDocument/2006/relationships/hyperlink" Target="https://www.iss.it/rapporti-covid-19/-/asset_publisher/btw1J82wtYzH/content/id/5422871?" TargetMode="External"/><Relationship Id="rId466" Type="http://schemas.openxmlformats.org/officeDocument/2006/relationships/hyperlink" Target="https://www.who.int/docs/default-source/coronaviruse/covid-19-sprp-unct-guidelines.pdf?sfvrsn=81ff43d8_4" TargetMode="External"/><Relationship Id="rId23" Type="http://schemas.openxmlformats.org/officeDocument/2006/relationships/image" Target="media/image11.png"/><Relationship Id="rId119" Type="http://schemas.openxmlformats.org/officeDocument/2006/relationships/image" Target="media/image95.png"/><Relationship Id="rId270" Type="http://schemas.openxmlformats.org/officeDocument/2006/relationships/hyperlink" Target="https://www.trovanorme.salute.gov.it/norme/renderNormsanPdf?anno=2020&amp;codLeg=72990&amp;parte=1%20&amp;serie=null" TargetMode="External"/><Relationship Id="rId326" Type="http://schemas.openxmlformats.org/officeDocument/2006/relationships/hyperlink" Target="https://www.gazzettaufficiale.it/eli/id/2020/04/27/20A02352/sg" TargetMode="External"/><Relationship Id="rId65" Type="http://schemas.openxmlformats.org/officeDocument/2006/relationships/image" Target="media/image41.png"/><Relationship Id="rId130" Type="http://schemas.openxmlformats.org/officeDocument/2006/relationships/image" Target="media/image104.png"/><Relationship Id="rId368" Type="http://schemas.openxmlformats.org/officeDocument/2006/relationships/hyperlink" Target="https://www.inail.it/cs/internet/docs/alg-pubbl-doc-tec-ipotesi-rimod-misure-cont-ristoraz-covid-2_6443147014458.pdf" TargetMode="External"/><Relationship Id="rId172" Type="http://schemas.openxmlformats.org/officeDocument/2006/relationships/image" Target="media/image132.emf"/><Relationship Id="rId228" Type="http://schemas.openxmlformats.org/officeDocument/2006/relationships/hyperlink" Target="http://www.protezionecivile.gov.it/attivita-rischi/rischio-sanitario/emergenze/coronavirus/verbali-comitato-tecnico-scientifico-coronavirus" TargetMode="External"/><Relationship Id="rId435" Type="http://schemas.openxmlformats.org/officeDocument/2006/relationships/hyperlink" Target="http://www.protezionecivile.gov.it/attivita-rischi/rischio-sanitario/emergenze/coronavirus/verbali-comitato-tecnico-scientifico-coronavirus" TargetMode="External"/><Relationship Id="rId477" Type="http://schemas.openxmlformats.org/officeDocument/2006/relationships/hyperlink" Target="https://www.inail.it/cs/internet/docs/alg-pubbl-doc-tencico-att-ricr-balenzione-spiaggia-covid-2.pdf" TargetMode="External"/><Relationship Id="rId281" Type="http://schemas.openxmlformats.org/officeDocument/2006/relationships/hyperlink" Target="https://www.gazzettaufficiale.it/eli/id/2020/05/17/20A02717/sg" TargetMode="External"/><Relationship Id="rId33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 Type="http://schemas.openxmlformats.org/officeDocument/2006/relationships/image" Target="media/image19.png"/><Relationship Id="rId76" Type="http://schemas.openxmlformats.org/officeDocument/2006/relationships/image" Target="media/image52.png"/><Relationship Id="rId141" Type="http://schemas.openxmlformats.org/officeDocument/2006/relationships/image" Target="media/image115.png"/><Relationship Id="rId379" Type="http://schemas.openxmlformats.org/officeDocument/2006/relationships/hyperlink" Target="https://www.miur.gov.it/documents/20182/2432359/Protocollo_zerosei_sottoscritto_DEF_2020.pdf/871b05a0-116e-7ef7-5396-1f04f5da09dc?t=1598371352339" TargetMode="External"/><Relationship Id="rId7" Type="http://schemas.openxmlformats.org/officeDocument/2006/relationships/endnotes" Target="endnotes.xml"/><Relationship Id="rId183" Type="http://schemas.openxmlformats.org/officeDocument/2006/relationships/hyperlink" Target="http://www.protezionecivile.gov.it/attivita-rischi/rischio-sanitario/emergenze/coronavirus/verbali-comitato-tecnico-scientifico-coronavirus" TargetMode="External"/><Relationship Id="rId239" Type="http://schemas.openxmlformats.org/officeDocument/2006/relationships/hyperlink" Target="https://www.iss.it/rapporti-covid-19/-/asset_publisher/btw1J82wtYzH/content/id/5460632?" TargetMode="External"/><Relationship Id="rId390" Type="http://schemas.openxmlformats.org/officeDocument/2006/relationships/hyperlink" Target="https://www.trovanorme.salute.gov.it/norme/dettaglioAtto?id=76082&amp;articolo=3" TargetMode="External"/><Relationship Id="rId404" Type="http://schemas.openxmlformats.org/officeDocument/2006/relationships/hyperlink" Target="http://www.protezionecivile.gov.it/attivita-rischi/rischio-sanitario/emergenze/coronavirus/verbali-comitato-tecnico-scientifico-coronavirus" TargetMode="External"/><Relationship Id="rId446" Type="http://schemas.openxmlformats.org/officeDocument/2006/relationships/hyperlink" Target="https://www.who.int/news-room/detail/30-01-2020-statement-on-the-second-meeting-of-the-international-health-regulations-(2005)-emergency-committee-regarding-the-outbreak-of-novel-coronavirus-(2019-ncov)" TargetMode="External"/><Relationship Id="rId250" Type="http://schemas.openxmlformats.org/officeDocument/2006/relationships/hyperlink" Target="https://www.trovanorme.salute.gov.it/norme/renderNormsanPdf?anno=2020&amp;codLeg=73368&amp;parte=1%20&amp;serie=null" TargetMode="External"/><Relationship Id="rId292" Type="http://schemas.openxmlformats.org/officeDocument/2006/relationships/hyperlink" Target="https://www.inail.it/cs/internet/docs/alg-pubbl-doc-tencico-att-ricr-balenzione-spiaggia-covid-2.pdf" TargetMode="External"/><Relationship Id="rId306" Type="http://schemas.openxmlformats.org/officeDocument/2006/relationships/hyperlink" Target="https://www.iss.it/rapporti-covid-19/-/asset_publisher/btw1J82wtYzH/content/id/5356387?" TargetMode="External"/><Relationship Id="rId488" Type="http://schemas.openxmlformats.org/officeDocument/2006/relationships/hyperlink" Target="https://www.indianapharmacists.org/news/phase-3-empacta-study-tocilizumab-shows-efficacy-in-covid-19-associated-pneumonia/" TargetMode="External"/><Relationship Id="rId45" Type="http://schemas.microsoft.com/office/2016/09/relationships/commentsIds" Target="commentsIds.xml"/><Relationship Id="rId87" Type="http://schemas.openxmlformats.org/officeDocument/2006/relationships/image" Target="media/image63.png"/><Relationship Id="rId110" Type="http://schemas.openxmlformats.org/officeDocument/2006/relationships/image" Target="media/image86.png"/><Relationship Id="rId34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152" Type="http://schemas.openxmlformats.org/officeDocument/2006/relationships/header" Target="header2.xml"/><Relationship Id="rId194" Type="http://schemas.openxmlformats.org/officeDocument/2006/relationships/hyperlink" Target="https://www.trovanorme.salute.gov.it/norme/renderNormsanPdf?anno=2020&amp;codLeg=73983&amp;parte=1%20&amp;serie=null" TargetMode="External"/><Relationship Id="rId208" Type="http://schemas.openxmlformats.org/officeDocument/2006/relationships/hyperlink" Target="http://www.protezionecivile.gov.it/attivita-rischi/rischio-sanitario/emergenze/coronavirus/verbali-comitato-tecnico-scientifico-coronavirus" TargetMode="External"/><Relationship Id="rId415" Type="http://schemas.openxmlformats.org/officeDocument/2006/relationships/hyperlink" Target="https://www.trovanorme.salute.gov.it/norme/renderNormsanPdf?anno=2020&amp;codLeg=73635&amp;parte=1%20&amp;serie=null" TargetMode="External"/><Relationship Id="rId457" Type="http://schemas.openxmlformats.org/officeDocument/2006/relationships/hyperlink" Target="https://www.gazzettaufficiale.it/do/atto/serie_generale/caricaPdf?cdimg=20A0235201000010110001&amp;dgu=2020-04-27&amp;art.dataPubblicazioneGazzetta=2020-04-27&amp;art.codiceRedazionale=20A02352&amp;art.num=1&amp;art.tiposerie=SG" TargetMode="External"/><Relationship Id="rId261" Type="http://schemas.openxmlformats.org/officeDocument/2006/relationships/hyperlink" Target="http://www.salute.gov.it/imgs/C_17_pagineAree_5373_11_file.pdf" TargetMode="External"/><Relationship Id="rId14" Type="http://schemas.openxmlformats.org/officeDocument/2006/relationships/image" Target="media/image2.png"/><Relationship Id="rId56" Type="http://schemas.openxmlformats.org/officeDocument/2006/relationships/image" Target="media/image32.png"/><Relationship Id="rId317" Type="http://schemas.openxmlformats.org/officeDocument/2006/relationships/hyperlink" Target="https://www.iss.it/rapporti-covid-19/-/asset_publisher/btw1J82wtYzH/content/id/5325516?" TargetMode="External"/><Relationship Id="rId359" Type="http://schemas.openxmlformats.org/officeDocument/2006/relationships/hyperlink" Target="https://www.inail.it/cs/internet/docs/alg-istruzione-operativa-emergenza-covid-19.pdf" TargetMode="External"/><Relationship Id="rId98" Type="http://schemas.openxmlformats.org/officeDocument/2006/relationships/image" Target="media/image74.png"/><Relationship Id="rId121" Type="http://schemas.openxmlformats.org/officeDocument/2006/relationships/image" Target="media/image97.png"/><Relationship Id="rId163" Type="http://schemas.openxmlformats.org/officeDocument/2006/relationships/image" Target="media/image129.emf"/><Relationship Id="rId219" Type="http://schemas.openxmlformats.org/officeDocument/2006/relationships/hyperlink" Target="https://www.trovanorme.salute.gov.it/norme/renderNormsanPdf?anno=2020&amp;codLeg=75670&amp;parte=1%20&amp;serie=null" TargetMode="External"/><Relationship Id="rId370" Type="http://schemas.openxmlformats.org/officeDocument/2006/relationships/hyperlink" Target="https://www.miur.gov.it/documents/20182/2467413/DOCUMENTO_SCUOLA-ESAMI_DI_STATO_CTS.pdf/8b4acbb7-b665-0dfd-57d5-c015507ce657?t=1589974030270" TargetMode="External"/><Relationship Id="rId426" Type="http://schemas.openxmlformats.org/officeDocument/2006/relationships/hyperlink" Target="http://www.salute.gov.it/imgs/C_17_pagineAree_5373_3_file.pdf" TargetMode="External"/><Relationship Id="rId230" Type="http://schemas.openxmlformats.org/officeDocument/2006/relationships/hyperlink" Target="https://www.trovanorme.salute.gov.it/norme/renderNormsanPdf?anno=2020&amp;codLeg=73675&amp;parte=1%20&amp;serie=null" TargetMode="External"/><Relationship Id="rId468" Type="http://schemas.openxmlformats.org/officeDocument/2006/relationships/hyperlink" Target="https://www.who.int/publications/i/item/updated-country-preparedness-and-response-status-for-covid-19-as-of-9-june-2020" TargetMode="External"/><Relationship Id="rId67" Type="http://schemas.openxmlformats.org/officeDocument/2006/relationships/image" Target="media/image43.png"/><Relationship Id="rId272" Type="http://schemas.openxmlformats.org/officeDocument/2006/relationships/hyperlink" Target="https://www.trovanorme.salute.gov.it/norme/renderNormsanPdf?anno=2020&amp;codLeg=72851&amp;parte=1%20&amp;serie=null" TargetMode="External"/><Relationship Id="rId32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132" Type="http://schemas.openxmlformats.org/officeDocument/2006/relationships/image" Target="media/image106.svg"/><Relationship Id="rId174" Type="http://schemas.openxmlformats.org/officeDocument/2006/relationships/image" Target="media/image134.emf"/><Relationship Id="rId381" Type="http://schemas.openxmlformats.org/officeDocument/2006/relationships/hyperlink" Target="https://www.gazzettaufficiale.it/eli/id/2020/05/17/20A02717/sg" TargetMode="External"/><Relationship Id="rId241" Type="http://schemas.openxmlformats.org/officeDocument/2006/relationships/hyperlink" Target="https://www.inail.it/cs/internet/comunicazione/pubblicazioni/catalogo-generale/pubbl-guida-cura-anziani-covid.html" TargetMode="External"/><Relationship Id="rId437" Type="http://schemas.openxmlformats.org/officeDocument/2006/relationships/hyperlink" Target="https://www.ecdc.europa.eu/en/covid-19-pandemic" TargetMode="External"/><Relationship Id="rId479" Type="http://schemas.openxmlformats.org/officeDocument/2006/relationships/hyperlink" Target="https://www.inail.it/cs/internet/docs/alg-pubbl-doc-tec-ipotesi-rimod-misure-cont-ristoraz-covid-2_6443147014458.pdf" TargetMode="External"/><Relationship Id="rId36" Type="http://schemas.openxmlformats.org/officeDocument/2006/relationships/image" Target="media/image21.png"/><Relationship Id="rId283" Type="http://schemas.openxmlformats.org/officeDocument/2006/relationships/hyperlink" Target="https://www.gazzettaufficiale.it/eli/id/2020/04/27/20A02352/sg" TargetMode="External"/><Relationship Id="rId339" Type="http://schemas.openxmlformats.org/officeDocument/2006/relationships/hyperlink" Target="https://www.centronazionalesangue.it/sites/default/files/Prot.%20n.%200653.CNS_.2020_Aggiornamento%20misure%20di%20prevenzione%20nuovo%20Coronavirus%20%28SARS-CoV-2%29.pdf" TargetMode="External"/><Relationship Id="rId490" Type="http://schemas.openxmlformats.org/officeDocument/2006/relationships/hyperlink" Target="https://www.who.int/emergencies/diseases/novel-coronavirus-2019/technical-guidance/patient-management" TargetMode="External"/><Relationship Id="rId78" Type="http://schemas.openxmlformats.org/officeDocument/2006/relationships/image" Target="media/image54.png"/><Relationship Id="rId101" Type="http://schemas.openxmlformats.org/officeDocument/2006/relationships/image" Target="media/image77.png"/><Relationship Id="rId143" Type="http://schemas.openxmlformats.org/officeDocument/2006/relationships/image" Target="media/image117.png"/><Relationship Id="rId185" Type="http://schemas.openxmlformats.org/officeDocument/2006/relationships/hyperlink" Target="https://www.inail.it/cs/internet/comunicazione/news-ed-eventi/news/news-denunce-contagi-covid-31-agosto-2020.html" TargetMode="External"/><Relationship Id="rId350" Type="http://schemas.openxmlformats.org/officeDocument/2006/relationships/hyperlink" Target="https://www.trovanorme.salute.gov.it/norme/renderNormsanPdf?anno=2020&amp;codLeg=76016&amp;parte=1%20&amp;serie=null" TargetMode="External"/><Relationship Id="rId406" Type="http://schemas.openxmlformats.org/officeDocument/2006/relationships/hyperlink" Target="https://www.iss.it/rapporti-covid-19/-/asset_publisher/btw1J82wtYzH/content/id/5454166?" TargetMode="External"/><Relationship Id="rId9" Type="http://schemas.openxmlformats.org/officeDocument/2006/relationships/hyperlink" Target="http://www.who.int/gpsc/5may/Guide_to_Local_Production.pdf)" TargetMode="External"/><Relationship Id="rId210" Type="http://schemas.openxmlformats.org/officeDocument/2006/relationships/hyperlink" Target="http://www.protezionecivile.gov.it/attivita-rischi/rischio-sanitario/emergenze/coronavirus/verbali-comitato-tecnico-scientifico-coronavirus" TargetMode="External"/><Relationship Id="rId392" Type="http://schemas.openxmlformats.org/officeDocument/2006/relationships/hyperlink" Target="https://www.trovanorme.salute.gov.it/norme/dettaglioAtto?id=76082&amp;articolo=5" TargetMode="External"/><Relationship Id="rId448" Type="http://schemas.openxmlformats.org/officeDocument/2006/relationships/hyperlink" Target="https://www.trovanorme.salute.gov.it/norme/renderNormsanPdf?anno=2020&amp;codLeg%20=73714&amp;parte=1%20&amp;serie=null" TargetMode="External"/><Relationship Id="rId252" Type="http://schemas.openxmlformats.org/officeDocument/2006/relationships/hyperlink" Target="https://www.trovanorme.salute.gov.it/norme/renderNormsanPdf?anno=2020&amp;codLeg=73448&amp;parte=1%20&amp;serie=null" TargetMode="External"/><Relationship Id="rId294" Type="http://schemas.openxmlformats.org/officeDocument/2006/relationships/hyperlink" Target="https://www.trovanorme.salute.gov.it/norme/renderNormsanPdf?anno=2020&amp;codLeg=73700&amp;parte=1%20&amp;serie=null" TargetMode="External"/><Relationship Id="rId308" Type="http://schemas.openxmlformats.org/officeDocument/2006/relationships/hyperlink" Target="https://www.iss.it/rapporti-covid-19/-/asset_publisher/btw1J82wtYzH/content/id/5371649?" TargetMode="External"/><Relationship Id="rId47" Type="http://schemas.openxmlformats.org/officeDocument/2006/relationships/hyperlink" Target="mailto:paolo.dancona@iss.it" TargetMode="External"/><Relationship Id="rId89" Type="http://schemas.openxmlformats.org/officeDocument/2006/relationships/image" Target="media/image65.png"/><Relationship Id="rId112" Type="http://schemas.openxmlformats.org/officeDocument/2006/relationships/image" Target="media/image88.png"/><Relationship Id="rId154" Type="http://schemas.openxmlformats.org/officeDocument/2006/relationships/header" Target="header3.xml"/><Relationship Id="rId361" Type="http://schemas.openxmlformats.org/officeDocument/2006/relationships/hyperlink" Target="https://www.iss.it/documents/20126/0/Rappporto+ISS+COVID-19+n.+25_2020.pdf/90decdd1-7c29-29e4-6663-b992e1773c98?t=1589836083759" TargetMode="External"/><Relationship Id="rId196" Type="http://schemas.openxmlformats.org/officeDocument/2006/relationships/hyperlink" Target="https://www.trovanorme.salute.gov.it/norme/renderNormsanPdf?anno=2020&amp;codLeg=74348&amp;parte=1%20&amp;serie=null" TargetMode="External"/><Relationship Id="rId417" Type="http://schemas.openxmlformats.org/officeDocument/2006/relationships/hyperlink" Target="http://www.protezionecivile.gov.it/attivita-rischi/rischio-sanitario/emergenze/coronavirus/verbali-comitato-tecnico-scientifico-coronavirus" TargetMode="External"/><Relationship Id="rId459" Type="http://schemas.openxmlformats.org/officeDocument/2006/relationships/hyperlink" Target="https://www.inail.it/cs/internet/docs/alg-pubbl-rimodulazione-contenimento-covid19-sicurezza-lavoro.pdf" TargetMode="External"/><Relationship Id="rId16" Type="http://schemas.openxmlformats.org/officeDocument/2006/relationships/image" Target="media/image4.png"/><Relationship Id="rId221" Type="http://schemas.openxmlformats.org/officeDocument/2006/relationships/hyperlink" Target="https://www.trovanorme.salute.gov.it/norme/renderNormsanPdf?anno=2020&amp;codLeg=76163&amp;parte=1%20&amp;serie=null" TargetMode="External"/><Relationship Id="rId263" Type="http://schemas.openxmlformats.org/officeDocument/2006/relationships/hyperlink" Target="http://www.protezionecivile.gov.it/attivita-rischi/rischio-sanitario/emergenze/coronavirus/verbali-comitato-tecnico-scientifico-coronavirus" TargetMode="External"/><Relationship Id="rId31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70" Type="http://schemas.openxmlformats.org/officeDocument/2006/relationships/hyperlink" Target="https://www.who.int/news-room/commentaries/detail/status-of-environmental-surveillance-for-sars-cov-2-virus" TargetMode="External"/><Relationship Id="rId58" Type="http://schemas.openxmlformats.org/officeDocument/2006/relationships/image" Target="media/image34.png"/><Relationship Id="rId123" Type="http://schemas.openxmlformats.org/officeDocument/2006/relationships/hyperlink" Target="http://www.iss.it/rapporti-covid-19" TargetMode="External"/><Relationship Id="rId330" Type="http://schemas.openxmlformats.org/officeDocument/2006/relationships/hyperlink" Target="https://www.trovanorme.salute.gov.it/norme/renderNormsanPdf?anno=2020&amp;codLeg=74133&amp;parte=1%20&amp;serie=null" TargetMode="External"/><Relationship Id="rId165" Type="http://schemas.openxmlformats.org/officeDocument/2006/relationships/image" Target="media/image130.emf"/><Relationship Id="rId372" Type="http://schemas.openxmlformats.org/officeDocument/2006/relationships/hyperlink" Target="https://www.miur.gov.it/documents/20182/4113954/CTS-+Verbale+n.+104.pdf/eecba829-be27-8013-8756-6dfc71f38073" TargetMode="External"/><Relationship Id="rId428" Type="http://schemas.openxmlformats.org/officeDocument/2006/relationships/hyperlink" Target="https://www.iss.it/rapporti-covid-19/-/asset_publisher/btw1J82wtYzH/content/id/5423875?" TargetMode="External"/><Relationship Id="rId232" Type="http://schemas.openxmlformats.org/officeDocument/2006/relationships/hyperlink" Target="https://www.iss.it/rapporti-covid-19/-/asset_publisher/btw1J82wtYzH/content/id/5419398?" TargetMode="External"/><Relationship Id="rId274" Type="http://schemas.openxmlformats.org/officeDocument/2006/relationships/hyperlink" Target="https://www.iss.it/rapporti-covid-19/-/asset_publisher/btw1J82wtYzH/content/id/5329985?" TargetMode="External"/><Relationship Id="rId481" Type="http://schemas.openxmlformats.org/officeDocument/2006/relationships/hyperlink" Target="http://www.governo.it/it/dipartimenti/commissario-straordinario-lemergenza-covid-19/cscovid19-attivita/14420" TargetMode="External"/><Relationship Id="rId27" Type="http://schemas.openxmlformats.org/officeDocument/2006/relationships/image" Target="media/image12.png"/><Relationship Id="rId69" Type="http://schemas.openxmlformats.org/officeDocument/2006/relationships/image" Target="media/image45.png"/><Relationship Id="rId134" Type="http://schemas.openxmlformats.org/officeDocument/2006/relationships/image" Target="media/image108.svg"/><Relationship Id="rId80" Type="http://schemas.openxmlformats.org/officeDocument/2006/relationships/image" Target="media/image56.png"/><Relationship Id="rId176" Type="http://schemas.openxmlformats.org/officeDocument/2006/relationships/image" Target="media/image136.emf"/><Relationship Id="rId341" Type="http://schemas.openxmlformats.org/officeDocument/2006/relationships/hyperlink" Target="https://www.trovanorme.salute.gov.it/norme/renderNormsanPdf?anno=2020&amp;codLeg=73684&amp;parte=1%20&amp;serie=null" TargetMode="External"/><Relationship Id="rId38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39" Type="http://schemas.openxmlformats.org/officeDocument/2006/relationships/hyperlink" Target="https://www.ecdc.europa.eu/sites/default/files/documents/covid-19-rapid-risk-assessment-coronavirus-disease-2019-eighth-update-8-april-2020.pdf" TargetMode="External"/><Relationship Id="rId201" Type="http://schemas.openxmlformats.org/officeDocument/2006/relationships/hyperlink" Target="https://www.trovanorme.salute.gov.it/norme/renderNormsanPdf?anno=2020&amp;codLeg=75894&amp;parte=1%20&amp;serie=null" TargetMode="External"/><Relationship Id="rId243" Type="http://schemas.openxmlformats.org/officeDocument/2006/relationships/hyperlink" Target="https://www.iss.it/rapporti-covid-19/-/asset_publisher/btw1J82wtYzH/content/id/5335382?" TargetMode="External"/><Relationship Id="rId285" Type="http://schemas.openxmlformats.org/officeDocument/2006/relationships/hyperlink" Target="https://www.gazzettaufficiale.it/eli/id/2020/05/17/20A02717/sg" TargetMode="External"/><Relationship Id="rId450" Type="http://schemas.openxmlformats.org/officeDocument/2006/relationships/hyperlink" Target="http://arxiv.org/abs/2003.09320" TargetMode="External"/><Relationship Id="rId38" Type="http://schemas.openxmlformats.org/officeDocument/2006/relationships/image" Target="media/image23.png"/><Relationship Id="rId103" Type="http://schemas.openxmlformats.org/officeDocument/2006/relationships/image" Target="media/image79.png"/><Relationship Id="rId310" Type="http://schemas.openxmlformats.org/officeDocument/2006/relationships/hyperlink" Target="https://www.iss.it/rapporti-covid-19/-/asset_publisher/btw1J82wtYzH/content/id/5404911?" TargetMode="External"/><Relationship Id="rId492" Type="http://schemas.openxmlformats.org/officeDocument/2006/relationships/footer" Target="footer8.xml"/><Relationship Id="rId91" Type="http://schemas.openxmlformats.org/officeDocument/2006/relationships/image" Target="media/image67.png"/><Relationship Id="rId145" Type="http://schemas.openxmlformats.org/officeDocument/2006/relationships/image" Target="media/image119.png"/><Relationship Id="rId187" Type="http://schemas.openxmlformats.org/officeDocument/2006/relationships/hyperlink" Target="https://www.iss.it/rapporti-covid-19/-/asset_publisher/btw1J82wtYzH/content/id/5417091?" TargetMode="External"/><Relationship Id="rId352" Type="http://schemas.openxmlformats.org/officeDocument/2006/relationships/hyperlink" Target="https://www.miur.gov.it/documents/20182/2447435/La+nota.pdf/fb548960-8550-4d66-45e4-a26831d2f9e1?version=1.1&amp;t=1599836761421" TargetMode="External"/><Relationship Id="rId39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08" Type="http://schemas.openxmlformats.org/officeDocument/2006/relationships/hyperlink" Target="https://www.iss.it/rapporti-covid-19/-/asset_publisher/btw1J82wtYzH/content/id/5422179?" TargetMode="External"/><Relationship Id="rId212" Type="http://schemas.openxmlformats.org/officeDocument/2006/relationships/hyperlink" Target="http://www.protezionecivile.gov.it/attivita-rischi/rischio-sanitario/emergenze/coronavirus/verbali-comitato-tecnico-scientifico-coronavirus" TargetMode="External"/><Relationship Id="rId254" Type="http://schemas.openxmlformats.org/officeDocument/2006/relationships/hyperlink" Target="https://www.trovanorme.salute.gov.it/norme/renderNormsanPdf?anno=2020&amp;codLeg=72847&amp;parte=1%20&amp;serie=null" TargetMode="External"/><Relationship Id="rId49" Type="http://schemas.openxmlformats.org/officeDocument/2006/relationships/hyperlink" Target="http://www.istat.it/it/files//2020/08/ReportPrimiRisultatiIndagineSiero.pdf" TargetMode="External"/><Relationship Id="rId114" Type="http://schemas.openxmlformats.org/officeDocument/2006/relationships/image" Target="media/image90.png"/><Relationship Id="rId296" Type="http://schemas.openxmlformats.org/officeDocument/2006/relationships/hyperlink" Target="https://www.trovanorme.salute.gov.it/norme/renderNormsanPdf?anno=2020&amp;codLeg=73792&amp;parte=1%20&amp;serie=null" TargetMode="External"/><Relationship Id="rId461" Type="http://schemas.openxmlformats.org/officeDocument/2006/relationships/hyperlink" Target="http://www.salute.gov.it/portale/news/p3_2_1_1_1.jsp?lingua=italiano&amp;menu=notizie&amp;p=dalministero&amp;id=4998" TargetMode="External"/><Relationship Id="rId60" Type="http://schemas.openxmlformats.org/officeDocument/2006/relationships/image" Target="media/image36.png"/><Relationship Id="rId156" Type="http://schemas.openxmlformats.org/officeDocument/2006/relationships/image" Target="media/image122.emf"/><Relationship Id="rId198" Type="http://schemas.openxmlformats.org/officeDocument/2006/relationships/hyperlink" Target="https://www.gazzettaufficiale.it/eli/id/2020/07/18/20G00095/sg" TargetMode="External"/><Relationship Id="rId321" Type="http://schemas.openxmlformats.org/officeDocument/2006/relationships/hyperlink" Target="https://www.trovanorme.salute.gov.it/norme/renderNormsanPdf?anno=2020&amp;codLeg=74362&amp;parte=1%20&amp;serie=null" TargetMode="External"/><Relationship Id="rId36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19" Type="http://schemas.openxmlformats.org/officeDocument/2006/relationships/hyperlink" Target="https://www.iss.it/rapporti-covid-19/-/asset_publisher/btw1J82wtYzH/content/id/5420471?" TargetMode="External"/><Relationship Id="rId223" Type="http://schemas.openxmlformats.org/officeDocument/2006/relationships/hyperlink" Target="https://www.inail.it/cs/internet/docs/alg-circolare-inail-n-22-del-20-maggio-2020.pdf" TargetMode="External"/><Relationship Id="rId430" Type="http://schemas.openxmlformats.org/officeDocument/2006/relationships/hyperlink" Target="https://www.trovanorme.salute.gov.it/norme/renderNormsanPdf?anno=2020&amp;codLeg=73830&amp;parte=1%20&amp;serie=null" TargetMode="External"/><Relationship Id="rId18" Type="http://schemas.openxmlformats.org/officeDocument/2006/relationships/image" Target="media/image6.png"/><Relationship Id="rId265" Type="http://schemas.openxmlformats.org/officeDocument/2006/relationships/hyperlink" Target="http://www.protezionecivile.gov.it/attivita-rischi/rischio-sanitario/emergenze/coronavirus/verbali-comitato-tecnico-scientifico-coronavirus" TargetMode="External"/><Relationship Id="rId472" Type="http://schemas.openxmlformats.org/officeDocument/2006/relationships/hyperlink" Target="https://www.gazzettaufficiale.it/eli/id/2020/09/07/20A04814/sg" TargetMode="External"/><Relationship Id="rId125" Type="http://schemas.openxmlformats.org/officeDocument/2006/relationships/image" Target="media/image99.png"/><Relationship Id="rId167" Type="http://schemas.openxmlformats.org/officeDocument/2006/relationships/header" Target="header4.xml"/><Relationship Id="rId332" Type="http://schemas.openxmlformats.org/officeDocument/2006/relationships/hyperlink" Target="https://www.trovanorme.salute.gov.it/norme/renderNormsanPdf?anno=2020&amp;codLeg=73442&amp;parte=1%20&amp;serie=null" TargetMode="External"/><Relationship Id="rId374" Type="http://schemas.openxmlformats.org/officeDocument/2006/relationships/hyperlink" Target="https://www.istruzione.it/rientriamoascuola/allegati/STRALCIO+VERBALE+N.+100.pdf" TargetMode="External"/><Relationship Id="rId71" Type="http://schemas.openxmlformats.org/officeDocument/2006/relationships/image" Target="media/image47.png"/><Relationship Id="rId234" Type="http://schemas.openxmlformats.org/officeDocument/2006/relationships/hyperlink" Target="https://www.trovanorme.salute.gov.it/norme/renderNormsanPdf?anno=2020&amp;codLeg=74561&amp;parte=1%20&amp;serie=null" TargetMode="External"/><Relationship Id="rId2" Type="http://schemas.openxmlformats.org/officeDocument/2006/relationships/numbering" Target="numbering.xml"/><Relationship Id="rId29" Type="http://schemas.openxmlformats.org/officeDocument/2006/relationships/image" Target="media/image14.png"/><Relationship Id="rId276" Type="http://schemas.openxmlformats.org/officeDocument/2006/relationships/hyperlink" Target="https://www.iss.it/rapporti-covid-19/-/asset_publisher/btw1J82wtYzH/content/id/5406277?" TargetMode="External"/><Relationship Id="rId441" Type="http://schemas.openxmlformats.org/officeDocument/2006/relationships/hyperlink" Target="https://science.sciencemag.org/content/early/2020/03/13/science.abb3221" TargetMode="External"/><Relationship Id="rId483" Type="http://schemas.openxmlformats.org/officeDocument/2006/relationships/hyperlink" Target="https://apps.who.int/iris/bitstream/handle/10665/332196/WHO-2019-nCoV-clinical-2020.5-eng.pdf?sequence=1&amp;isAllowed=y" TargetMode="External"/><Relationship Id="rId40" Type="http://schemas.openxmlformats.org/officeDocument/2006/relationships/image" Target="media/image25.png"/><Relationship Id="rId136" Type="http://schemas.openxmlformats.org/officeDocument/2006/relationships/image" Target="media/image110.svg"/><Relationship Id="rId178" Type="http://schemas.openxmlformats.org/officeDocument/2006/relationships/hyperlink" Target="http://www.protezionecivile.gov.it/attivita-rischi/rischio-sanitario/emergenze/coronavirus/verbali-comitato-tecnico-scientifico-coronavirus" TargetMode="External"/><Relationship Id="rId301"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3" Type="http://schemas.openxmlformats.org/officeDocument/2006/relationships/hyperlink" Target="https://www.trovanorme.salute.gov.it/norme/renderNormsanPdf?anno=2020&amp;codLeg=72993&amp;parte=1%20&amp;serie=null" TargetMode="External"/><Relationship Id="rId82" Type="http://schemas.openxmlformats.org/officeDocument/2006/relationships/image" Target="media/image58.png"/><Relationship Id="rId203" Type="http://schemas.openxmlformats.org/officeDocument/2006/relationships/hyperlink" Target="http://www.protezionecivile.gov.it/attivita-rischi/rischio-sanitario/emergenze/coronavirus/verbali-comitato-tecnico-scientifico-coronavirus" TargetMode="External"/><Relationship Id="rId38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45" Type="http://schemas.openxmlformats.org/officeDocument/2006/relationships/hyperlink" Target="https://www.inail.it/cs/internet/comunicazione/multimedia/video-gallery/videogallery-protocollo-partisociali-unit0.html" TargetMode="External"/><Relationship Id="rId287" Type="http://schemas.openxmlformats.org/officeDocument/2006/relationships/hyperlink" Target="https://www.iss.it/rapporti-covid-19/-/asset_publisher/btw1J82wtYzH/content/id/5292564?" TargetMode="External"/><Relationship Id="rId410" Type="http://schemas.openxmlformats.org/officeDocument/2006/relationships/hyperlink" Target="https://www.iss.it/rapporti-covid-19/-/asset_publisher/btw1J82wtYzH/content/id/5334891?" TargetMode="External"/><Relationship Id="rId452" Type="http://schemas.openxmlformats.org/officeDocument/2006/relationships/hyperlink" Target="http://www.trovanorme.salute.gov.it/norme/dettaglioAtto?id=73469" TargetMode="External"/><Relationship Id="rId494" Type="http://schemas.openxmlformats.org/officeDocument/2006/relationships/theme" Target="theme/theme1.xml"/><Relationship Id="rId105" Type="http://schemas.openxmlformats.org/officeDocument/2006/relationships/image" Target="media/image81.png"/><Relationship Id="rId147" Type="http://schemas.openxmlformats.org/officeDocument/2006/relationships/image" Target="media/image121.jpeg"/><Relationship Id="rId312" Type="http://schemas.openxmlformats.org/officeDocument/2006/relationships/hyperlink" Target="https://www.iss.it/rapporti-covid-19/-/asset_publisher/btw1J82wtYzH/content/id/5412160?" TargetMode="External"/><Relationship Id="rId354" Type="http://schemas.openxmlformats.org/officeDocument/2006/relationships/hyperlink" Target="https://www.gazzettaufficiale.it/eli/id/2020/08/08/20A04399/sg" TargetMode="External"/><Relationship Id="rId51" Type="http://schemas.openxmlformats.org/officeDocument/2006/relationships/hyperlink" Target="http://www.miur.gov.it/documents/20182/0/doc02426720200803184633.pdf/95304f45-f961-bffc-5c6a-" TargetMode="External"/><Relationship Id="rId93" Type="http://schemas.openxmlformats.org/officeDocument/2006/relationships/image" Target="media/image69.png"/><Relationship Id="rId189" Type="http://schemas.openxmlformats.org/officeDocument/2006/relationships/hyperlink" Target="https://www.trovanorme.salute.gov.it/norme/renderNormsanPdf?anno=2020&amp;codLeg=76165&amp;parte=1%20&amp;serie=null" TargetMode="External"/><Relationship Id="rId396"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14" Type="http://schemas.openxmlformats.org/officeDocument/2006/relationships/hyperlink" Target="http://www.protezionecivile.gov.it/attivita-rischi/rischio-sanitario/emergenze/coronavirus/verbali-comitato-tecnico-scientifico-coronavirus" TargetMode="External"/><Relationship Id="rId256" Type="http://schemas.openxmlformats.org/officeDocument/2006/relationships/hyperlink" Target="https://www.trovanorme.salute.gov.it/norme/renderNormsanPdf?anno=2020&amp;codLeg=73714&amp;parte=1%20&amp;serie=null" TargetMode="External"/><Relationship Id="rId29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21" Type="http://schemas.openxmlformats.org/officeDocument/2006/relationships/hyperlink" Target="https://www.iss.it/rapporti-covid-19/-/asset_publisher/btw1J82wtYzH/content/id/5407609?" TargetMode="External"/><Relationship Id="rId463" Type="http://schemas.openxmlformats.org/officeDocument/2006/relationships/hyperlink" Target="https://www.trovanorme.salute.gov.it/norme/renderNormsanPdf?anno=2020&amp;codLeg=75670&amp;parte=1%20&amp;serie=null" TargetMode="External"/><Relationship Id="rId116" Type="http://schemas.openxmlformats.org/officeDocument/2006/relationships/image" Target="media/image92.png"/><Relationship Id="rId158" Type="http://schemas.openxmlformats.org/officeDocument/2006/relationships/image" Target="media/image124.emf"/><Relationship Id="rId323" Type="http://schemas.openxmlformats.org/officeDocument/2006/relationships/hyperlink" Target="https://www.trovanorme.salute.gov.it/norme/renderNormsanPdf?anno=2020&amp;codLeg=73832&amp;parte=1%20&amp;serie=null" TargetMode="External"/><Relationship Id="rId20" Type="http://schemas.openxmlformats.org/officeDocument/2006/relationships/image" Target="media/image8.png"/><Relationship Id="rId41" Type="http://schemas.openxmlformats.org/officeDocument/2006/relationships/image" Target="media/image26.png"/><Relationship Id="rId62" Type="http://schemas.openxmlformats.org/officeDocument/2006/relationships/image" Target="media/image38.png"/><Relationship Id="rId83" Type="http://schemas.openxmlformats.org/officeDocument/2006/relationships/image" Target="media/image59.png"/><Relationship Id="rId179" Type="http://schemas.openxmlformats.org/officeDocument/2006/relationships/hyperlink" Target="http://www.protezionecivile.gov.it/attivita-rischi/rischio-sanitario/emergenze/coronavirus/verbali-comitato-tecnico-scientifico-coronavirus" TargetMode="External"/><Relationship Id="rId36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86" Type="http://schemas.openxmlformats.org/officeDocument/2006/relationships/hyperlink" Target="https://www.trovanorme.salute.gov.it/norme/renderNormsanPdf?anno=2020&amp;codLeg=73954&amp;parte=1%20&amp;serie=null" TargetMode="External"/><Relationship Id="rId190" Type="http://schemas.openxmlformats.org/officeDocument/2006/relationships/hyperlink" Target="https://www.trovanorme.salute.gov.it/norme/renderNormsanPdf?anno=2020&amp;codLeg=75940&amp;parte=1%20&amp;serie=null" TargetMode="External"/><Relationship Id="rId204" Type="http://schemas.openxmlformats.org/officeDocument/2006/relationships/hyperlink" Target="http://www.protezionecivile.gov.it/attivita-rischi/rischio-sanitario/emergenze/coronavirus/verbali-comitato-tecnico-scientifico-coronavirus" TargetMode="External"/><Relationship Id="rId225" Type="http://schemas.openxmlformats.org/officeDocument/2006/relationships/hyperlink" Target="https://www.iss.it/rapporti-covid-19/-/asset_publisher/btw1J82wtYzH/content/id/5375748?" TargetMode="External"/><Relationship Id="rId246" Type="http://schemas.openxmlformats.org/officeDocument/2006/relationships/hyperlink" Target="https://www.trovanorme.salute.gov.it/norme/renderNormsanPdf?anno=2020&amp;codLeg=74003&amp;parte=1%20&amp;serie=null" TargetMode="External"/><Relationship Id="rId267" Type="http://schemas.openxmlformats.org/officeDocument/2006/relationships/hyperlink" Target="http://www.protezionecivile.gov.it/attivita-rischi/rischio-sanitario/emergenze/coronavirus/verbali-comitato-tecnico-scientifico-coronavirus" TargetMode="External"/><Relationship Id="rId28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11" Type="http://schemas.openxmlformats.org/officeDocument/2006/relationships/hyperlink" Target="https://www.trovanorme.salute.gov.it/norme/renderNormsanPdf?anno=2020&amp;codLeg=73902&amp;parte=1%20&amp;serie=null" TargetMode="External"/><Relationship Id="rId432" Type="http://schemas.openxmlformats.org/officeDocument/2006/relationships/hyperlink" Target="https://www.aifa.gov.it/donazioni-emergenza-covid-19" TargetMode="External"/><Relationship Id="rId453" Type="http://schemas.openxmlformats.org/officeDocument/2006/relationships/hyperlink" Target="http://www.trovanorme.salute.gov.it/norme/dettaglioAtto?id=73643" TargetMode="External"/><Relationship Id="rId474" Type="http://schemas.openxmlformats.org/officeDocument/2006/relationships/hyperlink" Target="https://www.gisaid.org/" TargetMode="External"/><Relationship Id="rId106" Type="http://schemas.openxmlformats.org/officeDocument/2006/relationships/image" Target="media/image82.png"/><Relationship Id="rId127" Type="http://schemas.openxmlformats.org/officeDocument/2006/relationships/image" Target="media/image101.png"/><Relationship Id="rId313" Type="http://schemas.openxmlformats.org/officeDocument/2006/relationships/hyperlink" Target="https://www.iss.it/rapporti-covid-19/-/asset_publisher/btw1J82wtYzH/content/id/5416000?" TargetMode="External"/><Relationship Id="rId10" Type="http://schemas.openxmlformats.org/officeDocument/2006/relationships/hyperlink" Target="http://www.who.int/gpsc/5may/Guide" TargetMode="External"/><Relationship Id="rId31" Type="http://schemas.openxmlformats.org/officeDocument/2006/relationships/image" Target="media/image16.png"/><Relationship Id="rId52" Type="http://schemas.openxmlformats.org/officeDocument/2006/relationships/hyperlink" Target="http://www.miur.gov.it/documents/20182/0/doc02426720200803184633.pdf/95304f45-f961-bffc-5c6a-" TargetMode="External"/><Relationship Id="rId73" Type="http://schemas.openxmlformats.org/officeDocument/2006/relationships/image" Target="media/image49.png"/><Relationship Id="rId94" Type="http://schemas.openxmlformats.org/officeDocument/2006/relationships/image" Target="media/image70.png"/><Relationship Id="rId148" Type="http://schemas.openxmlformats.org/officeDocument/2006/relationships/footer" Target="footer1.xml"/><Relationship Id="rId169" Type="http://schemas.openxmlformats.org/officeDocument/2006/relationships/footer" Target="footer6.xml"/><Relationship Id="rId33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55" Type="http://schemas.openxmlformats.org/officeDocument/2006/relationships/hyperlink" Target="https://www.iss.it/documents/20126/0/Rapporto+ISS+COVID+2_+Protezioni_REV+2.pdf/318ebe4a-6b1e-dc6e-fa19-434658a92df3?t=1589836417348" TargetMode="External"/><Relationship Id="rId376" Type="http://schemas.openxmlformats.org/officeDocument/2006/relationships/hyperlink" Target="https://www.miur.gov.it/documents/20182/2467413/Protocollo_sicurezza.pdf/292ee17f-75cd-3f43-82e0-373d69ece80f?t=1596709448986" TargetMode="External"/><Relationship Id="rId397" Type="http://schemas.openxmlformats.org/officeDocument/2006/relationships/hyperlink" Target="https://www.trovanorme.salute.gov.it/norme/dettaglioAtto?id=76082&amp;articolo=7" TargetMode="External"/><Relationship Id="rId4" Type="http://schemas.openxmlformats.org/officeDocument/2006/relationships/settings" Target="settings.xml"/><Relationship Id="rId180" Type="http://schemas.openxmlformats.org/officeDocument/2006/relationships/hyperlink" Target="http://www.protezionecivile.gov.it/attivita-rischi/rischio-sanitario/emergenze/coronavirus/verbali-comitato-tecnico-scientifico-coronavirus" TargetMode="External"/><Relationship Id="rId215" Type="http://schemas.openxmlformats.org/officeDocument/2006/relationships/hyperlink" Target="https://www.trovanorme.salute.gov.it/norme/renderNormsanPdf?anno=2020&amp;codLeg=73528&amp;parte=1%20&amp;serie=null" TargetMode="External"/><Relationship Id="rId236" Type="http://schemas.openxmlformats.org/officeDocument/2006/relationships/hyperlink" Target="https://www.trovanorme.salute.gov.it/norme/renderNormsanPdf?anno=2020&amp;codLeg=74021&amp;parte=1%20&amp;serie=null" TargetMode="External"/><Relationship Id="rId257" Type="http://schemas.openxmlformats.org/officeDocument/2006/relationships/hyperlink" Target="https://www.trovanorme.salute.gov.it/norme/renderNormsanPdf?anno=2020&amp;codLeg=72796&amp;parte=1%20&amp;serie=null" TargetMode="External"/><Relationship Id="rId27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01"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22" Type="http://schemas.openxmlformats.org/officeDocument/2006/relationships/hyperlink" Target="https://www.iss.it/rapporti-covid-19/-/asset_publisher/btw1J82wtYzH/content/id/5408678?" TargetMode="External"/><Relationship Id="rId443" Type="http://schemas.openxmlformats.org/officeDocument/2006/relationships/hyperlink" Target="https://www.ecdc.europa.eu/sites/default/files/documents/Guide-to-pandemic-preparedness-revised.pdf" TargetMode="External"/><Relationship Id="rId464" Type="http://schemas.openxmlformats.org/officeDocument/2006/relationships/hyperlink" Target="http://dx.doi.org/10.15585/mmwr.mm6939e2" TargetMode="External"/><Relationship Id="rId303" Type="http://schemas.openxmlformats.org/officeDocument/2006/relationships/hyperlink" Target="https://www.iss.it/rapporti-covid-19/-/asset_publisher/btw1J82wtYzH/content/id/5299930?" TargetMode="External"/><Relationship Id="rId485" Type="http://schemas.openxmlformats.org/officeDocument/2006/relationships/hyperlink" Target="https://www.aifa.gov.it/-/procedura-di-richiesta-per-il-farmaco-veklury-remdesivir-" TargetMode="External"/><Relationship Id="rId42" Type="http://schemas.openxmlformats.org/officeDocument/2006/relationships/image" Target="media/image27.png"/><Relationship Id="rId84" Type="http://schemas.openxmlformats.org/officeDocument/2006/relationships/image" Target="media/image60.png"/><Relationship Id="rId138" Type="http://schemas.openxmlformats.org/officeDocument/2006/relationships/image" Target="media/image112.png"/><Relationship Id="rId345" Type="http://schemas.openxmlformats.org/officeDocument/2006/relationships/hyperlink" Target="https://www.iss.it/documents/20126/0/Rapporto+ISS+COVID+2_+Protezioni_REV+2.pdf/318ebe4a-6b1e-dc6e-fa19-434658a92df3?t=1589836417348" TargetMode="External"/><Relationship Id="rId387" Type="http://schemas.openxmlformats.org/officeDocument/2006/relationships/hyperlink" Target="https://www.inail.it/cs/internet/docs/alg-pubbl-documento-tecnico-trasporto-pubblico-covid-2_6443146338089.pdf" TargetMode="External"/><Relationship Id="rId191" Type="http://schemas.openxmlformats.org/officeDocument/2006/relationships/hyperlink" Target="https://www.gazzettaufficiale.it/eli/id/2020/07/30/20G00112/sg" TargetMode="External"/><Relationship Id="rId205" Type="http://schemas.openxmlformats.org/officeDocument/2006/relationships/hyperlink" Target="http://www.protezionecivile.gov.it/attivita-rischi/rischio-sanitario/emergenze/coronavirus/verbali-comitato-tecnico-scientifico-coronavirus" TargetMode="External"/><Relationship Id="rId247" Type="http://schemas.openxmlformats.org/officeDocument/2006/relationships/hyperlink" Target="https://www.trovanorme.salute.gov.it/norme/renderNormsanPdf?anno=2020&amp;codLeg=74178&amp;parte=1%20&amp;serie=null" TargetMode="External"/><Relationship Id="rId412" Type="http://schemas.openxmlformats.org/officeDocument/2006/relationships/hyperlink" Target="https://www.iss.it/rapporti-covid-19/-/asset_publisher/btw1J82wtYzH/content/id/5332135?" TargetMode="External"/><Relationship Id="rId107" Type="http://schemas.openxmlformats.org/officeDocument/2006/relationships/image" Target="media/image83.png"/><Relationship Id="rId289" Type="http://schemas.openxmlformats.org/officeDocument/2006/relationships/hyperlink" Target="https://www.trovanorme.salute.gov.it/norme/dettaglioAtto?id=75709" TargetMode="External"/><Relationship Id="rId454" Type="http://schemas.openxmlformats.org/officeDocument/2006/relationships/hyperlink" Target="https://www.who.int/dg/speeches/detail/who-director-general-s-opening-remarks-at-the-media-briefing-on-covid-19---11-march-2020" TargetMode="External"/><Relationship Id="rId11" Type="http://schemas.openxmlformats.org/officeDocument/2006/relationships/hyperlink" Target="http://www.ics-shipping.org/free-resources" TargetMode="External"/><Relationship Id="rId53" Type="http://schemas.openxmlformats.org/officeDocument/2006/relationships/hyperlink" Target="http://www.miur.gov.it/documents/20182/0/doc02426720200803184633.pdf/95304f45-f961-bffc-5c6a-" TargetMode="External"/><Relationship Id="rId149" Type="http://schemas.openxmlformats.org/officeDocument/2006/relationships/footer" Target="footer2.xml"/><Relationship Id="rId314" Type="http://schemas.openxmlformats.org/officeDocument/2006/relationships/hyperlink" Target="https://www.iss.it/rapporti-covid-19/-/asset_publisher/btw1J82wtYzH/content/id/5416601?" TargetMode="External"/><Relationship Id="rId356" Type="http://schemas.openxmlformats.org/officeDocument/2006/relationships/hyperlink" Target="https://www.iss.it/rapporti-covid-19/-/asset_publisher/btw1J82wtYzH/content/id/5410629?" TargetMode="External"/><Relationship Id="rId39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95" Type="http://schemas.openxmlformats.org/officeDocument/2006/relationships/image" Target="media/image71.png"/><Relationship Id="rId160" Type="http://schemas.openxmlformats.org/officeDocument/2006/relationships/image" Target="media/image126.emf"/><Relationship Id="rId216" Type="http://schemas.openxmlformats.org/officeDocument/2006/relationships/hyperlink" Target="https://www.trovanorme.salute.gov.it/norme/renderNormsanPdf?anno=2020&amp;codLeg=73530&amp;parte=1%20&amp;serie=null" TargetMode="External"/><Relationship Id="rId423" Type="http://schemas.openxmlformats.org/officeDocument/2006/relationships/hyperlink" Target="https://www.iss.it/rapporti-covid-19/-/asset_publisher/btw1J82wtYzH/content/id/5419552?" TargetMode="External"/><Relationship Id="rId258" Type="http://schemas.openxmlformats.org/officeDocument/2006/relationships/hyperlink" Target="https://www.iss.it/rapporti-covid-19/-/asset_publisher/btw1J82wtYzH/content/id/5470148?" TargetMode="External"/><Relationship Id="rId465" Type="http://schemas.openxmlformats.org/officeDocument/2006/relationships/hyperlink" Target="https://www.euro.who.int/en/media-centre/events/events/2020/08/high-level-virtual-meeting-on-schooling-during-the-covid-19-pandemic" TargetMode="External"/><Relationship Id="rId22" Type="http://schemas.openxmlformats.org/officeDocument/2006/relationships/image" Target="media/image10.png"/><Relationship Id="rId64" Type="http://schemas.openxmlformats.org/officeDocument/2006/relationships/image" Target="media/image40.png"/><Relationship Id="rId118" Type="http://schemas.openxmlformats.org/officeDocument/2006/relationships/image" Target="media/image94.png"/><Relationship Id="rId325" Type="http://schemas.openxmlformats.org/officeDocument/2006/relationships/hyperlink" Target="https://www.inail.it/cs/internet/docs/alg-pubbl-rimodulazione-contenimento-covid19-sicurezza-lavoro.pdf" TargetMode="External"/><Relationship Id="rId36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171" Type="http://schemas.openxmlformats.org/officeDocument/2006/relationships/footer" Target="footer7.xml"/><Relationship Id="rId227" Type="http://schemas.openxmlformats.org/officeDocument/2006/relationships/hyperlink" Target="https://www.iss.it/rapporti-covid-19/-/asset_publisher/btw1J82wtYzH/content/id/5421459?" TargetMode="External"/><Relationship Id="rId269" Type="http://schemas.openxmlformats.org/officeDocument/2006/relationships/hyperlink" Target="https://www.trovanorme.salute.gov.it/norme/renderNormsanPdf?anno=2020&amp;codLeg=73187&amp;parte=1%20&amp;serie=null" TargetMode="External"/><Relationship Id="rId434" Type="http://schemas.openxmlformats.org/officeDocument/2006/relationships/hyperlink" Target="https://www.trovanorme.salute.gov.it/norme/renderNormsanPdf?anno=2020&amp;codLeg=73706&amp;parte=1%20&amp;serie=null" TargetMode="External"/><Relationship Id="rId476" Type="http://schemas.openxmlformats.org/officeDocument/2006/relationships/hyperlink" Target="https://doi.org/10.1016/S1473-3099(20)30362-5" TargetMode="External"/><Relationship Id="rId33" Type="http://schemas.openxmlformats.org/officeDocument/2006/relationships/image" Target="media/image18.png"/><Relationship Id="rId129" Type="http://schemas.openxmlformats.org/officeDocument/2006/relationships/image" Target="media/image103.png"/><Relationship Id="rId280" Type="http://schemas.openxmlformats.org/officeDocument/2006/relationships/hyperlink" Target="https://www.gazzettaufficiale.it/eli/id/2020/07/14/20A03814/sg" TargetMode="External"/><Relationship Id="rId336" Type="http://schemas.openxmlformats.org/officeDocument/2006/relationships/hyperlink" Target="https://www.gazzettaufficiale.it/eli/id/2020/08/08/20A04399/sg" TargetMode="External"/><Relationship Id="rId75" Type="http://schemas.openxmlformats.org/officeDocument/2006/relationships/image" Target="media/image51.png"/><Relationship Id="rId140" Type="http://schemas.openxmlformats.org/officeDocument/2006/relationships/image" Target="media/image114.png"/><Relationship Id="rId182" Type="http://schemas.openxmlformats.org/officeDocument/2006/relationships/hyperlink" Target="http://www.protezionecivile.gov.it/attivita-rischi/rischio-sanitario/emergenze/coronavirus/verbali-comitato-tecnico-scientifico-coronavirus" TargetMode="External"/><Relationship Id="rId378" Type="http://schemas.openxmlformats.org/officeDocument/2006/relationships/hyperlink" Target="https://www.trovanorme.salute.gov.it/norme/dettaglioAtto?id=76082&amp;articolo=6" TargetMode="External"/><Relationship Id="rId40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6" Type="http://schemas.openxmlformats.org/officeDocument/2006/relationships/footnotes" Target="footnotes.xml"/><Relationship Id="rId238" Type="http://schemas.openxmlformats.org/officeDocument/2006/relationships/hyperlink" Target="https://raw.githubusercontent.com/pcm-dpc/COVID-19-Verbali-CTS/master/2020-04/covid-19-cts-verbale-063-20200430.pdf" TargetMode="External"/><Relationship Id="rId445" Type="http://schemas.openxmlformats.org/officeDocument/2006/relationships/hyperlink" Target="https://www.aei.org/wp-content/uploads/2020/03/National-Coronavirus-Response-a-Road-Map-to-Recovering-2.pdf" TargetMode="External"/><Relationship Id="rId487" Type="http://schemas.openxmlformats.org/officeDocument/2006/relationships/hyperlink" Target="https://www.roche.com/investors/updates/inv-update-2020-07-29.htm" TargetMode="External"/><Relationship Id="rId291" Type="http://schemas.openxmlformats.org/officeDocument/2006/relationships/hyperlink" Target="https://www.inail.it/cs/internet/docs/alg-pubbl-doc-tecn-ipotesi-rimod-parrucchieri-trat-estetici.pdf" TargetMode="External"/><Relationship Id="rId30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4" Type="http://schemas.microsoft.com/office/2011/relationships/commentsExtended" Target="commentsExtended.xml"/><Relationship Id="rId86" Type="http://schemas.openxmlformats.org/officeDocument/2006/relationships/image" Target="media/image62.png"/><Relationship Id="rId151" Type="http://schemas.openxmlformats.org/officeDocument/2006/relationships/header" Target="header1.xml"/><Relationship Id="rId389" Type="http://schemas.openxmlformats.org/officeDocument/2006/relationships/hyperlink" Target="https://www.gazzettaufficiale.it/atto/serie_generale/caricaArticolo?art.progressivo=0&amp;art.idArticolo=1&amp;art.versione=1&amp;art.codiceRedazionale=20A03194&amp;art.dataPubblicazioneGazzetta=2020-06-11&amp;art.idGruppo=0&amp;art.idSottoArticolo1=10&amp;art.idSottoArticolo=1&amp;art.flagTipoArticolo=15" TargetMode="External"/><Relationship Id="rId193" Type="http://schemas.openxmlformats.org/officeDocument/2006/relationships/hyperlink" Target="http://www.protezionecivile.gov.it/attivita-rischi/rischio-sanitario/emergenze/coronavirus/verbali-comitato-tecnico-scientifico-coronavirus" TargetMode="External"/><Relationship Id="rId207" Type="http://schemas.openxmlformats.org/officeDocument/2006/relationships/hyperlink" Target="https://www.iss.it/rapporti-covid-19/-/asset_publisher/btw1J82wtYzH/content/id/5418186?" TargetMode="External"/><Relationship Id="rId249" Type="http://schemas.openxmlformats.org/officeDocument/2006/relationships/hyperlink" Target="https://www.iss.it/rapporti-covid-19/-/asset_publisher/btw1J82wtYzH/content/id/5425703?_com_liferay_asset_publisher_web_portlet_AssetPublisherPortlet_INSTANCE_btw1J82wtYzH_redirect=https%3A%2F%2Fwww.iss.it%2Frapporti-covid-19%3Fp_p_id%3Dcom_liferay_asset_publisher_web_portlet_AssetPublisherPortlet_INSTANCE_btw1J82wtYzH%26p_p_lifecycle%3D0%26p_p_state%3Dnormal%26p_p_mode%3Dview%26_com_liferay_asset_publisher_web_portlet_AssetPublisherPortlet_INSTANCE_btw1J82wtYzH_cur%3D0%26p_r_p_resetCur%3Dfalse%26_com_liferay_asset_publisher_web_portlet_AssetPublisherPortlet_INSTANCE_btw1J82wtYzH_assetEntryId%3D5425703" TargetMode="External"/><Relationship Id="rId414" Type="http://schemas.openxmlformats.org/officeDocument/2006/relationships/hyperlink" Target="https://www.trovanorme.salute.gov.it/norme/renderNormsanPdf?anno=2020&amp;codLeg=73753&amp;parte=1%20&amp;serie=null" TargetMode="External"/><Relationship Id="rId456" Type="http://schemas.openxmlformats.org/officeDocument/2006/relationships/hyperlink" Target="http://opendatadpc.maps.arcgis.com/apps/opsdashboard/index.html" TargetMode="External"/><Relationship Id="rId13" Type="http://schemas.openxmlformats.org/officeDocument/2006/relationships/image" Target="media/image1.png"/><Relationship Id="rId109" Type="http://schemas.openxmlformats.org/officeDocument/2006/relationships/image" Target="media/image85.png"/><Relationship Id="rId260" Type="http://schemas.openxmlformats.org/officeDocument/2006/relationships/hyperlink" Target="https://www.trovanorme.salute.gov.it/norme/renderNormsanPdf?anno=2020&amp;codLeg=73669&amp;parte=1%20&amp;serie=null" TargetMode="External"/><Relationship Id="rId316" Type="http://schemas.openxmlformats.org/officeDocument/2006/relationships/hyperlink" Target="https://www.iss.it/rapporti-covid-19/-/asset_publisher/btw1J82wtYzH/content/id/5322701?" TargetMode="External"/><Relationship Id="rId55" Type="http://schemas.openxmlformats.org/officeDocument/2006/relationships/image" Target="media/image31.png"/><Relationship Id="rId97" Type="http://schemas.openxmlformats.org/officeDocument/2006/relationships/image" Target="media/image73.png"/><Relationship Id="rId120" Type="http://schemas.openxmlformats.org/officeDocument/2006/relationships/image" Target="media/image96.png"/><Relationship Id="rId358" Type="http://schemas.openxmlformats.org/officeDocument/2006/relationships/hyperlink" Target="https://www.iss.it/rapporti-covid-19/-/asset_publisher/btw1J82wtYzH/content/id/5424045?" TargetMode="External"/><Relationship Id="rId162" Type="http://schemas.openxmlformats.org/officeDocument/2006/relationships/image" Target="media/image128.emf"/><Relationship Id="rId218" Type="http://schemas.openxmlformats.org/officeDocument/2006/relationships/hyperlink" Target="https://www.trovanorme.salute.gov.it/norme/renderNormsanPdf?anno=2020&amp;codLeg=74348&amp;parte=1%20&amp;serie=null" TargetMode="External"/><Relationship Id="rId425" Type="http://schemas.openxmlformats.org/officeDocument/2006/relationships/hyperlink" Target="http://www.salute.gov.it/imgs/C_17_pagineAree_5373_4_file.pdf" TargetMode="External"/><Relationship Id="rId467" Type="http://schemas.openxmlformats.org/officeDocument/2006/relationships/hyperlink" Target="https://apps.who.int/iris/bitstream/handle/10665/334167/WHO-EURO-2020-1073-408190-55167-eng.pdf" TargetMode="External"/><Relationship Id="rId271" Type="http://schemas.openxmlformats.org/officeDocument/2006/relationships/hyperlink" Target="https://www.trovanorme.salute.gov.it/norme/renderNormsanPdf?anno=2020&amp;codLeg=72853&amp;parte=1%20&amp;serie=null" TargetMode="External"/><Relationship Id="rId66" Type="http://schemas.openxmlformats.org/officeDocument/2006/relationships/image" Target="media/image42.png"/><Relationship Id="rId131" Type="http://schemas.openxmlformats.org/officeDocument/2006/relationships/image" Target="media/image105.png"/><Relationship Id="rId32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69" Type="http://schemas.openxmlformats.org/officeDocument/2006/relationships/hyperlink" Target="https://www.miur.gov.it/documents/20182/0/Verbale+n.+90+riunione+CTS+del+22+giugno+2020_+STRALCIO+CTS.pdf/75993438-9abc-b6f9-5b14-37d7b7892b9b?t=1596095168730" TargetMode="External"/><Relationship Id="rId173" Type="http://schemas.openxmlformats.org/officeDocument/2006/relationships/image" Target="media/image133.emf"/><Relationship Id="rId229" Type="http://schemas.openxmlformats.org/officeDocument/2006/relationships/hyperlink" Target="https://www.trovanorme.salute.gov.it/norme/renderNormsanPdf?anno=2020&amp;codLeg=73775&amp;parte=1%20&amp;serie=null" TargetMode="External"/><Relationship Id="rId380" Type="http://schemas.openxmlformats.org/officeDocument/2006/relationships/hyperlink" Target="https://www.gazzettaufficiale.it/eli/id/2020/05/17/20A02717/sg" TargetMode="External"/><Relationship Id="rId436" Type="http://schemas.openxmlformats.org/officeDocument/2006/relationships/hyperlink" Target="https://www.who.int/docs/default-source/coronaviruse/covid-strategy-update-14april2020.pdf?sfvrsn=29da3ba0_19" TargetMode="External"/><Relationship Id="rId240" Type="http://schemas.openxmlformats.org/officeDocument/2006/relationships/hyperlink" Target="https://www.iss.it/rapporti-covid-19/-/asset_publisher/btw1J82wtYzH/content/id/5343825?" TargetMode="External"/><Relationship Id="rId478" Type="http://schemas.openxmlformats.org/officeDocument/2006/relationships/hyperlink" Target="https://www.inail.it/cs/internet/docs/alg-pubbl-doc-tecn-ipotesi-rimod-parrucchieri-trat-estetici.pdf" TargetMode="External"/><Relationship Id="rId35" Type="http://schemas.openxmlformats.org/officeDocument/2006/relationships/image" Target="media/image20.png"/><Relationship Id="rId77" Type="http://schemas.openxmlformats.org/officeDocument/2006/relationships/image" Target="media/image53.png"/><Relationship Id="rId100" Type="http://schemas.openxmlformats.org/officeDocument/2006/relationships/image" Target="media/image76.png"/><Relationship Id="rId282"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38" Type="http://schemas.openxmlformats.org/officeDocument/2006/relationships/hyperlink" Target="https://www.trovanorme.salute.gov.it/norme/dettaglioAtto?id=75696" TargetMode="External"/><Relationship Id="rId8" Type="http://schemas.openxmlformats.org/officeDocument/2006/relationships/hyperlink" Target="http://www.who.int/gpsc/5may/Guide_to_Local_Production.pdf)" TargetMode="External"/><Relationship Id="rId142" Type="http://schemas.openxmlformats.org/officeDocument/2006/relationships/image" Target="media/image116.png"/><Relationship Id="rId184" Type="http://schemas.openxmlformats.org/officeDocument/2006/relationships/hyperlink" Target="http://www.protezionecivile.gov.it/attivita-rischi/rischio-sanitario/emergenze/coronavirus/verbali-comitato-tecnico-scientifico-coronavirus" TargetMode="External"/><Relationship Id="rId391" Type="http://schemas.openxmlformats.org/officeDocument/2006/relationships/hyperlink" Target="https://www.trovanorme.salute.gov.it/norme/dettaglioAtto?id=76082&amp;articolo=4" TargetMode="External"/><Relationship Id="rId405" Type="http://schemas.openxmlformats.org/officeDocument/2006/relationships/hyperlink" Target="https://www.trovanorme.salute.gov.it/norme/renderNormsanPdf?anno=2020&amp;codLeg=73667&amp;parte=1%20&amp;serie=null" TargetMode="External"/><Relationship Id="rId447" Type="http://schemas.openxmlformats.org/officeDocument/2006/relationships/hyperlink" Target="https://www.trovanorme.salute.gov.it/norme/renderNormsanPdf?anno=2020&amp;codLeg=72796&amp;parte=1%20&amp;serie=null" TargetMode="External"/><Relationship Id="rId251" Type="http://schemas.openxmlformats.org/officeDocument/2006/relationships/hyperlink" Target="https://www.trovanorme.salute.gov.it/norme/renderNormsanPdf?anno=2020&amp;codLeg=73669&amp;parte=1%20&amp;serie=null" TargetMode="External"/><Relationship Id="rId489" Type="http://schemas.openxmlformats.org/officeDocument/2006/relationships/hyperlink" Target="https://portale.fnomceo.it/wp-content/uploads/2020/05/Copia_DocPrincipale_Circolare_Rete_Ospedaliera_-_28.5.2020.pdf" TargetMode="External"/><Relationship Id="rId46" Type="http://schemas.openxmlformats.org/officeDocument/2006/relationships/image" Target="media/image28.png"/><Relationship Id="rId293" Type="http://schemas.openxmlformats.org/officeDocument/2006/relationships/hyperlink" Target="https://www.iss.it/rapporti-covid-19/-/asset_publisher/btw1J82wtYzH/content/id/5423743?" TargetMode="External"/><Relationship Id="rId307" Type="http://schemas.openxmlformats.org/officeDocument/2006/relationships/hyperlink" Target="https://www.iss.it/rapporti-covid-19/-/asset_publisher/btw1J82wtYzH/content/id/5371609?" TargetMode="External"/><Relationship Id="rId34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88" Type="http://schemas.openxmlformats.org/officeDocument/2006/relationships/image" Target="media/image64.png"/><Relationship Id="rId111" Type="http://schemas.openxmlformats.org/officeDocument/2006/relationships/image" Target="media/image87.png"/><Relationship Id="rId153" Type="http://schemas.openxmlformats.org/officeDocument/2006/relationships/footer" Target="footer4.xml"/><Relationship Id="rId195" Type="http://schemas.openxmlformats.org/officeDocument/2006/relationships/hyperlink" Target="https://www.iss.it/rapporti-covid-19/-/asset_publisher/btw1J82wtYzH/content/id/5463370?" TargetMode="External"/><Relationship Id="rId209" Type="http://schemas.openxmlformats.org/officeDocument/2006/relationships/hyperlink" Target="http://www.protezionecivile.gov.it/attivita-rischi/rischio-sanitario/emergenze/coronavirus/verbali-comitato-tecnico-scientifico-coronavirus" TargetMode="External"/><Relationship Id="rId360" Type="http://schemas.openxmlformats.org/officeDocument/2006/relationships/hyperlink" Target="http://www.anica.it/allegati/Protocollo_Sicurezza_CineAudiovisivo_7luglio2020.pdf" TargetMode="External"/><Relationship Id="rId416" Type="http://schemas.openxmlformats.org/officeDocument/2006/relationships/hyperlink" Target="https://www.trovanorme.salute.gov.it/norme/renderNormsanPdf?anno=2020&amp;codLeg=73787&amp;parte=1%20&amp;serie=null" TargetMode="External"/><Relationship Id="rId220" Type="http://schemas.openxmlformats.org/officeDocument/2006/relationships/hyperlink" Target="https://www.trovanorme.salute.gov.it/norme/renderNormsanPdf?anno=2020&amp;codLeg=75670&amp;parte=1%20&amp;serie=null" TargetMode="External"/><Relationship Id="rId458" Type="http://schemas.openxmlformats.org/officeDocument/2006/relationships/hyperlink" Target="https://www.trovanorme.salute.gov.it/norme/renderNormsanPdf?anno=2020&amp;codLeg=73981&amp;parte=1%20&amp;serie=null" TargetMode="External"/><Relationship Id="rId15" Type="http://schemas.openxmlformats.org/officeDocument/2006/relationships/image" Target="media/image3.png"/><Relationship Id="rId57" Type="http://schemas.openxmlformats.org/officeDocument/2006/relationships/image" Target="media/image33.png"/><Relationship Id="rId262" Type="http://schemas.openxmlformats.org/officeDocument/2006/relationships/hyperlink" Target="https://www.iss.it/rapporti-covid-19/-/asset_publisher/btw1J82wtYzH/content/id/5414058?" TargetMode="External"/><Relationship Id="rId318" Type="http://schemas.openxmlformats.org/officeDocument/2006/relationships/hyperlink" Target="https://www.iss.it/rapporti-covid-19/-/asset_publisher/btw1J82wtYzH/content/id/5348216?" TargetMode="External"/><Relationship Id="rId99" Type="http://schemas.openxmlformats.org/officeDocument/2006/relationships/image" Target="media/image75.png"/><Relationship Id="rId122" Type="http://schemas.openxmlformats.org/officeDocument/2006/relationships/hyperlink" Target="http://www.iss.it/rapporti-covid-19" TargetMode="External"/><Relationship Id="rId164" Type="http://schemas.openxmlformats.org/officeDocument/2006/relationships/hyperlink" Target="https://www.esicm.org/european-commission-c19-space-information-webinar/" TargetMode="External"/><Relationship Id="rId371" Type="http://schemas.openxmlformats.org/officeDocument/2006/relationships/hyperlink" Target="https://www.miur.gov.it/documents/20182/0/DOCUMENTO+TECNICO+SULL%E2%80%99IPOTESI+DI+RIMODULAZIONE+DELLE+MISURE+CONTENITIVE+NEL+SETTORE+SCOLASTICO.pdf/10804054-46fb-5292-aa0d-e9d70e9ab1fe?t=1596095169134" TargetMode="External"/><Relationship Id="rId427" Type="http://schemas.openxmlformats.org/officeDocument/2006/relationships/hyperlink" Target="http://www.protezionecivile.gov.it/attivita-rischi/rischio-sanitario/emergenze/coronavirus/verbali-comitato-tecnico-scientifico-coronavirus" TargetMode="External"/><Relationship Id="rId469" Type="http://schemas.openxmlformats.org/officeDocument/2006/relationships/hyperlink" Target="https://ec.europa.eu/info/sites/info/files/communication_-_short-term_eu_health_preparedness.pdf" TargetMode="External"/><Relationship Id="rId231" Type="http://schemas.openxmlformats.org/officeDocument/2006/relationships/hyperlink" Target="http://www.protezionecivile.gov.it/attivita-rischi/rischio-sanitario/emergenze/coronavirus/verbali-comitato-tecnico-scientifico-coronavirus" TargetMode="External"/><Relationship Id="rId273" Type="http://schemas.openxmlformats.org/officeDocument/2006/relationships/hyperlink" Target="https://www.trovanorme.salute.gov.it/norme/renderNormsanPdf?anno=2020&amp;codLeg=73799&amp;parte=1%20&amp;serie=null" TargetMode="External"/><Relationship Id="rId32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80" Type="http://schemas.openxmlformats.org/officeDocument/2006/relationships/hyperlink" Target="http://www.governo.it/it/cscovid19" TargetMode="External"/><Relationship Id="rId68" Type="http://schemas.openxmlformats.org/officeDocument/2006/relationships/image" Target="media/image44.png"/><Relationship Id="rId133" Type="http://schemas.openxmlformats.org/officeDocument/2006/relationships/image" Target="media/image107.png"/><Relationship Id="rId175" Type="http://schemas.openxmlformats.org/officeDocument/2006/relationships/image" Target="media/image135.emf"/><Relationship Id="rId340" Type="http://schemas.openxmlformats.org/officeDocument/2006/relationships/hyperlink" Target="https://www.trovanorme.salute.gov.it/norme/renderNormsanPdf?anno=2020&amp;codLeg=73684&amp;parte=1%20&amp;serie=null" TargetMode="External"/><Relationship Id="rId200" Type="http://schemas.openxmlformats.org/officeDocument/2006/relationships/hyperlink" Target="http://www.salute.gov.it/imgs/C_17_pagineAree_5373_6_file.pdf" TargetMode="External"/><Relationship Id="rId382" Type="http://schemas.openxmlformats.org/officeDocument/2006/relationships/hyperlink" Target="https://www.trovanorme.salute.gov.it/norme/renderNormsanPdf?anno=2020&amp;codLeg=74563&amp;parte=1%20&amp;serie=null" TargetMode="External"/><Relationship Id="rId438" Type="http://schemas.openxmlformats.org/officeDocument/2006/relationships/hyperlink" Target="https://www.epicentro.iss.it/coronavirus/sars-cov-2-dashboard" TargetMode="External"/><Relationship Id="rId242" Type="http://schemas.openxmlformats.org/officeDocument/2006/relationships/hyperlink" Target="https://www.inail.it/cs/internet/docs/alg-pubbl-covid-19-operatori-sanitari-seconda-versione.pdf" TargetMode="External"/><Relationship Id="rId28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91" Type="http://schemas.openxmlformats.org/officeDocument/2006/relationships/hyperlink" Target="https://www.gazzettaufficiale.it/eli/id/2020/05/17/20A02717/sg" TargetMode="External"/><Relationship Id="rId37" Type="http://schemas.openxmlformats.org/officeDocument/2006/relationships/image" Target="media/image22.png"/><Relationship Id="rId79" Type="http://schemas.openxmlformats.org/officeDocument/2006/relationships/image" Target="media/image55.png"/><Relationship Id="rId102" Type="http://schemas.openxmlformats.org/officeDocument/2006/relationships/image" Target="media/image78.png"/><Relationship Id="rId144" Type="http://schemas.openxmlformats.org/officeDocument/2006/relationships/image" Target="media/image118.png"/><Relationship Id="rId90" Type="http://schemas.openxmlformats.org/officeDocument/2006/relationships/image" Target="media/image66.png"/><Relationship Id="rId186" Type="http://schemas.openxmlformats.org/officeDocument/2006/relationships/hyperlink" Target="https://www.iss.it/rapporti-covid-19/-/asset_publisher/btw1J82wtYzH/content/id/5322990?" TargetMode="External"/><Relationship Id="rId351" Type="http://schemas.openxmlformats.org/officeDocument/2006/relationships/hyperlink" Target="https://www.trovanorme.salute.gov.it/norme/renderNormsanPdf?anno=2020&amp;codLeg=73956&amp;parte=1%20&amp;serie=null" TargetMode="External"/><Relationship Id="rId39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07" Type="http://schemas.openxmlformats.org/officeDocument/2006/relationships/hyperlink" Target="https://www.iss.it/rapporti-covid-19/-/asset_publisher/btw1J82wtYzH/content/id/5407248?" TargetMode="External"/><Relationship Id="rId449" Type="http://schemas.openxmlformats.org/officeDocument/2006/relationships/hyperlink" Target="https://www.trovanorme.salute.gov.it/norme/render%20NormsanPdf?anno=2020&amp;codLeg=73799&amp;parte=1%20&amp;serie=null" TargetMode="External"/><Relationship Id="rId211" Type="http://schemas.openxmlformats.org/officeDocument/2006/relationships/hyperlink" Target="https://www.trovanorme.salute.gov.it/norme/renderNormsanPdf?anno=2020&amp;codLeg=73751&amp;parte=1%20&amp;serie=null" TargetMode="External"/><Relationship Id="rId253" Type="http://schemas.openxmlformats.org/officeDocument/2006/relationships/hyperlink" Target="https://www.trovanorme.salute.gov.it/norme/renderNormsanPdf?anno=2020&amp;codLeg=73195&amp;parte=1%20&amp;serie=null" TargetMode="External"/><Relationship Id="rId295" Type="http://schemas.openxmlformats.org/officeDocument/2006/relationships/hyperlink" Target="https://www.trovanorme.salute.gov.it/norme/renderNormsanPdf?anno=2020&amp;codLeg=73704&amp;parte=1%20&amp;serie=null" TargetMode="External"/><Relationship Id="rId309" Type="http://schemas.openxmlformats.org/officeDocument/2006/relationships/hyperlink" Target="https://www.iss.it/rapporti-covid-19/-/asset_publisher/btw1J82wtYzH/content/id/5392909?" TargetMode="External"/><Relationship Id="rId460" Type="http://schemas.openxmlformats.org/officeDocument/2006/relationships/hyperlink" Target="https://www.inail.it/cs/internet/docs/alg-pubbl-documento-tecnico-trasporto-pubblico-covid-2_6443146338089.pdf" TargetMode="External"/><Relationship Id="rId48" Type="http://schemas.openxmlformats.org/officeDocument/2006/relationships/image" Target="media/image29.png"/><Relationship Id="rId113" Type="http://schemas.openxmlformats.org/officeDocument/2006/relationships/image" Target="media/image89.png"/><Relationship Id="rId320" Type="http://schemas.openxmlformats.org/officeDocument/2006/relationships/hyperlink" Target="https://www.trovanorme.salute.gov.it/norme/renderNormsanPdf?anno=2020&amp;codLeg=73875&amp;parte=1%20&amp;serie=null" TargetMode="External"/><Relationship Id="rId155" Type="http://schemas.openxmlformats.org/officeDocument/2006/relationships/footer" Target="footer5.xml"/><Relationship Id="rId197" Type="http://schemas.openxmlformats.org/officeDocument/2006/relationships/hyperlink" Target="https://www.trovanorme.salute.gov.it/norme/renderNormsanPdf?anno=2020&amp;codLeg=74374&amp;parte=1%20&amp;serie=null" TargetMode="External"/><Relationship Id="rId362" Type="http://schemas.openxmlformats.org/officeDocument/2006/relationships/hyperlink" Target="https://www.gazzettaufficiale.it/eli/id/2020/04/27/20A02352/sg" TargetMode="External"/><Relationship Id="rId418" Type="http://schemas.openxmlformats.org/officeDocument/2006/relationships/hyperlink" Target="http://www.protezionecivile.gov.it/attivita-rischi/rischio-sanitario/emergenze/coronavirus/verbali-comitato-tecnico-scientifico-coronavirus" TargetMode="External"/><Relationship Id="rId222" Type="http://schemas.openxmlformats.org/officeDocument/2006/relationships/hyperlink" Target="https://www.iss.it/rapporti-covid-19/-/asset_publisher/btw1J82wtYzH/content/id/5419446?" TargetMode="External"/><Relationship Id="rId264" Type="http://schemas.openxmlformats.org/officeDocument/2006/relationships/hyperlink" Target="https://www.iss.it/rapporti-covid-19/-/asset_publisher/btw1J82wtYzH/content/id/5355431?" TargetMode="External"/><Relationship Id="rId471" Type="http://schemas.openxmlformats.org/officeDocument/2006/relationships/hyperlink" Target="https://www.iss.it/rapporti-covid-19/-/asset_publisher/btw1J82wtYzH/content/id/5470148" TargetMode="External"/><Relationship Id="rId17" Type="http://schemas.openxmlformats.org/officeDocument/2006/relationships/image" Target="media/image5.png"/><Relationship Id="rId59" Type="http://schemas.openxmlformats.org/officeDocument/2006/relationships/image" Target="media/image35.png"/><Relationship Id="rId124" Type="http://schemas.openxmlformats.org/officeDocument/2006/relationships/image" Target="media/image98.jpeg"/><Relationship Id="rId70" Type="http://schemas.openxmlformats.org/officeDocument/2006/relationships/image" Target="media/image46.png"/><Relationship Id="rId166" Type="http://schemas.openxmlformats.org/officeDocument/2006/relationships/image" Target="media/image131.emf"/><Relationship Id="rId331"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73" Type="http://schemas.openxmlformats.org/officeDocument/2006/relationships/hyperlink" Target="https://www.miur.gov.it/documents/20182/0/verbale++CTS+n.94+del+07-07-2020-+stralcio.pdf/ef4db1df-dfde-f10a-d3e3-04741ba50cd9?t=1596095168411" TargetMode="External"/><Relationship Id="rId429" Type="http://schemas.openxmlformats.org/officeDocument/2006/relationships/hyperlink" Target="http://www.protezionecivile.gov.it/attivita-rischi/rischio-sanitario/emergenze/coronavirus/verbali-comitato-tecnico-scientifico-coronavirus" TargetMode="External"/><Relationship Id="rId1" Type="http://schemas.openxmlformats.org/officeDocument/2006/relationships/customXml" Target="../customXml/item1.xml"/><Relationship Id="rId233" Type="http://schemas.openxmlformats.org/officeDocument/2006/relationships/hyperlink" Target="https://www.trovanorme.salute.gov.it/norme/dettaglioAtto?id=76115" TargetMode="External"/><Relationship Id="rId440" Type="http://schemas.openxmlformats.org/officeDocument/2006/relationships/hyperlink" Target="https://www.thelancet.com/journals/laninf/article/PIIS1473-3099(20)30232-2/abstract" TargetMode="External"/><Relationship Id="rId28" Type="http://schemas.openxmlformats.org/officeDocument/2006/relationships/image" Target="media/image13.png"/><Relationship Id="rId275" Type="http://schemas.openxmlformats.org/officeDocument/2006/relationships/hyperlink" Target="https://www.iss.it/rapporti-covid-19/-/asset_publisher/btw1J82wtYzH/content/id/5333009?" TargetMode="External"/><Relationship Id="rId300"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82" Type="http://schemas.openxmlformats.org/officeDocument/2006/relationships/hyperlink" Target="https://files.covid19treatmentguidelines.nih.gov/guidelines/covid19treatmentguidelines.pdf" TargetMode="External"/><Relationship Id="rId81" Type="http://schemas.openxmlformats.org/officeDocument/2006/relationships/image" Target="media/image57.png"/><Relationship Id="rId135" Type="http://schemas.openxmlformats.org/officeDocument/2006/relationships/image" Target="media/image109.png"/><Relationship Id="rId177" Type="http://schemas.openxmlformats.org/officeDocument/2006/relationships/image" Target="media/image137.emf"/><Relationship Id="rId342" Type="http://schemas.openxmlformats.org/officeDocument/2006/relationships/hyperlink" Target="http://www.salute.gov.it/imgs/C_17_pagineAree_5373_2_file.pdf" TargetMode="External"/><Relationship Id="rId38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02" Type="http://schemas.openxmlformats.org/officeDocument/2006/relationships/hyperlink" Target="http://www.protezionecivile.gov.it/attivita-rischi/rischio-sanitario/emergenze/coronavirus/verbali-comitato-tecnico-scientifico-coronavirus" TargetMode="External"/><Relationship Id="rId244" Type="http://schemas.openxmlformats.org/officeDocument/2006/relationships/hyperlink" Target="https://www.iss.it/rapporti-covid-19/-/asset_publisher/btw1J82wtYzH/content/id/5418210?" TargetMode="External"/><Relationship Id="rId39" Type="http://schemas.openxmlformats.org/officeDocument/2006/relationships/image" Target="media/image24.png"/><Relationship Id="rId286" Type="http://schemas.openxmlformats.org/officeDocument/2006/relationships/hyperlink" Target="https://dait.interno.gov.it/documenti/circ-min-salute-voto-covid-19-14-08-2020.pdf" TargetMode="External"/><Relationship Id="rId451" Type="http://schemas.openxmlformats.org/officeDocument/2006/relationships/hyperlink" Target="https://www.euro.who.int/en/health-topics/health-emergencies/coronavirus-covid-19/news/news/2020/2/joint-who-and-ecdc-mission-in-italy-to-support-covid-19-control-and-prevention-efforts" TargetMode="External"/><Relationship Id="rId493" Type="http://schemas.openxmlformats.org/officeDocument/2006/relationships/fontTable" Target="fontTable.xml"/><Relationship Id="rId50" Type="http://schemas.openxmlformats.org/officeDocument/2006/relationships/hyperlink" Target="http://www.istat.it/it/files//2020/08/ReportPrimiRisultatiIndagineSiero.pdf" TargetMode="External"/><Relationship Id="rId104" Type="http://schemas.openxmlformats.org/officeDocument/2006/relationships/image" Target="media/image80.png"/><Relationship Id="rId146" Type="http://schemas.openxmlformats.org/officeDocument/2006/relationships/image" Target="media/image120.png"/><Relationship Id="rId188" Type="http://schemas.openxmlformats.org/officeDocument/2006/relationships/hyperlink" Target="https://www.trovanorme.salute.gov.it/norme/renderNormsanPdf?anno=2020&amp;codLeg=76164&amp;parte=1%20&amp;serie=null" TargetMode="External"/><Relationship Id="rId311" Type="http://schemas.openxmlformats.org/officeDocument/2006/relationships/hyperlink" Target="https://www.iss.it/rapporti-covid-19/-/asset_publisher/btw1J82wtYzH/content/id/5405838?" TargetMode="External"/><Relationship Id="rId353" Type="http://schemas.openxmlformats.org/officeDocument/2006/relationships/hyperlink" Target="https://www.gazzettaufficiale.it/eli/id/2020/03/17/20G00034/sg" TargetMode="External"/><Relationship Id="rId395" Type="http://schemas.openxmlformats.org/officeDocument/2006/relationships/hyperlink" Target="https://www.gazzettaufficiale.it/eli/id/2020/08/08/20A04399/sg" TargetMode="External"/><Relationship Id="rId409" Type="http://schemas.openxmlformats.org/officeDocument/2006/relationships/hyperlink" Target="https://www.iss.it/rapporti-covid-19/-/asset_publisher/btw1J82wtYzH/content/id/5312026?" TargetMode="External"/><Relationship Id="rId92" Type="http://schemas.openxmlformats.org/officeDocument/2006/relationships/image" Target="media/image68.png"/><Relationship Id="rId213" Type="http://schemas.openxmlformats.org/officeDocument/2006/relationships/hyperlink" Target="https://www.trovanorme.salute.gov.it/norme/renderNormsanPdf?anno=2020&amp;codLeg=74572&amp;parte=1%20&amp;serie=null" TargetMode="External"/><Relationship Id="rId420" Type="http://schemas.openxmlformats.org/officeDocument/2006/relationships/hyperlink" Target="https://www.iss.it/rapporti-covid-19/-/asset_publisher/btw1J82wtYzH/content/id/5421215?" TargetMode="External"/><Relationship Id="rId255" Type="http://schemas.openxmlformats.org/officeDocument/2006/relationships/hyperlink" Target="https://www.trovanorme.salute.gov.it/norme/renderNormsanPdf?anno=2020&amp;codLeg=73458&amp;parte=1%20&amp;serie=null" TargetMode="External"/><Relationship Id="rId297" Type="http://schemas.openxmlformats.org/officeDocument/2006/relationships/hyperlink" Target="https://www.trovanorme.salute.gov.it/norme/renderNormsanPdf?anno=2020&amp;codLeg=73770&amp;parte=1%20&amp;serie=null" TargetMode="External"/><Relationship Id="rId462" Type="http://schemas.openxmlformats.org/officeDocument/2006/relationships/hyperlink" Target="http://www.salute.gov.it/portale/documentazione/p6_2_2_1.jsp?lingua=italiano&amp;id=2944" TargetMode="External"/><Relationship Id="rId115" Type="http://schemas.openxmlformats.org/officeDocument/2006/relationships/image" Target="media/image91.png"/><Relationship Id="rId157" Type="http://schemas.openxmlformats.org/officeDocument/2006/relationships/image" Target="media/image123.emf"/><Relationship Id="rId322" Type="http://schemas.openxmlformats.org/officeDocument/2006/relationships/hyperlink" Target="https://www.trovanorme.salute.gov.it/norme/renderNormsanPdf?anno=2020&amp;codLeg=73965&amp;parte=1%20&amp;serie=null" TargetMode="External"/><Relationship Id="rId36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61" Type="http://schemas.openxmlformats.org/officeDocument/2006/relationships/image" Target="media/image37.png"/><Relationship Id="rId199" Type="http://schemas.openxmlformats.org/officeDocument/2006/relationships/hyperlink" Target="https://www.gazzettaufficiale.it/eli/id/2020/04/29/20G00045/sg" TargetMode="External"/><Relationship Id="rId19" Type="http://schemas.openxmlformats.org/officeDocument/2006/relationships/image" Target="media/image7.png"/><Relationship Id="rId224" Type="http://schemas.openxmlformats.org/officeDocument/2006/relationships/hyperlink" Target="https://www.inail.it/cs/internet/docs/alg-pubbl-gestione-stress-operatori-sanitari-covid-19_6443145764145.pdf" TargetMode="External"/><Relationship Id="rId266" Type="http://schemas.openxmlformats.org/officeDocument/2006/relationships/hyperlink" Target="https://www.trovanorme.salute.gov.it/norme/renderNormsanPdf?anno=2020&amp;codLeg=73076&amp;parte=1%20&amp;serie=null" TargetMode="External"/><Relationship Id="rId431" Type="http://schemas.openxmlformats.org/officeDocument/2006/relationships/hyperlink" Target="https://www.trovanorme.salute.gov.it/norme/renderNormsanPdf?anno=2020&amp;codLeg=73637&amp;parte=1%20&amp;serie=null" TargetMode="External"/><Relationship Id="rId473" Type="http://schemas.openxmlformats.org/officeDocument/2006/relationships/hyperlink" Target="https://def.finanze.it/DocTribFrontend/getAttoNormativoDetail.do?ACTION=getArticolo&amp;id=%7BBD9BD795-8B0D-43A3-B02A-27121FB87DED%7D&amp;codiceOrdinamento=600000000000000&amp;articolo=Allegato" TargetMode="External"/><Relationship Id="rId30" Type="http://schemas.openxmlformats.org/officeDocument/2006/relationships/image" Target="media/image15.png"/><Relationship Id="rId126" Type="http://schemas.openxmlformats.org/officeDocument/2006/relationships/image" Target="media/image100.svg"/><Relationship Id="rId168" Type="http://schemas.openxmlformats.org/officeDocument/2006/relationships/header" Target="header5.xml"/><Relationship Id="rId33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72" Type="http://schemas.openxmlformats.org/officeDocument/2006/relationships/image" Target="media/image48.png"/><Relationship Id="rId375" Type="http://schemas.openxmlformats.org/officeDocument/2006/relationships/hyperlink" Target="https://www.miur.gov.it/documents/20182/0/doc02426720200803184633.pdf/95304f45-f961-bffc-5c6a-8eed6b60fc92?t=159653399327" TargetMode="External"/><Relationship Id="rId3" Type="http://schemas.openxmlformats.org/officeDocument/2006/relationships/styles" Target="styles.xml"/><Relationship Id="rId235" Type="http://schemas.openxmlformats.org/officeDocument/2006/relationships/hyperlink" Target="https://www.trovanorme.salute.gov.it/norme/renderNormsanPdf?anno=2020&amp;codLeg=72988&amp;parte=1%20&amp;serie=null" TargetMode="External"/><Relationship Id="rId277" Type="http://schemas.openxmlformats.org/officeDocument/2006/relationships/hyperlink" Target="https://www.iss.it/rapporti-covid-19/-/asset_publisher/btw1J82wtYzH/content/id/5421422?" TargetMode="External"/><Relationship Id="rId400"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42" Type="http://schemas.openxmlformats.org/officeDocument/2006/relationships/hyperlink" Target="http://www.who.int/influenza/preparedness/pandemic/influenza_risk_management/en/" TargetMode="External"/><Relationship Id="rId484" Type="http://schemas.openxmlformats.org/officeDocument/2006/relationships/hyperlink" Target="https://www.who.int/publications/i/item/WHO-2019-nCoV-Corticosteroids-2020.1" TargetMode="External"/><Relationship Id="rId137" Type="http://schemas.openxmlformats.org/officeDocument/2006/relationships/image" Target="media/image111.png"/><Relationship Id="rId302" Type="http://schemas.openxmlformats.org/officeDocument/2006/relationships/hyperlink" Target="https://www.gazzettaufficiale.it/eli/id/2020/04/27/20A02352/sg" TargetMode="External"/><Relationship Id="rId344" Type="http://schemas.openxmlformats.org/officeDocument/2006/relationships/hyperlink" Target="https://www.trovanorme.salute.gov.it/norme/renderNormsanPdf?anno=2020&amp;codLeg=73688&amp;parte=1%20&amp;serie=null"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21.png"/></Relationships>
</file>

<file path=word/_rels/footer4.xml.rels><?xml version="1.0" encoding="UTF-8" standalone="yes"?>
<Relationships xmlns="http://schemas.openxmlformats.org/package/2006/relationships"><Relationship Id="rId1" Type="http://schemas.openxmlformats.org/officeDocument/2006/relationships/image" Target="media/image1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A8A1AD-D3EB-4413-A4A6-3306070C9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89</Pages>
  <Words>138687</Words>
  <Characters>790522</Characters>
  <Application>Microsoft Office Word</Application>
  <DocSecurity>0</DocSecurity>
  <Lines>6587</Lines>
  <Paragraphs>1854</Paragraphs>
  <ScaleCrop>false</ScaleCrop>
  <HeadingPairs>
    <vt:vector size="2" baseType="variant">
      <vt:variant>
        <vt:lpstr>Titolo</vt:lpstr>
      </vt:variant>
      <vt:variant>
        <vt:i4>1</vt:i4>
      </vt:variant>
    </vt:vector>
  </HeadingPairs>
  <TitlesOfParts>
    <vt:vector size="1" baseType="lpstr">
      <vt:lpstr/>
    </vt:vector>
  </TitlesOfParts>
  <Company>Administrator</Company>
  <LinksUpToDate>false</LinksUpToDate>
  <CharactersWithSpaces>927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no Sabrina</dc:creator>
  <cp:lastModifiedBy>Antonio Sinopoli</cp:lastModifiedBy>
  <cp:revision>4</cp:revision>
  <cp:lastPrinted>2021-01-15T07:50:00Z</cp:lastPrinted>
  <dcterms:created xsi:type="dcterms:W3CDTF">2021-01-14T18:46:00Z</dcterms:created>
  <dcterms:modified xsi:type="dcterms:W3CDTF">2021-01-15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0-10-05T00:00:00Z</vt:filetime>
  </property>
</Properties>
</file>